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B2437" w14:textId="77777777" w:rsidR="00BD2075" w:rsidRDefault="00BD2075" w:rsidP="00BD2075">
      <w:pPr>
        <w:ind w:left="720" w:hanging="360"/>
      </w:pPr>
    </w:p>
    <w:p w14:paraId="0B8DAB52" w14:textId="77777777" w:rsidR="00771ED8" w:rsidRDefault="00771ED8" w:rsidP="00771ED8">
      <w:pPr>
        <w:pStyle w:val="ListParagraph"/>
      </w:pPr>
    </w:p>
    <w:p w14:paraId="139FBC15" w14:textId="3505F15A" w:rsidR="00074870" w:rsidRDefault="001E04F8" w:rsidP="0014394C">
      <w:pPr>
        <w:pStyle w:val="ListParagraph"/>
        <w:numPr>
          <w:ilvl w:val="0"/>
          <w:numId w:val="7"/>
        </w:numPr>
      </w:pPr>
      <w:r>
        <w:t>In Table</w:t>
      </w:r>
      <w:r w:rsidR="00917700">
        <w:t xml:space="preserve"> VM</w:t>
      </w:r>
      <w:r>
        <w:t>-1 of the Highway Statistics 2020</w:t>
      </w:r>
      <w:r w:rsidR="00B6764C">
        <w:fldChar w:fldCharType="begin"/>
      </w:r>
      <w:r w:rsidR="00393C79">
        <w:instrText xml:space="preserve"> ADDIN ZOTERO_ITEM CSL_CITATION {"citationID":"jeqZaokB","properties":{"formattedCitation":"[1, p. 1]","plainCitation":"[1, p. 1]","noteIndex":0},"citationItems":[{"id":5446,"uris":["http://zotero.org/users/9451857/items/TYIVWAFC"],"itemData":{"id":5446,"type":"webpage","title":"Table VM1 - Highway Statistics 2020 - Policy | Federal Highway Administration","URL":"https://www.fhwa.dot.gov/policyinformation/statistics/2020/vm1.cfm","author":[{"family":"FHWA","given":""}],"accessed":{"date-parts":[["2022",9,9]]}},"locator":"-1"}],"schema":"https://github.com/citation-style-language/schema/raw/master/csl-citation.json"} </w:instrText>
      </w:r>
      <w:r w:rsidR="00B6764C">
        <w:fldChar w:fldCharType="separate"/>
      </w:r>
      <w:r w:rsidR="00B6764C" w:rsidRPr="0014394C">
        <w:rPr>
          <w:rFonts w:ascii="Calibri" w:hAnsi="Calibri" w:cs="Calibri"/>
        </w:rPr>
        <w:t>[1, p. 1]</w:t>
      </w:r>
      <w:r w:rsidR="00B6764C">
        <w:fldChar w:fldCharType="end"/>
      </w:r>
      <w:r>
        <w:t>, t</w:t>
      </w:r>
      <w:r w:rsidR="00074870">
        <w:t xml:space="preserve">he </w:t>
      </w:r>
      <w:r w:rsidR="00625804">
        <w:t xml:space="preserve">Federal Highway Administration </w:t>
      </w:r>
      <w:r w:rsidR="009C5B25">
        <w:t xml:space="preserve">reports the total miles </w:t>
      </w:r>
      <w:r w:rsidR="006A2451">
        <w:t>travelled, fuel consumed, and fuel economy (</w:t>
      </w:r>
      <w:r w:rsidR="00917700">
        <w:t>miles per gallon) for six vehicle types</w:t>
      </w:r>
      <w:r>
        <w:t xml:space="preserve"> in 2019 and 2020. </w:t>
      </w:r>
    </w:p>
    <w:p w14:paraId="5BEBC9C7" w14:textId="6A92D156" w:rsidR="0063216B" w:rsidRDefault="00F2778F" w:rsidP="00496611">
      <w:pPr>
        <w:ind w:left="360"/>
      </w:pPr>
      <w:r>
        <w:t>To calculate the CO</w:t>
      </w:r>
      <w:r w:rsidRPr="005F192C">
        <w:rPr>
          <w:vertAlign w:val="subscript"/>
        </w:rPr>
        <w:t>2</w:t>
      </w:r>
      <w:r>
        <w:t xml:space="preserve"> per gallon, you can assume that light-duty vehicles are primarily fueled with gasoline, and heavy-duty vehicles are primarily fueled with diesel fuel</w:t>
      </w:r>
      <w:r w:rsidR="00BD0ECB">
        <w:fldChar w:fldCharType="begin"/>
      </w:r>
      <w:r w:rsidR="00770390">
        <w:instrText xml:space="preserve"> ADDIN ZOTERO_ITEM CSL_CITATION {"citationID":"H02XIIp1","properties":{"formattedCitation":"[2]","plainCitation":"[2]","noteIndex":0},"citationItems":[{"id":5451,"uris":["http://zotero.org/users/9451857/items/F2H8JL8Z"],"itemData":{"id":5451,"type":"webpage","title":"Annual Energy Outlook 2022 Table 36. Transportation Sector Energy Use by Fuel Type Within a Mode","URL":"https://www.eia.gov/outlooks/aeo/data/browser/#/?id=46-AEO2022&amp;cases=ref2022&amp;sourcekey=0","author":[{"family":"US EIA","given":""}],"accessed":{"date-parts":[["2022",9,9]]}}}],"schema":"https://github.com/citation-style-language/schema/raw/master/csl-citation.json"} </w:instrText>
      </w:r>
      <w:r w:rsidR="00BD0ECB">
        <w:fldChar w:fldCharType="separate"/>
      </w:r>
      <w:r w:rsidR="00BD0ECB" w:rsidRPr="00BD0ECB">
        <w:rPr>
          <w:rFonts w:ascii="Calibri" w:hAnsi="Calibri" w:cs="Calibri"/>
        </w:rPr>
        <w:t>[2]</w:t>
      </w:r>
      <w:r w:rsidR="00BD0ECB">
        <w:fldChar w:fldCharType="end"/>
      </w:r>
      <w:r w:rsidR="001D5473">
        <w:t>, and use the CO2 per gallon values in the table below provided by US EPA</w:t>
      </w:r>
      <w:r>
        <w:t>.</w:t>
      </w:r>
      <w:r w:rsidR="00DE1893">
        <w:fldChar w:fldCharType="begin"/>
      </w:r>
      <w:r w:rsidR="0023412B">
        <w:instrText xml:space="preserve"> ADDIN ZOTERO_ITEM CSL_CITATION {"citationID":"8tGJIN3g","properties":{"formattedCitation":"[3]","plainCitation":"[3]","noteIndex":0},"citationItems":[{"id":5444,"uris":["http://zotero.org/users/9451857/items/XUZ9IUZC"],"itemData":{"id":5444,"type":"webpage","abstract":"Provides more information on how the calculations are used to convert greenhouse gas emission numbers into different types of equivalent units.","genre":"Data and Tools","language":"en","title":"Greenhouse Gases Equivalencies Calculator - Calculations and References","URL":"https://www.epa.gov/energy/greenhouse-gases-equivalencies-calculator-calculations-and-references","author":[{"family":"US EPA","given":""}],"accessed":{"date-parts":[["2022",9,9]]},"issued":{"date-parts":[["2015",8,10]]}}}],"schema":"https://github.com/citation-style-language/schema/raw/master/csl-citation.json"} </w:instrText>
      </w:r>
      <w:r w:rsidR="00DE1893">
        <w:fldChar w:fldCharType="separate"/>
      </w:r>
      <w:r w:rsidR="00BD0ECB" w:rsidRPr="00BD0ECB">
        <w:rPr>
          <w:rFonts w:ascii="Calibri" w:hAnsi="Calibri" w:cs="Calibri"/>
        </w:rPr>
        <w:t>[3]</w:t>
      </w:r>
      <w:r w:rsidR="00DE1893">
        <w:fldChar w:fldCharType="end"/>
      </w:r>
      <w:r>
        <w:t xml:space="preserve"> </w:t>
      </w:r>
    </w:p>
    <w:tbl>
      <w:tblPr>
        <w:tblStyle w:val="TableGrid"/>
        <w:tblW w:w="0" w:type="auto"/>
        <w:tblLook w:val="04A0" w:firstRow="1" w:lastRow="0" w:firstColumn="1" w:lastColumn="0" w:noHBand="0" w:noVBand="1"/>
      </w:tblPr>
      <w:tblGrid>
        <w:gridCol w:w="1674"/>
        <w:gridCol w:w="1897"/>
      </w:tblGrid>
      <w:tr w:rsidR="00D66D30" w:rsidRPr="00D66D30" w14:paraId="6023B9DE" w14:textId="77777777" w:rsidTr="00D66D30">
        <w:trPr>
          <w:trHeight w:val="290"/>
        </w:trPr>
        <w:tc>
          <w:tcPr>
            <w:tcW w:w="960" w:type="dxa"/>
            <w:noWrap/>
            <w:hideMark/>
          </w:tcPr>
          <w:p w14:paraId="2214513C" w14:textId="77777777" w:rsidR="00D66D30" w:rsidRPr="00D66D30" w:rsidRDefault="00D66D30" w:rsidP="00D66D30">
            <w:pPr>
              <w:ind w:left="720"/>
            </w:pPr>
            <w:r w:rsidRPr="00D66D30">
              <w:t> </w:t>
            </w:r>
          </w:p>
        </w:tc>
        <w:tc>
          <w:tcPr>
            <w:tcW w:w="1280" w:type="dxa"/>
            <w:noWrap/>
            <w:hideMark/>
          </w:tcPr>
          <w:p w14:paraId="007D4098" w14:textId="12620EEB" w:rsidR="00D66D30" w:rsidRPr="00D66D30" w:rsidRDefault="00344701" w:rsidP="00D66D30">
            <w:pPr>
              <w:ind w:left="720"/>
            </w:pPr>
            <w:r w:rsidRPr="00D66D30">
              <w:t>G</w:t>
            </w:r>
            <w:r>
              <w:t>rams of</w:t>
            </w:r>
            <w:r w:rsidR="00D66D30" w:rsidRPr="00D66D30">
              <w:t xml:space="preserve"> CO</w:t>
            </w:r>
            <w:r w:rsidR="00D66D30" w:rsidRPr="001D5473">
              <w:rPr>
                <w:vertAlign w:val="subscript"/>
              </w:rPr>
              <w:t>2</w:t>
            </w:r>
            <w:r w:rsidR="00D66D30" w:rsidRPr="00D66D30">
              <w:t>/gallon</w:t>
            </w:r>
          </w:p>
        </w:tc>
      </w:tr>
      <w:tr w:rsidR="00D66D30" w:rsidRPr="00D66D30" w14:paraId="36E14B0F" w14:textId="77777777" w:rsidTr="00D66D30">
        <w:trPr>
          <w:trHeight w:val="290"/>
        </w:trPr>
        <w:tc>
          <w:tcPr>
            <w:tcW w:w="960" w:type="dxa"/>
            <w:noWrap/>
            <w:hideMark/>
          </w:tcPr>
          <w:p w14:paraId="559E71C2" w14:textId="77777777" w:rsidR="00D66D30" w:rsidRPr="00D66D30" w:rsidRDefault="00D66D30" w:rsidP="00D66D30">
            <w:pPr>
              <w:ind w:left="720"/>
            </w:pPr>
            <w:r w:rsidRPr="00D66D30">
              <w:t>gasoline</w:t>
            </w:r>
          </w:p>
        </w:tc>
        <w:tc>
          <w:tcPr>
            <w:tcW w:w="1280" w:type="dxa"/>
            <w:noWrap/>
            <w:hideMark/>
          </w:tcPr>
          <w:p w14:paraId="3A7F0B4D" w14:textId="77777777" w:rsidR="00D66D30" w:rsidRPr="00D66D30" w:rsidRDefault="00D66D30" w:rsidP="00D66D30">
            <w:pPr>
              <w:ind w:left="720"/>
            </w:pPr>
            <w:r w:rsidRPr="00D66D30">
              <w:t>8,887</w:t>
            </w:r>
          </w:p>
        </w:tc>
      </w:tr>
      <w:tr w:rsidR="00D66D30" w:rsidRPr="00D66D30" w14:paraId="19B75963" w14:textId="77777777" w:rsidTr="00D66D30">
        <w:trPr>
          <w:trHeight w:val="290"/>
        </w:trPr>
        <w:tc>
          <w:tcPr>
            <w:tcW w:w="960" w:type="dxa"/>
            <w:noWrap/>
            <w:hideMark/>
          </w:tcPr>
          <w:p w14:paraId="7C09603A" w14:textId="77777777" w:rsidR="00D66D30" w:rsidRPr="00D66D30" w:rsidRDefault="00D66D30" w:rsidP="00D66D30">
            <w:pPr>
              <w:ind w:left="720"/>
            </w:pPr>
            <w:r w:rsidRPr="00D66D30">
              <w:t>diesel</w:t>
            </w:r>
          </w:p>
        </w:tc>
        <w:tc>
          <w:tcPr>
            <w:tcW w:w="1280" w:type="dxa"/>
            <w:noWrap/>
            <w:hideMark/>
          </w:tcPr>
          <w:p w14:paraId="0EBD92D9" w14:textId="77777777" w:rsidR="00D66D30" w:rsidRPr="00D66D30" w:rsidRDefault="00D66D30" w:rsidP="00D66D30">
            <w:pPr>
              <w:ind w:left="720"/>
            </w:pPr>
            <w:r w:rsidRPr="00D66D30">
              <w:t>10,180</w:t>
            </w:r>
          </w:p>
        </w:tc>
      </w:tr>
    </w:tbl>
    <w:p w14:paraId="1611C9BC" w14:textId="56EF427C" w:rsidR="005A73A4" w:rsidRDefault="005A73A4" w:rsidP="006D6340">
      <w:pPr>
        <w:ind w:left="720"/>
      </w:pPr>
    </w:p>
    <w:p w14:paraId="71B0BD2F" w14:textId="77777777" w:rsidR="00274171" w:rsidRDefault="00274171" w:rsidP="00274171">
      <w:pPr>
        <w:pStyle w:val="ListParagraph"/>
        <w:numPr>
          <w:ilvl w:val="1"/>
          <w:numId w:val="7"/>
        </w:numPr>
      </w:pPr>
      <w:r>
        <w:t xml:space="preserve">Calculate the average fuel economy (mile/gallon) in 2019 and 2020 for a new category that classifies all heavy-duty vehicles together (buses + single-unit truck + combination trucks). </w:t>
      </w:r>
    </w:p>
    <w:p w14:paraId="2456BA16" w14:textId="053C9124" w:rsidR="00274171" w:rsidRDefault="00274171" w:rsidP="00274171">
      <w:pPr>
        <w:pStyle w:val="ListParagraph"/>
        <w:ind w:left="792"/>
      </w:pPr>
    </w:p>
    <w:p w14:paraId="5E952C0F" w14:textId="2E33E19B" w:rsidR="00C428C8" w:rsidRPr="00D37DC9" w:rsidRDefault="00DF5063" w:rsidP="00274171">
      <w:pPr>
        <w:pStyle w:val="ListParagraph"/>
        <w:ind w:left="792"/>
        <w:rPr>
          <w:rFonts w:eastAsiaTheme="minorEastAsia"/>
          <w:color w:val="FF0000"/>
        </w:rPr>
      </w:pPr>
      <m:oMathPara>
        <m:oMath>
          <m:r>
            <w:rPr>
              <w:rFonts w:ascii="Cambria Math" w:hAnsi="Cambria Math"/>
              <w:color w:val="FF0000"/>
            </w:rPr>
            <m:t xml:space="preserve">HD fuel economy (mpg)= </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r>
                    <w:rPr>
                      <w:rFonts w:ascii="Cambria Math" w:hAnsi="Cambria Math"/>
                      <w:color w:val="FF0000"/>
                    </w:rPr>
                    <m:t>miles</m:t>
                  </m:r>
                </m:e>
              </m:nary>
            </m:num>
            <m:den>
              <m:nary>
                <m:naryPr>
                  <m:chr m:val="∑"/>
                  <m:limLoc m:val="undOvr"/>
                  <m:subHide m:val="1"/>
                  <m:supHide m:val="1"/>
                  <m:ctrlPr>
                    <w:rPr>
                      <w:rFonts w:ascii="Cambria Math" w:hAnsi="Cambria Math"/>
                      <w:i/>
                      <w:color w:val="FF0000"/>
                    </w:rPr>
                  </m:ctrlPr>
                </m:naryPr>
                <m:sub/>
                <m:sup/>
                <m:e>
                  <m:r>
                    <w:rPr>
                      <w:rFonts w:ascii="Cambria Math" w:hAnsi="Cambria Math"/>
                      <w:color w:val="FF0000"/>
                    </w:rPr>
                    <m:t>gallons</m:t>
                  </m:r>
                </m:e>
              </m:nary>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ile</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buses</m:t>
                  </m:r>
                </m:sub>
              </m:sSub>
              <m:r>
                <w:rPr>
                  <w:rFonts w:ascii="Cambria Math" w:hAnsi="Cambria Math"/>
                  <w:color w:val="FF0000"/>
                </w:rPr>
                <m:t>+mile</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su</m:t>
                  </m:r>
                </m:sub>
              </m:sSub>
              <m:r>
                <w:rPr>
                  <w:rFonts w:ascii="Cambria Math" w:hAnsi="Cambria Math"/>
                  <w:color w:val="FF0000"/>
                </w:rPr>
                <m:t>+mile</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ct</m:t>
                  </m:r>
                </m:sub>
              </m:sSub>
            </m:num>
            <m:den>
              <m:r>
                <w:rPr>
                  <w:rFonts w:ascii="Cambria Math" w:hAnsi="Cambria Math"/>
                  <w:color w:val="FF0000"/>
                </w:rPr>
                <m:t>gallon</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buses</m:t>
                  </m:r>
                </m:sub>
              </m:sSub>
              <m:r>
                <w:rPr>
                  <w:rFonts w:ascii="Cambria Math" w:hAnsi="Cambria Math"/>
                  <w:color w:val="FF0000"/>
                </w:rPr>
                <m:t>+gallon</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su</m:t>
                  </m:r>
                </m:sub>
              </m:sSub>
              <m:r>
                <w:rPr>
                  <w:rFonts w:ascii="Cambria Math" w:hAnsi="Cambria Math"/>
                  <w:color w:val="FF0000"/>
                </w:rPr>
                <m:t>+gallon</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ct</m:t>
                  </m:r>
                </m:sub>
              </m:sSub>
            </m:den>
          </m:f>
        </m:oMath>
      </m:oMathPara>
    </w:p>
    <w:p w14:paraId="053E7493" w14:textId="715B4736" w:rsidR="00D37DC9" w:rsidRPr="008E16BC" w:rsidRDefault="00A85713" w:rsidP="00274171">
      <w:pPr>
        <w:pStyle w:val="ListParagraph"/>
        <w:ind w:left="792"/>
        <w:rPr>
          <w:rFonts w:eastAsiaTheme="minorEastAsia"/>
          <w:color w:val="FF0000"/>
        </w:rPr>
      </w:pPr>
      <m:oMathPara>
        <m:oMath>
          <m:r>
            <w:rPr>
              <w:rFonts w:ascii="Cambria Math" w:hAnsi="Cambria Math"/>
              <w:color w:val="FF0000"/>
            </w:rPr>
            <m:t xml:space="preserve">HD fuel economy 2020= </m:t>
          </m:r>
          <m:f>
            <m:fPr>
              <m:ctrlPr>
                <w:rPr>
                  <w:rFonts w:ascii="Cambria Math" w:hAnsi="Cambria Math"/>
                  <w:i/>
                  <w:color w:val="FF0000"/>
                </w:rPr>
              </m:ctrlPr>
            </m:fPr>
            <m:num>
              <m:r>
                <w:rPr>
                  <w:rFonts w:ascii="Cambria Math" w:hAnsi="Cambria Math"/>
                  <w:color w:val="FF0000"/>
                </w:rPr>
                <m:t>317,245×1,000,000 miles</m:t>
              </m:r>
            </m:num>
            <m:den>
              <m:r>
                <w:rPr>
                  <w:rFonts w:ascii="Cambria Math" w:hAnsi="Cambria Math"/>
                  <w:color w:val="FF0000"/>
                </w:rPr>
                <m:t>46,853,407× 1000 gallons</m:t>
              </m:r>
            </m:den>
          </m:f>
          <m:r>
            <w:rPr>
              <w:rFonts w:ascii="Cambria Math" w:hAnsi="Cambria Math"/>
              <w:color w:val="FF0000"/>
            </w:rPr>
            <m:t>=6.77 mpg</m:t>
          </m:r>
        </m:oMath>
      </m:oMathPara>
    </w:p>
    <w:p w14:paraId="2668ACB9" w14:textId="40740C5F" w:rsidR="008E16BC" w:rsidRDefault="008E16BC" w:rsidP="00274171">
      <w:pPr>
        <w:pStyle w:val="ListParagraph"/>
        <w:ind w:left="792"/>
        <w:rPr>
          <w:rFonts w:eastAsiaTheme="minorEastAsia"/>
          <w:color w:val="FF0000"/>
        </w:rPr>
      </w:pPr>
    </w:p>
    <w:p w14:paraId="1D688AB5" w14:textId="5BE37DC8" w:rsidR="008E16BC" w:rsidRPr="00816216" w:rsidRDefault="008E16BC" w:rsidP="008E16BC">
      <w:pPr>
        <w:pStyle w:val="ListParagraph"/>
        <w:ind w:left="792"/>
        <w:rPr>
          <w:color w:val="FF0000"/>
        </w:rPr>
      </w:pPr>
      <w:r w:rsidRPr="00816216">
        <w:rPr>
          <w:color w:val="FF0000"/>
        </w:rPr>
        <w:t>2019: 6.6</w:t>
      </w:r>
      <w:r w:rsidR="006C78FD">
        <w:rPr>
          <w:color w:val="FF0000"/>
        </w:rPr>
        <w:t>1</w:t>
      </w:r>
      <w:r w:rsidRPr="00816216">
        <w:rPr>
          <w:color w:val="FF0000"/>
        </w:rPr>
        <w:t xml:space="preserve"> mpg</w:t>
      </w:r>
    </w:p>
    <w:p w14:paraId="4E9E0530" w14:textId="513AA96A" w:rsidR="008E16BC" w:rsidRPr="00816216" w:rsidRDefault="008E16BC" w:rsidP="008E16BC">
      <w:pPr>
        <w:pStyle w:val="ListParagraph"/>
        <w:ind w:left="792"/>
        <w:rPr>
          <w:color w:val="FF0000"/>
        </w:rPr>
      </w:pPr>
      <w:r w:rsidRPr="00816216">
        <w:rPr>
          <w:color w:val="FF0000"/>
        </w:rPr>
        <w:t>2020: 6.</w:t>
      </w:r>
      <w:r w:rsidR="006C78FD">
        <w:rPr>
          <w:color w:val="FF0000"/>
        </w:rPr>
        <w:t>77</w:t>
      </w:r>
      <w:r w:rsidRPr="00816216">
        <w:rPr>
          <w:color w:val="FF0000"/>
        </w:rPr>
        <w:t xml:space="preserve"> mpg</w:t>
      </w:r>
    </w:p>
    <w:p w14:paraId="3F0B64B7" w14:textId="1E701093" w:rsidR="008E16BC" w:rsidRDefault="008E16BC" w:rsidP="00274171">
      <w:pPr>
        <w:pStyle w:val="ListParagraph"/>
        <w:ind w:left="792"/>
        <w:rPr>
          <w:rFonts w:eastAsiaTheme="minorEastAsia"/>
          <w:color w:val="FF0000"/>
        </w:rPr>
      </w:pPr>
    </w:p>
    <w:p w14:paraId="4C388BED" w14:textId="315F8F27" w:rsidR="00B504B4" w:rsidRDefault="00B504B4" w:rsidP="00274171">
      <w:pPr>
        <w:pStyle w:val="ListParagraph"/>
        <w:ind w:left="792"/>
        <w:rPr>
          <w:rFonts w:eastAsiaTheme="minorEastAsia"/>
          <w:color w:val="FF0000"/>
        </w:rPr>
      </w:pPr>
      <w:r>
        <w:rPr>
          <w:rFonts w:eastAsiaTheme="minorEastAsia"/>
          <w:color w:val="FF0000"/>
        </w:rPr>
        <w:t xml:space="preserve">If you have the total sum over sum, that is the easiest. </w:t>
      </w:r>
    </w:p>
    <w:p w14:paraId="3A038E4E" w14:textId="77777777" w:rsidR="00B504B4" w:rsidRDefault="00B504B4" w:rsidP="00274171">
      <w:pPr>
        <w:pStyle w:val="ListParagraph"/>
        <w:ind w:left="792"/>
        <w:rPr>
          <w:rFonts w:eastAsiaTheme="minorEastAsia"/>
          <w:color w:val="FF0000"/>
        </w:rPr>
      </w:pPr>
    </w:p>
    <w:p w14:paraId="3D7942B1" w14:textId="574E9A13" w:rsidR="008E16BC" w:rsidRDefault="008E16BC" w:rsidP="00274171">
      <w:pPr>
        <w:pStyle w:val="ListParagraph"/>
        <w:ind w:left="792"/>
        <w:rPr>
          <w:rFonts w:eastAsiaTheme="minorEastAsia"/>
          <w:color w:val="FF0000"/>
        </w:rPr>
      </w:pPr>
      <w:r>
        <w:rPr>
          <w:rFonts w:eastAsiaTheme="minorEastAsia"/>
          <w:color w:val="FF0000"/>
        </w:rPr>
        <w:t>If you want to use the average fuel economy of each category, you can use the harmonic mean with weighting with miles traveled:</w:t>
      </w:r>
    </w:p>
    <w:p w14:paraId="7D79A33D" w14:textId="3E786148" w:rsidR="00881031" w:rsidRDefault="00881031" w:rsidP="00274171">
      <w:pPr>
        <w:pStyle w:val="ListParagraph"/>
        <w:ind w:left="792"/>
        <w:rPr>
          <w:rFonts w:eastAsiaTheme="minorEastAsia"/>
          <w:color w:val="FF0000"/>
        </w:rPr>
      </w:pPr>
    </w:p>
    <w:p w14:paraId="2B38E664" w14:textId="32FBDE10" w:rsidR="00881031" w:rsidRDefault="00881031" w:rsidP="00274171">
      <w:pPr>
        <w:pStyle w:val="ListParagraph"/>
        <w:ind w:left="792"/>
        <w:rPr>
          <w:rFonts w:eastAsiaTheme="minorEastAsia"/>
          <w:color w:val="FF0000"/>
        </w:rPr>
      </w:pPr>
      <w:r>
        <w:rPr>
          <w:rFonts w:eastAsiaTheme="minorEastAsia"/>
          <w:color w:val="FF0000"/>
        </w:rPr>
        <w:t xml:space="preserve">But essentially, you are just calculating the same as above, total miles divided by total gallons. </w:t>
      </w:r>
    </w:p>
    <w:p w14:paraId="57B198AB" w14:textId="68F8D8F1" w:rsidR="008E16BC" w:rsidRDefault="008E16BC" w:rsidP="00274171">
      <w:pPr>
        <w:pStyle w:val="ListParagraph"/>
        <w:ind w:left="792"/>
        <w:rPr>
          <w:rFonts w:eastAsiaTheme="minorEastAsia"/>
          <w:color w:val="FF0000"/>
        </w:rPr>
      </w:pPr>
    </w:p>
    <w:p w14:paraId="2DA77277" w14:textId="77777777" w:rsidR="008E16BC" w:rsidRDefault="008E16BC" w:rsidP="00274171">
      <w:pPr>
        <w:pStyle w:val="ListParagraph"/>
        <w:ind w:left="792"/>
        <w:rPr>
          <w:rFonts w:eastAsiaTheme="minorEastAsia"/>
          <w:color w:val="FF0000"/>
        </w:rPr>
      </w:pPr>
    </w:p>
    <w:p w14:paraId="7A2A59A2" w14:textId="49D367B2" w:rsidR="00C27A58" w:rsidRPr="00CF6B5D" w:rsidRDefault="00CF6B5D" w:rsidP="00C27A58">
      <w:pPr>
        <w:pStyle w:val="ListParagraph"/>
        <w:ind w:left="792"/>
        <w:rPr>
          <w:rFonts w:eastAsiaTheme="minorEastAsia"/>
          <w:iCs/>
          <w:color w:val="FF0000"/>
        </w:rPr>
      </w:pPr>
      <m:oMathPara>
        <m:oMath>
          <m:r>
            <w:rPr>
              <w:rFonts w:ascii="Cambria Math" w:hAnsi="Cambria Math"/>
              <w:color w:val="FF0000"/>
            </w:rPr>
            <m:t xml:space="preserve">HD fuel economy </m:t>
          </m:r>
          <m:d>
            <m:dPr>
              <m:ctrlPr>
                <w:rPr>
                  <w:rFonts w:ascii="Cambria Math" w:hAnsi="Cambria Math"/>
                  <w:i/>
                  <w:color w:val="FF0000"/>
                </w:rPr>
              </m:ctrlPr>
            </m:dPr>
            <m:e>
              <m:r>
                <w:rPr>
                  <w:rFonts w:ascii="Cambria Math" w:hAnsi="Cambria Math"/>
                  <w:color w:val="FF0000"/>
                </w:rPr>
                <m:t>mpg</m:t>
              </m:r>
            </m:e>
          </m:d>
          <m:r>
            <w:rPr>
              <w:rFonts w:ascii="Cambria Math" w:hAnsi="Cambria Math"/>
              <w:color w:val="FF0000"/>
            </w:rPr>
            <m:t xml:space="preserve">= </m:t>
          </m:r>
          <m:f>
            <m:fPr>
              <m:ctrlPr>
                <w:rPr>
                  <w:rFonts w:ascii="Cambria Math" w:hAnsi="Cambria Math"/>
                  <w:i/>
                  <w:iCs/>
                  <w:color w:val="FF0000"/>
                </w:rPr>
              </m:ctrlPr>
            </m:fPr>
            <m:num>
              <m:sSub>
                <m:sSubPr>
                  <m:ctrlPr>
                    <w:rPr>
                      <w:rFonts w:ascii="Cambria Math" w:hAnsi="Cambria Math"/>
                      <w:i/>
                      <w:iCs/>
                      <w:color w:val="FF0000"/>
                    </w:rPr>
                  </m:ctrlPr>
                </m:sSubPr>
                <m:e>
                  <m:r>
                    <w:rPr>
                      <w:rFonts w:ascii="Cambria Math" w:hAnsi="Cambria Math"/>
                      <w:color w:val="FF0000"/>
                    </w:rPr>
                    <m:t>miles</m:t>
                  </m:r>
                </m:e>
                <m:sub>
                  <m:r>
                    <w:rPr>
                      <w:rFonts w:ascii="Cambria Math" w:hAnsi="Cambria Math"/>
                      <w:color w:val="FF0000"/>
                    </w:rPr>
                    <m:t>1</m:t>
                  </m:r>
                </m:sub>
              </m:sSub>
              <m:r>
                <w:rPr>
                  <w:rFonts w:ascii="Cambria Math" w:hAnsi="Cambria Math"/>
                  <w:color w:val="FF0000"/>
                </w:rPr>
                <m:t>+</m:t>
              </m:r>
              <m:sSub>
                <m:sSubPr>
                  <m:ctrlPr>
                    <w:rPr>
                      <w:rFonts w:ascii="Cambria Math" w:hAnsi="Cambria Math"/>
                      <w:i/>
                      <w:iCs/>
                      <w:color w:val="FF0000"/>
                    </w:rPr>
                  </m:ctrlPr>
                </m:sSubPr>
                <m:e>
                  <m:r>
                    <w:rPr>
                      <w:rFonts w:ascii="Cambria Math" w:hAnsi="Cambria Math"/>
                      <w:color w:val="FF0000"/>
                    </w:rPr>
                    <m:t>miles</m:t>
                  </m:r>
                </m:e>
                <m:sub>
                  <m:r>
                    <w:rPr>
                      <w:rFonts w:ascii="Cambria Math" w:hAnsi="Cambria Math"/>
                      <w:color w:val="FF0000"/>
                    </w:rPr>
                    <m:t>2</m:t>
                  </m:r>
                </m:sub>
              </m:sSub>
              <m:r>
                <w:rPr>
                  <w:rFonts w:ascii="Cambria Math" w:hAnsi="Cambria Math"/>
                  <w:color w:val="FF0000"/>
                </w:rPr>
                <m:t>+…+</m:t>
              </m:r>
              <m:sSub>
                <m:sSubPr>
                  <m:ctrlPr>
                    <w:rPr>
                      <w:rFonts w:ascii="Cambria Math" w:hAnsi="Cambria Math"/>
                      <w:i/>
                      <w:iCs/>
                      <w:color w:val="FF0000"/>
                    </w:rPr>
                  </m:ctrlPr>
                </m:sSubPr>
                <m:e>
                  <m:r>
                    <w:rPr>
                      <w:rFonts w:ascii="Cambria Math" w:hAnsi="Cambria Math"/>
                      <w:color w:val="FF0000"/>
                    </w:rPr>
                    <m:t>miles</m:t>
                  </m:r>
                </m:e>
                <m:sub>
                  <m:r>
                    <w:rPr>
                      <w:rFonts w:ascii="Cambria Math" w:hAnsi="Cambria Math"/>
                      <w:color w:val="FF0000"/>
                    </w:rPr>
                    <m:t>n</m:t>
                  </m:r>
                </m:sub>
              </m:sSub>
            </m:num>
            <m:den>
              <m:sSub>
                <m:sSubPr>
                  <m:ctrlPr>
                    <w:rPr>
                      <w:rFonts w:ascii="Cambria Math" w:hAnsi="Cambria Math"/>
                      <w:i/>
                      <w:iCs/>
                      <w:color w:val="FF0000"/>
                    </w:rPr>
                  </m:ctrlPr>
                </m:sSubPr>
                <m:e>
                  <m:r>
                    <w:rPr>
                      <w:rFonts w:ascii="Cambria Math" w:hAnsi="Cambria Math"/>
                      <w:color w:val="FF0000"/>
                    </w:rPr>
                    <m:t>miles</m:t>
                  </m:r>
                </m:e>
                <m:sub>
                  <m:r>
                    <w:rPr>
                      <w:rFonts w:ascii="Cambria Math" w:hAnsi="Cambria Math"/>
                      <w:color w:val="FF0000"/>
                    </w:rPr>
                    <m:t>1</m:t>
                  </m:r>
                </m:sub>
              </m:sSub>
              <m:r>
                <w:rPr>
                  <w:rFonts w:ascii="Cambria Math" w:hAnsi="Cambria Math"/>
                  <w:color w:val="FF0000"/>
                </w:rPr>
                <m:t>×</m:t>
              </m:r>
              <m:sSub>
                <m:sSubPr>
                  <m:ctrlPr>
                    <w:rPr>
                      <w:rFonts w:ascii="Cambria Math" w:hAnsi="Cambria Math"/>
                      <w:i/>
                      <w:iCs/>
                      <w:color w:val="FF0000"/>
                    </w:rPr>
                  </m:ctrlPr>
                </m:sSubPr>
                <m:e>
                  <m:d>
                    <m:dPr>
                      <m:ctrlPr>
                        <w:rPr>
                          <w:rFonts w:ascii="Cambria Math" w:hAnsi="Cambria Math"/>
                          <w:i/>
                          <w:iCs/>
                          <w:color w:val="FF0000"/>
                        </w:rPr>
                      </m:ctrlPr>
                    </m:dPr>
                    <m:e>
                      <m:f>
                        <m:fPr>
                          <m:ctrlPr>
                            <w:rPr>
                              <w:rFonts w:ascii="Cambria Math" w:hAnsi="Cambria Math"/>
                              <w:i/>
                              <w:iCs/>
                              <w:color w:val="FF0000"/>
                            </w:rPr>
                          </m:ctrlPr>
                        </m:fPr>
                        <m:num>
                          <m:r>
                            <w:rPr>
                              <w:rFonts w:ascii="Cambria Math" w:hAnsi="Cambria Math"/>
                              <w:color w:val="FF0000"/>
                            </w:rPr>
                            <m:t>1</m:t>
                          </m:r>
                        </m:num>
                        <m:den>
                          <m:r>
                            <w:rPr>
                              <w:rFonts w:ascii="Cambria Math" w:hAnsi="Cambria Math"/>
                              <w:color w:val="FF0000"/>
                            </w:rPr>
                            <m:t>mpg</m:t>
                          </m:r>
                        </m:den>
                      </m:f>
                    </m:e>
                  </m:d>
                </m:e>
                <m:sub>
                  <m:r>
                    <w:rPr>
                      <w:rFonts w:ascii="Cambria Math" w:hAnsi="Cambria Math"/>
                      <w:color w:val="FF0000"/>
                    </w:rPr>
                    <m:t>1</m:t>
                  </m:r>
                </m:sub>
              </m:sSub>
              <m:r>
                <w:rPr>
                  <w:rFonts w:ascii="Cambria Math" w:hAnsi="Cambria Math"/>
                  <w:color w:val="FF0000"/>
                </w:rPr>
                <m:t>+</m:t>
              </m:r>
              <m:sSub>
                <m:sSubPr>
                  <m:ctrlPr>
                    <w:rPr>
                      <w:rFonts w:ascii="Cambria Math" w:hAnsi="Cambria Math"/>
                      <w:i/>
                      <w:iCs/>
                      <w:color w:val="FF0000"/>
                    </w:rPr>
                  </m:ctrlPr>
                </m:sSubPr>
                <m:e>
                  <m:r>
                    <w:rPr>
                      <w:rFonts w:ascii="Cambria Math" w:hAnsi="Cambria Math"/>
                      <w:color w:val="FF0000"/>
                    </w:rPr>
                    <m:t>miles</m:t>
                  </m:r>
                </m:e>
                <m:sub>
                  <m:r>
                    <w:rPr>
                      <w:rFonts w:ascii="Cambria Math" w:hAnsi="Cambria Math"/>
                      <w:color w:val="FF0000"/>
                    </w:rPr>
                    <m:t>2</m:t>
                  </m:r>
                </m:sub>
              </m:sSub>
              <m:r>
                <w:rPr>
                  <w:rFonts w:ascii="Cambria Math" w:hAnsi="Cambria Math"/>
                  <w:color w:val="FF0000"/>
                </w:rPr>
                <m:t>×</m:t>
              </m:r>
              <m:sSub>
                <m:sSubPr>
                  <m:ctrlPr>
                    <w:rPr>
                      <w:rFonts w:ascii="Cambria Math" w:hAnsi="Cambria Math"/>
                      <w:i/>
                      <w:iCs/>
                      <w:color w:val="FF0000"/>
                    </w:rPr>
                  </m:ctrlPr>
                </m:sSubPr>
                <m:e>
                  <m:d>
                    <m:dPr>
                      <m:ctrlPr>
                        <w:rPr>
                          <w:rFonts w:ascii="Cambria Math" w:hAnsi="Cambria Math"/>
                          <w:i/>
                          <w:iCs/>
                          <w:color w:val="FF0000"/>
                        </w:rPr>
                      </m:ctrlPr>
                    </m:dPr>
                    <m:e>
                      <m:f>
                        <m:fPr>
                          <m:ctrlPr>
                            <w:rPr>
                              <w:rFonts w:ascii="Cambria Math" w:hAnsi="Cambria Math"/>
                              <w:i/>
                              <w:iCs/>
                              <w:color w:val="FF0000"/>
                            </w:rPr>
                          </m:ctrlPr>
                        </m:fPr>
                        <m:num>
                          <m:r>
                            <w:rPr>
                              <w:rFonts w:ascii="Cambria Math" w:hAnsi="Cambria Math"/>
                              <w:color w:val="FF0000"/>
                            </w:rPr>
                            <m:t>1</m:t>
                          </m:r>
                        </m:num>
                        <m:den>
                          <m:r>
                            <w:rPr>
                              <w:rFonts w:ascii="Cambria Math" w:hAnsi="Cambria Math"/>
                              <w:color w:val="FF0000"/>
                            </w:rPr>
                            <m:t>mpg</m:t>
                          </m:r>
                        </m:den>
                      </m:f>
                    </m:e>
                  </m:d>
                </m:e>
                <m:sub>
                  <m:r>
                    <w:rPr>
                      <w:rFonts w:ascii="Cambria Math" w:hAnsi="Cambria Math"/>
                      <w:color w:val="FF0000"/>
                    </w:rPr>
                    <m:t>2</m:t>
                  </m:r>
                </m:sub>
              </m:sSub>
              <m:r>
                <w:rPr>
                  <w:rFonts w:ascii="Cambria Math" w:hAnsi="Cambria Math"/>
                  <w:color w:val="FF0000"/>
                </w:rPr>
                <m:t>+…+</m:t>
              </m:r>
              <m:sSub>
                <m:sSubPr>
                  <m:ctrlPr>
                    <w:rPr>
                      <w:rFonts w:ascii="Cambria Math" w:hAnsi="Cambria Math"/>
                      <w:i/>
                      <w:iCs/>
                      <w:color w:val="FF0000"/>
                    </w:rPr>
                  </m:ctrlPr>
                </m:sSubPr>
                <m:e>
                  <m:r>
                    <w:rPr>
                      <w:rFonts w:ascii="Cambria Math" w:hAnsi="Cambria Math"/>
                      <w:color w:val="FF0000"/>
                    </w:rPr>
                    <m:t>miles</m:t>
                  </m:r>
                </m:e>
                <m:sub>
                  <m:r>
                    <w:rPr>
                      <w:rFonts w:ascii="Cambria Math" w:hAnsi="Cambria Math"/>
                      <w:color w:val="FF0000"/>
                    </w:rPr>
                    <m:t>n</m:t>
                  </m:r>
                </m:sub>
              </m:sSub>
              <m:r>
                <w:rPr>
                  <w:rFonts w:ascii="Cambria Math" w:hAnsi="Cambria Math"/>
                  <w:color w:val="FF0000"/>
                </w:rPr>
                <m:t>×</m:t>
              </m:r>
              <m:sSub>
                <m:sSubPr>
                  <m:ctrlPr>
                    <w:rPr>
                      <w:rFonts w:ascii="Cambria Math" w:hAnsi="Cambria Math"/>
                      <w:i/>
                      <w:iCs/>
                      <w:color w:val="FF0000"/>
                    </w:rPr>
                  </m:ctrlPr>
                </m:sSubPr>
                <m:e>
                  <m:d>
                    <m:dPr>
                      <m:ctrlPr>
                        <w:rPr>
                          <w:rFonts w:ascii="Cambria Math" w:hAnsi="Cambria Math"/>
                          <w:i/>
                          <w:iCs/>
                          <w:color w:val="FF0000"/>
                        </w:rPr>
                      </m:ctrlPr>
                    </m:dPr>
                    <m:e>
                      <m:f>
                        <m:fPr>
                          <m:ctrlPr>
                            <w:rPr>
                              <w:rFonts w:ascii="Cambria Math" w:hAnsi="Cambria Math"/>
                              <w:i/>
                              <w:iCs/>
                              <w:color w:val="FF0000"/>
                            </w:rPr>
                          </m:ctrlPr>
                        </m:fPr>
                        <m:num>
                          <m:r>
                            <w:rPr>
                              <w:rFonts w:ascii="Cambria Math" w:hAnsi="Cambria Math"/>
                              <w:color w:val="FF0000"/>
                            </w:rPr>
                            <m:t>1</m:t>
                          </m:r>
                        </m:num>
                        <m:den>
                          <m:r>
                            <w:rPr>
                              <w:rFonts w:ascii="Cambria Math" w:hAnsi="Cambria Math"/>
                              <w:color w:val="FF0000"/>
                            </w:rPr>
                            <m:t>mpg</m:t>
                          </m:r>
                        </m:den>
                      </m:f>
                    </m:e>
                  </m:d>
                </m:e>
                <m:sub>
                  <m:r>
                    <w:rPr>
                      <w:rFonts w:ascii="Cambria Math" w:hAnsi="Cambria Math"/>
                      <w:color w:val="FF0000"/>
                    </w:rPr>
                    <m:t>n</m:t>
                  </m:r>
                </m:sub>
              </m:sSub>
            </m:den>
          </m:f>
        </m:oMath>
      </m:oMathPara>
    </w:p>
    <w:p w14:paraId="423C0C8D" w14:textId="77777777" w:rsidR="00CF6B5D" w:rsidRPr="00CF6B5D" w:rsidRDefault="00CF6B5D" w:rsidP="00C27A58">
      <w:pPr>
        <w:pStyle w:val="ListParagraph"/>
        <w:ind w:left="792"/>
        <w:rPr>
          <w:rFonts w:eastAsiaTheme="minorEastAsia"/>
          <w:color w:val="FF0000"/>
        </w:rPr>
      </w:pPr>
    </w:p>
    <w:p w14:paraId="3072DA3F" w14:textId="09063FB0" w:rsidR="00CF6B5D" w:rsidRPr="008E16BC" w:rsidRDefault="00CF6B5D" w:rsidP="00CF6B5D">
      <w:pPr>
        <w:pStyle w:val="ListParagraph"/>
        <w:ind w:left="792"/>
        <w:rPr>
          <w:rFonts w:eastAsiaTheme="minorEastAsia"/>
          <w:color w:val="FF0000"/>
        </w:rPr>
      </w:pPr>
      <m:oMathPara>
        <m:oMath>
          <m:r>
            <w:rPr>
              <w:rFonts w:ascii="Cambria Math" w:hAnsi="Cambria Math"/>
              <w:color w:val="FF0000"/>
            </w:rPr>
            <m:t xml:space="preserve">HD fuel economy 2020= </m:t>
          </m:r>
          <m:f>
            <m:fPr>
              <m:ctrlPr>
                <w:rPr>
                  <w:rFonts w:ascii="Cambria Math" w:hAnsi="Cambria Math"/>
                  <w:i/>
                  <w:color w:val="FF0000"/>
                </w:rPr>
              </m:ctrlPr>
            </m:fPr>
            <m:num>
              <m:r>
                <w:rPr>
                  <w:rFonts w:ascii="Cambria Math" w:hAnsi="Cambria Math"/>
                  <w:color w:val="FF0000"/>
                </w:rPr>
                <m:t>317,245  ×1,000,000 miles</m:t>
              </m:r>
            </m:num>
            <m:den>
              <m:sSub>
                <m:sSubPr>
                  <m:ctrlPr>
                    <w:rPr>
                      <w:rFonts w:ascii="Cambria Math" w:hAnsi="Cambria Math"/>
                      <w:i/>
                      <w:iCs/>
                      <w:color w:val="FF0000"/>
                    </w:rPr>
                  </m:ctrlPr>
                </m:sSubPr>
                <m:e>
                  <m:r>
                    <w:rPr>
                      <w:rFonts w:ascii="Cambria Math" w:hAnsi="Cambria Math"/>
                      <w:color w:val="FF0000"/>
                    </w:rPr>
                    <m:t>15,104</m:t>
                  </m:r>
                </m:e>
                <m:sub>
                  <m:r>
                    <w:rPr>
                      <w:rFonts w:ascii="Cambria Math" w:hAnsi="Cambria Math"/>
                      <w:color w:val="FF0000"/>
                    </w:rPr>
                    <m:t>1</m:t>
                  </m:r>
                </m:sub>
              </m:sSub>
              <m:r>
                <w:rPr>
                  <w:rFonts w:ascii="Cambria Math" w:hAnsi="Cambria Math"/>
                  <w:color w:val="FF0000"/>
                </w:rPr>
                <m:t>×</m:t>
              </m:r>
              <m:sSub>
                <m:sSubPr>
                  <m:ctrlPr>
                    <w:rPr>
                      <w:rFonts w:ascii="Cambria Math" w:hAnsi="Cambria Math"/>
                      <w:i/>
                      <w:iCs/>
                      <w:color w:val="FF0000"/>
                    </w:rPr>
                  </m:ctrlPr>
                </m:sSubPr>
                <m:e>
                  <m:d>
                    <m:dPr>
                      <m:ctrlPr>
                        <w:rPr>
                          <w:rFonts w:ascii="Cambria Math" w:hAnsi="Cambria Math"/>
                          <w:i/>
                          <w:iCs/>
                          <w:color w:val="FF0000"/>
                        </w:rPr>
                      </m:ctrlPr>
                    </m:dPr>
                    <m:e>
                      <m:f>
                        <m:fPr>
                          <m:ctrlPr>
                            <w:rPr>
                              <w:rFonts w:ascii="Cambria Math" w:hAnsi="Cambria Math"/>
                              <w:i/>
                              <w:iCs/>
                              <w:color w:val="FF0000"/>
                            </w:rPr>
                          </m:ctrlPr>
                        </m:fPr>
                        <m:num>
                          <m:r>
                            <w:rPr>
                              <w:rFonts w:ascii="Cambria Math" w:hAnsi="Cambria Math"/>
                              <w:color w:val="FF0000"/>
                            </w:rPr>
                            <m:t>1</m:t>
                          </m:r>
                        </m:num>
                        <m:den>
                          <m:r>
                            <w:rPr>
                              <w:rFonts w:ascii="Cambria Math" w:hAnsi="Cambria Math"/>
                              <w:color w:val="FF0000"/>
                            </w:rPr>
                            <m:t>7.4</m:t>
                          </m:r>
                        </m:den>
                      </m:f>
                    </m:e>
                  </m:d>
                </m:e>
                <m:sub>
                  <m:r>
                    <w:rPr>
                      <w:rFonts w:ascii="Cambria Math" w:hAnsi="Cambria Math"/>
                      <w:color w:val="FF0000"/>
                    </w:rPr>
                    <m:t>1</m:t>
                  </m:r>
                </m:sub>
              </m:sSub>
              <m:r>
                <w:rPr>
                  <w:rFonts w:ascii="Cambria Math" w:hAnsi="Cambria Math"/>
                  <w:color w:val="FF0000"/>
                </w:rPr>
                <m:t>+</m:t>
              </m:r>
              <m:sSub>
                <m:sSubPr>
                  <m:ctrlPr>
                    <w:rPr>
                      <w:rFonts w:ascii="Cambria Math" w:hAnsi="Cambria Math"/>
                      <w:i/>
                      <w:iCs/>
                      <w:color w:val="FF0000"/>
                    </w:rPr>
                  </m:ctrlPr>
                </m:sSubPr>
                <m:e>
                  <m:r>
                    <w:rPr>
                      <w:rFonts w:ascii="Cambria Math" w:hAnsi="Cambria Math"/>
                      <w:color w:val="FF0000"/>
                    </w:rPr>
                    <m:t>124,880</m:t>
                  </m:r>
                </m:e>
                <m:sub>
                  <m:r>
                    <w:rPr>
                      <w:rFonts w:ascii="Cambria Math" w:hAnsi="Cambria Math"/>
                      <w:color w:val="FF0000"/>
                    </w:rPr>
                    <m:t>2</m:t>
                  </m:r>
                </m:sub>
              </m:sSub>
              <m:r>
                <w:rPr>
                  <w:rFonts w:ascii="Cambria Math" w:hAnsi="Cambria Math"/>
                  <w:color w:val="FF0000"/>
                </w:rPr>
                <m:t>×</m:t>
              </m:r>
              <m:sSub>
                <m:sSubPr>
                  <m:ctrlPr>
                    <w:rPr>
                      <w:rFonts w:ascii="Cambria Math" w:hAnsi="Cambria Math"/>
                      <w:i/>
                      <w:iCs/>
                      <w:color w:val="FF0000"/>
                    </w:rPr>
                  </m:ctrlPr>
                </m:sSubPr>
                <m:e>
                  <m:d>
                    <m:dPr>
                      <m:ctrlPr>
                        <w:rPr>
                          <w:rFonts w:ascii="Cambria Math" w:hAnsi="Cambria Math"/>
                          <w:i/>
                          <w:iCs/>
                          <w:color w:val="FF0000"/>
                        </w:rPr>
                      </m:ctrlPr>
                    </m:dPr>
                    <m:e>
                      <m:f>
                        <m:fPr>
                          <m:ctrlPr>
                            <w:rPr>
                              <w:rFonts w:ascii="Cambria Math" w:hAnsi="Cambria Math"/>
                              <w:i/>
                              <w:iCs/>
                              <w:color w:val="FF0000"/>
                            </w:rPr>
                          </m:ctrlPr>
                        </m:fPr>
                        <m:num>
                          <m:r>
                            <w:rPr>
                              <w:rFonts w:ascii="Cambria Math" w:hAnsi="Cambria Math"/>
                              <w:color w:val="FF0000"/>
                            </w:rPr>
                            <m:t>1</m:t>
                          </m:r>
                        </m:num>
                        <m:den>
                          <m:r>
                            <w:rPr>
                              <w:rFonts w:ascii="Cambria Math" w:hAnsi="Cambria Math"/>
                              <w:color w:val="FF0000"/>
                            </w:rPr>
                            <m:t>7.6</m:t>
                          </m:r>
                        </m:den>
                      </m:f>
                    </m:e>
                  </m:d>
                </m:e>
                <m:sub>
                  <m:r>
                    <w:rPr>
                      <w:rFonts w:ascii="Cambria Math" w:hAnsi="Cambria Math"/>
                      <w:color w:val="FF0000"/>
                    </w:rPr>
                    <m:t>2</m:t>
                  </m:r>
                </m:sub>
              </m:sSub>
              <m:r>
                <w:rPr>
                  <w:rFonts w:ascii="Cambria Math" w:hAnsi="Cambria Math"/>
                  <w:color w:val="FF0000"/>
                </w:rPr>
                <m:t>+177,261</m:t>
              </m:r>
              <m:sSub>
                <m:sSubPr>
                  <m:ctrlPr>
                    <w:rPr>
                      <w:rFonts w:ascii="Cambria Math" w:hAnsi="Cambria Math"/>
                      <w:i/>
                      <w:iCs/>
                      <w:color w:val="FF0000"/>
                    </w:rPr>
                  </m:ctrlPr>
                </m:sSubPr>
                <m:e>
                  <m:d>
                    <m:dPr>
                      <m:ctrlPr>
                        <w:rPr>
                          <w:rFonts w:ascii="Cambria Math" w:hAnsi="Cambria Math"/>
                          <w:i/>
                          <w:iCs/>
                          <w:color w:val="FF0000"/>
                        </w:rPr>
                      </m:ctrlPr>
                    </m:dPr>
                    <m:e>
                      <m:f>
                        <m:fPr>
                          <m:ctrlPr>
                            <w:rPr>
                              <w:rFonts w:ascii="Cambria Math" w:hAnsi="Cambria Math"/>
                              <w:i/>
                              <w:iCs/>
                              <w:color w:val="FF0000"/>
                            </w:rPr>
                          </m:ctrlPr>
                        </m:fPr>
                        <m:num>
                          <m:r>
                            <w:rPr>
                              <w:rFonts w:ascii="Cambria Math" w:hAnsi="Cambria Math"/>
                              <w:color w:val="FF0000"/>
                            </w:rPr>
                            <m:t>1</m:t>
                          </m:r>
                        </m:num>
                        <m:den>
                          <m:r>
                            <w:rPr>
                              <w:rFonts w:ascii="Cambria Math" w:hAnsi="Cambria Math"/>
                              <w:color w:val="FF0000"/>
                            </w:rPr>
                            <m:t>6.2</m:t>
                          </m:r>
                        </m:den>
                      </m:f>
                    </m:e>
                  </m:d>
                </m:e>
                <m:sub/>
              </m:sSub>
            </m:den>
          </m:f>
          <m:r>
            <w:rPr>
              <w:rFonts w:ascii="Cambria Math" w:hAnsi="Cambria Math"/>
              <w:color w:val="FF0000"/>
            </w:rPr>
            <m:t>=6.77 mpg</m:t>
          </m:r>
        </m:oMath>
      </m:oMathPara>
    </w:p>
    <w:p w14:paraId="108FFC19" w14:textId="77777777" w:rsidR="008E16BC" w:rsidRDefault="008E16BC" w:rsidP="00274171">
      <w:pPr>
        <w:pStyle w:val="ListParagraph"/>
        <w:ind w:left="792"/>
        <w:rPr>
          <w:rFonts w:eastAsiaTheme="minorEastAsia"/>
          <w:color w:val="FF0000"/>
        </w:rPr>
      </w:pPr>
    </w:p>
    <w:p w14:paraId="59ED98F9" w14:textId="0B125DCE" w:rsidR="008E16BC" w:rsidRDefault="008E16BC" w:rsidP="00274171">
      <w:pPr>
        <w:pStyle w:val="ListParagraph"/>
        <w:ind w:left="792"/>
        <w:rPr>
          <w:rFonts w:eastAsiaTheme="minorEastAsia"/>
          <w:color w:val="FF0000"/>
        </w:rPr>
      </w:pPr>
    </w:p>
    <w:p w14:paraId="2E2D9F8E" w14:textId="29207180" w:rsidR="00274171" w:rsidRDefault="00274171" w:rsidP="00274171">
      <w:pPr>
        <w:pStyle w:val="ListParagraph"/>
        <w:numPr>
          <w:ilvl w:val="1"/>
          <w:numId w:val="7"/>
        </w:numPr>
      </w:pPr>
      <w:r>
        <w:lastRenderedPageBreak/>
        <w:t>Calculate the average CO</w:t>
      </w:r>
      <w:r w:rsidRPr="00274171">
        <w:rPr>
          <w:vertAlign w:val="subscript"/>
        </w:rPr>
        <w:t xml:space="preserve">2 </w:t>
      </w:r>
      <w:r>
        <w:t>emission rate (g CO</w:t>
      </w:r>
      <w:r w:rsidRPr="00274171">
        <w:rPr>
          <w:vertAlign w:val="subscript"/>
        </w:rPr>
        <w:t>2</w:t>
      </w:r>
      <w:r>
        <w:t xml:space="preserve">/mile) for the new all heavy-duty vehicle category. </w:t>
      </w:r>
    </w:p>
    <w:p w14:paraId="6D53D438" w14:textId="77777777" w:rsidR="00EF0888" w:rsidRDefault="00EF0888" w:rsidP="00EF0888">
      <w:pPr>
        <w:pStyle w:val="ListParagraph"/>
        <w:ind w:left="360" w:firstLine="360"/>
        <w:rPr>
          <w:color w:val="FF0000"/>
        </w:rPr>
      </w:pPr>
    </w:p>
    <w:p w14:paraId="5E15F118" w14:textId="0603A1BE" w:rsidR="00EF0888" w:rsidRPr="0002561F" w:rsidRDefault="003544F5" w:rsidP="00EF0888">
      <w:pPr>
        <w:pStyle w:val="ListParagraph"/>
        <w:ind w:left="360" w:firstLine="360"/>
        <w:rPr>
          <w:color w:val="FF0000"/>
        </w:rPr>
      </w:pPr>
      <m:oMath>
        <m:r>
          <w:rPr>
            <w:rFonts w:ascii="Cambria Math" w:hAnsi="Cambria Math"/>
            <w:color w:val="FF0000"/>
          </w:rPr>
          <m:t xml:space="preserve">HD </m:t>
        </m:r>
        <m:f>
          <m:fPr>
            <m:ctrlPr>
              <w:rPr>
                <w:rFonts w:ascii="Cambria Math" w:eastAsiaTheme="minorEastAsia" w:hAnsi="Cambria Math"/>
                <w:i/>
                <w:color w:val="FF0000"/>
              </w:rPr>
            </m:ctrlPr>
          </m:fPr>
          <m:num>
            <m:r>
              <w:rPr>
                <w:rFonts w:ascii="Cambria Math" w:hAnsi="Cambria Math"/>
                <w:color w:val="FF0000"/>
              </w:rPr>
              <m:t>g C</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ctrlPr>
              <w:rPr>
                <w:rFonts w:ascii="Cambria Math" w:hAnsi="Cambria Math"/>
                <w:i/>
                <w:color w:val="FF0000"/>
              </w:rPr>
            </m:ctrlPr>
          </m:num>
          <m:den>
            <m:r>
              <w:rPr>
                <w:rFonts w:ascii="Cambria Math" w:eastAsiaTheme="minorEastAsia" w:hAnsi="Cambria Math"/>
                <w:color w:val="FF0000"/>
              </w:rPr>
              <m:t>mile</m:t>
            </m:r>
          </m:den>
        </m:f>
        <m:r>
          <w:rPr>
            <w:rFonts w:ascii="Cambria Math" w:eastAsiaTheme="minorEastAsia" w:hAnsi="Cambria Math"/>
            <w:color w:val="FF0000"/>
          </w:rPr>
          <m:t>=</m:t>
        </m:r>
        <m:sSup>
          <m:sSupPr>
            <m:ctrlPr>
              <w:rPr>
                <w:rFonts w:ascii="Cambria Math" w:eastAsiaTheme="minorEastAsia" w:hAnsi="Cambria Math"/>
                <w:i/>
                <w:color w:val="FF0000"/>
              </w:rPr>
            </m:ctrlPr>
          </m:sSupPr>
          <m:e>
            <m:d>
              <m:dPr>
                <m:ctrlPr>
                  <w:rPr>
                    <w:rFonts w:ascii="Cambria Math" w:eastAsiaTheme="minorEastAsia" w:hAnsi="Cambria Math"/>
                    <w:i/>
                    <w:color w:val="FF0000"/>
                  </w:rPr>
                </m:ctrlPr>
              </m:dPr>
              <m:e>
                <m:f>
                  <m:fPr>
                    <m:ctrlPr>
                      <w:rPr>
                        <w:rFonts w:ascii="Cambria Math" w:eastAsiaTheme="minorEastAsia" w:hAnsi="Cambria Math"/>
                        <w:i/>
                        <w:color w:val="FF0000"/>
                      </w:rPr>
                    </m:ctrlPr>
                  </m:fPr>
                  <m:num>
                    <m:r>
                      <w:rPr>
                        <w:rFonts w:ascii="Cambria Math" w:eastAsiaTheme="minorEastAsia" w:hAnsi="Cambria Math"/>
                        <w:color w:val="FF0000"/>
                      </w:rPr>
                      <m:t>miles</m:t>
                    </m:r>
                  </m:num>
                  <m:den>
                    <m:r>
                      <w:rPr>
                        <w:rFonts w:ascii="Cambria Math" w:eastAsiaTheme="minorEastAsia" w:hAnsi="Cambria Math"/>
                        <w:color w:val="FF0000"/>
                      </w:rPr>
                      <m:t>gallon</m:t>
                    </m:r>
                  </m:den>
                </m:f>
              </m:e>
            </m:d>
          </m:e>
          <m:sup>
            <m:r>
              <w:rPr>
                <w:rFonts w:ascii="Cambria Math" w:eastAsiaTheme="minorEastAsia" w:hAnsi="Cambria Math"/>
                <w:color w:val="FF0000"/>
              </w:rPr>
              <m:t>-1</m:t>
            </m:r>
          </m:sup>
        </m:sSup>
        <m:r>
          <w:rPr>
            <w:rFonts w:ascii="Cambria Math" w:eastAsiaTheme="minorEastAsia" w:hAnsi="Cambria Math"/>
            <w:color w:val="FF0000"/>
          </w:rPr>
          <m:t>×</m:t>
        </m:r>
        <m:f>
          <m:fPr>
            <m:ctrlPr>
              <w:rPr>
                <w:rFonts w:ascii="Cambria Math" w:eastAsiaTheme="minorEastAsia" w:hAnsi="Cambria Math"/>
                <w:i/>
                <w:color w:val="FF0000"/>
              </w:rPr>
            </m:ctrlPr>
          </m:fPr>
          <m:num>
            <m:r>
              <w:rPr>
                <w:rFonts w:ascii="Cambria Math" w:eastAsiaTheme="minorEastAsia" w:hAnsi="Cambria Math"/>
                <w:color w:val="FF0000"/>
              </w:rPr>
              <m:t>g C</m:t>
            </m:r>
            <m:sSub>
              <m:sSubPr>
                <m:ctrlPr>
                  <w:rPr>
                    <w:rFonts w:ascii="Cambria Math" w:eastAsiaTheme="minorEastAsia" w:hAnsi="Cambria Math"/>
                    <w:i/>
                    <w:color w:val="FF0000"/>
                  </w:rPr>
                </m:ctrlPr>
              </m:sSubPr>
              <m:e>
                <m:r>
                  <w:rPr>
                    <w:rFonts w:ascii="Cambria Math" w:eastAsiaTheme="minorEastAsia" w:hAnsi="Cambria Math"/>
                    <w:color w:val="FF0000"/>
                  </w:rPr>
                  <m:t>O</m:t>
                </m:r>
              </m:e>
              <m:sub>
                <m:r>
                  <w:rPr>
                    <w:rFonts w:ascii="Cambria Math" w:eastAsiaTheme="minorEastAsia" w:hAnsi="Cambria Math"/>
                    <w:color w:val="FF0000"/>
                  </w:rPr>
                  <m:t>2</m:t>
                </m:r>
              </m:sub>
            </m:sSub>
          </m:num>
          <m:den>
            <m:r>
              <w:rPr>
                <w:rFonts w:ascii="Cambria Math" w:eastAsiaTheme="minorEastAsia" w:hAnsi="Cambria Math"/>
                <w:color w:val="FF0000"/>
              </w:rPr>
              <m:t>gallon</m:t>
            </m:r>
          </m:den>
        </m:f>
        <m:r>
          <w:rPr>
            <w:rFonts w:ascii="Cambria Math" w:eastAsiaTheme="minorEastAsia" w:hAnsi="Cambria Math"/>
            <w:color w:val="FF0000"/>
          </w:rPr>
          <m:t>=</m:t>
        </m:r>
        <m:f>
          <m:fPr>
            <m:ctrlPr>
              <w:rPr>
                <w:rFonts w:ascii="Cambria Math" w:eastAsiaTheme="minorEastAsia" w:hAnsi="Cambria Math"/>
                <w:i/>
                <w:color w:val="FF0000"/>
              </w:rPr>
            </m:ctrlPr>
          </m:fPr>
          <m:num>
            <m:r>
              <w:rPr>
                <w:rFonts w:ascii="Cambria Math" w:eastAsiaTheme="minorEastAsia" w:hAnsi="Cambria Math"/>
                <w:color w:val="FF0000"/>
              </w:rPr>
              <m:t>1</m:t>
            </m:r>
          </m:num>
          <m:den>
            <m:r>
              <w:rPr>
                <w:rFonts w:ascii="Cambria Math" w:eastAsiaTheme="minorEastAsia" w:hAnsi="Cambria Math"/>
                <w:color w:val="FF0000"/>
              </w:rPr>
              <m:t>6.77 mpg</m:t>
            </m:r>
          </m:den>
        </m:f>
        <m:r>
          <w:rPr>
            <w:rFonts w:ascii="Cambria Math" w:eastAsiaTheme="minorEastAsia" w:hAnsi="Cambria Math"/>
            <w:color w:val="FF0000"/>
          </w:rPr>
          <m:t xml:space="preserve"> ×10,180 g</m:t>
        </m:r>
        <m:f>
          <m:fPr>
            <m:ctrlPr>
              <w:rPr>
                <w:rFonts w:ascii="Cambria Math" w:eastAsiaTheme="minorEastAsia" w:hAnsi="Cambria Math"/>
                <w:i/>
                <w:color w:val="FF0000"/>
              </w:rPr>
            </m:ctrlPr>
          </m:fPr>
          <m:num>
            <m:r>
              <w:rPr>
                <w:rFonts w:ascii="Cambria Math" w:eastAsiaTheme="minorEastAsia" w:hAnsi="Cambria Math"/>
                <w:color w:val="FF0000"/>
              </w:rPr>
              <m:t>C</m:t>
            </m:r>
            <m:sSub>
              <m:sSubPr>
                <m:ctrlPr>
                  <w:rPr>
                    <w:rFonts w:ascii="Cambria Math" w:eastAsiaTheme="minorEastAsia" w:hAnsi="Cambria Math"/>
                    <w:i/>
                    <w:color w:val="FF0000"/>
                  </w:rPr>
                </m:ctrlPr>
              </m:sSubPr>
              <m:e>
                <m:r>
                  <w:rPr>
                    <w:rFonts w:ascii="Cambria Math" w:eastAsiaTheme="minorEastAsia" w:hAnsi="Cambria Math"/>
                    <w:color w:val="FF0000"/>
                  </w:rPr>
                  <m:t>O</m:t>
                </m:r>
              </m:e>
              <m:sub>
                <m:r>
                  <w:rPr>
                    <w:rFonts w:ascii="Cambria Math" w:eastAsiaTheme="minorEastAsia" w:hAnsi="Cambria Math"/>
                    <w:color w:val="FF0000"/>
                  </w:rPr>
                  <m:t>2</m:t>
                </m:r>
              </m:sub>
            </m:sSub>
          </m:num>
          <m:den>
            <m:r>
              <w:rPr>
                <w:rFonts w:ascii="Cambria Math" w:eastAsiaTheme="minorEastAsia" w:hAnsi="Cambria Math"/>
                <w:color w:val="FF0000"/>
              </w:rPr>
              <m:t>gallon</m:t>
            </m:r>
          </m:den>
        </m:f>
        <m:r>
          <w:rPr>
            <w:rFonts w:ascii="Cambria Math" w:eastAsiaTheme="minorEastAsia" w:hAnsi="Cambria Math"/>
            <w:color w:val="FF0000"/>
          </w:rPr>
          <m:t xml:space="preserve">=1,503 </m:t>
        </m:r>
        <m:f>
          <m:fPr>
            <m:ctrlPr>
              <w:rPr>
                <w:rFonts w:ascii="Cambria Math" w:eastAsiaTheme="minorEastAsia" w:hAnsi="Cambria Math"/>
                <w:i/>
                <w:color w:val="FF0000"/>
              </w:rPr>
            </m:ctrlPr>
          </m:fPr>
          <m:num>
            <m:r>
              <w:rPr>
                <w:rFonts w:ascii="Cambria Math" w:eastAsiaTheme="minorEastAsia" w:hAnsi="Cambria Math"/>
                <w:color w:val="FF0000"/>
              </w:rPr>
              <m:t>g C</m:t>
            </m:r>
            <m:sSub>
              <m:sSubPr>
                <m:ctrlPr>
                  <w:rPr>
                    <w:rFonts w:ascii="Cambria Math" w:eastAsiaTheme="minorEastAsia" w:hAnsi="Cambria Math"/>
                    <w:i/>
                    <w:color w:val="FF0000"/>
                  </w:rPr>
                </m:ctrlPr>
              </m:sSubPr>
              <m:e>
                <m:r>
                  <w:rPr>
                    <w:rFonts w:ascii="Cambria Math" w:eastAsiaTheme="minorEastAsia" w:hAnsi="Cambria Math"/>
                    <w:color w:val="FF0000"/>
                  </w:rPr>
                  <m:t>O</m:t>
                </m:r>
              </m:e>
              <m:sub>
                <m:r>
                  <w:rPr>
                    <w:rFonts w:ascii="Cambria Math" w:eastAsiaTheme="minorEastAsia" w:hAnsi="Cambria Math"/>
                    <w:color w:val="FF0000"/>
                  </w:rPr>
                  <m:t>2</m:t>
                </m:r>
              </m:sub>
            </m:sSub>
          </m:num>
          <m:den>
            <m:r>
              <w:rPr>
                <w:rFonts w:ascii="Cambria Math" w:eastAsiaTheme="minorEastAsia" w:hAnsi="Cambria Math"/>
                <w:color w:val="FF0000"/>
              </w:rPr>
              <m:t>mile</m:t>
            </m:r>
          </m:den>
        </m:f>
      </m:oMath>
      <w:r>
        <w:rPr>
          <w:rFonts w:eastAsiaTheme="minorEastAsia"/>
          <w:color w:val="FF0000"/>
        </w:rPr>
        <w:t xml:space="preserve"> </w:t>
      </w:r>
    </w:p>
    <w:p w14:paraId="5CAF047B" w14:textId="68070660" w:rsidR="00550A34" w:rsidRDefault="00550A34" w:rsidP="00550A34">
      <w:pPr>
        <w:pStyle w:val="ListParagraph"/>
        <w:ind w:left="792"/>
      </w:pPr>
    </w:p>
    <w:p w14:paraId="14821B25" w14:textId="4A9EC29A" w:rsidR="00816216" w:rsidRPr="00816216" w:rsidRDefault="00816216" w:rsidP="00816216">
      <w:pPr>
        <w:pStyle w:val="ListParagraph"/>
        <w:ind w:left="792"/>
        <w:rPr>
          <w:color w:val="FF0000"/>
        </w:rPr>
      </w:pPr>
      <w:r w:rsidRPr="00816216">
        <w:rPr>
          <w:color w:val="FF0000"/>
        </w:rPr>
        <w:t>20</w:t>
      </w:r>
      <w:r w:rsidR="004865BF">
        <w:rPr>
          <w:color w:val="FF0000"/>
        </w:rPr>
        <w:t>19</w:t>
      </w:r>
      <w:r w:rsidRPr="00816216">
        <w:rPr>
          <w:color w:val="FF0000"/>
        </w:rPr>
        <w:t xml:space="preserve">: </w:t>
      </w:r>
      <w:r w:rsidR="00D1133F">
        <w:rPr>
          <w:color w:val="FF0000"/>
        </w:rPr>
        <w:t>1,539 g CO2</w:t>
      </w:r>
      <w:r w:rsidR="0006391A">
        <w:rPr>
          <w:color w:val="FF0000"/>
        </w:rPr>
        <w:t>/mile</w:t>
      </w:r>
    </w:p>
    <w:p w14:paraId="4FB73299" w14:textId="1F8426D7" w:rsidR="004865BF" w:rsidRPr="00816216" w:rsidRDefault="004865BF" w:rsidP="004865BF">
      <w:pPr>
        <w:pStyle w:val="ListParagraph"/>
        <w:ind w:left="792"/>
        <w:rPr>
          <w:color w:val="FF0000"/>
        </w:rPr>
      </w:pPr>
      <w:r w:rsidRPr="00816216">
        <w:rPr>
          <w:color w:val="FF0000"/>
        </w:rPr>
        <w:t>20</w:t>
      </w:r>
      <w:r>
        <w:rPr>
          <w:color w:val="FF0000"/>
        </w:rPr>
        <w:t>20</w:t>
      </w:r>
      <w:r w:rsidRPr="00816216">
        <w:rPr>
          <w:color w:val="FF0000"/>
        </w:rPr>
        <w:t xml:space="preserve">: </w:t>
      </w:r>
      <w:r>
        <w:rPr>
          <w:color w:val="FF0000"/>
        </w:rPr>
        <w:t>1,503 g CO2/mile</w:t>
      </w:r>
    </w:p>
    <w:p w14:paraId="708C8DC7" w14:textId="5B2803A0" w:rsidR="00816216" w:rsidRDefault="00816216" w:rsidP="00550A34">
      <w:pPr>
        <w:pStyle w:val="ListParagraph"/>
        <w:ind w:left="792"/>
      </w:pPr>
    </w:p>
    <w:p w14:paraId="2920068A" w14:textId="77777777" w:rsidR="00816216" w:rsidRDefault="00816216" w:rsidP="00550A34">
      <w:pPr>
        <w:pStyle w:val="ListParagraph"/>
        <w:ind w:left="792"/>
      </w:pPr>
    </w:p>
    <w:p w14:paraId="33D66D02" w14:textId="2BD2D7DB" w:rsidR="000F5C8C" w:rsidRDefault="00D6754B" w:rsidP="00D6754B">
      <w:pPr>
        <w:pStyle w:val="ListParagraph"/>
        <w:numPr>
          <w:ilvl w:val="1"/>
          <w:numId w:val="7"/>
        </w:numPr>
      </w:pPr>
      <w:r>
        <w:t>C</w:t>
      </w:r>
      <w:r w:rsidR="000F5C8C">
        <w:t xml:space="preserve">alculate </w:t>
      </w:r>
      <w:r w:rsidR="00413EAE">
        <w:t>the total CO</w:t>
      </w:r>
      <w:r w:rsidR="00413EAE" w:rsidRPr="00274171">
        <w:rPr>
          <w:vertAlign w:val="subscript"/>
        </w:rPr>
        <w:t>2</w:t>
      </w:r>
      <w:r w:rsidR="00413EAE">
        <w:t xml:space="preserve"> emissions (in million metric tons)</w:t>
      </w:r>
      <w:r w:rsidR="00756BCE">
        <w:t xml:space="preserve"> </w:t>
      </w:r>
      <w:r>
        <w:t xml:space="preserve">for both </w:t>
      </w:r>
      <w:r w:rsidR="00756BCE">
        <w:t xml:space="preserve">the light-duty gasoline and heavy-duty diesel vehicles. What </w:t>
      </w:r>
      <w:r w:rsidR="004A1CFB">
        <w:t>percentage contribution do heavy-duty diesel emissions make to</w:t>
      </w:r>
      <w:r w:rsidR="006635F2">
        <w:t xml:space="preserve"> total CO</w:t>
      </w:r>
      <w:r w:rsidR="006635F2" w:rsidRPr="00274171">
        <w:rPr>
          <w:vertAlign w:val="subscript"/>
        </w:rPr>
        <w:t>2</w:t>
      </w:r>
      <w:r w:rsidR="004A1CFB">
        <w:t xml:space="preserve"> on-road </w:t>
      </w:r>
      <w:r w:rsidR="006635F2">
        <w:t>emissions in</w:t>
      </w:r>
      <w:r w:rsidR="004A1CFB">
        <w:t xml:space="preserve"> 2019 and 2020?</w:t>
      </w:r>
    </w:p>
    <w:p w14:paraId="7D78C9D9" w14:textId="77777777" w:rsidR="0042180D" w:rsidRDefault="0042180D" w:rsidP="00A634A2">
      <w:pPr>
        <w:pStyle w:val="ListParagraph"/>
        <w:ind w:left="360"/>
        <w:rPr>
          <w:color w:val="FF0000"/>
        </w:rPr>
      </w:pPr>
    </w:p>
    <w:tbl>
      <w:tblPr>
        <w:tblW w:w="6030" w:type="dxa"/>
        <w:tblInd w:w="1345" w:type="dxa"/>
        <w:tblLook w:val="04A0" w:firstRow="1" w:lastRow="0" w:firstColumn="1" w:lastColumn="0" w:noHBand="0" w:noVBand="1"/>
      </w:tblPr>
      <w:tblGrid>
        <w:gridCol w:w="664"/>
        <w:gridCol w:w="1306"/>
        <w:gridCol w:w="1450"/>
        <w:gridCol w:w="1350"/>
        <w:gridCol w:w="1260"/>
      </w:tblGrid>
      <w:tr w:rsidR="007E71C9" w:rsidRPr="007E71C9" w14:paraId="74600AC7" w14:textId="77777777" w:rsidTr="004B1069">
        <w:trPr>
          <w:trHeight w:val="300"/>
        </w:trPr>
        <w:tc>
          <w:tcPr>
            <w:tcW w:w="664" w:type="dxa"/>
            <w:tcBorders>
              <w:top w:val="single" w:sz="4" w:space="0" w:color="auto"/>
              <w:left w:val="single" w:sz="4" w:space="0" w:color="auto"/>
              <w:bottom w:val="single" w:sz="4" w:space="0" w:color="auto"/>
              <w:right w:val="single" w:sz="4" w:space="0" w:color="auto"/>
            </w:tcBorders>
            <w:shd w:val="clear" w:color="auto" w:fill="auto"/>
            <w:noWrap/>
            <w:hideMark/>
          </w:tcPr>
          <w:p w14:paraId="249D5F5B" w14:textId="4D2C72E0" w:rsidR="007E71C9" w:rsidRPr="00C94FB9" w:rsidRDefault="007E71C9" w:rsidP="007E71C9">
            <w:pPr>
              <w:spacing w:after="0" w:line="240" w:lineRule="auto"/>
              <w:rPr>
                <w:rFonts w:ascii="Calibri" w:eastAsia="Times New Roman" w:hAnsi="Calibri" w:cs="Calibri"/>
                <w:color w:val="FF0000"/>
              </w:rPr>
            </w:pPr>
          </w:p>
        </w:tc>
        <w:tc>
          <w:tcPr>
            <w:tcW w:w="1306" w:type="dxa"/>
            <w:tcBorders>
              <w:top w:val="single" w:sz="4" w:space="0" w:color="auto"/>
              <w:left w:val="nil"/>
              <w:bottom w:val="single" w:sz="4" w:space="0" w:color="auto"/>
              <w:right w:val="single" w:sz="4" w:space="0" w:color="auto"/>
            </w:tcBorders>
            <w:shd w:val="clear" w:color="auto" w:fill="auto"/>
            <w:noWrap/>
            <w:hideMark/>
          </w:tcPr>
          <w:p w14:paraId="445FDCD5" w14:textId="550BAED7" w:rsidR="007E71C9" w:rsidRPr="00C94FB9" w:rsidRDefault="007E71C9" w:rsidP="007E71C9">
            <w:pPr>
              <w:spacing w:after="0" w:line="240" w:lineRule="auto"/>
              <w:jc w:val="center"/>
              <w:rPr>
                <w:rFonts w:ascii="Calibri" w:eastAsia="Times New Roman" w:hAnsi="Calibri" w:cs="Calibri"/>
                <w:color w:val="FF0000"/>
              </w:rPr>
            </w:pPr>
            <w:r w:rsidRPr="007E71C9">
              <w:rPr>
                <w:color w:val="FF0000"/>
              </w:rPr>
              <w:t>All light-duty + motorcycles</w:t>
            </w:r>
          </w:p>
        </w:tc>
        <w:tc>
          <w:tcPr>
            <w:tcW w:w="1450" w:type="dxa"/>
            <w:tcBorders>
              <w:top w:val="single" w:sz="4" w:space="0" w:color="auto"/>
              <w:left w:val="nil"/>
              <w:bottom w:val="single" w:sz="4" w:space="0" w:color="auto"/>
              <w:right w:val="single" w:sz="4" w:space="0" w:color="auto"/>
            </w:tcBorders>
            <w:shd w:val="clear" w:color="auto" w:fill="auto"/>
            <w:noWrap/>
            <w:hideMark/>
          </w:tcPr>
          <w:p w14:paraId="2CA7A8C1" w14:textId="6580C083" w:rsidR="007E71C9" w:rsidRPr="00C94FB9" w:rsidRDefault="007E71C9" w:rsidP="007E71C9">
            <w:pPr>
              <w:spacing w:after="0" w:line="240" w:lineRule="auto"/>
              <w:jc w:val="center"/>
              <w:rPr>
                <w:rFonts w:ascii="Calibri" w:eastAsia="Times New Roman" w:hAnsi="Calibri" w:cs="Calibri"/>
                <w:color w:val="FF0000"/>
              </w:rPr>
            </w:pPr>
            <w:r w:rsidRPr="007E71C9">
              <w:rPr>
                <w:color w:val="FF0000"/>
              </w:rPr>
              <w:t>All heavy-duty</w:t>
            </w:r>
          </w:p>
        </w:tc>
        <w:tc>
          <w:tcPr>
            <w:tcW w:w="1350" w:type="dxa"/>
            <w:tcBorders>
              <w:top w:val="single" w:sz="4" w:space="0" w:color="auto"/>
              <w:left w:val="nil"/>
              <w:bottom w:val="single" w:sz="4" w:space="0" w:color="auto"/>
              <w:right w:val="single" w:sz="4" w:space="0" w:color="auto"/>
            </w:tcBorders>
            <w:shd w:val="clear" w:color="auto" w:fill="auto"/>
            <w:noWrap/>
            <w:hideMark/>
          </w:tcPr>
          <w:p w14:paraId="3701B1A1" w14:textId="4A02659D" w:rsidR="007E71C9" w:rsidRPr="00C94FB9" w:rsidRDefault="007E71C9" w:rsidP="007E71C9">
            <w:pPr>
              <w:spacing w:after="0" w:line="240" w:lineRule="auto"/>
              <w:jc w:val="center"/>
              <w:rPr>
                <w:rFonts w:ascii="Calibri" w:eastAsia="Times New Roman" w:hAnsi="Calibri" w:cs="Calibri"/>
                <w:color w:val="FF0000"/>
              </w:rPr>
            </w:pPr>
            <w:r w:rsidRPr="007E71C9">
              <w:rPr>
                <w:color w:val="FF0000"/>
              </w:rPr>
              <w:t>Total</w:t>
            </w:r>
          </w:p>
        </w:tc>
        <w:tc>
          <w:tcPr>
            <w:tcW w:w="1260" w:type="dxa"/>
            <w:tcBorders>
              <w:top w:val="single" w:sz="4" w:space="0" w:color="auto"/>
              <w:left w:val="nil"/>
              <w:bottom w:val="single" w:sz="4" w:space="0" w:color="auto"/>
              <w:right w:val="single" w:sz="4" w:space="0" w:color="auto"/>
            </w:tcBorders>
            <w:shd w:val="clear" w:color="auto" w:fill="auto"/>
            <w:noWrap/>
            <w:hideMark/>
          </w:tcPr>
          <w:p w14:paraId="57084C32" w14:textId="185418D8" w:rsidR="007E71C9" w:rsidRPr="00C94FB9" w:rsidRDefault="007E71C9" w:rsidP="007E71C9">
            <w:pPr>
              <w:spacing w:after="0" w:line="240" w:lineRule="auto"/>
              <w:rPr>
                <w:rFonts w:ascii="Calibri" w:eastAsia="Times New Roman" w:hAnsi="Calibri" w:cs="Calibri"/>
                <w:color w:val="FF0000"/>
              </w:rPr>
            </w:pPr>
            <w:r w:rsidRPr="007E71C9">
              <w:rPr>
                <w:color w:val="FF0000"/>
              </w:rPr>
              <w:t>Percentage</w:t>
            </w:r>
          </w:p>
        </w:tc>
      </w:tr>
      <w:tr w:rsidR="007E71C9" w:rsidRPr="007E71C9" w14:paraId="45DD8A09" w14:textId="77777777" w:rsidTr="004B1069">
        <w:trPr>
          <w:trHeight w:val="300"/>
        </w:trPr>
        <w:tc>
          <w:tcPr>
            <w:tcW w:w="664" w:type="dxa"/>
            <w:tcBorders>
              <w:top w:val="nil"/>
              <w:left w:val="single" w:sz="4" w:space="0" w:color="auto"/>
              <w:bottom w:val="single" w:sz="4" w:space="0" w:color="auto"/>
              <w:right w:val="single" w:sz="4" w:space="0" w:color="auto"/>
            </w:tcBorders>
            <w:shd w:val="clear" w:color="FFFFFF" w:fill="FFFFFF"/>
            <w:noWrap/>
            <w:hideMark/>
          </w:tcPr>
          <w:p w14:paraId="238A74B9" w14:textId="44844730" w:rsidR="007E71C9" w:rsidRPr="00C94FB9" w:rsidRDefault="007E71C9" w:rsidP="007E71C9">
            <w:pPr>
              <w:spacing w:after="0" w:line="240" w:lineRule="auto"/>
              <w:rPr>
                <w:rFonts w:ascii="Arial" w:eastAsia="Times New Roman" w:hAnsi="Arial" w:cs="Arial"/>
                <w:color w:val="FF0000"/>
                <w:sz w:val="20"/>
                <w:szCs w:val="20"/>
              </w:rPr>
            </w:pPr>
            <w:r w:rsidRPr="007E71C9">
              <w:rPr>
                <w:color w:val="FF0000"/>
              </w:rPr>
              <w:t xml:space="preserve">2019 </w:t>
            </w:r>
          </w:p>
        </w:tc>
        <w:tc>
          <w:tcPr>
            <w:tcW w:w="1306" w:type="dxa"/>
            <w:tcBorders>
              <w:top w:val="nil"/>
              <w:left w:val="nil"/>
              <w:bottom w:val="single" w:sz="4" w:space="0" w:color="auto"/>
              <w:right w:val="single" w:sz="4" w:space="0" w:color="auto"/>
            </w:tcBorders>
            <w:shd w:val="clear" w:color="auto" w:fill="auto"/>
            <w:noWrap/>
            <w:hideMark/>
          </w:tcPr>
          <w:p w14:paraId="11AC9D93" w14:textId="57903BBE" w:rsidR="007E71C9" w:rsidRPr="00C94FB9" w:rsidRDefault="007E71C9" w:rsidP="007E71C9">
            <w:pPr>
              <w:spacing w:after="0" w:line="240" w:lineRule="auto"/>
              <w:rPr>
                <w:rFonts w:ascii="Calibri" w:eastAsia="Times New Roman" w:hAnsi="Calibri" w:cs="Calibri"/>
                <w:color w:val="FF0000"/>
              </w:rPr>
            </w:pPr>
            <w:r w:rsidRPr="007E71C9">
              <w:rPr>
                <w:color w:val="FF0000"/>
              </w:rPr>
              <w:t xml:space="preserve"> 1,168.2 </w:t>
            </w:r>
          </w:p>
        </w:tc>
        <w:tc>
          <w:tcPr>
            <w:tcW w:w="1450" w:type="dxa"/>
            <w:tcBorders>
              <w:top w:val="nil"/>
              <w:left w:val="nil"/>
              <w:bottom w:val="single" w:sz="4" w:space="0" w:color="auto"/>
              <w:right w:val="single" w:sz="4" w:space="0" w:color="auto"/>
            </w:tcBorders>
            <w:shd w:val="clear" w:color="auto" w:fill="auto"/>
            <w:noWrap/>
            <w:hideMark/>
          </w:tcPr>
          <w:p w14:paraId="2625C501" w14:textId="5B60D602" w:rsidR="007E71C9" w:rsidRPr="00C94FB9" w:rsidRDefault="007E71C9" w:rsidP="007E71C9">
            <w:pPr>
              <w:spacing w:after="0" w:line="240" w:lineRule="auto"/>
              <w:rPr>
                <w:rFonts w:ascii="Calibri" w:eastAsia="Times New Roman" w:hAnsi="Calibri" w:cs="Calibri"/>
                <w:color w:val="FF0000"/>
              </w:rPr>
            </w:pPr>
            <w:r w:rsidRPr="007E71C9">
              <w:rPr>
                <w:color w:val="FF0000"/>
              </w:rPr>
              <w:t xml:space="preserve"> 489.6 </w:t>
            </w:r>
          </w:p>
        </w:tc>
        <w:tc>
          <w:tcPr>
            <w:tcW w:w="1350" w:type="dxa"/>
            <w:tcBorders>
              <w:top w:val="nil"/>
              <w:left w:val="nil"/>
              <w:bottom w:val="single" w:sz="4" w:space="0" w:color="auto"/>
              <w:right w:val="single" w:sz="4" w:space="0" w:color="auto"/>
            </w:tcBorders>
            <w:shd w:val="clear" w:color="auto" w:fill="auto"/>
            <w:noWrap/>
            <w:hideMark/>
          </w:tcPr>
          <w:p w14:paraId="12037E79" w14:textId="4C7EBEB9" w:rsidR="007E71C9" w:rsidRPr="00C94FB9" w:rsidRDefault="007E71C9" w:rsidP="007E71C9">
            <w:pPr>
              <w:spacing w:after="0" w:line="240" w:lineRule="auto"/>
              <w:rPr>
                <w:rFonts w:ascii="Calibri" w:eastAsia="Times New Roman" w:hAnsi="Calibri" w:cs="Calibri"/>
                <w:color w:val="FF0000"/>
              </w:rPr>
            </w:pPr>
            <w:r w:rsidRPr="007E71C9">
              <w:rPr>
                <w:color w:val="FF0000"/>
              </w:rPr>
              <w:t xml:space="preserve"> 1,657.8 </w:t>
            </w:r>
          </w:p>
        </w:tc>
        <w:tc>
          <w:tcPr>
            <w:tcW w:w="1260" w:type="dxa"/>
            <w:tcBorders>
              <w:top w:val="nil"/>
              <w:left w:val="nil"/>
              <w:bottom w:val="single" w:sz="4" w:space="0" w:color="auto"/>
              <w:right w:val="single" w:sz="4" w:space="0" w:color="auto"/>
            </w:tcBorders>
            <w:shd w:val="clear" w:color="auto" w:fill="auto"/>
            <w:noWrap/>
            <w:hideMark/>
          </w:tcPr>
          <w:p w14:paraId="2B17A9E5" w14:textId="62BD6F26" w:rsidR="007E71C9" w:rsidRPr="00C94FB9" w:rsidRDefault="007E71C9" w:rsidP="007E71C9">
            <w:pPr>
              <w:spacing w:after="0" w:line="240" w:lineRule="auto"/>
              <w:jc w:val="right"/>
              <w:rPr>
                <w:rFonts w:ascii="Calibri" w:eastAsia="Times New Roman" w:hAnsi="Calibri" w:cs="Calibri"/>
                <w:color w:val="FF0000"/>
              </w:rPr>
            </w:pPr>
            <w:r w:rsidRPr="007E71C9">
              <w:rPr>
                <w:color w:val="FF0000"/>
              </w:rPr>
              <w:t>30%</w:t>
            </w:r>
          </w:p>
        </w:tc>
      </w:tr>
      <w:tr w:rsidR="007E71C9" w:rsidRPr="007E71C9" w14:paraId="41288CAC" w14:textId="77777777" w:rsidTr="004B1069">
        <w:trPr>
          <w:trHeight w:val="300"/>
        </w:trPr>
        <w:tc>
          <w:tcPr>
            <w:tcW w:w="664" w:type="dxa"/>
            <w:tcBorders>
              <w:top w:val="nil"/>
              <w:left w:val="single" w:sz="4" w:space="0" w:color="auto"/>
              <w:bottom w:val="single" w:sz="4" w:space="0" w:color="auto"/>
              <w:right w:val="single" w:sz="4" w:space="0" w:color="auto"/>
            </w:tcBorders>
            <w:shd w:val="clear" w:color="FFFFFF" w:fill="FFFFFF"/>
            <w:noWrap/>
            <w:hideMark/>
          </w:tcPr>
          <w:p w14:paraId="5F055EEC" w14:textId="6899FEEA" w:rsidR="007E71C9" w:rsidRPr="00C94FB9" w:rsidRDefault="007E71C9" w:rsidP="007E71C9">
            <w:pPr>
              <w:spacing w:after="0" w:line="240" w:lineRule="auto"/>
              <w:rPr>
                <w:rFonts w:ascii="Arial" w:eastAsia="Times New Roman" w:hAnsi="Arial" w:cs="Arial"/>
                <w:color w:val="FF0000"/>
                <w:sz w:val="20"/>
                <w:szCs w:val="20"/>
              </w:rPr>
            </w:pPr>
            <w:r w:rsidRPr="007E71C9">
              <w:rPr>
                <w:color w:val="FF0000"/>
              </w:rPr>
              <w:t>2020</w:t>
            </w:r>
          </w:p>
        </w:tc>
        <w:tc>
          <w:tcPr>
            <w:tcW w:w="1306" w:type="dxa"/>
            <w:tcBorders>
              <w:top w:val="nil"/>
              <w:left w:val="nil"/>
              <w:bottom w:val="single" w:sz="4" w:space="0" w:color="auto"/>
              <w:right w:val="single" w:sz="4" w:space="0" w:color="auto"/>
            </w:tcBorders>
            <w:shd w:val="clear" w:color="auto" w:fill="auto"/>
            <w:noWrap/>
            <w:hideMark/>
          </w:tcPr>
          <w:p w14:paraId="6C1773E6" w14:textId="70CD4C4E" w:rsidR="007E71C9" w:rsidRPr="00C94FB9" w:rsidRDefault="007E71C9" w:rsidP="007E71C9">
            <w:pPr>
              <w:spacing w:after="0" w:line="240" w:lineRule="auto"/>
              <w:rPr>
                <w:rFonts w:ascii="Calibri" w:eastAsia="Times New Roman" w:hAnsi="Calibri" w:cs="Calibri"/>
                <w:color w:val="FF0000"/>
              </w:rPr>
            </w:pPr>
            <w:r w:rsidRPr="007E71C9">
              <w:rPr>
                <w:color w:val="FF0000"/>
              </w:rPr>
              <w:t xml:space="preserve"> 994.7 </w:t>
            </w:r>
          </w:p>
        </w:tc>
        <w:tc>
          <w:tcPr>
            <w:tcW w:w="1450" w:type="dxa"/>
            <w:tcBorders>
              <w:top w:val="nil"/>
              <w:left w:val="nil"/>
              <w:bottom w:val="single" w:sz="4" w:space="0" w:color="auto"/>
              <w:right w:val="single" w:sz="4" w:space="0" w:color="auto"/>
            </w:tcBorders>
            <w:shd w:val="clear" w:color="auto" w:fill="auto"/>
            <w:noWrap/>
            <w:hideMark/>
          </w:tcPr>
          <w:p w14:paraId="5AC63B89" w14:textId="7180B328" w:rsidR="007E71C9" w:rsidRPr="00C94FB9" w:rsidRDefault="007E71C9" w:rsidP="007E71C9">
            <w:pPr>
              <w:spacing w:after="0" w:line="240" w:lineRule="auto"/>
              <w:rPr>
                <w:rFonts w:ascii="Calibri" w:eastAsia="Times New Roman" w:hAnsi="Calibri" w:cs="Calibri"/>
                <w:color w:val="FF0000"/>
              </w:rPr>
            </w:pPr>
            <w:r w:rsidRPr="007E71C9">
              <w:rPr>
                <w:color w:val="FF0000"/>
              </w:rPr>
              <w:t xml:space="preserve"> 477.0 </w:t>
            </w:r>
          </w:p>
        </w:tc>
        <w:tc>
          <w:tcPr>
            <w:tcW w:w="1350" w:type="dxa"/>
            <w:tcBorders>
              <w:top w:val="nil"/>
              <w:left w:val="nil"/>
              <w:bottom w:val="single" w:sz="4" w:space="0" w:color="auto"/>
              <w:right w:val="single" w:sz="4" w:space="0" w:color="auto"/>
            </w:tcBorders>
            <w:shd w:val="clear" w:color="auto" w:fill="auto"/>
            <w:noWrap/>
            <w:hideMark/>
          </w:tcPr>
          <w:p w14:paraId="01E6CFB7" w14:textId="6F1F8FD6" w:rsidR="007E71C9" w:rsidRPr="00C94FB9" w:rsidRDefault="007E71C9" w:rsidP="007E71C9">
            <w:pPr>
              <w:spacing w:after="0" w:line="240" w:lineRule="auto"/>
              <w:rPr>
                <w:rFonts w:ascii="Calibri" w:eastAsia="Times New Roman" w:hAnsi="Calibri" w:cs="Calibri"/>
                <w:color w:val="FF0000"/>
              </w:rPr>
            </w:pPr>
            <w:r w:rsidRPr="007E71C9">
              <w:rPr>
                <w:color w:val="FF0000"/>
              </w:rPr>
              <w:t xml:space="preserve"> 1,471.7 </w:t>
            </w:r>
          </w:p>
        </w:tc>
        <w:tc>
          <w:tcPr>
            <w:tcW w:w="1260" w:type="dxa"/>
            <w:tcBorders>
              <w:top w:val="nil"/>
              <w:left w:val="nil"/>
              <w:bottom w:val="single" w:sz="4" w:space="0" w:color="auto"/>
              <w:right w:val="single" w:sz="4" w:space="0" w:color="auto"/>
            </w:tcBorders>
            <w:shd w:val="clear" w:color="auto" w:fill="auto"/>
            <w:noWrap/>
            <w:hideMark/>
          </w:tcPr>
          <w:p w14:paraId="0EBB43E6" w14:textId="65BEA8B2" w:rsidR="007E71C9" w:rsidRPr="00C94FB9" w:rsidRDefault="007E71C9" w:rsidP="007E71C9">
            <w:pPr>
              <w:spacing w:after="0" w:line="240" w:lineRule="auto"/>
              <w:jc w:val="right"/>
              <w:rPr>
                <w:rFonts w:ascii="Calibri" w:eastAsia="Times New Roman" w:hAnsi="Calibri" w:cs="Calibri"/>
                <w:color w:val="FF0000"/>
              </w:rPr>
            </w:pPr>
            <w:r w:rsidRPr="007E71C9">
              <w:rPr>
                <w:color w:val="FF0000"/>
              </w:rPr>
              <w:t>32%</w:t>
            </w:r>
          </w:p>
        </w:tc>
      </w:tr>
    </w:tbl>
    <w:p w14:paraId="52AFA68D" w14:textId="35209157" w:rsidR="004865BF" w:rsidRDefault="004865BF" w:rsidP="004865BF">
      <w:pPr>
        <w:ind w:left="720"/>
      </w:pPr>
    </w:p>
    <w:p w14:paraId="36AA08A5" w14:textId="77777777" w:rsidR="00D6754B" w:rsidRDefault="00D6754B" w:rsidP="00D6754B">
      <w:pPr>
        <w:pStyle w:val="ListParagraph"/>
        <w:ind w:left="792"/>
      </w:pPr>
    </w:p>
    <w:p w14:paraId="25246DB4" w14:textId="327AD6E7" w:rsidR="001E04F8" w:rsidRDefault="006635F2" w:rsidP="00D6754B">
      <w:pPr>
        <w:pStyle w:val="ListParagraph"/>
        <w:numPr>
          <w:ilvl w:val="1"/>
          <w:numId w:val="7"/>
        </w:numPr>
      </w:pPr>
      <w:r>
        <w:t xml:space="preserve">Compare </w:t>
      </w:r>
      <w:r w:rsidR="00B36F19">
        <w:t>the total light-duty vehicle and heavy-duty CO</w:t>
      </w:r>
      <w:r w:rsidR="00B36F19" w:rsidRPr="00D6754B">
        <w:rPr>
          <w:vertAlign w:val="subscript"/>
        </w:rPr>
        <w:t>2</w:t>
      </w:r>
      <w:r w:rsidR="00B36F19">
        <w:t xml:space="preserve"> emissions</w:t>
      </w:r>
      <w:r>
        <w:t xml:space="preserve"> to the </w:t>
      </w:r>
      <w:r w:rsidR="007D32D3">
        <w:t xml:space="preserve">Greenhouse gas emissions inventory for transportation </w:t>
      </w:r>
      <w:r w:rsidR="00501A54">
        <w:t xml:space="preserve">sector </w:t>
      </w:r>
      <w:r w:rsidR="007D32D3">
        <w:t xml:space="preserve">from the U.S. EPA’s </w:t>
      </w:r>
      <w:r w:rsidR="00501A54">
        <w:t>Greenhouse Gas Emissions Inventory</w:t>
      </w:r>
      <w:r w:rsidR="00755BC1">
        <w:fldChar w:fldCharType="begin"/>
      </w:r>
      <w:r w:rsidR="0023412B">
        <w:instrText xml:space="preserve"> ADDIN ZOTERO_ITEM CSL_CITATION {"citationID":"ZhBwLRGU","properties":{"formattedCitation":"[4]","plainCitation":"[4]","noteIndex":0},"citationItems":[{"id":5148,"uris":["http://zotero.org/users/9451857/items/MLWI8RDR"],"itemData":{"id":5148,"type":"webpage","language":"en","title":"Greenhouse Gas Inventory Data Explorer | US EPA","URL":"https://cfpub.epa.gov/ghgdata/inventoryexplorer/","author":[{"family":"US EPA","given":""}],"accessed":{"date-parts":[["2022",6,16]]}}}],"schema":"https://github.com/citation-style-language/schema/raw/master/csl-citation.json"} </w:instrText>
      </w:r>
      <w:r w:rsidR="00755BC1">
        <w:fldChar w:fldCharType="separate"/>
      </w:r>
      <w:r w:rsidR="00BD0ECB" w:rsidRPr="00D6754B">
        <w:rPr>
          <w:rFonts w:ascii="Calibri" w:hAnsi="Calibri" w:cs="Calibri"/>
        </w:rPr>
        <w:t>[4]</w:t>
      </w:r>
      <w:r w:rsidR="00755BC1">
        <w:fldChar w:fldCharType="end"/>
      </w:r>
      <w:r w:rsidR="00C24C5C">
        <w:t>. Does your answer make sense?</w:t>
      </w:r>
    </w:p>
    <w:tbl>
      <w:tblPr>
        <w:tblW w:w="3445" w:type="dxa"/>
        <w:tblInd w:w="1255" w:type="dxa"/>
        <w:tblLook w:val="04A0" w:firstRow="1" w:lastRow="0" w:firstColumn="1" w:lastColumn="0" w:noHBand="0" w:noVBand="1"/>
      </w:tblPr>
      <w:tblGrid>
        <w:gridCol w:w="825"/>
        <w:gridCol w:w="2620"/>
      </w:tblGrid>
      <w:tr w:rsidR="005368BA" w:rsidRPr="005368BA" w14:paraId="3283DAD9" w14:textId="77777777" w:rsidTr="004C3473">
        <w:trPr>
          <w:trHeight w:val="300"/>
        </w:trPr>
        <w:tc>
          <w:tcPr>
            <w:tcW w:w="8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B31BE" w14:textId="77777777" w:rsidR="005368BA" w:rsidRPr="005368BA" w:rsidRDefault="005368BA" w:rsidP="005368BA">
            <w:pPr>
              <w:spacing w:after="0" w:line="240" w:lineRule="auto"/>
              <w:rPr>
                <w:rFonts w:ascii="Calibri" w:eastAsia="Times New Roman" w:hAnsi="Calibri" w:cs="Calibri"/>
                <w:color w:val="FF0000"/>
              </w:rPr>
            </w:pPr>
            <w:r w:rsidRPr="005368BA">
              <w:rPr>
                <w:rFonts w:ascii="Calibri" w:eastAsia="Times New Roman" w:hAnsi="Calibri" w:cs="Calibri"/>
                <w:color w:val="FF0000"/>
              </w:rPr>
              <w:t> </w:t>
            </w:r>
          </w:p>
        </w:tc>
        <w:tc>
          <w:tcPr>
            <w:tcW w:w="2620" w:type="dxa"/>
            <w:tcBorders>
              <w:top w:val="single" w:sz="4" w:space="0" w:color="auto"/>
              <w:left w:val="nil"/>
              <w:bottom w:val="single" w:sz="4" w:space="0" w:color="auto"/>
              <w:right w:val="single" w:sz="4" w:space="0" w:color="auto"/>
            </w:tcBorders>
            <w:shd w:val="clear" w:color="auto" w:fill="auto"/>
            <w:noWrap/>
            <w:vAlign w:val="bottom"/>
            <w:hideMark/>
          </w:tcPr>
          <w:p w14:paraId="6AE01B4A" w14:textId="1E06D558" w:rsidR="005368BA" w:rsidRPr="005368BA" w:rsidRDefault="005368BA" w:rsidP="005368BA">
            <w:pPr>
              <w:spacing w:after="0" w:line="240" w:lineRule="auto"/>
              <w:jc w:val="center"/>
              <w:rPr>
                <w:rFonts w:ascii="Calibri" w:eastAsia="Times New Roman" w:hAnsi="Calibri" w:cs="Calibri"/>
                <w:color w:val="FF0000"/>
              </w:rPr>
            </w:pPr>
            <w:r w:rsidRPr="005368BA">
              <w:rPr>
                <w:rFonts w:ascii="Calibri" w:eastAsia="Times New Roman" w:hAnsi="Calibri" w:cs="Calibri"/>
                <w:color w:val="FF0000"/>
              </w:rPr>
              <w:t xml:space="preserve">EPA GHG </w:t>
            </w:r>
            <w:r w:rsidR="00731B99">
              <w:rPr>
                <w:rFonts w:ascii="Calibri" w:eastAsia="Times New Roman" w:hAnsi="Calibri" w:cs="Calibri"/>
                <w:color w:val="FF0000"/>
              </w:rPr>
              <w:t>Emissions Inventory</w:t>
            </w:r>
            <w:r w:rsidR="006436EB">
              <w:rPr>
                <w:rFonts w:ascii="Calibri" w:eastAsia="Times New Roman" w:hAnsi="Calibri" w:cs="Calibri"/>
                <w:color w:val="FF0000"/>
              </w:rPr>
              <w:t xml:space="preserve"> (MMT CO2 equivalent)</w:t>
            </w:r>
          </w:p>
        </w:tc>
      </w:tr>
      <w:tr w:rsidR="005368BA" w:rsidRPr="005368BA" w14:paraId="0A335582" w14:textId="77777777" w:rsidTr="004C3473">
        <w:trPr>
          <w:trHeight w:val="300"/>
        </w:trPr>
        <w:tc>
          <w:tcPr>
            <w:tcW w:w="825" w:type="dxa"/>
            <w:tcBorders>
              <w:top w:val="nil"/>
              <w:left w:val="single" w:sz="4" w:space="0" w:color="auto"/>
              <w:bottom w:val="single" w:sz="4" w:space="0" w:color="auto"/>
              <w:right w:val="single" w:sz="4" w:space="0" w:color="auto"/>
            </w:tcBorders>
            <w:shd w:val="clear" w:color="auto" w:fill="auto"/>
            <w:noWrap/>
            <w:vAlign w:val="bottom"/>
            <w:hideMark/>
          </w:tcPr>
          <w:p w14:paraId="076F7F24" w14:textId="77777777" w:rsidR="005368BA" w:rsidRPr="005368BA" w:rsidRDefault="005368BA" w:rsidP="005368BA">
            <w:pPr>
              <w:spacing w:after="0" w:line="240" w:lineRule="auto"/>
              <w:jc w:val="right"/>
              <w:rPr>
                <w:rFonts w:ascii="Calibri" w:eastAsia="Times New Roman" w:hAnsi="Calibri" w:cs="Calibri"/>
                <w:color w:val="FF0000"/>
              </w:rPr>
            </w:pPr>
            <w:r w:rsidRPr="005368BA">
              <w:rPr>
                <w:rFonts w:ascii="Calibri" w:eastAsia="Times New Roman" w:hAnsi="Calibri" w:cs="Calibri"/>
                <w:color w:val="FF0000"/>
              </w:rPr>
              <w:t>2019</w:t>
            </w:r>
          </w:p>
        </w:tc>
        <w:tc>
          <w:tcPr>
            <w:tcW w:w="2620" w:type="dxa"/>
            <w:tcBorders>
              <w:top w:val="nil"/>
              <w:left w:val="nil"/>
              <w:bottom w:val="single" w:sz="4" w:space="0" w:color="auto"/>
              <w:right w:val="single" w:sz="4" w:space="0" w:color="auto"/>
            </w:tcBorders>
            <w:shd w:val="clear" w:color="auto" w:fill="auto"/>
            <w:noWrap/>
            <w:vAlign w:val="bottom"/>
            <w:hideMark/>
          </w:tcPr>
          <w:p w14:paraId="5B6D466B" w14:textId="77777777" w:rsidR="005368BA" w:rsidRPr="005368BA" w:rsidRDefault="005368BA" w:rsidP="005368BA">
            <w:pPr>
              <w:spacing w:after="0" w:line="240" w:lineRule="auto"/>
              <w:rPr>
                <w:rFonts w:ascii="Calibri" w:eastAsia="Times New Roman" w:hAnsi="Calibri" w:cs="Calibri"/>
                <w:color w:val="FF0000"/>
              </w:rPr>
            </w:pPr>
            <w:r w:rsidRPr="005368BA">
              <w:rPr>
                <w:rFonts w:ascii="Calibri" w:eastAsia="Times New Roman" w:hAnsi="Calibri" w:cs="Calibri"/>
                <w:color w:val="FF0000"/>
              </w:rPr>
              <w:t xml:space="preserve">                                          1,874 </w:t>
            </w:r>
          </w:p>
        </w:tc>
      </w:tr>
      <w:tr w:rsidR="005368BA" w:rsidRPr="005368BA" w14:paraId="01520C36" w14:textId="77777777" w:rsidTr="004C3473">
        <w:trPr>
          <w:trHeight w:val="300"/>
        </w:trPr>
        <w:tc>
          <w:tcPr>
            <w:tcW w:w="825" w:type="dxa"/>
            <w:tcBorders>
              <w:top w:val="nil"/>
              <w:left w:val="single" w:sz="4" w:space="0" w:color="auto"/>
              <w:bottom w:val="single" w:sz="4" w:space="0" w:color="auto"/>
              <w:right w:val="single" w:sz="4" w:space="0" w:color="auto"/>
            </w:tcBorders>
            <w:shd w:val="clear" w:color="auto" w:fill="auto"/>
            <w:noWrap/>
            <w:vAlign w:val="bottom"/>
            <w:hideMark/>
          </w:tcPr>
          <w:p w14:paraId="6E641F82" w14:textId="77777777" w:rsidR="005368BA" w:rsidRPr="005368BA" w:rsidRDefault="005368BA" w:rsidP="005368BA">
            <w:pPr>
              <w:spacing w:after="0" w:line="240" w:lineRule="auto"/>
              <w:jc w:val="right"/>
              <w:rPr>
                <w:rFonts w:ascii="Calibri" w:eastAsia="Times New Roman" w:hAnsi="Calibri" w:cs="Calibri"/>
                <w:color w:val="FF0000"/>
              </w:rPr>
            </w:pPr>
            <w:r w:rsidRPr="005368BA">
              <w:rPr>
                <w:rFonts w:ascii="Calibri" w:eastAsia="Times New Roman" w:hAnsi="Calibri" w:cs="Calibri"/>
                <w:color w:val="FF0000"/>
              </w:rPr>
              <w:t>2020</w:t>
            </w:r>
          </w:p>
        </w:tc>
        <w:tc>
          <w:tcPr>
            <w:tcW w:w="2620" w:type="dxa"/>
            <w:tcBorders>
              <w:top w:val="nil"/>
              <w:left w:val="nil"/>
              <w:bottom w:val="single" w:sz="4" w:space="0" w:color="auto"/>
              <w:right w:val="single" w:sz="4" w:space="0" w:color="auto"/>
            </w:tcBorders>
            <w:shd w:val="clear" w:color="auto" w:fill="auto"/>
            <w:noWrap/>
            <w:vAlign w:val="bottom"/>
            <w:hideMark/>
          </w:tcPr>
          <w:p w14:paraId="1219C2C7" w14:textId="77777777" w:rsidR="005368BA" w:rsidRPr="005368BA" w:rsidRDefault="005368BA" w:rsidP="005368BA">
            <w:pPr>
              <w:spacing w:after="0" w:line="240" w:lineRule="auto"/>
              <w:rPr>
                <w:rFonts w:ascii="Calibri" w:eastAsia="Times New Roman" w:hAnsi="Calibri" w:cs="Calibri"/>
                <w:color w:val="FF0000"/>
              </w:rPr>
            </w:pPr>
            <w:r w:rsidRPr="005368BA">
              <w:rPr>
                <w:rFonts w:ascii="Calibri" w:eastAsia="Times New Roman" w:hAnsi="Calibri" w:cs="Calibri"/>
                <w:color w:val="FF0000"/>
              </w:rPr>
              <w:t xml:space="preserve">                                          1,628 </w:t>
            </w:r>
          </w:p>
        </w:tc>
      </w:tr>
    </w:tbl>
    <w:p w14:paraId="2D933CB0" w14:textId="43368B1B" w:rsidR="005368BA" w:rsidRDefault="004C3473" w:rsidP="004C3473">
      <w:pPr>
        <w:pStyle w:val="ListParagraph"/>
        <w:ind w:left="360"/>
      </w:pPr>
      <w:r>
        <w:tab/>
      </w:r>
    </w:p>
    <w:p w14:paraId="1E836AB8" w14:textId="2F11050C" w:rsidR="004C3473" w:rsidRDefault="004C3473" w:rsidP="004C3473">
      <w:pPr>
        <w:pStyle w:val="ListParagraph"/>
        <w:ind w:left="360"/>
        <w:rPr>
          <w:color w:val="FF0000"/>
        </w:rPr>
      </w:pPr>
      <w:r>
        <w:tab/>
      </w:r>
      <w:r>
        <w:rPr>
          <w:color w:val="FF0000"/>
        </w:rPr>
        <w:t>The</w:t>
      </w:r>
      <w:r w:rsidR="003E40FB">
        <w:rPr>
          <w:color w:val="FF0000"/>
        </w:rPr>
        <w:t xml:space="preserve"> </w:t>
      </w:r>
      <w:r w:rsidR="00CB4CD5">
        <w:rPr>
          <w:color w:val="FF0000"/>
        </w:rPr>
        <w:t xml:space="preserve">CO2 </w:t>
      </w:r>
      <w:r w:rsidR="007E6682">
        <w:rPr>
          <w:color w:val="FF0000"/>
        </w:rPr>
        <w:t xml:space="preserve">equivalent </w:t>
      </w:r>
      <w:r w:rsidR="00CB4CD5">
        <w:rPr>
          <w:color w:val="FF0000"/>
        </w:rPr>
        <w:t xml:space="preserve">emissions from transportation from the EPA GHG and sinks report is </w:t>
      </w:r>
      <w:r w:rsidR="00ED7E8D">
        <w:rPr>
          <w:color w:val="FF0000"/>
        </w:rPr>
        <w:t>~1</w:t>
      </w:r>
      <w:r w:rsidR="007E71C9">
        <w:rPr>
          <w:color w:val="FF0000"/>
        </w:rPr>
        <w:t>3</w:t>
      </w:r>
      <w:r w:rsidR="00ED7E8D">
        <w:rPr>
          <w:color w:val="FF0000"/>
        </w:rPr>
        <w:t xml:space="preserve">% higher than </w:t>
      </w:r>
      <w:r w:rsidR="007E6682">
        <w:rPr>
          <w:color w:val="FF0000"/>
        </w:rPr>
        <w:t xml:space="preserve">what we estimated from the </w:t>
      </w:r>
      <w:proofErr w:type="spellStart"/>
      <w:r w:rsidR="007E6682">
        <w:rPr>
          <w:color w:val="FF0000"/>
        </w:rPr>
        <w:t>onroad</w:t>
      </w:r>
      <w:proofErr w:type="spellEnd"/>
      <w:r w:rsidR="007E6682">
        <w:rPr>
          <w:color w:val="FF0000"/>
        </w:rPr>
        <w:t xml:space="preserve"> transportation fuel consumed. </w:t>
      </w:r>
    </w:p>
    <w:p w14:paraId="0864D673" w14:textId="1F83A0BE" w:rsidR="007E6682" w:rsidRDefault="007E6682" w:rsidP="004C3473">
      <w:pPr>
        <w:pStyle w:val="ListParagraph"/>
        <w:ind w:left="360"/>
        <w:rPr>
          <w:color w:val="FF0000"/>
        </w:rPr>
      </w:pPr>
    </w:p>
    <w:p w14:paraId="17BA5DE3" w14:textId="14C56D42" w:rsidR="007E6682" w:rsidRDefault="007E6682" w:rsidP="004C3473">
      <w:pPr>
        <w:pStyle w:val="ListParagraph"/>
        <w:ind w:left="360"/>
        <w:rPr>
          <w:color w:val="FF0000"/>
        </w:rPr>
      </w:pPr>
      <w:r>
        <w:rPr>
          <w:color w:val="FF0000"/>
        </w:rPr>
        <w:t xml:space="preserve">This makes sense because the </w:t>
      </w:r>
      <w:r w:rsidR="00731B99">
        <w:rPr>
          <w:color w:val="FF0000"/>
        </w:rPr>
        <w:t xml:space="preserve">transportation sector from the US EPA GHG Emissions inventory also includes other sources of transportation such as </w:t>
      </w:r>
      <w:r w:rsidR="00B438E6">
        <w:rPr>
          <w:color w:val="FF0000"/>
        </w:rPr>
        <w:t xml:space="preserve">aircraft and rail. </w:t>
      </w:r>
    </w:p>
    <w:p w14:paraId="74FD31F3" w14:textId="0E91D1AA" w:rsidR="00B438E6" w:rsidRDefault="00B438E6" w:rsidP="004C3473">
      <w:pPr>
        <w:pStyle w:val="ListParagraph"/>
        <w:ind w:left="360"/>
        <w:rPr>
          <w:color w:val="FF0000"/>
        </w:rPr>
      </w:pPr>
    </w:p>
    <w:p w14:paraId="0B253091" w14:textId="2328098A" w:rsidR="00B438E6" w:rsidRDefault="00B438E6" w:rsidP="004C3473">
      <w:pPr>
        <w:pStyle w:val="ListParagraph"/>
        <w:ind w:left="360"/>
        <w:rPr>
          <w:color w:val="FF0000"/>
        </w:rPr>
      </w:pPr>
      <w:r>
        <w:rPr>
          <w:color w:val="FF0000"/>
        </w:rPr>
        <w:t xml:space="preserve">In addition, the </w:t>
      </w:r>
      <w:r w:rsidR="00353232">
        <w:rPr>
          <w:color w:val="FF0000"/>
        </w:rPr>
        <w:t xml:space="preserve">EPA estimate includes other GHG, such as methane, and fluorinated gases, </w:t>
      </w:r>
      <w:r w:rsidR="00D21703">
        <w:rPr>
          <w:color w:val="FF0000"/>
        </w:rPr>
        <w:t xml:space="preserve">contribute to ~3% of the CO2 equivalent GHG emissions. Whereas, our calculations from fuel only considered CO2 emissions. </w:t>
      </w:r>
      <w:r w:rsidR="00353232">
        <w:rPr>
          <w:color w:val="FF0000"/>
        </w:rPr>
        <w:t xml:space="preserve"> </w:t>
      </w:r>
    </w:p>
    <w:p w14:paraId="5202C794" w14:textId="4FAF4771" w:rsidR="00267E40" w:rsidRDefault="00267E40" w:rsidP="004C3473">
      <w:pPr>
        <w:pStyle w:val="ListParagraph"/>
        <w:ind w:left="360"/>
        <w:rPr>
          <w:color w:val="FF0000"/>
        </w:rPr>
      </w:pPr>
    </w:p>
    <w:p w14:paraId="7DE636AC" w14:textId="77777777" w:rsidR="0064796D" w:rsidRDefault="0064796D" w:rsidP="004C3473">
      <w:pPr>
        <w:pStyle w:val="ListParagraph"/>
        <w:ind w:left="360"/>
        <w:rPr>
          <w:color w:val="FF0000"/>
        </w:rPr>
      </w:pPr>
    </w:p>
    <w:p w14:paraId="661ECFFB" w14:textId="11D64540" w:rsidR="00353232" w:rsidRDefault="00353232" w:rsidP="004C3473">
      <w:pPr>
        <w:pStyle w:val="ListParagraph"/>
        <w:ind w:left="360"/>
        <w:rPr>
          <w:color w:val="FF0000"/>
        </w:rPr>
      </w:pPr>
      <w:r w:rsidRPr="00353232">
        <w:rPr>
          <w:noProof/>
          <w:color w:val="FF0000"/>
        </w:rPr>
        <w:lastRenderedPageBreak/>
        <w:drawing>
          <wp:inline distT="0" distB="0" distL="0" distR="0" wp14:anchorId="642B6ED5" wp14:editId="511C118E">
            <wp:extent cx="2903560" cy="2489453"/>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2907010" cy="2492411"/>
                    </a:xfrm>
                    <a:prstGeom prst="rect">
                      <a:avLst/>
                    </a:prstGeom>
                  </pic:spPr>
                </pic:pic>
              </a:graphicData>
            </a:graphic>
          </wp:inline>
        </w:drawing>
      </w:r>
    </w:p>
    <w:p w14:paraId="098530FD" w14:textId="77777777" w:rsidR="007E6682" w:rsidRPr="004C3473" w:rsidRDefault="007E6682" w:rsidP="004C3473">
      <w:pPr>
        <w:pStyle w:val="ListParagraph"/>
        <w:ind w:left="360"/>
        <w:rPr>
          <w:color w:val="FF0000"/>
        </w:rPr>
      </w:pPr>
    </w:p>
    <w:p w14:paraId="18410390" w14:textId="77777777" w:rsidR="00C544F2" w:rsidRPr="00646FB5" w:rsidRDefault="00367CAC">
      <w:pPr>
        <w:rPr>
          <w:color w:val="FF0000"/>
        </w:rPr>
      </w:pPr>
      <w:r w:rsidRPr="00646FB5">
        <w:rPr>
          <w:color w:val="FF0000"/>
        </w:rPr>
        <w:t xml:space="preserve">To calculate CO2 equivalent, we convert other greenhouse gases to CO2, based on </w:t>
      </w:r>
      <w:r w:rsidR="005375F5" w:rsidRPr="00646FB5">
        <w:rPr>
          <w:color w:val="FF0000"/>
        </w:rPr>
        <w:t xml:space="preserve">their global warming potential. For example, using a 100 year horizon, methane has a global warming potential, 25 times higher than CO2. </w:t>
      </w:r>
    </w:p>
    <w:p w14:paraId="56036AB0" w14:textId="77777777" w:rsidR="00C544F2" w:rsidRDefault="00C544F2"/>
    <w:p w14:paraId="29AE1E1C" w14:textId="0AB8D031" w:rsidR="002D39E1" w:rsidRDefault="00C544F2">
      <w:r w:rsidRPr="00C544F2">
        <w:rPr>
          <w:noProof/>
        </w:rPr>
        <w:drawing>
          <wp:inline distT="0" distB="0" distL="0" distR="0" wp14:anchorId="6F178B77" wp14:editId="7E2B6B90">
            <wp:extent cx="5943600" cy="4262120"/>
            <wp:effectExtent l="0" t="0" r="0" b="508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9"/>
                    <a:stretch>
                      <a:fillRect/>
                    </a:stretch>
                  </pic:blipFill>
                  <pic:spPr>
                    <a:xfrm>
                      <a:off x="0" y="0"/>
                      <a:ext cx="5943600" cy="4262120"/>
                    </a:xfrm>
                    <a:prstGeom prst="rect">
                      <a:avLst/>
                    </a:prstGeom>
                  </pic:spPr>
                </pic:pic>
              </a:graphicData>
            </a:graphic>
          </wp:inline>
        </w:drawing>
      </w:r>
      <w:r w:rsidR="002D39E1">
        <w:br w:type="page"/>
      </w:r>
    </w:p>
    <w:p w14:paraId="3FD56EB5" w14:textId="038F068A" w:rsidR="00826C59" w:rsidRDefault="00D86D14" w:rsidP="00826C59">
      <w:pPr>
        <w:pStyle w:val="ListParagraph"/>
        <w:numPr>
          <w:ilvl w:val="0"/>
          <w:numId w:val="7"/>
        </w:numPr>
      </w:pPr>
      <w:r>
        <w:lastRenderedPageBreak/>
        <w:t>The National Renewable Energy Laboratory</w:t>
      </w:r>
      <w:r w:rsidR="001251E4">
        <w:t xml:space="preserve"> (NREL) </w:t>
      </w:r>
      <w:r w:rsidR="00A8697D">
        <w:t xml:space="preserve">developed a </w:t>
      </w:r>
      <w:proofErr w:type="spellStart"/>
      <w:r w:rsidR="00A8697D">
        <w:t>DriveCAT</w:t>
      </w:r>
      <w:proofErr w:type="spellEnd"/>
      <w:r w:rsidR="00A8697D">
        <w:t xml:space="preserve"> </w:t>
      </w:r>
      <w:r w:rsidR="001251E4">
        <w:t>website that provides drive cycle data</w:t>
      </w:r>
      <w:r w:rsidR="00C205DB">
        <w:t>.</w:t>
      </w:r>
      <w:r w:rsidR="00A8697D">
        <w:fldChar w:fldCharType="begin"/>
      </w:r>
      <w:r w:rsidR="00A8697D">
        <w:instrText xml:space="preserve"> ADDIN ZOTERO_ITEM CSL_CITATION {"citationID":"Pgbn74VP","properties":{"formattedCitation":"[5]","plainCitation":"[5]","noteIndex":0},"citationItems":[{"id":5461,"uris":["http://zotero.org/users/9451857/items/SX8KP674"],"itemData":{"id":5461,"type":"webpage","language":"en","title":"Drive Cycle Analysis Tool — DriveCAT","URL":"https://www.nrel.gov/transportation/drive-cycle-tool/index.html","author":[{"family":"NREL","given":""}],"accessed":{"date-parts":[["2022",9,12]]}}}],"schema":"https://github.com/citation-style-language/schema/raw/master/csl-citation.json"} </w:instrText>
      </w:r>
      <w:r w:rsidR="00A8697D">
        <w:fldChar w:fldCharType="separate"/>
      </w:r>
      <w:r w:rsidR="00A8697D" w:rsidRPr="0096593F">
        <w:rPr>
          <w:rFonts w:ascii="Calibri" w:hAnsi="Calibri" w:cs="Calibri"/>
        </w:rPr>
        <w:t>[5]</w:t>
      </w:r>
      <w:r w:rsidR="00A8697D">
        <w:fldChar w:fldCharType="end"/>
      </w:r>
      <w:r w:rsidR="00C205DB">
        <w:t xml:space="preserve"> The </w:t>
      </w:r>
      <w:proofErr w:type="spellStart"/>
      <w:r w:rsidR="00A8697D">
        <w:t>DriveCAT</w:t>
      </w:r>
      <w:proofErr w:type="spellEnd"/>
      <w:r w:rsidR="00A8697D">
        <w:t xml:space="preserve"> website i</w:t>
      </w:r>
      <w:r w:rsidR="00C205DB">
        <w:t xml:space="preserve">ncludes both </w:t>
      </w:r>
      <w:r w:rsidR="001251E4">
        <w:t>regulatory drive cycles</w:t>
      </w:r>
      <w:r w:rsidR="008A261B">
        <w:t>, such as the</w:t>
      </w:r>
      <w:r w:rsidR="00F93135">
        <w:t xml:space="preserve"> US EPA Federal Test Procedure (</w:t>
      </w:r>
      <w:r w:rsidR="008A261B">
        <w:t>FTP</w:t>
      </w:r>
      <w:r w:rsidR="00F93135">
        <w:t>)</w:t>
      </w:r>
      <w:r w:rsidR="008A261B">
        <w:t xml:space="preserve">. In addition, the </w:t>
      </w:r>
      <w:proofErr w:type="spellStart"/>
      <w:r w:rsidR="008A261B">
        <w:t>DriveCAT</w:t>
      </w:r>
      <w:proofErr w:type="spellEnd"/>
      <w:r w:rsidR="002E0378">
        <w:t xml:space="preserve"> includes </w:t>
      </w:r>
      <w:r w:rsidR="001251E4">
        <w:t xml:space="preserve">drive cycles </w:t>
      </w:r>
      <w:r w:rsidR="00C2054C">
        <w:t xml:space="preserve">that are developed to be from NREL’s own </w:t>
      </w:r>
      <w:r w:rsidR="001251E4">
        <w:t xml:space="preserve">instrumented truck data by </w:t>
      </w:r>
      <w:r w:rsidR="00C205DB">
        <w:t xml:space="preserve">NREL. </w:t>
      </w:r>
      <w:r w:rsidR="003051B5">
        <w:t xml:space="preserve">NREL develops drive cycles that are representative of fuel economy and other performance statistics (e.g. grade, acceleration) from </w:t>
      </w:r>
      <w:r w:rsidR="0067242E">
        <w:t>a large data set of vehicle data collected from multiple vehicles for many days of operation.</w:t>
      </w:r>
      <w:r w:rsidR="00815621">
        <w:fldChar w:fldCharType="begin"/>
      </w:r>
      <w:r w:rsidR="00815621">
        <w:instrText xml:space="preserve"> ADDIN ZOTERO_ITEM CSL_CITATION {"citationID":"rHp5kCg3","properties":{"formattedCitation":"[6], [7]","plainCitation":"[6], [7]","noteIndex":0},"citationItems":[{"id":5463,"uris":["http://zotero.org/users/9451857/items/FN2K6DF8"],"itemData":{"id":5463,"type":"webpage","language":"en","title":"DRIVE: Drive-Cycle Rapid Investigation, Visualization, and Evaluation Analysis Tool","title-short":"DRIVE","URL":"https://www.nrel.gov/transportation/drive.html","author":[{"family":"NREL","given":""}],"accessed":{"date-parts":[["2022",9,12]]}}},{"id":5465,"uris":["http://zotero.org/users/9451857/items/IA2FSS3T"],"itemData":{"id":5465,"type":"webpage","language":"en","title":"Fleet DNA: Commercial Fleet Vehicle Operating Data","title-short":"Fleet DNA","URL":"https://www.nrel.gov/transportation/fleettest-fleet-dna.html","author":[{"family":"NREL","given":""}],"accessed":{"date-parts":[["2022",9,12]]}}}],"schema":"https://github.com/citation-style-language/schema/raw/master/csl-citation.json"} </w:instrText>
      </w:r>
      <w:r w:rsidR="00815621">
        <w:fldChar w:fldCharType="separate"/>
      </w:r>
      <w:r w:rsidR="00815621" w:rsidRPr="0096593F">
        <w:rPr>
          <w:rFonts w:ascii="Calibri" w:hAnsi="Calibri" w:cs="Calibri"/>
        </w:rPr>
        <w:t>[6], [7]</w:t>
      </w:r>
      <w:r w:rsidR="00815621">
        <w:fldChar w:fldCharType="end"/>
      </w:r>
      <w:r w:rsidR="0067242E">
        <w:t xml:space="preserve"> </w:t>
      </w:r>
      <w:r w:rsidR="003051B5">
        <w:t xml:space="preserve"> </w:t>
      </w:r>
    </w:p>
    <w:p w14:paraId="7B31CD74" w14:textId="37BB09F4" w:rsidR="008E3711" w:rsidRDefault="002D422A" w:rsidP="0096593F">
      <w:pPr>
        <w:ind w:left="360"/>
      </w:pPr>
      <w:r>
        <w:t xml:space="preserve">Drayage </w:t>
      </w:r>
      <w:r w:rsidR="00C85C80">
        <w:t xml:space="preserve">trucks </w:t>
      </w:r>
      <w:r w:rsidR="00F91D47">
        <w:t xml:space="preserve">ship goods over short distances, and </w:t>
      </w:r>
      <w:r w:rsidR="00A46CF0">
        <w:t>operate at ports, rail yards</w:t>
      </w:r>
      <w:r w:rsidR="002452E3">
        <w:t xml:space="preserve">, inter-modal freight facilities </w:t>
      </w:r>
      <w:r w:rsidR="00A46CF0">
        <w:t xml:space="preserve">and </w:t>
      </w:r>
      <w:r w:rsidR="00F91D47">
        <w:t>distribution centers</w:t>
      </w:r>
      <w:r w:rsidR="002452E3">
        <w:t xml:space="preserve">. </w:t>
      </w:r>
      <w:r w:rsidR="00C83746">
        <w:t>D</w:t>
      </w:r>
      <w:r w:rsidR="002452E3">
        <w:t xml:space="preserve">rayage </w:t>
      </w:r>
      <w:r w:rsidR="00C83746">
        <w:t xml:space="preserve">trucks are typically </w:t>
      </w:r>
      <w:r w:rsidR="002452E3">
        <w:t>Class 8 heavy-duty diesel trucks</w:t>
      </w:r>
      <w:r w:rsidR="00C83746">
        <w:t xml:space="preserve">. In  general, trucks used </w:t>
      </w:r>
      <w:r w:rsidR="00821EAF">
        <w:t xml:space="preserve">for drayage are older trucks, which previously were used for other vocations such as long-haul trucking. </w:t>
      </w:r>
    </w:p>
    <w:p w14:paraId="76BAABFA" w14:textId="4EE46AC1" w:rsidR="00821EAF" w:rsidRDefault="00821EAF" w:rsidP="0096593F">
      <w:pPr>
        <w:ind w:left="360"/>
      </w:pPr>
      <w:r>
        <w:t xml:space="preserve">Because drayage trucks typically operate in urban areas, and are older trucks, they are an important source of </w:t>
      </w:r>
      <w:r w:rsidR="003F170C">
        <w:t>emissions.</w:t>
      </w:r>
      <w:r w:rsidR="006022BA">
        <w:fldChar w:fldCharType="begin"/>
      </w:r>
      <w:r w:rsidR="006022BA">
        <w:instrText xml:space="preserve"> ADDIN ZOTERO_ITEM CSL_CITATION {"citationID":"b6fB24fD","properties":{"formattedCitation":"[8]","plainCitation":"[8]","noteIndex":0},"citationItems":[{"id":5469,"uris":["http://zotero.org/users/9451857/items/22L4CL8N"],"itemData":{"id":5469,"type":"webpage","abstract":"Drayage truckers best practices include: replacing older trucks with newer cleaner trucks, avoiding idling, maintaining engines, retrofitting trucks with verified technologies, and operating during off-peak hours.","genre":"Overviews and Factsheets","language":"en","title":"Drayage Truck Best Practices to Improve Air Quality","URL":"https://www.epa.gov/ports-initiative/drayage-truck-best-practices-improve-air-quality","author":[{"family":"US EPA","given":"OAR"}],"accessed":{"date-parts":[["2022",9,12]]},"issued":{"date-parts":[["2017",8,14]]}}}],"schema":"https://github.com/citation-style-language/schema/raw/master/csl-citation.json"} </w:instrText>
      </w:r>
      <w:r w:rsidR="006022BA">
        <w:fldChar w:fldCharType="separate"/>
      </w:r>
      <w:r w:rsidR="006022BA" w:rsidRPr="006022BA">
        <w:rPr>
          <w:rFonts w:ascii="Calibri" w:hAnsi="Calibri" w:cs="Calibri"/>
        </w:rPr>
        <w:t>[8]</w:t>
      </w:r>
      <w:r w:rsidR="006022BA">
        <w:fldChar w:fldCharType="end"/>
      </w:r>
      <w:r w:rsidR="003F170C">
        <w:t xml:space="preserve"> In addition, because they operate on short-trips they are they </w:t>
      </w:r>
      <w:r w:rsidR="0055528D">
        <w:t>a good candidate for electrification.</w:t>
      </w:r>
      <w:r w:rsidR="0055528D">
        <w:fldChar w:fldCharType="begin"/>
      </w:r>
      <w:r w:rsidR="0055528D">
        <w:instrText xml:space="preserve"> ADDIN ZOTERO_ITEM CSL_CITATION {"citationID":"T24dQCh4","properties":{"formattedCitation":"[9]","plainCitation":"[9]","noteIndex":0},"citationItems":[{"id":5471,"uris":["http://zotero.org/users/9451857/items/9A4BJ3GN"],"itemData":{"id":5471,"type":"webpage","language":"en","title":"South Coast Air Quality Management District Truck Testing","URL":"https://www.nrel.gov/transportation/fleettest-electric-scaqmd.html","author":[{"family":"NREL","given":""}],"accessed":{"date-parts":[["2022",9,12]]}}}],"schema":"https://github.com/citation-style-language/schema/raw/master/csl-citation.json"} </w:instrText>
      </w:r>
      <w:r w:rsidR="0055528D">
        <w:fldChar w:fldCharType="separate"/>
      </w:r>
      <w:r w:rsidR="0055528D" w:rsidRPr="0055528D">
        <w:rPr>
          <w:rFonts w:ascii="Calibri" w:hAnsi="Calibri" w:cs="Calibri"/>
        </w:rPr>
        <w:t>[9]</w:t>
      </w:r>
      <w:r w:rsidR="0055528D">
        <w:fldChar w:fldCharType="end"/>
      </w:r>
      <w:r w:rsidR="0055528D">
        <w:t xml:space="preserve"> </w:t>
      </w:r>
    </w:p>
    <w:p w14:paraId="550FFA81" w14:textId="411F45B4" w:rsidR="006B3FBD" w:rsidRDefault="00821EAF" w:rsidP="0096593F">
      <w:pPr>
        <w:ind w:left="360"/>
      </w:pPr>
      <w:r>
        <w:t xml:space="preserve">In this question, evaluate the </w:t>
      </w:r>
      <w:r w:rsidR="007C0A7D">
        <w:t>road loads needed to power a typical drayage vehicle</w:t>
      </w:r>
      <w:r w:rsidR="006B3FBD">
        <w:t xml:space="preserve"> on the </w:t>
      </w:r>
      <w:r w:rsidR="00474132">
        <w:t>Fleet DNA Dr</w:t>
      </w:r>
      <w:r w:rsidR="00BF0B0B">
        <w:t xml:space="preserve">ayage </w:t>
      </w:r>
      <w:r w:rsidR="006B3FBD">
        <w:t xml:space="preserve">Representative </w:t>
      </w:r>
      <w:r w:rsidR="00BF0B0B">
        <w:t xml:space="preserve">cycle. </w:t>
      </w:r>
    </w:p>
    <w:p w14:paraId="67C1E859" w14:textId="60FCB8E2" w:rsidR="0014394C" w:rsidRDefault="002D39E1" w:rsidP="0096593F">
      <w:pPr>
        <w:ind w:left="360"/>
      </w:pPr>
      <w:r>
        <w:t>Use the following assumed vehicle weight and road load coefficients</w:t>
      </w:r>
      <w:r w:rsidR="000A0AFF">
        <w:t xml:space="preserve">, obtained from the </w:t>
      </w:r>
      <w:r w:rsidR="005E6A27">
        <w:t xml:space="preserve">default values for drayage trucks in </w:t>
      </w:r>
      <w:r w:rsidR="00470464">
        <w:t>NREL’s FASTSIM tool</w:t>
      </w:r>
      <w:r w:rsidR="003254E7">
        <w:t xml:space="preserve"> </w:t>
      </w:r>
      <w:r w:rsidR="000846AF">
        <w:fldChar w:fldCharType="begin"/>
      </w:r>
      <w:r w:rsidR="000846AF">
        <w:instrText xml:space="preserve"> ADDIN ZOTERO_ITEM CSL_CITATION {"citationID":"wCXjc6W1","properties":{"formattedCitation":"[10]","plainCitation":"[10]","noteIndex":0},"citationItems":[{"id":5473,"uris":["http://zotero.org/users/9451857/items/ADJZYS64"],"itemData":{"id":5473,"type":"webpage","language":"en","title":"FASTSim: Future Automotive Systems Technology Simulator","title-short":"FASTSim","URL":"https://www.nrel.gov/transportation/fastsim.html","author":[{"family":"NREL","given":""}],"accessed":{"date-parts":[["2022",9,12]]}}}],"schema":"https://github.com/citation-style-language/schema/raw/master/csl-citation.json"} </w:instrText>
      </w:r>
      <w:r w:rsidR="000846AF">
        <w:fldChar w:fldCharType="separate"/>
      </w:r>
      <w:r w:rsidR="000846AF" w:rsidRPr="000846AF">
        <w:rPr>
          <w:rFonts w:ascii="Calibri" w:hAnsi="Calibri" w:cs="Calibri"/>
        </w:rPr>
        <w:t>[10]</w:t>
      </w:r>
      <w:r w:rsidR="000846AF">
        <w:fldChar w:fldCharType="end"/>
      </w:r>
      <w:r w:rsidR="009E6366">
        <w:t xml:space="preserve"> </w:t>
      </w:r>
      <w:r w:rsidR="00470464">
        <w:t xml:space="preserve">: </w:t>
      </w:r>
    </w:p>
    <w:tbl>
      <w:tblPr>
        <w:tblStyle w:val="TableGrid"/>
        <w:tblW w:w="0" w:type="auto"/>
        <w:tblInd w:w="360" w:type="dxa"/>
        <w:tblLook w:val="04A0" w:firstRow="1" w:lastRow="0" w:firstColumn="1" w:lastColumn="0" w:noHBand="0" w:noVBand="1"/>
      </w:tblPr>
      <w:tblGrid>
        <w:gridCol w:w="3560"/>
        <w:gridCol w:w="960"/>
        <w:gridCol w:w="960"/>
      </w:tblGrid>
      <w:tr w:rsidR="005E6A27" w:rsidRPr="005E6A27" w14:paraId="1D6E4E54" w14:textId="77777777" w:rsidTr="0096593F">
        <w:trPr>
          <w:trHeight w:val="300"/>
        </w:trPr>
        <w:tc>
          <w:tcPr>
            <w:tcW w:w="3560" w:type="dxa"/>
            <w:noWrap/>
            <w:hideMark/>
          </w:tcPr>
          <w:p w14:paraId="41301E49" w14:textId="77777777" w:rsidR="005E6A27" w:rsidRPr="005E6A27" w:rsidRDefault="005E6A27">
            <w:r w:rsidRPr="005E6A27">
              <w:t>Drag coefficient</w:t>
            </w:r>
          </w:p>
        </w:tc>
        <w:tc>
          <w:tcPr>
            <w:tcW w:w="960" w:type="dxa"/>
            <w:noWrap/>
            <w:hideMark/>
          </w:tcPr>
          <w:p w14:paraId="6E06B7D9" w14:textId="77777777" w:rsidR="005E6A27" w:rsidRPr="005E6A27" w:rsidRDefault="005E6A27" w:rsidP="005E6A27">
            <w:r w:rsidRPr="005E6A27">
              <w:t>0.6</w:t>
            </w:r>
          </w:p>
        </w:tc>
        <w:tc>
          <w:tcPr>
            <w:tcW w:w="960" w:type="dxa"/>
            <w:noWrap/>
            <w:hideMark/>
          </w:tcPr>
          <w:p w14:paraId="12C7FE2A" w14:textId="77777777" w:rsidR="005E6A27" w:rsidRPr="005E6A27" w:rsidRDefault="005E6A27">
            <w:r w:rsidRPr="005E6A27">
              <w:t> </w:t>
            </w:r>
          </w:p>
        </w:tc>
      </w:tr>
      <w:tr w:rsidR="005E6A27" w:rsidRPr="005E6A27" w14:paraId="6AEDBF69" w14:textId="77777777" w:rsidTr="0096593F">
        <w:trPr>
          <w:trHeight w:val="300"/>
        </w:trPr>
        <w:tc>
          <w:tcPr>
            <w:tcW w:w="3560" w:type="dxa"/>
            <w:noWrap/>
            <w:hideMark/>
          </w:tcPr>
          <w:p w14:paraId="2BBFA16B" w14:textId="77777777" w:rsidR="005E6A27" w:rsidRPr="005E6A27" w:rsidRDefault="005E6A27">
            <w:r w:rsidRPr="005E6A27">
              <w:t>Frontal area (m^2)</w:t>
            </w:r>
          </w:p>
        </w:tc>
        <w:tc>
          <w:tcPr>
            <w:tcW w:w="960" w:type="dxa"/>
            <w:noWrap/>
            <w:hideMark/>
          </w:tcPr>
          <w:p w14:paraId="71A0427C" w14:textId="77777777" w:rsidR="005E6A27" w:rsidRPr="005E6A27" w:rsidRDefault="005E6A27" w:rsidP="005E6A27">
            <w:r w:rsidRPr="005E6A27">
              <w:t>8.5</w:t>
            </w:r>
          </w:p>
        </w:tc>
        <w:tc>
          <w:tcPr>
            <w:tcW w:w="960" w:type="dxa"/>
            <w:noWrap/>
            <w:hideMark/>
          </w:tcPr>
          <w:p w14:paraId="2C238D3A" w14:textId="77777777" w:rsidR="005E6A27" w:rsidRPr="005E6A27" w:rsidRDefault="005E6A27">
            <w:r w:rsidRPr="005E6A27">
              <w:t>m^2</w:t>
            </w:r>
          </w:p>
        </w:tc>
      </w:tr>
      <w:tr w:rsidR="005E6A27" w:rsidRPr="005E6A27" w14:paraId="2EBE5890" w14:textId="77777777" w:rsidTr="0096593F">
        <w:trPr>
          <w:trHeight w:val="300"/>
        </w:trPr>
        <w:tc>
          <w:tcPr>
            <w:tcW w:w="3560" w:type="dxa"/>
            <w:noWrap/>
            <w:hideMark/>
          </w:tcPr>
          <w:p w14:paraId="3DD51B14" w14:textId="77777777" w:rsidR="005E6A27" w:rsidRPr="005E6A27" w:rsidRDefault="005E6A27">
            <w:r w:rsidRPr="005E6A27">
              <w:t>Empty Vehicle weight (kg)</w:t>
            </w:r>
          </w:p>
        </w:tc>
        <w:tc>
          <w:tcPr>
            <w:tcW w:w="960" w:type="dxa"/>
            <w:noWrap/>
            <w:hideMark/>
          </w:tcPr>
          <w:p w14:paraId="337C9287" w14:textId="77777777" w:rsidR="005E6A27" w:rsidRPr="005E6A27" w:rsidRDefault="005E6A27" w:rsidP="005E6A27">
            <w:r w:rsidRPr="005E6A27">
              <w:t>11,000</w:t>
            </w:r>
          </w:p>
        </w:tc>
        <w:tc>
          <w:tcPr>
            <w:tcW w:w="960" w:type="dxa"/>
            <w:noWrap/>
            <w:hideMark/>
          </w:tcPr>
          <w:p w14:paraId="4D0E0ABA" w14:textId="77777777" w:rsidR="005E6A27" w:rsidRPr="005E6A27" w:rsidRDefault="005E6A27">
            <w:r w:rsidRPr="005E6A27">
              <w:t>kg</w:t>
            </w:r>
          </w:p>
        </w:tc>
      </w:tr>
      <w:tr w:rsidR="005E6A27" w:rsidRPr="005E6A27" w14:paraId="5E44368C" w14:textId="77777777" w:rsidTr="0096593F">
        <w:trPr>
          <w:trHeight w:val="300"/>
        </w:trPr>
        <w:tc>
          <w:tcPr>
            <w:tcW w:w="3560" w:type="dxa"/>
            <w:noWrap/>
            <w:hideMark/>
          </w:tcPr>
          <w:p w14:paraId="575861BB" w14:textId="77777777" w:rsidR="005E6A27" w:rsidRPr="005E6A27" w:rsidRDefault="005E6A27">
            <w:r w:rsidRPr="005E6A27">
              <w:t>Cargo weight (kg)</w:t>
            </w:r>
          </w:p>
        </w:tc>
        <w:tc>
          <w:tcPr>
            <w:tcW w:w="960" w:type="dxa"/>
            <w:noWrap/>
            <w:hideMark/>
          </w:tcPr>
          <w:p w14:paraId="74AA1F78" w14:textId="17738B9E" w:rsidR="005E6A27" w:rsidRPr="005E6A27" w:rsidRDefault="00762190" w:rsidP="005E6A27">
            <w:r>
              <w:rPr>
                <w:highlight w:val="yellow"/>
              </w:rPr>
              <w:t>9</w:t>
            </w:r>
            <w:r w:rsidR="005E6A27" w:rsidRPr="001E7104">
              <w:rPr>
                <w:highlight w:val="yellow"/>
              </w:rPr>
              <w:t>,000</w:t>
            </w:r>
          </w:p>
        </w:tc>
        <w:tc>
          <w:tcPr>
            <w:tcW w:w="960" w:type="dxa"/>
            <w:noWrap/>
            <w:hideMark/>
          </w:tcPr>
          <w:p w14:paraId="3D8624F2" w14:textId="77777777" w:rsidR="005E6A27" w:rsidRPr="005E6A27" w:rsidRDefault="005E6A27">
            <w:r w:rsidRPr="005E6A27">
              <w:t>kg</w:t>
            </w:r>
          </w:p>
        </w:tc>
      </w:tr>
      <w:tr w:rsidR="005E6A27" w:rsidRPr="005E6A27" w14:paraId="5EDE4BC0" w14:textId="77777777" w:rsidTr="0096593F">
        <w:trPr>
          <w:trHeight w:val="300"/>
        </w:trPr>
        <w:tc>
          <w:tcPr>
            <w:tcW w:w="3560" w:type="dxa"/>
            <w:noWrap/>
            <w:hideMark/>
          </w:tcPr>
          <w:p w14:paraId="79ED8281" w14:textId="77777777" w:rsidR="005E6A27" w:rsidRPr="005E6A27" w:rsidRDefault="005E6A27">
            <w:r w:rsidRPr="005E6A27">
              <w:t>Rolling resistance coefficient</w:t>
            </w:r>
          </w:p>
        </w:tc>
        <w:tc>
          <w:tcPr>
            <w:tcW w:w="960" w:type="dxa"/>
            <w:noWrap/>
            <w:hideMark/>
          </w:tcPr>
          <w:p w14:paraId="27B4936A" w14:textId="77777777" w:rsidR="005E6A27" w:rsidRPr="005E6A27" w:rsidRDefault="005E6A27" w:rsidP="005E6A27">
            <w:r w:rsidRPr="005E6A27">
              <w:t>0.006</w:t>
            </w:r>
          </w:p>
        </w:tc>
        <w:tc>
          <w:tcPr>
            <w:tcW w:w="960" w:type="dxa"/>
            <w:noWrap/>
            <w:hideMark/>
          </w:tcPr>
          <w:p w14:paraId="5588096C" w14:textId="77777777" w:rsidR="005E6A27" w:rsidRPr="005E6A27" w:rsidRDefault="005E6A27">
            <w:r w:rsidRPr="005E6A27">
              <w:t> </w:t>
            </w:r>
          </w:p>
        </w:tc>
      </w:tr>
      <w:tr w:rsidR="005E6A27" w:rsidRPr="005E6A27" w14:paraId="4BA19CC5" w14:textId="77777777" w:rsidTr="0096593F">
        <w:trPr>
          <w:trHeight w:val="300"/>
        </w:trPr>
        <w:tc>
          <w:tcPr>
            <w:tcW w:w="3560" w:type="dxa"/>
            <w:noWrap/>
            <w:hideMark/>
          </w:tcPr>
          <w:p w14:paraId="110CE496" w14:textId="77777777" w:rsidR="005E6A27" w:rsidRPr="005E6A27" w:rsidRDefault="005E6A27">
            <w:r w:rsidRPr="005E6A27">
              <w:t xml:space="preserve">density of air = </w:t>
            </w:r>
          </w:p>
        </w:tc>
        <w:tc>
          <w:tcPr>
            <w:tcW w:w="960" w:type="dxa"/>
            <w:noWrap/>
            <w:hideMark/>
          </w:tcPr>
          <w:p w14:paraId="36AA0E2F" w14:textId="77777777" w:rsidR="005E6A27" w:rsidRPr="005E6A27" w:rsidRDefault="005E6A27" w:rsidP="005E6A27">
            <w:r w:rsidRPr="005E6A27">
              <w:t>1.17</w:t>
            </w:r>
          </w:p>
        </w:tc>
        <w:tc>
          <w:tcPr>
            <w:tcW w:w="960" w:type="dxa"/>
            <w:noWrap/>
            <w:hideMark/>
          </w:tcPr>
          <w:p w14:paraId="34EEE3B0" w14:textId="77777777" w:rsidR="005E6A27" w:rsidRPr="005E6A27" w:rsidRDefault="005E6A27">
            <w:r w:rsidRPr="005E6A27">
              <w:t>kg/m^3</w:t>
            </w:r>
          </w:p>
        </w:tc>
      </w:tr>
      <w:tr w:rsidR="005E6A27" w:rsidRPr="005E6A27" w14:paraId="281512A5" w14:textId="77777777" w:rsidTr="0096593F">
        <w:trPr>
          <w:trHeight w:val="300"/>
        </w:trPr>
        <w:tc>
          <w:tcPr>
            <w:tcW w:w="3560" w:type="dxa"/>
            <w:noWrap/>
            <w:hideMark/>
          </w:tcPr>
          <w:p w14:paraId="1208167F" w14:textId="77777777" w:rsidR="005E6A27" w:rsidRPr="005E6A27" w:rsidRDefault="005E6A27">
            <w:r w:rsidRPr="005E6A27">
              <w:t>acceleration of gravity =</w:t>
            </w:r>
          </w:p>
        </w:tc>
        <w:tc>
          <w:tcPr>
            <w:tcW w:w="960" w:type="dxa"/>
            <w:noWrap/>
            <w:hideMark/>
          </w:tcPr>
          <w:p w14:paraId="5B53D350" w14:textId="77777777" w:rsidR="005E6A27" w:rsidRPr="005E6A27" w:rsidRDefault="005E6A27" w:rsidP="005E6A27">
            <w:r w:rsidRPr="005E6A27">
              <w:t>9.81</w:t>
            </w:r>
          </w:p>
        </w:tc>
        <w:tc>
          <w:tcPr>
            <w:tcW w:w="960" w:type="dxa"/>
            <w:noWrap/>
            <w:hideMark/>
          </w:tcPr>
          <w:p w14:paraId="39DE8159" w14:textId="77777777" w:rsidR="005E6A27" w:rsidRPr="005E6A27" w:rsidRDefault="005E6A27">
            <w:r w:rsidRPr="005E6A27">
              <w:t>m/s^2</w:t>
            </w:r>
          </w:p>
        </w:tc>
      </w:tr>
    </w:tbl>
    <w:p w14:paraId="11818DC1" w14:textId="77777777" w:rsidR="00470464" w:rsidRDefault="00470464" w:rsidP="0096593F">
      <w:pPr>
        <w:ind w:left="360"/>
      </w:pPr>
    </w:p>
    <w:p w14:paraId="2E830A31" w14:textId="16E5FD0E" w:rsidR="00BF0B0B" w:rsidRDefault="00BF0B0B" w:rsidP="0096593F">
      <w:pPr>
        <w:ind w:left="360"/>
      </w:pPr>
      <w:r>
        <w:t xml:space="preserve">Answer the following questions: </w:t>
      </w:r>
    </w:p>
    <w:p w14:paraId="7EEC8B56" w14:textId="7F912703" w:rsidR="00FC5493" w:rsidRDefault="00FC5493" w:rsidP="00F332E3">
      <w:pPr>
        <w:pStyle w:val="ListParagraph"/>
        <w:numPr>
          <w:ilvl w:val="1"/>
          <w:numId w:val="7"/>
        </w:numPr>
      </w:pPr>
      <w:r>
        <w:t xml:space="preserve">Calculate </w:t>
      </w:r>
      <w:r w:rsidR="00F332E3">
        <w:t xml:space="preserve">and graph </w:t>
      </w:r>
      <w:r>
        <w:t xml:space="preserve">the power (kW) </w:t>
      </w:r>
      <w:r w:rsidR="00F332E3">
        <w:t xml:space="preserve">using the road-load equation </w:t>
      </w:r>
      <w:r w:rsidR="002B3E44">
        <w:t xml:space="preserve">for each second of the </w:t>
      </w:r>
      <w:r w:rsidR="008273DA">
        <w:t xml:space="preserve">NREL drayage drive cycle </w:t>
      </w:r>
      <w:r w:rsidR="00F332E3">
        <w:t>(or at least a s</w:t>
      </w:r>
      <w:r w:rsidR="002B3E44">
        <w:t>ection of the</w:t>
      </w:r>
      <w:r w:rsidR="008273DA">
        <w:t xml:space="preserve"> cycle). </w:t>
      </w:r>
      <w:r w:rsidR="003C6CDA">
        <w:t>Considering aerodynamic drag, rolling resistance, acceleration resistance, and gravitational resistance, but not including the energy losses internal to the vehicle</w:t>
      </w:r>
    </w:p>
    <w:p w14:paraId="30BC00FA" w14:textId="68347210" w:rsidR="008273DA" w:rsidRDefault="008273DA" w:rsidP="008273DA">
      <w:pPr>
        <w:pStyle w:val="ListParagraph"/>
        <w:ind w:left="792"/>
      </w:pPr>
    </w:p>
    <w:p w14:paraId="4EC4BFE1" w14:textId="77777777" w:rsidR="00DD6BC0" w:rsidRDefault="00DD6BC0" w:rsidP="00DD6BC0">
      <w:pPr>
        <w:pStyle w:val="ListParagraph"/>
        <w:ind w:left="792"/>
      </w:pPr>
      <w:r>
        <w:t xml:space="preserve">Assume the vehicle is not a hybrid-electric vehicle (i.e. no regenerative brakes). The vehicle cannot capture any of the energy expended when the tractive power is negative (due to power from deceleration or going downhill being greater than the other power demands). </w:t>
      </w:r>
    </w:p>
    <w:p w14:paraId="6D020642" w14:textId="12157999" w:rsidR="00DD6BC0" w:rsidRDefault="00AA4673" w:rsidP="00DD6BC0">
      <w:pPr>
        <w:ind w:left="792"/>
      </w:pPr>
      <w:r>
        <w:t>Tips</w:t>
      </w:r>
      <w:r w:rsidR="00DD6BC0">
        <w:t>: Using the road-load equation, calculate the Tractive Power for each second of operation, and then define Positive Tractive Power to be max(0,Tractive Power</w:t>
      </w:r>
      <w:r w:rsidR="002F4F66">
        <w:t xml:space="preserve">). </w:t>
      </w:r>
    </w:p>
    <w:p w14:paraId="6B78160E" w14:textId="5D3D8130" w:rsidR="002F4F66" w:rsidRDefault="002F4F66" w:rsidP="002F4F66">
      <w:pPr>
        <w:pStyle w:val="ListParagraph"/>
        <w:ind w:left="792"/>
      </w:pPr>
      <w:r>
        <w:t>There are some unrealistic accelerations due to speed gaps in the NREL drive cycle. These can lead to very high power for a few data points (e.g. going from 0 to 80 km/</w:t>
      </w:r>
      <w:proofErr w:type="spellStart"/>
      <w:r>
        <w:t>hr</w:t>
      </w:r>
      <w:proofErr w:type="spellEnd"/>
      <w:r>
        <w:t xml:space="preserve"> in one second).  I </w:t>
      </w:r>
      <w:r>
        <w:lastRenderedPageBreak/>
        <w:t xml:space="preserve">recommend setting limits on the acceleration. I estimated that the range of acceleration with non-zero speeds ranged from -3.5 and 2.5 m/s^2).   </w:t>
      </w:r>
    </w:p>
    <w:p w14:paraId="1B91EEDF" w14:textId="447BA351" w:rsidR="008F05D5" w:rsidRDefault="008F05D5" w:rsidP="002F4F66">
      <w:pPr>
        <w:pStyle w:val="ListParagraph"/>
        <w:ind w:left="792"/>
      </w:pPr>
    </w:p>
    <w:p w14:paraId="4C0DBDFF" w14:textId="5B389DC8" w:rsidR="008F05D5" w:rsidRDefault="00A468C4" w:rsidP="002F4F66">
      <w:pPr>
        <w:pStyle w:val="ListParagraph"/>
        <w:ind w:left="792"/>
        <w:rPr>
          <w:color w:val="FF0000"/>
        </w:rPr>
      </w:pPr>
      <w:r>
        <w:rPr>
          <w:color w:val="FF0000"/>
        </w:rPr>
        <w:t>Use the road-load equation</w:t>
      </w:r>
    </w:p>
    <w:p w14:paraId="470F6D4F" w14:textId="52B57FC7" w:rsidR="00A468C4" w:rsidRDefault="00A468C4" w:rsidP="002F4F66">
      <w:pPr>
        <w:pStyle w:val="ListParagraph"/>
        <w:ind w:left="792"/>
        <w:rPr>
          <w:color w:val="FF0000"/>
        </w:rPr>
      </w:pPr>
      <w:r w:rsidRPr="00A468C4">
        <w:rPr>
          <w:noProof/>
          <w:color w:val="FF0000"/>
        </w:rPr>
        <mc:AlternateContent>
          <mc:Choice Requires="wps">
            <w:drawing>
              <wp:inline distT="0" distB="0" distL="0" distR="0" wp14:anchorId="17F3E2B1" wp14:editId="126A4616">
                <wp:extent cx="6547280" cy="610936"/>
                <wp:effectExtent l="0" t="0" r="0" b="0"/>
                <wp:docPr id="13" name="TextBox 12">
                  <a:extLst xmlns:a="http://schemas.openxmlformats.org/drawingml/2006/main">
                    <a:ext uri="{FF2B5EF4-FFF2-40B4-BE49-F238E27FC236}">
                      <a16:creationId xmlns:a16="http://schemas.microsoft.com/office/drawing/2014/main" id="{AD69D22A-B287-0F00-B244-9D60D7AEE016}"/>
                    </a:ext>
                  </a:extLst>
                </wp:docPr>
                <wp:cNvGraphicFramePr/>
                <a:graphic xmlns:a="http://schemas.openxmlformats.org/drawingml/2006/main">
                  <a:graphicData uri="http://schemas.microsoft.com/office/word/2010/wordprocessingShape">
                    <wps:wsp>
                      <wps:cNvSpPr txBox="1"/>
                      <wps:spPr>
                        <a:xfrm>
                          <a:off x="0" y="0"/>
                          <a:ext cx="6547280" cy="610936"/>
                        </a:xfrm>
                        <a:prstGeom prst="rect">
                          <a:avLst/>
                        </a:prstGeom>
                        <a:noFill/>
                      </wps:spPr>
                      <wps:txbx>
                        <w:txbxContent>
                          <w:p w14:paraId="56353816" w14:textId="063F7CD4" w:rsidR="00A468C4" w:rsidRPr="00A468C4" w:rsidRDefault="00000000" w:rsidP="00A468C4">
                            <w:pPr>
                              <w:rPr>
                                <w:rFonts w:ascii="Cambria Math" w:eastAsiaTheme="minorEastAsia" w:hAnsi="+mn-cs"/>
                                <w:i/>
                                <w:iCs/>
                                <w:color w:val="FF0000"/>
                                <w:kern w:val="24"/>
                                <w:sz w:val="24"/>
                                <w:szCs w:val="24"/>
                              </w:rPr>
                            </w:pPr>
                            <m:oMathPara>
                              <m:oMathParaPr>
                                <m:jc m:val="centerGroup"/>
                              </m:oMathParaPr>
                              <m:oMath>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P</m:t>
                                    </m:r>
                                  </m:e>
                                  <m:sub>
                                    <m:r>
                                      <w:rPr>
                                        <w:rFonts w:ascii="Cambria Math" w:hAnsi="Cambria Math"/>
                                        <w:color w:val="FF0000"/>
                                        <w:kern w:val="24"/>
                                        <w:sz w:val="24"/>
                                        <w:szCs w:val="24"/>
                                      </w:rPr>
                                      <m:t>V</m:t>
                                    </m:r>
                                  </m:sub>
                                </m:sSub>
                                <m:r>
                                  <w:rPr>
                                    <w:rFonts w:ascii="Cambria Math" w:hAnsi="Cambria Math"/>
                                    <w:color w:val="FF0000"/>
                                    <w:kern w:val="24"/>
                                    <w:sz w:val="24"/>
                                    <w:szCs w:val="24"/>
                                  </w:rPr>
                                  <m:t>=</m:t>
                                </m:r>
                                <m:f>
                                  <m:fPr>
                                    <m:ctrlPr>
                                      <w:rPr>
                                        <w:rFonts w:ascii="Cambria Math" w:eastAsia="Cambria Math" w:hAnsi="Cambria Math"/>
                                        <w:i/>
                                        <w:iCs/>
                                        <w:color w:val="FF0000"/>
                                        <w:kern w:val="24"/>
                                        <w:sz w:val="24"/>
                                        <w:szCs w:val="24"/>
                                      </w:rPr>
                                    </m:ctrlPr>
                                  </m:fPr>
                                  <m:num>
                                    <m:r>
                                      <w:rPr>
                                        <w:rFonts w:ascii="Cambria Math" w:eastAsia="Cambria Math" w:hAnsi="Cambria Math"/>
                                        <w:color w:val="FF0000"/>
                                        <w:kern w:val="24"/>
                                        <w:sz w:val="24"/>
                                        <w:szCs w:val="24"/>
                                      </w:rPr>
                                      <m:t>1</m:t>
                                    </m:r>
                                  </m:num>
                                  <m:den>
                                    <m:r>
                                      <w:rPr>
                                        <w:rFonts w:ascii="Cambria Math" w:eastAsia="Cambria Math" w:hAnsi="Cambria Math"/>
                                        <w:color w:val="FF0000"/>
                                        <w:kern w:val="24"/>
                                        <w:sz w:val="24"/>
                                        <w:szCs w:val="24"/>
                                      </w:rPr>
                                      <m:t>2</m:t>
                                    </m:r>
                                  </m:den>
                                </m:f>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ρ</m:t>
                                    </m:r>
                                  </m:e>
                                  <m:sub>
                                    <m:r>
                                      <w:rPr>
                                        <w:rFonts w:ascii="Cambria Math" w:eastAsia="Cambria Math" w:hAnsi="Cambria Math"/>
                                        <w:color w:val="FF0000"/>
                                        <w:kern w:val="24"/>
                                        <w:sz w:val="24"/>
                                        <w:szCs w:val="24"/>
                                      </w:rPr>
                                      <m:t>a</m:t>
                                    </m:r>
                                  </m:sub>
                                </m:sSub>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C</m:t>
                                    </m:r>
                                  </m:e>
                                  <m:sub>
                                    <m:r>
                                      <w:rPr>
                                        <w:rFonts w:ascii="Cambria Math" w:eastAsia="Cambria Math" w:hAnsi="Cambria Math"/>
                                        <w:color w:val="FF0000"/>
                                        <w:kern w:val="24"/>
                                        <w:sz w:val="24"/>
                                        <w:szCs w:val="24"/>
                                      </w:rPr>
                                      <m:t>D</m:t>
                                    </m:r>
                                  </m:sub>
                                </m:sSub>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A</m:t>
                                    </m:r>
                                  </m:e>
                                  <m:sub>
                                    <m:r>
                                      <w:rPr>
                                        <w:rFonts w:ascii="Cambria Math" w:eastAsia="Cambria Math" w:hAnsi="Cambria Math"/>
                                        <w:color w:val="FF0000"/>
                                        <w:kern w:val="24"/>
                                        <w:sz w:val="24"/>
                                        <w:szCs w:val="24"/>
                                      </w:rPr>
                                      <m:t>v</m:t>
                                    </m:r>
                                  </m:sub>
                                </m:sSub>
                                <m:sSup>
                                  <m:sSupPr>
                                    <m:ctrlPr>
                                      <w:rPr>
                                        <w:rFonts w:ascii="Cambria Math" w:eastAsia="Cambria Math" w:hAnsi="Cambria Math"/>
                                        <w:i/>
                                        <w:iCs/>
                                        <w:color w:val="FF0000"/>
                                        <w:kern w:val="24"/>
                                        <w:sz w:val="24"/>
                                        <w:szCs w:val="24"/>
                                      </w:rPr>
                                    </m:ctrlPr>
                                  </m:sSupPr>
                                  <m:e>
                                    <m:r>
                                      <w:rPr>
                                        <w:rFonts w:ascii="Cambria Math" w:eastAsia="Cambria Math" w:hAnsi="Cambria Math"/>
                                        <w:color w:val="FF0000"/>
                                        <w:kern w:val="24"/>
                                        <w:sz w:val="24"/>
                                        <w:szCs w:val="24"/>
                                      </w:rPr>
                                      <m:t>v</m:t>
                                    </m:r>
                                  </m:e>
                                  <m:sup>
                                    <m:r>
                                      <w:rPr>
                                        <w:rFonts w:ascii="Cambria Math" w:eastAsia="Cambria Math" w:hAnsi="Cambria Math"/>
                                        <w:color w:val="FF0000"/>
                                        <w:kern w:val="24"/>
                                        <w:sz w:val="24"/>
                                        <w:szCs w:val="24"/>
                                      </w:rPr>
                                      <m:t>3</m:t>
                                    </m:r>
                                  </m:sup>
                                </m:sSup>
                                <m:r>
                                  <w:rPr>
                                    <w:rFonts w:ascii="Cambria Math" w:eastAsia="Cambria Math" w:hAnsi="Cambria Math"/>
                                    <w:color w:val="FF0000"/>
                                    <w:kern w:val="24"/>
                                    <w:sz w:val="24"/>
                                    <w:szCs w:val="24"/>
                                  </w:rPr>
                                  <m:t>+v</m:t>
                                </m:r>
                                <m:d>
                                  <m:dPr>
                                    <m:ctrlPr>
                                      <w:rPr>
                                        <w:rFonts w:ascii="Cambria Math" w:eastAsia="Cambria Math" w:hAnsi="Cambria Math"/>
                                        <w:i/>
                                        <w:iCs/>
                                        <w:color w:val="FF0000"/>
                                        <w:kern w:val="24"/>
                                        <w:sz w:val="24"/>
                                        <w:szCs w:val="24"/>
                                      </w:rPr>
                                    </m:ctrlPr>
                                  </m:dPr>
                                  <m:e>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C</m:t>
                                        </m:r>
                                      </m:e>
                                      <m:sub>
                                        <m:r>
                                          <w:rPr>
                                            <w:rFonts w:ascii="Cambria Math" w:hAnsi="Cambria Math"/>
                                            <w:color w:val="FF0000"/>
                                            <w:kern w:val="24"/>
                                            <w:sz w:val="24"/>
                                            <w:szCs w:val="24"/>
                                          </w:rPr>
                                          <m:t>R</m:t>
                                        </m:r>
                                      </m:sub>
                                    </m:sSub>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m:t>
                                    </m:r>
                                    <m:r>
                                      <m:rPr>
                                        <m:nor/>
                                      </m:rPr>
                                      <w:rPr>
                                        <w:rFonts w:ascii="Cambria Math" w:eastAsia="Cambria Math" w:hAnsi="Cambria Math"/>
                                        <w:i/>
                                        <w:iCs/>
                                        <w:color w:val="FF0000"/>
                                        <w:kern w:val="24"/>
                                        <w:sz w:val="24"/>
                                        <w:szCs w:val="24"/>
                                      </w:rPr>
                                      <m:t> </m:t>
                                    </m:r>
                                    <m:r>
                                      <w:rPr>
                                        <w:rFonts w:ascii="Cambria Math" w:eastAsia="Cambria Math" w:hAnsi="Cambria Math"/>
                                        <w:color w:val="FF0000"/>
                                        <w:kern w:val="24"/>
                                        <w:sz w:val="24"/>
                                        <w:szCs w:val="24"/>
                                      </w:rPr>
                                      <m:t>+</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m:t>
                                    </m:r>
                                    <m:func>
                                      <m:funcPr>
                                        <m:ctrlPr>
                                          <w:rPr>
                                            <w:rFonts w:ascii="Cambria Math" w:eastAsiaTheme="minorEastAsia" w:hAnsi="Cambria Math"/>
                                            <w:i/>
                                            <w:iCs/>
                                            <w:color w:val="FF0000"/>
                                            <w:kern w:val="24"/>
                                            <w:sz w:val="24"/>
                                            <w:szCs w:val="24"/>
                                          </w:rPr>
                                        </m:ctrlPr>
                                      </m:funcPr>
                                      <m:fName>
                                        <m:r>
                                          <w:rPr>
                                            <w:rFonts w:ascii="Cambria Math" w:hAnsi="Cambria Math"/>
                                            <w:color w:val="FF0000"/>
                                            <w:kern w:val="24"/>
                                            <w:sz w:val="24"/>
                                            <w:szCs w:val="24"/>
                                          </w:rPr>
                                          <m:t>sin</m:t>
                                        </m:r>
                                      </m:fName>
                                      <m:e>
                                        <m:r>
                                          <w:rPr>
                                            <w:rFonts w:ascii="Cambria Math" w:eastAsia="Cambria Math" w:hAnsi="Cambria Math"/>
                                            <w:color w:val="FF0000"/>
                                            <w:kern w:val="24"/>
                                            <w:sz w:val="24"/>
                                            <w:szCs w:val="24"/>
                                          </w:rPr>
                                          <m:t>α</m:t>
                                        </m:r>
                                      </m:e>
                                    </m:func>
                                    <m:r>
                                      <w:rPr>
                                        <w:rFonts w:ascii="Cambria Math" w:eastAsia="Cambria Math" w:hAnsi="Cambria Math"/>
                                        <w:color w:val="FF0000"/>
                                        <w:kern w:val="24"/>
                                        <w:sz w:val="24"/>
                                        <w:szCs w:val="24"/>
                                      </w:rPr>
                                      <m:t>+</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a</m:t>
                                        </m:r>
                                      </m:e>
                                      <m:sub>
                                        <m:r>
                                          <w:rPr>
                                            <w:rFonts w:ascii="Cambria Math" w:hAnsi="Cambria Math"/>
                                            <w:color w:val="FF0000"/>
                                            <w:kern w:val="24"/>
                                            <w:sz w:val="24"/>
                                            <w:szCs w:val="24"/>
                                          </w:rPr>
                                          <m:t>v</m:t>
                                        </m:r>
                                      </m:sub>
                                    </m:sSub>
                                  </m:e>
                                </m:d>
                              </m:oMath>
                            </m:oMathPara>
                          </w:p>
                          <w:p w14:paraId="4CA48C95" w14:textId="69021541" w:rsidR="00A468C4" w:rsidRPr="00A468C4" w:rsidRDefault="00A468C4"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I recommend for this problem splitting it up into</w:t>
                            </w:r>
                            <w:r w:rsidR="00064534">
                              <w:rPr>
                                <w:rFonts w:ascii="Cambria Math" w:eastAsiaTheme="minorEastAsia" w:hAnsi="+mn-cs"/>
                                <w:i/>
                                <w:iCs/>
                                <w:color w:val="FF0000"/>
                                <w:kern w:val="24"/>
                                <w:sz w:val="24"/>
                                <w:szCs w:val="24"/>
                              </w:rPr>
                              <w:t xml:space="preserve"> the power to overcome the following forces: </w:t>
                            </w:r>
                            <w:r w:rsidR="00652BB4">
                              <w:rPr>
                                <w:rFonts w:ascii="Cambria Math" w:eastAsiaTheme="minorEastAsia" w:hAnsi="+mn-cs"/>
                                <w:i/>
                                <w:iCs/>
                                <w:color w:val="FF0000"/>
                                <w:kern w:val="24"/>
                                <w:sz w:val="24"/>
                                <w:szCs w:val="24"/>
                              </w:rPr>
                              <w:t>(drag</w:t>
                            </w:r>
                            <w:r w:rsidR="00064534">
                              <w:rPr>
                                <w:rFonts w:ascii="Cambria Math" w:eastAsiaTheme="minorEastAsia" w:hAnsi="+mn-cs"/>
                                <w:i/>
                                <w:iCs/>
                                <w:color w:val="FF0000"/>
                                <w:kern w:val="24"/>
                                <w:sz w:val="24"/>
                                <w:szCs w:val="24"/>
                              </w:rPr>
                              <w:t xml:space="preserve"> resistance</w:t>
                            </w:r>
                            <w:r w:rsidR="00652BB4">
                              <w:rPr>
                                <w:rFonts w:ascii="Cambria Math" w:eastAsiaTheme="minorEastAsia" w:hAnsi="+mn-cs"/>
                                <w:i/>
                                <w:iCs/>
                                <w:color w:val="FF0000"/>
                                <w:kern w:val="24"/>
                                <w:sz w:val="24"/>
                                <w:szCs w:val="24"/>
                              </w:rPr>
                              <w:t xml:space="preserve">, </w:t>
                            </w:r>
                            <w:r w:rsidR="00064534">
                              <w:rPr>
                                <w:rFonts w:ascii="Cambria Math" w:eastAsiaTheme="minorEastAsia" w:hAnsi="+mn-cs"/>
                                <w:i/>
                                <w:iCs/>
                                <w:color w:val="FF0000"/>
                                <w:kern w:val="24"/>
                                <w:sz w:val="24"/>
                                <w:szCs w:val="24"/>
                              </w:rPr>
                              <w:t xml:space="preserve">rolling resistance, </w:t>
                            </w:r>
                            <w:r w:rsidR="00F24C5E">
                              <w:rPr>
                                <w:rFonts w:ascii="Cambria Math" w:eastAsiaTheme="minorEastAsia" w:hAnsi="+mn-cs"/>
                                <w:i/>
                                <w:iCs/>
                                <w:color w:val="FF0000"/>
                                <w:kern w:val="24"/>
                                <w:sz w:val="24"/>
                                <w:szCs w:val="24"/>
                              </w:rPr>
                              <w:t xml:space="preserve">gravitational resistance, </w:t>
                            </w:r>
                            <w:r w:rsidR="00064534">
                              <w:rPr>
                                <w:rFonts w:ascii="Cambria Math" w:eastAsiaTheme="minorEastAsia" w:hAnsi="+mn-cs"/>
                                <w:i/>
                                <w:iCs/>
                                <w:color w:val="FF0000"/>
                                <w:kern w:val="24"/>
                                <w:sz w:val="24"/>
                                <w:szCs w:val="24"/>
                              </w:rPr>
                              <w:t>and acceleration resistance)</w:t>
                            </w:r>
                          </w:p>
                          <w:p w14:paraId="603D7D83" w14:textId="3267D726" w:rsidR="0065379D" w:rsidRPr="00237D6A" w:rsidRDefault="00954A1D" w:rsidP="00A468C4">
                            <w:pPr>
                              <w:rPr>
                                <w:rFonts w:ascii="Cambria Math" w:eastAsiaTheme="minorEastAsia" w:hAnsi="+mn-cs"/>
                                <w:i/>
                                <w:iCs/>
                                <w:color w:val="FF0000"/>
                                <w:kern w:val="24"/>
                                <w:sz w:val="24"/>
                                <w:szCs w:val="24"/>
                              </w:rPr>
                            </w:pPr>
                            <m:oMathPara>
                              <m:oMathParaPr>
                                <m:jc m:val="centerGroup"/>
                              </m:oMathParaPr>
                              <m:oMath>
                                <m:r>
                                  <w:rPr>
                                    <w:rFonts w:ascii="Cambria Math" w:eastAsia="Cambria Math" w:hAnsi="Cambria Math"/>
                                    <w:color w:val="FF0000"/>
                                    <w:kern w:val="24"/>
                                    <w:sz w:val="24"/>
                                    <w:szCs w:val="24"/>
                                  </w:rPr>
                                  <m:t>=</m:t>
                                </m:r>
                                <m:f>
                                  <m:fPr>
                                    <m:ctrlPr>
                                      <w:rPr>
                                        <w:rFonts w:ascii="Cambria Math" w:eastAsia="Cambria Math" w:hAnsi="Cambria Math"/>
                                        <w:i/>
                                        <w:iCs/>
                                        <w:color w:val="FF0000"/>
                                        <w:kern w:val="24"/>
                                        <w:sz w:val="24"/>
                                        <w:szCs w:val="24"/>
                                      </w:rPr>
                                    </m:ctrlPr>
                                  </m:fPr>
                                  <m:num>
                                    <m:r>
                                      <w:rPr>
                                        <w:rFonts w:ascii="Cambria Math" w:eastAsia="Cambria Math" w:hAnsi="Cambria Math"/>
                                        <w:color w:val="FF0000"/>
                                        <w:kern w:val="24"/>
                                        <w:sz w:val="24"/>
                                        <w:szCs w:val="24"/>
                                      </w:rPr>
                                      <m:t>1</m:t>
                                    </m:r>
                                  </m:num>
                                  <m:den>
                                    <m:r>
                                      <w:rPr>
                                        <w:rFonts w:ascii="Cambria Math" w:eastAsia="Cambria Math" w:hAnsi="Cambria Math"/>
                                        <w:color w:val="FF0000"/>
                                        <w:kern w:val="24"/>
                                        <w:sz w:val="24"/>
                                        <w:szCs w:val="24"/>
                                      </w:rPr>
                                      <m:t>2</m:t>
                                    </m:r>
                                  </m:den>
                                </m:f>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ρ</m:t>
                                    </m:r>
                                  </m:e>
                                  <m:sub>
                                    <m:r>
                                      <w:rPr>
                                        <w:rFonts w:ascii="Cambria Math" w:eastAsia="Cambria Math" w:hAnsi="Cambria Math"/>
                                        <w:color w:val="FF0000"/>
                                        <w:kern w:val="24"/>
                                        <w:sz w:val="24"/>
                                        <w:szCs w:val="24"/>
                                      </w:rPr>
                                      <m:t>a</m:t>
                                    </m:r>
                                  </m:sub>
                                </m:sSub>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C</m:t>
                                    </m:r>
                                  </m:e>
                                  <m:sub>
                                    <m:r>
                                      <w:rPr>
                                        <w:rFonts w:ascii="Cambria Math" w:eastAsia="Cambria Math" w:hAnsi="Cambria Math"/>
                                        <w:color w:val="FF0000"/>
                                        <w:kern w:val="24"/>
                                        <w:sz w:val="24"/>
                                        <w:szCs w:val="24"/>
                                      </w:rPr>
                                      <m:t>D</m:t>
                                    </m:r>
                                  </m:sub>
                                </m:sSub>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A</m:t>
                                    </m:r>
                                  </m:e>
                                  <m:sub>
                                    <m:r>
                                      <w:rPr>
                                        <w:rFonts w:ascii="Cambria Math" w:eastAsia="Cambria Math" w:hAnsi="Cambria Math"/>
                                        <w:color w:val="FF0000"/>
                                        <w:kern w:val="24"/>
                                        <w:sz w:val="24"/>
                                        <w:szCs w:val="24"/>
                                      </w:rPr>
                                      <m:t>v</m:t>
                                    </m:r>
                                  </m:sub>
                                </m:sSub>
                                <m:sSup>
                                  <m:sSupPr>
                                    <m:ctrlPr>
                                      <w:rPr>
                                        <w:rFonts w:ascii="Cambria Math" w:eastAsia="Cambria Math" w:hAnsi="Cambria Math"/>
                                        <w:i/>
                                        <w:iCs/>
                                        <w:color w:val="FF0000"/>
                                        <w:kern w:val="24"/>
                                        <w:sz w:val="24"/>
                                        <w:szCs w:val="24"/>
                                      </w:rPr>
                                    </m:ctrlPr>
                                  </m:sSupPr>
                                  <m:e>
                                    <m:r>
                                      <w:rPr>
                                        <w:rFonts w:ascii="Cambria Math" w:eastAsia="Cambria Math" w:hAnsi="Cambria Math"/>
                                        <w:color w:val="FF0000"/>
                                        <w:kern w:val="24"/>
                                        <w:sz w:val="24"/>
                                        <w:szCs w:val="24"/>
                                      </w:rPr>
                                      <m:t>v</m:t>
                                    </m:r>
                                  </m:e>
                                  <m:sup>
                                    <m:r>
                                      <w:rPr>
                                        <w:rFonts w:ascii="Cambria Math" w:eastAsia="Cambria Math" w:hAnsi="Cambria Math"/>
                                        <w:color w:val="FF0000"/>
                                        <w:kern w:val="24"/>
                                        <w:sz w:val="24"/>
                                        <w:szCs w:val="24"/>
                                      </w:rPr>
                                      <m:t>3</m:t>
                                    </m:r>
                                  </m:sup>
                                </m:sSup>
                                <m:r>
                                  <w:rPr>
                                    <w:rFonts w:ascii="Cambria Math" w:eastAsia="Cambria Math" w:hAnsi="Cambria Math"/>
                                    <w:color w:val="FF0000"/>
                                    <w:kern w:val="24"/>
                                    <w:sz w:val="24"/>
                                    <w:szCs w:val="24"/>
                                  </w:rPr>
                                  <m:t>+</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C</m:t>
                                    </m:r>
                                  </m:e>
                                  <m:sub>
                                    <m:r>
                                      <w:rPr>
                                        <w:rFonts w:ascii="Cambria Math" w:hAnsi="Cambria Math"/>
                                        <w:color w:val="FF0000"/>
                                        <w:kern w:val="24"/>
                                        <w:sz w:val="24"/>
                                        <w:szCs w:val="24"/>
                                      </w:rPr>
                                      <m:t>R</m:t>
                                    </m:r>
                                  </m:sub>
                                </m:sSub>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v</m:t>
                                </m:r>
                                <m:r>
                                  <m:rPr>
                                    <m:nor/>
                                  </m:rPr>
                                  <w:rPr>
                                    <w:rFonts w:ascii="Cambria Math" w:eastAsia="Cambria Math" w:hAnsi="Cambria Math"/>
                                    <w:i/>
                                    <w:iCs/>
                                    <w:color w:val="FF0000"/>
                                    <w:kern w:val="24"/>
                                    <w:sz w:val="24"/>
                                    <w:szCs w:val="24"/>
                                  </w:rPr>
                                  <m:t> </m:t>
                                </m:r>
                                <m:r>
                                  <w:rPr>
                                    <w:rFonts w:ascii="Cambria Math" w:eastAsia="Cambria Math" w:hAnsi="Cambria Math"/>
                                    <w:color w:val="FF0000"/>
                                    <w:kern w:val="24"/>
                                    <w:sz w:val="24"/>
                                    <w:szCs w:val="24"/>
                                  </w:rPr>
                                  <m:t>+</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m:t>
                                </m:r>
                                <m:func>
                                  <m:funcPr>
                                    <m:ctrlPr>
                                      <w:rPr>
                                        <w:rFonts w:ascii="Cambria Math" w:eastAsiaTheme="minorEastAsia" w:hAnsi="Cambria Math"/>
                                        <w:i/>
                                        <w:iCs/>
                                        <w:color w:val="FF0000"/>
                                        <w:kern w:val="24"/>
                                        <w:sz w:val="24"/>
                                        <w:szCs w:val="24"/>
                                      </w:rPr>
                                    </m:ctrlPr>
                                  </m:funcPr>
                                  <m:fName>
                                    <m:r>
                                      <w:rPr>
                                        <w:rFonts w:ascii="Cambria Math" w:hAnsi="Cambria Math"/>
                                        <w:color w:val="FF0000"/>
                                        <w:kern w:val="24"/>
                                        <w:sz w:val="24"/>
                                        <w:szCs w:val="24"/>
                                      </w:rPr>
                                      <m:t>sin</m:t>
                                    </m:r>
                                  </m:fName>
                                  <m:e>
                                    <m:r>
                                      <w:rPr>
                                        <w:rFonts w:ascii="Cambria Math" w:eastAsia="Cambria Math" w:hAnsi="Cambria Math"/>
                                        <w:color w:val="FF0000"/>
                                        <w:kern w:val="24"/>
                                        <w:sz w:val="24"/>
                                        <w:szCs w:val="24"/>
                                      </w:rPr>
                                      <m:t>α</m:t>
                                    </m:r>
                                  </m:e>
                                </m:func>
                                <m:r>
                                  <w:rPr>
                                    <w:rFonts w:ascii="Cambria Math" w:eastAsia="Cambria Math" w:hAnsi="Cambria Math"/>
                                    <w:color w:val="FF0000"/>
                                    <w:kern w:val="24"/>
                                    <w:sz w:val="24"/>
                                    <w:szCs w:val="24"/>
                                  </w:rPr>
                                  <m:t>v+</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a</m:t>
                                    </m:r>
                                  </m:e>
                                  <m:sub>
                                    <m:r>
                                      <w:rPr>
                                        <w:rFonts w:ascii="Cambria Math" w:hAnsi="Cambria Math"/>
                                        <w:color w:val="FF0000"/>
                                        <w:kern w:val="24"/>
                                        <w:sz w:val="24"/>
                                        <w:szCs w:val="24"/>
                                      </w:rPr>
                                      <m:t>v</m:t>
                                    </m:r>
                                  </m:sub>
                                </m:sSub>
                                <m:r>
                                  <w:rPr>
                                    <w:rFonts w:ascii="Cambria Math" w:eastAsiaTheme="minorEastAsia" w:hAnsi="Cambria Math"/>
                                    <w:color w:val="FF0000"/>
                                    <w:kern w:val="24"/>
                                    <w:sz w:val="24"/>
                                    <w:szCs w:val="24"/>
                                  </w:rPr>
                                  <m:t>v</m:t>
                                </m:r>
                              </m:oMath>
                            </m:oMathPara>
                          </w:p>
                          <w:p w14:paraId="54B59CC1" w14:textId="255F22F7" w:rsidR="00237D6A" w:rsidRDefault="00237D6A"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Power to overcome  gravitational resistance , can be calculated from the grade</w:t>
                            </w:r>
                            <w:r w:rsidR="00174DFB">
                              <w:rPr>
                                <w:rFonts w:ascii="Cambria Math" w:eastAsiaTheme="minorEastAsia" w:hAnsi="+mn-cs"/>
                                <w:i/>
                                <w:iCs/>
                                <w:color w:val="FF0000"/>
                                <w:kern w:val="24"/>
                                <w:sz w:val="24"/>
                                <w:szCs w:val="24"/>
                              </w:rPr>
                              <w:t>:</w:t>
                            </w:r>
                          </w:p>
                          <w:p w14:paraId="53BE5D30" w14:textId="4A4813B9" w:rsidR="00174DFB" w:rsidRPr="00237D6A" w:rsidRDefault="00000000" w:rsidP="00174DFB">
                            <w:pPr>
                              <w:rPr>
                                <w:rFonts w:ascii="Cambria Math" w:eastAsiaTheme="minorEastAsia" w:hAnsi="+mn-cs"/>
                                <w:i/>
                                <w:iCs/>
                                <w:color w:val="FF0000"/>
                                <w:kern w:val="24"/>
                                <w:sz w:val="24"/>
                                <w:szCs w:val="24"/>
                              </w:rPr>
                            </w:pPr>
                            <m:oMathPara>
                              <m:oMathParaPr>
                                <m:jc m:val="centerGroup"/>
                              </m:oMathParaPr>
                              <m:oMath>
                                <m:sSub>
                                  <m:sSubPr>
                                    <m:ctrlPr>
                                      <w:rPr>
                                        <w:rFonts w:ascii="Cambria Math" w:eastAsiaTheme="minorEastAsia" w:hAnsi="Cambria Math"/>
                                        <w:i/>
                                        <w:iCs/>
                                        <w:color w:val="FF0000"/>
                                        <w:kern w:val="24"/>
                                        <w:sz w:val="24"/>
                                        <w:szCs w:val="24"/>
                                      </w:rPr>
                                    </m:ctrlPr>
                                  </m:sSubPr>
                                  <m:e>
                                    <m:r>
                                      <w:rPr>
                                        <w:rFonts w:ascii="Cambria Math" w:eastAsiaTheme="minorEastAsia" w:hAnsi="Cambria Math"/>
                                        <w:color w:val="FF0000"/>
                                        <w:kern w:val="24"/>
                                        <w:sz w:val="24"/>
                                        <w:szCs w:val="24"/>
                                      </w:rPr>
                                      <m:t>G</m:t>
                                    </m:r>
                                  </m:e>
                                  <m:sub>
                                    <m:r>
                                      <w:rPr>
                                        <w:rFonts w:ascii="Cambria Math" w:eastAsiaTheme="minorEastAsia" w:hAnsi="Cambria Math"/>
                                        <w:color w:val="FF0000"/>
                                        <w:kern w:val="24"/>
                                        <w:sz w:val="24"/>
                                        <w:szCs w:val="24"/>
                                      </w:rPr>
                                      <m:t>power</m:t>
                                    </m:r>
                                  </m:sub>
                                </m:sSub>
                                <m:r>
                                  <w:rPr>
                                    <w:rFonts w:ascii="Cambria Math" w:eastAsia="Cambria Math" w:hAnsi="Cambria Math"/>
                                    <w:color w:val="FF0000"/>
                                    <w:kern w:val="24"/>
                                    <w:sz w:val="24"/>
                                    <w:szCs w:val="24"/>
                                  </w:rPr>
                                  <m:t>(W)=</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m:t>
                                </m:r>
                                <m:func>
                                  <m:funcPr>
                                    <m:ctrlPr>
                                      <w:rPr>
                                        <w:rFonts w:ascii="Cambria Math" w:eastAsiaTheme="minorEastAsia" w:hAnsi="Cambria Math"/>
                                        <w:i/>
                                        <w:iCs/>
                                        <w:color w:val="FF0000"/>
                                        <w:kern w:val="24"/>
                                        <w:sz w:val="24"/>
                                        <w:szCs w:val="24"/>
                                      </w:rPr>
                                    </m:ctrlPr>
                                  </m:funcPr>
                                  <m:fName>
                                    <m:r>
                                      <w:rPr>
                                        <w:rFonts w:ascii="Cambria Math" w:hAnsi="Cambria Math"/>
                                        <w:color w:val="FF0000"/>
                                        <w:kern w:val="24"/>
                                        <w:sz w:val="24"/>
                                        <w:szCs w:val="24"/>
                                      </w:rPr>
                                      <m:t>sin</m:t>
                                    </m:r>
                                  </m:fName>
                                  <m:e>
                                    <m:r>
                                      <w:rPr>
                                        <w:rFonts w:ascii="Cambria Math" w:eastAsia="Cambria Math" w:hAnsi="Cambria Math"/>
                                        <w:color w:val="FF0000"/>
                                        <w:kern w:val="24"/>
                                        <w:sz w:val="24"/>
                                        <w:szCs w:val="24"/>
                                      </w:rPr>
                                      <m:t>α</m:t>
                                    </m:r>
                                  </m:e>
                                </m:func>
                                <m:r>
                                  <w:rPr>
                                    <w:rFonts w:ascii="Cambria Math" w:eastAsia="Cambria Math" w:hAnsi="Cambria Math"/>
                                    <w:color w:val="FF0000"/>
                                    <w:kern w:val="24"/>
                                    <w:sz w:val="24"/>
                                    <w:szCs w:val="24"/>
                                  </w:rPr>
                                  <m:t>v=</m:t>
                                </m:r>
                                <m:d>
                                  <m:dPr>
                                    <m:ctrlPr>
                                      <w:rPr>
                                        <w:rFonts w:ascii="Cambria Math" w:eastAsia="Cambria Math" w:hAnsi="Cambria Math"/>
                                        <w:i/>
                                        <w:iCs/>
                                        <w:color w:val="FF0000"/>
                                        <w:kern w:val="24"/>
                                        <w:sz w:val="24"/>
                                        <w:szCs w:val="24"/>
                                      </w:rPr>
                                    </m:ctrlPr>
                                  </m:dPr>
                                  <m:e>
                                    <m:r>
                                      <w:rPr>
                                        <w:rFonts w:ascii="Cambria Math" w:eastAsia="Cambria Math" w:hAnsi="Cambria Math"/>
                                        <w:color w:val="FF0000"/>
                                        <w:kern w:val="24"/>
                                        <w:sz w:val="24"/>
                                        <w:szCs w:val="24"/>
                                      </w:rPr>
                                      <m:t>20,000 kg</m:t>
                                    </m:r>
                                  </m:e>
                                </m:d>
                                <m:r>
                                  <w:rPr>
                                    <w:rFonts w:ascii="Cambria Math" w:eastAsia="Cambria Math" w:hAnsi="Cambria Math"/>
                                    <w:color w:val="FF0000"/>
                                    <w:kern w:val="24"/>
                                    <w:sz w:val="24"/>
                                    <w:szCs w:val="24"/>
                                  </w:rPr>
                                  <m:t>(9.81</m:t>
                                </m:r>
                                <m:f>
                                  <m:fPr>
                                    <m:ctrlPr>
                                      <w:rPr>
                                        <w:rFonts w:ascii="Cambria Math" w:eastAsia="Cambria Math" w:hAnsi="Cambria Math"/>
                                        <w:i/>
                                        <w:iCs/>
                                        <w:color w:val="FF0000"/>
                                        <w:kern w:val="24"/>
                                        <w:sz w:val="24"/>
                                        <w:szCs w:val="24"/>
                                      </w:rPr>
                                    </m:ctrlPr>
                                  </m:fPr>
                                  <m:num>
                                    <m:r>
                                      <w:rPr>
                                        <w:rFonts w:ascii="Cambria Math" w:eastAsia="Cambria Math" w:hAnsi="Cambria Math"/>
                                        <w:color w:val="FF0000"/>
                                        <w:kern w:val="24"/>
                                        <w:sz w:val="24"/>
                                        <w:szCs w:val="24"/>
                                      </w:rPr>
                                      <m:t>m</m:t>
                                    </m:r>
                                  </m:num>
                                  <m:den>
                                    <m:sSup>
                                      <m:sSupPr>
                                        <m:ctrlPr>
                                          <w:rPr>
                                            <w:rFonts w:ascii="Cambria Math" w:eastAsia="Cambria Math" w:hAnsi="Cambria Math"/>
                                            <w:i/>
                                            <w:iCs/>
                                            <w:color w:val="FF0000"/>
                                            <w:kern w:val="24"/>
                                            <w:sz w:val="24"/>
                                            <w:szCs w:val="24"/>
                                          </w:rPr>
                                        </m:ctrlPr>
                                      </m:sSupPr>
                                      <m:e>
                                        <m:r>
                                          <w:rPr>
                                            <w:rFonts w:ascii="Cambria Math" w:eastAsia="Cambria Math" w:hAnsi="Cambria Math"/>
                                            <w:color w:val="FF0000"/>
                                            <w:kern w:val="24"/>
                                            <w:sz w:val="24"/>
                                            <w:szCs w:val="24"/>
                                          </w:rPr>
                                          <m:t>s</m:t>
                                        </m:r>
                                      </m:e>
                                      <m:sup>
                                        <m:r>
                                          <w:rPr>
                                            <w:rFonts w:ascii="Cambria Math" w:eastAsia="Cambria Math" w:hAnsi="Cambria Math"/>
                                            <w:color w:val="FF0000"/>
                                            <w:kern w:val="24"/>
                                            <w:sz w:val="24"/>
                                            <w:szCs w:val="24"/>
                                          </w:rPr>
                                          <m:t>2</m:t>
                                        </m:r>
                                      </m:sup>
                                    </m:sSup>
                                  </m:den>
                                </m:f>
                                <m:r>
                                  <w:rPr>
                                    <w:rFonts w:ascii="Cambria Math" w:eastAsia="Cambria Math" w:hAnsi="Cambria Math"/>
                                    <w:color w:val="FF0000"/>
                                    <w:kern w:val="24"/>
                                    <w:sz w:val="24"/>
                                    <w:szCs w:val="24"/>
                                  </w:rPr>
                                  <m:t>)</m:t>
                                </m:r>
                                <m:func>
                                  <m:funcPr>
                                    <m:ctrlPr>
                                      <w:rPr>
                                        <w:rFonts w:ascii="Cambria Math" w:eastAsia="Cambria Math" w:hAnsi="Cambria Math"/>
                                        <w:iCs/>
                                        <w:color w:val="FF0000"/>
                                        <w:kern w:val="24"/>
                                        <w:sz w:val="24"/>
                                        <w:szCs w:val="24"/>
                                      </w:rPr>
                                    </m:ctrlPr>
                                  </m:funcPr>
                                  <m:fName>
                                    <m:r>
                                      <m:rPr>
                                        <m:sty m:val="p"/>
                                      </m:rPr>
                                      <w:rPr>
                                        <w:rFonts w:ascii="Cambria Math" w:eastAsia="Cambria Math" w:hAnsi="Cambria Math"/>
                                        <w:color w:val="FF0000"/>
                                        <w:kern w:val="24"/>
                                        <w:sz w:val="24"/>
                                        <w:szCs w:val="24"/>
                                      </w:rPr>
                                      <m:t>sin</m:t>
                                    </m:r>
                                  </m:fName>
                                  <m:e>
                                    <m:r>
                                      <w:rPr>
                                        <w:rFonts w:ascii="Cambria Math" w:eastAsia="Cambria Math" w:hAnsi="Cambria Math"/>
                                        <w:color w:val="FF0000"/>
                                        <w:kern w:val="24"/>
                                        <w:sz w:val="24"/>
                                        <w:szCs w:val="24"/>
                                      </w:rPr>
                                      <m:t>(</m:t>
                                    </m:r>
                                    <m:func>
                                      <m:funcPr>
                                        <m:ctrlPr>
                                          <w:rPr>
                                            <w:rFonts w:ascii="Cambria Math" w:eastAsia="Cambria Math" w:hAnsi="Cambria Math"/>
                                            <w:i/>
                                            <w:iCs/>
                                            <w:color w:val="FF0000"/>
                                            <w:kern w:val="24"/>
                                            <w:sz w:val="24"/>
                                            <w:szCs w:val="24"/>
                                          </w:rPr>
                                        </m:ctrlPr>
                                      </m:funcPr>
                                      <m:fName>
                                        <m:sSup>
                                          <m:sSupPr>
                                            <m:ctrlPr>
                                              <w:rPr>
                                                <w:rFonts w:ascii="Cambria Math" w:eastAsia="Cambria Math" w:hAnsi="Cambria Math"/>
                                                <w:i/>
                                                <w:iCs/>
                                                <w:color w:val="FF0000"/>
                                                <w:kern w:val="24"/>
                                                <w:sz w:val="24"/>
                                                <w:szCs w:val="24"/>
                                              </w:rPr>
                                            </m:ctrlPr>
                                          </m:sSupPr>
                                          <m:e>
                                            <m:r>
                                              <m:rPr>
                                                <m:sty m:val="p"/>
                                              </m:rPr>
                                              <w:rPr>
                                                <w:rFonts w:ascii="Cambria Math" w:eastAsia="Cambria Math" w:hAnsi="Cambria Math"/>
                                                <w:color w:val="FF0000"/>
                                                <w:kern w:val="24"/>
                                                <w:sz w:val="24"/>
                                                <w:szCs w:val="24"/>
                                              </w:rPr>
                                              <m:t>tan</m:t>
                                            </m:r>
                                          </m:e>
                                          <m:sup>
                                            <m:r>
                                              <w:rPr>
                                                <w:rFonts w:ascii="Cambria Math" w:eastAsia="Cambria Math" w:hAnsi="Cambria Math"/>
                                                <w:color w:val="FF0000"/>
                                                <w:kern w:val="24"/>
                                                <w:sz w:val="24"/>
                                                <w:szCs w:val="24"/>
                                              </w:rPr>
                                              <m:t>-1</m:t>
                                            </m:r>
                                          </m:sup>
                                        </m:sSup>
                                      </m:fName>
                                      <m:e>
                                        <m:r>
                                          <w:rPr>
                                            <w:rFonts w:ascii="Cambria Math" w:eastAsia="Cambria Math" w:hAnsi="Cambria Math"/>
                                            <w:color w:val="FF0000"/>
                                            <w:kern w:val="24"/>
                                            <w:sz w:val="24"/>
                                            <w:szCs w:val="24"/>
                                          </w:rPr>
                                          <m:t>(grade))(vehicle speed m/s)</m:t>
                                        </m:r>
                                      </m:e>
                                    </m:func>
                                  </m:e>
                                </m:func>
                              </m:oMath>
                            </m:oMathPara>
                          </w:p>
                          <w:p w14:paraId="4DCD1D45" w14:textId="7227BA02" w:rsidR="00174DFB" w:rsidRDefault="00DF3E5D"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Make sure all your units are converted to SI</w:t>
                            </w:r>
                          </w:p>
                          <w:p w14:paraId="7917C96C" w14:textId="3BDD9A9B" w:rsidR="002567C0" w:rsidRDefault="002567C0"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Figure is below</w:t>
                            </w:r>
                          </w:p>
                          <w:p w14:paraId="3F8104CD" w14:textId="5D11BCF8" w:rsidR="0033165E" w:rsidRPr="0065379D" w:rsidRDefault="00980A5D"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2</w:t>
                            </w:r>
                            <w:r w:rsidR="0033165E">
                              <w:rPr>
                                <w:rFonts w:ascii="Cambria Math" w:eastAsiaTheme="minorEastAsia" w:hAnsi="+mn-cs"/>
                                <w:i/>
                                <w:iCs/>
                                <w:color w:val="FF0000"/>
                                <w:kern w:val="24"/>
                                <w:sz w:val="24"/>
                                <w:szCs w:val="24"/>
                              </w:rPr>
                              <w:t>0 pts</w:t>
                            </w:r>
                          </w:p>
                        </w:txbxContent>
                      </wps:txbx>
                      <wps:bodyPr wrap="square">
                        <a:spAutoFit/>
                      </wps:bodyPr>
                    </wps:wsp>
                  </a:graphicData>
                </a:graphic>
              </wp:inline>
            </w:drawing>
          </mc:Choice>
          <mc:Fallback>
            <w:pict>
              <v:shapetype w14:anchorId="17F3E2B1" id="_x0000_t202" coordsize="21600,21600" o:spt="202" path="m,l,21600r21600,l21600,xe">
                <v:stroke joinstyle="miter"/>
                <v:path gradientshapeok="t" o:connecttype="rect"/>
              </v:shapetype>
              <v:shape id="TextBox 12" o:spid="_x0000_s1026" type="#_x0000_t202" style="width:515.55pt;height:4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" filled="f" stroked="f">
                <v:textbox style="mso-fit-shape-to-text:t">
                  <w:txbxContent>
                    <w:p w14:paraId="56353816" w14:textId="063F7CD4" w:rsidR="00A468C4" w:rsidRPr="00A468C4" w:rsidRDefault="00000000" w:rsidP="00A468C4">
                      <w:pPr>
                        <w:rPr>
                          <w:rFonts w:ascii="Cambria Math" w:eastAsiaTheme="minorEastAsia" w:hAnsi="+mn-cs"/>
                          <w:i/>
                          <w:iCs/>
                          <w:color w:val="FF0000"/>
                          <w:kern w:val="24"/>
                          <w:sz w:val="24"/>
                          <w:szCs w:val="24"/>
                        </w:rPr>
                      </w:pPr>
                      <m:oMathPara>
                        <m:oMathParaPr>
                          <m:jc m:val="centerGroup"/>
                        </m:oMathParaPr>
                        <m:oMath>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P</m:t>
                              </m:r>
                            </m:e>
                            <m:sub>
                              <m:r>
                                <w:rPr>
                                  <w:rFonts w:ascii="Cambria Math" w:hAnsi="Cambria Math"/>
                                  <w:color w:val="FF0000"/>
                                  <w:kern w:val="24"/>
                                  <w:sz w:val="24"/>
                                  <w:szCs w:val="24"/>
                                </w:rPr>
                                <m:t>V</m:t>
                              </m:r>
                            </m:sub>
                          </m:sSub>
                          <m:r>
                            <w:rPr>
                              <w:rFonts w:ascii="Cambria Math" w:hAnsi="Cambria Math"/>
                              <w:color w:val="FF0000"/>
                              <w:kern w:val="24"/>
                              <w:sz w:val="24"/>
                              <w:szCs w:val="24"/>
                            </w:rPr>
                            <m:t>=</m:t>
                          </m:r>
                          <m:f>
                            <m:fPr>
                              <m:ctrlPr>
                                <w:rPr>
                                  <w:rFonts w:ascii="Cambria Math" w:eastAsia="Cambria Math" w:hAnsi="Cambria Math"/>
                                  <w:i/>
                                  <w:iCs/>
                                  <w:color w:val="FF0000"/>
                                  <w:kern w:val="24"/>
                                  <w:sz w:val="24"/>
                                  <w:szCs w:val="24"/>
                                </w:rPr>
                              </m:ctrlPr>
                            </m:fPr>
                            <m:num>
                              <m:r>
                                <w:rPr>
                                  <w:rFonts w:ascii="Cambria Math" w:eastAsia="Cambria Math" w:hAnsi="Cambria Math"/>
                                  <w:color w:val="FF0000"/>
                                  <w:kern w:val="24"/>
                                  <w:sz w:val="24"/>
                                  <w:szCs w:val="24"/>
                                </w:rPr>
                                <m:t>1</m:t>
                              </m:r>
                            </m:num>
                            <m:den>
                              <m:r>
                                <w:rPr>
                                  <w:rFonts w:ascii="Cambria Math" w:eastAsia="Cambria Math" w:hAnsi="Cambria Math"/>
                                  <w:color w:val="FF0000"/>
                                  <w:kern w:val="24"/>
                                  <w:sz w:val="24"/>
                                  <w:szCs w:val="24"/>
                                </w:rPr>
                                <m:t>2</m:t>
                              </m:r>
                            </m:den>
                          </m:f>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ρ</m:t>
                              </m:r>
                            </m:e>
                            <m:sub>
                              <m:r>
                                <w:rPr>
                                  <w:rFonts w:ascii="Cambria Math" w:eastAsia="Cambria Math" w:hAnsi="Cambria Math"/>
                                  <w:color w:val="FF0000"/>
                                  <w:kern w:val="24"/>
                                  <w:sz w:val="24"/>
                                  <w:szCs w:val="24"/>
                                </w:rPr>
                                <m:t>a</m:t>
                              </m:r>
                            </m:sub>
                          </m:sSub>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C</m:t>
                              </m:r>
                            </m:e>
                            <m:sub>
                              <m:r>
                                <w:rPr>
                                  <w:rFonts w:ascii="Cambria Math" w:eastAsia="Cambria Math" w:hAnsi="Cambria Math"/>
                                  <w:color w:val="FF0000"/>
                                  <w:kern w:val="24"/>
                                  <w:sz w:val="24"/>
                                  <w:szCs w:val="24"/>
                                </w:rPr>
                                <m:t>D</m:t>
                              </m:r>
                            </m:sub>
                          </m:sSub>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A</m:t>
                              </m:r>
                            </m:e>
                            <m:sub>
                              <m:r>
                                <w:rPr>
                                  <w:rFonts w:ascii="Cambria Math" w:eastAsia="Cambria Math" w:hAnsi="Cambria Math"/>
                                  <w:color w:val="FF0000"/>
                                  <w:kern w:val="24"/>
                                  <w:sz w:val="24"/>
                                  <w:szCs w:val="24"/>
                                </w:rPr>
                                <m:t>v</m:t>
                              </m:r>
                            </m:sub>
                          </m:sSub>
                          <m:sSup>
                            <m:sSupPr>
                              <m:ctrlPr>
                                <w:rPr>
                                  <w:rFonts w:ascii="Cambria Math" w:eastAsia="Cambria Math" w:hAnsi="Cambria Math"/>
                                  <w:i/>
                                  <w:iCs/>
                                  <w:color w:val="FF0000"/>
                                  <w:kern w:val="24"/>
                                  <w:sz w:val="24"/>
                                  <w:szCs w:val="24"/>
                                </w:rPr>
                              </m:ctrlPr>
                            </m:sSupPr>
                            <m:e>
                              <m:r>
                                <w:rPr>
                                  <w:rFonts w:ascii="Cambria Math" w:eastAsia="Cambria Math" w:hAnsi="Cambria Math"/>
                                  <w:color w:val="FF0000"/>
                                  <w:kern w:val="24"/>
                                  <w:sz w:val="24"/>
                                  <w:szCs w:val="24"/>
                                </w:rPr>
                                <m:t>v</m:t>
                              </m:r>
                            </m:e>
                            <m:sup>
                              <m:r>
                                <w:rPr>
                                  <w:rFonts w:ascii="Cambria Math" w:eastAsia="Cambria Math" w:hAnsi="Cambria Math"/>
                                  <w:color w:val="FF0000"/>
                                  <w:kern w:val="24"/>
                                  <w:sz w:val="24"/>
                                  <w:szCs w:val="24"/>
                                </w:rPr>
                                <m:t>3</m:t>
                              </m:r>
                            </m:sup>
                          </m:sSup>
                          <m:r>
                            <w:rPr>
                              <w:rFonts w:ascii="Cambria Math" w:eastAsia="Cambria Math" w:hAnsi="Cambria Math"/>
                              <w:color w:val="FF0000"/>
                              <w:kern w:val="24"/>
                              <w:sz w:val="24"/>
                              <w:szCs w:val="24"/>
                            </w:rPr>
                            <m:t>+v</m:t>
                          </m:r>
                          <m:d>
                            <m:dPr>
                              <m:ctrlPr>
                                <w:rPr>
                                  <w:rFonts w:ascii="Cambria Math" w:eastAsia="Cambria Math" w:hAnsi="Cambria Math"/>
                                  <w:i/>
                                  <w:iCs/>
                                  <w:color w:val="FF0000"/>
                                  <w:kern w:val="24"/>
                                  <w:sz w:val="24"/>
                                  <w:szCs w:val="24"/>
                                </w:rPr>
                              </m:ctrlPr>
                            </m:dPr>
                            <m:e>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C</m:t>
                                  </m:r>
                                </m:e>
                                <m:sub>
                                  <m:r>
                                    <w:rPr>
                                      <w:rFonts w:ascii="Cambria Math" w:hAnsi="Cambria Math"/>
                                      <w:color w:val="FF0000"/>
                                      <w:kern w:val="24"/>
                                      <w:sz w:val="24"/>
                                      <w:szCs w:val="24"/>
                                    </w:rPr>
                                    <m:t>R</m:t>
                                  </m:r>
                                </m:sub>
                              </m:sSub>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m:t>
                              </m:r>
                              <m:r>
                                <m:rPr>
                                  <m:nor/>
                                </m:rPr>
                                <w:rPr>
                                  <w:rFonts w:ascii="Cambria Math" w:eastAsia="Cambria Math" w:hAnsi="Cambria Math"/>
                                  <w:i/>
                                  <w:iCs/>
                                  <w:color w:val="FF0000"/>
                                  <w:kern w:val="24"/>
                                  <w:sz w:val="24"/>
                                  <w:szCs w:val="24"/>
                                </w:rPr>
                                <m:t> </m:t>
                              </m:r>
                              <m:r>
                                <w:rPr>
                                  <w:rFonts w:ascii="Cambria Math" w:eastAsia="Cambria Math" w:hAnsi="Cambria Math"/>
                                  <w:color w:val="FF0000"/>
                                  <w:kern w:val="24"/>
                                  <w:sz w:val="24"/>
                                  <w:szCs w:val="24"/>
                                </w:rPr>
                                <m:t>+</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m:t>
                              </m:r>
                              <m:func>
                                <m:funcPr>
                                  <m:ctrlPr>
                                    <w:rPr>
                                      <w:rFonts w:ascii="Cambria Math" w:eastAsiaTheme="minorEastAsia" w:hAnsi="Cambria Math"/>
                                      <w:i/>
                                      <w:iCs/>
                                      <w:color w:val="FF0000"/>
                                      <w:kern w:val="24"/>
                                      <w:sz w:val="24"/>
                                      <w:szCs w:val="24"/>
                                    </w:rPr>
                                  </m:ctrlPr>
                                </m:funcPr>
                                <m:fName>
                                  <m:r>
                                    <w:rPr>
                                      <w:rFonts w:ascii="Cambria Math" w:hAnsi="Cambria Math"/>
                                      <w:color w:val="FF0000"/>
                                      <w:kern w:val="24"/>
                                      <w:sz w:val="24"/>
                                      <w:szCs w:val="24"/>
                                    </w:rPr>
                                    <m:t>sin</m:t>
                                  </m:r>
                                </m:fName>
                                <m:e>
                                  <m:r>
                                    <w:rPr>
                                      <w:rFonts w:ascii="Cambria Math" w:eastAsia="Cambria Math" w:hAnsi="Cambria Math"/>
                                      <w:color w:val="FF0000"/>
                                      <w:kern w:val="24"/>
                                      <w:sz w:val="24"/>
                                      <w:szCs w:val="24"/>
                                    </w:rPr>
                                    <m:t>α</m:t>
                                  </m:r>
                                </m:e>
                              </m:func>
                              <m:r>
                                <w:rPr>
                                  <w:rFonts w:ascii="Cambria Math" w:eastAsia="Cambria Math" w:hAnsi="Cambria Math"/>
                                  <w:color w:val="FF0000"/>
                                  <w:kern w:val="24"/>
                                  <w:sz w:val="24"/>
                                  <w:szCs w:val="24"/>
                                </w:rPr>
                                <m:t>+</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a</m:t>
                                  </m:r>
                                </m:e>
                                <m:sub>
                                  <m:r>
                                    <w:rPr>
                                      <w:rFonts w:ascii="Cambria Math" w:hAnsi="Cambria Math"/>
                                      <w:color w:val="FF0000"/>
                                      <w:kern w:val="24"/>
                                      <w:sz w:val="24"/>
                                      <w:szCs w:val="24"/>
                                    </w:rPr>
                                    <m:t>v</m:t>
                                  </m:r>
                                </m:sub>
                              </m:sSub>
                            </m:e>
                          </m:d>
                        </m:oMath>
                      </m:oMathPara>
                    </w:p>
                    <w:p w14:paraId="4CA48C95" w14:textId="69021541" w:rsidR="00A468C4" w:rsidRPr="00A468C4" w:rsidRDefault="00A468C4"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I recommend for this problem splitting it up into</w:t>
                      </w:r>
                      <w:r w:rsidR="00064534">
                        <w:rPr>
                          <w:rFonts w:ascii="Cambria Math" w:eastAsiaTheme="minorEastAsia" w:hAnsi="+mn-cs"/>
                          <w:i/>
                          <w:iCs/>
                          <w:color w:val="FF0000"/>
                          <w:kern w:val="24"/>
                          <w:sz w:val="24"/>
                          <w:szCs w:val="24"/>
                        </w:rPr>
                        <w:t xml:space="preserve"> the power to overcome the following forces: </w:t>
                      </w:r>
                      <w:r w:rsidR="00652BB4">
                        <w:rPr>
                          <w:rFonts w:ascii="Cambria Math" w:eastAsiaTheme="minorEastAsia" w:hAnsi="+mn-cs"/>
                          <w:i/>
                          <w:iCs/>
                          <w:color w:val="FF0000"/>
                          <w:kern w:val="24"/>
                          <w:sz w:val="24"/>
                          <w:szCs w:val="24"/>
                        </w:rPr>
                        <w:t>(drag</w:t>
                      </w:r>
                      <w:r w:rsidR="00064534">
                        <w:rPr>
                          <w:rFonts w:ascii="Cambria Math" w:eastAsiaTheme="minorEastAsia" w:hAnsi="+mn-cs"/>
                          <w:i/>
                          <w:iCs/>
                          <w:color w:val="FF0000"/>
                          <w:kern w:val="24"/>
                          <w:sz w:val="24"/>
                          <w:szCs w:val="24"/>
                        </w:rPr>
                        <w:t xml:space="preserve"> resistance</w:t>
                      </w:r>
                      <w:r w:rsidR="00652BB4">
                        <w:rPr>
                          <w:rFonts w:ascii="Cambria Math" w:eastAsiaTheme="minorEastAsia" w:hAnsi="+mn-cs"/>
                          <w:i/>
                          <w:iCs/>
                          <w:color w:val="FF0000"/>
                          <w:kern w:val="24"/>
                          <w:sz w:val="24"/>
                          <w:szCs w:val="24"/>
                        </w:rPr>
                        <w:t xml:space="preserve">, </w:t>
                      </w:r>
                      <w:r w:rsidR="00064534">
                        <w:rPr>
                          <w:rFonts w:ascii="Cambria Math" w:eastAsiaTheme="minorEastAsia" w:hAnsi="+mn-cs"/>
                          <w:i/>
                          <w:iCs/>
                          <w:color w:val="FF0000"/>
                          <w:kern w:val="24"/>
                          <w:sz w:val="24"/>
                          <w:szCs w:val="24"/>
                        </w:rPr>
                        <w:t xml:space="preserve">rolling resistance, </w:t>
                      </w:r>
                      <w:r w:rsidR="00F24C5E">
                        <w:rPr>
                          <w:rFonts w:ascii="Cambria Math" w:eastAsiaTheme="minorEastAsia" w:hAnsi="+mn-cs"/>
                          <w:i/>
                          <w:iCs/>
                          <w:color w:val="FF0000"/>
                          <w:kern w:val="24"/>
                          <w:sz w:val="24"/>
                          <w:szCs w:val="24"/>
                        </w:rPr>
                        <w:t xml:space="preserve">gravitational resistance, </w:t>
                      </w:r>
                      <w:r w:rsidR="00064534">
                        <w:rPr>
                          <w:rFonts w:ascii="Cambria Math" w:eastAsiaTheme="minorEastAsia" w:hAnsi="+mn-cs"/>
                          <w:i/>
                          <w:iCs/>
                          <w:color w:val="FF0000"/>
                          <w:kern w:val="24"/>
                          <w:sz w:val="24"/>
                          <w:szCs w:val="24"/>
                        </w:rPr>
                        <w:t>and acceleration resistance)</w:t>
                      </w:r>
                    </w:p>
                    <w:p w14:paraId="603D7D83" w14:textId="3267D726" w:rsidR="0065379D" w:rsidRPr="00237D6A" w:rsidRDefault="00954A1D" w:rsidP="00A468C4">
                      <w:pPr>
                        <w:rPr>
                          <w:rFonts w:ascii="Cambria Math" w:eastAsiaTheme="minorEastAsia" w:hAnsi="+mn-cs"/>
                          <w:i/>
                          <w:iCs/>
                          <w:color w:val="FF0000"/>
                          <w:kern w:val="24"/>
                          <w:sz w:val="24"/>
                          <w:szCs w:val="24"/>
                        </w:rPr>
                      </w:pPr>
                      <m:oMathPara>
                        <m:oMathParaPr>
                          <m:jc m:val="centerGroup"/>
                        </m:oMathParaPr>
                        <m:oMath>
                          <m:r>
                            <w:rPr>
                              <w:rFonts w:ascii="Cambria Math" w:eastAsia="Cambria Math" w:hAnsi="Cambria Math"/>
                              <w:color w:val="FF0000"/>
                              <w:kern w:val="24"/>
                              <w:sz w:val="24"/>
                              <w:szCs w:val="24"/>
                            </w:rPr>
                            <m:t>=</m:t>
                          </m:r>
                          <m:f>
                            <m:fPr>
                              <m:ctrlPr>
                                <w:rPr>
                                  <w:rFonts w:ascii="Cambria Math" w:eastAsia="Cambria Math" w:hAnsi="Cambria Math"/>
                                  <w:i/>
                                  <w:iCs/>
                                  <w:color w:val="FF0000"/>
                                  <w:kern w:val="24"/>
                                  <w:sz w:val="24"/>
                                  <w:szCs w:val="24"/>
                                </w:rPr>
                              </m:ctrlPr>
                            </m:fPr>
                            <m:num>
                              <m:r>
                                <w:rPr>
                                  <w:rFonts w:ascii="Cambria Math" w:eastAsia="Cambria Math" w:hAnsi="Cambria Math"/>
                                  <w:color w:val="FF0000"/>
                                  <w:kern w:val="24"/>
                                  <w:sz w:val="24"/>
                                  <w:szCs w:val="24"/>
                                </w:rPr>
                                <m:t>1</m:t>
                              </m:r>
                            </m:num>
                            <m:den>
                              <m:r>
                                <w:rPr>
                                  <w:rFonts w:ascii="Cambria Math" w:eastAsia="Cambria Math" w:hAnsi="Cambria Math"/>
                                  <w:color w:val="FF0000"/>
                                  <w:kern w:val="24"/>
                                  <w:sz w:val="24"/>
                                  <w:szCs w:val="24"/>
                                </w:rPr>
                                <m:t>2</m:t>
                              </m:r>
                            </m:den>
                          </m:f>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ρ</m:t>
                              </m:r>
                            </m:e>
                            <m:sub>
                              <m:r>
                                <w:rPr>
                                  <w:rFonts w:ascii="Cambria Math" w:eastAsia="Cambria Math" w:hAnsi="Cambria Math"/>
                                  <w:color w:val="FF0000"/>
                                  <w:kern w:val="24"/>
                                  <w:sz w:val="24"/>
                                  <w:szCs w:val="24"/>
                                </w:rPr>
                                <m:t>a</m:t>
                              </m:r>
                            </m:sub>
                          </m:sSub>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C</m:t>
                              </m:r>
                            </m:e>
                            <m:sub>
                              <m:r>
                                <w:rPr>
                                  <w:rFonts w:ascii="Cambria Math" w:eastAsia="Cambria Math" w:hAnsi="Cambria Math"/>
                                  <w:color w:val="FF0000"/>
                                  <w:kern w:val="24"/>
                                  <w:sz w:val="24"/>
                                  <w:szCs w:val="24"/>
                                </w:rPr>
                                <m:t>D</m:t>
                              </m:r>
                            </m:sub>
                          </m:sSub>
                          <m:sSub>
                            <m:sSubPr>
                              <m:ctrlPr>
                                <w:rPr>
                                  <w:rFonts w:ascii="Cambria Math" w:eastAsia="Cambria Math" w:hAnsi="Cambria Math"/>
                                  <w:i/>
                                  <w:iCs/>
                                  <w:color w:val="FF0000"/>
                                  <w:kern w:val="24"/>
                                  <w:sz w:val="24"/>
                                  <w:szCs w:val="24"/>
                                </w:rPr>
                              </m:ctrlPr>
                            </m:sSubPr>
                            <m:e>
                              <m:r>
                                <w:rPr>
                                  <w:rFonts w:ascii="Cambria Math" w:eastAsia="Cambria Math" w:hAnsi="Cambria Math"/>
                                  <w:color w:val="FF0000"/>
                                  <w:kern w:val="24"/>
                                  <w:sz w:val="24"/>
                                  <w:szCs w:val="24"/>
                                </w:rPr>
                                <m:t>A</m:t>
                              </m:r>
                            </m:e>
                            <m:sub>
                              <m:r>
                                <w:rPr>
                                  <w:rFonts w:ascii="Cambria Math" w:eastAsia="Cambria Math" w:hAnsi="Cambria Math"/>
                                  <w:color w:val="FF0000"/>
                                  <w:kern w:val="24"/>
                                  <w:sz w:val="24"/>
                                  <w:szCs w:val="24"/>
                                </w:rPr>
                                <m:t>v</m:t>
                              </m:r>
                            </m:sub>
                          </m:sSub>
                          <m:sSup>
                            <m:sSupPr>
                              <m:ctrlPr>
                                <w:rPr>
                                  <w:rFonts w:ascii="Cambria Math" w:eastAsia="Cambria Math" w:hAnsi="Cambria Math"/>
                                  <w:i/>
                                  <w:iCs/>
                                  <w:color w:val="FF0000"/>
                                  <w:kern w:val="24"/>
                                  <w:sz w:val="24"/>
                                  <w:szCs w:val="24"/>
                                </w:rPr>
                              </m:ctrlPr>
                            </m:sSupPr>
                            <m:e>
                              <m:r>
                                <w:rPr>
                                  <w:rFonts w:ascii="Cambria Math" w:eastAsia="Cambria Math" w:hAnsi="Cambria Math"/>
                                  <w:color w:val="FF0000"/>
                                  <w:kern w:val="24"/>
                                  <w:sz w:val="24"/>
                                  <w:szCs w:val="24"/>
                                </w:rPr>
                                <m:t>v</m:t>
                              </m:r>
                            </m:e>
                            <m:sup>
                              <m:r>
                                <w:rPr>
                                  <w:rFonts w:ascii="Cambria Math" w:eastAsia="Cambria Math" w:hAnsi="Cambria Math"/>
                                  <w:color w:val="FF0000"/>
                                  <w:kern w:val="24"/>
                                  <w:sz w:val="24"/>
                                  <w:szCs w:val="24"/>
                                </w:rPr>
                                <m:t>3</m:t>
                              </m:r>
                            </m:sup>
                          </m:sSup>
                          <m:r>
                            <w:rPr>
                              <w:rFonts w:ascii="Cambria Math" w:eastAsia="Cambria Math" w:hAnsi="Cambria Math"/>
                              <w:color w:val="FF0000"/>
                              <w:kern w:val="24"/>
                              <w:sz w:val="24"/>
                              <w:szCs w:val="24"/>
                            </w:rPr>
                            <m:t>+</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C</m:t>
                              </m:r>
                            </m:e>
                            <m:sub>
                              <m:r>
                                <w:rPr>
                                  <w:rFonts w:ascii="Cambria Math" w:hAnsi="Cambria Math"/>
                                  <w:color w:val="FF0000"/>
                                  <w:kern w:val="24"/>
                                  <w:sz w:val="24"/>
                                  <w:szCs w:val="24"/>
                                </w:rPr>
                                <m:t>R</m:t>
                              </m:r>
                            </m:sub>
                          </m:sSub>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v</m:t>
                          </m:r>
                          <m:r>
                            <m:rPr>
                              <m:nor/>
                            </m:rPr>
                            <w:rPr>
                              <w:rFonts w:ascii="Cambria Math" w:eastAsia="Cambria Math" w:hAnsi="Cambria Math"/>
                              <w:i/>
                              <w:iCs/>
                              <w:color w:val="FF0000"/>
                              <w:kern w:val="24"/>
                              <w:sz w:val="24"/>
                              <w:szCs w:val="24"/>
                            </w:rPr>
                            <m:t> </m:t>
                          </m:r>
                          <m:r>
                            <w:rPr>
                              <w:rFonts w:ascii="Cambria Math" w:eastAsia="Cambria Math" w:hAnsi="Cambria Math"/>
                              <w:color w:val="FF0000"/>
                              <w:kern w:val="24"/>
                              <w:sz w:val="24"/>
                              <w:szCs w:val="24"/>
                            </w:rPr>
                            <m:t>+</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m:t>
                          </m:r>
                          <m:func>
                            <m:funcPr>
                              <m:ctrlPr>
                                <w:rPr>
                                  <w:rFonts w:ascii="Cambria Math" w:eastAsiaTheme="minorEastAsia" w:hAnsi="Cambria Math"/>
                                  <w:i/>
                                  <w:iCs/>
                                  <w:color w:val="FF0000"/>
                                  <w:kern w:val="24"/>
                                  <w:sz w:val="24"/>
                                  <w:szCs w:val="24"/>
                                </w:rPr>
                              </m:ctrlPr>
                            </m:funcPr>
                            <m:fName>
                              <m:r>
                                <w:rPr>
                                  <w:rFonts w:ascii="Cambria Math" w:hAnsi="Cambria Math"/>
                                  <w:color w:val="FF0000"/>
                                  <w:kern w:val="24"/>
                                  <w:sz w:val="24"/>
                                  <w:szCs w:val="24"/>
                                </w:rPr>
                                <m:t>sin</m:t>
                              </m:r>
                            </m:fName>
                            <m:e>
                              <m:r>
                                <w:rPr>
                                  <w:rFonts w:ascii="Cambria Math" w:eastAsia="Cambria Math" w:hAnsi="Cambria Math"/>
                                  <w:color w:val="FF0000"/>
                                  <w:kern w:val="24"/>
                                  <w:sz w:val="24"/>
                                  <w:szCs w:val="24"/>
                                </w:rPr>
                                <m:t>α</m:t>
                              </m:r>
                            </m:e>
                          </m:func>
                          <m:r>
                            <w:rPr>
                              <w:rFonts w:ascii="Cambria Math" w:eastAsia="Cambria Math" w:hAnsi="Cambria Math"/>
                              <w:color w:val="FF0000"/>
                              <w:kern w:val="24"/>
                              <w:sz w:val="24"/>
                              <w:szCs w:val="24"/>
                            </w:rPr>
                            <m:t>v+</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a</m:t>
                              </m:r>
                            </m:e>
                            <m:sub>
                              <m:r>
                                <w:rPr>
                                  <w:rFonts w:ascii="Cambria Math" w:hAnsi="Cambria Math"/>
                                  <w:color w:val="FF0000"/>
                                  <w:kern w:val="24"/>
                                  <w:sz w:val="24"/>
                                  <w:szCs w:val="24"/>
                                </w:rPr>
                                <m:t>v</m:t>
                              </m:r>
                            </m:sub>
                          </m:sSub>
                          <m:r>
                            <w:rPr>
                              <w:rFonts w:ascii="Cambria Math" w:eastAsiaTheme="minorEastAsia" w:hAnsi="Cambria Math"/>
                              <w:color w:val="FF0000"/>
                              <w:kern w:val="24"/>
                              <w:sz w:val="24"/>
                              <w:szCs w:val="24"/>
                            </w:rPr>
                            <m:t>v</m:t>
                          </m:r>
                        </m:oMath>
                      </m:oMathPara>
                    </w:p>
                    <w:p w14:paraId="54B59CC1" w14:textId="255F22F7" w:rsidR="00237D6A" w:rsidRDefault="00237D6A"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Power to overcome  gravitational resistance , can be calculated from the grade</w:t>
                      </w:r>
                      <w:r w:rsidR="00174DFB">
                        <w:rPr>
                          <w:rFonts w:ascii="Cambria Math" w:eastAsiaTheme="minorEastAsia" w:hAnsi="+mn-cs"/>
                          <w:i/>
                          <w:iCs/>
                          <w:color w:val="FF0000"/>
                          <w:kern w:val="24"/>
                          <w:sz w:val="24"/>
                          <w:szCs w:val="24"/>
                        </w:rPr>
                        <w:t>:</w:t>
                      </w:r>
                    </w:p>
                    <w:p w14:paraId="53BE5D30" w14:textId="4A4813B9" w:rsidR="00174DFB" w:rsidRPr="00237D6A" w:rsidRDefault="00000000" w:rsidP="00174DFB">
                      <w:pPr>
                        <w:rPr>
                          <w:rFonts w:ascii="Cambria Math" w:eastAsiaTheme="minorEastAsia" w:hAnsi="+mn-cs"/>
                          <w:i/>
                          <w:iCs/>
                          <w:color w:val="FF0000"/>
                          <w:kern w:val="24"/>
                          <w:sz w:val="24"/>
                          <w:szCs w:val="24"/>
                        </w:rPr>
                      </w:pPr>
                      <m:oMathPara>
                        <m:oMathParaPr>
                          <m:jc m:val="centerGroup"/>
                        </m:oMathParaPr>
                        <m:oMath>
                          <m:sSub>
                            <m:sSubPr>
                              <m:ctrlPr>
                                <w:rPr>
                                  <w:rFonts w:ascii="Cambria Math" w:eastAsiaTheme="minorEastAsia" w:hAnsi="Cambria Math"/>
                                  <w:i/>
                                  <w:iCs/>
                                  <w:color w:val="FF0000"/>
                                  <w:kern w:val="24"/>
                                  <w:sz w:val="24"/>
                                  <w:szCs w:val="24"/>
                                </w:rPr>
                              </m:ctrlPr>
                            </m:sSubPr>
                            <m:e>
                              <m:r>
                                <w:rPr>
                                  <w:rFonts w:ascii="Cambria Math" w:eastAsiaTheme="minorEastAsia" w:hAnsi="Cambria Math"/>
                                  <w:color w:val="FF0000"/>
                                  <w:kern w:val="24"/>
                                  <w:sz w:val="24"/>
                                  <w:szCs w:val="24"/>
                                </w:rPr>
                                <m:t>G</m:t>
                              </m:r>
                            </m:e>
                            <m:sub>
                              <m:r>
                                <w:rPr>
                                  <w:rFonts w:ascii="Cambria Math" w:eastAsiaTheme="minorEastAsia" w:hAnsi="Cambria Math"/>
                                  <w:color w:val="FF0000"/>
                                  <w:kern w:val="24"/>
                                  <w:sz w:val="24"/>
                                  <w:szCs w:val="24"/>
                                </w:rPr>
                                <m:t>power</m:t>
                              </m:r>
                            </m:sub>
                          </m:sSub>
                          <m:r>
                            <w:rPr>
                              <w:rFonts w:ascii="Cambria Math" w:eastAsia="Cambria Math" w:hAnsi="Cambria Math"/>
                              <w:color w:val="FF0000"/>
                              <w:kern w:val="24"/>
                              <w:sz w:val="24"/>
                              <w:szCs w:val="24"/>
                            </w:rPr>
                            <m:t>(W)=</m:t>
                          </m:r>
                          <m:sSub>
                            <m:sSubPr>
                              <m:ctrlPr>
                                <w:rPr>
                                  <w:rFonts w:ascii="Cambria Math" w:eastAsiaTheme="minorEastAsia" w:hAnsi="Cambria Math"/>
                                  <w:i/>
                                  <w:iCs/>
                                  <w:color w:val="FF0000"/>
                                  <w:kern w:val="24"/>
                                  <w:sz w:val="24"/>
                                  <w:szCs w:val="24"/>
                                </w:rPr>
                              </m:ctrlPr>
                            </m:sSubPr>
                            <m:e>
                              <m:r>
                                <w:rPr>
                                  <w:rFonts w:ascii="Cambria Math" w:hAnsi="Cambria Math"/>
                                  <w:color w:val="FF0000"/>
                                  <w:kern w:val="24"/>
                                  <w:sz w:val="24"/>
                                  <w:szCs w:val="24"/>
                                </w:rPr>
                                <m:t>m</m:t>
                              </m:r>
                            </m:e>
                            <m:sub>
                              <m:r>
                                <w:rPr>
                                  <w:rFonts w:ascii="Cambria Math" w:hAnsi="Cambria Math"/>
                                  <w:color w:val="FF0000"/>
                                  <w:kern w:val="24"/>
                                  <w:sz w:val="24"/>
                                  <w:szCs w:val="24"/>
                                </w:rPr>
                                <m:t>v</m:t>
                              </m:r>
                            </m:sub>
                          </m:sSub>
                          <m:r>
                            <w:rPr>
                              <w:rFonts w:ascii="Cambria Math" w:hAnsi="Cambria Math"/>
                              <w:color w:val="FF0000"/>
                              <w:kern w:val="24"/>
                              <w:sz w:val="24"/>
                              <w:szCs w:val="24"/>
                            </w:rPr>
                            <m:t>g</m:t>
                          </m:r>
                          <m:func>
                            <m:funcPr>
                              <m:ctrlPr>
                                <w:rPr>
                                  <w:rFonts w:ascii="Cambria Math" w:eastAsiaTheme="minorEastAsia" w:hAnsi="Cambria Math"/>
                                  <w:i/>
                                  <w:iCs/>
                                  <w:color w:val="FF0000"/>
                                  <w:kern w:val="24"/>
                                  <w:sz w:val="24"/>
                                  <w:szCs w:val="24"/>
                                </w:rPr>
                              </m:ctrlPr>
                            </m:funcPr>
                            <m:fName>
                              <m:r>
                                <w:rPr>
                                  <w:rFonts w:ascii="Cambria Math" w:hAnsi="Cambria Math"/>
                                  <w:color w:val="FF0000"/>
                                  <w:kern w:val="24"/>
                                  <w:sz w:val="24"/>
                                  <w:szCs w:val="24"/>
                                </w:rPr>
                                <m:t>sin</m:t>
                              </m:r>
                            </m:fName>
                            <m:e>
                              <m:r>
                                <w:rPr>
                                  <w:rFonts w:ascii="Cambria Math" w:eastAsia="Cambria Math" w:hAnsi="Cambria Math"/>
                                  <w:color w:val="FF0000"/>
                                  <w:kern w:val="24"/>
                                  <w:sz w:val="24"/>
                                  <w:szCs w:val="24"/>
                                </w:rPr>
                                <m:t>α</m:t>
                              </m:r>
                            </m:e>
                          </m:func>
                          <m:r>
                            <w:rPr>
                              <w:rFonts w:ascii="Cambria Math" w:eastAsia="Cambria Math" w:hAnsi="Cambria Math"/>
                              <w:color w:val="FF0000"/>
                              <w:kern w:val="24"/>
                              <w:sz w:val="24"/>
                              <w:szCs w:val="24"/>
                            </w:rPr>
                            <m:t>v=</m:t>
                          </m:r>
                          <m:d>
                            <m:dPr>
                              <m:ctrlPr>
                                <w:rPr>
                                  <w:rFonts w:ascii="Cambria Math" w:eastAsia="Cambria Math" w:hAnsi="Cambria Math"/>
                                  <w:i/>
                                  <w:iCs/>
                                  <w:color w:val="FF0000"/>
                                  <w:kern w:val="24"/>
                                  <w:sz w:val="24"/>
                                  <w:szCs w:val="24"/>
                                </w:rPr>
                              </m:ctrlPr>
                            </m:dPr>
                            <m:e>
                              <m:r>
                                <w:rPr>
                                  <w:rFonts w:ascii="Cambria Math" w:eastAsia="Cambria Math" w:hAnsi="Cambria Math"/>
                                  <w:color w:val="FF0000"/>
                                  <w:kern w:val="24"/>
                                  <w:sz w:val="24"/>
                                  <w:szCs w:val="24"/>
                                </w:rPr>
                                <m:t>20,000 kg</m:t>
                              </m:r>
                            </m:e>
                          </m:d>
                          <m:r>
                            <w:rPr>
                              <w:rFonts w:ascii="Cambria Math" w:eastAsia="Cambria Math" w:hAnsi="Cambria Math"/>
                              <w:color w:val="FF0000"/>
                              <w:kern w:val="24"/>
                              <w:sz w:val="24"/>
                              <w:szCs w:val="24"/>
                            </w:rPr>
                            <m:t>(9.81</m:t>
                          </m:r>
                          <m:f>
                            <m:fPr>
                              <m:ctrlPr>
                                <w:rPr>
                                  <w:rFonts w:ascii="Cambria Math" w:eastAsia="Cambria Math" w:hAnsi="Cambria Math"/>
                                  <w:i/>
                                  <w:iCs/>
                                  <w:color w:val="FF0000"/>
                                  <w:kern w:val="24"/>
                                  <w:sz w:val="24"/>
                                  <w:szCs w:val="24"/>
                                </w:rPr>
                              </m:ctrlPr>
                            </m:fPr>
                            <m:num>
                              <m:r>
                                <w:rPr>
                                  <w:rFonts w:ascii="Cambria Math" w:eastAsia="Cambria Math" w:hAnsi="Cambria Math"/>
                                  <w:color w:val="FF0000"/>
                                  <w:kern w:val="24"/>
                                  <w:sz w:val="24"/>
                                  <w:szCs w:val="24"/>
                                </w:rPr>
                                <m:t>m</m:t>
                              </m:r>
                            </m:num>
                            <m:den>
                              <m:sSup>
                                <m:sSupPr>
                                  <m:ctrlPr>
                                    <w:rPr>
                                      <w:rFonts w:ascii="Cambria Math" w:eastAsia="Cambria Math" w:hAnsi="Cambria Math"/>
                                      <w:i/>
                                      <w:iCs/>
                                      <w:color w:val="FF0000"/>
                                      <w:kern w:val="24"/>
                                      <w:sz w:val="24"/>
                                      <w:szCs w:val="24"/>
                                    </w:rPr>
                                  </m:ctrlPr>
                                </m:sSupPr>
                                <m:e>
                                  <m:r>
                                    <w:rPr>
                                      <w:rFonts w:ascii="Cambria Math" w:eastAsia="Cambria Math" w:hAnsi="Cambria Math"/>
                                      <w:color w:val="FF0000"/>
                                      <w:kern w:val="24"/>
                                      <w:sz w:val="24"/>
                                      <w:szCs w:val="24"/>
                                    </w:rPr>
                                    <m:t>s</m:t>
                                  </m:r>
                                </m:e>
                                <m:sup>
                                  <m:r>
                                    <w:rPr>
                                      <w:rFonts w:ascii="Cambria Math" w:eastAsia="Cambria Math" w:hAnsi="Cambria Math"/>
                                      <w:color w:val="FF0000"/>
                                      <w:kern w:val="24"/>
                                      <w:sz w:val="24"/>
                                      <w:szCs w:val="24"/>
                                    </w:rPr>
                                    <m:t>2</m:t>
                                  </m:r>
                                </m:sup>
                              </m:sSup>
                            </m:den>
                          </m:f>
                          <m:r>
                            <w:rPr>
                              <w:rFonts w:ascii="Cambria Math" w:eastAsia="Cambria Math" w:hAnsi="Cambria Math"/>
                              <w:color w:val="FF0000"/>
                              <w:kern w:val="24"/>
                              <w:sz w:val="24"/>
                              <w:szCs w:val="24"/>
                            </w:rPr>
                            <m:t>)</m:t>
                          </m:r>
                          <m:func>
                            <m:funcPr>
                              <m:ctrlPr>
                                <w:rPr>
                                  <w:rFonts w:ascii="Cambria Math" w:eastAsia="Cambria Math" w:hAnsi="Cambria Math"/>
                                  <w:iCs/>
                                  <w:color w:val="FF0000"/>
                                  <w:kern w:val="24"/>
                                  <w:sz w:val="24"/>
                                  <w:szCs w:val="24"/>
                                </w:rPr>
                              </m:ctrlPr>
                            </m:funcPr>
                            <m:fName>
                              <m:r>
                                <m:rPr>
                                  <m:sty m:val="p"/>
                                </m:rPr>
                                <w:rPr>
                                  <w:rFonts w:ascii="Cambria Math" w:eastAsia="Cambria Math" w:hAnsi="Cambria Math"/>
                                  <w:color w:val="FF0000"/>
                                  <w:kern w:val="24"/>
                                  <w:sz w:val="24"/>
                                  <w:szCs w:val="24"/>
                                </w:rPr>
                                <m:t>sin</m:t>
                              </m:r>
                            </m:fName>
                            <m:e>
                              <m:r>
                                <w:rPr>
                                  <w:rFonts w:ascii="Cambria Math" w:eastAsia="Cambria Math" w:hAnsi="Cambria Math"/>
                                  <w:color w:val="FF0000"/>
                                  <w:kern w:val="24"/>
                                  <w:sz w:val="24"/>
                                  <w:szCs w:val="24"/>
                                </w:rPr>
                                <m:t>(</m:t>
                              </m:r>
                              <m:func>
                                <m:funcPr>
                                  <m:ctrlPr>
                                    <w:rPr>
                                      <w:rFonts w:ascii="Cambria Math" w:eastAsia="Cambria Math" w:hAnsi="Cambria Math"/>
                                      <w:i/>
                                      <w:iCs/>
                                      <w:color w:val="FF0000"/>
                                      <w:kern w:val="24"/>
                                      <w:sz w:val="24"/>
                                      <w:szCs w:val="24"/>
                                    </w:rPr>
                                  </m:ctrlPr>
                                </m:funcPr>
                                <m:fName>
                                  <m:sSup>
                                    <m:sSupPr>
                                      <m:ctrlPr>
                                        <w:rPr>
                                          <w:rFonts w:ascii="Cambria Math" w:eastAsia="Cambria Math" w:hAnsi="Cambria Math"/>
                                          <w:i/>
                                          <w:iCs/>
                                          <w:color w:val="FF0000"/>
                                          <w:kern w:val="24"/>
                                          <w:sz w:val="24"/>
                                          <w:szCs w:val="24"/>
                                        </w:rPr>
                                      </m:ctrlPr>
                                    </m:sSupPr>
                                    <m:e>
                                      <m:r>
                                        <m:rPr>
                                          <m:sty m:val="p"/>
                                        </m:rPr>
                                        <w:rPr>
                                          <w:rFonts w:ascii="Cambria Math" w:eastAsia="Cambria Math" w:hAnsi="Cambria Math"/>
                                          <w:color w:val="FF0000"/>
                                          <w:kern w:val="24"/>
                                          <w:sz w:val="24"/>
                                          <w:szCs w:val="24"/>
                                        </w:rPr>
                                        <m:t>tan</m:t>
                                      </m:r>
                                    </m:e>
                                    <m:sup>
                                      <m:r>
                                        <w:rPr>
                                          <w:rFonts w:ascii="Cambria Math" w:eastAsia="Cambria Math" w:hAnsi="Cambria Math"/>
                                          <w:color w:val="FF0000"/>
                                          <w:kern w:val="24"/>
                                          <w:sz w:val="24"/>
                                          <w:szCs w:val="24"/>
                                        </w:rPr>
                                        <m:t>-1</m:t>
                                      </m:r>
                                    </m:sup>
                                  </m:sSup>
                                </m:fName>
                                <m:e>
                                  <m:r>
                                    <w:rPr>
                                      <w:rFonts w:ascii="Cambria Math" w:eastAsia="Cambria Math" w:hAnsi="Cambria Math"/>
                                      <w:color w:val="FF0000"/>
                                      <w:kern w:val="24"/>
                                      <w:sz w:val="24"/>
                                      <w:szCs w:val="24"/>
                                    </w:rPr>
                                    <m:t>(grade))(vehicle speed m/s)</m:t>
                                  </m:r>
                                </m:e>
                              </m:func>
                            </m:e>
                          </m:func>
                        </m:oMath>
                      </m:oMathPara>
                    </w:p>
                    <w:p w14:paraId="4DCD1D45" w14:textId="7227BA02" w:rsidR="00174DFB" w:rsidRDefault="00DF3E5D"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Make sure all your units are converted to SI</w:t>
                      </w:r>
                    </w:p>
                    <w:p w14:paraId="7917C96C" w14:textId="3BDD9A9B" w:rsidR="002567C0" w:rsidRDefault="002567C0"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Figure is below</w:t>
                      </w:r>
                    </w:p>
                    <w:p w14:paraId="3F8104CD" w14:textId="5D11BCF8" w:rsidR="0033165E" w:rsidRPr="0065379D" w:rsidRDefault="00980A5D" w:rsidP="00A468C4">
                      <w:pPr>
                        <w:rPr>
                          <w:rFonts w:ascii="Cambria Math" w:eastAsiaTheme="minorEastAsia" w:hAnsi="+mn-cs"/>
                          <w:i/>
                          <w:iCs/>
                          <w:color w:val="FF0000"/>
                          <w:kern w:val="24"/>
                          <w:sz w:val="24"/>
                          <w:szCs w:val="24"/>
                        </w:rPr>
                      </w:pPr>
                      <w:r>
                        <w:rPr>
                          <w:rFonts w:ascii="Cambria Math" w:eastAsiaTheme="minorEastAsia" w:hAnsi="+mn-cs"/>
                          <w:i/>
                          <w:iCs/>
                          <w:color w:val="FF0000"/>
                          <w:kern w:val="24"/>
                          <w:sz w:val="24"/>
                          <w:szCs w:val="24"/>
                        </w:rPr>
                        <w:t>2</w:t>
                      </w:r>
                      <w:r w:rsidR="0033165E">
                        <w:rPr>
                          <w:rFonts w:ascii="Cambria Math" w:eastAsiaTheme="minorEastAsia" w:hAnsi="+mn-cs"/>
                          <w:i/>
                          <w:iCs/>
                          <w:color w:val="FF0000"/>
                          <w:kern w:val="24"/>
                          <w:sz w:val="24"/>
                          <w:szCs w:val="24"/>
                        </w:rPr>
                        <w:t>0 pts</w:t>
                      </w:r>
                    </w:p>
                  </w:txbxContent>
                </v:textbox>
                <w10:anchorlock/>
              </v:shape>
            </w:pict>
          </mc:Fallback>
        </mc:AlternateContent>
      </w:r>
    </w:p>
    <w:p w14:paraId="1D7EB3F0" w14:textId="433DDD1C" w:rsidR="00A468C4" w:rsidRPr="00A468C4" w:rsidRDefault="00A468C4" w:rsidP="002F4F66">
      <w:pPr>
        <w:pStyle w:val="ListParagraph"/>
        <w:ind w:left="792"/>
        <w:rPr>
          <w:color w:val="FF0000"/>
        </w:rPr>
      </w:pPr>
    </w:p>
    <w:p w14:paraId="7D76D5F2" w14:textId="77777777" w:rsidR="002F4F66" w:rsidRDefault="002F4F66" w:rsidP="002F4F66">
      <w:pPr>
        <w:pStyle w:val="ListParagraph"/>
        <w:ind w:left="792"/>
      </w:pPr>
    </w:p>
    <w:p w14:paraId="7FBF9529" w14:textId="00D33A85" w:rsidR="00FC5493" w:rsidRDefault="00FC5493" w:rsidP="002F4F66">
      <w:pPr>
        <w:pStyle w:val="ListParagraph"/>
        <w:numPr>
          <w:ilvl w:val="1"/>
          <w:numId w:val="7"/>
        </w:numPr>
      </w:pPr>
      <w:r>
        <w:t xml:space="preserve">The </w:t>
      </w:r>
      <w:r w:rsidR="003D6980">
        <w:t xml:space="preserve">NREL </w:t>
      </w:r>
      <w:r>
        <w:t>drayage drive cycle provides the engine speed (rpm), torque (Nm), and engine power (kW)</w:t>
      </w:r>
      <w:r w:rsidR="003D6980">
        <w:t xml:space="preserve"> for a representative vehicle. </w:t>
      </w:r>
    </w:p>
    <w:p w14:paraId="4278AC00" w14:textId="77777777" w:rsidR="003D6980" w:rsidRDefault="003D6980" w:rsidP="003D6980">
      <w:pPr>
        <w:pStyle w:val="ListParagraph"/>
        <w:ind w:left="792"/>
      </w:pPr>
    </w:p>
    <w:p w14:paraId="39078398" w14:textId="1E943640" w:rsidR="00515F28" w:rsidRDefault="00820D72" w:rsidP="00FC5493">
      <w:pPr>
        <w:pStyle w:val="ListParagraph"/>
        <w:ind w:left="792"/>
      </w:pPr>
      <w:r>
        <w:t xml:space="preserve">Graph at least a subsection of the second-by-second </w:t>
      </w:r>
      <w:r w:rsidR="008273DA">
        <w:t xml:space="preserve">tractive power and the </w:t>
      </w:r>
      <w:r>
        <w:t xml:space="preserve">engine power along with the calculated tractive power from 2.1. </w:t>
      </w:r>
    </w:p>
    <w:p w14:paraId="36F1FA69" w14:textId="77777777" w:rsidR="002F4F66" w:rsidRDefault="002F4F66" w:rsidP="00FC5493">
      <w:pPr>
        <w:pStyle w:val="ListParagraph"/>
        <w:ind w:left="792"/>
      </w:pPr>
    </w:p>
    <w:p w14:paraId="4AB6FF05" w14:textId="3349162F" w:rsidR="00820D72" w:rsidRDefault="00820D72" w:rsidP="00FC5493">
      <w:pPr>
        <w:pStyle w:val="ListParagraph"/>
        <w:ind w:left="792"/>
      </w:pPr>
      <w:r>
        <w:t xml:space="preserve">How do the second-by-second data compare? </w:t>
      </w:r>
      <w:r w:rsidR="00515F28">
        <w:t>Does it make sense?</w:t>
      </w:r>
    </w:p>
    <w:p w14:paraId="15E4E9E3" w14:textId="09ED67A9" w:rsidR="00323E9E" w:rsidRDefault="00323E9E" w:rsidP="00FC5493">
      <w:pPr>
        <w:pStyle w:val="ListParagraph"/>
        <w:ind w:left="792"/>
      </w:pPr>
    </w:p>
    <w:p w14:paraId="3E811345" w14:textId="2409BF8F" w:rsidR="002F4F66" w:rsidRDefault="00323E9E" w:rsidP="00820D72">
      <w:pPr>
        <w:pStyle w:val="ListParagraph"/>
        <w:ind w:left="792"/>
      </w:pPr>
      <w:r>
        <w:t>(original time)</w:t>
      </w:r>
    </w:p>
    <w:p w14:paraId="74182121" w14:textId="1AF8CC75" w:rsidR="004D7785" w:rsidRDefault="004D7785" w:rsidP="00820D72">
      <w:pPr>
        <w:pStyle w:val="ListParagraph"/>
        <w:ind w:left="792"/>
      </w:pPr>
      <w:r>
        <w:rPr>
          <w:noProof/>
        </w:rPr>
        <w:drawing>
          <wp:inline distT="0" distB="0" distL="0" distR="0" wp14:anchorId="55C86491" wp14:editId="1C182CB7">
            <wp:extent cx="5943600" cy="2287649"/>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287649"/>
                    </a:xfrm>
                    <a:prstGeom prst="rect">
                      <a:avLst/>
                    </a:prstGeom>
                    <a:noFill/>
                  </pic:spPr>
                </pic:pic>
              </a:graphicData>
            </a:graphic>
          </wp:inline>
        </w:drawing>
      </w:r>
    </w:p>
    <w:p w14:paraId="3069A169" w14:textId="023D8B10" w:rsidR="004D7785" w:rsidRDefault="00323E9E" w:rsidP="00820D72">
      <w:pPr>
        <w:pStyle w:val="ListParagraph"/>
        <w:ind w:left="792"/>
      </w:pPr>
      <w:r>
        <w:lastRenderedPageBreak/>
        <w:t>(</w:t>
      </w:r>
      <w:r w:rsidR="0025252C">
        <w:t>time by filling in missing time)</w:t>
      </w:r>
    </w:p>
    <w:p w14:paraId="0E0C8D94" w14:textId="48667512" w:rsidR="0025252C" w:rsidRDefault="0025252C" w:rsidP="00820D72">
      <w:pPr>
        <w:pStyle w:val="ListParagraph"/>
        <w:ind w:left="792"/>
      </w:pPr>
      <w:r>
        <w:rPr>
          <w:noProof/>
        </w:rPr>
        <w:drawing>
          <wp:inline distT="0" distB="0" distL="0" distR="0" wp14:anchorId="1DA5FD32" wp14:editId="577280A3">
            <wp:extent cx="5943600" cy="2032635"/>
            <wp:effectExtent l="0" t="0" r="0" b="5715"/>
            <wp:docPr id="3" name="Chart 3">
              <a:extLst xmlns:a="http://schemas.openxmlformats.org/drawingml/2006/main">
                <a:ext uri="{FF2B5EF4-FFF2-40B4-BE49-F238E27FC236}">
                  <a16:creationId xmlns:a16="http://schemas.microsoft.com/office/drawing/2014/main" id="{DA835210-92CD-4CA7-8D87-64D29D6280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C1B3CFD" w14:textId="1BFFACC0" w:rsidR="00DE6C26" w:rsidRDefault="00DE6C26" w:rsidP="00820D72">
      <w:pPr>
        <w:pStyle w:val="ListParagraph"/>
        <w:ind w:left="792"/>
      </w:pPr>
    </w:p>
    <w:p w14:paraId="3A92F860" w14:textId="60304E7C" w:rsidR="00DE6C26" w:rsidRDefault="00DE6C26" w:rsidP="00820D72">
      <w:pPr>
        <w:pStyle w:val="ListParagraph"/>
        <w:ind w:left="792"/>
      </w:pPr>
      <w:r>
        <w:rPr>
          <w:noProof/>
        </w:rPr>
        <w:drawing>
          <wp:inline distT="0" distB="0" distL="0" distR="0" wp14:anchorId="1F382AEC" wp14:editId="5802A905">
            <wp:extent cx="5652202" cy="2685540"/>
            <wp:effectExtent l="0" t="0" r="571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9539" cy="2693777"/>
                    </a:xfrm>
                    <a:prstGeom prst="rect">
                      <a:avLst/>
                    </a:prstGeom>
                    <a:noFill/>
                  </pic:spPr>
                </pic:pic>
              </a:graphicData>
            </a:graphic>
          </wp:inline>
        </w:drawing>
      </w:r>
    </w:p>
    <w:p w14:paraId="021648D3" w14:textId="77777777" w:rsidR="00DE6C26" w:rsidRDefault="00DE6C26" w:rsidP="00820D72">
      <w:pPr>
        <w:pStyle w:val="ListParagraph"/>
        <w:ind w:left="792"/>
      </w:pPr>
    </w:p>
    <w:p w14:paraId="52ADC510" w14:textId="633609AC" w:rsidR="00AB036F" w:rsidRDefault="00AB036F" w:rsidP="00820D72">
      <w:pPr>
        <w:pStyle w:val="ListParagraph"/>
        <w:ind w:left="792"/>
        <w:rPr>
          <w:color w:val="FF0000"/>
        </w:rPr>
      </w:pPr>
      <w:r>
        <w:rPr>
          <w:color w:val="FF0000"/>
        </w:rPr>
        <w:t>The vehicle tractive power and the engine power are correlated with one another</w:t>
      </w:r>
      <w:r w:rsidR="00EB7664">
        <w:rPr>
          <w:color w:val="FF0000"/>
        </w:rPr>
        <w:t xml:space="preserve">. This makes sense, since the primary function of the engine is to provide power to move the vehicle. </w:t>
      </w:r>
      <w:r w:rsidR="00E75C26">
        <w:rPr>
          <w:color w:val="FF0000"/>
        </w:rPr>
        <w:t xml:space="preserve">As the power demand increases, then the </w:t>
      </w:r>
      <w:r w:rsidR="00EB7664">
        <w:rPr>
          <w:color w:val="FF0000"/>
        </w:rPr>
        <w:t>engine power also needs to increase</w:t>
      </w:r>
      <w:r w:rsidR="00E75C26">
        <w:rPr>
          <w:color w:val="FF0000"/>
        </w:rPr>
        <w:t xml:space="preserve"> to provide power for that load. </w:t>
      </w:r>
    </w:p>
    <w:p w14:paraId="649F54AE" w14:textId="413CE3C4" w:rsidR="00AB036F" w:rsidRDefault="00AB036F" w:rsidP="00820D72">
      <w:pPr>
        <w:pStyle w:val="ListParagraph"/>
        <w:ind w:left="792"/>
        <w:rPr>
          <w:color w:val="FF0000"/>
        </w:rPr>
      </w:pPr>
    </w:p>
    <w:p w14:paraId="5A6C6916" w14:textId="54DA343C" w:rsidR="009D5EB0" w:rsidRDefault="00011225" w:rsidP="009D5EB0">
      <w:pPr>
        <w:pStyle w:val="ListParagraph"/>
        <w:ind w:left="792"/>
        <w:rPr>
          <w:color w:val="FF0000"/>
        </w:rPr>
      </w:pPr>
      <w:r>
        <w:rPr>
          <w:color w:val="FF0000"/>
        </w:rPr>
        <w:t>The engine power needs to be larger than the tractive power,</w:t>
      </w:r>
      <w:r w:rsidR="000B0801">
        <w:rPr>
          <w:color w:val="FF0000"/>
        </w:rPr>
        <w:t xml:space="preserve"> so</w:t>
      </w:r>
      <w:r>
        <w:rPr>
          <w:color w:val="FF0000"/>
        </w:rPr>
        <w:t xml:space="preserve"> that the engine can </w:t>
      </w:r>
      <w:r w:rsidR="009D5EB0">
        <w:rPr>
          <w:color w:val="FF0000"/>
        </w:rPr>
        <w:t xml:space="preserve">provides energy to move the vehicle (vehicle power), and provides </w:t>
      </w:r>
      <w:r w:rsidR="000B0801">
        <w:rPr>
          <w:color w:val="FF0000"/>
        </w:rPr>
        <w:t xml:space="preserve">additional losses and loads within the vehicle drive train. </w:t>
      </w:r>
      <w:r w:rsidR="009D5EB0">
        <w:rPr>
          <w:color w:val="FF0000"/>
        </w:rPr>
        <w:t xml:space="preserve">The sum of the tractive power (tractive energy) over the entire cycle  is 192 </w:t>
      </w:r>
      <w:proofErr w:type="spellStart"/>
      <w:r w:rsidR="009D5EB0">
        <w:rPr>
          <w:color w:val="FF0000"/>
        </w:rPr>
        <w:t>kw-hr</w:t>
      </w:r>
      <w:proofErr w:type="spellEnd"/>
      <w:r w:rsidR="009D5EB0">
        <w:rPr>
          <w:color w:val="FF0000"/>
        </w:rPr>
        <w:t xml:space="preserve"> and the positive engine energy is 245 </w:t>
      </w:r>
      <w:proofErr w:type="spellStart"/>
      <w:r w:rsidR="009D5EB0">
        <w:rPr>
          <w:color w:val="FF0000"/>
        </w:rPr>
        <w:t>kw-hr</w:t>
      </w:r>
      <w:proofErr w:type="spellEnd"/>
      <w:r w:rsidR="009D5EB0">
        <w:rPr>
          <w:color w:val="FF0000"/>
        </w:rPr>
        <w:t xml:space="preserve">. This makes sense that on average, engine power &gt; tractive power. </w:t>
      </w:r>
    </w:p>
    <w:p w14:paraId="3FFCA5AB" w14:textId="77777777" w:rsidR="009D5EB0" w:rsidRDefault="009D5EB0" w:rsidP="00820D72">
      <w:pPr>
        <w:pStyle w:val="ListParagraph"/>
        <w:ind w:left="792"/>
        <w:rPr>
          <w:color w:val="FF0000"/>
        </w:rPr>
      </w:pPr>
    </w:p>
    <w:p w14:paraId="34011715" w14:textId="052B4F10" w:rsidR="009D5EB0" w:rsidRDefault="009D5EB0" w:rsidP="009D5EB0">
      <w:pPr>
        <w:pStyle w:val="ListParagraph"/>
        <w:ind w:left="792"/>
        <w:rPr>
          <w:color w:val="FF0000"/>
        </w:rPr>
      </w:pPr>
      <w:r>
        <w:rPr>
          <w:color w:val="FF0000"/>
        </w:rPr>
        <w:t>However, t</w:t>
      </w:r>
      <w:r w:rsidR="003D662A">
        <w:rPr>
          <w:color w:val="FF0000"/>
        </w:rPr>
        <w:t xml:space="preserve">here are many instances where the calculated tractive power exceeds the engine power. </w:t>
      </w:r>
      <w:r w:rsidR="000B0801">
        <w:rPr>
          <w:color w:val="FF0000"/>
        </w:rPr>
        <w:t xml:space="preserve">For a conventional vehicle, </w:t>
      </w:r>
      <w:r>
        <w:rPr>
          <w:color w:val="FF0000"/>
        </w:rPr>
        <w:t>the engine power needs to be greater than the tractive power</w:t>
      </w:r>
      <w:r w:rsidR="000B0801">
        <w:rPr>
          <w:color w:val="FF0000"/>
        </w:rPr>
        <w:t xml:space="preserve">. </w:t>
      </w:r>
      <w:r w:rsidR="00243503">
        <w:rPr>
          <w:color w:val="FF0000"/>
        </w:rPr>
        <w:t>For a hybrid electric</w:t>
      </w:r>
      <w:r w:rsidR="000B0801">
        <w:rPr>
          <w:color w:val="FF0000"/>
        </w:rPr>
        <w:t xml:space="preserve">, </w:t>
      </w:r>
      <w:r w:rsidR="00243503">
        <w:rPr>
          <w:color w:val="FF0000"/>
        </w:rPr>
        <w:t xml:space="preserve">the internal combustion engine can provide less than the required </w:t>
      </w:r>
      <w:r w:rsidR="00243503">
        <w:rPr>
          <w:color w:val="FF0000"/>
        </w:rPr>
        <w:lastRenderedPageBreak/>
        <w:t xml:space="preserve">tractive power and </w:t>
      </w:r>
      <w:r w:rsidR="00787C28">
        <w:rPr>
          <w:color w:val="FF0000"/>
        </w:rPr>
        <w:t>vehicle losses, with the</w:t>
      </w:r>
      <w:r>
        <w:rPr>
          <w:color w:val="FF0000"/>
        </w:rPr>
        <w:t xml:space="preserve"> battery and electric motor</w:t>
      </w:r>
      <w:r w:rsidR="00787C28">
        <w:rPr>
          <w:color w:val="FF0000"/>
        </w:rPr>
        <w:t xml:space="preserve"> providing </w:t>
      </w:r>
      <w:r w:rsidR="00652D62">
        <w:rPr>
          <w:color w:val="FF0000"/>
        </w:rPr>
        <w:t xml:space="preserve">remaining power. </w:t>
      </w:r>
    </w:p>
    <w:p w14:paraId="1C67B637" w14:textId="77777777" w:rsidR="009D5EB0" w:rsidRDefault="009D5EB0" w:rsidP="009D5EB0">
      <w:pPr>
        <w:pStyle w:val="ListParagraph"/>
        <w:ind w:left="792"/>
        <w:rPr>
          <w:color w:val="FF0000"/>
        </w:rPr>
      </w:pPr>
    </w:p>
    <w:p w14:paraId="67FF50A4" w14:textId="73710806" w:rsidR="003D662A" w:rsidRDefault="009D5EB0" w:rsidP="00820D72">
      <w:pPr>
        <w:pStyle w:val="ListParagraph"/>
        <w:ind w:left="792"/>
        <w:rPr>
          <w:color w:val="FF0000"/>
        </w:rPr>
      </w:pPr>
      <w:r>
        <w:rPr>
          <w:color w:val="FF0000"/>
        </w:rPr>
        <w:t xml:space="preserve">The reason we are estimating </w:t>
      </w:r>
      <w:r w:rsidR="00A5225C">
        <w:rPr>
          <w:color w:val="FF0000"/>
        </w:rPr>
        <w:t xml:space="preserve"> </w:t>
      </w:r>
      <w:r w:rsidR="00652D62">
        <w:rPr>
          <w:color w:val="FF0000"/>
        </w:rPr>
        <w:t xml:space="preserve">lower </w:t>
      </w:r>
      <w:r w:rsidR="00ED7673">
        <w:rPr>
          <w:color w:val="FF0000"/>
        </w:rPr>
        <w:t xml:space="preserve">engine power than tractive power for many seconds </w:t>
      </w:r>
      <w:r w:rsidR="00A5225C">
        <w:rPr>
          <w:color w:val="FF0000"/>
        </w:rPr>
        <w:t xml:space="preserve">is due to the approximation of estimating the tractive power from </w:t>
      </w:r>
      <w:r w:rsidR="002064DF">
        <w:rPr>
          <w:color w:val="FF0000"/>
        </w:rPr>
        <w:t xml:space="preserve">aggregated </w:t>
      </w:r>
      <w:r w:rsidR="00A5225C">
        <w:rPr>
          <w:color w:val="FF0000"/>
        </w:rPr>
        <w:t xml:space="preserve">second-by-second data and assumed road load coefficients. Using finer </w:t>
      </w:r>
      <w:r w:rsidR="009372E0">
        <w:rPr>
          <w:color w:val="FF0000"/>
        </w:rPr>
        <w:t>speed</w:t>
      </w:r>
      <w:r w:rsidR="002064DF">
        <w:rPr>
          <w:color w:val="FF0000"/>
        </w:rPr>
        <w:t xml:space="preserve"> and acceleration d</w:t>
      </w:r>
      <w:r w:rsidR="009372E0">
        <w:rPr>
          <w:color w:val="FF0000"/>
        </w:rPr>
        <w:t>ata</w:t>
      </w:r>
      <w:r w:rsidR="002064DF">
        <w:rPr>
          <w:color w:val="FF0000"/>
        </w:rPr>
        <w:t xml:space="preserve">, and using road load coefficients </w:t>
      </w:r>
      <w:r w:rsidR="00ED7673">
        <w:rPr>
          <w:color w:val="FF0000"/>
        </w:rPr>
        <w:t xml:space="preserve">that match the vehicle from which the engine power was measured, would improve the comparison. </w:t>
      </w:r>
      <w:r w:rsidR="002064DF">
        <w:rPr>
          <w:color w:val="FF0000"/>
        </w:rPr>
        <w:t xml:space="preserve"> </w:t>
      </w:r>
    </w:p>
    <w:p w14:paraId="5DD6279B" w14:textId="43BDA941" w:rsidR="003D662A" w:rsidRDefault="003D662A" w:rsidP="00820D72">
      <w:pPr>
        <w:pStyle w:val="ListParagraph"/>
        <w:ind w:left="792"/>
      </w:pPr>
    </w:p>
    <w:p w14:paraId="5E12F615" w14:textId="0331E231" w:rsidR="00980A5D" w:rsidRPr="00980A5D" w:rsidRDefault="00980A5D" w:rsidP="00820D72">
      <w:pPr>
        <w:pStyle w:val="ListParagraph"/>
        <w:ind w:left="792"/>
        <w:rPr>
          <w:color w:val="FF0000"/>
        </w:rPr>
      </w:pPr>
      <w:r w:rsidRPr="00980A5D">
        <w:rPr>
          <w:color w:val="FF0000"/>
        </w:rPr>
        <w:t>10 pts</w:t>
      </w:r>
    </w:p>
    <w:p w14:paraId="0C82CDFC" w14:textId="77777777" w:rsidR="004D7785" w:rsidRDefault="004D7785" w:rsidP="00820D72">
      <w:pPr>
        <w:pStyle w:val="ListParagraph"/>
        <w:ind w:left="792"/>
      </w:pPr>
    </w:p>
    <w:p w14:paraId="1029B989" w14:textId="1CB043B6" w:rsidR="00BF0B0B" w:rsidRDefault="00DB0070" w:rsidP="0014394C">
      <w:pPr>
        <w:pStyle w:val="ListParagraph"/>
        <w:numPr>
          <w:ilvl w:val="1"/>
          <w:numId w:val="7"/>
        </w:numPr>
      </w:pPr>
      <w:r>
        <w:t>H</w:t>
      </w:r>
      <w:r w:rsidR="00935C79">
        <w:t xml:space="preserve">ow </w:t>
      </w:r>
      <w:r w:rsidR="00311CEF">
        <w:t xml:space="preserve">much </w:t>
      </w:r>
      <w:r w:rsidR="00B940E4">
        <w:t xml:space="preserve">energy </w:t>
      </w:r>
      <w:r w:rsidR="00A02406">
        <w:t>in units of kW-hr</w:t>
      </w:r>
      <w:r w:rsidR="00447402">
        <w:t xml:space="preserve"> </w:t>
      </w:r>
      <w:r w:rsidR="00DE2C8F">
        <w:t xml:space="preserve">are </w:t>
      </w:r>
      <w:r w:rsidR="002A774C">
        <w:t>required to move the v</w:t>
      </w:r>
      <w:r w:rsidR="003E2DAE">
        <w:t>ehicle at the wheels</w:t>
      </w:r>
      <w:r>
        <w:t xml:space="preserve"> over the </w:t>
      </w:r>
      <w:r w:rsidR="006D5124">
        <w:t>Drayage Representative Cycle?</w:t>
      </w:r>
      <w:r w:rsidR="003E2DAE">
        <w:t xml:space="preserve"> </w:t>
      </w:r>
    </w:p>
    <w:p w14:paraId="251504F3" w14:textId="1D87A89B" w:rsidR="002F4F66" w:rsidRDefault="00AA4673" w:rsidP="002F4F66">
      <w:pPr>
        <w:ind w:left="792"/>
      </w:pPr>
      <w:r>
        <w:t xml:space="preserve">Tip:  </w:t>
      </w:r>
      <w:r w:rsidR="002F4F66">
        <w:t xml:space="preserve">Sum the Positive Tractive Power over the cycle to obtain kW-seconds. Note that there can be seconds where the acceleration resistance and/or the gravitational resistance power are negative, yet the total tractive power is positive. </w:t>
      </w:r>
    </w:p>
    <w:p w14:paraId="47844668" w14:textId="77777777" w:rsidR="00AB1AE7" w:rsidRDefault="009E5A8B" w:rsidP="00B323F3">
      <w:pPr>
        <w:pStyle w:val="ListParagraph"/>
        <w:ind w:left="792"/>
        <w:rPr>
          <w:color w:val="FF0000"/>
        </w:rPr>
      </w:pPr>
      <w:r>
        <w:rPr>
          <w:color w:val="FF0000"/>
        </w:rPr>
        <w:t xml:space="preserve">For each second, calculate </w:t>
      </w:r>
      <w:r w:rsidR="00AB1AE7">
        <w:rPr>
          <w:color w:val="FF0000"/>
        </w:rPr>
        <w:t>the positive power</w:t>
      </w:r>
    </w:p>
    <w:p w14:paraId="1ACC91A9" w14:textId="388DDF45" w:rsidR="00B323F3" w:rsidRDefault="00ED5DC5" w:rsidP="00B323F3">
      <w:pPr>
        <w:pStyle w:val="ListParagraph"/>
        <w:ind w:left="792"/>
        <w:rPr>
          <w:color w:val="FF0000"/>
        </w:rPr>
      </w:pPr>
      <w:r w:rsidRPr="00BA1B6C">
        <w:rPr>
          <w:color w:val="FF0000"/>
        </w:rPr>
        <w:t>Max(</w:t>
      </w:r>
      <w:r w:rsidR="00BA6E50">
        <w:rPr>
          <w:color w:val="FF0000"/>
        </w:rPr>
        <w:t>0,</w:t>
      </w:r>
      <w:r w:rsidR="009E5A8B">
        <w:rPr>
          <w:color w:val="FF0000"/>
        </w:rPr>
        <w:t>P</w:t>
      </w:r>
      <w:r w:rsidR="00511E02">
        <w:rPr>
          <w:color w:val="FF0000"/>
        </w:rPr>
        <w:t>)</w:t>
      </w:r>
    </w:p>
    <w:p w14:paraId="35BB2B97" w14:textId="1C603A1E" w:rsidR="00AB1AE7" w:rsidRDefault="00AB1AE7" w:rsidP="00B323F3">
      <w:pPr>
        <w:pStyle w:val="ListParagraph"/>
        <w:ind w:left="792"/>
        <w:rPr>
          <w:color w:val="FF0000"/>
        </w:rPr>
      </w:pPr>
      <w:r>
        <w:rPr>
          <w:color w:val="FF0000"/>
        </w:rPr>
        <w:t>Sum all the power</w:t>
      </w:r>
      <w:r w:rsidR="00F64E35">
        <w:rPr>
          <w:color w:val="FF0000"/>
        </w:rPr>
        <w:t xml:space="preserve"> across all seconds (</w:t>
      </w:r>
      <w:r>
        <w:rPr>
          <w:color w:val="FF0000"/>
        </w:rPr>
        <w:t>units of kW-seconds</w:t>
      </w:r>
      <w:r w:rsidR="00F64E35">
        <w:rPr>
          <w:color w:val="FF0000"/>
        </w:rPr>
        <w:t>)</w:t>
      </w:r>
    </w:p>
    <w:p w14:paraId="34043ECC" w14:textId="26DFA9DB" w:rsidR="00AB1AE7" w:rsidRDefault="00AB1AE7" w:rsidP="00B323F3">
      <w:pPr>
        <w:pStyle w:val="ListParagraph"/>
        <w:ind w:left="792"/>
        <w:rPr>
          <w:color w:val="FF0000"/>
        </w:rPr>
      </w:pPr>
    </w:p>
    <w:p w14:paraId="7CF79BEC" w14:textId="29C26B41" w:rsidR="00AB1AE7" w:rsidRPr="00237D6A" w:rsidRDefault="00AB1AE7" w:rsidP="00AB1AE7">
      <w:pPr>
        <w:rPr>
          <w:rFonts w:ascii="Cambria Math" w:eastAsiaTheme="minorEastAsia" w:hAnsi="+mn-cs"/>
          <w:i/>
          <w:iCs/>
          <w:color w:val="FF0000"/>
          <w:kern w:val="24"/>
          <w:sz w:val="24"/>
          <w:szCs w:val="24"/>
        </w:rPr>
      </w:pPr>
      <m:oMathPara>
        <m:oMathParaPr>
          <m:jc m:val="centerGroup"/>
        </m:oMathParaPr>
        <m:oMath>
          <m:r>
            <w:rPr>
              <w:rFonts w:ascii="Cambria Math" w:eastAsiaTheme="minorEastAsia" w:hAnsi="Cambria Math"/>
              <w:color w:val="FF0000"/>
              <w:kern w:val="24"/>
              <w:sz w:val="24"/>
              <w:szCs w:val="24"/>
            </w:rPr>
            <m:t xml:space="preserve">Positive Tractive Energy </m:t>
          </m:r>
          <m:d>
            <m:dPr>
              <m:ctrlPr>
                <w:rPr>
                  <w:rFonts w:ascii="Cambria Math" w:eastAsiaTheme="minorEastAsia" w:hAnsi="Cambria Math"/>
                  <w:i/>
                  <w:iCs/>
                  <w:color w:val="FF0000"/>
                  <w:kern w:val="24"/>
                  <w:sz w:val="24"/>
                  <w:szCs w:val="24"/>
                </w:rPr>
              </m:ctrlPr>
            </m:dPr>
            <m:e>
              <m:r>
                <w:rPr>
                  <w:rFonts w:ascii="Cambria Math" w:eastAsiaTheme="minorEastAsia" w:hAnsi="Cambria Math"/>
                  <w:color w:val="FF0000"/>
                  <w:kern w:val="24"/>
                  <w:sz w:val="24"/>
                  <w:szCs w:val="24"/>
                </w:rPr>
                <m:t>kW∙hr</m:t>
              </m:r>
            </m:e>
          </m:d>
          <m:r>
            <w:rPr>
              <w:rFonts w:ascii="Cambria Math" w:eastAsia="Cambria Math" w:hAnsi="Cambria Math"/>
              <w:color w:val="FF0000"/>
              <w:kern w:val="24"/>
              <w:sz w:val="24"/>
              <w:szCs w:val="24"/>
            </w:rPr>
            <m:t>=</m:t>
          </m:r>
          <m:d>
            <m:dPr>
              <m:ctrlPr>
                <w:rPr>
                  <w:rFonts w:ascii="Cambria Math" w:eastAsiaTheme="minorEastAsia" w:hAnsi="Cambria Math"/>
                  <w:i/>
                  <w:iCs/>
                  <w:color w:val="FF0000"/>
                  <w:kern w:val="24"/>
                  <w:sz w:val="24"/>
                  <w:szCs w:val="24"/>
                </w:rPr>
              </m:ctrlPr>
            </m:dPr>
            <m:e>
              <m:r>
                <w:rPr>
                  <w:rFonts w:ascii="Cambria Math" w:eastAsiaTheme="minorEastAsia" w:hAnsi="Cambria Math"/>
                  <w:color w:val="FF0000"/>
                  <w:kern w:val="24"/>
                  <w:sz w:val="24"/>
                  <w:szCs w:val="24"/>
                </w:rPr>
                <m:t>690,680 kW∙sec</m:t>
              </m:r>
            </m:e>
          </m:d>
          <m:d>
            <m:dPr>
              <m:ctrlPr>
                <w:rPr>
                  <w:rFonts w:ascii="Cambria Math" w:eastAsiaTheme="minorEastAsia" w:hAnsi="Cambria Math"/>
                  <w:i/>
                  <w:iCs/>
                  <w:color w:val="FF0000"/>
                  <w:kern w:val="24"/>
                  <w:sz w:val="24"/>
                  <w:szCs w:val="24"/>
                </w:rPr>
              </m:ctrlPr>
            </m:dPr>
            <m:e>
              <m:f>
                <m:fPr>
                  <m:ctrlPr>
                    <w:rPr>
                      <w:rFonts w:ascii="Cambria Math" w:eastAsiaTheme="minorEastAsia" w:hAnsi="Cambria Math"/>
                      <w:i/>
                      <w:iCs/>
                      <w:color w:val="FF0000"/>
                      <w:kern w:val="24"/>
                      <w:sz w:val="24"/>
                      <w:szCs w:val="24"/>
                    </w:rPr>
                  </m:ctrlPr>
                </m:fPr>
                <m:num>
                  <m:r>
                    <w:rPr>
                      <w:rFonts w:ascii="Cambria Math" w:eastAsiaTheme="minorEastAsia" w:hAnsi="Cambria Math"/>
                      <w:color w:val="FF0000"/>
                      <w:kern w:val="24"/>
                      <w:sz w:val="24"/>
                      <w:szCs w:val="24"/>
                    </w:rPr>
                    <m:t>hr</m:t>
                  </m:r>
                </m:num>
                <m:den>
                  <m:r>
                    <w:rPr>
                      <w:rFonts w:ascii="Cambria Math" w:eastAsiaTheme="minorEastAsia" w:hAnsi="Cambria Math"/>
                      <w:color w:val="FF0000"/>
                      <w:kern w:val="24"/>
                      <w:sz w:val="24"/>
                      <w:szCs w:val="24"/>
                    </w:rPr>
                    <m:t>3600</m:t>
                  </m:r>
                </m:den>
              </m:f>
              <m:r>
                <w:rPr>
                  <w:rFonts w:ascii="Cambria Math" w:eastAsiaTheme="minorEastAsia" w:hAnsi="Cambria Math"/>
                  <w:color w:val="FF0000"/>
                  <w:kern w:val="24"/>
                  <w:sz w:val="24"/>
                  <w:szCs w:val="24"/>
                </w:rPr>
                <m:t>seconds</m:t>
              </m:r>
            </m:e>
          </m:d>
          <m:r>
            <w:rPr>
              <w:rFonts w:ascii="Cambria Math" w:eastAsiaTheme="minorEastAsia" w:hAnsi="Cambria Math"/>
              <w:color w:val="FF0000"/>
              <w:kern w:val="24"/>
              <w:sz w:val="24"/>
              <w:szCs w:val="24"/>
            </w:rPr>
            <m:t xml:space="preserve">=192kW∙hr </m:t>
          </m:r>
        </m:oMath>
      </m:oMathPara>
    </w:p>
    <w:p w14:paraId="6D84066E" w14:textId="77777777" w:rsidR="00AB1AE7" w:rsidRPr="00BA1B6C" w:rsidRDefault="00AB1AE7" w:rsidP="00B323F3">
      <w:pPr>
        <w:pStyle w:val="ListParagraph"/>
        <w:ind w:left="792"/>
        <w:rPr>
          <w:color w:val="FF0000"/>
        </w:rPr>
      </w:pPr>
    </w:p>
    <w:p w14:paraId="16978F80" w14:textId="60147C1A" w:rsidR="00DE1F10" w:rsidRPr="00A90EF6" w:rsidRDefault="00A90EF6" w:rsidP="00B323F3">
      <w:pPr>
        <w:pStyle w:val="ListParagraph"/>
        <w:ind w:left="792"/>
        <w:rPr>
          <w:color w:val="FF0000"/>
        </w:rPr>
      </w:pPr>
      <w:r w:rsidRPr="00A90EF6">
        <w:rPr>
          <w:color w:val="FF0000"/>
        </w:rPr>
        <w:t>10 pts</w:t>
      </w:r>
    </w:p>
    <w:p w14:paraId="078800EA" w14:textId="77777777" w:rsidR="00DE1F10" w:rsidRDefault="00DE1F10" w:rsidP="00B323F3">
      <w:pPr>
        <w:pStyle w:val="ListParagraph"/>
        <w:ind w:left="792"/>
      </w:pPr>
    </w:p>
    <w:p w14:paraId="6E438D4E" w14:textId="20014429" w:rsidR="003E2DAE" w:rsidRDefault="001D222F" w:rsidP="003E2DAE">
      <w:pPr>
        <w:pStyle w:val="ListParagraph"/>
        <w:numPr>
          <w:ilvl w:val="1"/>
          <w:numId w:val="7"/>
        </w:numPr>
      </w:pPr>
      <w:r>
        <w:t xml:space="preserve">What percentage (%) of the power demand </w:t>
      </w:r>
      <w:r w:rsidR="00566E82">
        <w:t>of a drayage truck operating is due to aerodynamic drag</w:t>
      </w:r>
      <w:r w:rsidR="005C5118">
        <w:t>, rolling resistance, acceleration resistance, and gravitational demand?</w:t>
      </w:r>
    </w:p>
    <w:p w14:paraId="6BA0A3F8" w14:textId="0CBF6173" w:rsidR="004A32C2" w:rsidRDefault="004A32C2" w:rsidP="004A32C2">
      <w:pPr>
        <w:pStyle w:val="ListParagraph"/>
        <w:ind w:left="792"/>
      </w:pPr>
    </w:p>
    <w:p w14:paraId="250A3219" w14:textId="6EA644CE" w:rsidR="004A32C2" w:rsidRDefault="00AA4673" w:rsidP="004A32C2">
      <w:pPr>
        <w:pStyle w:val="ListParagraph"/>
        <w:ind w:left="792"/>
      </w:pPr>
      <w:r>
        <w:t>Tip</w:t>
      </w:r>
      <w:r w:rsidR="004A32C2">
        <w:t xml:space="preserve">: </w:t>
      </w:r>
      <w:r w:rsidR="00F91C82">
        <w:t xml:space="preserve">For this question, only consider when the </w:t>
      </w:r>
      <w:r w:rsidR="00AA0E2A">
        <w:t xml:space="preserve">individual </w:t>
      </w:r>
      <w:r w:rsidR="00F91C82">
        <w:t xml:space="preserve">contributions to the power are positive. Define </w:t>
      </w:r>
      <w:r w:rsidR="00803DAE">
        <w:t>p</w:t>
      </w:r>
      <w:r w:rsidR="00F91C82">
        <w:t>ositive acceleration resistance</w:t>
      </w:r>
      <w:r w:rsidR="00811B13">
        <w:t xml:space="preserve"> power</w:t>
      </w:r>
      <w:r w:rsidR="00F91C82">
        <w:t xml:space="preserve"> as max(0,</w:t>
      </w:r>
      <w:r w:rsidR="00811B13">
        <w:t xml:space="preserve">acceleration resistance power), and the gravitational resistance power as max(0,gravitational resistance power). </w:t>
      </w:r>
    </w:p>
    <w:p w14:paraId="5F9A6CB4" w14:textId="42491FA4" w:rsidR="003831D6" w:rsidRDefault="003831D6" w:rsidP="004A32C2">
      <w:pPr>
        <w:pStyle w:val="ListParagraph"/>
        <w:ind w:left="792"/>
      </w:pPr>
    </w:p>
    <w:p w14:paraId="15E3F7AC" w14:textId="2E285568" w:rsidR="00AF4DB8" w:rsidRDefault="00803DAE" w:rsidP="004A32C2">
      <w:pPr>
        <w:pStyle w:val="ListParagraph"/>
        <w:ind w:left="792"/>
      </w:pPr>
      <w:r>
        <w:t>D</w:t>
      </w:r>
      <w:r w:rsidR="00AF4DB8">
        <w:t>efine the</w:t>
      </w:r>
      <w:r w:rsidR="003831D6">
        <w:t xml:space="preserve"> </w:t>
      </w:r>
      <w:r w:rsidR="009E10B7">
        <w:t xml:space="preserve">total </w:t>
      </w:r>
      <w:r>
        <w:t xml:space="preserve">positive </w:t>
      </w:r>
      <w:r w:rsidR="003831D6">
        <w:t xml:space="preserve">tractive </w:t>
      </w:r>
      <w:r w:rsidR="00AF4DB8">
        <w:t>power</w:t>
      </w:r>
      <w:r w:rsidR="009E10B7">
        <w:t xml:space="preserve"> for this </w:t>
      </w:r>
      <w:r w:rsidR="00E11754">
        <w:t>sub-</w:t>
      </w:r>
      <w:r w:rsidR="009E10B7">
        <w:t>question</w:t>
      </w:r>
      <w:r w:rsidR="003831D6">
        <w:t>, as the sum</w:t>
      </w:r>
      <w:r w:rsidR="00840BEB">
        <w:t xml:space="preserve"> of the </w:t>
      </w:r>
      <w:r>
        <w:t>aerodynamic drag, the rolling resistance</w:t>
      </w:r>
      <w:r w:rsidR="009E10B7">
        <w:t xml:space="preserve">, the positive acceleration resistance, </w:t>
      </w:r>
      <w:r w:rsidR="00E11754">
        <w:t xml:space="preserve">and the positive gravitational resistance power. </w:t>
      </w:r>
    </w:p>
    <w:p w14:paraId="5C613858" w14:textId="18BB5F56" w:rsidR="000C6081" w:rsidRDefault="000C6081" w:rsidP="004A32C2">
      <w:pPr>
        <w:pStyle w:val="ListParagraph"/>
        <w:ind w:left="792"/>
      </w:pPr>
    </w:p>
    <w:p w14:paraId="44F1BC5A" w14:textId="1068F374" w:rsidR="00146CCF" w:rsidRDefault="00146CCF" w:rsidP="00146CCF">
      <w:pPr>
        <w:pStyle w:val="ListParagraph"/>
        <w:ind w:left="792"/>
        <w:rPr>
          <w:color w:val="FF0000"/>
        </w:rPr>
      </w:pPr>
      <w:r>
        <w:rPr>
          <w:color w:val="FF0000"/>
        </w:rPr>
        <w:t xml:space="preserve">For this question we want to </w:t>
      </w:r>
      <w:r w:rsidR="00CE0648">
        <w:rPr>
          <w:color w:val="FF0000"/>
        </w:rPr>
        <w:t xml:space="preserve">only look at the positive power. For </w:t>
      </w:r>
      <w:r w:rsidR="005B1140">
        <w:rPr>
          <w:color w:val="FF0000"/>
        </w:rPr>
        <w:t>the power to overcome acceleration and gravitational resistance</w:t>
      </w:r>
      <w:r w:rsidR="00CE0648">
        <w:rPr>
          <w:color w:val="FF0000"/>
        </w:rPr>
        <w:t xml:space="preserve"> contribution</w:t>
      </w:r>
      <w:r w:rsidR="005B1140">
        <w:rPr>
          <w:color w:val="FF0000"/>
        </w:rPr>
        <w:t xml:space="preserve">, </w:t>
      </w:r>
      <w:r w:rsidR="00CE0648">
        <w:rPr>
          <w:color w:val="FF0000"/>
        </w:rPr>
        <w:t>the power can be both positive (going uphill</w:t>
      </w:r>
      <w:r w:rsidR="005B1140">
        <w:rPr>
          <w:color w:val="FF0000"/>
        </w:rPr>
        <w:t>, accelerating</w:t>
      </w:r>
      <w:r w:rsidR="00CE0648">
        <w:rPr>
          <w:color w:val="FF0000"/>
        </w:rPr>
        <w:t xml:space="preserve">), or </w:t>
      </w:r>
      <w:r w:rsidR="005B1140">
        <w:rPr>
          <w:color w:val="FF0000"/>
        </w:rPr>
        <w:t>negative</w:t>
      </w:r>
      <w:r w:rsidR="00CE0648">
        <w:rPr>
          <w:color w:val="FF0000"/>
        </w:rPr>
        <w:t xml:space="preserve"> (going downhill</w:t>
      </w:r>
      <w:r w:rsidR="005B1140">
        <w:rPr>
          <w:color w:val="FF0000"/>
        </w:rPr>
        <w:t>, or decelerating</w:t>
      </w:r>
      <w:r w:rsidR="00CE0648">
        <w:rPr>
          <w:color w:val="FF0000"/>
        </w:rPr>
        <w:t xml:space="preserve">). </w:t>
      </w:r>
      <w:r w:rsidR="000F7207">
        <w:rPr>
          <w:color w:val="FF0000"/>
        </w:rPr>
        <w:t xml:space="preserve">When the gravitational resistance </w:t>
      </w:r>
      <w:r w:rsidR="005B1140">
        <w:rPr>
          <w:color w:val="FF0000"/>
        </w:rPr>
        <w:t xml:space="preserve">or acceleration </w:t>
      </w:r>
      <w:r w:rsidR="000F7207">
        <w:rPr>
          <w:color w:val="FF0000"/>
        </w:rPr>
        <w:t xml:space="preserve">is negative, the power can </w:t>
      </w:r>
      <w:r w:rsidR="00FC1003">
        <w:rPr>
          <w:color w:val="FF0000"/>
        </w:rPr>
        <w:t xml:space="preserve">often </w:t>
      </w:r>
      <w:r w:rsidR="000F7207">
        <w:rPr>
          <w:color w:val="FF0000"/>
        </w:rPr>
        <w:t xml:space="preserve">be used to off-set other power demands (such as the </w:t>
      </w:r>
      <w:r w:rsidR="005B1140">
        <w:rPr>
          <w:color w:val="FF0000"/>
        </w:rPr>
        <w:t xml:space="preserve">aerodynamic drag or </w:t>
      </w:r>
      <w:r w:rsidR="000F7207">
        <w:rPr>
          <w:color w:val="FF0000"/>
        </w:rPr>
        <w:t>rolling</w:t>
      </w:r>
      <w:r w:rsidR="00275FED">
        <w:rPr>
          <w:color w:val="FF0000"/>
        </w:rPr>
        <w:t xml:space="preserve"> resistance)</w:t>
      </w:r>
      <w:r w:rsidR="00FC1003">
        <w:rPr>
          <w:color w:val="FF0000"/>
        </w:rPr>
        <w:t>, or the excess power is wasted as</w:t>
      </w:r>
      <w:r w:rsidR="00004391">
        <w:rPr>
          <w:color w:val="FF0000"/>
        </w:rPr>
        <w:t xml:space="preserve"> braking. </w:t>
      </w:r>
      <w:r w:rsidR="00275FED">
        <w:rPr>
          <w:color w:val="FF0000"/>
        </w:rPr>
        <w:t xml:space="preserve">If we just looked at the sum of all the </w:t>
      </w:r>
      <w:r w:rsidR="005B1140">
        <w:rPr>
          <w:color w:val="FF0000"/>
        </w:rPr>
        <w:t>gravitational</w:t>
      </w:r>
      <w:r w:rsidR="00275FED">
        <w:rPr>
          <w:color w:val="FF0000"/>
        </w:rPr>
        <w:t xml:space="preserve"> power</w:t>
      </w:r>
      <w:r w:rsidR="00004391">
        <w:rPr>
          <w:color w:val="FF0000"/>
        </w:rPr>
        <w:t xml:space="preserve"> (positive and negative)</w:t>
      </w:r>
      <w:r w:rsidR="00275FED">
        <w:rPr>
          <w:color w:val="FF0000"/>
        </w:rPr>
        <w:t xml:space="preserve">, we </w:t>
      </w:r>
      <w:r w:rsidR="00275FED">
        <w:rPr>
          <w:color w:val="FF0000"/>
        </w:rPr>
        <w:lastRenderedPageBreak/>
        <w:t xml:space="preserve">would underestimate the power requirements that we need to </w:t>
      </w:r>
      <w:r w:rsidR="00D91982">
        <w:rPr>
          <w:color w:val="FF0000"/>
        </w:rPr>
        <w:t xml:space="preserve">power the </w:t>
      </w:r>
      <w:r w:rsidR="00592CFD">
        <w:rPr>
          <w:color w:val="FF0000"/>
        </w:rPr>
        <w:t xml:space="preserve">acceleration and gravitational components. </w:t>
      </w:r>
      <w:r w:rsidR="00D91982">
        <w:rPr>
          <w:color w:val="FF0000"/>
        </w:rPr>
        <w:t xml:space="preserve">For this question we only look at the positive power from each component. </w:t>
      </w:r>
    </w:p>
    <w:tbl>
      <w:tblPr>
        <w:tblW w:w="5883" w:type="dxa"/>
        <w:jc w:val="center"/>
        <w:tblLook w:val="04A0" w:firstRow="1" w:lastRow="0" w:firstColumn="1" w:lastColumn="0" w:noHBand="0" w:noVBand="1"/>
      </w:tblPr>
      <w:tblGrid>
        <w:gridCol w:w="2190"/>
        <w:gridCol w:w="1315"/>
        <w:gridCol w:w="1025"/>
        <w:gridCol w:w="1353"/>
      </w:tblGrid>
      <w:tr w:rsidR="00426106" w:rsidRPr="00426106" w14:paraId="11B2E2A5" w14:textId="77777777" w:rsidTr="00B1410B">
        <w:trPr>
          <w:trHeight w:val="300"/>
          <w:jc w:val="center"/>
        </w:trPr>
        <w:tc>
          <w:tcPr>
            <w:tcW w:w="2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0A09D" w14:textId="77777777" w:rsidR="00426106" w:rsidRPr="00426106" w:rsidRDefault="00426106" w:rsidP="00426106">
            <w:pPr>
              <w:spacing w:after="0" w:line="240" w:lineRule="auto"/>
              <w:rPr>
                <w:rFonts w:ascii="Calibri" w:eastAsia="Times New Roman" w:hAnsi="Calibri" w:cs="Calibri"/>
                <w:color w:val="FF0000"/>
              </w:rPr>
            </w:pPr>
            <w:r w:rsidRPr="00426106">
              <w:rPr>
                <w:rFonts w:ascii="Calibri" w:eastAsia="Times New Roman" w:hAnsi="Calibri" w:cs="Calibri"/>
                <w:color w:val="FF0000"/>
              </w:rPr>
              <w:t> </w:t>
            </w:r>
          </w:p>
        </w:tc>
        <w:tc>
          <w:tcPr>
            <w:tcW w:w="1315" w:type="dxa"/>
            <w:tcBorders>
              <w:top w:val="single" w:sz="4" w:space="0" w:color="auto"/>
              <w:left w:val="nil"/>
              <w:bottom w:val="single" w:sz="4" w:space="0" w:color="auto"/>
              <w:right w:val="single" w:sz="4" w:space="0" w:color="auto"/>
            </w:tcBorders>
            <w:shd w:val="clear" w:color="auto" w:fill="auto"/>
            <w:noWrap/>
            <w:vAlign w:val="bottom"/>
            <w:hideMark/>
          </w:tcPr>
          <w:p w14:paraId="3A7E95DB" w14:textId="3977023E" w:rsidR="00426106" w:rsidRPr="00426106" w:rsidRDefault="00426106" w:rsidP="00426106">
            <w:pPr>
              <w:spacing w:after="0" w:line="240" w:lineRule="auto"/>
              <w:rPr>
                <w:rFonts w:ascii="Calibri" w:eastAsia="Times New Roman" w:hAnsi="Calibri" w:cs="Calibri"/>
                <w:color w:val="FF0000"/>
              </w:rPr>
            </w:pPr>
            <w:r w:rsidRPr="00426106">
              <w:rPr>
                <w:rFonts w:ascii="Calibri" w:eastAsia="Times New Roman" w:hAnsi="Calibri" w:cs="Calibri"/>
                <w:color w:val="FF0000"/>
              </w:rPr>
              <w:t>Sum</w:t>
            </w:r>
            <w:r>
              <w:rPr>
                <w:rFonts w:ascii="Calibri" w:eastAsia="Times New Roman" w:hAnsi="Calibri" w:cs="Calibri"/>
                <w:color w:val="FF0000"/>
              </w:rPr>
              <w:t xml:space="preserve"> (</w:t>
            </w:r>
            <w:proofErr w:type="spellStart"/>
            <w:r>
              <w:rPr>
                <w:rFonts w:ascii="Calibri" w:eastAsia="Times New Roman" w:hAnsi="Calibri" w:cs="Calibri"/>
                <w:color w:val="FF0000"/>
              </w:rPr>
              <w:t>kw-hr</w:t>
            </w:r>
            <w:proofErr w:type="spellEnd"/>
            <w:r>
              <w:rPr>
                <w:rFonts w:ascii="Calibri" w:eastAsia="Times New Roman" w:hAnsi="Calibri" w:cs="Calibri"/>
                <w:color w:val="FF0000"/>
              </w:rPr>
              <w:t>)</w:t>
            </w:r>
          </w:p>
        </w:tc>
        <w:tc>
          <w:tcPr>
            <w:tcW w:w="1025" w:type="dxa"/>
            <w:tcBorders>
              <w:top w:val="single" w:sz="4" w:space="0" w:color="auto"/>
              <w:left w:val="nil"/>
              <w:bottom w:val="single" w:sz="4" w:space="0" w:color="auto"/>
              <w:right w:val="single" w:sz="4" w:space="0" w:color="auto"/>
            </w:tcBorders>
            <w:shd w:val="clear" w:color="auto" w:fill="auto"/>
            <w:noWrap/>
            <w:vAlign w:val="bottom"/>
            <w:hideMark/>
          </w:tcPr>
          <w:p w14:paraId="2547BEEA" w14:textId="5B91168A" w:rsidR="00426106" w:rsidRPr="00426106" w:rsidRDefault="00426106" w:rsidP="00426106">
            <w:pPr>
              <w:spacing w:after="0" w:line="240" w:lineRule="auto"/>
              <w:rPr>
                <w:rFonts w:ascii="Calibri" w:eastAsia="Times New Roman" w:hAnsi="Calibri" w:cs="Calibri"/>
                <w:color w:val="FF0000"/>
              </w:rPr>
            </w:pPr>
            <w:r w:rsidRPr="00426106">
              <w:rPr>
                <w:rFonts w:ascii="Calibri" w:eastAsia="Times New Roman" w:hAnsi="Calibri" w:cs="Calibri"/>
                <w:color w:val="FF0000"/>
              </w:rPr>
              <w:t>Sum of Positive</w:t>
            </w:r>
            <w:r>
              <w:rPr>
                <w:rFonts w:ascii="Calibri" w:eastAsia="Times New Roman" w:hAnsi="Calibri" w:cs="Calibri"/>
                <w:color w:val="FF0000"/>
              </w:rPr>
              <w:t xml:space="preserve"> Power (</w:t>
            </w:r>
            <w:proofErr w:type="spellStart"/>
            <w:r>
              <w:rPr>
                <w:rFonts w:ascii="Calibri" w:eastAsia="Times New Roman" w:hAnsi="Calibri" w:cs="Calibri"/>
                <w:color w:val="FF0000"/>
              </w:rPr>
              <w:t>kw-hr</w:t>
            </w:r>
            <w:proofErr w:type="spellEnd"/>
            <w:r>
              <w:rPr>
                <w:rFonts w:ascii="Calibri" w:eastAsia="Times New Roman" w:hAnsi="Calibri" w:cs="Calibri"/>
                <w:color w:val="FF0000"/>
              </w:rPr>
              <w:t>)</w:t>
            </w:r>
          </w:p>
        </w:tc>
        <w:tc>
          <w:tcPr>
            <w:tcW w:w="1353" w:type="dxa"/>
            <w:tcBorders>
              <w:top w:val="single" w:sz="4" w:space="0" w:color="auto"/>
              <w:left w:val="nil"/>
              <w:bottom w:val="single" w:sz="4" w:space="0" w:color="auto"/>
              <w:right w:val="single" w:sz="4" w:space="0" w:color="auto"/>
            </w:tcBorders>
            <w:shd w:val="clear" w:color="auto" w:fill="auto"/>
            <w:noWrap/>
            <w:vAlign w:val="bottom"/>
            <w:hideMark/>
          </w:tcPr>
          <w:p w14:paraId="4C73CE01" w14:textId="390083C5" w:rsidR="00426106" w:rsidRPr="00426106" w:rsidRDefault="00426106" w:rsidP="00426106">
            <w:pPr>
              <w:spacing w:after="0" w:line="240" w:lineRule="auto"/>
              <w:rPr>
                <w:rFonts w:ascii="Calibri" w:eastAsia="Times New Roman" w:hAnsi="Calibri" w:cs="Calibri"/>
                <w:color w:val="FF0000"/>
              </w:rPr>
            </w:pPr>
            <w:r w:rsidRPr="00426106">
              <w:rPr>
                <w:rFonts w:ascii="Calibri" w:eastAsia="Times New Roman" w:hAnsi="Calibri" w:cs="Calibri"/>
                <w:color w:val="FF0000"/>
              </w:rPr>
              <w:t>Percent Contribution</w:t>
            </w:r>
            <w:r>
              <w:rPr>
                <w:rFonts w:ascii="Calibri" w:eastAsia="Times New Roman" w:hAnsi="Calibri" w:cs="Calibri"/>
                <w:color w:val="FF0000"/>
              </w:rPr>
              <w:t xml:space="preserve"> of Positive Power</w:t>
            </w:r>
          </w:p>
        </w:tc>
      </w:tr>
      <w:tr w:rsidR="00426106" w:rsidRPr="00426106" w14:paraId="52E1D59D" w14:textId="77777777" w:rsidTr="00B1410B">
        <w:trPr>
          <w:trHeight w:val="300"/>
          <w:jc w:val="center"/>
        </w:trPr>
        <w:tc>
          <w:tcPr>
            <w:tcW w:w="2190" w:type="dxa"/>
            <w:tcBorders>
              <w:top w:val="nil"/>
              <w:left w:val="single" w:sz="4" w:space="0" w:color="auto"/>
              <w:bottom w:val="single" w:sz="4" w:space="0" w:color="auto"/>
              <w:right w:val="single" w:sz="4" w:space="0" w:color="auto"/>
            </w:tcBorders>
            <w:shd w:val="clear" w:color="auto" w:fill="auto"/>
            <w:noWrap/>
            <w:vAlign w:val="bottom"/>
            <w:hideMark/>
          </w:tcPr>
          <w:p w14:paraId="16AD8519" w14:textId="77777777" w:rsidR="00426106" w:rsidRPr="00426106" w:rsidRDefault="00426106" w:rsidP="00426106">
            <w:pPr>
              <w:spacing w:after="0" w:line="240" w:lineRule="auto"/>
              <w:rPr>
                <w:rFonts w:ascii="Calibri" w:eastAsia="Times New Roman" w:hAnsi="Calibri" w:cs="Calibri"/>
                <w:color w:val="FF0000"/>
              </w:rPr>
            </w:pPr>
            <w:r w:rsidRPr="00426106">
              <w:rPr>
                <w:rFonts w:ascii="Calibri" w:eastAsia="Times New Roman" w:hAnsi="Calibri" w:cs="Calibri"/>
                <w:color w:val="FF0000"/>
              </w:rPr>
              <w:t>Aerodynamic Drag</w:t>
            </w:r>
          </w:p>
        </w:tc>
        <w:tc>
          <w:tcPr>
            <w:tcW w:w="1315" w:type="dxa"/>
            <w:tcBorders>
              <w:top w:val="nil"/>
              <w:left w:val="nil"/>
              <w:bottom w:val="single" w:sz="4" w:space="0" w:color="auto"/>
              <w:right w:val="single" w:sz="4" w:space="0" w:color="auto"/>
            </w:tcBorders>
            <w:shd w:val="clear" w:color="auto" w:fill="auto"/>
            <w:noWrap/>
            <w:vAlign w:val="bottom"/>
            <w:hideMark/>
          </w:tcPr>
          <w:p w14:paraId="19D7C98E"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53</w:t>
            </w:r>
          </w:p>
        </w:tc>
        <w:tc>
          <w:tcPr>
            <w:tcW w:w="1025" w:type="dxa"/>
            <w:tcBorders>
              <w:top w:val="nil"/>
              <w:left w:val="nil"/>
              <w:bottom w:val="single" w:sz="4" w:space="0" w:color="auto"/>
              <w:right w:val="single" w:sz="4" w:space="0" w:color="auto"/>
            </w:tcBorders>
            <w:shd w:val="clear" w:color="auto" w:fill="auto"/>
            <w:noWrap/>
            <w:vAlign w:val="bottom"/>
            <w:hideMark/>
          </w:tcPr>
          <w:p w14:paraId="065C0C47"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53</w:t>
            </w:r>
          </w:p>
        </w:tc>
        <w:tc>
          <w:tcPr>
            <w:tcW w:w="1353" w:type="dxa"/>
            <w:tcBorders>
              <w:top w:val="nil"/>
              <w:left w:val="nil"/>
              <w:bottom w:val="single" w:sz="4" w:space="0" w:color="auto"/>
              <w:right w:val="single" w:sz="4" w:space="0" w:color="auto"/>
            </w:tcBorders>
            <w:shd w:val="clear" w:color="auto" w:fill="auto"/>
            <w:noWrap/>
            <w:vAlign w:val="bottom"/>
            <w:hideMark/>
          </w:tcPr>
          <w:p w14:paraId="144FC268"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21%</w:t>
            </w:r>
          </w:p>
        </w:tc>
      </w:tr>
      <w:tr w:rsidR="00426106" w:rsidRPr="00426106" w14:paraId="267C3930" w14:textId="77777777" w:rsidTr="00B1410B">
        <w:trPr>
          <w:trHeight w:val="300"/>
          <w:jc w:val="center"/>
        </w:trPr>
        <w:tc>
          <w:tcPr>
            <w:tcW w:w="2190" w:type="dxa"/>
            <w:tcBorders>
              <w:top w:val="nil"/>
              <w:left w:val="single" w:sz="4" w:space="0" w:color="auto"/>
              <w:bottom w:val="single" w:sz="4" w:space="0" w:color="auto"/>
              <w:right w:val="single" w:sz="4" w:space="0" w:color="auto"/>
            </w:tcBorders>
            <w:shd w:val="clear" w:color="auto" w:fill="auto"/>
            <w:noWrap/>
            <w:vAlign w:val="bottom"/>
            <w:hideMark/>
          </w:tcPr>
          <w:p w14:paraId="3CCCCCF7" w14:textId="77777777" w:rsidR="00426106" w:rsidRPr="00426106" w:rsidRDefault="00426106" w:rsidP="00426106">
            <w:pPr>
              <w:spacing w:after="0" w:line="240" w:lineRule="auto"/>
              <w:rPr>
                <w:rFonts w:ascii="Calibri" w:eastAsia="Times New Roman" w:hAnsi="Calibri" w:cs="Calibri"/>
                <w:color w:val="FF0000"/>
              </w:rPr>
            </w:pPr>
            <w:r w:rsidRPr="00426106">
              <w:rPr>
                <w:rFonts w:ascii="Calibri" w:eastAsia="Times New Roman" w:hAnsi="Calibri" w:cs="Calibri"/>
                <w:color w:val="FF0000"/>
              </w:rPr>
              <w:t>Rolling Resistance</w:t>
            </w:r>
          </w:p>
        </w:tc>
        <w:tc>
          <w:tcPr>
            <w:tcW w:w="1315" w:type="dxa"/>
            <w:tcBorders>
              <w:top w:val="nil"/>
              <w:left w:val="nil"/>
              <w:bottom w:val="single" w:sz="4" w:space="0" w:color="auto"/>
              <w:right w:val="single" w:sz="4" w:space="0" w:color="auto"/>
            </w:tcBorders>
            <w:shd w:val="clear" w:color="auto" w:fill="auto"/>
            <w:noWrap/>
            <w:vAlign w:val="bottom"/>
            <w:hideMark/>
          </w:tcPr>
          <w:p w14:paraId="17DFECE9"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51</w:t>
            </w:r>
          </w:p>
        </w:tc>
        <w:tc>
          <w:tcPr>
            <w:tcW w:w="1025" w:type="dxa"/>
            <w:tcBorders>
              <w:top w:val="nil"/>
              <w:left w:val="nil"/>
              <w:bottom w:val="single" w:sz="4" w:space="0" w:color="auto"/>
              <w:right w:val="single" w:sz="4" w:space="0" w:color="auto"/>
            </w:tcBorders>
            <w:shd w:val="clear" w:color="auto" w:fill="auto"/>
            <w:noWrap/>
            <w:vAlign w:val="bottom"/>
            <w:hideMark/>
          </w:tcPr>
          <w:p w14:paraId="04905D92"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51</w:t>
            </w:r>
          </w:p>
        </w:tc>
        <w:tc>
          <w:tcPr>
            <w:tcW w:w="1353" w:type="dxa"/>
            <w:tcBorders>
              <w:top w:val="nil"/>
              <w:left w:val="nil"/>
              <w:bottom w:val="single" w:sz="4" w:space="0" w:color="auto"/>
              <w:right w:val="single" w:sz="4" w:space="0" w:color="auto"/>
            </w:tcBorders>
            <w:shd w:val="clear" w:color="auto" w:fill="auto"/>
            <w:noWrap/>
            <w:vAlign w:val="bottom"/>
            <w:hideMark/>
          </w:tcPr>
          <w:p w14:paraId="316262FC"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20%</w:t>
            </w:r>
          </w:p>
        </w:tc>
      </w:tr>
      <w:tr w:rsidR="00426106" w:rsidRPr="00426106" w14:paraId="48E83569" w14:textId="77777777" w:rsidTr="00B1410B">
        <w:trPr>
          <w:trHeight w:val="300"/>
          <w:jc w:val="center"/>
        </w:trPr>
        <w:tc>
          <w:tcPr>
            <w:tcW w:w="2190" w:type="dxa"/>
            <w:tcBorders>
              <w:top w:val="nil"/>
              <w:left w:val="single" w:sz="4" w:space="0" w:color="auto"/>
              <w:bottom w:val="single" w:sz="4" w:space="0" w:color="auto"/>
              <w:right w:val="single" w:sz="4" w:space="0" w:color="auto"/>
            </w:tcBorders>
            <w:shd w:val="clear" w:color="auto" w:fill="auto"/>
            <w:noWrap/>
            <w:vAlign w:val="bottom"/>
            <w:hideMark/>
          </w:tcPr>
          <w:p w14:paraId="06AA9F89" w14:textId="77777777" w:rsidR="00426106" w:rsidRPr="00426106" w:rsidRDefault="00426106" w:rsidP="00426106">
            <w:pPr>
              <w:spacing w:after="0" w:line="240" w:lineRule="auto"/>
              <w:rPr>
                <w:rFonts w:ascii="Calibri" w:eastAsia="Times New Roman" w:hAnsi="Calibri" w:cs="Calibri"/>
                <w:color w:val="FF0000"/>
              </w:rPr>
            </w:pPr>
            <w:r w:rsidRPr="00426106">
              <w:rPr>
                <w:rFonts w:ascii="Calibri" w:eastAsia="Times New Roman" w:hAnsi="Calibri" w:cs="Calibri"/>
                <w:color w:val="FF0000"/>
              </w:rPr>
              <w:t>Acceleration</w:t>
            </w:r>
          </w:p>
        </w:tc>
        <w:tc>
          <w:tcPr>
            <w:tcW w:w="1315" w:type="dxa"/>
            <w:tcBorders>
              <w:top w:val="nil"/>
              <w:left w:val="nil"/>
              <w:bottom w:val="single" w:sz="4" w:space="0" w:color="auto"/>
              <w:right w:val="single" w:sz="4" w:space="0" w:color="auto"/>
            </w:tcBorders>
            <w:shd w:val="clear" w:color="auto" w:fill="auto"/>
            <w:noWrap/>
            <w:vAlign w:val="bottom"/>
            <w:hideMark/>
          </w:tcPr>
          <w:p w14:paraId="5AB70DFB"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10</w:t>
            </w:r>
          </w:p>
        </w:tc>
        <w:tc>
          <w:tcPr>
            <w:tcW w:w="1025" w:type="dxa"/>
            <w:tcBorders>
              <w:top w:val="nil"/>
              <w:left w:val="nil"/>
              <w:bottom w:val="single" w:sz="4" w:space="0" w:color="auto"/>
              <w:right w:val="single" w:sz="4" w:space="0" w:color="auto"/>
            </w:tcBorders>
            <w:shd w:val="clear" w:color="auto" w:fill="auto"/>
            <w:noWrap/>
            <w:vAlign w:val="bottom"/>
            <w:hideMark/>
          </w:tcPr>
          <w:p w14:paraId="3BA02D67"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118</w:t>
            </w:r>
          </w:p>
        </w:tc>
        <w:tc>
          <w:tcPr>
            <w:tcW w:w="1353" w:type="dxa"/>
            <w:tcBorders>
              <w:top w:val="nil"/>
              <w:left w:val="nil"/>
              <w:bottom w:val="single" w:sz="4" w:space="0" w:color="auto"/>
              <w:right w:val="single" w:sz="4" w:space="0" w:color="auto"/>
            </w:tcBorders>
            <w:shd w:val="clear" w:color="auto" w:fill="auto"/>
            <w:noWrap/>
            <w:vAlign w:val="bottom"/>
            <w:hideMark/>
          </w:tcPr>
          <w:p w14:paraId="0AFA8C62"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47%</w:t>
            </w:r>
          </w:p>
        </w:tc>
      </w:tr>
      <w:tr w:rsidR="00426106" w:rsidRPr="00426106" w14:paraId="62C43389" w14:textId="77777777" w:rsidTr="00B1410B">
        <w:trPr>
          <w:trHeight w:val="300"/>
          <w:jc w:val="center"/>
        </w:trPr>
        <w:tc>
          <w:tcPr>
            <w:tcW w:w="2190" w:type="dxa"/>
            <w:tcBorders>
              <w:top w:val="nil"/>
              <w:left w:val="single" w:sz="4" w:space="0" w:color="auto"/>
              <w:bottom w:val="single" w:sz="4" w:space="0" w:color="auto"/>
              <w:right w:val="single" w:sz="4" w:space="0" w:color="auto"/>
            </w:tcBorders>
            <w:shd w:val="clear" w:color="auto" w:fill="auto"/>
            <w:noWrap/>
            <w:vAlign w:val="bottom"/>
            <w:hideMark/>
          </w:tcPr>
          <w:p w14:paraId="0F55E4A0" w14:textId="77777777" w:rsidR="00426106" w:rsidRPr="00426106" w:rsidRDefault="00426106" w:rsidP="00426106">
            <w:pPr>
              <w:spacing w:after="0" w:line="240" w:lineRule="auto"/>
              <w:rPr>
                <w:rFonts w:ascii="Calibri" w:eastAsia="Times New Roman" w:hAnsi="Calibri" w:cs="Calibri"/>
                <w:color w:val="FF0000"/>
              </w:rPr>
            </w:pPr>
            <w:r w:rsidRPr="00426106">
              <w:rPr>
                <w:rFonts w:ascii="Calibri" w:eastAsia="Times New Roman" w:hAnsi="Calibri" w:cs="Calibri"/>
                <w:color w:val="FF0000"/>
              </w:rPr>
              <w:t>Gravitational Resistance</w:t>
            </w:r>
          </w:p>
        </w:tc>
        <w:tc>
          <w:tcPr>
            <w:tcW w:w="1315" w:type="dxa"/>
            <w:tcBorders>
              <w:top w:val="nil"/>
              <w:left w:val="nil"/>
              <w:bottom w:val="single" w:sz="4" w:space="0" w:color="auto"/>
              <w:right w:val="single" w:sz="4" w:space="0" w:color="auto"/>
            </w:tcBorders>
            <w:shd w:val="clear" w:color="auto" w:fill="auto"/>
            <w:noWrap/>
            <w:vAlign w:val="bottom"/>
            <w:hideMark/>
          </w:tcPr>
          <w:p w14:paraId="6D307BAE"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0.3</w:t>
            </w:r>
          </w:p>
        </w:tc>
        <w:tc>
          <w:tcPr>
            <w:tcW w:w="1025" w:type="dxa"/>
            <w:tcBorders>
              <w:top w:val="nil"/>
              <w:left w:val="nil"/>
              <w:bottom w:val="single" w:sz="4" w:space="0" w:color="auto"/>
              <w:right w:val="single" w:sz="4" w:space="0" w:color="auto"/>
            </w:tcBorders>
            <w:shd w:val="clear" w:color="auto" w:fill="auto"/>
            <w:noWrap/>
            <w:vAlign w:val="bottom"/>
            <w:hideMark/>
          </w:tcPr>
          <w:p w14:paraId="7805ACD5"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29</w:t>
            </w:r>
          </w:p>
        </w:tc>
        <w:tc>
          <w:tcPr>
            <w:tcW w:w="1353" w:type="dxa"/>
            <w:tcBorders>
              <w:top w:val="nil"/>
              <w:left w:val="nil"/>
              <w:bottom w:val="single" w:sz="4" w:space="0" w:color="auto"/>
              <w:right w:val="single" w:sz="4" w:space="0" w:color="auto"/>
            </w:tcBorders>
            <w:shd w:val="clear" w:color="auto" w:fill="auto"/>
            <w:noWrap/>
            <w:vAlign w:val="bottom"/>
            <w:hideMark/>
          </w:tcPr>
          <w:p w14:paraId="0CC45381"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12%</w:t>
            </w:r>
          </w:p>
        </w:tc>
      </w:tr>
      <w:tr w:rsidR="00426106" w:rsidRPr="00426106" w14:paraId="7A404F4E" w14:textId="77777777" w:rsidTr="00B1410B">
        <w:trPr>
          <w:trHeight w:val="300"/>
          <w:jc w:val="center"/>
        </w:trPr>
        <w:tc>
          <w:tcPr>
            <w:tcW w:w="2190" w:type="dxa"/>
            <w:tcBorders>
              <w:top w:val="nil"/>
              <w:left w:val="single" w:sz="4" w:space="0" w:color="auto"/>
              <w:bottom w:val="single" w:sz="4" w:space="0" w:color="auto"/>
              <w:right w:val="single" w:sz="4" w:space="0" w:color="auto"/>
            </w:tcBorders>
            <w:shd w:val="clear" w:color="auto" w:fill="auto"/>
            <w:noWrap/>
            <w:vAlign w:val="bottom"/>
            <w:hideMark/>
          </w:tcPr>
          <w:p w14:paraId="1BF9E70A" w14:textId="77777777" w:rsidR="00426106" w:rsidRPr="00426106" w:rsidRDefault="00426106" w:rsidP="00426106">
            <w:pPr>
              <w:spacing w:after="0" w:line="240" w:lineRule="auto"/>
              <w:rPr>
                <w:rFonts w:ascii="Calibri" w:eastAsia="Times New Roman" w:hAnsi="Calibri" w:cs="Calibri"/>
                <w:color w:val="FF0000"/>
              </w:rPr>
            </w:pPr>
            <w:r w:rsidRPr="00426106">
              <w:rPr>
                <w:rFonts w:ascii="Calibri" w:eastAsia="Times New Roman" w:hAnsi="Calibri" w:cs="Calibri"/>
                <w:color w:val="FF0000"/>
              </w:rPr>
              <w:t>Total =</w:t>
            </w:r>
          </w:p>
        </w:tc>
        <w:tc>
          <w:tcPr>
            <w:tcW w:w="1315" w:type="dxa"/>
            <w:tcBorders>
              <w:top w:val="nil"/>
              <w:left w:val="nil"/>
              <w:bottom w:val="single" w:sz="4" w:space="0" w:color="auto"/>
              <w:right w:val="single" w:sz="4" w:space="0" w:color="auto"/>
            </w:tcBorders>
            <w:shd w:val="clear" w:color="auto" w:fill="auto"/>
            <w:noWrap/>
            <w:vAlign w:val="bottom"/>
            <w:hideMark/>
          </w:tcPr>
          <w:p w14:paraId="5D211D0F"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114</w:t>
            </w:r>
          </w:p>
        </w:tc>
        <w:tc>
          <w:tcPr>
            <w:tcW w:w="1025" w:type="dxa"/>
            <w:tcBorders>
              <w:top w:val="nil"/>
              <w:left w:val="nil"/>
              <w:bottom w:val="single" w:sz="4" w:space="0" w:color="auto"/>
              <w:right w:val="single" w:sz="4" w:space="0" w:color="auto"/>
            </w:tcBorders>
            <w:shd w:val="clear" w:color="auto" w:fill="auto"/>
            <w:noWrap/>
            <w:vAlign w:val="bottom"/>
            <w:hideMark/>
          </w:tcPr>
          <w:p w14:paraId="5A64ABA7"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251</w:t>
            </w:r>
          </w:p>
        </w:tc>
        <w:tc>
          <w:tcPr>
            <w:tcW w:w="1353" w:type="dxa"/>
            <w:tcBorders>
              <w:top w:val="nil"/>
              <w:left w:val="nil"/>
              <w:bottom w:val="single" w:sz="4" w:space="0" w:color="auto"/>
              <w:right w:val="single" w:sz="4" w:space="0" w:color="auto"/>
            </w:tcBorders>
            <w:shd w:val="clear" w:color="auto" w:fill="auto"/>
            <w:noWrap/>
            <w:vAlign w:val="bottom"/>
            <w:hideMark/>
          </w:tcPr>
          <w:p w14:paraId="631A1263" w14:textId="77777777" w:rsidR="00426106" w:rsidRPr="00426106" w:rsidRDefault="00426106" w:rsidP="00426106">
            <w:pPr>
              <w:spacing w:after="0" w:line="240" w:lineRule="auto"/>
              <w:jc w:val="right"/>
              <w:rPr>
                <w:rFonts w:ascii="Calibri" w:eastAsia="Times New Roman" w:hAnsi="Calibri" w:cs="Calibri"/>
                <w:color w:val="FF0000"/>
              </w:rPr>
            </w:pPr>
            <w:r w:rsidRPr="00426106">
              <w:rPr>
                <w:rFonts w:ascii="Calibri" w:eastAsia="Times New Roman" w:hAnsi="Calibri" w:cs="Calibri"/>
                <w:color w:val="FF0000"/>
              </w:rPr>
              <w:t>100%</w:t>
            </w:r>
          </w:p>
        </w:tc>
      </w:tr>
    </w:tbl>
    <w:p w14:paraId="369A5BFD" w14:textId="77777777" w:rsidR="00C231ED" w:rsidRDefault="00C231ED" w:rsidP="00146CCF">
      <w:pPr>
        <w:pStyle w:val="ListParagraph"/>
        <w:ind w:left="792"/>
        <w:rPr>
          <w:color w:val="FF0000"/>
        </w:rPr>
      </w:pPr>
    </w:p>
    <w:p w14:paraId="22BEE16E" w14:textId="77777777" w:rsidR="00D91982" w:rsidRDefault="00D91982" w:rsidP="00146CCF">
      <w:pPr>
        <w:pStyle w:val="ListParagraph"/>
        <w:ind w:left="792"/>
        <w:rPr>
          <w:color w:val="FF0000"/>
        </w:rPr>
      </w:pPr>
    </w:p>
    <w:p w14:paraId="048C6EA1" w14:textId="4048BB4F" w:rsidR="00A90EF6" w:rsidRPr="00A90EF6" w:rsidRDefault="00A90EF6" w:rsidP="00A90EF6">
      <w:pPr>
        <w:pStyle w:val="ListParagraph"/>
        <w:ind w:left="792"/>
        <w:rPr>
          <w:color w:val="FF0000"/>
        </w:rPr>
      </w:pPr>
      <w:r>
        <w:rPr>
          <w:color w:val="FF0000"/>
        </w:rPr>
        <w:t>1</w:t>
      </w:r>
      <w:r w:rsidRPr="00A90EF6">
        <w:rPr>
          <w:color w:val="FF0000"/>
        </w:rPr>
        <w:t>0 pts</w:t>
      </w:r>
    </w:p>
    <w:p w14:paraId="132CE5BB" w14:textId="77777777" w:rsidR="000C6081" w:rsidRDefault="000C6081" w:rsidP="004A32C2">
      <w:pPr>
        <w:pStyle w:val="ListParagraph"/>
        <w:ind w:left="792"/>
      </w:pPr>
    </w:p>
    <w:p w14:paraId="50708C61" w14:textId="02520748" w:rsidR="004A32C2" w:rsidRDefault="004A32C2" w:rsidP="004A32C2">
      <w:pPr>
        <w:pStyle w:val="ListParagraph"/>
        <w:ind w:left="792"/>
      </w:pPr>
    </w:p>
    <w:p w14:paraId="2F59B854" w14:textId="2EE829BD" w:rsidR="004A32C2" w:rsidRDefault="00C27931" w:rsidP="00C27931">
      <w:pPr>
        <w:pStyle w:val="ListParagraph"/>
        <w:numPr>
          <w:ilvl w:val="1"/>
          <w:numId w:val="7"/>
        </w:numPr>
      </w:pPr>
      <w:r>
        <w:t xml:space="preserve">How much </w:t>
      </w:r>
      <w:r w:rsidR="00E622CF">
        <w:t xml:space="preserve">braking </w:t>
      </w:r>
      <w:r>
        <w:t xml:space="preserve">energy </w:t>
      </w:r>
      <w:r w:rsidR="00434FD3">
        <w:t>(</w:t>
      </w:r>
      <w:r w:rsidR="000D52C9">
        <w:t xml:space="preserve">in </w:t>
      </w:r>
      <w:r w:rsidR="00434FD3">
        <w:t xml:space="preserve">kW-hr) </w:t>
      </w:r>
      <w:r w:rsidR="00D41AD9">
        <w:t>is</w:t>
      </w:r>
      <w:r>
        <w:t xml:space="preserve"> available for regenerative </w:t>
      </w:r>
      <w:r w:rsidR="00D959C3">
        <w:t>power</w:t>
      </w:r>
      <w:r w:rsidR="00D41AD9">
        <w:t xml:space="preserve">? </w:t>
      </w:r>
      <w:r w:rsidR="00D51C84">
        <w:t>What would be the</w:t>
      </w:r>
      <w:r w:rsidR="0039715A">
        <w:t xml:space="preserve"> </w:t>
      </w:r>
      <w:r w:rsidR="004C0006">
        <w:t xml:space="preserve">tractive </w:t>
      </w:r>
      <w:r w:rsidR="00D51C84">
        <w:t xml:space="preserve">power </w:t>
      </w:r>
      <w:r w:rsidR="0039715A">
        <w:t>needed</w:t>
      </w:r>
      <w:r w:rsidR="00237B4D">
        <w:t xml:space="preserve"> to drive the drayage cycle be</w:t>
      </w:r>
      <w:r w:rsidR="00B560B9">
        <w:t xml:space="preserve"> </w:t>
      </w:r>
      <w:r w:rsidR="0039715A">
        <w:t xml:space="preserve">if </w:t>
      </w:r>
      <w:r w:rsidR="00F10603">
        <w:t>50%</w:t>
      </w:r>
      <w:r w:rsidR="00ED1353">
        <w:fldChar w:fldCharType="begin"/>
      </w:r>
      <w:r w:rsidR="00ED1353">
        <w:instrText xml:space="preserve"> ADDIN ZOTERO_ITEM CSL_CITATION {"citationID":"dCBcPKpT","properties":{"formattedCitation":"[11]\\uc0\\u8211{}[13]","plainCitation":"[11]–[13]","noteIndex":0},"citationItems":[{"id":5481,"uris":["http://zotero.org/users/9451857/items/Q9FZHHBK"],"itemData":{"id":5481,"type":"article-journal","abstract":"The ability to regenerate energy when braking is a valuable advantage of hybrid and fully electric vehicles. The regeneration potential mainly depends on how a car is driven and on the capacity of the drivetrain. Detailed studies of the regeneration potential based on brake energy in real-world driving are needed to better understand the potential gains of car-electrification, since test cycles do not take individual driving characteristics or route elevation into account. This study uses a model of a normalized vehicle and a highly detailed and representative data set of individual car movements including elevation to analyze the potential for energy regeneration in cars when driven under current real-world Swedish conditions. The ultimate energy regeneration potential (defined as the braking energy at the wheels) varies by about a factor of six among individual movement patterns, with an average of 0.033kWh/km, corresponding to 27% of the total average energy supplied at the wheels. Earlier studies have shown a higher energy regeneration potential per km for cars driving under urban conditions with low average velocity and many starts and stops. Our results confirm this but also point out that a low average velocity and a high share of city driving are not very well correlated with the yearly energy savings; for this the yearly mileage is a more important indicator. This suggests that drivers who rack up the miles should be targeted as potential early adopters of regenerative technologies rather than city drivers per se. The results from real-world driving are compared to the NEDC and WLTP test cycles.","container-title":"Applied Energy","DOI":"10.1016/j.apenergy.2016.01.051","ISSN":"0306-2619","journalAbbreviation":"Applied Energy","language":"en","page":"75-84","source":"ScienceDirect","title":"The potential for brake energy regeneration under Swedish conditions","URL":"https://www.sciencedirect.com/science/article/pii/S0306261916300319","volume":"168","author":[{"family":"Björnsson","given":"Lars-Henrik"},{"family":"Karlsson","given":"Sten"}],"accessed":{"date-parts":[["2022",9,13]]},"issued":{"date-parts":[["2016",4,15]]}}},{"id":5484,"uris":["http://zotero.org/users/9451857/items/T8MAJJ3I"],"itemData":{"id":5484,"type":"webpage","abstract":"In a battery-powered electric vehicle, regenerative braking (also called regen) is the conversion of the vehicle’s kinetic energy into chemical energy stored in the battery, where it can be used later to drive the vehicle. It is braking because it also serves to slow the vehicle. It is regenerative because the energy is recaptured in the battery where it can be used again.","language":"en-us","title":"The Magic of Tesla Roadster Regenerative Braking","URL":"https://www.tesla.com/blog/magic-tesla-roadster-regenerative-braking","accessed":{"date-parts":[["2022",9,13]]},"issued":{"date-parts":[["2007",6,29]]}}},{"id":5213,"uris":["http://zotero.org/users/9451857/items/MVHEF5LX"],"itemData":{"id":5213,"type":"book","event-place":"New York, NY","ISBN":"978-1-07-161491-4","language":"en","note":"DOI: 10.1007/978-1-0716-1492-1","publisher":"Springer New York","publisher-place":"New York, NY","source":"DOI.org (Crossref)","title":"Electric, Hybrid, and Fuel Cell Vehicles","URL":"https://link.springer.com/10.1007/978-1-0716-1492-1","editor":[{"family":"Elgowainy","given":"Amgad"}],"accessed":{"date-parts":[["2022",7,27]]},"issued":{"date-parts":[["2021"]]}}}],"schema":"https://github.com/citation-style-language/schema/raw/master/csl-citation.json"} </w:instrText>
      </w:r>
      <w:r w:rsidR="00ED1353">
        <w:fldChar w:fldCharType="separate"/>
      </w:r>
      <w:r w:rsidR="00ED1353" w:rsidRPr="00ED1353">
        <w:rPr>
          <w:rFonts w:ascii="Calibri" w:hAnsi="Calibri" w:cs="Calibri"/>
          <w:szCs w:val="24"/>
        </w:rPr>
        <w:t>[11]–[13]</w:t>
      </w:r>
      <w:r w:rsidR="00ED1353">
        <w:fldChar w:fldCharType="end"/>
      </w:r>
      <w:r w:rsidR="00F67089">
        <w:rPr>
          <w:rStyle w:val="FootnoteReference"/>
        </w:rPr>
        <w:footnoteReference w:id="1"/>
      </w:r>
      <w:r w:rsidR="0039715A">
        <w:t xml:space="preserve"> of the </w:t>
      </w:r>
      <w:r w:rsidR="00237B4D">
        <w:t>braking</w:t>
      </w:r>
      <w:r w:rsidR="0039715A">
        <w:t xml:space="preserve"> tractive power was re-captured</w:t>
      </w:r>
      <w:r w:rsidR="00E43CCA">
        <w:t xml:space="preserve">? </w:t>
      </w:r>
      <w:r w:rsidR="00B560B9">
        <w:t xml:space="preserve">How much would the tractive power be reduced in </w:t>
      </w:r>
      <w:r w:rsidR="00D41AD9">
        <w:t>percentage</w:t>
      </w:r>
      <w:r w:rsidR="00E43CCA">
        <w:t xml:space="preserve"> </w:t>
      </w:r>
      <w:r w:rsidR="00B560B9">
        <w:t>(%)</w:t>
      </w:r>
      <w:r w:rsidR="00F372EC">
        <w:t xml:space="preserve"> </w:t>
      </w:r>
      <w:r w:rsidR="00E43CCA">
        <w:t xml:space="preserve">compared to </w:t>
      </w:r>
      <w:r w:rsidR="0095008D">
        <w:t xml:space="preserve">the </w:t>
      </w:r>
      <w:r w:rsidR="00C94CE2">
        <w:t>total</w:t>
      </w:r>
      <w:r w:rsidR="00F372EC">
        <w:t xml:space="preserve"> tractive</w:t>
      </w:r>
      <w:r w:rsidR="00C94CE2">
        <w:t xml:space="preserve"> power estimated in 2.1?</w:t>
      </w:r>
    </w:p>
    <w:p w14:paraId="78AADB4A" w14:textId="6FA8A311" w:rsidR="00385363" w:rsidRDefault="00385363" w:rsidP="00385363">
      <w:pPr>
        <w:pStyle w:val="ListParagraph"/>
        <w:ind w:left="792"/>
      </w:pPr>
    </w:p>
    <w:p w14:paraId="3384C3FB" w14:textId="406D9922" w:rsidR="002A05D5" w:rsidRDefault="00AC620C" w:rsidP="00385363">
      <w:pPr>
        <w:pStyle w:val="ListParagraph"/>
        <w:ind w:left="792"/>
        <w:rPr>
          <w:color w:val="FF0000"/>
        </w:rPr>
      </w:pPr>
      <w:r>
        <w:rPr>
          <w:color w:val="FF0000"/>
        </w:rPr>
        <w:t>Here we sum the negative power</w:t>
      </w:r>
      <w:r w:rsidR="00B36C38">
        <w:rPr>
          <w:color w:val="FF0000"/>
        </w:rPr>
        <w:t xml:space="preserve"> from the road-load equation. </w:t>
      </w:r>
      <w:r w:rsidR="009179AA">
        <w:rPr>
          <w:color w:val="FF0000"/>
        </w:rPr>
        <w:t xml:space="preserve"> This is the power needed to brake</w:t>
      </w:r>
      <w:r w:rsidR="00E1448B">
        <w:rPr>
          <w:color w:val="FF0000"/>
        </w:rPr>
        <w:t xml:space="preserve"> the vehicle</w:t>
      </w:r>
    </w:p>
    <w:p w14:paraId="1CB6FAC4" w14:textId="32BF0067" w:rsidR="001D6089" w:rsidRDefault="001D6089" w:rsidP="00385363">
      <w:pPr>
        <w:pStyle w:val="ListParagraph"/>
        <w:ind w:left="792"/>
        <w:rPr>
          <w:color w:val="FF0000"/>
        </w:rPr>
      </w:pPr>
    </w:p>
    <w:p w14:paraId="5C438BA9" w14:textId="6FCD6AF3" w:rsidR="001D6089" w:rsidRPr="00237D6A" w:rsidRDefault="001D6089" w:rsidP="001D6089">
      <w:pPr>
        <w:rPr>
          <w:rFonts w:ascii="Cambria Math" w:eastAsiaTheme="minorEastAsia" w:hAnsi="+mn-cs"/>
          <w:i/>
          <w:iCs/>
          <w:color w:val="FF0000"/>
          <w:kern w:val="24"/>
          <w:sz w:val="24"/>
          <w:szCs w:val="24"/>
        </w:rPr>
      </w:pPr>
      <m:oMathPara>
        <m:oMathParaPr>
          <m:jc m:val="centerGroup"/>
        </m:oMathParaPr>
        <m:oMath>
          <m:r>
            <w:rPr>
              <w:rFonts w:ascii="Cambria Math" w:eastAsiaTheme="minorEastAsia" w:hAnsi="Cambria Math"/>
              <w:color w:val="FF0000"/>
              <w:kern w:val="24"/>
              <w:sz w:val="24"/>
              <w:szCs w:val="24"/>
            </w:rPr>
            <m:t xml:space="preserve">Negative Tractive Energy </m:t>
          </m:r>
          <m:d>
            <m:dPr>
              <m:ctrlPr>
                <w:rPr>
                  <w:rFonts w:ascii="Cambria Math" w:eastAsiaTheme="minorEastAsia" w:hAnsi="Cambria Math"/>
                  <w:i/>
                  <w:iCs/>
                  <w:color w:val="FF0000"/>
                  <w:kern w:val="24"/>
                  <w:sz w:val="24"/>
                  <w:szCs w:val="24"/>
                </w:rPr>
              </m:ctrlPr>
            </m:dPr>
            <m:e>
              <m:r>
                <w:rPr>
                  <w:rFonts w:ascii="Cambria Math" w:eastAsiaTheme="minorEastAsia" w:hAnsi="Cambria Math"/>
                  <w:color w:val="FF0000"/>
                  <w:kern w:val="24"/>
                  <w:sz w:val="24"/>
                  <w:szCs w:val="24"/>
                </w:rPr>
                <m:t>kW∙hr</m:t>
              </m:r>
            </m:e>
          </m:d>
          <m:r>
            <w:rPr>
              <w:rFonts w:ascii="Cambria Math" w:eastAsia="Cambria Math" w:hAnsi="Cambria Math"/>
              <w:color w:val="FF0000"/>
              <w:kern w:val="24"/>
              <w:sz w:val="24"/>
              <w:szCs w:val="24"/>
            </w:rPr>
            <m:t>=</m:t>
          </m:r>
          <m:d>
            <m:dPr>
              <m:ctrlPr>
                <w:rPr>
                  <w:rFonts w:ascii="Cambria Math" w:eastAsiaTheme="minorEastAsia" w:hAnsi="Cambria Math"/>
                  <w:i/>
                  <w:iCs/>
                  <w:color w:val="FF0000"/>
                  <w:kern w:val="24"/>
                  <w:sz w:val="24"/>
                  <w:szCs w:val="24"/>
                </w:rPr>
              </m:ctrlPr>
            </m:dPr>
            <m:e>
              <m:r>
                <w:rPr>
                  <w:rFonts w:ascii="Cambria Math" w:eastAsiaTheme="minorEastAsia" w:hAnsi="Cambria Math"/>
                  <w:color w:val="FF0000"/>
                  <w:kern w:val="24"/>
                  <w:sz w:val="24"/>
                  <w:szCs w:val="24"/>
                </w:rPr>
                <m:t>281,722 kW∙sec</m:t>
              </m:r>
            </m:e>
          </m:d>
          <m:d>
            <m:dPr>
              <m:ctrlPr>
                <w:rPr>
                  <w:rFonts w:ascii="Cambria Math" w:eastAsiaTheme="minorEastAsia" w:hAnsi="Cambria Math"/>
                  <w:i/>
                  <w:iCs/>
                  <w:color w:val="FF0000"/>
                  <w:kern w:val="24"/>
                  <w:sz w:val="24"/>
                  <w:szCs w:val="24"/>
                </w:rPr>
              </m:ctrlPr>
            </m:dPr>
            <m:e>
              <m:f>
                <m:fPr>
                  <m:ctrlPr>
                    <w:rPr>
                      <w:rFonts w:ascii="Cambria Math" w:eastAsiaTheme="minorEastAsia" w:hAnsi="Cambria Math"/>
                      <w:i/>
                      <w:iCs/>
                      <w:color w:val="FF0000"/>
                      <w:kern w:val="24"/>
                      <w:sz w:val="24"/>
                      <w:szCs w:val="24"/>
                    </w:rPr>
                  </m:ctrlPr>
                </m:fPr>
                <m:num>
                  <m:r>
                    <w:rPr>
                      <w:rFonts w:ascii="Cambria Math" w:eastAsiaTheme="minorEastAsia" w:hAnsi="Cambria Math"/>
                      <w:color w:val="FF0000"/>
                      <w:kern w:val="24"/>
                      <w:sz w:val="24"/>
                      <w:szCs w:val="24"/>
                    </w:rPr>
                    <m:t>hr</m:t>
                  </m:r>
                </m:num>
                <m:den>
                  <m:r>
                    <w:rPr>
                      <w:rFonts w:ascii="Cambria Math" w:eastAsiaTheme="minorEastAsia" w:hAnsi="Cambria Math"/>
                      <w:color w:val="FF0000"/>
                      <w:kern w:val="24"/>
                      <w:sz w:val="24"/>
                      <w:szCs w:val="24"/>
                    </w:rPr>
                    <m:t>3600</m:t>
                  </m:r>
                </m:den>
              </m:f>
              <m:r>
                <w:rPr>
                  <w:rFonts w:ascii="Cambria Math" w:eastAsiaTheme="minorEastAsia" w:hAnsi="Cambria Math"/>
                  <w:color w:val="FF0000"/>
                  <w:kern w:val="24"/>
                  <w:sz w:val="24"/>
                  <w:szCs w:val="24"/>
                </w:rPr>
                <m:t>seconds</m:t>
              </m:r>
            </m:e>
          </m:d>
          <m:r>
            <w:rPr>
              <w:rFonts w:ascii="Cambria Math" w:eastAsiaTheme="minorEastAsia" w:hAnsi="Cambria Math"/>
              <w:color w:val="FF0000"/>
              <w:kern w:val="24"/>
              <w:sz w:val="24"/>
              <w:szCs w:val="24"/>
            </w:rPr>
            <m:t xml:space="preserve">=78 kW∙hr </m:t>
          </m:r>
        </m:oMath>
      </m:oMathPara>
    </w:p>
    <w:p w14:paraId="24BDCC0D" w14:textId="2049C6FF" w:rsidR="00AC620C" w:rsidRDefault="00AC620C" w:rsidP="00385363">
      <w:pPr>
        <w:pStyle w:val="ListParagraph"/>
        <w:ind w:left="792"/>
        <w:rPr>
          <w:color w:val="FF0000"/>
        </w:rPr>
      </w:pPr>
    </w:p>
    <w:p w14:paraId="00FA30DD" w14:textId="7D6799D0" w:rsidR="002A05D5" w:rsidRDefault="00273914" w:rsidP="00385363">
      <w:pPr>
        <w:pStyle w:val="ListParagraph"/>
        <w:ind w:left="792"/>
        <w:rPr>
          <w:color w:val="FF0000"/>
        </w:rPr>
      </w:pPr>
      <w:r>
        <w:rPr>
          <w:color w:val="FF0000"/>
        </w:rPr>
        <w:t>Assume we can recapture 50% of the braking energy</w:t>
      </w:r>
    </w:p>
    <w:p w14:paraId="0A84BD66" w14:textId="216296D9" w:rsidR="00273914" w:rsidRDefault="00273914" w:rsidP="00385363">
      <w:pPr>
        <w:pStyle w:val="ListParagraph"/>
        <w:ind w:left="792"/>
        <w:rPr>
          <w:color w:val="FF0000"/>
        </w:rPr>
      </w:pPr>
    </w:p>
    <w:p w14:paraId="5767B8A6" w14:textId="60FD7BE1" w:rsidR="0005121F" w:rsidRPr="007A727F" w:rsidRDefault="0005121F" w:rsidP="0005121F">
      <w:pPr>
        <w:rPr>
          <w:rFonts w:eastAsiaTheme="minorEastAsia"/>
          <w:iCs/>
          <w:color w:val="FF0000"/>
          <w:kern w:val="24"/>
          <w:sz w:val="24"/>
          <w:szCs w:val="24"/>
        </w:rPr>
      </w:pPr>
      <m:oMathPara>
        <m:oMathParaPr>
          <m:jc m:val="centerGroup"/>
        </m:oMathParaPr>
        <m:oMath>
          <m:r>
            <w:rPr>
              <w:rFonts w:ascii="Cambria Math" w:eastAsiaTheme="minorEastAsia" w:hAnsi="Cambria Math"/>
              <w:color w:val="FF0000"/>
              <w:kern w:val="24"/>
              <w:sz w:val="24"/>
              <w:szCs w:val="24"/>
            </w:rPr>
            <m:t xml:space="preserve">Regenerative power </m:t>
          </m:r>
          <m:d>
            <m:dPr>
              <m:ctrlPr>
                <w:rPr>
                  <w:rFonts w:ascii="Cambria Math" w:eastAsiaTheme="minorEastAsia" w:hAnsi="Cambria Math"/>
                  <w:i/>
                  <w:iCs/>
                  <w:color w:val="FF0000"/>
                  <w:kern w:val="24"/>
                  <w:sz w:val="24"/>
                  <w:szCs w:val="24"/>
                </w:rPr>
              </m:ctrlPr>
            </m:dPr>
            <m:e>
              <m:r>
                <w:rPr>
                  <w:rFonts w:ascii="Cambria Math" w:eastAsiaTheme="minorEastAsia" w:hAnsi="Cambria Math"/>
                  <w:color w:val="FF0000"/>
                  <w:kern w:val="24"/>
                  <w:sz w:val="24"/>
                  <w:szCs w:val="24"/>
                </w:rPr>
                <m:t>kW∙hr</m:t>
              </m:r>
            </m:e>
          </m:d>
          <m:r>
            <w:rPr>
              <w:rFonts w:ascii="Cambria Math" w:eastAsia="Cambria Math" w:hAnsi="Cambria Math"/>
              <w:color w:val="FF0000"/>
              <w:kern w:val="24"/>
              <w:sz w:val="24"/>
              <w:szCs w:val="24"/>
            </w:rPr>
            <m:t>=</m:t>
          </m:r>
          <m:r>
            <w:rPr>
              <w:rFonts w:ascii="Cambria Math" w:eastAsiaTheme="minorEastAsia" w:hAnsi="Cambria Math"/>
              <w:color w:val="FF0000"/>
              <w:kern w:val="24"/>
              <w:sz w:val="24"/>
              <w:szCs w:val="24"/>
            </w:rPr>
            <m:t xml:space="preserve">78 kW∙hr ×0.50=39 kW∙hr </m:t>
          </m:r>
        </m:oMath>
      </m:oMathPara>
    </w:p>
    <w:p w14:paraId="43C9B562" w14:textId="767544DA" w:rsidR="000727EA" w:rsidRPr="007A727F" w:rsidRDefault="000727EA" w:rsidP="0005121F">
      <w:pPr>
        <w:rPr>
          <w:rFonts w:eastAsiaTheme="minorEastAsia"/>
          <w:iCs/>
          <w:color w:val="FF0000"/>
          <w:kern w:val="24"/>
          <w:sz w:val="24"/>
          <w:szCs w:val="24"/>
        </w:rPr>
      </w:pPr>
    </w:p>
    <w:p w14:paraId="62497407" w14:textId="7849FB6B" w:rsidR="00273914" w:rsidRPr="002A00B6" w:rsidRDefault="000377FD" w:rsidP="00385363">
      <w:pPr>
        <w:pStyle w:val="ListParagraph"/>
        <w:ind w:left="792"/>
        <w:rPr>
          <w:rFonts w:eastAsiaTheme="minorEastAsia"/>
          <w:iCs/>
          <w:color w:val="FF0000"/>
          <w:kern w:val="24"/>
          <w:sz w:val="24"/>
          <w:szCs w:val="24"/>
        </w:rPr>
      </w:pPr>
      <m:oMathPara>
        <m:oMath>
          <m:r>
            <w:rPr>
              <w:rFonts w:ascii="Cambria Math" w:eastAsiaTheme="minorEastAsia" w:hAnsi="Cambria Math"/>
              <w:color w:val="FF0000"/>
              <w:kern w:val="24"/>
              <w:sz w:val="24"/>
              <w:szCs w:val="24"/>
            </w:rPr>
            <m:t xml:space="preserve">Net Tractive Energy after offset from regenerative energy </m:t>
          </m:r>
          <m:d>
            <m:dPr>
              <m:ctrlPr>
                <w:rPr>
                  <w:rFonts w:ascii="Cambria Math" w:eastAsiaTheme="minorEastAsia" w:hAnsi="Cambria Math"/>
                  <w:i/>
                  <w:iCs/>
                  <w:color w:val="FF0000"/>
                  <w:kern w:val="24"/>
                  <w:sz w:val="24"/>
                  <w:szCs w:val="24"/>
                </w:rPr>
              </m:ctrlPr>
            </m:dPr>
            <m:e>
              <m:r>
                <w:rPr>
                  <w:rFonts w:ascii="Cambria Math" w:eastAsiaTheme="minorEastAsia" w:hAnsi="Cambria Math"/>
                  <w:color w:val="FF0000"/>
                  <w:kern w:val="24"/>
                  <w:sz w:val="24"/>
                  <w:szCs w:val="24"/>
                </w:rPr>
                <m:t>kW∙hr</m:t>
              </m:r>
            </m:e>
          </m:d>
          <m:r>
            <w:rPr>
              <w:rFonts w:ascii="Cambria Math" w:eastAsia="Cambria Math" w:hAnsi="Cambria Math"/>
              <w:color w:val="FF0000"/>
              <w:kern w:val="24"/>
              <w:sz w:val="24"/>
              <w:szCs w:val="24"/>
            </w:rPr>
            <m:t>=192</m:t>
          </m:r>
          <m:r>
            <w:rPr>
              <w:rFonts w:ascii="Cambria Math" w:eastAsiaTheme="minorEastAsia" w:hAnsi="Cambria Math"/>
              <w:color w:val="FF0000"/>
              <w:kern w:val="24"/>
              <w:sz w:val="24"/>
              <w:szCs w:val="24"/>
            </w:rPr>
            <m:t xml:space="preserve"> kW∙hr-39 kW∙hr=153 kW∙hr</m:t>
          </m:r>
        </m:oMath>
      </m:oMathPara>
    </w:p>
    <w:p w14:paraId="1C77E73E" w14:textId="77777777" w:rsidR="002A00B6" w:rsidRDefault="002A00B6" w:rsidP="00385363">
      <w:pPr>
        <w:pStyle w:val="ListParagraph"/>
        <w:ind w:left="792"/>
      </w:pPr>
    </w:p>
    <w:p w14:paraId="3CB86928" w14:textId="6F297E5F" w:rsidR="002A00B6" w:rsidRPr="002A00B6" w:rsidRDefault="002A00B6" w:rsidP="002A00B6">
      <w:pPr>
        <w:pStyle w:val="ListParagraph"/>
        <w:ind w:left="792"/>
        <w:rPr>
          <w:rFonts w:eastAsiaTheme="minorEastAsia"/>
          <w:iCs/>
          <w:color w:val="FF0000"/>
          <w:kern w:val="24"/>
          <w:sz w:val="24"/>
          <w:szCs w:val="24"/>
        </w:rPr>
      </w:pPr>
      <m:oMathPara>
        <m:oMath>
          <m:r>
            <w:rPr>
              <w:rFonts w:ascii="Cambria Math" w:eastAsiaTheme="minorEastAsia" w:hAnsi="Cambria Math"/>
              <w:color w:val="FF0000"/>
              <w:kern w:val="24"/>
              <w:sz w:val="24"/>
              <w:szCs w:val="24"/>
            </w:rPr>
            <w:lastRenderedPageBreak/>
            <m:t>Percent change in Net Tractive Energy after offset from regenerative energy</m:t>
          </m:r>
          <m:r>
            <w:rPr>
              <w:rFonts w:ascii="Cambria Math" w:eastAsia="Cambria Math" w:hAnsi="Cambria Math"/>
              <w:color w:val="FF0000"/>
              <w:kern w:val="24"/>
              <w:sz w:val="24"/>
              <w:szCs w:val="24"/>
            </w:rPr>
            <m:t>=</m:t>
          </m:r>
          <m:f>
            <m:fPr>
              <m:ctrlPr>
                <w:rPr>
                  <w:rFonts w:ascii="Cambria Math" w:eastAsiaTheme="minorEastAsia" w:hAnsi="Cambria Math"/>
                  <w:i/>
                  <w:iCs/>
                  <w:color w:val="FF0000"/>
                  <w:kern w:val="24"/>
                  <w:sz w:val="24"/>
                  <w:szCs w:val="24"/>
                </w:rPr>
              </m:ctrlPr>
            </m:fPr>
            <m:num>
              <m:r>
                <w:rPr>
                  <w:rFonts w:ascii="Cambria Math" w:eastAsiaTheme="minorEastAsia" w:hAnsi="Cambria Math"/>
                  <w:color w:val="FF0000"/>
                  <w:kern w:val="24"/>
                  <w:sz w:val="24"/>
                  <w:szCs w:val="24"/>
                </w:rPr>
                <m:t>-39 kW∙hr</m:t>
              </m:r>
            </m:num>
            <m:den>
              <m:r>
                <w:rPr>
                  <w:rFonts w:ascii="Cambria Math" w:eastAsiaTheme="minorEastAsia" w:hAnsi="Cambria Math"/>
                  <w:color w:val="FF0000"/>
                  <w:kern w:val="24"/>
                  <w:sz w:val="24"/>
                  <w:szCs w:val="24"/>
                </w:rPr>
                <m:t>192 kW∙hr</m:t>
              </m:r>
            </m:den>
          </m:f>
          <m:r>
            <w:rPr>
              <w:rFonts w:ascii="Cambria Math" w:eastAsiaTheme="minorEastAsia" w:hAnsi="Cambria Math"/>
              <w:color w:val="FF0000"/>
              <w:kern w:val="24"/>
              <w:sz w:val="24"/>
              <w:szCs w:val="24"/>
            </w:rPr>
            <m:t>=-20%</m:t>
          </m:r>
        </m:oMath>
      </m:oMathPara>
    </w:p>
    <w:p w14:paraId="73BB764B" w14:textId="09DD304A" w:rsidR="00273914" w:rsidRDefault="00273914" w:rsidP="00385363">
      <w:pPr>
        <w:pStyle w:val="ListParagraph"/>
        <w:ind w:left="792"/>
      </w:pPr>
    </w:p>
    <w:p w14:paraId="05923D36" w14:textId="5642E82E" w:rsidR="00A90EF6" w:rsidRDefault="00A90EF6" w:rsidP="00385363">
      <w:pPr>
        <w:pStyle w:val="ListParagraph"/>
        <w:ind w:left="792"/>
      </w:pPr>
    </w:p>
    <w:p w14:paraId="5FD202F4" w14:textId="0CC95169" w:rsidR="00A90EF6" w:rsidRPr="00C758E3" w:rsidRDefault="00C758E3" w:rsidP="00385363">
      <w:pPr>
        <w:pStyle w:val="ListParagraph"/>
        <w:ind w:left="792"/>
        <w:rPr>
          <w:color w:val="FF0000"/>
        </w:rPr>
      </w:pPr>
      <w:r w:rsidRPr="00C758E3">
        <w:rPr>
          <w:color w:val="FF0000"/>
        </w:rPr>
        <w:t>10 pts</w:t>
      </w:r>
    </w:p>
    <w:p w14:paraId="1790EFD5" w14:textId="77777777" w:rsidR="00A90EF6" w:rsidRDefault="00A90EF6" w:rsidP="00385363">
      <w:pPr>
        <w:pStyle w:val="ListParagraph"/>
        <w:ind w:left="792"/>
      </w:pPr>
    </w:p>
    <w:p w14:paraId="2D199CF4" w14:textId="37E19883" w:rsidR="00440F5F" w:rsidRDefault="00C77A84" w:rsidP="00805612">
      <w:pPr>
        <w:pStyle w:val="ListParagraph"/>
        <w:numPr>
          <w:ilvl w:val="1"/>
          <w:numId w:val="7"/>
        </w:numPr>
      </w:pPr>
      <w:r>
        <w:t xml:space="preserve">Assuming the </w:t>
      </w:r>
      <w:r w:rsidR="005C0F08">
        <w:t xml:space="preserve">recorded </w:t>
      </w:r>
      <w:r w:rsidR="00440F5F">
        <w:t xml:space="preserve">engine power is representative of the </w:t>
      </w:r>
      <w:r w:rsidR="00120211">
        <w:t>drayage vehicle</w:t>
      </w:r>
      <w:r w:rsidR="00440F5F">
        <w:t xml:space="preserve">, </w:t>
      </w:r>
      <w:r w:rsidR="007D01B3">
        <w:t>and</w:t>
      </w:r>
      <w:r w:rsidR="005B449F">
        <w:t xml:space="preserve"> the</w:t>
      </w:r>
      <w:r w:rsidR="00794F6C">
        <w:t xml:space="preserve"> average</w:t>
      </w:r>
      <w:r w:rsidR="005B449F">
        <w:t xml:space="preserve"> auxiliary load</w:t>
      </w:r>
      <w:r w:rsidR="00794F6C">
        <w:t xml:space="preserve"> power is</w:t>
      </w:r>
      <w:r w:rsidR="005B449F">
        <w:t xml:space="preserve"> </w:t>
      </w:r>
      <w:r w:rsidR="004C3FF7">
        <w:t>7</w:t>
      </w:r>
      <w:r w:rsidR="005B449F">
        <w:t xml:space="preserve"> kW</w:t>
      </w:r>
      <w:r w:rsidR="00DA5DD3">
        <w:t xml:space="preserve"> (cooling fan, air conditioner, engine accessories, alternator, air compressor)</w:t>
      </w:r>
      <w:r w:rsidR="005B449F">
        <w:t xml:space="preserve">, </w:t>
      </w:r>
      <w:r w:rsidR="00440F5F">
        <w:t xml:space="preserve">what is the </w:t>
      </w:r>
      <w:r w:rsidR="00D10225">
        <w:t xml:space="preserve">average </w:t>
      </w:r>
      <w:r w:rsidR="00440F5F">
        <w:t xml:space="preserve">efficiency of the </w:t>
      </w:r>
      <w:r w:rsidR="00120211">
        <w:t>drive</w:t>
      </w:r>
      <w:r w:rsidR="005B449F">
        <w:t>line</w:t>
      </w:r>
      <w:r w:rsidR="00D10225">
        <w:t xml:space="preserve"> over the drive cycle</w:t>
      </w:r>
      <w:r w:rsidR="00E5066C">
        <w:t>?</w:t>
      </w:r>
      <w:r w:rsidR="00337D43">
        <w:t xml:space="preserve"> </w:t>
      </w:r>
    </w:p>
    <w:p w14:paraId="0C93D91E" w14:textId="37D963B8" w:rsidR="00726BF3" w:rsidRDefault="00726BF3" w:rsidP="004B73F1">
      <w:pPr>
        <w:pStyle w:val="ListParagraph"/>
        <w:ind w:left="792"/>
      </w:pPr>
    </w:p>
    <w:p w14:paraId="365CB704" w14:textId="77777777" w:rsidR="00B83C39" w:rsidRDefault="00B83C39" w:rsidP="00B83C39">
      <w:pPr>
        <w:pStyle w:val="ListParagraph"/>
      </w:pPr>
      <w:r w:rsidRPr="005A3952">
        <w:rPr>
          <w:highlight w:val="yellow"/>
        </w:rPr>
        <w:t xml:space="preserve">Assume, </w:t>
      </w:r>
      <m:oMath>
        <m:sSub>
          <m:sSubPr>
            <m:ctrlPr>
              <w:rPr>
                <w:rFonts w:ascii="Cambria Math" w:hAnsi="Cambria Math"/>
                <w:i/>
                <w:highlight w:val="yellow"/>
              </w:rPr>
            </m:ctrlPr>
          </m:sSubPr>
          <m:e>
            <m:r>
              <w:rPr>
                <w:rFonts w:ascii="Cambria Math" w:hAnsi="Cambria Math"/>
                <w:highlight w:val="yellow"/>
              </w:rPr>
              <m:t>P</m:t>
            </m:r>
          </m:e>
          <m:sub>
            <m:r>
              <w:rPr>
                <w:rFonts w:ascii="Cambria Math" w:hAnsi="Cambria Math"/>
                <w:highlight w:val="yellow"/>
              </w:rPr>
              <m:t>auxiliary</m:t>
            </m:r>
          </m:sub>
        </m:sSub>
      </m:oMath>
      <w:r w:rsidRPr="005A3952">
        <w:rPr>
          <w:rFonts w:eastAsiaTheme="minorEastAsia"/>
          <w:highlight w:val="yellow"/>
        </w:rPr>
        <w:t xml:space="preserve"> is the maximum of the 7 kW or </w:t>
      </w:r>
      <m:oMath>
        <m:sSub>
          <m:sSubPr>
            <m:ctrlPr>
              <w:rPr>
                <w:rFonts w:ascii="Cambria Math" w:hAnsi="Cambria Math"/>
                <w:i/>
                <w:highlight w:val="yellow"/>
              </w:rPr>
            </m:ctrlPr>
          </m:sSubPr>
          <m:e>
            <m:r>
              <w:rPr>
                <w:rFonts w:ascii="Cambria Math" w:hAnsi="Cambria Math"/>
                <w:highlight w:val="yellow"/>
              </w:rPr>
              <m:t>P</m:t>
            </m:r>
          </m:e>
          <m:sub>
            <m:r>
              <w:rPr>
                <w:rFonts w:ascii="Cambria Math" w:hAnsi="Cambria Math"/>
                <w:highlight w:val="yellow"/>
              </w:rPr>
              <m:t>engine</m:t>
            </m:r>
          </m:sub>
        </m:sSub>
        <m:r>
          <w:rPr>
            <w:rFonts w:ascii="Cambria Math" w:hAnsi="Cambria Math"/>
            <w:highlight w:val="yellow"/>
          </w:rPr>
          <m:t xml:space="preserve"> </m:t>
        </m:r>
      </m:oMath>
      <w:r w:rsidRPr="005A3952">
        <w:rPr>
          <w:rFonts w:eastAsiaTheme="minorEastAsia"/>
          <w:highlight w:val="yellow"/>
        </w:rPr>
        <w:t xml:space="preserve"> . In other words, </w:t>
      </w:r>
      <w:r w:rsidRPr="005A3952">
        <w:rPr>
          <w:highlight w:val="yellow"/>
        </w:rPr>
        <w:t xml:space="preserve"> </w:t>
      </w:r>
      <m:oMath>
        <m:sSub>
          <m:sSubPr>
            <m:ctrlPr>
              <w:rPr>
                <w:rFonts w:ascii="Cambria Math" w:hAnsi="Cambria Math"/>
                <w:i/>
                <w:highlight w:val="yellow"/>
              </w:rPr>
            </m:ctrlPr>
          </m:sSubPr>
          <m:e>
            <m:r>
              <w:rPr>
                <w:rFonts w:ascii="Cambria Math" w:hAnsi="Cambria Math"/>
                <w:highlight w:val="yellow"/>
              </w:rPr>
              <m:t>P</m:t>
            </m:r>
          </m:e>
          <m:sub>
            <m:r>
              <w:rPr>
                <w:rFonts w:ascii="Cambria Math" w:hAnsi="Cambria Math"/>
                <w:highlight w:val="yellow"/>
              </w:rPr>
              <m:t>auxiliary</m:t>
            </m:r>
          </m:sub>
        </m:sSub>
      </m:oMath>
      <w:r w:rsidRPr="005A3952">
        <w:rPr>
          <w:rFonts w:eastAsiaTheme="minorEastAsia"/>
          <w:highlight w:val="yellow"/>
        </w:rPr>
        <w:t xml:space="preserve">  cannot be greater than the  </w:t>
      </w:r>
      <m:oMath>
        <m:sSub>
          <m:sSubPr>
            <m:ctrlPr>
              <w:rPr>
                <w:rFonts w:ascii="Cambria Math" w:hAnsi="Cambria Math"/>
                <w:i/>
                <w:highlight w:val="yellow"/>
              </w:rPr>
            </m:ctrlPr>
          </m:sSubPr>
          <m:e>
            <m:r>
              <w:rPr>
                <w:rFonts w:ascii="Cambria Math" w:hAnsi="Cambria Math"/>
                <w:highlight w:val="yellow"/>
              </w:rPr>
              <m:t>P</m:t>
            </m:r>
          </m:e>
          <m:sub>
            <m:r>
              <w:rPr>
                <w:rFonts w:ascii="Cambria Math" w:hAnsi="Cambria Math"/>
                <w:highlight w:val="yellow"/>
              </w:rPr>
              <m:t>engine</m:t>
            </m:r>
          </m:sub>
        </m:sSub>
        <m:r>
          <w:rPr>
            <w:rFonts w:ascii="Cambria Math" w:hAnsi="Cambria Math"/>
            <w:highlight w:val="yellow"/>
          </w:rPr>
          <m:t xml:space="preserve"> </m:t>
        </m:r>
      </m:oMath>
      <w:r w:rsidRPr="005A3952">
        <w:rPr>
          <w:rFonts w:eastAsiaTheme="minorEastAsia"/>
          <w:highlight w:val="yellow"/>
        </w:rPr>
        <w:t>for any second of operation.</w:t>
      </w:r>
      <w:r>
        <w:rPr>
          <w:rFonts w:eastAsiaTheme="minorEastAsia"/>
        </w:rPr>
        <w:t xml:space="preserve"> </w:t>
      </w:r>
    </w:p>
    <w:p w14:paraId="29D35E24" w14:textId="77777777" w:rsidR="00B83C39" w:rsidRDefault="00B83C39" w:rsidP="004B73F1">
      <w:pPr>
        <w:pStyle w:val="ListParagraph"/>
        <w:ind w:left="792"/>
      </w:pPr>
    </w:p>
    <w:p w14:paraId="6E13EAAF" w14:textId="1EFD0102" w:rsidR="00337D43" w:rsidRDefault="004B73F1" w:rsidP="004B73F1">
      <w:pPr>
        <w:pStyle w:val="ListParagraph"/>
        <w:ind w:left="792"/>
      </w:pPr>
      <w:r>
        <w:t xml:space="preserve">Note: </w:t>
      </w:r>
    </w:p>
    <w:p w14:paraId="702C49B0" w14:textId="7134C83D" w:rsidR="00337D43" w:rsidRDefault="00000000" w:rsidP="00337D43">
      <w:pPr>
        <w:pStyle w:val="ListParagraph"/>
        <w:ind w:left="792"/>
      </w:pPr>
      <m:oMathPara>
        <m:oMath>
          <m:sSub>
            <m:sSubPr>
              <m:ctrlPr>
                <w:rPr>
                  <w:rFonts w:ascii="Cambria Math" w:hAnsi="Cambria Math"/>
                  <w:i/>
                </w:rPr>
              </m:ctrlPr>
            </m:sSubPr>
            <m:e>
              <m:r>
                <w:rPr>
                  <w:rFonts w:ascii="Cambria Math" w:hAnsi="Cambria Math"/>
                </w:rPr>
                <m:t>η</m:t>
              </m:r>
            </m:e>
            <m:sub>
              <m:r>
                <w:rPr>
                  <w:rFonts w:ascii="Cambria Math" w:hAnsi="Cambria Math"/>
                </w:rPr>
                <m:t>driveline</m:t>
              </m:r>
            </m:sub>
          </m:sSub>
          <m:r>
            <w:rPr>
              <w:rFonts w:ascii="Cambria Math" w:hAnsi="Cambria Math"/>
            </w:rPr>
            <m:t>=</m:t>
          </m:r>
          <m:f>
            <m:fPr>
              <m:ctrlPr>
                <w:rPr>
                  <w:rFonts w:ascii="Cambria Math" w:hAnsi="Cambria Math"/>
                  <w:i/>
                </w:rPr>
              </m:ctrlPr>
            </m:fPr>
            <m:num>
              <m:r>
                <w:rPr>
                  <w:rFonts w:ascii="Cambria Math" w:hAnsi="Cambria Math"/>
                </w:rPr>
                <m:t>Power out of the driveline</m:t>
              </m:r>
            </m:num>
            <m:den>
              <m:r>
                <w:rPr>
                  <w:rFonts w:ascii="Cambria Math" w:hAnsi="Cambria Math"/>
                </w:rPr>
                <m:t>Power into the driveline</m:t>
              </m:r>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 xml:space="preserve">tractive </m:t>
                  </m:r>
                </m:sub>
              </m:sSub>
              <m:ctrlPr>
                <w:rPr>
                  <w:rFonts w:ascii="Cambria Math" w:hAnsi="Cambria Math"/>
                  <w:i/>
                </w:rPr>
              </m:ctrlPr>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engin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uxiliary</m:t>
                  </m:r>
                </m:sub>
              </m:sSub>
            </m:den>
          </m:f>
        </m:oMath>
      </m:oMathPara>
    </w:p>
    <w:p w14:paraId="019E586C" w14:textId="6D21AB47" w:rsidR="00337D43" w:rsidRDefault="00337D43" w:rsidP="00337D43">
      <w:pPr>
        <w:pStyle w:val="ListParagraph"/>
      </w:pPr>
    </w:p>
    <w:p w14:paraId="0F18128A" w14:textId="77777777" w:rsidR="00911204" w:rsidRDefault="00911204" w:rsidP="00337D43">
      <w:pPr>
        <w:pStyle w:val="ListParagraph"/>
      </w:pPr>
    </w:p>
    <w:p w14:paraId="4F55DD2A" w14:textId="428023A8" w:rsidR="003142A4" w:rsidRPr="00E70D24" w:rsidRDefault="00000000" w:rsidP="00DC35A6">
      <w:pPr>
        <w:pStyle w:val="ListParagraph"/>
        <w:ind w:left="792"/>
        <w:rPr>
          <w:rFonts w:eastAsiaTheme="minorEastAsia"/>
          <w:iCs/>
          <w:color w:val="FF0000"/>
          <w:kern w:val="24"/>
          <w:sz w:val="24"/>
          <w:szCs w:val="24"/>
        </w:rPr>
      </w:pPr>
      <m:oMathPara>
        <m:oMath>
          <m:sSub>
            <m:sSubPr>
              <m:ctrlPr>
                <w:rPr>
                  <w:rFonts w:ascii="Cambria Math" w:eastAsiaTheme="minorEastAsia" w:hAnsi="Cambria Math"/>
                  <w:i/>
                  <w:iCs/>
                  <w:color w:val="FF0000"/>
                  <w:kern w:val="24"/>
                  <w:sz w:val="24"/>
                  <w:szCs w:val="24"/>
                </w:rPr>
              </m:ctrlPr>
            </m:sSubPr>
            <m:e>
              <m:r>
                <w:rPr>
                  <w:rFonts w:ascii="Cambria Math" w:eastAsiaTheme="minorEastAsia" w:hAnsi="Cambria Math"/>
                  <w:color w:val="FF0000"/>
                  <w:kern w:val="24"/>
                  <w:sz w:val="24"/>
                  <w:szCs w:val="24"/>
                </w:rPr>
                <m:t>P</m:t>
              </m:r>
            </m:e>
            <m:sub>
              <m:r>
                <w:rPr>
                  <w:rFonts w:ascii="Cambria Math" w:eastAsiaTheme="minorEastAsia" w:hAnsi="Cambria Math"/>
                  <w:color w:val="FF0000"/>
                  <w:kern w:val="24"/>
                  <w:sz w:val="24"/>
                  <w:szCs w:val="24"/>
                </w:rPr>
                <m:t>auxiliary</m:t>
              </m:r>
            </m:sub>
          </m:sSub>
          <m:r>
            <w:rPr>
              <w:rFonts w:ascii="Cambria Math" w:eastAsiaTheme="minorEastAsia" w:hAnsi="Cambria Math"/>
              <w:color w:val="FF0000"/>
              <w:kern w:val="24"/>
              <w:sz w:val="24"/>
              <w:szCs w:val="24"/>
            </w:rPr>
            <m:t>=</m:t>
          </m:r>
          <m:d>
            <m:dPr>
              <m:begChr m:val="{"/>
              <m:endChr m:val=""/>
              <m:ctrlPr>
                <w:rPr>
                  <w:rFonts w:ascii="Cambria Math" w:eastAsiaTheme="minorEastAsia" w:hAnsi="Cambria Math"/>
                  <w:i/>
                  <w:iCs/>
                  <w:color w:val="FF0000"/>
                  <w:kern w:val="24"/>
                  <w:sz w:val="24"/>
                  <w:szCs w:val="24"/>
                </w:rPr>
              </m:ctrlPr>
            </m:dPr>
            <m:e>
              <m:eqArr>
                <m:eqArrPr>
                  <m:ctrlPr>
                    <w:rPr>
                      <w:rFonts w:ascii="Cambria Math" w:eastAsiaTheme="minorEastAsia" w:hAnsi="Cambria Math"/>
                      <w:i/>
                      <w:iCs/>
                      <w:color w:val="FF0000"/>
                      <w:kern w:val="24"/>
                      <w:sz w:val="24"/>
                      <w:szCs w:val="24"/>
                    </w:rPr>
                  </m:ctrlPr>
                </m:eqArrPr>
                <m:e>
                  <m:sSub>
                    <m:sSubPr>
                      <m:ctrlPr>
                        <w:rPr>
                          <w:rFonts w:ascii="Cambria Math" w:eastAsiaTheme="minorEastAsia" w:hAnsi="Cambria Math"/>
                          <w:i/>
                          <w:iCs/>
                          <w:color w:val="FF0000"/>
                          <w:kern w:val="24"/>
                          <w:sz w:val="24"/>
                          <w:szCs w:val="24"/>
                        </w:rPr>
                      </m:ctrlPr>
                    </m:sSubPr>
                    <m:e>
                      <m:r>
                        <w:rPr>
                          <w:rFonts w:ascii="Cambria Math" w:eastAsiaTheme="minorEastAsia" w:hAnsi="Cambria Math"/>
                          <w:color w:val="FF0000"/>
                          <w:kern w:val="24"/>
                          <w:sz w:val="24"/>
                          <w:szCs w:val="24"/>
                        </w:rPr>
                        <m:t>P</m:t>
                      </m:r>
                    </m:e>
                    <m:sub>
                      <m:r>
                        <w:rPr>
                          <w:rFonts w:ascii="Cambria Math" w:eastAsiaTheme="minorEastAsia" w:hAnsi="Cambria Math"/>
                          <w:color w:val="FF0000"/>
                          <w:kern w:val="24"/>
                          <w:sz w:val="24"/>
                          <w:szCs w:val="24"/>
                        </w:rPr>
                        <m:t>engine</m:t>
                      </m:r>
                    </m:sub>
                  </m:sSub>
                  <m:r>
                    <w:rPr>
                      <w:rFonts w:ascii="Cambria Math" w:eastAsiaTheme="minorEastAsia" w:hAnsi="Cambria Math"/>
                      <w:color w:val="FF0000"/>
                      <w:kern w:val="24"/>
                      <w:sz w:val="24"/>
                      <w:szCs w:val="24"/>
                    </w:rPr>
                    <m:t xml:space="preserve">     </m:t>
                  </m:r>
                  <m:d>
                    <m:dPr>
                      <m:ctrlPr>
                        <w:rPr>
                          <w:rFonts w:ascii="Cambria Math" w:eastAsiaTheme="minorEastAsia" w:hAnsi="Cambria Math"/>
                          <w:iCs/>
                          <w:color w:val="FF0000"/>
                          <w:kern w:val="24"/>
                          <w:sz w:val="24"/>
                          <w:szCs w:val="24"/>
                        </w:rPr>
                      </m:ctrlPr>
                    </m:dPr>
                    <m:e>
                      <m:r>
                        <m:rPr>
                          <m:sty m:val="p"/>
                        </m:rPr>
                        <w:rPr>
                          <w:rFonts w:ascii="Cambria Math" w:eastAsiaTheme="minorEastAsia" w:hAnsi="Cambria Math"/>
                          <w:color w:val="FF0000"/>
                          <w:kern w:val="24"/>
                          <w:sz w:val="24"/>
                          <w:szCs w:val="24"/>
                        </w:rPr>
                        <m:t xml:space="preserve">If </m:t>
                      </m:r>
                      <m:sSub>
                        <m:sSubPr>
                          <m:ctrlPr>
                            <w:rPr>
                              <w:rFonts w:ascii="Cambria Math" w:eastAsiaTheme="minorEastAsia" w:hAnsi="Cambria Math"/>
                              <w:iCs/>
                              <w:color w:val="FF0000"/>
                              <w:kern w:val="24"/>
                              <w:sz w:val="24"/>
                              <w:szCs w:val="24"/>
                            </w:rPr>
                          </m:ctrlPr>
                        </m:sSubPr>
                        <m:e>
                          <m:r>
                            <m:rPr>
                              <m:sty m:val="p"/>
                            </m:rPr>
                            <w:rPr>
                              <w:rFonts w:ascii="Cambria Math" w:eastAsiaTheme="minorEastAsia" w:hAnsi="Cambria Math"/>
                              <w:color w:val="FF0000"/>
                              <w:kern w:val="24"/>
                              <w:sz w:val="24"/>
                              <w:szCs w:val="24"/>
                            </w:rPr>
                            <m:t>P</m:t>
                          </m:r>
                        </m:e>
                        <m:sub>
                          <m:r>
                            <m:rPr>
                              <m:sty m:val="p"/>
                            </m:rPr>
                            <w:rPr>
                              <w:rFonts w:ascii="Cambria Math" w:eastAsiaTheme="minorEastAsia" w:hAnsi="Cambria Math"/>
                              <w:color w:val="FF0000"/>
                              <w:kern w:val="24"/>
                              <w:sz w:val="24"/>
                              <w:szCs w:val="24"/>
                            </w:rPr>
                            <m:t>engine</m:t>
                          </m:r>
                        </m:sub>
                      </m:sSub>
                      <m:r>
                        <w:rPr>
                          <w:rFonts w:ascii="Cambria Math" w:eastAsiaTheme="minorEastAsia" w:hAnsi="Cambria Math"/>
                          <w:color w:val="FF0000"/>
                          <w:kern w:val="24"/>
                          <w:sz w:val="24"/>
                          <w:szCs w:val="24"/>
                        </w:rPr>
                        <m:t>&lt;7kW</m:t>
                      </m:r>
                      <m:ctrlPr>
                        <w:rPr>
                          <w:rFonts w:ascii="Cambria Math" w:eastAsiaTheme="minorEastAsia" w:hAnsi="Cambria Math"/>
                          <w:i/>
                          <w:iCs/>
                          <w:color w:val="FF0000"/>
                          <w:kern w:val="24"/>
                          <w:sz w:val="24"/>
                          <w:szCs w:val="24"/>
                        </w:rPr>
                      </m:ctrlPr>
                    </m:e>
                  </m:d>
                </m:e>
                <m:e>
                  <m:r>
                    <w:rPr>
                      <w:rFonts w:ascii="Cambria Math" w:eastAsiaTheme="minorEastAsia" w:hAnsi="Cambria Math"/>
                      <w:color w:val="FF0000"/>
                      <w:kern w:val="24"/>
                      <w:sz w:val="24"/>
                      <w:szCs w:val="24"/>
                    </w:rPr>
                    <m:t>7 kW        (</m:t>
                  </m:r>
                  <m:r>
                    <m:rPr>
                      <m:sty m:val="p"/>
                    </m:rPr>
                    <w:rPr>
                      <w:rFonts w:ascii="Cambria Math" w:eastAsiaTheme="minorEastAsia" w:hAnsi="Cambria Math"/>
                      <w:color w:val="FF0000"/>
                      <w:kern w:val="24"/>
                      <w:sz w:val="24"/>
                      <w:szCs w:val="24"/>
                    </w:rPr>
                    <m:t xml:space="preserve">If </m:t>
                  </m:r>
                  <m:sSub>
                    <m:sSubPr>
                      <m:ctrlPr>
                        <w:rPr>
                          <w:rFonts w:ascii="Cambria Math" w:eastAsiaTheme="minorEastAsia" w:hAnsi="Cambria Math"/>
                          <w:iCs/>
                          <w:color w:val="FF0000"/>
                          <w:kern w:val="24"/>
                          <w:sz w:val="24"/>
                          <w:szCs w:val="24"/>
                        </w:rPr>
                      </m:ctrlPr>
                    </m:sSubPr>
                    <m:e>
                      <m:r>
                        <m:rPr>
                          <m:sty m:val="p"/>
                        </m:rPr>
                        <w:rPr>
                          <w:rFonts w:ascii="Cambria Math" w:eastAsiaTheme="minorEastAsia" w:hAnsi="Cambria Math"/>
                          <w:color w:val="FF0000"/>
                          <w:kern w:val="24"/>
                          <w:sz w:val="24"/>
                          <w:szCs w:val="24"/>
                        </w:rPr>
                        <m:t>P</m:t>
                      </m:r>
                    </m:e>
                    <m:sub>
                      <m:r>
                        <m:rPr>
                          <m:sty m:val="p"/>
                        </m:rPr>
                        <w:rPr>
                          <w:rFonts w:ascii="Cambria Math" w:eastAsiaTheme="minorEastAsia" w:hAnsi="Cambria Math"/>
                          <w:color w:val="FF0000"/>
                          <w:kern w:val="24"/>
                          <w:sz w:val="24"/>
                          <w:szCs w:val="24"/>
                        </w:rPr>
                        <m:t>engine</m:t>
                      </m:r>
                    </m:sub>
                  </m:sSub>
                  <m:r>
                    <w:rPr>
                      <w:rFonts w:ascii="Cambria Math" w:eastAsiaTheme="minorEastAsia" w:hAnsi="Cambria Math"/>
                      <w:color w:val="FF0000"/>
                      <w:kern w:val="24"/>
                      <w:sz w:val="24"/>
                      <w:szCs w:val="24"/>
                    </w:rPr>
                    <m:t>&gt;7kW</m:t>
                  </m:r>
                </m:e>
              </m:eqArr>
            </m:e>
          </m:d>
        </m:oMath>
      </m:oMathPara>
    </w:p>
    <w:p w14:paraId="48E4C643" w14:textId="0B96D734" w:rsidR="00E70D24" w:rsidRDefault="00E70D24" w:rsidP="00DC35A6">
      <w:pPr>
        <w:pStyle w:val="ListParagraph"/>
        <w:ind w:left="792"/>
        <w:rPr>
          <w:rFonts w:eastAsiaTheme="minorEastAsia"/>
          <w:iCs/>
          <w:color w:val="FF0000"/>
          <w:kern w:val="24"/>
          <w:sz w:val="24"/>
          <w:szCs w:val="24"/>
        </w:rPr>
      </w:pPr>
    </w:p>
    <w:p w14:paraId="34CA97B8" w14:textId="3C720B4B" w:rsidR="00E70D24" w:rsidRPr="00A04420" w:rsidRDefault="00000000" w:rsidP="00A04420">
      <w:pPr>
        <w:rPr>
          <w:rFonts w:eastAsiaTheme="minorEastAsia"/>
          <w:iCs/>
          <w:color w:val="FF0000"/>
          <w:kern w:val="24"/>
          <w:sz w:val="24"/>
          <w:szCs w:val="24"/>
        </w:rPr>
      </w:pPr>
      <m:oMathPara>
        <m:oMath>
          <m:sSub>
            <m:sSubPr>
              <m:ctrlPr>
                <w:rPr>
                  <w:rFonts w:ascii="Cambria Math" w:eastAsiaTheme="minorEastAsia" w:hAnsi="Cambria Math"/>
                  <w:i/>
                  <w:iCs/>
                  <w:color w:val="FF0000"/>
                  <w:kern w:val="24"/>
                  <w:sz w:val="24"/>
                  <w:szCs w:val="24"/>
                </w:rPr>
              </m:ctrlPr>
            </m:sSubPr>
            <m:e>
              <m:r>
                <w:rPr>
                  <w:rFonts w:ascii="Cambria Math" w:eastAsiaTheme="minorEastAsia" w:hAnsi="Cambria Math"/>
                  <w:color w:val="FF0000"/>
                  <w:kern w:val="24"/>
                  <w:sz w:val="24"/>
                  <w:szCs w:val="24"/>
                </w:rPr>
                <m:t>I calculated P</m:t>
              </m:r>
            </m:e>
            <m:sub>
              <m:r>
                <w:rPr>
                  <w:rFonts w:ascii="Cambria Math" w:eastAsiaTheme="minorEastAsia" w:hAnsi="Cambria Math"/>
                  <w:color w:val="FF0000"/>
                  <w:kern w:val="24"/>
                  <w:sz w:val="24"/>
                  <w:szCs w:val="24"/>
                </w:rPr>
                <m:t>auxiliary</m:t>
              </m:r>
            </m:sub>
          </m:sSub>
          <m:r>
            <w:rPr>
              <w:rFonts w:ascii="Cambria Math" w:eastAsiaTheme="minorEastAsia" w:hAnsi="Cambria Math"/>
              <w:color w:val="FF0000"/>
              <w:kern w:val="24"/>
              <w:sz w:val="24"/>
              <w:szCs w:val="24"/>
            </w:rPr>
            <m:t xml:space="preserve"> for each second using </m:t>
          </m:r>
          <m:r>
            <m:rPr>
              <m:sty m:val="p"/>
            </m:rPr>
            <w:rPr>
              <w:rFonts w:ascii="Cambria Math" w:eastAsiaTheme="minorEastAsia" w:hAnsi="Cambria Math"/>
              <w:color w:val="FF0000"/>
              <w:kern w:val="24"/>
              <w:sz w:val="24"/>
              <w:szCs w:val="24"/>
            </w:rPr>
            <m:t xml:space="preserve">min⁡(Positive </m:t>
          </m:r>
          <m:d>
            <m:dPr>
              <m:ctrlPr>
                <w:rPr>
                  <w:rFonts w:ascii="Cambria Math" w:eastAsiaTheme="minorEastAsia" w:hAnsi="Cambria Math"/>
                  <w:iCs/>
                  <w:color w:val="FF0000"/>
                  <w:kern w:val="24"/>
                  <w:sz w:val="24"/>
                  <w:szCs w:val="24"/>
                </w:rPr>
              </m:ctrlPr>
            </m:dPr>
            <m:e>
              <m:sSub>
                <m:sSubPr>
                  <m:ctrlPr>
                    <w:rPr>
                      <w:rFonts w:ascii="Cambria Math" w:eastAsiaTheme="minorEastAsia" w:hAnsi="Cambria Math"/>
                      <w:iCs/>
                      <w:color w:val="FF0000"/>
                      <w:kern w:val="24"/>
                      <w:sz w:val="24"/>
                      <w:szCs w:val="24"/>
                    </w:rPr>
                  </m:ctrlPr>
                </m:sSubPr>
                <m:e>
                  <m:r>
                    <m:rPr>
                      <m:sty m:val="p"/>
                    </m:rPr>
                    <w:rPr>
                      <w:rFonts w:ascii="Cambria Math" w:eastAsiaTheme="minorEastAsia" w:hAnsi="Cambria Math"/>
                      <w:color w:val="FF0000"/>
                      <w:kern w:val="24"/>
                      <w:sz w:val="24"/>
                      <w:szCs w:val="24"/>
                    </w:rPr>
                    <m:t>P</m:t>
                  </m:r>
                </m:e>
                <m:sub>
                  <m:r>
                    <m:rPr>
                      <m:sty m:val="p"/>
                    </m:rPr>
                    <w:rPr>
                      <w:rFonts w:ascii="Cambria Math" w:eastAsiaTheme="minorEastAsia" w:hAnsi="Cambria Math"/>
                      <w:color w:val="FF0000"/>
                      <w:kern w:val="24"/>
                      <w:sz w:val="24"/>
                      <w:szCs w:val="24"/>
                    </w:rPr>
                    <m:t>engine</m:t>
                  </m:r>
                </m:sub>
              </m:sSub>
              <m:ctrlPr>
                <w:rPr>
                  <w:rFonts w:ascii="Cambria Math" w:eastAsiaTheme="minorEastAsia" w:hAnsi="Cambria Math"/>
                  <w:i/>
                  <w:iCs/>
                  <w:color w:val="FF0000"/>
                  <w:kern w:val="24"/>
                  <w:sz w:val="24"/>
                  <w:szCs w:val="24"/>
                </w:rPr>
              </m:ctrlPr>
            </m:e>
          </m:d>
          <m:r>
            <w:rPr>
              <w:rFonts w:ascii="Cambria Math" w:eastAsiaTheme="minorEastAsia" w:hAnsi="Cambria Math"/>
              <w:color w:val="FF0000"/>
              <w:kern w:val="24"/>
              <w:sz w:val="24"/>
              <w:szCs w:val="24"/>
            </w:rPr>
            <m:t>,7)</m:t>
          </m:r>
          <m:r>
            <m:rPr>
              <m:sty m:val="p"/>
            </m:rPr>
            <w:rPr>
              <w:rFonts w:ascii="Cambria Math" w:eastAsiaTheme="minorEastAsia" w:hAnsi="Cambria Math"/>
              <w:color w:val="FF0000"/>
              <w:kern w:val="24"/>
              <w:sz w:val="24"/>
              <w:szCs w:val="24"/>
            </w:rPr>
            <m:t>=</m:t>
          </m:r>
          <m:r>
            <w:rPr>
              <w:rFonts w:ascii="Cambria Math" w:eastAsiaTheme="minorEastAsia" w:hAnsi="Cambria Math"/>
              <w:color w:val="FF0000"/>
              <w:kern w:val="24"/>
              <w:sz w:val="24"/>
              <w:szCs w:val="24"/>
            </w:rPr>
            <m:t xml:space="preserve"> </m:t>
          </m:r>
          <m:r>
            <m:rPr>
              <m:sty m:val="p"/>
            </m:rPr>
            <w:rPr>
              <w:rFonts w:ascii="Cambria Math" w:eastAsiaTheme="minorEastAsia" w:hAnsi="Cambria Math"/>
              <w:color w:val="FF0000"/>
              <w:kern w:val="24"/>
              <w:sz w:val="24"/>
              <w:szCs w:val="24"/>
            </w:rPr>
            <m:t>min⁡(</m:t>
          </m:r>
          <m:sSub>
            <m:sSubPr>
              <m:ctrlPr>
                <w:rPr>
                  <w:rFonts w:ascii="Cambria Math" w:eastAsiaTheme="minorEastAsia" w:hAnsi="Cambria Math"/>
                  <w:iCs/>
                  <w:color w:val="FF0000"/>
                  <w:kern w:val="24"/>
                  <w:sz w:val="24"/>
                  <w:szCs w:val="24"/>
                </w:rPr>
              </m:ctrlPr>
            </m:sSubPr>
            <m:e>
              <m:r>
                <m:rPr>
                  <m:sty m:val="p"/>
                </m:rPr>
                <w:rPr>
                  <w:rFonts w:ascii="Cambria Math" w:eastAsiaTheme="minorEastAsia" w:hAnsi="Cambria Math"/>
                  <w:color w:val="FF0000"/>
                  <w:kern w:val="24"/>
                  <w:sz w:val="24"/>
                  <w:szCs w:val="24"/>
                </w:rPr>
                <m:t>max⁡(P</m:t>
              </m:r>
            </m:e>
            <m:sub>
              <m:r>
                <w:rPr>
                  <w:rFonts w:ascii="Cambria Math" w:eastAsiaTheme="minorEastAsia" w:hAnsi="Cambria Math"/>
                  <w:color w:val="FF0000"/>
                  <w:kern w:val="24"/>
                  <w:sz w:val="24"/>
                  <w:szCs w:val="24"/>
                </w:rPr>
                <m:t>engine</m:t>
              </m:r>
            </m:sub>
          </m:sSub>
          <m:r>
            <w:rPr>
              <w:rFonts w:ascii="Cambria Math" w:eastAsiaTheme="minorEastAsia" w:hAnsi="Cambria Math"/>
              <w:color w:val="FF0000"/>
              <w:kern w:val="24"/>
              <w:sz w:val="24"/>
              <w:szCs w:val="24"/>
            </w:rPr>
            <m:t>,0)</m:t>
          </m:r>
          <m:r>
            <m:rPr>
              <m:sty m:val="p"/>
            </m:rPr>
            <w:rPr>
              <w:rFonts w:ascii="Cambria Math" w:eastAsiaTheme="minorEastAsia" w:hAnsi="Cambria Math"/>
              <w:color w:val="FF0000"/>
              <w:kern w:val="24"/>
              <w:sz w:val="24"/>
              <w:szCs w:val="24"/>
            </w:rPr>
            <m:t>,7)</m:t>
          </m:r>
        </m:oMath>
      </m:oMathPara>
    </w:p>
    <w:p w14:paraId="7E280EAA" w14:textId="77777777" w:rsidR="00A04420" w:rsidRPr="00B8203B" w:rsidRDefault="00A04420" w:rsidP="00DC35A6">
      <w:pPr>
        <w:pStyle w:val="ListParagraph"/>
        <w:ind w:left="792"/>
        <w:rPr>
          <w:rFonts w:eastAsiaTheme="minorEastAsia"/>
          <w:iCs/>
          <w:color w:val="FF0000"/>
          <w:kern w:val="24"/>
          <w:sz w:val="24"/>
          <w:szCs w:val="24"/>
        </w:rPr>
      </w:pPr>
    </w:p>
    <w:p w14:paraId="788113C8" w14:textId="280339AA" w:rsidR="00B8203B" w:rsidRPr="003142A4" w:rsidRDefault="00B8203B" w:rsidP="00DC35A6">
      <w:pPr>
        <w:pStyle w:val="ListParagraph"/>
        <w:ind w:left="792"/>
        <w:rPr>
          <w:rFonts w:eastAsiaTheme="minorEastAsia"/>
          <w:iCs/>
          <w:color w:val="FF0000"/>
          <w:kern w:val="24"/>
          <w:sz w:val="24"/>
          <w:szCs w:val="24"/>
        </w:rPr>
      </w:pPr>
      <m:oMathPara>
        <m:oMath>
          <m:r>
            <w:rPr>
              <w:rFonts w:ascii="Cambria Math" w:eastAsiaTheme="minorEastAsia" w:hAnsi="Cambria Math"/>
              <w:color w:val="FF0000"/>
              <w:kern w:val="24"/>
              <w:sz w:val="24"/>
              <w:szCs w:val="24"/>
            </w:rPr>
            <m:t>Sum</m:t>
          </m:r>
          <m:d>
            <m:dPr>
              <m:ctrlPr>
                <w:rPr>
                  <w:rFonts w:ascii="Cambria Math" w:eastAsiaTheme="minorEastAsia" w:hAnsi="Cambria Math"/>
                  <w:i/>
                  <w:iCs/>
                  <w:color w:val="FF0000"/>
                  <w:kern w:val="24"/>
                  <w:sz w:val="24"/>
                  <w:szCs w:val="24"/>
                </w:rPr>
              </m:ctrlPr>
            </m:dPr>
            <m:e>
              <m:sSub>
                <m:sSubPr>
                  <m:ctrlPr>
                    <w:rPr>
                      <w:rFonts w:ascii="Cambria Math" w:eastAsiaTheme="minorEastAsia" w:hAnsi="Cambria Math"/>
                      <w:i/>
                      <w:iCs/>
                      <w:color w:val="FF0000"/>
                      <w:kern w:val="24"/>
                      <w:sz w:val="24"/>
                      <w:szCs w:val="24"/>
                    </w:rPr>
                  </m:ctrlPr>
                </m:sSubPr>
                <m:e>
                  <m:r>
                    <w:rPr>
                      <w:rFonts w:ascii="Cambria Math" w:eastAsiaTheme="minorEastAsia" w:hAnsi="Cambria Math"/>
                      <w:color w:val="FF0000"/>
                      <w:kern w:val="24"/>
                      <w:sz w:val="24"/>
                      <w:szCs w:val="24"/>
                    </w:rPr>
                    <m:t>P</m:t>
                  </m:r>
                </m:e>
                <m:sub>
                  <m:r>
                    <w:rPr>
                      <w:rFonts w:ascii="Cambria Math" w:eastAsiaTheme="minorEastAsia" w:hAnsi="Cambria Math"/>
                      <w:color w:val="FF0000"/>
                      <w:kern w:val="24"/>
                      <w:sz w:val="24"/>
                      <w:szCs w:val="24"/>
                    </w:rPr>
                    <m:t>auxiliary</m:t>
                  </m:r>
                </m:sub>
              </m:sSub>
            </m:e>
          </m:d>
          <m:r>
            <w:rPr>
              <w:rFonts w:ascii="Cambria Math" w:eastAsiaTheme="minorEastAsia" w:hAnsi="Cambria Math"/>
              <w:color w:val="FF0000"/>
              <w:kern w:val="24"/>
              <w:sz w:val="24"/>
              <w:szCs w:val="24"/>
            </w:rPr>
            <m:t>=29.84 kW∙hr</m:t>
          </m:r>
        </m:oMath>
      </m:oMathPara>
    </w:p>
    <w:p w14:paraId="4EA1DF8A" w14:textId="3EAB1486" w:rsidR="003E2A12" w:rsidRDefault="003142A4" w:rsidP="00DC35A6">
      <w:pPr>
        <w:pStyle w:val="ListParagraph"/>
        <w:ind w:left="792"/>
        <w:rPr>
          <w:rFonts w:eastAsiaTheme="minorEastAsia"/>
          <w:iCs/>
          <w:color w:val="FF0000"/>
          <w:kern w:val="24"/>
          <w:sz w:val="24"/>
          <w:szCs w:val="24"/>
        </w:rPr>
      </w:pPr>
      <w:r>
        <w:rPr>
          <w:rFonts w:eastAsiaTheme="minorEastAsia"/>
          <w:iCs/>
          <w:color w:val="FF0000"/>
          <w:kern w:val="24"/>
          <w:sz w:val="24"/>
          <w:szCs w:val="24"/>
        </w:rPr>
        <w:tab/>
      </w:r>
      <w:r>
        <w:rPr>
          <w:rFonts w:eastAsiaTheme="minorEastAsia"/>
          <w:iCs/>
          <w:color w:val="FF0000"/>
          <w:kern w:val="24"/>
          <w:sz w:val="24"/>
          <w:szCs w:val="24"/>
        </w:rPr>
        <w:tab/>
      </w:r>
      <w:r>
        <w:rPr>
          <w:rFonts w:eastAsiaTheme="minorEastAsia"/>
          <w:iCs/>
          <w:color w:val="FF0000"/>
          <w:kern w:val="24"/>
          <w:sz w:val="24"/>
          <w:szCs w:val="24"/>
        </w:rPr>
        <w:tab/>
      </w:r>
      <w:r>
        <w:rPr>
          <w:rFonts w:eastAsiaTheme="minorEastAsia"/>
          <w:iCs/>
          <w:color w:val="FF0000"/>
          <w:kern w:val="24"/>
          <w:sz w:val="24"/>
          <w:szCs w:val="24"/>
        </w:rPr>
        <w:tab/>
      </w:r>
    </w:p>
    <w:p w14:paraId="5D88FF0D" w14:textId="1EC7EF59" w:rsidR="003142A4" w:rsidRDefault="003142A4" w:rsidP="00DC35A6">
      <w:pPr>
        <w:pStyle w:val="ListParagraph"/>
        <w:ind w:left="792"/>
        <w:rPr>
          <w:rFonts w:eastAsiaTheme="minorEastAsia"/>
          <w:color w:val="FF0000"/>
        </w:rPr>
      </w:pPr>
      <w:r>
        <w:rPr>
          <w:rFonts w:eastAsiaTheme="minorEastAsia"/>
          <w:iCs/>
          <w:color w:val="FF0000"/>
          <w:kern w:val="24"/>
          <w:sz w:val="24"/>
          <w:szCs w:val="24"/>
        </w:rPr>
        <w:tab/>
      </w:r>
      <m:oMath>
        <m:acc>
          <m:accPr>
            <m:chr m:val="̅"/>
            <m:ctrlPr>
              <w:rPr>
                <w:rFonts w:ascii="Cambria Math" w:hAnsi="Cambria Math"/>
                <w:i/>
                <w:color w:val="FF0000"/>
              </w:rPr>
            </m:ctrlPr>
          </m:accPr>
          <m:e>
            <m:sSub>
              <m:sSubPr>
                <m:ctrlPr>
                  <w:rPr>
                    <w:rFonts w:ascii="Cambria Math" w:hAnsi="Cambria Math"/>
                    <w:i/>
                    <w:color w:val="FF0000"/>
                  </w:rPr>
                </m:ctrlPr>
              </m:sSubPr>
              <m:e>
                <m:r>
                  <w:rPr>
                    <w:rFonts w:ascii="Cambria Math" w:hAnsi="Cambria Math"/>
                    <w:color w:val="FF0000"/>
                  </w:rPr>
                  <m:t>η</m:t>
                </m:r>
              </m:e>
              <m:sub>
                <m:r>
                  <w:rPr>
                    <w:rFonts w:ascii="Cambria Math" w:hAnsi="Cambria Math"/>
                    <w:color w:val="FF0000"/>
                  </w:rPr>
                  <m:t>driveline</m:t>
                </m:r>
              </m:sub>
            </m:sSub>
          </m:e>
        </m:acc>
        <m:r>
          <w:rPr>
            <w:rFonts w:ascii="Cambria Math" w:hAnsi="Cambria Math"/>
            <w:color w:val="FF0000"/>
          </w:rPr>
          <m:t>=</m:t>
        </m:r>
        <m:f>
          <m:fPr>
            <m:ctrlPr>
              <w:rPr>
                <w:rFonts w:ascii="Cambria Math" w:hAnsi="Cambria Math"/>
                <w:i/>
                <w:color w:val="FF0000"/>
              </w:rPr>
            </m:ctrlPr>
          </m:fPr>
          <m:num>
            <m:r>
              <w:rPr>
                <w:rFonts w:ascii="Cambria Math" w:hAnsi="Cambria Math"/>
                <w:color w:val="FF0000"/>
              </w:rPr>
              <m:t>Energy out of the driveline</m:t>
            </m:r>
          </m:num>
          <m:den>
            <m:r>
              <w:rPr>
                <w:rFonts w:ascii="Cambria Math" w:hAnsi="Cambria Math"/>
                <w:color w:val="FF0000"/>
              </w:rPr>
              <m:t>Energy into the driveline</m:t>
            </m:r>
          </m:den>
        </m:f>
        <m:r>
          <w:rPr>
            <w:rFonts w:ascii="Cambria Math" w:eastAsiaTheme="minorEastAsia" w:hAnsi="Cambria Math"/>
            <w:color w:val="FF0000"/>
          </w:rPr>
          <m:t xml:space="preserve"> </m:t>
        </m:r>
      </m:oMath>
    </w:p>
    <w:p w14:paraId="7735F2D5" w14:textId="77777777" w:rsidR="00B8203B" w:rsidRDefault="00B8203B" w:rsidP="00DC35A6">
      <w:pPr>
        <w:pStyle w:val="ListParagraph"/>
        <w:ind w:left="792"/>
        <w:rPr>
          <w:rFonts w:eastAsiaTheme="minorEastAsia"/>
          <w:color w:val="FF0000"/>
        </w:rPr>
      </w:pPr>
    </w:p>
    <w:p w14:paraId="05AED4E1" w14:textId="62DAFFF8" w:rsidR="007F09F9" w:rsidRDefault="007F09F9" w:rsidP="00DC35A6">
      <w:pPr>
        <w:pStyle w:val="ListParagraph"/>
        <w:ind w:left="792"/>
        <w:rPr>
          <w:rFonts w:eastAsiaTheme="minorEastAsia"/>
          <w:color w:val="FF0000"/>
        </w:rPr>
      </w:pPr>
      <m:oMathPara>
        <m:oMath>
          <m:r>
            <w:rPr>
              <w:rFonts w:ascii="Cambria Math" w:eastAsiaTheme="minorEastAsia" w:hAnsi="Cambria Math"/>
              <w:color w:val="FF0000"/>
            </w:rPr>
            <m:t>=</m:t>
          </m:r>
          <m:f>
            <m:fPr>
              <m:ctrlPr>
                <w:rPr>
                  <w:rFonts w:ascii="Cambria Math" w:eastAsiaTheme="minorEastAsia" w:hAnsi="Cambria Math"/>
                  <w:i/>
                  <w:color w:val="FF0000"/>
                </w:rPr>
              </m:ctrlPr>
            </m:fPr>
            <m:num>
              <m:sSub>
                <m:sSubPr>
                  <m:ctrlPr>
                    <w:rPr>
                      <w:rFonts w:ascii="Cambria Math" w:eastAsiaTheme="minorEastAsia" w:hAnsi="Cambria Math"/>
                      <w:i/>
                      <w:color w:val="FF0000"/>
                    </w:rPr>
                  </m:ctrlPr>
                </m:sSubPr>
                <m:e>
                  <m:r>
                    <w:rPr>
                      <w:rFonts w:ascii="Cambria Math" w:eastAsiaTheme="minorEastAsia" w:hAnsi="Cambria Math"/>
                      <w:color w:val="FF0000"/>
                    </w:rPr>
                    <m:t>Sum of Positive P</m:t>
                  </m:r>
                </m:e>
                <m:sub>
                  <m:r>
                    <w:rPr>
                      <w:rFonts w:ascii="Cambria Math" w:eastAsiaTheme="minorEastAsia" w:hAnsi="Cambria Math"/>
                      <w:color w:val="FF0000"/>
                    </w:rPr>
                    <m:t>tractive</m:t>
                  </m:r>
                </m:sub>
              </m:sSub>
            </m:num>
            <m:den>
              <m:r>
                <w:rPr>
                  <w:rFonts w:ascii="Cambria Math" w:eastAsiaTheme="minorEastAsia" w:hAnsi="Cambria Math"/>
                  <w:color w:val="FF0000"/>
                </w:rPr>
                <m:t xml:space="preserve">Sum of Positive </m:t>
              </m:r>
              <m:d>
                <m:dPr>
                  <m:ctrlPr>
                    <w:rPr>
                      <w:rFonts w:ascii="Cambria Math" w:eastAsiaTheme="minorEastAsia" w:hAnsi="Cambria Math"/>
                      <w:i/>
                      <w:color w:val="FF0000"/>
                    </w:rPr>
                  </m:ctrlPr>
                </m:dPr>
                <m:e>
                  <m:sSub>
                    <m:sSubPr>
                      <m:ctrlPr>
                        <w:rPr>
                          <w:rFonts w:ascii="Cambria Math" w:eastAsiaTheme="minorEastAsia" w:hAnsi="Cambria Math"/>
                          <w:i/>
                          <w:color w:val="FF0000"/>
                        </w:rPr>
                      </m:ctrlPr>
                    </m:sSubPr>
                    <m:e>
                      <m:r>
                        <w:rPr>
                          <w:rFonts w:ascii="Cambria Math" w:eastAsiaTheme="minorEastAsia" w:hAnsi="Cambria Math"/>
                          <w:color w:val="FF0000"/>
                        </w:rPr>
                        <m:t>P</m:t>
                      </m:r>
                    </m:e>
                    <m:sub>
                      <m:r>
                        <w:rPr>
                          <w:rFonts w:ascii="Cambria Math" w:eastAsiaTheme="minorEastAsia" w:hAnsi="Cambria Math"/>
                          <w:color w:val="FF0000"/>
                        </w:rPr>
                        <m:t>engine</m:t>
                      </m:r>
                    </m:sub>
                  </m:sSub>
                  <m:r>
                    <w:rPr>
                      <w:rFonts w:ascii="Cambria Math" w:eastAsiaTheme="minorEastAsia" w:hAnsi="Cambria Math"/>
                      <w:color w:val="FF0000"/>
                    </w:rPr>
                    <m:t>) -Sum  (</m:t>
                  </m:r>
                  <m:sSub>
                    <m:sSubPr>
                      <m:ctrlPr>
                        <w:rPr>
                          <w:rFonts w:ascii="Cambria Math" w:eastAsiaTheme="minorEastAsia" w:hAnsi="Cambria Math"/>
                          <w:i/>
                          <w:color w:val="FF0000"/>
                        </w:rPr>
                      </m:ctrlPr>
                    </m:sSubPr>
                    <m:e>
                      <m:r>
                        <w:rPr>
                          <w:rFonts w:ascii="Cambria Math" w:eastAsiaTheme="minorEastAsia" w:hAnsi="Cambria Math"/>
                          <w:color w:val="FF0000"/>
                        </w:rPr>
                        <m:t>P</m:t>
                      </m:r>
                    </m:e>
                    <m:sub>
                      <m:r>
                        <w:rPr>
                          <w:rFonts w:ascii="Cambria Math" w:eastAsiaTheme="minorEastAsia" w:hAnsi="Cambria Math"/>
                          <w:color w:val="FF0000"/>
                        </w:rPr>
                        <m:t>auxiliary</m:t>
                      </m:r>
                    </m:sub>
                  </m:sSub>
                </m:e>
              </m:d>
            </m:den>
          </m:f>
          <m:r>
            <w:rPr>
              <w:rFonts w:ascii="Cambria Math" w:eastAsiaTheme="minorEastAsia" w:hAnsi="Cambria Math"/>
              <w:color w:val="FF0000"/>
            </w:rPr>
            <m:t>=</m:t>
          </m:r>
          <m:f>
            <m:fPr>
              <m:ctrlPr>
                <w:rPr>
                  <w:rFonts w:ascii="Cambria Math" w:eastAsiaTheme="minorEastAsia" w:hAnsi="Cambria Math"/>
                  <w:i/>
                  <w:color w:val="FF0000"/>
                </w:rPr>
              </m:ctrlPr>
            </m:fPr>
            <m:num>
              <m:r>
                <w:rPr>
                  <w:rFonts w:ascii="Cambria Math" w:eastAsiaTheme="minorEastAsia" w:hAnsi="Cambria Math"/>
                  <w:color w:val="FF0000"/>
                </w:rPr>
                <m:t xml:space="preserve">192 </m:t>
              </m:r>
              <m:r>
                <w:rPr>
                  <w:rFonts w:ascii="Cambria Math" w:eastAsiaTheme="minorEastAsia" w:hAnsi="Cambria Math"/>
                  <w:color w:val="FF0000"/>
                  <w:kern w:val="24"/>
                  <w:sz w:val="24"/>
                  <w:szCs w:val="24"/>
                </w:rPr>
                <m:t>kW∙hr</m:t>
              </m:r>
            </m:num>
            <m:den>
              <m:r>
                <w:rPr>
                  <w:rFonts w:ascii="Cambria Math" w:eastAsiaTheme="minorEastAsia" w:hAnsi="Cambria Math"/>
                  <w:color w:val="FF0000"/>
                </w:rPr>
                <m:t xml:space="preserve">245 </m:t>
              </m:r>
              <m:r>
                <w:rPr>
                  <w:rFonts w:ascii="Cambria Math" w:eastAsiaTheme="minorEastAsia" w:hAnsi="Cambria Math"/>
                  <w:color w:val="FF0000"/>
                  <w:kern w:val="24"/>
                  <w:sz w:val="24"/>
                  <w:szCs w:val="24"/>
                </w:rPr>
                <m:t>kW∙hr-29.84 kW∙hr</m:t>
              </m:r>
            </m:den>
          </m:f>
          <m:r>
            <w:rPr>
              <w:rFonts w:ascii="Cambria Math" w:eastAsiaTheme="minorEastAsia" w:hAnsi="Cambria Math"/>
              <w:color w:val="FF0000"/>
            </w:rPr>
            <m:t>=89%</m:t>
          </m:r>
        </m:oMath>
      </m:oMathPara>
    </w:p>
    <w:p w14:paraId="150CAA5B" w14:textId="2244E038" w:rsidR="005D4433" w:rsidRDefault="005D4433" w:rsidP="00DC35A6">
      <w:pPr>
        <w:pStyle w:val="ListParagraph"/>
        <w:ind w:left="792"/>
        <w:rPr>
          <w:rFonts w:eastAsiaTheme="minorEastAsia"/>
          <w:iCs/>
          <w:color w:val="FF0000"/>
          <w:kern w:val="24"/>
          <w:sz w:val="24"/>
          <w:szCs w:val="24"/>
        </w:rPr>
      </w:pPr>
    </w:p>
    <w:p w14:paraId="373DCC70" w14:textId="77777777" w:rsidR="00C758E3" w:rsidRPr="00C758E3" w:rsidRDefault="00C758E3" w:rsidP="00C758E3">
      <w:pPr>
        <w:pStyle w:val="ListParagraph"/>
        <w:ind w:left="792"/>
        <w:rPr>
          <w:color w:val="FF0000"/>
        </w:rPr>
      </w:pPr>
      <w:r w:rsidRPr="00C758E3">
        <w:rPr>
          <w:color w:val="FF0000"/>
        </w:rPr>
        <w:t>10 pts</w:t>
      </w:r>
    </w:p>
    <w:p w14:paraId="475A8B3A" w14:textId="77777777" w:rsidR="00C758E3" w:rsidRPr="003142A4" w:rsidRDefault="00C758E3" w:rsidP="00DC35A6">
      <w:pPr>
        <w:pStyle w:val="ListParagraph"/>
        <w:ind w:left="792"/>
        <w:rPr>
          <w:rFonts w:eastAsiaTheme="minorEastAsia"/>
          <w:iCs/>
          <w:color w:val="FF0000"/>
          <w:kern w:val="24"/>
          <w:sz w:val="24"/>
          <w:szCs w:val="24"/>
        </w:rPr>
      </w:pPr>
    </w:p>
    <w:p w14:paraId="671BB74C" w14:textId="2D53C8DC" w:rsidR="00E631DA" w:rsidRDefault="00E631DA" w:rsidP="00337D43">
      <w:pPr>
        <w:pStyle w:val="ListParagraph"/>
      </w:pPr>
    </w:p>
    <w:p w14:paraId="595A8B49" w14:textId="6600F548" w:rsidR="00337D43" w:rsidRDefault="00C647D9" w:rsidP="00805612">
      <w:pPr>
        <w:pStyle w:val="ListParagraph"/>
        <w:numPr>
          <w:ilvl w:val="1"/>
          <w:numId w:val="7"/>
        </w:numPr>
      </w:pPr>
      <w:r>
        <w:t>Using the engine power from the</w:t>
      </w:r>
      <w:r w:rsidR="005050AA">
        <w:t xml:space="preserve"> </w:t>
      </w:r>
      <w:r w:rsidR="004D680F">
        <w:t>Fleet DNA</w:t>
      </w:r>
      <w:r>
        <w:t xml:space="preserve"> drive cycle, </w:t>
      </w:r>
      <w:r w:rsidR="00C829AE">
        <w:t xml:space="preserve">the energy </w:t>
      </w:r>
      <w:r w:rsidR="0083461F">
        <w:t>content</w:t>
      </w:r>
      <w:r w:rsidR="00C829AE">
        <w:t xml:space="preserve"> of </w:t>
      </w:r>
      <w:r w:rsidR="0083461F">
        <w:t xml:space="preserve">low-sulfur </w:t>
      </w:r>
      <w:r w:rsidR="00C829AE">
        <w:t>diesel fuel</w:t>
      </w:r>
      <w:r w:rsidR="0083461F">
        <w:t xml:space="preserve"> (the lower heating value)</w:t>
      </w:r>
      <w:r w:rsidR="00A45358">
        <w:t xml:space="preserve"> </w:t>
      </w:r>
      <w:r w:rsidR="0054660C">
        <w:fldChar w:fldCharType="begin"/>
      </w:r>
      <w:r w:rsidR="00ED1353">
        <w:instrText xml:space="preserve"> ADDIN ZOTERO_ITEM CSL_CITATION {"citationID":"tqod0Qbp","properties":{"formattedCitation":"[14]","plainCitation":"[14]","noteIndex":0},"citationItems":[{"id":5442,"uris":["http://zotero.org/users/9451857/items/AC5JV5CU"],"itemData":{"id":5442,"type":"webpage","language":"en","title":"Alternative Fuels Data Center: Fuel Properties Comparison","title-short":"Alternative Fuels Data Center","URL":"https://afdc.energy.gov/fuels/properties","author":[{"family":"US DOE","given":""}],"accessed":{"date-parts":[["2022",9,9]]}}}],"schema":"https://github.com/citation-style-language/schema/raw/master/csl-citation.json"} </w:instrText>
      </w:r>
      <w:r w:rsidR="0054660C">
        <w:fldChar w:fldCharType="separate"/>
      </w:r>
      <w:r w:rsidR="00ED1353" w:rsidRPr="00ED1353">
        <w:rPr>
          <w:rFonts w:ascii="Calibri" w:hAnsi="Calibri" w:cs="Calibri"/>
        </w:rPr>
        <w:t>[14]</w:t>
      </w:r>
      <w:r w:rsidR="0054660C">
        <w:fldChar w:fldCharType="end"/>
      </w:r>
      <w:r w:rsidR="00C829AE">
        <w:t xml:space="preserve">, </w:t>
      </w:r>
      <w:r>
        <w:t>and a</w:t>
      </w:r>
      <w:r w:rsidR="000F1933">
        <w:t xml:space="preserve">ssuming </w:t>
      </w:r>
      <m:oMath>
        <m:sSub>
          <m:sSubPr>
            <m:ctrlPr>
              <w:rPr>
                <w:rFonts w:ascii="Cambria Math" w:hAnsi="Cambria Math"/>
                <w:i/>
              </w:rPr>
            </m:ctrlPr>
          </m:sSubPr>
          <m:e>
            <m:r>
              <w:rPr>
                <w:rFonts w:ascii="Cambria Math" w:hAnsi="Cambria Math"/>
              </w:rPr>
              <m:t>η</m:t>
            </m:r>
          </m:e>
          <m:sub>
            <m:r>
              <w:rPr>
                <w:rFonts w:ascii="Cambria Math" w:hAnsi="Cambria Math"/>
              </w:rPr>
              <m:t>engine</m:t>
            </m:r>
          </m:sub>
        </m:sSub>
        <m:r>
          <w:rPr>
            <w:rFonts w:ascii="Cambria Math" w:hAnsi="Cambria Math"/>
          </w:rPr>
          <m:t>=</m:t>
        </m:r>
        <m:r>
          <w:rPr>
            <w:rFonts w:ascii="Cambria Math" w:eastAsiaTheme="minorEastAsia" w:hAnsi="Cambria Math"/>
          </w:rPr>
          <m:t>30%</m:t>
        </m:r>
      </m:oMath>
      <w:r>
        <w:rPr>
          <w:rFonts w:eastAsiaTheme="minorEastAsia"/>
        </w:rPr>
        <w:t xml:space="preserve">, </w:t>
      </w:r>
      <w:r>
        <w:t>what is the fuel economy</w:t>
      </w:r>
      <w:r w:rsidR="00F522FE">
        <w:t xml:space="preserve"> (mpg)</w:t>
      </w:r>
      <w:r>
        <w:t xml:space="preserve"> of the drayage truck over the </w:t>
      </w:r>
      <w:r w:rsidR="00BE0ECB">
        <w:t xml:space="preserve">drayage </w:t>
      </w:r>
      <w:r>
        <w:t>cycle</w:t>
      </w:r>
      <w:r w:rsidR="00D6217E">
        <w:t xml:space="preserve"> and the average fuel consumption per 1000 miles (gallons/1000 miles)</w:t>
      </w:r>
      <w:r>
        <w:t>?</w:t>
      </w:r>
      <w:r w:rsidR="00063B5E">
        <w:t xml:space="preserve"> </w:t>
      </w:r>
      <w:r w:rsidR="001B0B7C">
        <w:t xml:space="preserve">Show the equation </w:t>
      </w:r>
      <w:r w:rsidR="00036349">
        <w:t>you</w:t>
      </w:r>
      <w:r w:rsidR="001B0B7C">
        <w:t xml:space="preserve"> used</w:t>
      </w:r>
      <w:r w:rsidR="00036349">
        <w:t xml:space="preserve">. </w:t>
      </w:r>
    </w:p>
    <w:p w14:paraId="4DCEC8BC" w14:textId="10F7BEA0" w:rsidR="009136A0" w:rsidRDefault="009136A0" w:rsidP="009136A0">
      <w:pPr>
        <w:pStyle w:val="ListParagraph"/>
        <w:ind w:left="792"/>
      </w:pPr>
    </w:p>
    <w:p w14:paraId="0B58A9F0" w14:textId="313019D4" w:rsidR="009136A0" w:rsidRPr="009136A0" w:rsidRDefault="009136A0" w:rsidP="009136A0">
      <w:pPr>
        <w:pStyle w:val="ListParagraph"/>
        <w:ind w:left="792"/>
        <w:rPr>
          <w:color w:val="FF0000"/>
        </w:rPr>
      </w:pPr>
      <w:r w:rsidRPr="009136A0">
        <w:rPr>
          <w:color w:val="FF0000"/>
        </w:rPr>
        <w:lastRenderedPageBreak/>
        <w:t>From reference [14</w:t>
      </w:r>
      <w:r w:rsidR="009F7981">
        <w:rPr>
          <w:color w:val="FF0000"/>
        </w:rPr>
        <w:t xml:space="preserve">]: </w:t>
      </w:r>
      <m:oMath>
        <m:r>
          <w:rPr>
            <w:rFonts w:ascii="Cambria Math" w:hAnsi="Cambria Math"/>
            <w:color w:val="FF0000"/>
          </w:rPr>
          <m:t>Diesel Energy Content=</m:t>
        </m:r>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128,488 BTU</m:t>
                </m:r>
              </m:num>
              <m:den>
                <m:r>
                  <w:rPr>
                    <w:rFonts w:ascii="Cambria Math" w:hAnsi="Cambria Math"/>
                    <w:color w:val="FF0000"/>
                  </w:rPr>
                  <m:t xml:space="preserve"> gallon</m:t>
                </m:r>
              </m:den>
            </m:f>
          </m:e>
        </m:d>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1 kW</m:t>
                </m:r>
                <m:r>
                  <w:rPr>
                    <w:rFonts w:ascii="Cambria Math" w:eastAsiaTheme="minorEastAsia" w:hAnsi="Cambria Math"/>
                    <w:color w:val="FF0000"/>
                    <w:kern w:val="24"/>
                    <w:sz w:val="24"/>
                    <w:szCs w:val="24"/>
                  </w:rPr>
                  <m:t>∙hr</m:t>
                </m:r>
              </m:num>
              <m:den>
                <m:r>
                  <w:rPr>
                    <w:rFonts w:ascii="Cambria Math" w:hAnsi="Cambria Math"/>
                    <w:color w:val="FF0000"/>
                  </w:rPr>
                  <m:t>3412 BTU</m:t>
                </m:r>
              </m:den>
            </m:f>
          </m:e>
        </m:d>
        <m:r>
          <w:rPr>
            <w:rFonts w:ascii="Cambria Math" w:hAnsi="Cambria Math"/>
            <w:color w:val="FF0000"/>
          </w:rPr>
          <m:t>=37.66 kW</m:t>
        </m:r>
        <m:r>
          <w:rPr>
            <w:rFonts w:ascii="Cambria Math" w:eastAsiaTheme="minorEastAsia" w:hAnsi="Cambria Math"/>
            <w:color w:val="FF0000"/>
            <w:kern w:val="24"/>
            <w:sz w:val="24"/>
            <w:szCs w:val="24"/>
          </w:rPr>
          <m:t>∙hr</m:t>
        </m:r>
      </m:oMath>
      <w:r w:rsidR="009F7981">
        <w:rPr>
          <w:color w:val="FF0000"/>
        </w:rPr>
        <w:t xml:space="preserve"> </w:t>
      </w:r>
    </w:p>
    <w:p w14:paraId="72FDD02C" w14:textId="1C027586" w:rsidR="007763CF" w:rsidRDefault="007763CF" w:rsidP="007763CF">
      <w:pPr>
        <w:pStyle w:val="ListParagraph"/>
        <w:ind w:left="792"/>
      </w:pPr>
    </w:p>
    <w:p w14:paraId="71955327" w14:textId="2522812A" w:rsidR="00C0125D" w:rsidRPr="00C0125D" w:rsidRDefault="00000000" w:rsidP="007763CF">
      <w:pPr>
        <w:pStyle w:val="ListParagraph"/>
        <w:ind w:left="792"/>
        <w:rPr>
          <w:color w:val="FF0000"/>
        </w:rPr>
      </w:pPr>
      <m:oMathPara>
        <m:oMath>
          <m:sSub>
            <m:sSubPr>
              <m:ctrlPr>
                <w:rPr>
                  <w:rFonts w:ascii="Cambria Math" w:hAnsi="Cambria Math"/>
                  <w:i/>
                  <w:color w:val="FF0000"/>
                </w:rPr>
              </m:ctrlPr>
            </m:sSubPr>
            <m:e>
              <m:r>
                <w:rPr>
                  <w:rFonts w:ascii="Cambria Math" w:hAnsi="Cambria Math"/>
                  <w:color w:val="FF0000"/>
                </w:rPr>
                <m:t>η</m:t>
              </m:r>
            </m:e>
            <m:sub>
              <m:r>
                <w:rPr>
                  <w:rFonts w:ascii="Cambria Math" w:hAnsi="Cambria Math"/>
                  <w:color w:val="FF0000"/>
                </w:rPr>
                <m:t>engine</m:t>
              </m:r>
            </m:sub>
          </m:sSub>
          <m:r>
            <w:rPr>
              <w:rFonts w:ascii="Cambria Math" w:hAnsi="Cambria Math"/>
              <w:color w:val="FF0000"/>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engine</m:t>
                  </m:r>
                </m:sub>
              </m:sSub>
            </m:num>
            <m:den>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fuel</m:t>
                  </m:r>
                </m:sub>
              </m:sSub>
            </m:den>
          </m:f>
        </m:oMath>
      </m:oMathPara>
    </w:p>
    <w:p w14:paraId="1266E0DA" w14:textId="0FCCD993" w:rsidR="00C0125D" w:rsidRDefault="00C0125D" w:rsidP="007763CF">
      <w:pPr>
        <w:pStyle w:val="ListParagraph"/>
        <w:ind w:left="792"/>
      </w:pPr>
    </w:p>
    <w:p w14:paraId="043944A4" w14:textId="68E240B3" w:rsidR="00D96B5E" w:rsidRPr="00A9461B" w:rsidRDefault="00000000" w:rsidP="00D96B5E">
      <w:pPr>
        <w:pStyle w:val="ListParagraph"/>
        <w:ind w:left="792"/>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fuel</m:t>
              </m:r>
            </m:sub>
          </m:sSub>
          <m:r>
            <w:rPr>
              <w:rFonts w:ascii="Cambria Math" w:hAnsi="Cambria Math"/>
              <w:color w:val="FF0000"/>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engine</m:t>
                  </m:r>
                </m:sub>
              </m:sSub>
            </m:num>
            <m:den>
              <m:sSub>
                <m:sSubPr>
                  <m:ctrlPr>
                    <w:rPr>
                      <w:rFonts w:ascii="Cambria Math" w:hAnsi="Cambria Math"/>
                      <w:i/>
                      <w:color w:val="FF0000"/>
                    </w:rPr>
                  </m:ctrlPr>
                </m:sSubPr>
                <m:e>
                  <m:r>
                    <w:rPr>
                      <w:rFonts w:ascii="Cambria Math" w:hAnsi="Cambria Math"/>
                      <w:color w:val="FF0000"/>
                    </w:rPr>
                    <m:t>η</m:t>
                  </m:r>
                </m:e>
                <m:sub>
                  <m:r>
                    <w:rPr>
                      <w:rFonts w:ascii="Cambria Math" w:hAnsi="Cambria Math"/>
                      <w:color w:val="FF0000"/>
                    </w:rPr>
                    <m:t>engine</m:t>
                  </m:r>
                </m:sub>
              </m:sSub>
            </m:den>
          </m:f>
          <m:r>
            <w:rPr>
              <w:rFonts w:ascii="Cambria Math" w:hAnsi="Cambria Math"/>
              <w:color w:val="FF0000"/>
            </w:rPr>
            <m:t xml:space="preserve"> </m:t>
          </m:r>
          <m:r>
            <w:rPr>
              <w:rFonts w:ascii="Cambria Math" w:eastAsiaTheme="minorEastAsia" w:hAnsi="Cambria Math"/>
              <w:color w:val="FF0000"/>
            </w:rPr>
            <m:t xml:space="preserve"> = </m:t>
          </m:r>
          <m:f>
            <m:fPr>
              <m:ctrlPr>
                <w:rPr>
                  <w:rFonts w:ascii="Cambria Math" w:eastAsiaTheme="minorEastAsia" w:hAnsi="Cambria Math"/>
                  <w:i/>
                  <w:color w:val="FF0000"/>
                  <w:kern w:val="24"/>
                  <w:sz w:val="24"/>
                  <w:szCs w:val="24"/>
                </w:rPr>
              </m:ctrlPr>
            </m:fPr>
            <m:num>
              <m:r>
                <w:rPr>
                  <w:rFonts w:ascii="Cambria Math" w:eastAsiaTheme="minorEastAsia" w:hAnsi="Cambria Math"/>
                  <w:color w:val="FF0000"/>
                </w:rPr>
                <m:t xml:space="preserve">245 </m:t>
              </m:r>
              <m:r>
                <w:rPr>
                  <w:rFonts w:ascii="Cambria Math" w:eastAsiaTheme="minorEastAsia" w:hAnsi="Cambria Math"/>
                  <w:color w:val="FF0000"/>
                  <w:kern w:val="24"/>
                  <w:sz w:val="24"/>
                  <w:szCs w:val="24"/>
                </w:rPr>
                <m:t>kW∙hr</m:t>
              </m:r>
            </m:num>
            <m:den>
              <m:r>
                <w:rPr>
                  <w:rFonts w:ascii="Cambria Math" w:eastAsiaTheme="minorEastAsia" w:hAnsi="Cambria Math"/>
                  <w:color w:val="FF0000"/>
                  <w:kern w:val="24"/>
                  <w:sz w:val="24"/>
                  <w:szCs w:val="24"/>
                </w:rPr>
                <m:t>0.30</m:t>
              </m:r>
            </m:den>
          </m:f>
          <m:r>
            <w:rPr>
              <w:rFonts w:ascii="Cambria Math" w:eastAsiaTheme="minorEastAsia" w:hAnsi="Cambria Math"/>
              <w:color w:val="FF0000"/>
              <w:kern w:val="24"/>
              <w:sz w:val="24"/>
              <w:szCs w:val="24"/>
            </w:rPr>
            <m:t>=818 kW∙hr</m:t>
          </m:r>
        </m:oMath>
      </m:oMathPara>
    </w:p>
    <w:p w14:paraId="2B0890A4" w14:textId="77777777" w:rsidR="00A9461B" w:rsidRPr="00A9461B" w:rsidRDefault="00A9461B" w:rsidP="00D96B5E">
      <w:pPr>
        <w:pStyle w:val="ListParagraph"/>
        <w:ind w:left="792"/>
        <w:rPr>
          <w:rFonts w:eastAsiaTheme="minorEastAsia"/>
          <w:color w:val="FF0000"/>
        </w:rPr>
      </w:pPr>
    </w:p>
    <w:p w14:paraId="334A27D7" w14:textId="3F0F4943" w:rsidR="00CB46CA" w:rsidRPr="00123CB8" w:rsidRDefault="00CC1E70" w:rsidP="00CB46CA">
      <w:pPr>
        <w:pStyle w:val="ListParagraph"/>
        <w:ind w:left="792"/>
        <w:rPr>
          <w:rFonts w:eastAsiaTheme="minorEastAsia"/>
          <w:color w:val="FF0000"/>
        </w:rPr>
      </w:pPr>
      <m:oMathPara>
        <m:oMath>
          <m:r>
            <w:rPr>
              <w:rFonts w:ascii="Cambria Math" w:hAnsi="Cambria Math"/>
              <w:color w:val="FF0000"/>
            </w:rPr>
            <m:t>Fuel consumption per mile=</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fuel</m:t>
                  </m:r>
                </m:sub>
              </m:sSub>
            </m:num>
            <m:den>
              <m:r>
                <w:rPr>
                  <w:rFonts w:ascii="Cambria Math" w:hAnsi="Cambria Math"/>
                  <w:color w:val="FF0000"/>
                </w:rPr>
                <m:t xml:space="preserve"> miles</m:t>
              </m:r>
            </m:den>
          </m:f>
          <m:r>
            <w:rPr>
              <w:rFonts w:ascii="Cambria Math" w:hAnsi="Cambria Math"/>
              <w:color w:val="FF0000"/>
            </w:rPr>
            <m:t>×</m:t>
          </m:r>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 xml:space="preserve">Diesel energy content </m:t>
                  </m:r>
                  <m:f>
                    <m:fPr>
                      <m:ctrlPr>
                        <w:rPr>
                          <w:rFonts w:ascii="Cambria Math" w:eastAsiaTheme="minorEastAsia" w:hAnsi="Cambria Math"/>
                          <w:i/>
                          <w:color w:val="FF0000"/>
                          <w:kern w:val="24"/>
                          <w:sz w:val="24"/>
                          <w:szCs w:val="24"/>
                        </w:rPr>
                      </m:ctrlPr>
                    </m:fPr>
                    <m:num>
                      <m:r>
                        <w:rPr>
                          <w:rFonts w:ascii="Cambria Math" w:eastAsiaTheme="minorEastAsia" w:hAnsi="Cambria Math"/>
                          <w:color w:val="FF0000"/>
                          <w:kern w:val="24"/>
                          <w:sz w:val="24"/>
                          <w:szCs w:val="24"/>
                        </w:rPr>
                        <m:t>kW∙hr</m:t>
                      </m:r>
                    </m:num>
                    <m:den>
                      <m:r>
                        <w:rPr>
                          <w:rFonts w:ascii="Cambria Math" w:eastAsiaTheme="minorEastAsia" w:hAnsi="Cambria Math"/>
                          <w:color w:val="FF0000"/>
                          <w:kern w:val="24"/>
                          <w:sz w:val="24"/>
                          <w:szCs w:val="24"/>
                        </w:rPr>
                        <m:t>gal</m:t>
                      </m:r>
                    </m:den>
                  </m:f>
                </m:den>
              </m:f>
            </m:e>
          </m:d>
        </m:oMath>
      </m:oMathPara>
    </w:p>
    <w:p w14:paraId="2884D3EB" w14:textId="77777777" w:rsidR="00123CB8" w:rsidRPr="00123CB8" w:rsidRDefault="00123CB8" w:rsidP="00CB46CA">
      <w:pPr>
        <w:pStyle w:val="ListParagraph"/>
        <w:ind w:left="792"/>
        <w:rPr>
          <w:rFonts w:eastAsiaTheme="minorEastAsia"/>
          <w:color w:val="FF0000"/>
        </w:rPr>
      </w:pPr>
    </w:p>
    <w:p w14:paraId="40C38FBA" w14:textId="16C5C034" w:rsidR="00C0125D" w:rsidRPr="00402D13" w:rsidRDefault="00123CB8" w:rsidP="007763CF">
      <w:pPr>
        <w:pStyle w:val="ListParagraph"/>
        <w:ind w:left="792"/>
        <w:rPr>
          <w:rFonts w:eastAsiaTheme="minorEastAsia"/>
          <w:color w:val="FF0000"/>
        </w:rPr>
      </w:pPr>
      <m:oMathPara>
        <m:oMath>
          <m:r>
            <w:rPr>
              <w:rFonts w:ascii="Cambria Math" w:hAnsi="Cambria Math"/>
              <w:color w:val="FF0000"/>
            </w:rPr>
            <m:t>=</m:t>
          </m:r>
          <m:f>
            <m:fPr>
              <m:ctrlPr>
                <w:rPr>
                  <w:rFonts w:ascii="Cambria Math" w:hAnsi="Cambria Math"/>
                  <w:i/>
                  <w:color w:val="FF0000"/>
                </w:rPr>
              </m:ctrlPr>
            </m:fPr>
            <m:num>
              <m:r>
                <w:rPr>
                  <w:rFonts w:ascii="Cambria Math" w:eastAsiaTheme="minorEastAsia" w:hAnsi="Cambria Math"/>
                  <w:color w:val="FF0000"/>
                  <w:kern w:val="24"/>
                  <w:sz w:val="24"/>
                  <w:szCs w:val="24"/>
                </w:rPr>
                <m:t>818 kW∙hr</m:t>
              </m:r>
            </m:num>
            <m:den>
              <m:r>
                <w:rPr>
                  <w:rFonts w:ascii="Cambria Math" w:hAnsi="Cambria Math"/>
                  <w:color w:val="FF0000"/>
                </w:rPr>
                <m:t>96.9  miles</m:t>
              </m:r>
            </m:den>
          </m:f>
          <m:r>
            <w:rPr>
              <w:rFonts w:ascii="Cambria Math" w:hAnsi="Cambria Math"/>
              <w:color w:val="FF0000"/>
            </w:rPr>
            <m:t>×</m:t>
          </m:r>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gallon diesel</m:t>
                  </m:r>
                </m:num>
                <m:den>
                  <m:r>
                    <w:rPr>
                      <w:rFonts w:ascii="Cambria Math" w:hAnsi="Cambria Math"/>
                      <w:color w:val="FF0000"/>
                    </w:rPr>
                    <m:t xml:space="preserve"> 37.66 </m:t>
                  </m:r>
                  <m:r>
                    <w:rPr>
                      <w:rFonts w:ascii="Cambria Math" w:eastAsiaTheme="minorEastAsia" w:hAnsi="Cambria Math"/>
                      <w:color w:val="FF0000"/>
                      <w:kern w:val="24"/>
                      <w:sz w:val="24"/>
                      <w:szCs w:val="24"/>
                    </w:rPr>
                    <m:t>kW∙hr</m:t>
                  </m:r>
                </m:den>
              </m:f>
            </m:e>
          </m:d>
          <m:r>
            <w:rPr>
              <w:rFonts w:ascii="Cambria Math" w:hAnsi="Cambria Math"/>
              <w:color w:val="FF0000"/>
            </w:rPr>
            <m:t xml:space="preserve">=0.224 </m:t>
          </m:r>
          <m:f>
            <m:fPr>
              <m:ctrlPr>
                <w:rPr>
                  <w:rFonts w:ascii="Cambria Math" w:hAnsi="Cambria Math"/>
                  <w:i/>
                  <w:color w:val="FF0000"/>
                </w:rPr>
              </m:ctrlPr>
            </m:fPr>
            <m:num>
              <m:r>
                <w:rPr>
                  <w:rFonts w:ascii="Cambria Math" w:hAnsi="Cambria Math"/>
                  <w:color w:val="FF0000"/>
                </w:rPr>
                <m:t>gallon diesel</m:t>
              </m:r>
            </m:num>
            <m:den>
              <m:r>
                <w:rPr>
                  <w:rFonts w:ascii="Cambria Math" w:hAnsi="Cambria Math"/>
                  <w:color w:val="FF0000"/>
                </w:rPr>
                <m:t>mile</m:t>
              </m:r>
            </m:den>
          </m:f>
        </m:oMath>
      </m:oMathPara>
    </w:p>
    <w:p w14:paraId="3B6B52D3" w14:textId="77777777" w:rsidR="00402D13" w:rsidRPr="00EF7742" w:rsidRDefault="00402D13" w:rsidP="007763CF">
      <w:pPr>
        <w:pStyle w:val="ListParagraph"/>
        <w:ind w:left="792"/>
        <w:rPr>
          <w:rFonts w:eastAsiaTheme="minorEastAsia"/>
          <w:color w:val="FF0000"/>
        </w:rPr>
      </w:pPr>
    </w:p>
    <w:p w14:paraId="0E909AA4" w14:textId="31AA0363" w:rsidR="00EF7742" w:rsidRPr="00544A78" w:rsidRDefault="00EF7742" w:rsidP="007763CF">
      <w:pPr>
        <w:pStyle w:val="ListParagraph"/>
        <w:ind w:left="792"/>
        <w:rPr>
          <w:rFonts w:eastAsiaTheme="minorEastAsia"/>
          <w:color w:val="FF0000"/>
        </w:rPr>
      </w:pPr>
      <m:oMathPara>
        <m:oMath>
          <m:r>
            <w:rPr>
              <w:rFonts w:ascii="Cambria Math" w:hAnsi="Cambria Math"/>
              <w:color w:val="FF0000"/>
            </w:rPr>
            <m:t xml:space="preserve">Fuel consumption per 1000 mile=224 </m:t>
          </m:r>
          <m:f>
            <m:fPr>
              <m:ctrlPr>
                <w:rPr>
                  <w:rFonts w:ascii="Cambria Math" w:hAnsi="Cambria Math"/>
                  <w:i/>
                  <w:color w:val="FF0000"/>
                </w:rPr>
              </m:ctrlPr>
            </m:fPr>
            <m:num>
              <m:r>
                <w:rPr>
                  <w:rFonts w:ascii="Cambria Math" w:hAnsi="Cambria Math"/>
                  <w:color w:val="FF0000"/>
                </w:rPr>
                <m:t xml:space="preserve">gallon diesel </m:t>
              </m:r>
            </m:num>
            <m:den>
              <m:r>
                <w:rPr>
                  <w:rFonts w:ascii="Cambria Math" w:hAnsi="Cambria Math"/>
                  <w:color w:val="FF0000"/>
                </w:rPr>
                <m:t>1000 miles</m:t>
              </m:r>
            </m:den>
          </m:f>
        </m:oMath>
      </m:oMathPara>
    </w:p>
    <w:p w14:paraId="49FB889C" w14:textId="51B4A92E" w:rsidR="00544A78" w:rsidRDefault="00544A78" w:rsidP="007763CF">
      <w:pPr>
        <w:pStyle w:val="ListParagraph"/>
        <w:ind w:left="792"/>
        <w:rPr>
          <w:rFonts w:eastAsiaTheme="minorEastAsia"/>
          <w:color w:val="FF0000"/>
        </w:rPr>
      </w:pPr>
    </w:p>
    <w:p w14:paraId="1ACB21C1" w14:textId="77777777" w:rsidR="00544A78" w:rsidRDefault="00544A78" w:rsidP="007763CF">
      <w:pPr>
        <w:pStyle w:val="ListParagraph"/>
        <w:ind w:left="792"/>
      </w:pPr>
    </w:p>
    <w:p w14:paraId="29FA9090" w14:textId="3D47BAC3" w:rsidR="00544A78" w:rsidRPr="00544A78" w:rsidRDefault="00544A78" w:rsidP="00544A78">
      <w:pPr>
        <w:pStyle w:val="ListParagraph"/>
        <w:ind w:left="792"/>
        <w:rPr>
          <w:rFonts w:eastAsiaTheme="minorEastAsia"/>
          <w:color w:val="FF0000"/>
        </w:rPr>
      </w:pPr>
      <m:oMathPara>
        <m:oMath>
          <m:r>
            <w:rPr>
              <w:rFonts w:ascii="Cambria Math" w:hAnsi="Cambria Math"/>
              <w:color w:val="FF0000"/>
            </w:rPr>
            <m:t xml:space="preserve">Average Fuel Economy </m:t>
          </m:r>
          <m:d>
            <m:dPr>
              <m:ctrlPr>
                <w:rPr>
                  <w:rFonts w:ascii="Cambria Math" w:hAnsi="Cambria Math"/>
                  <w:i/>
                  <w:color w:val="FF0000"/>
                </w:rPr>
              </m:ctrlPr>
            </m:dPr>
            <m:e>
              <m:r>
                <w:rPr>
                  <w:rFonts w:ascii="Cambria Math" w:hAnsi="Cambria Math"/>
                  <w:color w:val="FF0000"/>
                </w:rPr>
                <m:t>mpg</m:t>
              </m:r>
            </m:e>
          </m:d>
          <m:r>
            <w:rPr>
              <w:rFonts w:ascii="Cambria Math" w:hAnsi="Cambria Math"/>
              <w:color w:val="FF0000"/>
            </w:rPr>
            <m:t xml:space="preserve">= </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0.224</m:t>
              </m:r>
              <m:f>
                <m:fPr>
                  <m:ctrlPr>
                    <w:rPr>
                      <w:rFonts w:ascii="Cambria Math" w:hAnsi="Cambria Math"/>
                      <w:i/>
                      <w:color w:val="FF0000"/>
                    </w:rPr>
                  </m:ctrlPr>
                </m:fPr>
                <m:num>
                  <m:r>
                    <w:rPr>
                      <w:rFonts w:ascii="Cambria Math" w:hAnsi="Cambria Math"/>
                      <w:color w:val="FF0000"/>
                    </w:rPr>
                    <m:t xml:space="preserve"> gallon diesel</m:t>
                  </m:r>
                </m:num>
                <m:den>
                  <m:r>
                    <w:rPr>
                      <w:rFonts w:ascii="Cambria Math" w:hAnsi="Cambria Math"/>
                      <w:color w:val="FF0000"/>
                    </w:rPr>
                    <m:t>mile</m:t>
                  </m:r>
                </m:den>
              </m:f>
            </m:den>
          </m:f>
          <m:r>
            <w:rPr>
              <w:rFonts w:ascii="Cambria Math" w:hAnsi="Cambria Math"/>
              <w:color w:val="FF0000"/>
            </w:rPr>
            <m:t>=4.47</m:t>
          </m:r>
          <m:f>
            <m:fPr>
              <m:ctrlPr>
                <w:rPr>
                  <w:rFonts w:ascii="Cambria Math" w:hAnsi="Cambria Math"/>
                  <w:i/>
                  <w:color w:val="FF0000"/>
                </w:rPr>
              </m:ctrlPr>
            </m:fPr>
            <m:num>
              <m:r>
                <w:rPr>
                  <w:rFonts w:ascii="Cambria Math" w:hAnsi="Cambria Math"/>
                  <w:color w:val="FF0000"/>
                </w:rPr>
                <m:t>miles</m:t>
              </m:r>
            </m:num>
            <m:den>
              <m:r>
                <w:rPr>
                  <w:rFonts w:ascii="Cambria Math" w:hAnsi="Cambria Math"/>
                  <w:color w:val="FF0000"/>
                </w:rPr>
                <m:t xml:space="preserve">gallon diesel </m:t>
              </m:r>
            </m:den>
          </m:f>
        </m:oMath>
      </m:oMathPara>
    </w:p>
    <w:p w14:paraId="71EBCDC0" w14:textId="2F37A683" w:rsidR="00C0125D" w:rsidRDefault="00C0125D" w:rsidP="0050554A"/>
    <w:p w14:paraId="29DD1516" w14:textId="77777777" w:rsidR="00EB35A3" w:rsidRPr="00C758E3" w:rsidRDefault="00EB35A3" w:rsidP="00EB35A3">
      <w:pPr>
        <w:pStyle w:val="ListParagraph"/>
        <w:ind w:left="792"/>
        <w:rPr>
          <w:color w:val="FF0000"/>
        </w:rPr>
      </w:pPr>
      <w:r w:rsidRPr="00C758E3">
        <w:rPr>
          <w:color w:val="FF0000"/>
        </w:rPr>
        <w:t>10 pts</w:t>
      </w:r>
    </w:p>
    <w:p w14:paraId="04FBC95C" w14:textId="77777777" w:rsidR="0050554A" w:rsidRDefault="0050554A" w:rsidP="0050554A"/>
    <w:p w14:paraId="3F03F44E" w14:textId="4FB5EFA7" w:rsidR="007763CF" w:rsidRDefault="007763CF" w:rsidP="00B8076D">
      <w:pPr>
        <w:pStyle w:val="ListParagraph"/>
        <w:numPr>
          <w:ilvl w:val="1"/>
          <w:numId w:val="7"/>
        </w:numPr>
      </w:pPr>
      <w:r>
        <w:t xml:space="preserve">What </w:t>
      </w:r>
      <w:r w:rsidR="00C73158">
        <w:t xml:space="preserve">would the </w:t>
      </w:r>
      <w:r>
        <w:t>fuel economy</w:t>
      </w:r>
      <w:r w:rsidR="00F522FE">
        <w:t xml:space="preserve"> (mpg)</w:t>
      </w:r>
      <w:r>
        <w:t xml:space="preserve"> </w:t>
      </w:r>
      <w:r w:rsidR="006B763C">
        <w:t xml:space="preserve">and fuel consumption per 1000 miles </w:t>
      </w:r>
      <w:r>
        <w:t>of the drayage truck</w:t>
      </w:r>
      <w:r w:rsidR="00C73158">
        <w:t xml:space="preserve"> </w:t>
      </w:r>
      <w:r w:rsidR="00E02D62">
        <w:t xml:space="preserve">be if the truck </w:t>
      </w:r>
      <w:r w:rsidR="00033A4F">
        <w:t xml:space="preserve">is hybrid-electric, and </w:t>
      </w:r>
      <w:r w:rsidR="006943C2">
        <w:t>50</w:t>
      </w:r>
      <w:r w:rsidR="00F522FE">
        <w:t xml:space="preserve">% of the </w:t>
      </w:r>
      <w:r w:rsidR="006943C2">
        <w:t>braking</w:t>
      </w:r>
      <w:r w:rsidR="00F522FE">
        <w:t xml:space="preserve"> </w:t>
      </w:r>
      <w:r w:rsidR="006943C2">
        <w:t>energy</w:t>
      </w:r>
      <w:r w:rsidR="00F522FE">
        <w:t xml:space="preserve"> is captured through </w:t>
      </w:r>
      <w:r w:rsidR="00C73158">
        <w:t>regenerative braking? (From Question 2.</w:t>
      </w:r>
      <w:r w:rsidR="00BE7B59">
        <w:t>5</w:t>
      </w:r>
      <w:r w:rsidR="00C73158">
        <w:t>)</w:t>
      </w:r>
      <w:r w:rsidR="001C0655">
        <w:t xml:space="preserve"> How many gallons of fuel </w:t>
      </w:r>
      <w:r w:rsidR="00A4052A">
        <w:t xml:space="preserve">and money </w:t>
      </w:r>
      <w:r w:rsidR="001C0655">
        <w:t>would be saved assuming the</w:t>
      </w:r>
      <w:r w:rsidR="00235BB3">
        <w:t xml:space="preserve"> miles driven on the </w:t>
      </w:r>
      <w:r w:rsidR="00D227FA">
        <w:t>Fleet DNA drayage is representative of the daily mileage a drayage truck travels, and that drayage</w:t>
      </w:r>
      <w:r w:rsidR="001C0655">
        <w:t xml:space="preserve"> trucks travel</w:t>
      </w:r>
      <w:r w:rsidR="00F535CC">
        <w:t xml:space="preserve"> 5 days per week, 52 weeks per year </w:t>
      </w:r>
      <w:r w:rsidR="00A4052A">
        <w:t xml:space="preserve">and </w:t>
      </w:r>
      <w:r w:rsidR="00F535CC">
        <w:t xml:space="preserve">using </w:t>
      </w:r>
      <w:r w:rsidR="00A4052A">
        <w:t>the current national price of diesel fuel</w:t>
      </w:r>
      <w:r w:rsidR="00143906">
        <w:fldChar w:fldCharType="begin"/>
      </w:r>
      <w:r w:rsidR="00143906">
        <w:instrText xml:space="preserve"> ADDIN ZOTERO_ITEM CSL_CITATION {"citationID":"3acbe0tB","properties":{"formattedCitation":"[15]","plainCitation":"[15]","noteIndex":0},"citationItems":[{"id":5486,"uris":["http://zotero.org/users/9451857/items/CTZ5NGSU"],"itemData":{"id":5486,"type":"webpage","abstract":"Gasoline and diesel fuel prices released weekly.","title":"Gasoline and Diesel Fuel Update","URL":"https://www.eia.gov/petroleum/gasdiesel/index.php","author":[{"family":"US EIA","given":""}],"accessed":{"date-parts":[["2022",9,13]]}}}],"schema":"https://github.com/citation-style-language/schema/raw/master/csl-citation.json"} </w:instrText>
      </w:r>
      <w:r w:rsidR="00143906">
        <w:fldChar w:fldCharType="separate"/>
      </w:r>
      <w:r w:rsidR="00143906" w:rsidRPr="00F93CBD">
        <w:rPr>
          <w:rFonts w:ascii="Calibri" w:hAnsi="Calibri" w:cs="Calibri"/>
        </w:rPr>
        <w:t>[15]</w:t>
      </w:r>
      <w:r w:rsidR="00143906">
        <w:fldChar w:fldCharType="end"/>
      </w:r>
    </w:p>
    <w:p w14:paraId="4AA6F942" w14:textId="77777777" w:rsidR="00440F5F" w:rsidRDefault="00440F5F" w:rsidP="00440F5F">
      <w:pPr>
        <w:pStyle w:val="ListParagraph"/>
      </w:pPr>
    </w:p>
    <w:p w14:paraId="7EEE2170" w14:textId="04E05CC0" w:rsidR="0095008D" w:rsidRPr="00324F31" w:rsidRDefault="004600C5" w:rsidP="00440F5F">
      <w:pPr>
        <w:pStyle w:val="ListParagraph"/>
        <w:ind w:left="792"/>
        <w:rPr>
          <w:rFonts w:eastAsiaTheme="minorEastAsia"/>
        </w:rPr>
      </w:pPr>
      <w:r>
        <w:t xml:space="preserve">Hint: </w:t>
      </w:r>
      <w:r w:rsidR="004E7A68">
        <w:t>As a first step, r</w:t>
      </w:r>
      <w:r>
        <w:t xml:space="preserve">e-organize the equation given in </w:t>
      </w:r>
      <w:r w:rsidR="00F263EC">
        <w:t xml:space="preserve">2.5, to calculate the </w:t>
      </w:r>
      <m:oMath>
        <m:sSub>
          <m:sSubPr>
            <m:ctrlPr>
              <w:rPr>
                <w:rFonts w:ascii="Cambria Math" w:hAnsi="Cambria Math"/>
                <w:i/>
              </w:rPr>
            </m:ctrlPr>
          </m:sSubPr>
          <m:e>
            <m:r>
              <w:rPr>
                <w:rFonts w:ascii="Cambria Math" w:hAnsi="Cambria Math"/>
              </w:rPr>
              <m:t>P</m:t>
            </m:r>
          </m:e>
          <m:sub>
            <m:r>
              <w:rPr>
                <w:rFonts w:ascii="Cambria Math" w:hAnsi="Cambria Math"/>
              </w:rPr>
              <m:t>engine</m:t>
            </m:r>
          </m:sub>
        </m:sSub>
      </m:oMath>
      <w:r w:rsidR="00E43CCA">
        <w:rPr>
          <w:rFonts w:eastAsiaTheme="minorEastAsia"/>
        </w:rPr>
        <w:t xml:space="preserve"> under the</w:t>
      </w:r>
      <w:r w:rsidR="0010560D">
        <w:rPr>
          <w:rFonts w:eastAsiaTheme="minorEastAsia"/>
        </w:rPr>
        <w:t xml:space="preserve"> </w:t>
      </w:r>
      <w:r w:rsidR="00E43CCA">
        <w:rPr>
          <w:rFonts w:eastAsiaTheme="minorEastAsia"/>
        </w:rPr>
        <w:t>regenerati</w:t>
      </w:r>
      <w:r w:rsidR="0010560D">
        <w:rPr>
          <w:rFonts w:eastAsiaTheme="minorEastAsia"/>
        </w:rPr>
        <w:t xml:space="preserve">ve braking </w:t>
      </w:r>
      <w:r w:rsidR="00E43CCA">
        <w:rPr>
          <w:rFonts w:eastAsiaTheme="minorEastAsia"/>
        </w:rPr>
        <w:t xml:space="preserve">scenario. </w:t>
      </w:r>
    </w:p>
    <w:p w14:paraId="2407805A" w14:textId="1385993A" w:rsidR="0050554A" w:rsidRDefault="00DA5EA5" w:rsidP="00385363">
      <w:pPr>
        <w:pStyle w:val="ListParagraph"/>
        <w:ind w:left="792"/>
      </w:pPr>
      <w:r>
        <w:t xml:space="preserve"> </w:t>
      </w:r>
    </w:p>
    <w:p w14:paraId="42597545" w14:textId="6F450205" w:rsidR="007837FA" w:rsidRPr="00763A67" w:rsidRDefault="00D86C23" w:rsidP="007837FA">
      <w:pPr>
        <w:pStyle w:val="ListParagraph"/>
        <w:ind w:left="792"/>
        <w:rPr>
          <w:rFonts w:eastAsiaTheme="minorEastAsia"/>
          <w:color w:val="FF0000"/>
        </w:rPr>
      </w:pPr>
      <m:oMathPara>
        <m:oMath>
          <m:r>
            <w:rPr>
              <w:rFonts w:ascii="Cambria Math" w:hAnsi="Cambria Math"/>
              <w:color w:val="FF0000"/>
            </w:rPr>
            <m:t xml:space="preserve">From Equation 2.5.       </m:t>
          </m:r>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engine</m:t>
              </m:r>
            </m:sub>
          </m:sSub>
          <m:r>
            <w:rPr>
              <w:rFonts w:ascii="Cambria Math" w:hAnsi="Cambria Math"/>
              <w:color w:val="FF0000"/>
            </w:rPr>
            <m:t xml:space="preserve">= </m:t>
          </m:r>
          <m:f>
            <m:fPr>
              <m:ctrlPr>
                <w:rPr>
                  <w:rFonts w:ascii="Cambria Math" w:eastAsiaTheme="minorEastAsia" w:hAnsi="Cambria Math"/>
                  <w:i/>
                  <w:color w:val="FF0000"/>
                </w:rPr>
              </m:ctrlPr>
            </m:fPr>
            <m:num>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 xml:space="preserve">tractive </m:t>
                  </m:r>
                </m:sub>
              </m:sSub>
              <m:ctrlPr>
                <w:rPr>
                  <w:rFonts w:ascii="Cambria Math" w:hAnsi="Cambria Math"/>
                  <w:i/>
                  <w:color w:val="FF0000"/>
                </w:rPr>
              </m:ctrlPr>
            </m:num>
            <m:den>
              <m:sSub>
                <m:sSubPr>
                  <m:ctrlPr>
                    <w:rPr>
                      <w:rFonts w:ascii="Cambria Math" w:hAnsi="Cambria Math"/>
                      <w:i/>
                      <w:color w:val="FF0000"/>
                    </w:rPr>
                  </m:ctrlPr>
                </m:sSubPr>
                <m:e>
                  <m:r>
                    <w:rPr>
                      <w:rFonts w:ascii="Cambria Math" w:hAnsi="Cambria Math"/>
                      <w:color w:val="FF0000"/>
                    </w:rPr>
                    <m:t>η</m:t>
                  </m:r>
                </m:e>
                <m:sub>
                  <m:r>
                    <w:rPr>
                      <w:rFonts w:ascii="Cambria Math" w:hAnsi="Cambria Math"/>
                      <w:color w:val="FF0000"/>
                    </w:rPr>
                    <m:t>driveline</m:t>
                  </m:r>
                </m:sub>
              </m:sSub>
            </m:den>
          </m:f>
          <m:r>
            <w:rPr>
              <w:rFonts w:ascii="Cambria Math" w:eastAsiaTheme="minorEastAsia" w:hAnsi="Cambria Math"/>
              <w:color w:val="FF0000"/>
            </w:rPr>
            <m:t>+</m:t>
          </m:r>
          <m:sSub>
            <m:sSubPr>
              <m:ctrlPr>
                <w:rPr>
                  <w:rFonts w:ascii="Cambria Math" w:eastAsiaTheme="minorEastAsia" w:hAnsi="Cambria Math"/>
                  <w:i/>
                  <w:color w:val="FF0000"/>
                </w:rPr>
              </m:ctrlPr>
            </m:sSubPr>
            <m:e>
              <m:r>
                <w:rPr>
                  <w:rFonts w:ascii="Cambria Math" w:eastAsiaTheme="minorEastAsia" w:hAnsi="Cambria Math"/>
                  <w:color w:val="FF0000"/>
                </w:rPr>
                <m:t>P</m:t>
              </m:r>
            </m:e>
            <m:sub>
              <m:r>
                <w:rPr>
                  <w:rFonts w:ascii="Cambria Math" w:eastAsiaTheme="minorEastAsia" w:hAnsi="Cambria Math"/>
                  <w:color w:val="FF0000"/>
                </w:rPr>
                <m:t>auxiliary</m:t>
              </m:r>
            </m:sub>
          </m:sSub>
        </m:oMath>
      </m:oMathPara>
    </w:p>
    <w:p w14:paraId="456B6809" w14:textId="4483029A" w:rsidR="00763A67" w:rsidRDefault="00763A67" w:rsidP="007837FA">
      <w:pPr>
        <w:pStyle w:val="ListParagraph"/>
        <w:ind w:left="792"/>
        <w:rPr>
          <w:rFonts w:eastAsiaTheme="minorEastAsia"/>
          <w:color w:val="FF0000"/>
        </w:rPr>
      </w:pPr>
    </w:p>
    <w:p w14:paraId="7107A5E9" w14:textId="13D54C97" w:rsidR="00763A67" w:rsidRDefault="0020426A" w:rsidP="007837FA">
      <w:pPr>
        <w:pStyle w:val="ListParagraph"/>
        <w:ind w:left="792"/>
        <w:rPr>
          <w:rFonts w:eastAsiaTheme="minorEastAsia"/>
          <w:color w:val="FF0000"/>
        </w:rPr>
      </w:pPr>
      <w:r>
        <w:rPr>
          <w:rFonts w:eastAsiaTheme="minorEastAsia"/>
          <w:color w:val="FF0000"/>
        </w:rPr>
        <w:tab/>
      </w:r>
      <w:r>
        <w:rPr>
          <w:rFonts w:eastAsiaTheme="minorEastAsia"/>
          <w:color w:val="FF0000"/>
        </w:rPr>
        <w:tab/>
      </w:r>
      <w:r w:rsidR="00A273E6">
        <w:rPr>
          <w:rFonts w:eastAsiaTheme="minorEastAsia"/>
          <w:color w:val="FF0000"/>
        </w:rPr>
        <w:t xml:space="preserve">The total power over the cycle is energy. Change equation </w:t>
      </w:r>
      <w:r w:rsidR="001E0F1C">
        <w:rPr>
          <w:rFonts w:eastAsiaTheme="minorEastAsia"/>
          <w:color w:val="FF0000"/>
        </w:rPr>
        <w:t>to</w:t>
      </w:r>
      <w:r w:rsidR="00A273E6">
        <w:rPr>
          <w:rFonts w:eastAsiaTheme="minorEastAsia"/>
          <w:color w:val="FF0000"/>
        </w:rPr>
        <w:t xml:space="preserve"> energy, to use the average driveline efficiency over the entire cycle. </w:t>
      </w:r>
      <w:r w:rsidR="00763A67">
        <w:rPr>
          <w:rFonts w:eastAsiaTheme="minorEastAsia"/>
          <w:color w:val="FF0000"/>
        </w:rPr>
        <w:tab/>
      </w:r>
    </w:p>
    <w:p w14:paraId="78E7E790" w14:textId="73AB6DAE" w:rsidR="001E0F1C" w:rsidRDefault="001E0F1C" w:rsidP="007837FA">
      <w:pPr>
        <w:pStyle w:val="ListParagraph"/>
        <w:ind w:left="792"/>
        <w:rPr>
          <w:rFonts w:eastAsiaTheme="minorEastAsia"/>
          <w:color w:val="FF0000"/>
        </w:rPr>
      </w:pPr>
    </w:p>
    <w:p w14:paraId="129B9B7C" w14:textId="4FF07E7E" w:rsidR="001E0F1C" w:rsidRDefault="001E0F1C" w:rsidP="007837FA">
      <w:pPr>
        <w:pStyle w:val="ListParagraph"/>
        <w:ind w:left="792"/>
        <w:rPr>
          <w:rFonts w:eastAsiaTheme="minorEastAsia"/>
          <w:color w:val="FF0000"/>
        </w:rPr>
      </w:pPr>
      <w:r>
        <w:rPr>
          <w:rFonts w:eastAsiaTheme="minorEastAsia"/>
          <w:color w:val="FF0000"/>
        </w:rPr>
        <w:t>Assume the same auxiliary loses</w:t>
      </w:r>
      <w:r w:rsidR="00D5724D">
        <w:rPr>
          <w:rFonts w:eastAsiaTheme="minorEastAsia"/>
          <w:color w:val="FF0000"/>
        </w:rPr>
        <w:t xml:space="preserve"> using Equation 2.5 </w:t>
      </w:r>
    </w:p>
    <w:p w14:paraId="20708718" w14:textId="77777777" w:rsidR="0020426A" w:rsidRPr="00763A67" w:rsidRDefault="0020426A" w:rsidP="007837FA">
      <w:pPr>
        <w:pStyle w:val="ListParagraph"/>
        <w:ind w:left="792"/>
        <w:rPr>
          <w:rFonts w:eastAsiaTheme="minorEastAsia"/>
          <w:color w:val="FF0000"/>
        </w:rPr>
      </w:pPr>
    </w:p>
    <w:p w14:paraId="1930217C" w14:textId="0703D221" w:rsidR="00763A67" w:rsidRPr="003E3C65" w:rsidRDefault="00763A67" w:rsidP="007837FA">
      <w:pPr>
        <w:pStyle w:val="ListParagraph"/>
        <w:ind w:left="792"/>
        <w:rPr>
          <w:rFonts w:eastAsiaTheme="minorEastAsia"/>
          <w:color w:val="FF0000"/>
        </w:rPr>
      </w:pPr>
      <m:oMathPara>
        <m:oMath>
          <m:r>
            <w:rPr>
              <w:rFonts w:ascii="Cambria Math" w:hAnsi="Cambria Math"/>
              <w:color w:val="FF0000"/>
            </w:rPr>
            <m:t xml:space="preserve">      </m:t>
          </m:r>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engine</m:t>
              </m:r>
            </m:sub>
          </m:sSub>
          <m:r>
            <w:rPr>
              <w:rFonts w:ascii="Cambria Math" w:hAnsi="Cambria Math"/>
              <w:color w:val="FF0000"/>
            </w:rPr>
            <m:t xml:space="preserve">= </m:t>
          </m:r>
          <m:f>
            <m:fPr>
              <m:ctrlPr>
                <w:rPr>
                  <w:rFonts w:ascii="Cambria Math" w:eastAsiaTheme="minorEastAsia" w:hAnsi="Cambria Math"/>
                  <w:i/>
                  <w:color w:val="FF0000"/>
                </w:rPr>
              </m:ctrlPr>
            </m:fPr>
            <m:num>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tractive hybrid</m:t>
                  </m:r>
                </m:sub>
              </m:sSub>
              <m:ctrlPr>
                <w:rPr>
                  <w:rFonts w:ascii="Cambria Math" w:hAnsi="Cambria Math"/>
                  <w:i/>
                  <w:color w:val="FF0000"/>
                </w:rPr>
              </m:ctrlPr>
            </m:num>
            <m:den>
              <m:acc>
                <m:accPr>
                  <m:chr m:val="̅"/>
                  <m:ctrlPr>
                    <w:rPr>
                      <w:rFonts w:ascii="Cambria Math" w:hAnsi="Cambria Math"/>
                      <w:i/>
                      <w:color w:val="FF0000"/>
                    </w:rPr>
                  </m:ctrlPr>
                </m:accPr>
                <m:e>
                  <m:sSub>
                    <m:sSubPr>
                      <m:ctrlPr>
                        <w:rPr>
                          <w:rFonts w:ascii="Cambria Math" w:hAnsi="Cambria Math"/>
                          <w:i/>
                          <w:color w:val="FF0000"/>
                        </w:rPr>
                      </m:ctrlPr>
                    </m:sSubPr>
                    <m:e>
                      <m:r>
                        <w:rPr>
                          <w:rFonts w:ascii="Cambria Math" w:hAnsi="Cambria Math"/>
                          <w:color w:val="FF0000"/>
                        </w:rPr>
                        <m:t>η</m:t>
                      </m:r>
                    </m:e>
                    <m:sub>
                      <m:r>
                        <w:rPr>
                          <w:rFonts w:ascii="Cambria Math" w:hAnsi="Cambria Math"/>
                          <w:color w:val="FF0000"/>
                        </w:rPr>
                        <m:t>driveline</m:t>
                      </m:r>
                    </m:sub>
                  </m:sSub>
                </m:e>
              </m:acc>
            </m:den>
          </m:f>
          <m:r>
            <w:rPr>
              <w:rFonts w:ascii="Cambria Math" w:eastAsiaTheme="minorEastAsia" w:hAnsi="Cambria Math"/>
              <w:color w:val="FF0000"/>
            </w:rPr>
            <m:t>+</m:t>
          </m:r>
          <m:sSub>
            <m:sSubPr>
              <m:ctrlPr>
                <w:rPr>
                  <w:rFonts w:ascii="Cambria Math" w:eastAsiaTheme="minorEastAsia" w:hAnsi="Cambria Math"/>
                  <w:i/>
                  <w:color w:val="FF0000"/>
                </w:rPr>
              </m:ctrlPr>
            </m:sSubPr>
            <m:e>
              <m:r>
                <w:rPr>
                  <w:rFonts w:ascii="Cambria Math" w:eastAsiaTheme="minorEastAsia" w:hAnsi="Cambria Math"/>
                  <w:color w:val="FF0000"/>
                </w:rPr>
                <m:t>E</m:t>
              </m:r>
            </m:e>
            <m:sub>
              <m:r>
                <w:rPr>
                  <w:rFonts w:ascii="Cambria Math" w:eastAsiaTheme="minorEastAsia" w:hAnsi="Cambria Math"/>
                  <w:color w:val="FF0000"/>
                </w:rPr>
                <m:t>auxiliary</m:t>
              </m:r>
            </m:sub>
          </m:sSub>
        </m:oMath>
      </m:oMathPara>
    </w:p>
    <w:p w14:paraId="783A87B8" w14:textId="7875A90F" w:rsidR="003E3C65" w:rsidRDefault="003E3C65" w:rsidP="007837FA">
      <w:pPr>
        <w:pStyle w:val="ListParagraph"/>
        <w:ind w:left="792"/>
        <w:rPr>
          <w:rFonts w:eastAsiaTheme="minorEastAsia"/>
          <w:color w:val="FF0000"/>
        </w:rPr>
      </w:pPr>
    </w:p>
    <w:p w14:paraId="54E3912B" w14:textId="3D925F5F" w:rsidR="003E3C65" w:rsidRPr="00B97296" w:rsidRDefault="00C36BEC" w:rsidP="007837FA">
      <w:pPr>
        <w:pStyle w:val="ListParagraph"/>
        <w:ind w:left="792"/>
        <w:rPr>
          <w:rFonts w:eastAsiaTheme="minorEastAsia"/>
          <w:color w:val="FF0000"/>
          <w:kern w:val="24"/>
        </w:rPr>
      </w:pPr>
      <m:oMathPara>
        <m:oMath>
          <m:r>
            <w:rPr>
              <w:rFonts w:ascii="Cambria Math" w:hAnsi="Cambria Math"/>
              <w:color w:val="FF0000"/>
            </w:rPr>
            <m:t xml:space="preserve">      </m:t>
          </m:r>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engine hybrid</m:t>
              </m:r>
            </m:sub>
          </m:sSub>
          <m:r>
            <w:rPr>
              <w:rFonts w:ascii="Cambria Math" w:hAnsi="Cambria Math"/>
              <w:color w:val="FF0000"/>
            </w:rPr>
            <m:t xml:space="preserve">= </m:t>
          </m:r>
          <m:f>
            <m:fPr>
              <m:ctrlPr>
                <w:rPr>
                  <w:rFonts w:ascii="Cambria Math" w:eastAsiaTheme="minorEastAsia" w:hAnsi="Cambria Math"/>
                  <w:i/>
                  <w:color w:val="FF0000"/>
                </w:rPr>
              </m:ctrlPr>
            </m:fPr>
            <m:num>
              <m:r>
                <w:rPr>
                  <w:rFonts w:ascii="Cambria Math" w:eastAsiaTheme="minorEastAsia" w:hAnsi="Cambria Math"/>
                  <w:color w:val="FF0000"/>
                  <w:kern w:val="24"/>
                </w:rPr>
                <m:t>153 kW∙hr</m:t>
              </m:r>
              <m:ctrlPr>
                <w:rPr>
                  <w:rFonts w:ascii="Cambria Math" w:hAnsi="Cambria Math"/>
                  <w:i/>
                  <w:color w:val="FF0000"/>
                </w:rPr>
              </m:ctrlPr>
            </m:num>
            <m:den>
              <m:r>
                <w:rPr>
                  <w:rFonts w:ascii="Cambria Math" w:hAnsi="Cambria Math"/>
                  <w:color w:val="FF0000"/>
                </w:rPr>
                <m:t>0.89</m:t>
              </m:r>
            </m:den>
          </m:f>
          <m:r>
            <w:rPr>
              <w:rFonts w:ascii="Cambria Math" w:eastAsiaTheme="minorEastAsia" w:hAnsi="Cambria Math"/>
              <w:color w:val="FF0000"/>
            </w:rPr>
            <m:t>+</m:t>
          </m:r>
          <m:r>
            <w:rPr>
              <w:rFonts w:ascii="Cambria Math" w:eastAsiaTheme="minorEastAsia" w:hAnsi="Cambria Math"/>
              <w:color w:val="FF0000"/>
              <w:kern w:val="24"/>
            </w:rPr>
            <m:t>30 kW∙hr=201.3 kW∙hr</m:t>
          </m:r>
        </m:oMath>
      </m:oMathPara>
    </w:p>
    <w:p w14:paraId="33618412" w14:textId="3F148819" w:rsidR="00B97296" w:rsidRDefault="00B97296" w:rsidP="007837FA">
      <w:pPr>
        <w:pStyle w:val="ListParagraph"/>
        <w:ind w:left="792"/>
        <w:rPr>
          <w:rFonts w:eastAsiaTheme="minorEastAsia"/>
          <w:color w:val="FF0000"/>
        </w:rPr>
      </w:pPr>
    </w:p>
    <w:p w14:paraId="11B5ED98" w14:textId="2FF45FCB" w:rsidR="00B97296" w:rsidRPr="002A7F93" w:rsidRDefault="00B97296" w:rsidP="007837FA">
      <w:pPr>
        <w:pStyle w:val="ListParagraph"/>
        <w:ind w:left="792"/>
        <w:rPr>
          <w:rFonts w:eastAsiaTheme="minorEastAsia"/>
          <w:color w:val="FF0000"/>
        </w:rPr>
      </w:pPr>
      <w:r>
        <w:rPr>
          <w:rFonts w:eastAsiaTheme="minorEastAsia"/>
          <w:color w:val="FF0000"/>
        </w:rPr>
        <w:t xml:space="preserve">Assume the engine has the same efficiency (30%). However, as we learned in class, </w:t>
      </w:r>
      <w:r w:rsidR="005778C4">
        <w:rPr>
          <w:rFonts w:eastAsiaTheme="minorEastAsia"/>
          <w:color w:val="FF0000"/>
        </w:rPr>
        <w:t xml:space="preserve">hybrid </w:t>
      </w:r>
      <w:r w:rsidR="006E5FD5">
        <w:rPr>
          <w:rFonts w:eastAsiaTheme="minorEastAsia"/>
          <w:color w:val="FF0000"/>
        </w:rPr>
        <w:t xml:space="preserve">electric vehicles </w:t>
      </w:r>
      <w:r w:rsidR="00B95EC4">
        <w:rPr>
          <w:rFonts w:eastAsiaTheme="minorEastAsia"/>
          <w:color w:val="FF0000"/>
        </w:rPr>
        <w:t>can</w:t>
      </w:r>
      <w:r w:rsidR="006E5FD5">
        <w:rPr>
          <w:rFonts w:eastAsiaTheme="minorEastAsia"/>
          <w:color w:val="FF0000"/>
        </w:rPr>
        <w:t xml:space="preserve"> operate their internal combustion engine at a higher efficiency (by downsizing the engine and running the ICE</w:t>
      </w:r>
      <w:r w:rsidR="00CB72A6">
        <w:rPr>
          <w:rFonts w:eastAsiaTheme="minorEastAsia"/>
          <w:color w:val="FF0000"/>
        </w:rPr>
        <w:t xml:space="preserve"> in its most efficient range). </w:t>
      </w:r>
    </w:p>
    <w:p w14:paraId="7D5CCDD1" w14:textId="4EE2014E" w:rsidR="002A7F93" w:rsidRDefault="002A7F93" w:rsidP="007837FA">
      <w:pPr>
        <w:pStyle w:val="ListParagraph"/>
        <w:ind w:left="792"/>
        <w:rPr>
          <w:rFonts w:eastAsiaTheme="minorEastAsia"/>
          <w:color w:val="FF0000"/>
        </w:rPr>
      </w:pPr>
    </w:p>
    <w:p w14:paraId="382E1A8F" w14:textId="57DAF159" w:rsidR="00395EDE" w:rsidRPr="00A9461B" w:rsidRDefault="00000000" w:rsidP="00395EDE">
      <w:pPr>
        <w:pStyle w:val="ListParagraph"/>
        <w:ind w:left="792"/>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fuel hybrid</m:t>
              </m:r>
            </m:sub>
          </m:sSub>
          <m:r>
            <w:rPr>
              <w:rFonts w:ascii="Cambria Math" w:hAnsi="Cambria Math"/>
              <w:color w:val="FF0000"/>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engine hybrid</m:t>
                  </m:r>
                </m:sub>
              </m:sSub>
            </m:num>
            <m:den>
              <m:sSub>
                <m:sSubPr>
                  <m:ctrlPr>
                    <w:rPr>
                      <w:rFonts w:ascii="Cambria Math" w:hAnsi="Cambria Math"/>
                      <w:i/>
                      <w:color w:val="FF0000"/>
                    </w:rPr>
                  </m:ctrlPr>
                </m:sSubPr>
                <m:e>
                  <m:r>
                    <w:rPr>
                      <w:rFonts w:ascii="Cambria Math" w:hAnsi="Cambria Math"/>
                      <w:color w:val="FF0000"/>
                    </w:rPr>
                    <m:t>η</m:t>
                  </m:r>
                </m:e>
                <m:sub>
                  <m:r>
                    <w:rPr>
                      <w:rFonts w:ascii="Cambria Math" w:hAnsi="Cambria Math"/>
                      <w:color w:val="FF0000"/>
                    </w:rPr>
                    <m:t>engine</m:t>
                  </m:r>
                </m:sub>
              </m:sSub>
            </m:den>
          </m:f>
          <m:r>
            <w:rPr>
              <w:rFonts w:ascii="Cambria Math" w:hAnsi="Cambria Math"/>
              <w:color w:val="FF0000"/>
            </w:rPr>
            <m:t xml:space="preserve"> </m:t>
          </m:r>
          <m:r>
            <w:rPr>
              <w:rFonts w:ascii="Cambria Math" w:eastAsiaTheme="minorEastAsia" w:hAnsi="Cambria Math"/>
              <w:color w:val="FF0000"/>
            </w:rPr>
            <m:t xml:space="preserve"> = </m:t>
          </m:r>
          <m:f>
            <m:fPr>
              <m:ctrlPr>
                <w:rPr>
                  <w:rFonts w:ascii="Cambria Math" w:eastAsiaTheme="minorEastAsia" w:hAnsi="Cambria Math"/>
                  <w:i/>
                  <w:color w:val="FF0000"/>
                  <w:kern w:val="24"/>
                  <w:sz w:val="24"/>
                  <w:szCs w:val="24"/>
                </w:rPr>
              </m:ctrlPr>
            </m:fPr>
            <m:num>
              <m:r>
                <w:rPr>
                  <w:rFonts w:ascii="Cambria Math" w:eastAsiaTheme="minorEastAsia" w:hAnsi="Cambria Math"/>
                  <w:color w:val="FF0000"/>
                  <w:kern w:val="24"/>
                </w:rPr>
                <m:t>201.3 kW∙hr</m:t>
              </m:r>
            </m:num>
            <m:den>
              <m:r>
                <w:rPr>
                  <w:rFonts w:ascii="Cambria Math" w:eastAsiaTheme="minorEastAsia" w:hAnsi="Cambria Math"/>
                  <w:color w:val="FF0000"/>
                  <w:kern w:val="24"/>
                  <w:sz w:val="24"/>
                  <w:szCs w:val="24"/>
                </w:rPr>
                <m:t>0.30</m:t>
              </m:r>
            </m:den>
          </m:f>
          <m:r>
            <w:rPr>
              <w:rFonts w:ascii="Cambria Math" w:eastAsiaTheme="minorEastAsia" w:hAnsi="Cambria Math"/>
              <w:color w:val="FF0000"/>
              <w:kern w:val="24"/>
              <w:sz w:val="24"/>
              <w:szCs w:val="24"/>
            </w:rPr>
            <m:t>=671 kW∙hr</m:t>
          </m:r>
        </m:oMath>
      </m:oMathPara>
    </w:p>
    <w:p w14:paraId="4F58F423" w14:textId="229AC4A6" w:rsidR="00395EDE" w:rsidRDefault="00395EDE" w:rsidP="007837FA">
      <w:pPr>
        <w:pStyle w:val="ListParagraph"/>
        <w:ind w:left="792"/>
        <w:rPr>
          <w:rFonts w:eastAsiaTheme="minorEastAsia"/>
          <w:color w:val="FF0000"/>
        </w:rPr>
      </w:pPr>
    </w:p>
    <w:p w14:paraId="2E0E2C23" w14:textId="70BFF4EE" w:rsidR="0050554A" w:rsidRDefault="0050554A" w:rsidP="00385363">
      <w:pPr>
        <w:pStyle w:val="ListParagraph"/>
        <w:ind w:left="792"/>
      </w:pPr>
    </w:p>
    <w:p w14:paraId="686AE22D" w14:textId="1612643C" w:rsidR="00C36BEC" w:rsidRPr="00402D13" w:rsidRDefault="006B4E78" w:rsidP="00C36BEC">
      <w:pPr>
        <w:pStyle w:val="ListParagraph"/>
        <w:ind w:left="792"/>
        <w:rPr>
          <w:rFonts w:eastAsiaTheme="minorEastAsia"/>
          <w:color w:val="FF0000"/>
        </w:rPr>
      </w:pPr>
      <m:oMathPara>
        <m:oMath>
          <m:r>
            <w:rPr>
              <w:rFonts w:ascii="Cambria Math" w:eastAsiaTheme="minorEastAsia" w:hAnsi="Cambria Math"/>
              <w:color w:val="FF0000"/>
            </w:rPr>
            <m:t>Fuel Consumption per mile (hybrid)</m:t>
          </m:r>
          <m:r>
            <w:rPr>
              <w:rFonts w:ascii="Cambria Math" w:hAnsi="Cambria Math"/>
              <w:color w:val="FF0000"/>
            </w:rPr>
            <m:t>=</m:t>
          </m:r>
          <m:f>
            <m:fPr>
              <m:ctrlPr>
                <w:rPr>
                  <w:rFonts w:ascii="Cambria Math" w:hAnsi="Cambria Math"/>
                  <w:i/>
                  <w:color w:val="FF0000"/>
                </w:rPr>
              </m:ctrlPr>
            </m:fPr>
            <m:num>
              <m:r>
                <w:rPr>
                  <w:rFonts w:ascii="Cambria Math" w:eastAsiaTheme="minorEastAsia" w:hAnsi="Cambria Math"/>
                  <w:color w:val="FF0000"/>
                  <w:kern w:val="24"/>
                  <w:sz w:val="24"/>
                  <w:szCs w:val="24"/>
                </w:rPr>
                <m:t>671 kW∙hr</m:t>
              </m:r>
            </m:num>
            <m:den>
              <m:r>
                <w:rPr>
                  <w:rFonts w:ascii="Cambria Math" w:hAnsi="Cambria Math"/>
                  <w:color w:val="FF0000"/>
                </w:rPr>
                <m:t>96.9  miles</m:t>
              </m:r>
            </m:den>
          </m:f>
          <m:r>
            <w:rPr>
              <w:rFonts w:ascii="Cambria Math" w:hAnsi="Cambria Math"/>
              <w:color w:val="FF0000"/>
            </w:rPr>
            <m:t>×</m:t>
          </m:r>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gallon diesel</m:t>
                  </m:r>
                </m:num>
                <m:den>
                  <m:r>
                    <w:rPr>
                      <w:rFonts w:ascii="Cambria Math" w:hAnsi="Cambria Math"/>
                      <w:color w:val="FF0000"/>
                    </w:rPr>
                    <m:t xml:space="preserve"> 37.66 </m:t>
                  </m:r>
                  <m:r>
                    <w:rPr>
                      <w:rFonts w:ascii="Cambria Math" w:eastAsiaTheme="minorEastAsia" w:hAnsi="Cambria Math"/>
                      <w:color w:val="FF0000"/>
                      <w:kern w:val="24"/>
                      <w:sz w:val="24"/>
                      <w:szCs w:val="24"/>
                    </w:rPr>
                    <m:t>kW∙hr</m:t>
                  </m:r>
                </m:den>
              </m:f>
            </m:e>
          </m:d>
          <m:r>
            <w:rPr>
              <w:rFonts w:ascii="Cambria Math" w:hAnsi="Cambria Math"/>
              <w:color w:val="FF0000"/>
            </w:rPr>
            <m:t xml:space="preserve">=0.184 </m:t>
          </m:r>
          <m:f>
            <m:fPr>
              <m:ctrlPr>
                <w:rPr>
                  <w:rFonts w:ascii="Cambria Math" w:hAnsi="Cambria Math"/>
                  <w:i/>
                  <w:color w:val="FF0000"/>
                </w:rPr>
              </m:ctrlPr>
            </m:fPr>
            <m:num>
              <m:r>
                <w:rPr>
                  <w:rFonts w:ascii="Cambria Math" w:hAnsi="Cambria Math"/>
                  <w:color w:val="FF0000"/>
                </w:rPr>
                <m:t>gallon diesel</m:t>
              </m:r>
            </m:num>
            <m:den>
              <m:r>
                <w:rPr>
                  <w:rFonts w:ascii="Cambria Math" w:hAnsi="Cambria Math"/>
                  <w:color w:val="FF0000"/>
                </w:rPr>
                <m:t>mile</m:t>
              </m:r>
            </m:den>
          </m:f>
        </m:oMath>
      </m:oMathPara>
    </w:p>
    <w:p w14:paraId="433A5CCE" w14:textId="5EFC6A48" w:rsidR="0050554A" w:rsidRDefault="0050554A" w:rsidP="00385363">
      <w:pPr>
        <w:pStyle w:val="ListParagraph"/>
        <w:ind w:left="792"/>
      </w:pPr>
    </w:p>
    <w:p w14:paraId="14862480" w14:textId="7932FBE4" w:rsidR="000223DC" w:rsidRDefault="000223DC" w:rsidP="00385363">
      <w:pPr>
        <w:pStyle w:val="ListParagraph"/>
        <w:ind w:left="792"/>
      </w:pPr>
    </w:p>
    <w:p w14:paraId="61ADC662" w14:textId="6A28C5CB" w:rsidR="009B568F" w:rsidRPr="00544A78" w:rsidRDefault="009B568F" w:rsidP="009B568F">
      <w:pPr>
        <w:pStyle w:val="ListParagraph"/>
        <w:ind w:left="792"/>
        <w:rPr>
          <w:rFonts w:eastAsiaTheme="minorEastAsia"/>
          <w:color w:val="FF0000"/>
        </w:rPr>
      </w:pPr>
      <m:oMathPara>
        <m:oMath>
          <m:r>
            <w:rPr>
              <w:rFonts w:ascii="Cambria Math" w:hAnsi="Cambria Math"/>
              <w:color w:val="FF0000"/>
            </w:rPr>
            <m:t xml:space="preserve">Fuel consumption per 1000 mile (hybrid)=184 </m:t>
          </m:r>
          <m:f>
            <m:fPr>
              <m:ctrlPr>
                <w:rPr>
                  <w:rFonts w:ascii="Cambria Math" w:hAnsi="Cambria Math"/>
                  <w:i/>
                  <w:color w:val="FF0000"/>
                </w:rPr>
              </m:ctrlPr>
            </m:fPr>
            <m:num>
              <m:r>
                <w:rPr>
                  <w:rFonts w:ascii="Cambria Math" w:hAnsi="Cambria Math"/>
                  <w:color w:val="FF0000"/>
                </w:rPr>
                <m:t xml:space="preserve">gallon diesel </m:t>
              </m:r>
            </m:num>
            <m:den>
              <m:r>
                <w:rPr>
                  <w:rFonts w:ascii="Cambria Math" w:hAnsi="Cambria Math"/>
                  <w:color w:val="FF0000"/>
                </w:rPr>
                <m:t>1000 miles</m:t>
              </m:r>
            </m:den>
          </m:f>
        </m:oMath>
      </m:oMathPara>
    </w:p>
    <w:p w14:paraId="33F65F47" w14:textId="0DB1ED9B" w:rsidR="000223DC" w:rsidRDefault="000223DC" w:rsidP="00385363">
      <w:pPr>
        <w:pStyle w:val="ListParagraph"/>
        <w:ind w:left="792"/>
      </w:pPr>
    </w:p>
    <w:p w14:paraId="6C898AA3" w14:textId="77777777" w:rsidR="000223DC" w:rsidRDefault="000223DC" w:rsidP="00385363">
      <w:pPr>
        <w:pStyle w:val="ListParagraph"/>
        <w:ind w:left="792"/>
      </w:pPr>
    </w:p>
    <w:p w14:paraId="1A404FBE" w14:textId="73C22B42" w:rsidR="00595F91" w:rsidRPr="00544A78" w:rsidRDefault="00595F91" w:rsidP="00595F91">
      <w:pPr>
        <w:pStyle w:val="ListParagraph"/>
        <w:ind w:left="792"/>
        <w:rPr>
          <w:rFonts w:eastAsiaTheme="minorEastAsia"/>
          <w:color w:val="FF0000"/>
        </w:rPr>
      </w:pPr>
      <m:oMathPara>
        <m:oMath>
          <m:r>
            <w:rPr>
              <w:rFonts w:ascii="Cambria Math" w:hAnsi="Cambria Math"/>
              <w:color w:val="FF0000"/>
            </w:rPr>
            <m:t>Average Fuel Economy</m:t>
          </m:r>
          <m:d>
            <m:dPr>
              <m:ctrlPr>
                <w:rPr>
                  <w:rFonts w:ascii="Cambria Math" w:hAnsi="Cambria Math"/>
                  <w:i/>
                  <w:color w:val="FF0000"/>
                </w:rPr>
              </m:ctrlPr>
            </m:dPr>
            <m:e>
              <m:r>
                <w:rPr>
                  <w:rFonts w:ascii="Cambria Math" w:hAnsi="Cambria Math"/>
                  <w:color w:val="FF0000"/>
                </w:rPr>
                <m:t>hybrid</m:t>
              </m:r>
            </m:e>
          </m:d>
          <m:r>
            <w:rPr>
              <w:rFonts w:ascii="Cambria Math" w:hAnsi="Cambria Math"/>
              <w:color w:val="FF0000"/>
            </w:rPr>
            <m:t xml:space="preserve">= </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0.184</m:t>
              </m:r>
              <m:f>
                <m:fPr>
                  <m:ctrlPr>
                    <w:rPr>
                      <w:rFonts w:ascii="Cambria Math" w:hAnsi="Cambria Math"/>
                      <w:i/>
                      <w:color w:val="FF0000"/>
                    </w:rPr>
                  </m:ctrlPr>
                </m:fPr>
                <m:num>
                  <m:r>
                    <w:rPr>
                      <w:rFonts w:ascii="Cambria Math" w:hAnsi="Cambria Math"/>
                      <w:color w:val="FF0000"/>
                    </w:rPr>
                    <m:t xml:space="preserve"> gallon diesel</m:t>
                  </m:r>
                </m:num>
                <m:den>
                  <m:r>
                    <w:rPr>
                      <w:rFonts w:ascii="Cambria Math" w:hAnsi="Cambria Math"/>
                      <w:color w:val="FF0000"/>
                    </w:rPr>
                    <m:t>mile</m:t>
                  </m:r>
                </m:den>
              </m:f>
            </m:den>
          </m:f>
          <m:r>
            <w:rPr>
              <w:rFonts w:ascii="Cambria Math" w:hAnsi="Cambria Math"/>
              <w:color w:val="FF0000"/>
            </w:rPr>
            <m:t>=5.44</m:t>
          </m:r>
          <m:f>
            <m:fPr>
              <m:ctrlPr>
                <w:rPr>
                  <w:rFonts w:ascii="Cambria Math" w:hAnsi="Cambria Math"/>
                  <w:i/>
                  <w:color w:val="FF0000"/>
                </w:rPr>
              </m:ctrlPr>
            </m:fPr>
            <m:num>
              <m:r>
                <w:rPr>
                  <w:rFonts w:ascii="Cambria Math" w:hAnsi="Cambria Math"/>
                  <w:color w:val="FF0000"/>
                </w:rPr>
                <m:t>miles</m:t>
              </m:r>
            </m:num>
            <m:den>
              <m:r>
                <w:rPr>
                  <w:rFonts w:ascii="Cambria Math" w:hAnsi="Cambria Math"/>
                  <w:color w:val="FF0000"/>
                </w:rPr>
                <m:t xml:space="preserve">gallon diesel </m:t>
              </m:r>
            </m:den>
          </m:f>
        </m:oMath>
      </m:oMathPara>
    </w:p>
    <w:p w14:paraId="7C3EB9B0" w14:textId="0D667CB7" w:rsidR="0050554A" w:rsidRDefault="0050554A" w:rsidP="00385363">
      <w:pPr>
        <w:pStyle w:val="ListParagraph"/>
        <w:ind w:left="792"/>
      </w:pPr>
    </w:p>
    <w:p w14:paraId="2FCB41FD" w14:textId="3A81E7E5" w:rsidR="0050554A" w:rsidRDefault="0050554A" w:rsidP="00385363">
      <w:pPr>
        <w:pStyle w:val="ListParagraph"/>
        <w:ind w:left="792"/>
      </w:pPr>
    </w:p>
    <w:p w14:paraId="2A3E0C8A" w14:textId="77777777" w:rsidR="00F45C90" w:rsidRPr="00C758E3" w:rsidRDefault="00F45C90" w:rsidP="00F45C90">
      <w:pPr>
        <w:pStyle w:val="ListParagraph"/>
        <w:ind w:left="792"/>
        <w:rPr>
          <w:color w:val="FF0000"/>
        </w:rPr>
      </w:pPr>
      <w:r w:rsidRPr="00C758E3">
        <w:rPr>
          <w:color w:val="FF0000"/>
        </w:rPr>
        <w:t>10 pts</w:t>
      </w:r>
    </w:p>
    <w:p w14:paraId="24AA2205" w14:textId="5A73DEFA" w:rsidR="00F45C90" w:rsidRDefault="00F45C90" w:rsidP="00385363">
      <w:pPr>
        <w:pStyle w:val="ListParagraph"/>
        <w:ind w:left="792"/>
      </w:pPr>
    </w:p>
    <w:p w14:paraId="359DEFAA" w14:textId="77777777" w:rsidR="00F45C90" w:rsidRDefault="00F45C90" w:rsidP="00385363">
      <w:pPr>
        <w:pStyle w:val="ListParagraph"/>
        <w:ind w:left="792"/>
      </w:pPr>
    </w:p>
    <w:tbl>
      <w:tblPr>
        <w:tblW w:w="5080" w:type="dxa"/>
        <w:tblLook w:val="04A0" w:firstRow="1" w:lastRow="0" w:firstColumn="1" w:lastColumn="0" w:noHBand="0" w:noVBand="1"/>
      </w:tblPr>
      <w:tblGrid>
        <w:gridCol w:w="3780"/>
        <w:gridCol w:w="1300"/>
      </w:tblGrid>
      <w:tr w:rsidR="007C31C0" w:rsidRPr="007C31C0" w14:paraId="4F1A69D4" w14:textId="77777777" w:rsidTr="007C31C0">
        <w:trPr>
          <w:trHeight w:val="300"/>
        </w:trPr>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D6FD0" w14:textId="77777777" w:rsidR="007C31C0" w:rsidRPr="007C31C0" w:rsidRDefault="007C31C0" w:rsidP="007C31C0">
            <w:pPr>
              <w:spacing w:after="0" w:line="240" w:lineRule="auto"/>
              <w:rPr>
                <w:rFonts w:ascii="Calibri" w:eastAsia="Times New Roman" w:hAnsi="Calibri" w:cs="Calibri"/>
                <w:color w:val="FF0000"/>
              </w:rPr>
            </w:pPr>
            <w:r w:rsidRPr="007C31C0">
              <w:rPr>
                <w:rFonts w:ascii="Calibri" w:eastAsia="Times New Roman" w:hAnsi="Calibri" w:cs="Calibri"/>
                <w:color w:val="FF0000"/>
              </w:rPr>
              <w:t>miles per day</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DB7613F" w14:textId="77777777" w:rsidR="007C31C0" w:rsidRPr="007C31C0" w:rsidRDefault="007C31C0" w:rsidP="007C31C0">
            <w:pPr>
              <w:spacing w:after="0" w:line="240" w:lineRule="auto"/>
              <w:jc w:val="right"/>
              <w:rPr>
                <w:rFonts w:ascii="Calibri" w:eastAsia="Times New Roman" w:hAnsi="Calibri" w:cs="Calibri"/>
                <w:color w:val="FF0000"/>
              </w:rPr>
            </w:pPr>
            <w:r w:rsidRPr="007C31C0">
              <w:rPr>
                <w:rFonts w:ascii="Calibri" w:eastAsia="Times New Roman" w:hAnsi="Calibri" w:cs="Calibri"/>
                <w:color w:val="FF0000"/>
              </w:rPr>
              <w:t>96.9</w:t>
            </w:r>
          </w:p>
        </w:tc>
      </w:tr>
      <w:tr w:rsidR="007C31C0" w:rsidRPr="007C31C0" w14:paraId="0E183155" w14:textId="77777777" w:rsidTr="007C31C0">
        <w:trPr>
          <w:trHeight w:val="300"/>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14:paraId="435ACFD8" w14:textId="77777777" w:rsidR="007C31C0" w:rsidRPr="007C31C0" w:rsidRDefault="007C31C0" w:rsidP="007C31C0">
            <w:pPr>
              <w:spacing w:after="0" w:line="240" w:lineRule="auto"/>
              <w:rPr>
                <w:rFonts w:ascii="Calibri" w:eastAsia="Times New Roman" w:hAnsi="Calibri" w:cs="Calibri"/>
                <w:color w:val="FF0000"/>
              </w:rPr>
            </w:pPr>
            <w:r w:rsidRPr="007C31C0">
              <w:rPr>
                <w:rFonts w:ascii="Calibri" w:eastAsia="Times New Roman" w:hAnsi="Calibri" w:cs="Calibri"/>
                <w:color w:val="FF0000"/>
              </w:rPr>
              <w:t xml:space="preserve">working days per year (5 days x 52 weeks) </w:t>
            </w:r>
          </w:p>
        </w:tc>
        <w:tc>
          <w:tcPr>
            <w:tcW w:w="1300" w:type="dxa"/>
            <w:tcBorders>
              <w:top w:val="nil"/>
              <w:left w:val="nil"/>
              <w:bottom w:val="single" w:sz="4" w:space="0" w:color="auto"/>
              <w:right w:val="single" w:sz="4" w:space="0" w:color="auto"/>
            </w:tcBorders>
            <w:shd w:val="clear" w:color="auto" w:fill="auto"/>
            <w:noWrap/>
            <w:vAlign w:val="bottom"/>
            <w:hideMark/>
          </w:tcPr>
          <w:p w14:paraId="0DE4658B" w14:textId="77777777" w:rsidR="007C31C0" w:rsidRPr="007C31C0" w:rsidRDefault="007C31C0" w:rsidP="007C31C0">
            <w:pPr>
              <w:spacing w:after="0" w:line="240" w:lineRule="auto"/>
              <w:jc w:val="right"/>
              <w:rPr>
                <w:rFonts w:ascii="Calibri" w:eastAsia="Times New Roman" w:hAnsi="Calibri" w:cs="Calibri"/>
                <w:color w:val="FF0000"/>
              </w:rPr>
            </w:pPr>
            <w:r w:rsidRPr="007C31C0">
              <w:rPr>
                <w:rFonts w:ascii="Calibri" w:eastAsia="Times New Roman" w:hAnsi="Calibri" w:cs="Calibri"/>
                <w:color w:val="FF0000"/>
              </w:rPr>
              <w:t>260</w:t>
            </w:r>
          </w:p>
        </w:tc>
      </w:tr>
      <w:tr w:rsidR="007C31C0" w:rsidRPr="007C31C0" w14:paraId="59FBEBC8" w14:textId="77777777" w:rsidTr="007C31C0">
        <w:trPr>
          <w:trHeight w:val="300"/>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14:paraId="51294752" w14:textId="411D1818" w:rsidR="007C31C0" w:rsidRPr="007C31C0" w:rsidRDefault="007C31C0" w:rsidP="007C31C0">
            <w:pPr>
              <w:spacing w:after="0" w:line="240" w:lineRule="auto"/>
              <w:rPr>
                <w:rFonts w:ascii="Calibri" w:eastAsia="Times New Roman" w:hAnsi="Calibri" w:cs="Calibri"/>
                <w:color w:val="FF0000"/>
              </w:rPr>
            </w:pPr>
            <w:r w:rsidRPr="007C31C0">
              <w:rPr>
                <w:rFonts w:ascii="Calibri" w:eastAsia="Times New Roman" w:hAnsi="Calibri" w:cs="Calibri"/>
                <w:color w:val="FF0000"/>
              </w:rPr>
              <w:t>miles per year</w:t>
            </w:r>
            <w:r w:rsidR="00840A41">
              <w:rPr>
                <w:rFonts w:ascii="Calibri" w:eastAsia="Times New Roman" w:hAnsi="Calibri" w:cs="Calibri"/>
                <w:color w:val="FF0000"/>
              </w:rPr>
              <w:t xml:space="preserve"> (miles per day x work days per year)</w:t>
            </w:r>
          </w:p>
        </w:tc>
        <w:tc>
          <w:tcPr>
            <w:tcW w:w="1300" w:type="dxa"/>
            <w:tcBorders>
              <w:top w:val="nil"/>
              <w:left w:val="nil"/>
              <w:bottom w:val="single" w:sz="4" w:space="0" w:color="auto"/>
              <w:right w:val="single" w:sz="4" w:space="0" w:color="auto"/>
            </w:tcBorders>
            <w:shd w:val="clear" w:color="auto" w:fill="auto"/>
            <w:noWrap/>
            <w:vAlign w:val="bottom"/>
            <w:hideMark/>
          </w:tcPr>
          <w:p w14:paraId="37A1EC88" w14:textId="77777777" w:rsidR="007C31C0" w:rsidRPr="007C31C0" w:rsidRDefault="007C31C0" w:rsidP="007C31C0">
            <w:pPr>
              <w:spacing w:after="0" w:line="240" w:lineRule="auto"/>
              <w:jc w:val="right"/>
              <w:rPr>
                <w:rFonts w:ascii="Calibri" w:eastAsia="Times New Roman" w:hAnsi="Calibri" w:cs="Calibri"/>
                <w:color w:val="FF0000"/>
              </w:rPr>
            </w:pPr>
            <w:r w:rsidRPr="007C31C0">
              <w:rPr>
                <w:rFonts w:ascii="Calibri" w:eastAsia="Times New Roman" w:hAnsi="Calibri" w:cs="Calibri"/>
                <w:color w:val="FF0000"/>
              </w:rPr>
              <w:t>25204</w:t>
            </w:r>
          </w:p>
        </w:tc>
      </w:tr>
    </w:tbl>
    <w:p w14:paraId="15768D18" w14:textId="000F9B01" w:rsidR="0050554A" w:rsidRDefault="0050554A" w:rsidP="00385363">
      <w:pPr>
        <w:pStyle w:val="ListParagraph"/>
        <w:ind w:left="792"/>
      </w:pPr>
    </w:p>
    <w:p w14:paraId="71BA1B33" w14:textId="3463021B" w:rsidR="0050554A" w:rsidRDefault="0050554A" w:rsidP="00385363">
      <w:pPr>
        <w:pStyle w:val="ListParagraph"/>
        <w:ind w:left="792"/>
      </w:pPr>
    </w:p>
    <w:tbl>
      <w:tblPr>
        <w:tblW w:w="9175" w:type="dxa"/>
        <w:tblLook w:val="04A0" w:firstRow="1" w:lastRow="0" w:firstColumn="1" w:lastColumn="0" w:noHBand="0" w:noVBand="1"/>
      </w:tblPr>
      <w:tblGrid>
        <w:gridCol w:w="2490"/>
        <w:gridCol w:w="1940"/>
        <w:gridCol w:w="1460"/>
        <w:gridCol w:w="1476"/>
        <w:gridCol w:w="1809"/>
      </w:tblGrid>
      <w:tr w:rsidR="00F723A1" w:rsidRPr="00F723A1" w14:paraId="0D9B07F8" w14:textId="77777777" w:rsidTr="00F723A1">
        <w:trPr>
          <w:trHeight w:val="300"/>
        </w:trPr>
        <w:tc>
          <w:tcPr>
            <w:tcW w:w="2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EB3DB"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 </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14:paraId="50C6885D" w14:textId="77777777" w:rsidR="00F723A1" w:rsidRPr="00F723A1" w:rsidRDefault="00F723A1" w:rsidP="00F723A1">
            <w:pPr>
              <w:spacing w:after="0" w:line="240" w:lineRule="auto"/>
              <w:jc w:val="center"/>
              <w:rPr>
                <w:rFonts w:ascii="Calibri" w:eastAsia="Times New Roman" w:hAnsi="Calibri" w:cs="Calibri"/>
                <w:color w:val="FF0000"/>
              </w:rPr>
            </w:pPr>
            <w:r w:rsidRPr="00F723A1">
              <w:rPr>
                <w:rFonts w:ascii="Calibri" w:eastAsia="Times New Roman" w:hAnsi="Calibri" w:cs="Calibri"/>
                <w:color w:val="FF0000"/>
              </w:rPr>
              <w:t>gallons per 1000 miles</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6B6A2D47" w14:textId="77777777" w:rsidR="00F723A1" w:rsidRPr="00F723A1" w:rsidRDefault="00F723A1" w:rsidP="00F723A1">
            <w:pPr>
              <w:spacing w:after="0" w:line="240" w:lineRule="auto"/>
              <w:jc w:val="center"/>
              <w:rPr>
                <w:rFonts w:ascii="Calibri" w:eastAsia="Times New Roman" w:hAnsi="Calibri" w:cs="Calibri"/>
                <w:color w:val="FF0000"/>
              </w:rPr>
            </w:pPr>
            <w:r w:rsidRPr="00F723A1">
              <w:rPr>
                <w:rFonts w:ascii="Calibri" w:eastAsia="Times New Roman" w:hAnsi="Calibri" w:cs="Calibri"/>
                <w:color w:val="FF0000"/>
              </w:rPr>
              <w:t>Miles per year (thousands)</w:t>
            </w:r>
          </w:p>
        </w:tc>
        <w:tc>
          <w:tcPr>
            <w:tcW w:w="1476" w:type="dxa"/>
            <w:tcBorders>
              <w:top w:val="single" w:sz="4" w:space="0" w:color="auto"/>
              <w:left w:val="nil"/>
              <w:bottom w:val="single" w:sz="4" w:space="0" w:color="auto"/>
              <w:right w:val="single" w:sz="4" w:space="0" w:color="auto"/>
            </w:tcBorders>
            <w:shd w:val="clear" w:color="auto" w:fill="auto"/>
            <w:noWrap/>
            <w:vAlign w:val="bottom"/>
            <w:hideMark/>
          </w:tcPr>
          <w:p w14:paraId="6357E04C" w14:textId="77777777" w:rsidR="00F723A1" w:rsidRPr="00F723A1" w:rsidRDefault="00F723A1" w:rsidP="00F723A1">
            <w:pPr>
              <w:spacing w:after="0" w:line="240" w:lineRule="auto"/>
              <w:jc w:val="center"/>
              <w:rPr>
                <w:rFonts w:ascii="Calibri" w:eastAsia="Times New Roman" w:hAnsi="Calibri" w:cs="Calibri"/>
                <w:color w:val="FF0000"/>
              </w:rPr>
            </w:pPr>
            <w:r w:rsidRPr="00F723A1">
              <w:rPr>
                <w:rFonts w:ascii="Calibri" w:eastAsia="Times New Roman" w:hAnsi="Calibri" w:cs="Calibri"/>
                <w:color w:val="FF0000"/>
              </w:rPr>
              <w:t>Gallons per year</w:t>
            </w:r>
          </w:p>
        </w:tc>
        <w:tc>
          <w:tcPr>
            <w:tcW w:w="1809" w:type="dxa"/>
            <w:tcBorders>
              <w:top w:val="single" w:sz="4" w:space="0" w:color="auto"/>
              <w:left w:val="nil"/>
              <w:bottom w:val="single" w:sz="4" w:space="0" w:color="auto"/>
              <w:right w:val="single" w:sz="4" w:space="0" w:color="auto"/>
            </w:tcBorders>
            <w:shd w:val="clear" w:color="auto" w:fill="auto"/>
            <w:noWrap/>
            <w:vAlign w:val="bottom"/>
            <w:hideMark/>
          </w:tcPr>
          <w:p w14:paraId="3D44A5D7" w14:textId="7D14E8D3" w:rsidR="00F723A1" w:rsidRPr="00F723A1" w:rsidRDefault="00F723A1" w:rsidP="00F723A1">
            <w:pPr>
              <w:spacing w:after="0" w:line="240" w:lineRule="auto"/>
              <w:jc w:val="center"/>
              <w:rPr>
                <w:rFonts w:ascii="Calibri" w:eastAsia="Times New Roman" w:hAnsi="Calibri" w:cs="Calibri"/>
                <w:color w:val="FF0000"/>
              </w:rPr>
            </w:pPr>
            <w:r w:rsidRPr="00F723A1">
              <w:rPr>
                <w:rFonts w:ascii="Calibri" w:eastAsia="Times New Roman" w:hAnsi="Calibri" w:cs="Calibri"/>
                <w:color w:val="FF0000"/>
              </w:rPr>
              <w:t>Dollars</w:t>
            </w:r>
            <w:r w:rsidR="00F54CF3">
              <w:rPr>
                <w:rFonts w:ascii="Calibri" w:eastAsia="Times New Roman" w:hAnsi="Calibri" w:cs="Calibri"/>
                <w:color w:val="FF0000"/>
              </w:rPr>
              <w:t xml:space="preserve"> ($5/gallon)</w:t>
            </w:r>
          </w:p>
        </w:tc>
      </w:tr>
      <w:tr w:rsidR="00F723A1" w:rsidRPr="00F723A1" w14:paraId="08833C3B" w14:textId="77777777" w:rsidTr="00F723A1">
        <w:trPr>
          <w:trHeight w:val="300"/>
        </w:trPr>
        <w:tc>
          <w:tcPr>
            <w:tcW w:w="2490" w:type="dxa"/>
            <w:tcBorders>
              <w:top w:val="nil"/>
              <w:left w:val="single" w:sz="4" w:space="0" w:color="auto"/>
              <w:bottom w:val="single" w:sz="4" w:space="0" w:color="auto"/>
              <w:right w:val="single" w:sz="4" w:space="0" w:color="auto"/>
            </w:tcBorders>
            <w:shd w:val="clear" w:color="auto" w:fill="auto"/>
            <w:noWrap/>
            <w:vAlign w:val="bottom"/>
            <w:hideMark/>
          </w:tcPr>
          <w:p w14:paraId="0F8D66ED" w14:textId="77777777" w:rsidR="00F723A1" w:rsidRPr="00F723A1" w:rsidRDefault="00F723A1" w:rsidP="00F723A1">
            <w:pPr>
              <w:spacing w:after="0" w:line="240" w:lineRule="auto"/>
              <w:jc w:val="right"/>
              <w:rPr>
                <w:rFonts w:ascii="Calibri" w:eastAsia="Times New Roman" w:hAnsi="Calibri" w:cs="Calibri"/>
                <w:color w:val="FF0000"/>
              </w:rPr>
            </w:pPr>
            <w:r w:rsidRPr="00F723A1">
              <w:rPr>
                <w:rFonts w:ascii="Calibri" w:eastAsia="Times New Roman" w:hAnsi="Calibri" w:cs="Calibri"/>
                <w:color w:val="FF0000"/>
              </w:rPr>
              <w:t>Conventional drayage truck</w:t>
            </w:r>
          </w:p>
        </w:tc>
        <w:tc>
          <w:tcPr>
            <w:tcW w:w="1940" w:type="dxa"/>
            <w:tcBorders>
              <w:top w:val="nil"/>
              <w:left w:val="nil"/>
              <w:bottom w:val="single" w:sz="4" w:space="0" w:color="auto"/>
              <w:right w:val="single" w:sz="4" w:space="0" w:color="auto"/>
            </w:tcBorders>
            <w:shd w:val="clear" w:color="auto" w:fill="auto"/>
            <w:noWrap/>
            <w:vAlign w:val="bottom"/>
            <w:hideMark/>
          </w:tcPr>
          <w:p w14:paraId="3EB23D8E" w14:textId="77777777" w:rsidR="00F723A1" w:rsidRPr="00F723A1" w:rsidRDefault="00F723A1" w:rsidP="00F723A1">
            <w:pPr>
              <w:spacing w:after="0" w:line="240" w:lineRule="auto"/>
              <w:jc w:val="right"/>
              <w:rPr>
                <w:rFonts w:ascii="Calibri" w:eastAsia="Times New Roman" w:hAnsi="Calibri" w:cs="Calibri"/>
                <w:color w:val="FF0000"/>
              </w:rPr>
            </w:pPr>
            <w:r w:rsidRPr="00F723A1">
              <w:rPr>
                <w:rFonts w:ascii="Calibri" w:eastAsia="Times New Roman" w:hAnsi="Calibri" w:cs="Calibri"/>
                <w:color w:val="FF0000"/>
              </w:rPr>
              <w:t>224</w:t>
            </w:r>
          </w:p>
        </w:tc>
        <w:tc>
          <w:tcPr>
            <w:tcW w:w="1460" w:type="dxa"/>
            <w:tcBorders>
              <w:top w:val="nil"/>
              <w:left w:val="nil"/>
              <w:bottom w:val="single" w:sz="4" w:space="0" w:color="auto"/>
              <w:right w:val="single" w:sz="4" w:space="0" w:color="auto"/>
            </w:tcBorders>
            <w:shd w:val="clear" w:color="auto" w:fill="auto"/>
            <w:noWrap/>
            <w:vAlign w:val="bottom"/>
            <w:hideMark/>
          </w:tcPr>
          <w:p w14:paraId="56F057E9" w14:textId="77777777" w:rsidR="00F723A1" w:rsidRPr="00F723A1" w:rsidRDefault="00F723A1" w:rsidP="00F723A1">
            <w:pPr>
              <w:spacing w:after="0" w:line="240" w:lineRule="auto"/>
              <w:jc w:val="right"/>
              <w:rPr>
                <w:rFonts w:ascii="Calibri" w:eastAsia="Times New Roman" w:hAnsi="Calibri" w:cs="Calibri"/>
                <w:color w:val="FF0000"/>
              </w:rPr>
            </w:pPr>
            <w:r w:rsidRPr="00F723A1">
              <w:rPr>
                <w:rFonts w:ascii="Calibri" w:eastAsia="Times New Roman" w:hAnsi="Calibri" w:cs="Calibri"/>
                <w:color w:val="FF0000"/>
              </w:rPr>
              <w:t>25.2</w:t>
            </w:r>
          </w:p>
        </w:tc>
        <w:tc>
          <w:tcPr>
            <w:tcW w:w="1476" w:type="dxa"/>
            <w:tcBorders>
              <w:top w:val="nil"/>
              <w:left w:val="nil"/>
              <w:bottom w:val="single" w:sz="4" w:space="0" w:color="auto"/>
              <w:right w:val="single" w:sz="4" w:space="0" w:color="auto"/>
            </w:tcBorders>
            <w:shd w:val="clear" w:color="auto" w:fill="auto"/>
            <w:noWrap/>
            <w:vAlign w:val="bottom"/>
            <w:hideMark/>
          </w:tcPr>
          <w:p w14:paraId="5D6971FD"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 xml:space="preserve">                   5,644 </w:t>
            </w:r>
          </w:p>
        </w:tc>
        <w:tc>
          <w:tcPr>
            <w:tcW w:w="1809" w:type="dxa"/>
            <w:tcBorders>
              <w:top w:val="nil"/>
              <w:left w:val="nil"/>
              <w:bottom w:val="single" w:sz="4" w:space="0" w:color="auto"/>
              <w:right w:val="single" w:sz="4" w:space="0" w:color="auto"/>
            </w:tcBorders>
            <w:shd w:val="clear" w:color="auto" w:fill="auto"/>
            <w:noWrap/>
            <w:vAlign w:val="bottom"/>
            <w:hideMark/>
          </w:tcPr>
          <w:p w14:paraId="3146E9C7"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 xml:space="preserve"> $           28,222 </w:t>
            </w:r>
          </w:p>
        </w:tc>
      </w:tr>
      <w:tr w:rsidR="00F723A1" w:rsidRPr="00F723A1" w14:paraId="3BE7733C" w14:textId="77777777" w:rsidTr="00F723A1">
        <w:trPr>
          <w:trHeight w:val="300"/>
        </w:trPr>
        <w:tc>
          <w:tcPr>
            <w:tcW w:w="2490" w:type="dxa"/>
            <w:tcBorders>
              <w:top w:val="nil"/>
              <w:left w:val="single" w:sz="4" w:space="0" w:color="auto"/>
              <w:bottom w:val="single" w:sz="4" w:space="0" w:color="auto"/>
              <w:right w:val="single" w:sz="4" w:space="0" w:color="auto"/>
            </w:tcBorders>
            <w:shd w:val="clear" w:color="auto" w:fill="auto"/>
            <w:noWrap/>
            <w:vAlign w:val="bottom"/>
            <w:hideMark/>
          </w:tcPr>
          <w:p w14:paraId="2DAA5B1B" w14:textId="77777777" w:rsidR="00F723A1" w:rsidRPr="00F723A1" w:rsidRDefault="00F723A1" w:rsidP="00F723A1">
            <w:pPr>
              <w:spacing w:after="0" w:line="240" w:lineRule="auto"/>
              <w:jc w:val="right"/>
              <w:rPr>
                <w:rFonts w:ascii="Calibri" w:eastAsia="Times New Roman" w:hAnsi="Calibri" w:cs="Calibri"/>
                <w:color w:val="FF0000"/>
              </w:rPr>
            </w:pPr>
            <w:r w:rsidRPr="00F723A1">
              <w:rPr>
                <w:rFonts w:ascii="Calibri" w:eastAsia="Times New Roman" w:hAnsi="Calibri" w:cs="Calibri"/>
                <w:color w:val="FF0000"/>
              </w:rPr>
              <w:lastRenderedPageBreak/>
              <w:t>Hybrid drayage truck</w:t>
            </w:r>
          </w:p>
        </w:tc>
        <w:tc>
          <w:tcPr>
            <w:tcW w:w="1940" w:type="dxa"/>
            <w:tcBorders>
              <w:top w:val="nil"/>
              <w:left w:val="nil"/>
              <w:bottom w:val="single" w:sz="4" w:space="0" w:color="auto"/>
              <w:right w:val="single" w:sz="4" w:space="0" w:color="auto"/>
            </w:tcBorders>
            <w:shd w:val="clear" w:color="auto" w:fill="auto"/>
            <w:noWrap/>
            <w:vAlign w:val="bottom"/>
            <w:hideMark/>
          </w:tcPr>
          <w:p w14:paraId="7B75F312" w14:textId="77777777" w:rsidR="00F723A1" w:rsidRPr="00F723A1" w:rsidRDefault="00F723A1" w:rsidP="00F723A1">
            <w:pPr>
              <w:spacing w:after="0" w:line="240" w:lineRule="auto"/>
              <w:jc w:val="right"/>
              <w:rPr>
                <w:rFonts w:ascii="Calibri" w:eastAsia="Times New Roman" w:hAnsi="Calibri" w:cs="Calibri"/>
                <w:color w:val="FF0000"/>
              </w:rPr>
            </w:pPr>
            <w:r w:rsidRPr="00F723A1">
              <w:rPr>
                <w:rFonts w:ascii="Calibri" w:eastAsia="Times New Roman" w:hAnsi="Calibri" w:cs="Calibri"/>
                <w:color w:val="FF0000"/>
              </w:rPr>
              <w:t>184</w:t>
            </w:r>
          </w:p>
        </w:tc>
        <w:tc>
          <w:tcPr>
            <w:tcW w:w="1460" w:type="dxa"/>
            <w:tcBorders>
              <w:top w:val="nil"/>
              <w:left w:val="nil"/>
              <w:bottom w:val="single" w:sz="4" w:space="0" w:color="auto"/>
              <w:right w:val="single" w:sz="4" w:space="0" w:color="auto"/>
            </w:tcBorders>
            <w:shd w:val="clear" w:color="auto" w:fill="auto"/>
            <w:noWrap/>
            <w:vAlign w:val="bottom"/>
            <w:hideMark/>
          </w:tcPr>
          <w:p w14:paraId="76FAF8B0" w14:textId="77777777" w:rsidR="00F723A1" w:rsidRPr="00F723A1" w:rsidRDefault="00F723A1" w:rsidP="00F723A1">
            <w:pPr>
              <w:spacing w:after="0" w:line="240" w:lineRule="auto"/>
              <w:jc w:val="right"/>
              <w:rPr>
                <w:rFonts w:ascii="Calibri" w:eastAsia="Times New Roman" w:hAnsi="Calibri" w:cs="Calibri"/>
                <w:color w:val="FF0000"/>
              </w:rPr>
            </w:pPr>
            <w:r w:rsidRPr="00F723A1">
              <w:rPr>
                <w:rFonts w:ascii="Calibri" w:eastAsia="Times New Roman" w:hAnsi="Calibri" w:cs="Calibri"/>
                <w:color w:val="FF0000"/>
              </w:rPr>
              <w:t>25.2</w:t>
            </w:r>
          </w:p>
        </w:tc>
        <w:tc>
          <w:tcPr>
            <w:tcW w:w="1476" w:type="dxa"/>
            <w:tcBorders>
              <w:top w:val="nil"/>
              <w:left w:val="nil"/>
              <w:bottom w:val="single" w:sz="4" w:space="0" w:color="auto"/>
              <w:right w:val="single" w:sz="4" w:space="0" w:color="auto"/>
            </w:tcBorders>
            <w:shd w:val="clear" w:color="auto" w:fill="auto"/>
            <w:noWrap/>
            <w:vAlign w:val="bottom"/>
            <w:hideMark/>
          </w:tcPr>
          <w:p w14:paraId="15238195"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 xml:space="preserve">                   4,633 </w:t>
            </w:r>
          </w:p>
        </w:tc>
        <w:tc>
          <w:tcPr>
            <w:tcW w:w="1809" w:type="dxa"/>
            <w:tcBorders>
              <w:top w:val="nil"/>
              <w:left w:val="nil"/>
              <w:bottom w:val="single" w:sz="4" w:space="0" w:color="auto"/>
              <w:right w:val="single" w:sz="4" w:space="0" w:color="auto"/>
            </w:tcBorders>
            <w:shd w:val="clear" w:color="auto" w:fill="auto"/>
            <w:noWrap/>
            <w:vAlign w:val="bottom"/>
            <w:hideMark/>
          </w:tcPr>
          <w:p w14:paraId="0E2EFE88"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 xml:space="preserve"> $           23,167 </w:t>
            </w:r>
          </w:p>
        </w:tc>
      </w:tr>
      <w:tr w:rsidR="00F723A1" w:rsidRPr="00F723A1" w14:paraId="10047A85" w14:textId="77777777" w:rsidTr="00F723A1">
        <w:trPr>
          <w:trHeight w:val="300"/>
        </w:trPr>
        <w:tc>
          <w:tcPr>
            <w:tcW w:w="2490" w:type="dxa"/>
            <w:tcBorders>
              <w:top w:val="nil"/>
              <w:left w:val="single" w:sz="4" w:space="0" w:color="auto"/>
              <w:bottom w:val="single" w:sz="4" w:space="0" w:color="auto"/>
              <w:right w:val="single" w:sz="4" w:space="0" w:color="auto"/>
            </w:tcBorders>
            <w:shd w:val="clear" w:color="auto" w:fill="auto"/>
            <w:noWrap/>
            <w:vAlign w:val="bottom"/>
            <w:hideMark/>
          </w:tcPr>
          <w:p w14:paraId="393C97BE"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 </w:t>
            </w:r>
          </w:p>
        </w:tc>
        <w:tc>
          <w:tcPr>
            <w:tcW w:w="1940" w:type="dxa"/>
            <w:tcBorders>
              <w:top w:val="nil"/>
              <w:left w:val="nil"/>
              <w:bottom w:val="single" w:sz="4" w:space="0" w:color="auto"/>
              <w:right w:val="single" w:sz="4" w:space="0" w:color="auto"/>
            </w:tcBorders>
            <w:shd w:val="clear" w:color="auto" w:fill="auto"/>
            <w:noWrap/>
            <w:vAlign w:val="bottom"/>
            <w:hideMark/>
          </w:tcPr>
          <w:p w14:paraId="649630C8"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 </w:t>
            </w:r>
          </w:p>
        </w:tc>
        <w:tc>
          <w:tcPr>
            <w:tcW w:w="1460" w:type="dxa"/>
            <w:tcBorders>
              <w:top w:val="nil"/>
              <w:left w:val="nil"/>
              <w:bottom w:val="single" w:sz="4" w:space="0" w:color="auto"/>
              <w:right w:val="single" w:sz="4" w:space="0" w:color="auto"/>
            </w:tcBorders>
            <w:shd w:val="clear" w:color="auto" w:fill="auto"/>
            <w:noWrap/>
            <w:vAlign w:val="bottom"/>
            <w:hideMark/>
          </w:tcPr>
          <w:p w14:paraId="70DA63E9"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Saved =</w:t>
            </w:r>
          </w:p>
        </w:tc>
        <w:tc>
          <w:tcPr>
            <w:tcW w:w="1476" w:type="dxa"/>
            <w:tcBorders>
              <w:top w:val="nil"/>
              <w:left w:val="nil"/>
              <w:bottom w:val="single" w:sz="4" w:space="0" w:color="auto"/>
              <w:right w:val="single" w:sz="4" w:space="0" w:color="auto"/>
            </w:tcBorders>
            <w:shd w:val="clear" w:color="auto" w:fill="auto"/>
            <w:noWrap/>
            <w:vAlign w:val="bottom"/>
            <w:hideMark/>
          </w:tcPr>
          <w:p w14:paraId="0537DA22"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 xml:space="preserve">                   1,011 </w:t>
            </w:r>
          </w:p>
        </w:tc>
        <w:tc>
          <w:tcPr>
            <w:tcW w:w="1809" w:type="dxa"/>
            <w:tcBorders>
              <w:top w:val="nil"/>
              <w:left w:val="nil"/>
              <w:bottom w:val="single" w:sz="4" w:space="0" w:color="auto"/>
              <w:right w:val="single" w:sz="4" w:space="0" w:color="auto"/>
            </w:tcBorders>
            <w:shd w:val="clear" w:color="auto" w:fill="auto"/>
            <w:noWrap/>
            <w:vAlign w:val="bottom"/>
            <w:hideMark/>
          </w:tcPr>
          <w:p w14:paraId="4AB800D3" w14:textId="77777777" w:rsidR="00F723A1" w:rsidRPr="00F723A1" w:rsidRDefault="00F723A1" w:rsidP="00F723A1">
            <w:pPr>
              <w:spacing w:after="0" w:line="240" w:lineRule="auto"/>
              <w:rPr>
                <w:rFonts w:ascii="Calibri" w:eastAsia="Times New Roman" w:hAnsi="Calibri" w:cs="Calibri"/>
                <w:color w:val="FF0000"/>
              </w:rPr>
            </w:pPr>
            <w:r w:rsidRPr="00F723A1">
              <w:rPr>
                <w:rFonts w:ascii="Calibri" w:eastAsia="Times New Roman" w:hAnsi="Calibri" w:cs="Calibri"/>
                <w:color w:val="FF0000"/>
              </w:rPr>
              <w:t xml:space="preserve"> $              5,056 </w:t>
            </w:r>
          </w:p>
        </w:tc>
      </w:tr>
    </w:tbl>
    <w:p w14:paraId="1A6125F4" w14:textId="2973DD4E" w:rsidR="0050554A" w:rsidRDefault="0050554A" w:rsidP="00385363">
      <w:pPr>
        <w:pStyle w:val="ListParagraph"/>
        <w:ind w:left="792"/>
      </w:pPr>
    </w:p>
    <w:p w14:paraId="5CFDC4A3" w14:textId="48D899AD" w:rsidR="00F45C90" w:rsidRPr="00F45C90" w:rsidRDefault="00F45C90" w:rsidP="00385363">
      <w:pPr>
        <w:pStyle w:val="ListParagraph"/>
        <w:ind w:left="792"/>
        <w:rPr>
          <w:color w:val="FF0000"/>
        </w:rPr>
      </w:pPr>
      <w:r w:rsidRPr="00F45C90">
        <w:rPr>
          <w:color w:val="FF0000"/>
        </w:rPr>
        <w:t>10 pts</w:t>
      </w:r>
    </w:p>
    <w:p w14:paraId="56BCE506" w14:textId="7B1C46D0" w:rsidR="0050554A" w:rsidRDefault="0050554A" w:rsidP="00385363">
      <w:pPr>
        <w:pStyle w:val="ListParagraph"/>
        <w:ind w:left="792"/>
      </w:pPr>
    </w:p>
    <w:p w14:paraId="06D59F50" w14:textId="4C4D7C61" w:rsidR="00F45C90" w:rsidRDefault="00F45C90" w:rsidP="00385363">
      <w:pPr>
        <w:pStyle w:val="ListParagraph"/>
        <w:ind w:left="792"/>
      </w:pPr>
    </w:p>
    <w:p w14:paraId="53A9778B" w14:textId="275BF553" w:rsidR="00F45C90" w:rsidRDefault="00F45C90" w:rsidP="00385363">
      <w:pPr>
        <w:pStyle w:val="ListParagraph"/>
        <w:ind w:left="792"/>
      </w:pPr>
    </w:p>
    <w:p w14:paraId="0DDF453A" w14:textId="496F6DE7" w:rsidR="00F45C90" w:rsidRDefault="00F45C90" w:rsidP="00385363">
      <w:pPr>
        <w:pStyle w:val="ListParagraph"/>
        <w:ind w:left="792"/>
      </w:pPr>
    </w:p>
    <w:p w14:paraId="52D81AB9" w14:textId="478602F3" w:rsidR="00F45C90" w:rsidRDefault="00F45C90" w:rsidP="00385363">
      <w:pPr>
        <w:pStyle w:val="ListParagraph"/>
        <w:ind w:left="792"/>
      </w:pPr>
    </w:p>
    <w:p w14:paraId="7B2BF2A6" w14:textId="6008CA5B" w:rsidR="00F45C90" w:rsidRDefault="00F45C90" w:rsidP="00385363">
      <w:pPr>
        <w:pStyle w:val="ListParagraph"/>
        <w:ind w:left="792"/>
      </w:pPr>
    </w:p>
    <w:p w14:paraId="4C47EF3B" w14:textId="77777777" w:rsidR="00F45C90" w:rsidRDefault="00F45C90" w:rsidP="00385363">
      <w:pPr>
        <w:pStyle w:val="ListParagraph"/>
        <w:ind w:left="792"/>
      </w:pPr>
    </w:p>
    <w:p w14:paraId="673198DA" w14:textId="77777777" w:rsidR="0050554A" w:rsidRDefault="0050554A" w:rsidP="00385363">
      <w:pPr>
        <w:pStyle w:val="ListParagraph"/>
        <w:ind w:left="792"/>
      </w:pPr>
    </w:p>
    <w:p w14:paraId="75AA9B46" w14:textId="3EF07058" w:rsidR="00827BA5" w:rsidRDefault="009E7D22" w:rsidP="00C27931">
      <w:pPr>
        <w:pStyle w:val="ListParagraph"/>
        <w:numPr>
          <w:ilvl w:val="1"/>
          <w:numId w:val="7"/>
        </w:numPr>
      </w:pPr>
      <w:r>
        <w:t>You ju</w:t>
      </w:r>
      <w:r w:rsidR="009C483E">
        <w:t>s</w:t>
      </w:r>
      <w:r>
        <w:t xml:space="preserve">t demonstrated there are </w:t>
      </w:r>
      <w:r w:rsidR="00C6581F">
        <w:t xml:space="preserve">potentially large </w:t>
      </w:r>
      <w:r w:rsidR="00DA5EA5">
        <w:t>efficiency gains in</w:t>
      </w:r>
      <w:r>
        <w:t xml:space="preserve"> using hybrid technology in heavy-duty drayage trucks.</w:t>
      </w:r>
      <w:r w:rsidR="00F1342E">
        <w:t xml:space="preserve"> Read the article by Jim Stinson “Why hybrid diesel trucks never quite caught on”</w:t>
      </w:r>
      <w:r w:rsidR="00F1342E">
        <w:fldChar w:fldCharType="begin"/>
      </w:r>
      <w:r w:rsidR="00F1342E">
        <w:instrText xml:space="preserve"> ADDIN ZOTERO_ITEM CSL_CITATION {"citationID":"RI8MTBB5","properties":{"formattedCitation":"[16]","plainCitation":"[16]","noteIndex":0},"citationItems":[{"id":5497,"uris":["http://zotero.org/users/9451857/items/46JQ7ZR9"],"itemData":{"id":5497,"type":"webpage","abstract":"A Class 8 \"Prius\" would be a big step toward greener trucks, but cheap diesel and electric-vehicle simplicity arose as issues.","container-title":"Transport Dive","language":"en-US","title":"Why hybrid diesel trucks never quite caught on","URL":"https://www.transportdive.com/news/hybrid-diesel-class-8-truck-long-haul/596782/","author":[{"family":"Stinson","given":"Jim"}],"accessed":{"date-parts":[["2022",9,13]]},"issued":{"date-parts":[["2021",3,23]]}}}],"schema":"https://github.com/citation-style-language/schema/raw/master/csl-citation.json"} </w:instrText>
      </w:r>
      <w:r w:rsidR="00F1342E">
        <w:fldChar w:fldCharType="separate"/>
      </w:r>
      <w:r w:rsidR="00F1342E" w:rsidRPr="00007614">
        <w:rPr>
          <w:rFonts w:ascii="Calibri" w:hAnsi="Calibri" w:cs="Calibri"/>
        </w:rPr>
        <w:t>[16]</w:t>
      </w:r>
      <w:r w:rsidR="00F1342E">
        <w:fldChar w:fldCharType="end"/>
      </w:r>
      <w:r w:rsidR="00F1342E">
        <w:t xml:space="preserve">. </w:t>
      </w:r>
      <w:r w:rsidR="006D4591">
        <w:t xml:space="preserve">What are some reasons </w:t>
      </w:r>
      <w:r w:rsidR="00F93CBD">
        <w:t xml:space="preserve">listed in the article, or other reasons you think </w:t>
      </w:r>
      <w:r w:rsidR="004559AF">
        <w:t xml:space="preserve">could be </w:t>
      </w:r>
      <w:r w:rsidR="006D4591">
        <w:t>why hybrid technology ha</w:t>
      </w:r>
      <w:r w:rsidR="00385363">
        <w:t>s</w:t>
      </w:r>
      <w:r w:rsidR="006D4591">
        <w:t xml:space="preserve"> not been </w:t>
      </w:r>
      <w:r w:rsidR="00C6581F">
        <w:t xml:space="preserve">widely </w:t>
      </w:r>
      <w:r w:rsidR="006D4591">
        <w:t xml:space="preserve">adopted by heavy-duty </w:t>
      </w:r>
      <w:r w:rsidR="00C6581F">
        <w:t xml:space="preserve">drayage </w:t>
      </w:r>
      <w:r w:rsidR="006D4591">
        <w:t>trucks?</w:t>
      </w:r>
    </w:p>
    <w:p w14:paraId="48F9CB9A" w14:textId="18267B35" w:rsidR="00B7334F" w:rsidRDefault="00B7334F" w:rsidP="00C077C1">
      <w:pPr>
        <w:pStyle w:val="ListParagraph"/>
        <w:numPr>
          <w:ilvl w:val="0"/>
          <w:numId w:val="9"/>
        </w:numPr>
        <w:rPr>
          <w:color w:val="FF0000"/>
        </w:rPr>
      </w:pPr>
      <w:r>
        <w:rPr>
          <w:color w:val="FF0000"/>
        </w:rPr>
        <w:t>Truck f</w:t>
      </w:r>
      <w:r w:rsidR="00CC395F">
        <w:rPr>
          <w:color w:val="FF0000"/>
        </w:rPr>
        <w:t xml:space="preserve">leet owners don’t own the vehicle long enough to recoup the </w:t>
      </w:r>
      <w:r>
        <w:rPr>
          <w:color w:val="FF0000"/>
        </w:rPr>
        <w:t>price of the fuel</w:t>
      </w:r>
    </w:p>
    <w:p w14:paraId="3592B4FB" w14:textId="77777777" w:rsidR="00C278E2" w:rsidRDefault="00C278E2" w:rsidP="00C278E2">
      <w:pPr>
        <w:pStyle w:val="ListParagraph"/>
        <w:numPr>
          <w:ilvl w:val="0"/>
          <w:numId w:val="9"/>
        </w:numPr>
        <w:rPr>
          <w:color w:val="FF0000"/>
        </w:rPr>
      </w:pPr>
      <w:r>
        <w:rPr>
          <w:color w:val="FF0000"/>
        </w:rPr>
        <w:t>New trucks are typically purchased for long-haul operation, not drayage operation.</w:t>
      </w:r>
    </w:p>
    <w:p w14:paraId="767266FE" w14:textId="3F08C555" w:rsidR="00E63E98" w:rsidRDefault="00E63E98" w:rsidP="00C278E2">
      <w:pPr>
        <w:pStyle w:val="ListParagraph"/>
        <w:numPr>
          <w:ilvl w:val="1"/>
          <w:numId w:val="9"/>
        </w:numPr>
        <w:rPr>
          <w:color w:val="FF0000"/>
        </w:rPr>
      </w:pPr>
      <w:r w:rsidRPr="006B612B">
        <w:rPr>
          <w:color w:val="FF0000"/>
        </w:rPr>
        <w:t>Long</w:t>
      </w:r>
      <w:r>
        <w:rPr>
          <w:color w:val="FF0000"/>
        </w:rPr>
        <w:t>-haul trucks are not good candidates for hybrid technology because they spend most of their time at high speeds on the freeway</w:t>
      </w:r>
    </w:p>
    <w:p w14:paraId="1594BB02" w14:textId="5F96A5D9" w:rsidR="00165AD1" w:rsidRDefault="00E63E98" w:rsidP="00165AD1">
      <w:pPr>
        <w:pStyle w:val="ListParagraph"/>
        <w:numPr>
          <w:ilvl w:val="0"/>
          <w:numId w:val="9"/>
        </w:numPr>
        <w:rPr>
          <w:color w:val="FF0000"/>
        </w:rPr>
      </w:pPr>
      <w:r w:rsidRPr="002C7962">
        <w:rPr>
          <w:color w:val="FF0000"/>
        </w:rPr>
        <w:t>Drayage trucks are good candidates with their frequent starts and stops</w:t>
      </w:r>
      <w:r>
        <w:rPr>
          <w:color w:val="FF0000"/>
        </w:rPr>
        <w:t xml:space="preserve">, but are typically old long-haul trucks. </w:t>
      </w:r>
    </w:p>
    <w:p w14:paraId="31654DA6" w14:textId="43C64C5A" w:rsidR="00D3442E" w:rsidRDefault="00D3442E" w:rsidP="00165AD1">
      <w:pPr>
        <w:pStyle w:val="ListParagraph"/>
        <w:numPr>
          <w:ilvl w:val="0"/>
          <w:numId w:val="9"/>
        </w:numPr>
        <w:rPr>
          <w:color w:val="FF0000"/>
        </w:rPr>
      </w:pPr>
      <w:r>
        <w:rPr>
          <w:color w:val="FF0000"/>
        </w:rPr>
        <w:t xml:space="preserve">Drayage trucks </w:t>
      </w:r>
      <w:r w:rsidR="009D11A5">
        <w:rPr>
          <w:color w:val="FF0000"/>
        </w:rPr>
        <w:t>travel less miles than long-haul trucks, which takes longer for them to recoup the costs on upfront fuel consumption saving technology</w:t>
      </w:r>
    </w:p>
    <w:p w14:paraId="78B0CF2F" w14:textId="77777777" w:rsidR="00A25454" w:rsidRDefault="007C716D" w:rsidP="00165AD1">
      <w:pPr>
        <w:pStyle w:val="ListParagraph"/>
        <w:numPr>
          <w:ilvl w:val="0"/>
          <w:numId w:val="9"/>
        </w:numPr>
        <w:rPr>
          <w:color w:val="FF0000"/>
        </w:rPr>
      </w:pPr>
      <w:r>
        <w:rPr>
          <w:color w:val="FF0000"/>
        </w:rPr>
        <w:t xml:space="preserve">Hybrid power trains are more complex, </w:t>
      </w:r>
      <w:r w:rsidR="00A25454">
        <w:rPr>
          <w:color w:val="FF0000"/>
        </w:rPr>
        <w:t>and still have maintenance costs</w:t>
      </w:r>
    </w:p>
    <w:p w14:paraId="32284E39" w14:textId="3CB874F1" w:rsidR="00E63E98" w:rsidRDefault="00A25454" w:rsidP="00B2600D">
      <w:pPr>
        <w:pStyle w:val="ListParagraph"/>
        <w:numPr>
          <w:ilvl w:val="1"/>
          <w:numId w:val="9"/>
        </w:numPr>
        <w:rPr>
          <w:color w:val="FF0000"/>
        </w:rPr>
      </w:pPr>
      <w:r>
        <w:rPr>
          <w:color w:val="FF0000"/>
        </w:rPr>
        <w:t xml:space="preserve">Truck manufacturers have </w:t>
      </w:r>
      <w:r w:rsidR="00B2600D">
        <w:rPr>
          <w:color w:val="FF0000"/>
        </w:rPr>
        <w:t>kept</w:t>
      </w:r>
      <w:r>
        <w:rPr>
          <w:color w:val="FF0000"/>
        </w:rPr>
        <w:t xml:space="preserve"> </w:t>
      </w:r>
      <w:r w:rsidR="00B2600D">
        <w:rPr>
          <w:color w:val="FF0000"/>
        </w:rPr>
        <w:t xml:space="preserve">100% </w:t>
      </w:r>
      <w:r>
        <w:rPr>
          <w:color w:val="FF0000"/>
        </w:rPr>
        <w:t>diesel, or moved to all electric</w:t>
      </w:r>
      <w:r w:rsidR="00811170">
        <w:rPr>
          <w:color w:val="FF0000"/>
        </w:rPr>
        <w:t>, which reduces complexity and maintenance costs</w:t>
      </w:r>
    </w:p>
    <w:p w14:paraId="4E872877" w14:textId="77777777" w:rsidR="00E63E98" w:rsidRDefault="00E63E98" w:rsidP="00165AD1">
      <w:pPr>
        <w:pStyle w:val="ListParagraph"/>
        <w:ind w:left="1872"/>
        <w:rPr>
          <w:color w:val="FF0000"/>
        </w:rPr>
      </w:pPr>
    </w:p>
    <w:p w14:paraId="7EB19308" w14:textId="77777777" w:rsidR="00F45C90" w:rsidRPr="00F45C90" w:rsidRDefault="00F45C90" w:rsidP="00F45C90">
      <w:pPr>
        <w:pStyle w:val="ListParagraph"/>
        <w:ind w:left="792"/>
        <w:rPr>
          <w:color w:val="FF0000"/>
        </w:rPr>
      </w:pPr>
      <w:r w:rsidRPr="00F45C90">
        <w:rPr>
          <w:color w:val="FF0000"/>
        </w:rPr>
        <w:t>10 pts</w:t>
      </w:r>
    </w:p>
    <w:p w14:paraId="08D3C11A" w14:textId="1DE60A9F" w:rsidR="00A0091E" w:rsidRPr="006B612B" w:rsidRDefault="00A0091E" w:rsidP="00811170">
      <w:pPr>
        <w:pStyle w:val="ListParagraph"/>
        <w:ind w:left="1152"/>
        <w:rPr>
          <w:color w:val="FF0000"/>
        </w:rPr>
      </w:pPr>
    </w:p>
    <w:p w14:paraId="75F55530" w14:textId="77777777" w:rsidR="00827BA5" w:rsidRDefault="00827BA5" w:rsidP="006B612B">
      <w:pPr>
        <w:pStyle w:val="ListParagraph"/>
        <w:numPr>
          <w:ilvl w:val="0"/>
          <w:numId w:val="9"/>
        </w:numPr>
      </w:pPr>
      <w:r>
        <w:br w:type="page"/>
      </w:r>
    </w:p>
    <w:p w14:paraId="396E02CF" w14:textId="40A7CD2F" w:rsidR="005D58D8" w:rsidRDefault="00D923F0" w:rsidP="00761ED4">
      <w:pPr>
        <w:pStyle w:val="ListParagraph"/>
        <w:numPr>
          <w:ilvl w:val="0"/>
          <w:numId w:val="7"/>
        </w:numPr>
      </w:pPr>
      <w:r>
        <w:lastRenderedPageBreak/>
        <w:t xml:space="preserve">Compare the grams of CO2/mile </w:t>
      </w:r>
      <w:r w:rsidR="004C1A41">
        <w:t>from</w:t>
      </w:r>
      <w:r w:rsidR="00F27BEC">
        <w:t xml:space="preserve"> </w:t>
      </w:r>
      <w:r w:rsidR="00B56900">
        <w:t xml:space="preserve">the electricity </w:t>
      </w:r>
      <w:r w:rsidR="00D2748C">
        <w:t xml:space="preserve">or gasoline needed to fuel </w:t>
      </w:r>
      <w:r w:rsidR="00F27BEC">
        <w:t>three vehicle technologies</w:t>
      </w:r>
      <w:r w:rsidR="00CC26C5">
        <w:t xml:space="preserve"> in model year 2021</w:t>
      </w:r>
      <w:r w:rsidR="00F27BEC">
        <w:t xml:space="preserve">: </w:t>
      </w:r>
    </w:p>
    <w:p w14:paraId="569ED9F6" w14:textId="77777777" w:rsidR="006F4580" w:rsidRDefault="00F27BEC" w:rsidP="006F4580">
      <w:pPr>
        <w:pStyle w:val="ListParagraph"/>
        <w:numPr>
          <w:ilvl w:val="0"/>
          <w:numId w:val="8"/>
        </w:numPr>
      </w:pPr>
      <w:r>
        <w:t xml:space="preserve">conventional </w:t>
      </w:r>
      <w:r w:rsidR="000E4B13">
        <w:t xml:space="preserve">gasoline </w:t>
      </w:r>
      <w:r w:rsidR="004C1A41">
        <w:t>internal combustion v</w:t>
      </w:r>
      <w:r>
        <w:t>ehicles</w:t>
      </w:r>
    </w:p>
    <w:p w14:paraId="3EB26771" w14:textId="77777777" w:rsidR="006F4580" w:rsidRDefault="000E4B13" w:rsidP="006F4580">
      <w:pPr>
        <w:pStyle w:val="ListParagraph"/>
        <w:numPr>
          <w:ilvl w:val="0"/>
          <w:numId w:val="8"/>
        </w:numPr>
      </w:pPr>
      <w:r>
        <w:t>electric-gasoline hybrid</w:t>
      </w:r>
    </w:p>
    <w:p w14:paraId="4C155D70" w14:textId="26FA2418" w:rsidR="005D58D8" w:rsidRDefault="000E4B13" w:rsidP="006F4580">
      <w:pPr>
        <w:pStyle w:val="ListParagraph"/>
        <w:numPr>
          <w:ilvl w:val="0"/>
          <w:numId w:val="8"/>
        </w:numPr>
      </w:pPr>
      <w:r>
        <w:t>fully electric vehicles</w:t>
      </w:r>
      <w:r w:rsidR="00B56900">
        <w:t xml:space="preserve"> (</w:t>
      </w:r>
      <w:r w:rsidR="00334B2A">
        <w:t>2</w:t>
      </w:r>
      <w:r w:rsidR="00B56900">
        <w:t>00 mile range)</w:t>
      </w:r>
      <w:r w:rsidR="005D58D8">
        <w:t xml:space="preserve"> using coal power generation and natural gas</w:t>
      </w:r>
      <w:r w:rsidR="00BD7693">
        <w:t xml:space="preserve">. </w:t>
      </w:r>
    </w:p>
    <w:p w14:paraId="1FDAA63C" w14:textId="1D8ED3FC" w:rsidR="00256D8F" w:rsidRDefault="002E42EE" w:rsidP="005D58D8">
      <w:pPr>
        <w:ind w:left="360"/>
      </w:pPr>
      <w:r>
        <w:t xml:space="preserve">You can obtain the light-duty fuel economy from </w:t>
      </w:r>
      <w:r w:rsidR="00F55010">
        <w:t xml:space="preserve">the different classes from the </w:t>
      </w:r>
      <w:r>
        <w:t>Annual Energy Outlook</w:t>
      </w:r>
      <w:r w:rsidR="000E4B13">
        <w:t xml:space="preserve"> 2022</w:t>
      </w:r>
      <w:r w:rsidR="00C74CC8">
        <w:t>.</w:t>
      </w:r>
      <w:r w:rsidR="00974707" w:rsidRPr="005A3952">
        <w:rPr>
          <w:highlight w:val="yellow"/>
        </w:rPr>
        <w:fldChar w:fldCharType="begin"/>
      </w:r>
      <w:r w:rsidR="00974707" w:rsidRPr="005A3952">
        <w:rPr>
          <w:highlight w:val="yellow"/>
        </w:rPr>
        <w:instrText xml:space="preserve"> ADDIN ZOTERO_ITEM CSL_CITATION {"citationID":"eTVjJaYS","properties":{"formattedCitation":"[17]","plainCitation":"[17]","noteIndex":0},"citationItems":[{"id":5564,"uris":["http://zotero.org/users/9451857/items/6RNII6RD"],"itemData":{"id":5564,"type":"webpage","title":"Annual Energy Outlook 2022 Table 40. Light-Duty Vehicle Miles per Gallon by Technology Type","URL":"https://www.eia.gov/outlooks/aeo/data/browser/#/?id=50-AEO2022&amp;cases=ref2022&amp;sourcekey=0","author":[{"family":"US EIA","given":""}],"accessed":{"date-parts":[["2022",9,21]]}}}],"schema":"https://github.com/citation-style-language/schema/raw/master/csl-citation.json"} </w:instrText>
      </w:r>
      <w:r w:rsidR="00974707" w:rsidRPr="005A3952">
        <w:rPr>
          <w:highlight w:val="yellow"/>
        </w:rPr>
        <w:fldChar w:fldCharType="separate"/>
      </w:r>
      <w:r w:rsidR="00974707" w:rsidRPr="005A3952">
        <w:rPr>
          <w:rFonts w:ascii="Calibri" w:hAnsi="Calibri" w:cs="Calibri"/>
          <w:highlight w:val="yellow"/>
        </w:rPr>
        <w:t>[17]</w:t>
      </w:r>
      <w:r w:rsidR="00974707" w:rsidRPr="005A3952">
        <w:rPr>
          <w:highlight w:val="yellow"/>
        </w:rPr>
        <w:fldChar w:fldCharType="end"/>
      </w:r>
      <w:r w:rsidR="006727E7">
        <w:t xml:space="preserve"> </w:t>
      </w:r>
    </w:p>
    <w:p w14:paraId="2327B62C" w14:textId="11000834" w:rsidR="00B167AE" w:rsidRDefault="00724C04" w:rsidP="00712348">
      <w:pPr>
        <w:pStyle w:val="ListParagraph"/>
        <w:ind w:left="360"/>
      </w:pPr>
      <w:r>
        <w:t xml:space="preserve">As we discussed in class, the miles per gallon equivalent for electric vehicles accounts for the energy </w:t>
      </w:r>
      <w:r w:rsidR="001A244B">
        <w:t xml:space="preserve">equivalent </w:t>
      </w:r>
      <w:r w:rsidR="00564657">
        <w:t xml:space="preserve">in gasoline. </w:t>
      </w:r>
      <w:r w:rsidR="00E774AB">
        <w:t xml:space="preserve">You can use the </w:t>
      </w:r>
      <w:r w:rsidR="00B947C1">
        <w:t>conversion from the US DOE, that 1</w:t>
      </w:r>
      <w:r w:rsidR="005B6DC6">
        <w:t xml:space="preserve"> kW-hr equals </w:t>
      </w:r>
      <w:r w:rsidR="00516110">
        <w:t xml:space="preserve">0.030 </w:t>
      </w:r>
      <w:r w:rsidR="00B947C1">
        <w:t xml:space="preserve"> gasoline gallon equivalent</w:t>
      </w:r>
      <w:r w:rsidR="005B6DC6">
        <w:t>.</w:t>
      </w:r>
      <w:r w:rsidR="005B6DC6">
        <w:fldChar w:fldCharType="begin"/>
      </w:r>
      <w:r w:rsidR="005B6DC6">
        <w:instrText xml:space="preserve"> ADDIN ZOTERO_ITEM CSL_CITATION {"citationID":"U7lVDXMA","properties":{"formattedCitation":"[14]","plainCitation":"[14]","noteIndex":0},"citationItems":[{"id":5442,"uris":["http://zotero.org/users/9451857/items/AC5JV5CU"],"itemData":{"id":5442,"type":"webpage","language":"en","title":"Alternative Fuels Data Center: Fuel Properties Comparison","title-short":"Alternative Fuels Data Center","URL":"https://afdc.energy.gov/fuels/properties","author":[{"family":"US DOE","given":""}],"accessed":{"date-parts":[["2022",9,9]]}}}],"schema":"https://github.com/citation-style-language/schema/raw/master/csl-citation.json"} </w:instrText>
      </w:r>
      <w:r w:rsidR="005B6DC6">
        <w:fldChar w:fldCharType="separate"/>
      </w:r>
      <w:r w:rsidR="005B6DC6" w:rsidRPr="005B6DC6">
        <w:rPr>
          <w:rFonts w:ascii="Calibri" w:hAnsi="Calibri" w:cs="Calibri"/>
        </w:rPr>
        <w:t>[14]</w:t>
      </w:r>
      <w:r w:rsidR="005B6DC6">
        <w:fldChar w:fldCharType="end"/>
      </w:r>
      <w:r w:rsidR="005B6DC6">
        <w:t xml:space="preserve"> </w:t>
      </w:r>
    </w:p>
    <w:p w14:paraId="494760BF" w14:textId="52575F85" w:rsidR="00D2748C" w:rsidRDefault="00D2748C" w:rsidP="00712348">
      <w:pPr>
        <w:pStyle w:val="ListParagraph"/>
        <w:ind w:left="360"/>
      </w:pPr>
    </w:p>
    <w:p w14:paraId="49EB2F8F" w14:textId="5FBA2138" w:rsidR="00D145CE" w:rsidRDefault="00787166" w:rsidP="00712348">
      <w:pPr>
        <w:pStyle w:val="ListParagraph"/>
        <w:ind w:left="360"/>
      </w:pPr>
      <w:r>
        <w:t>You can obtain the CO</w:t>
      </w:r>
      <w:r w:rsidRPr="006754FC">
        <w:rPr>
          <w:vertAlign w:val="subscript"/>
        </w:rPr>
        <w:t>2</w:t>
      </w:r>
      <w:r>
        <w:t xml:space="preserve"> emissions</w:t>
      </w:r>
      <w:r w:rsidR="00645B32">
        <w:t xml:space="preserve"> per kW-hr</w:t>
      </w:r>
      <w:r>
        <w:t xml:space="preserve"> produced from coal and natural gas from </w:t>
      </w:r>
      <w:r w:rsidR="004B30AA">
        <w:t xml:space="preserve">this webpage from </w:t>
      </w:r>
      <w:r w:rsidR="00153C3E">
        <w:t>the EIA</w:t>
      </w:r>
      <w:r w:rsidR="00D145CE">
        <w:t>.</w:t>
      </w:r>
      <w:r w:rsidR="004B30AA">
        <w:fldChar w:fldCharType="begin"/>
      </w:r>
      <w:r w:rsidR="00974707">
        <w:instrText xml:space="preserve"> ADDIN ZOTERO_ITEM CSL_CITATION {"citationID":"qflN3NhN","properties":{"formattedCitation":"[18]","plainCitation":"[18]","noteIndex":0},"citationItems":[{"id":5509,"uris":["http://zotero.org/users/9451857/items/8FKKZNT5"],"itemData":{"id":5509,"type":"webpage","abstract":"Energy Information Administration - EIA - Official Energy Statistics from the U.S. Government","title":"Frequently Asked Questions (FAQs) - U.S. Energy Information Administration (EIA). How much carbon dioxide is produced per kilowatthour of U.S. electricity generation?","URL":"https://www.eia.gov/tools/faqs/faq.php?id=74&amp;t=11","author":[{"family":"US EIA","given":""}],"accessed":{"date-parts":[["2022",9,13]]},"issued":{"date-parts":[["2021",11,4]]}}}],"schema":"https://github.com/citation-style-language/schema/raw/master/csl-citation.json"} </w:instrText>
      </w:r>
      <w:r w:rsidR="004B30AA">
        <w:fldChar w:fldCharType="separate"/>
      </w:r>
      <w:r w:rsidR="00974707" w:rsidRPr="00974707">
        <w:rPr>
          <w:rFonts w:ascii="Calibri" w:hAnsi="Calibri" w:cs="Calibri"/>
        </w:rPr>
        <w:t>[18]</w:t>
      </w:r>
      <w:r w:rsidR="004B30AA">
        <w:fldChar w:fldCharType="end"/>
      </w:r>
      <w:r w:rsidR="00D145CE">
        <w:t xml:space="preserve"> </w:t>
      </w:r>
    </w:p>
    <w:p w14:paraId="2B646612" w14:textId="45AC7C68" w:rsidR="00070AA1" w:rsidRDefault="00070AA1" w:rsidP="00712348">
      <w:pPr>
        <w:pStyle w:val="ListParagraph"/>
        <w:ind w:left="360"/>
      </w:pPr>
    </w:p>
    <w:p w14:paraId="052D80A5" w14:textId="0952FC62" w:rsidR="00070AA1" w:rsidRDefault="00070AA1" w:rsidP="006F4580">
      <w:pPr>
        <w:pStyle w:val="ListParagraph"/>
        <w:numPr>
          <w:ilvl w:val="1"/>
          <w:numId w:val="7"/>
        </w:numPr>
      </w:pPr>
      <w:r>
        <w:t xml:space="preserve">Which </w:t>
      </w:r>
      <w:r w:rsidR="00D84DEF">
        <w:t xml:space="preserve">of the three </w:t>
      </w:r>
      <w:r>
        <w:t>vehicle type</w:t>
      </w:r>
      <w:r w:rsidR="00D84DEF">
        <w:t>s</w:t>
      </w:r>
      <w:r>
        <w:t xml:space="preserve"> has the lowest CO</w:t>
      </w:r>
      <w:r w:rsidRPr="006754FC">
        <w:rPr>
          <w:vertAlign w:val="subscript"/>
        </w:rPr>
        <w:t>2</w:t>
      </w:r>
      <w:r>
        <w:t>/mile?</w:t>
      </w:r>
      <w:r w:rsidR="0093056E">
        <w:t xml:space="preserve"> Which one has the worst grams CO</w:t>
      </w:r>
      <w:r w:rsidR="0093056E" w:rsidRPr="006754FC">
        <w:rPr>
          <w:vertAlign w:val="subscript"/>
        </w:rPr>
        <w:t>2</w:t>
      </w:r>
      <w:r w:rsidR="0093056E">
        <w:t>/mile?</w:t>
      </w:r>
      <w:r>
        <w:t xml:space="preserve"> Does it depend on the source of electricity for the electric vehicles?</w:t>
      </w:r>
    </w:p>
    <w:p w14:paraId="3E25F6FE" w14:textId="73EE24DB" w:rsidR="00D145CE" w:rsidRDefault="00D145CE" w:rsidP="00712348">
      <w:pPr>
        <w:pStyle w:val="ListParagraph"/>
        <w:ind w:left="360"/>
      </w:pPr>
    </w:p>
    <w:p w14:paraId="1208E551" w14:textId="13B137F7" w:rsidR="002C38B8" w:rsidRPr="00725EB2" w:rsidRDefault="00725EB2" w:rsidP="00712348">
      <w:pPr>
        <w:pStyle w:val="ListParagraph"/>
        <w:ind w:left="360"/>
        <w:rPr>
          <w:color w:val="FF0000"/>
        </w:rPr>
      </w:pPr>
      <w:r>
        <w:rPr>
          <w:color w:val="FF0000"/>
        </w:rPr>
        <w:t>From the EIA FAQs [18], calculate</w:t>
      </w:r>
      <w:r w:rsidR="008C0F93">
        <w:rPr>
          <w:color w:val="FF0000"/>
        </w:rPr>
        <w:t xml:space="preserve"> the average</w:t>
      </w:r>
      <w:r>
        <w:rPr>
          <w:color w:val="FF0000"/>
        </w:rPr>
        <w:t xml:space="preserve"> CO2 g/kwh for coal and natural gas</w:t>
      </w:r>
      <w:r w:rsidR="008C0F93">
        <w:rPr>
          <w:color w:val="FF0000"/>
        </w:rPr>
        <w:t xml:space="preserve"> in the US. </w:t>
      </w:r>
      <w:r w:rsidR="00D14CC1">
        <w:rPr>
          <w:color w:val="FF0000"/>
        </w:rPr>
        <w:t xml:space="preserve">Note the natural gas is for independent electric </w:t>
      </w:r>
      <w:r w:rsidR="00407C06">
        <w:rPr>
          <w:color w:val="FF0000"/>
        </w:rPr>
        <w:t>generation and</w:t>
      </w:r>
      <w:r w:rsidR="00D14CC1">
        <w:rPr>
          <w:color w:val="FF0000"/>
        </w:rPr>
        <w:t xml:space="preserve"> does not include the improved efficiencies from co-generated heat and electricity like BYU’s co-generation plant.  </w:t>
      </w:r>
    </w:p>
    <w:tbl>
      <w:tblPr>
        <w:tblW w:w="8620" w:type="dxa"/>
        <w:tblLook w:val="04A0" w:firstRow="1" w:lastRow="0" w:firstColumn="1" w:lastColumn="0" w:noHBand="0" w:noVBand="1"/>
      </w:tblPr>
      <w:tblGrid>
        <w:gridCol w:w="1220"/>
        <w:gridCol w:w="3340"/>
        <w:gridCol w:w="1820"/>
        <w:gridCol w:w="1387"/>
        <w:gridCol w:w="1053"/>
      </w:tblGrid>
      <w:tr w:rsidR="002C38B8" w:rsidRPr="002C38B8" w14:paraId="76344A73" w14:textId="77777777" w:rsidTr="002C38B8">
        <w:trPr>
          <w:trHeight w:val="300"/>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CF848" w14:textId="77777777" w:rsidR="002C38B8" w:rsidRPr="002C38B8" w:rsidRDefault="002C38B8" w:rsidP="002C38B8">
            <w:pPr>
              <w:spacing w:after="0" w:line="240" w:lineRule="auto"/>
              <w:rPr>
                <w:rFonts w:ascii="Calibri" w:eastAsia="Times New Roman" w:hAnsi="Calibri" w:cs="Calibri"/>
                <w:color w:val="FF0000"/>
              </w:rPr>
            </w:pPr>
            <w:r w:rsidRPr="002C38B8">
              <w:rPr>
                <w:rFonts w:ascii="Calibri" w:eastAsia="Times New Roman" w:hAnsi="Calibri" w:cs="Calibri"/>
                <w:color w:val="FF0000"/>
              </w:rPr>
              <w:t> </w:t>
            </w:r>
          </w:p>
        </w:tc>
        <w:tc>
          <w:tcPr>
            <w:tcW w:w="3340" w:type="dxa"/>
            <w:tcBorders>
              <w:top w:val="single" w:sz="4" w:space="0" w:color="auto"/>
              <w:left w:val="nil"/>
              <w:bottom w:val="single" w:sz="4" w:space="0" w:color="auto"/>
              <w:right w:val="single" w:sz="4" w:space="0" w:color="auto"/>
            </w:tcBorders>
            <w:shd w:val="clear" w:color="auto" w:fill="auto"/>
            <w:noWrap/>
            <w:vAlign w:val="bottom"/>
            <w:hideMark/>
          </w:tcPr>
          <w:p w14:paraId="253DBB19" w14:textId="77777777" w:rsidR="002C38B8" w:rsidRPr="002C38B8" w:rsidRDefault="002C38B8" w:rsidP="002C38B8">
            <w:pPr>
              <w:spacing w:after="0" w:line="240" w:lineRule="auto"/>
              <w:rPr>
                <w:rFonts w:ascii="Calibri" w:eastAsia="Times New Roman" w:hAnsi="Calibri" w:cs="Calibri"/>
                <w:color w:val="FF0000"/>
              </w:rPr>
            </w:pPr>
            <w:r w:rsidRPr="002C38B8">
              <w:rPr>
                <w:rFonts w:ascii="Calibri" w:eastAsia="Times New Roman" w:hAnsi="Calibri" w:cs="Calibri"/>
                <w:color w:val="FF0000"/>
              </w:rPr>
              <w:t>Electricity generation million kWh</w:t>
            </w:r>
          </w:p>
        </w:tc>
        <w:tc>
          <w:tcPr>
            <w:tcW w:w="1820" w:type="dxa"/>
            <w:tcBorders>
              <w:top w:val="single" w:sz="4" w:space="0" w:color="auto"/>
              <w:left w:val="nil"/>
              <w:bottom w:val="single" w:sz="4" w:space="0" w:color="auto"/>
              <w:right w:val="single" w:sz="4" w:space="0" w:color="auto"/>
            </w:tcBorders>
            <w:shd w:val="clear" w:color="auto" w:fill="auto"/>
            <w:noWrap/>
            <w:vAlign w:val="bottom"/>
            <w:hideMark/>
          </w:tcPr>
          <w:p w14:paraId="4C3F78DC" w14:textId="77777777" w:rsidR="002C38B8" w:rsidRPr="002C38B8" w:rsidRDefault="002C38B8" w:rsidP="002C38B8">
            <w:pPr>
              <w:spacing w:after="0" w:line="240" w:lineRule="auto"/>
              <w:rPr>
                <w:rFonts w:ascii="Calibri" w:eastAsia="Times New Roman" w:hAnsi="Calibri" w:cs="Calibri"/>
                <w:color w:val="FF0000"/>
              </w:rPr>
            </w:pPr>
            <w:r w:rsidRPr="002C38B8">
              <w:rPr>
                <w:rFonts w:ascii="Calibri" w:eastAsia="Times New Roman" w:hAnsi="Calibri" w:cs="Calibri"/>
                <w:color w:val="FF0000"/>
              </w:rPr>
              <w:t>CO2 million metric tons</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3A0C7467" w14:textId="77777777" w:rsidR="002C38B8" w:rsidRPr="002C38B8" w:rsidRDefault="002C38B8" w:rsidP="002C38B8">
            <w:pPr>
              <w:spacing w:after="0" w:line="240" w:lineRule="auto"/>
              <w:rPr>
                <w:rFonts w:ascii="Calibri" w:eastAsia="Times New Roman" w:hAnsi="Calibri" w:cs="Calibri"/>
                <w:color w:val="FF0000"/>
              </w:rPr>
            </w:pPr>
            <w:r w:rsidRPr="002C38B8">
              <w:rPr>
                <w:rFonts w:ascii="Calibri" w:eastAsia="Times New Roman" w:hAnsi="Calibri" w:cs="Calibri"/>
                <w:color w:val="FF0000"/>
              </w:rPr>
              <w:t>CO2 metric tons/kwh</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ADA5D27" w14:textId="77777777" w:rsidR="002C38B8" w:rsidRPr="002C38B8" w:rsidRDefault="002C38B8" w:rsidP="002C38B8">
            <w:pPr>
              <w:spacing w:after="0" w:line="240" w:lineRule="auto"/>
              <w:rPr>
                <w:rFonts w:ascii="Calibri" w:eastAsia="Times New Roman" w:hAnsi="Calibri" w:cs="Calibri"/>
                <w:color w:val="FF0000"/>
              </w:rPr>
            </w:pPr>
            <w:r w:rsidRPr="002C38B8">
              <w:rPr>
                <w:rFonts w:ascii="Calibri" w:eastAsia="Times New Roman" w:hAnsi="Calibri" w:cs="Calibri"/>
                <w:color w:val="FF0000"/>
              </w:rPr>
              <w:t>CO2 g/</w:t>
            </w:r>
            <w:proofErr w:type="spellStart"/>
            <w:r w:rsidRPr="002C38B8">
              <w:rPr>
                <w:rFonts w:ascii="Calibri" w:eastAsia="Times New Roman" w:hAnsi="Calibri" w:cs="Calibri"/>
                <w:color w:val="FF0000"/>
              </w:rPr>
              <w:t>kw-hr</w:t>
            </w:r>
            <w:proofErr w:type="spellEnd"/>
          </w:p>
        </w:tc>
      </w:tr>
      <w:tr w:rsidR="002C38B8" w:rsidRPr="002C38B8" w14:paraId="5BA9F617" w14:textId="77777777" w:rsidTr="002C38B8">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F192133" w14:textId="77777777" w:rsidR="002C38B8" w:rsidRPr="002C38B8" w:rsidRDefault="002C38B8" w:rsidP="002C38B8">
            <w:pPr>
              <w:spacing w:after="0" w:line="240" w:lineRule="auto"/>
              <w:rPr>
                <w:rFonts w:ascii="Calibri" w:eastAsia="Times New Roman" w:hAnsi="Calibri" w:cs="Calibri"/>
                <w:color w:val="FF0000"/>
              </w:rPr>
            </w:pPr>
            <w:r w:rsidRPr="002C38B8">
              <w:rPr>
                <w:rFonts w:ascii="Calibri" w:eastAsia="Times New Roman" w:hAnsi="Calibri" w:cs="Calibri"/>
                <w:color w:val="FF0000"/>
              </w:rPr>
              <w:t>coal</w:t>
            </w:r>
          </w:p>
        </w:tc>
        <w:tc>
          <w:tcPr>
            <w:tcW w:w="3340" w:type="dxa"/>
            <w:tcBorders>
              <w:top w:val="nil"/>
              <w:left w:val="nil"/>
              <w:bottom w:val="single" w:sz="4" w:space="0" w:color="auto"/>
              <w:right w:val="single" w:sz="4" w:space="0" w:color="auto"/>
            </w:tcBorders>
            <w:shd w:val="clear" w:color="auto" w:fill="auto"/>
            <w:noWrap/>
            <w:vAlign w:val="bottom"/>
            <w:hideMark/>
          </w:tcPr>
          <w:p w14:paraId="121B9273" w14:textId="77777777" w:rsidR="002C38B8" w:rsidRPr="002C38B8" w:rsidRDefault="002C38B8" w:rsidP="002C38B8">
            <w:pPr>
              <w:spacing w:after="0" w:line="240" w:lineRule="auto"/>
              <w:jc w:val="right"/>
              <w:rPr>
                <w:rFonts w:ascii="Calibri" w:eastAsia="Times New Roman" w:hAnsi="Calibri" w:cs="Calibri"/>
                <w:color w:val="FF0000"/>
              </w:rPr>
            </w:pPr>
            <w:r w:rsidRPr="002C38B8">
              <w:rPr>
                <w:rFonts w:ascii="Calibri" w:eastAsia="Times New Roman" w:hAnsi="Calibri" w:cs="Calibri"/>
                <w:color w:val="FF0000"/>
              </w:rPr>
              <w:t>757,763</w:t>
            </w:r>
          </w:p>
        </w:tc>
        <w:tc>
          <w:tcPr>
            <w:tcW w:w="1820" w:type="dxa"/>
            <w:tcBorders>
              <w:top w:val="nil"/>
              <w:left w:val="nil"/>
              <w:bottom w:val="single" w:sz="4" w:space="0" w:color="auto"/>
              <w:right w:val="single" w:sz="4" w:space="0" w:color="auto"/>
            </w:tcBorders>
            <w:shd w:val="clear" w:color="auto" w:fill="auto"/>
            <w:noWrap/>
            <w:vAlign w:val="bottom"/>
            <w:hideMark/>
          </w:tcPr>
          <w:p w14:paraId="46CDEEFD" w14:textId="77777777" w:rsidR="002C38B8" w:rsidRPr="002C38B8" w:rsidRDefault="002C38B8" w:rsidP="002C38B8">
            <w:pPr>
              <w:spacing w:after="0" w:line="240" w:lineRule="auto"/>
              <w:jc w:val="right"/>
              <w:rPr>
                <w:rFonts w:ascii="Calibri" w:eastAsia="Times New Roman" w:hAnsi="Calibri" w:cs="Calibri"/>
                <w:color w:val="FF0000"/>
              </w:rPr>
            </w:pPr>
            <w:r w:rsidRPr="002C38B8">
              <w:rPr>
                <w:rFonts w:ascii="Calibri" w:eastAsia="Times New Roman" w:hAnsi="Calibri" w:cs="Calibri"/>
                <w:color w:val="FF0000"/>
              </w:rPr>
              <w:t>767.00</w:t>
            </w:r>
          </w:p>
        </w:tc>
        <w:tc>
          <w:tcPr>
            <w:tcW w:w="1280" w:type="dxa"/>
            <w:tcBorders>
              <w:top w:val="nil"/>
              <w:left w:val="nil"/>
              <w:bottom w:val="single" w:sz="4" w:space="0" w:color="auto"/>
              <w:right w:val="single" w:sz="4" w:space="0" w:color="auto"/>
            </w:tcBorders>
            <w:shd w:val="clear" w:color="auto" w:fill="auto"/>
            <w:noWrap/>
            <w:vAlign w:val="bottom"/>
            <w:hideMark/>
          </w:tcPr>
          <w:p w14:paraId="65563600" w14:textId="77777777" w:rsidR="002C38B8" w:rsidRPr="002C38B8" w:rsidRDefault="002C38B8" w:rsidP="002C38B8">
            <w:pPr>
              <w:spacing w:after="0" w:line="240" w:lineRule="auto"/>
              <w:jc w:val="right"/>
              <w:rPr>
                <w:rFonts w:ascii="Calibri" w:eastAsia="Times New Roman" w:hAnsi="Calibri" w:cs="Calibri"/>
                <w:color w:val="FF0000"/>
              </w:rPr>
            </w:pPr>
            <w:r w:rsidRPr="002C38B8">
              <w:rPr>
                <w:rFonts w:ascii="Calibri" w:eastAsia="Times New Roman" w:hAnsi="Calibri" w:cs="Calibri"/>
                <w:color w:val="FF0000"/>
              </w:rPr>
              <w:t>0.00101219</w:t>
            </w:r>
          </w:p>
        </w:tc>
        <w:tc>
          <w:tcPr>
            <w:tcW w:w="960" w:type="dxa"/>
            <w:tcBorders>
              <w:top w:val="nil"/>
              <w:left w:val="nil"/>
              <w:bottom w:val="single" w:sz="4" w:space="0" w:color="auto"/>
              <w:right w:val="single" w:sz="4" w:space="0" w:color="auto"/>
            </w:tcBorders>
            <w:shd w:val="clear" w:color="auto" w:fill="auto"/>
            <w:noWrap/>
            <w:vAlign w:val="bottom"/>
            <w:hideMark/>
          </w:tcPr>
          <w:p w14:paraId="376292E4" w14:textId="77777777" w:rsidR="002C38B8" w:rsidRPr="002C38B8" w:rsidRDefault="002C38B8" w:rsidP="002C38B8">
            <w:pPr>
              <w:spacing w:after="0" w:line="240" w:lineRule="auto"/>
              <w:jc w:val="right"/>
              <w:rPr>
                <w:rFonts w:ascii="Calibri" w:eastAsia="Times New Roman" w:hAnsi="Calibri" w:cs="Calibri"/>
                <w:color w:val="FF0000"/>
              </w:rPr>
            </w:pPr>
            <w:r w:rsidRPr="002C38B8">
              <w:rPr>
                <w:rFonts w:ascii="Calibri" w:eastAsia="Times New Roman" w:hAnsi="Calibri" w:cs="Calibri"/>
                <w:color w:val="FF0000"/>
              </w:rPr>
              <w:t>1012.19</w:t>
            </w:r>
          </w:p>
        </w:tc>
      </w:tr>
      <w:tr w:rsidR="002C38B8" w:rsidRPr="002C38B8" w14:paraId="7B9A3448" w14:textId="77777777" w:rsidTr="002C38B8">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252B237" w14:textId="77777777" w:rsidR="002C38B8" w:rsidRPr="002C38B8" w:rsidRDefault="002C38B8" w:rsidP="002C38B8">
            <w:pPr>
              <w:spacing w:after="0" w:line="240" w:lineRule="auto"/>
              <w:rPr>
                <w:rFonts w:ascii="Calibri" w:eastAsia="Times New Roman" w:hAnsi="Calibri" w:cs="Calibri"/>
                <w:color w:val="FF0000"/>
              </w:rPr>
            </w:pPr>
            <w:r w:rsidRPr="002C38B8">
              <w:rPr>
                <w:rFonts w:ascii="Calibri" w:eastAsia="Times New Roman" w:hAnsi="Calibri" w:cs="Calibri"/>
                <w:color w:val="FF0000"/>
              </w:rPr>
              <w:t>natural gas</w:t>
            </w:r>
          </w:p>
        </w:tc>
        <w:tc>
          <w:tcPr>
            <w:tcW w:w="3340" w:type="dxa"/>
            <w:tcBorders>
              <w:top w:val="nil"/>
              <w:left w:val="nil"/>
              <w:bottom w:val="single" w:sz="4" w:space="0" w:color="auto"/>
              <w:right w:val="single" w:sz="4" w:space="0" w:color="auto"/>
            </w:tcBorders>
            <w:shd w:val="clear" w:color="auto" w:fill="auto"/>
            <w:noWrap/>
            <w:vAlign w:val="bottom"/>
            <w:hideMark/>
          </w:tcPr>
          <w:p w14:paraId="598BA3FF" w14:textId="77777777" w:rsidR="002C38B8" w:rsidRPr="002C38B8" w:rsidRDefault="002C38B8" w:rsidP="002C38B8">
            <w:pPr>
              <w:spacing w:after="0" w:line="240" w:lineRule="auto"/>
              <w:jc w:val="right"/>
              <w:rPr>
                <w:rFonts w:ascii="Calibri" w:eastAsia="Times New Roman" w:hAnsi="Calibri" w:cs="Calibri"/>
                <w:color w:val="FF0000"/>
              </w:rPr>
            </w:pPr>
            <w:r w:rsidRPr="002C38B8">
              <w:rPr>
                <w:rFonts w:ascii="Calibri" w:eastAsia="Times New Roman" w:hAnsi="Calibri" w:cs="Calibri"/>
                <w:color w:val="FF0000"/>
              </w:rPr>
              <w:t>1,402,438</w:t>
            </w:r>
          </w:p>
        </w:tc>
        <w:tc>
          <w:tcPr>
            <w:tcW w:w="1820" w:type="dxa"/>
            <w:tcBorders>
              <w:top w:val="nil"/>
              <w:left w:val="nil"/>
              <w:bottom w:val="single" w:sz="4" w:space="0" w:color="auto"/>
              <w:right w:val="single" w:sz="4" w:space="0" w:color="auto"/>
            </w:tcBorders>
            <w:shd w:val="clear" w:color="auto" w:fill="auto"/>
            <w:noWrap/>
            <w:vAlign w:val="bottom"/>
            <w:hideMark/>
          </w:tcPr>
          <w:p w14:paraId="5D1F5A6E" w14:textId="77777777" w:rsidR="002C38B8" w:rsidRPr="002C38B8" w:rsidRDefault="002C38B8" w:rsidP="002C38B8">
            <w:pPr>
              <w:spacing w:after="0" w:line="240" w:lineRule="auto"/>
              <w:jc w:val="right"/>
              <w:rPr>
                <w:rFonts w:ascii="Calibri" w:eastAsia="Times New Roman" w:hAnsi="Calibri" w:cs="Calibri"/>
                <w:color w:val="FF0000"/>
              </w:rPr>
            </w:pPr>
            <w:r w:rsidRPr="002C38B8">
              <w:rPr>
                <w:rFonts w:ascii="Calibri" w:eastAsia="Times New Roman" w:hAnsi="Calibri" w:cs="Calibri"/>
                <w:color w:val="FF0000"/>
              </w:rPr>
              <w:t>576.00</w:t>
            </w:r>
          </w:p>
        </w:tc>
        <w:tc>
          <w:tcPr>
            <w:tcW w:w="1280" w:type="dxa"/>
            <w:tcBorders>
              <w:top w:val="nil"/>
              <w:left w:val="nil"/>
              <w:bottom w:val="single" w:sz="4" w:space="0" w:color="auto"/>
              <w:right w:val="single" w:sz="4" w:space="0" w:color="auto"/>
            </w:tcBorders>
            <w:shd w:val="clear" w:color="auto" w:fill="auto"/>
            <w:noWrap/>
            <w:vAlign w:val="bottom"/>
            <w:hideMark/>
          </w:tcPr>
          <w:p w14:paraId="16DD2447" w14:textId="77777777" w:rsidR="002C38B8" w:rsidRPr="002C38B8" w:rsidRDefault="002C38B8" w:rsidP="002C38B8">
            <w:pPr>
              <w:spacing w:after="0" w:line="240" w:lineRule="auto"/>
              <w:jc w:val="right"/>
              <w:rPr>
                <w:rFonts w:ascii="Calibri" w:eastAsia="Times New Roman" w:hAnsi="Calibri" w:cs="Calibri"/>
                <w:color w:val="FF0000"/>
              </w:rPr>
            </w:pPr>
            <w:r w:rsidRPr="002C38B8">
              <w:rPr>
                <w:rFonts w:ascii="Calibri" w:eastAsia="Times New Roman" w:hAnsi="Calibri" w:cs="Calibri"/>
                <w:color w:val="FF0000"/>
              </w:rPr>
              <w:t>0.000410713</w:t>
            </w:r>
          </w:p>
        </w:tc>
        <w:tc>
          <w:tcPr>
            <w:tcW w:w="960" w:type="dxa"/>
            <w:tcBorders>
              <w:top w:val="nil"/>
              <w:left w:val="nil"/>
              <w:bottom w:val="single" w:sz="4" w:space="0" w:color="auto"/>
              <w:right w:val="single" w:sz="4" w:space="0" w:color="auto"/>
            </w:tcBorders>
            <w:shd w:val="clear" w:color="auto" w:fill="auto"/>
            <w:noWrap/>
            <w:vAlign w:val="bottom"/>
            <w:hideMark/>
          </w:tcPr>
          <w:p w14:paraId="3CC56400" w14:textId="77777777" w:rsidR="002C38B8" w:rsidRPr="002C38B8" w:rsidRDefault="002C38B8" w:rsidP="002C38B8">
            <w:pPr>
              <w:spacing w:after="0" w:line="240" w:lineRule="auto"/>
              <w:jc w:val="right"/>
              <w:rPr>
                <w:rFonts w:ascii="Calibri" w:eastAsia="Times New Roman" w:hAnsi="Calibri" w:cs="Calibri"/>
                <w:color w:val="FF0000"/>
              </w:rPr>
            </w:pPr>
            <w:r w:rsidRPr="002C38B8">
              <w:rPr>
                <w:rFonts w:ascii="Calibri" w:eastAsia="Times New Roman" w:hAnsi="Calibri" w:cs="Calibri"/>
                <w:color w:val="FF0000"/>
              </w:rPr>
              <w:t>410.7133</w:t>
            </w:r>
          </w:p>
        </w:tc>
      </w:tr>
    </w:tbl>
    <w:p w14:paraId="54803595" w14:textId="3AFEA8D4" w:rsidR="00C752B4" w:rsidRDefault="00C752B4" w:rsidP="00712348">
      <w:pPr>
        <w:pStyle w:val="ListParagraph"/>
        <w:ind w:left="360"/>
      </w:pPr>
    </w:p>
    <w:p w14:paraId="569FA535" w14:textId="148E0E8E" w:rsidR="002C38B8" w:rsidRDefault="002C38B8" w:rsidP="00712348">
      <w:pPr>
        <w:pStyle w:val="ListParagraph"/>
        <w:ind w:left="360"/>
      </w:pPr>
    </w:p>
    <w:p w14:paraId="28D12299" w14:textId="4BEE0354" w:rsidR="00E40CFA" w:rsidRDefault="00E40CFA" w:rsidP="00712348">
      <w:pPr>
        <w:pStyle w:val="ListParagraph"/>
        <w:ind w:left="360"/>
        <w:rPr>
          <w:color w:val="FF0000"/>
        </w:rPr>
      </w:pPr>
      <w:r w:rsidRPr="00D77119">
        <w:rPr>
          <w:color w:val="FF0000"/>
        </w:rPr>
        <w:t>Using the CO2 g/</w:t>
      </w:r>
      <w:proofErr w:type="spellStart"/>
      <w:r w:rsidRPr="00D77119">
        <w:rPr>
          <w:color w:val="FF0000"/>
        </w:rPr>
        <w:t>kw-hr</w:t>
      </w:r>
      <w:proofErr w:type="spellEnd"/>
      <w:r w:rsidRPr="00D77119">
        <w:rPr>
          <w:color w:val="FF0000"/>
        </w:rPr>
        <w:t xml:space="preserve"> numbers, and the </w:t>
      </w:r>
      <w:r w:rsidR="00D77119" w:rsidRPr="00D77119">
        <w:rPr>
          <w:color w:val="FF0000"/>
        </w:rPr>
        <w:t xml:space="preserve">1 </w:t>
      </w:r>
      <w:proofErr w:type="spellStart"/>
      <w:r w:rsidR="00D77119" w:rsidRPr="00D77119">
        <w:rPr>
          <w:color w:val="FF0000"/>
        </w:rPr>
        <w:t>kw-hr</w:t>
      </w:r>
      <w:proofErr w:type="spellEnd"/>
      <w:r w:rsidR="00D77119" w:rsidRPr="00D77119">
        <w:rPr>
          <w:color w:val="FF0000"/>
        </w:rPr>
        <w:t xml:space="preserve"> = 0.03 gallons of gasoline, we can calculate the CO2/mile. </w:t>
      </w:r>
    </w:p>
    <w:p w14:paraId="0502955F" w14:textId="4F29078C" w:rsidR="00D84EA8" w:rsidRDefault="00D84EA8" w:rsidP="00712348">
      <w:pPr>
        <w:pStyle w:val="ListParagraph"/>
        <w:ind w:left="360"/>
        <w:rPr>
          <w:color w:val="FF0000"/>
        </w:rPr>
      </w:pPr>
    </w:p>
    <w:p w14:paraId="74135BE0" w14:textId="685A4CC0" w:rsidR="00D84EA8" w:rsidRDefault="00D84EA8" w:rsidP="00712348">
      <w:pPr>
        <w:pStyle w:val="ListParagraph"/>
        <w:ind w:left="360"/>
        <w:rPr>
          <w:color w:val="FF0000"/>
        </w:rPr>
      </w:pPr>
      <w:r>
        <w:rPr>
          <w:color w:val="FF0000"/>
        </w:rPr>
        <w:t xml:space="preserve">For </w:t>
      </w:r>
      <w:r w:rsidR="00F32503">
        <w:rPr>
          <w:color w:val="FF0000"/>
        </w:rPr>
        <w:t xml:space="preserve">ICE and hybrid vehicles, use the CO2/gallon provided in </w:t>
      </w:r>
      <w:r w:rsidR="00476621">
        <w:rPr>
          <w:color w:val="FF0000"/>
        </w:rPr>
        <w:t xml:space="preserve">Question 1 for gasoline:  </w:t>
      </w:r>
    </w:p>
    <w:tbl>
      <w:tblPr>
        <w:tblStyle w:val="TableGrid"/>
        <w:tblW w:w="0" w:type="auto"/>
        <w:tblLook w:val="04A0" w:firstRow="1" w:lastRow="0" w:firstColumn="1" w:lastColumn="0" w:noHBand="0" w:noVBand="1"/>
      </w:tblPr>
      <w:tblGrid>
        <w:gridCol w:w="1674"/>
        <w:gridCol w:w="1897"/>
      </w:tblGrid>
      <w:tr w:rsidR="00476621" w:rsidRPr="00476621" w14:paraId="6A138EC1" w14:textId="77777777" w:rsidTr="00476621">
        <w:trPr>
          <w:trHeight w:val="290"/>
        </w:trPr>
        <w:tc>
          <w:tcPr>
            <w:tcW w:w="1674" w:type="dxa"/>
            <w:noWrap/>
            <w:hideMark/>
          </w:tcPr>
          <w:p w14:paraId="5A3FED4B" w14:textId="77777777" w:rsidR="00F32503" w:rsidRPr="00476621" w:rsidRDefault="00F32503" w:rsidP="00071435">
            <w:pPr>
              <w:ind w:left="720"/>
              <w:rPr>
                <w:color w:val="FF0000"/>
              </w:rPr>
            </w:pPr>
            <w:r w:rsidRPr="00476621">
              <w:rPr>
                <w:color w:val="FF0000"/>
              </w:rPr>
              <w:t> </w:t>
            </w:r>
          </w:p>
        </w:tc>
        <w:tc>
          <w:tcPr>
            <w:tcW w:w="1897" w:type="dxa"/>
            <w:noWrap/>
            <w:hideMark/>
          </w:tcPr>
          <w:p w14:paraId="617F41FE" w14:textId="77777777" w:rsidR="00F32503" w:rsidRPr="00476621" w:rsidRDefault="00F32503" w:rsidP="00071435">
            <w:pPr>
              <w:ind w:left="720"/>
              <w:rPr>
                <w:color w:val="FF0000"/>
              </w:rPr>
            </w:pPr>
            <w:r w:rsidRPr="00476621">
              <w:rPr>
                <w:color w:val="FF0000"/>
              </w:rPr>
              <w:t>Grams of CO</w:t>
            </w:r>
            <w:r w:rsidRPr="00476621">
              <w:rPr>
                <w:color w:val="FF0000"/>
                <w:vertAlign w:val="subscript"/>
              </w:rPr>
              <w:t>2</w:t>
            </w:r>
            <w:r w:rsidRPr="00476621">
              <w:rPr>
                <w:color w:val="FF0000"/>
              </w:rPr>
              <w:t>/gallon</w:t>
            </w:r>
          </w:p>
        </w:tc>
      </w:tr>
      <w:tr w:rsidR="00476621" w:rsidRPr="00476621" w14:paraId="336C7BDA" w14:textId="77777777" w:rsidTr="00476621">
        <w:trPr>
          <w:trHeight w:val="290"/>
        </w:trPr>
        <w:tc>
          <w:tcPr>
            <w:tcW w:w="1674" w:type="dxa"/>
            <w:noWrap/>
            <w:hideMark/>
          </w:tcPr>
          <w:p w14:paraId="0B586805" w14:textId="77777777" w:rsidR="00F32503" w:rsidRPr="00476621" w:rsidRDefault="00F32503" w:rsidP="00071435">
            <w:pPr>
              <w:ind w:left="720"/>
              <w:rPr>
                <w:color w:val="FF0000"/>
              </w:rPr>
            </w:pPr>
            <w:r w:rsidRPr="00476621">
              <w:rPr>
                <w:color w:val="FF0000"/>
              </w:rPr>
              <w:t>gasoline</w:t>
            </w:r>
          </w:p>
        </w:tc>
        <w:tc>
          <w:tcPr>
            <w:tcW w:w="1897" w:type="dxa"/>
            <w:noWrap/>
            <w:hideMark/>
          </w:tcPr>
          <w:p w14:paraId="599B3C7D" w14:textId="77777777" w:rsidR="00F32503" w:rsidRPr="00476621" w:rsidRDefault="00F32503" w:rsidP="00071435">
            <w:pPr>
              <w:ind w:left="720"/>
              <w:rPr>
                <w:color w:val="FF0000"/>
              </w:rPr>
            </w:pPr>
            <w:r w:rsidRPr="00476621">
              <w:rPr>
                <w:color w:val="FF0000"/>
              </w:rPr>
              <w:t>8,887</w:t>
            </w:r>
          </w:p>
        </w:tc>
      </w:tr>
      <w:tr w:rsidR="00476621" w:rsidRPr="00476621" w14:paraId="3DD859D5" w14:textId="77777777" w:rsidTr="00476621">
        <w:trPr>
          <w:trHeight w:val="290"/>
        </w:trPr>
        <w:tc>
          <w:tcPr>
            <w:tcW w:w="1674" w:type="dxa"/>
            <w:noWrap/>
            <w:hideMark/>
          </w:tcPr>
          <w:p w14:paraId="63D81802" w14:textId="77777777" w:rsidR="00F32503" w:rsidRPr="00476621" w:rsidRDefault="00F32503" w:rsidP="00071435">
            <w:pPr>
              <w:ind w:left="720"/>
              <w:rPr>
                <w:color w:val="FF0000"/>
              </w:rPr>
            </w:pPr>
            <w:r w:rsidRPr="00476621">
              <w:rPr>
                <w:color w:val="FF0000"/>
              </w:rPr>
              <w:t>diesel</w:t>
            </w:r>
          </w:p>
        </w:tc>
        <w:tc>
          <w:tcPr>
            <w:tcW w:w="1897" w:type="dxa"/>
            <w:noWrap/>
            <w:hideMark/>
          </w:tcPr>
          <w:p w14:paraId="741DFF4E" w14:textId="77777777" w:rsidR="00F32503" w:rsidRPr="00476621" w:rsidRDefault="00F32503" w:rsidP="00071435">
            <w:pPr>
              <w:ind w:left="720"/>
              <w:rPr>
                <w:color w:val="FF0000"/>
              </w:rPr>
            </w:pPr>
            <w:r w:rsidRPr="00476621">
              <w:rPr>
                <w:color w:val="FF0000"/>
              </w:rPr>
              <w:t>10,180</w:t>
            </w:r>
          </w:p>
        </w:tc>
      </w:tr>
    </w:tbl>
    <w:p w14:paraId="01B6243C" w14:textId="7334A82D" w:rsidR="002C38B8" w:rsidRDefault="002C38B8" w:rsidP="00712348">
      <w:pPr>
        <w:pStyle w:val="ListParagraph"/>
        <w:ind w:left="360"/>
      </w:pPr>
    </w:p>
    <w:p w14:paraId="4624AFEC" w14:textId="77777777" w:rsidR="00476621" w:rsidRDefault="00476621" w:rsidP="00712348">
      <w:pPr>
        <w:pStyle w:val="ListParagraph"/>
        <w:ind w:left="360"/>
      </w:pPr>
    </w:p>
    <w:tbl>
      <w:tblPr>
        <w:tblW w:w="9440" w:type="dxa"/>
        <w:tblLook w:val="04A0" w:firstRow="1" w:lastRow="0" w:firstColumn="1" w:lastColumn="0" w:noHBand="0" w:noVBand="1"/>
      </w:tblPr>
      <w:tblGrid>
        <w:gridCol w:w="3700"/>
        <w:gridCol w:w="960"/>
        <w:gridCol w:w="1229"/>
        <w:gridCol w:w="1140"/>
        <w:gridCol w:w="1280"/>
        <w:gridCol w:w="1400"/>
      </w:tblGrid>
      <w:tr w:rsidR="00717699" w:rsidRPr="00717699" w14:paraId="2AD20F78" w14:textId="77777777" w:rsidTr="00717699">
        <w:trPr>
          <w:trHeight w:val="315"/>
        </w:trPr>
        <w:tc>
          <w:tcPr>
            <w:tcW w:w="3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6ED7B"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4D15070" w14:textId="77777777" w:rsidR="00717699" w:rsidRPr="00717699" w:rsidRDefault="00717699" w:rsidP="00717699">
            <w:pPr>
              <w:spacing w:after="0" w:line="240" w:lineRule="auto"/>
              <w:rPr>
                <w:rFonts w:ascii="Calibri" w:eastAsia="Times New Roman" w:hAnsi="Calibri" w:cs="Calibri"/>
                <w:color w:val="FF0000"/>
              </w:rPr>
            </w:pPr>
            <w:proofErr w:type="spellStart"/>
            <w:r w:rsidRPr="00717699">
              <w:rPr>
                <w:rFonts w:ascii="Calibri" w:eastAsia="Times New Roman" w:hAnsi="Calibri" w:cs="Calibri"/>
                <w:color w:val="FF0000"/>
              </w:rPr>
              <w:t>mpge</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D07C0D7" w14:textId="3A7D7B63" w:rsidR="00717699" w:rsidRPr="00717699" w:rsidRDefault="00D77119" w:rsidP="00717699">
            <w:pPr>
              <w:spacing w:after="0" w:line="240" w:lineRule="auto"/>
              <w:rPr>
                <w:rFonts w:ascii="Calibri" w:eastAsia="Times New Roman" w:hAnsi="Calibri" w:cs="Calibri"/>
                <w:color w:val="FF0000"/>
              </w:rPr>
            </w:pPr>
            <w:r>
              <w:rPr>
                <w:rFonts w:ascii="Calibri" w:eastAsia="Times New Roman" w:hAnsi="Calibri" w:cs="Calibri"/>
                <w:color w:val="FF0000"/>
              </w:rPr>
              <w:t>gallon</w:t>
            </w:r>
            <w:r w:rsidR="00717699" w:rsidRPr="00717699">
              <w:rPr>
                <w:rFonts w:ascii="Calibri" w:eastAsia="Times New Roman" w:hAnsi="Calibri" w:cs="Calibri"/>
                <w:color w:val="FF0000"/>
              </w:rPr>
              <w:t>/mile</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14:paraId="1D7DBE04" w14:textId="77777777" w:rsidR="00717699" w:rsidRPr="00717699" w:rsidRDefault="00717699" w:rsidP="00717699">
            <w:pPr>
              <w:spacing w:after="0" w:line="240" w:lineRule="auto"/>
              <w:rPr>
                <w:rFonts w:ascii="Calibri" w:eastAsia="Times New Roman" w:hAnsi="Calibri" w:cs="Calibri"/>
                <w:color w:val="FF0000"/>
              </w:rPr>
            </w:pPr>
            <w:proofErr w:type="spellStart"/>
            <w:r w:rsidRPr="00717699">
              <w:rPr>
                <w:rFonts w:ascii="Calibri" w:eastAsia="Times New Roman" w:hAnsi="Calibri" w:cs="Calibri"/>
                <w:color w:val="FF0000"/>
              </w:rPr>
              <w:t>kw-hr</w:t>
            </w:r>
            <w:proofErr w:type="spellEnd"/>
            <w:r w:rsidRPr="00717699">
              <w:rPr>
                <w:rFonts w:ascii="Calibri" w:eastAsia="Times New Roman" w:hAnsi="Calibri" w:cs="Calibri"/>
                <w:color w:val="FF0000"/>
              </w:rPr>
              <w:t>/mile</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7BEF64FC"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source</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2A0206F8"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g CO2/mile</w:t>
            </w:r>
          </w:p>
        </w:tc>
      </w:tr>
      <w:tr w:rsidR="00717699" w:rsidRPr="00717699" w14:paraId="18EC4E63" w14:textId="77777777" w:rsidTr="00717699">
        <w:trPr>
          <w:trHeight w:val="315"/>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14:paraId="57A82AFC"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Gasoline ICE Vehicles (Actual)</w:t>
            </w:r>
          </w:p>
        </w:tc>
        <w:tc>
          <w:tcPr>
            <w:tcW w:w="960" w:type="dxa"/>
            <w:tcBorders>
              <w:top w:val="nil"/>
              <w:left w:val="nil"/>
              <w:bottom w:val="single" w:sz="4" w:space="0" w:color="auto"/>
              <w:right w:val="single" w:sz="4" w:space="0" w:color="auto"/>
            </w:tcBorders>
            <w:shd w:val="clear" w:color="auto" w:fill="auto"/>
            <w:noWrap/>
            <w:vAlign w:val="bottom"/>
            <w:hideMark/>
          </w:tcPr>
          <w:p w14:paraId="6985EED2"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25.4</w:t>
            </w:r>
          </w:p>
        </w:tc>
        <w:tc>
          <w:tcPr>
            <w:tcW w:w="960" w:type="dxa"/>
            <w:tcBorders>
              <w:top w:val="nil"/>
              <w:left w:val="nil"/>
              <w:bottom w:val="single" w:sz="4" w:space="0" w:color="auto"/>
              <w:right w:val="single" w:sz="4" w:space="0" w:color="auto"/>
            </w:tcBorders>
            <w:shd w:val="clear" w:color="auto" w:fill="auto"/>
            <w:noWrap/>
            <w:vAlign w:val="bottom"/>
            <w:hideMark/>
          </w:tcPr>
          <w:p w14:paraId="5227CFFF"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0.039</w:t>
            </w:r>
          </w:p>
        </w:tc>
        <w:tc>
          <w:tcPr>
            <w:tcW w:w="1140" w:type="dxa"/>
            <w:tcBorders>
              <w:top w:val="nil"/>
              <w:left w:val="nil"/>
              <w:bottom w:val="single" w:sz="4" w:space="0" w:color="auto"/>
              <w:right w:val="single" w:sz="4" w:space="0" w:color="auto"/>
            </w:tcBorders>
            <w:shd w:val="clear" w:color="auto" w:fill="auto"/>
            <w:noWrap/>
            <w:vAlign w:val="bottom"/>
            <w:hideMark/>
          </w:tcPr>
          <w:p w14:paraId="5C633E14"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1.312</w:t>
            </w:r>
          </w:p>
        </w:tc>
        <w:tc>
          <w:tcPr>
            <w:tcW w:w="1280" w:type="dxa"/>
            <w:tcBorders>
              <w:top w:val="nil"/>
              <w:left w:val="nil"/>
              <w:bottom w:val="single" w:sz="4" w:space="0" w:color="auto"/>
              <w:right w:val="single" w:sz="4" w:space="0" w:color="auto"/>
            </w:tcBorders>
            <w:shd w:val="clear" w:color="auto" w:fill="auto"/>
            <w:noWrap/>
            <w:vAlign w:val="bottom"/>
            <w:hideMark/>
          </w:tcPr>
          <w:p w14:paraId="66517A4D"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fuel</w:t>
            </w:r>
          </w:p>
        </w:tc>
        <w:tc>
          <w:tcPr>
            <w:tcW w:w="1400" w:type="dxa"/>
            <w:tcBorders>
              <w:top w:val="nil"/>
              <w:left w:val="nil"/>
              <w:bottom w:val="single" w:sz="4" w:space="0" w:color="auto"/>
              <w:right w:val="single" w:sz="4" w:space="0" w:color="auto"/>
            </w:tcBorders>
            <w:shd w:val="clear" w:color="auto" w:fill="auto"/>
            <w:noWrap/>
            <w:vAlign w:val="bottom"/>
            <w:hideMark/>
          </w:tcPr>
          <w:p w14:paraId="5ECDD189"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349.9</w:t>
            </w:r>
          </w:p>
        </w:tc>
      </w:tr>
      <w:tr w:rsidR="00717699" w:rsidRPr="00717699" w14:paraId="3C1D89A6" w14:textId="77777777" w:rsidTr="00717699">
        <w:trPr>
          <w:trHeight w:val="300"/>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14:paraId="3C87E8BB"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Gasoline ICE Vehicles (2021 Predicted)</w:t>
            </w:r>
          </w:p>
        </w:tc>
        <w:tc>
          <w:tcPr>
            <w:tcW w:w="960" w:type="dxa"/>
            <w:tcBorders>
              <w:top w:val="nil"/>
              <w:left w:val="nil"/>
              <w:bottom w:val="single" w:sz="4" w:space="0" w:color="auto"/>
              <w:right w:val="single" w:sz="4" w:space="0" w:color="auto"/>
            </w:tcBorders>
            <w:shd w:val="clear" w:color="auto" w:fill="auto"/>
            <w:noWrap/>
            <w:vAlign w:val="bottom"/>
            <w:hideMark/>
          </w:tcPr>
          <w:p w14:paraId="44F833B0"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42.94</w:t>
            </w:r>
          </w:p>
        </w:tc>
        <w:tc>
          <w:tcPr>
            <w:tcW w:w="960" w:type="dxa"/>
            <w:tcBorders>
              <w:top w:val="nil"/>
              <w:left w:val="nil"/>
              <w:bottom w:val="single" w:sz="4" w:space="0" w:color="auto"/>
              <w:right w:val="single" w:sz="4" w:space="0" w:color="auto"/>
            </w:tcBorders>
            <w:shd w:val="clear" w:color="auto" w:fill="auto"/>
            <w:noWrap/>
            <w:vAlign w:val="bottom"/>
            <w:hideMark/>
          </w:tcPr>
          <w:p w14:paraId="00E3B40B"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0.023</w:t>
            </w:r>
          </w:p>
        </w:tc>
        <w:tc>
          <w:tcPr>
            <w:tcW w:w="1140" w:type="dxa"/>
            <w:tcBorders>
              <w:top w:val="nil"/>
              <w:left w:val="nil"/>
              <w:bottom w:val="single" w:sz="4" w:space="0" w:color="auto"/>
              <w:right w:val="single" w:sz="4" w:space="0" w:color="auto"/>
            </w:tcBorders>
            <w:shd w:val="clear" w:color="auto" w:fill="auto"/>
            <w:noWrap/>
            <w:vAlign w:val="bottom"/>
            <w:hideMark/>
          </w:tcPr>
          <w:p w14:paraId="3A7EB9F3"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0.776</w:t>
            </w:r>
          </w:p>
        </w:tc>
        <w:tc>
          <w:tcPr>
            <w:tcW w:w="1280" w:type="dxa"/>
            <w:tcBorders>
              <w:top w:val="nil"/>
              <w:left w:val="nil"/>
              <w:bottom w:val="single" w:sz="4" w:space="0" w:color="auto"/>
              <w:right w:val="single" w:sz="4" w:space="0" w:color="auto"/>
            </w:tcBorders>
            <w:shd w:val="clear" w:color="auto" w:fill="auto"/>
            <w:noWrap/>
            <w:vAlign w:val="bottom"/>
            <w:hideMark/>
          </w:tcPr>
          <w:p w14:paraId="2AB082B6"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fuel</w:t>
            </w:r>
          </w:p>
        </w:tc>
        <w:tc>
          <w:tcPr>
            <w:tcW w:w="1400" w:type="dxa"/>
            <w:tcBorders>
              <w:top w:val="nil"/>
              <w:left w:val="nil"/>
              <w:bottom w:val="single" w:sz="4" w:space="0" w:color="auto"/>
              <w:right w:val="single" w:sz="4" w:space="0" w:color="auto"/>
            </w:tcBorders>
            <w:shd w:val="clear" w:color="auto" w:fill="auto"/>
            <w:noWrap/>
            <w:vAlign w:val="bottom"/>
            <w:hideMark/>
          </w:tcPr>
          <w:p w14:paraId="5093407B"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207.0</w:t>
            </w:r>
          </w:p>
        </w:tc>
      </w:tr>
      <w:tr w:rsidR="00717699" w:rsidRPr="00717699" w14:paraId="0468DC40" w14:textId="77777777" w:rsidTr="00717699">
        <w:trPr>
          <w:trHeight w:val="300"/>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14:paraId="54366C69"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Electric-Gasoline</w:t>
            </w:r>
          </w:p>
        </w:tc>
        <w:tc>
          <w:tcPr>
            <w:tcW w:w="960" w:type="dxa"/>
            <w:tcBorders>
              <w:top w:val="nil"/>
              <w:left w:val="nil"/>
              <w:bottom w:val="single" w:sz="4" w:space="0" w:color="auto"/>
              <w:right w:val="single" w:sz="4" w:space="0" w:color="auto"/>
            </w:tcBorders>
            <w:shd w:val="clear" w:color="auto" w:fill="auto"/>
            <w:noWrap/>
            <w:vAlign w:val="bottom"/>
            <w:hideMark/>
          </w:tcPr>
          <w:p w14:paraId="46E9E072"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62.51</w:t>
            </w:r>
          </w:p>
        </w:tc>
        <w:tc>
          <w:tcPr>
            <w:tcW w:w="960" w:type="dxa"/>
            <w:tcBorders>
              <w:top w:val="nil"/>
              <w:left w:val="nil"/>
              <w:bottom w:val="single" w:sz="4" w:space="0" w:color="auto"/>
              <w:right w:val="single" w:sz="4" w:space="0" w:color="auto"/>
            </w:tcBorders>
            <w:shd w:val="clear" w:color="auto" w:fill="auto"/>
            <w:noWrap/>
            <w:vAlign w:val="bottom"/>
            <w:hideMark/>
          </w:tcPr>
          <w:p w14:paraId="15544943"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0.016</w:t>
            </w:r>
          </w:p>
        </w:tc>
        <w:tc>
          <w:tcPr>
            <w:tcW w:w="1140" w:type="dxa"/>
            <w:tcBorders>
              <w:top w:val="nil"/>
              <w:left w:val="nil"/>
              <w:bottom w:val="single" w:sz="4" w:space="0" w:color="auto"/>
              <w:right w:val="single" w:sz="4" w:space="0" w:color="auto"/>
            </w:tcBorders>
            <w:shd w:val="clear" w:color="auto" w:fill="auto"/>
            <w:noWrap/>
            <w:vAlign w:val="bottom"/>
            <w:hideMark/>
          </w:tcPr>
          <w:p w14:paraId="5D8B4CA1"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0.533</w:t>
            </w:r>
          </w:p>
        </w:tc>
        <w:tc>
          <w:tcPr>
            <w:tcW w:w="1280" w:type="dxa"/>
            <w:tcBorders>
              <w:top w:val="nil"/>
              <w:left w:val="nil"/>
              <w:bottom w:val="single" w:sz="4" w:space="0" w:color="auto"/>
              <w:right w:val="single" w:sz="4" w:space="0" w:color="auto"/>
            </w:tcBorders>
            <w:shd w:val="clear" w:color="auto" w:fill="auto"/>
            <w:noWrap/>
            <w:vAlign w:val="bottom"/>
            <w:hideMark/>
          </w:tcPr>
          <w:p w14:paraId="4407ACA8"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fuel</w:t>
            </w:r>
          </w:p>
        </w:tc>
        <w:tc>
          <w:tcPr>
            <w:tcW w:w="1400" w:type="dxa"/>
            <w:tcBorders>
              <w:top w:val="nil"/>
              <w:left w:val="nil"/>
              <w:bottom w:val="single" w:sz="4" w:space="0" w:color="auto"/>
              <w:right w:val="single" w:sz="4" w:space="0" w:color="auto"/>
            </w:tcBorders>
            <w:shd w:val="clear" w:color="auto" w:fill="auto"/>
            <w:noWrap/>
            <w:vAlign w:val="bottom"/>
            <w:hideMark/>
          </w:tcPr>
          <w:p w14:paraId="75777FA5"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142.2</w:t>
            </w:r>
          </w:p>
        </w:tc>
      </w:tr>
      <w:tr w:rsidR="00717699" w:rsidRPr="00717699" w14:paraId="08A16186" w14:textId="77777777" w:rsidTr="00717699">
        <w:trPr>
          <w:trHeight w:val="300"/>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14:paraId="45D627BD"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lastRenderedPageBreak/>
              <w:t>200 Mile Electric Vehicle</w:t>
            </w:r>
          </w:p>
        </w:tc>
        <w:tc>
          <w:tcPr>
            <w:tcW w:w="960" w:type="dxa"/>
            <w:tcBorders>
              <w:top w:val="nil"/>
              <w:left w:val="nil"/>
              <w:bottom w:val="single" w:sz="4" w:space="0" w:color="auto"/>
              <w:right w:val="single" w:sz="4" w:space="0" w:color="auto"/>
            </w:tcBorders>
            <w:shd w:val="clear" w:color="auto" w:fill="auto"/>
            <w:noWrap/>
            <w:vAlign w:val="bottom"/>
            <w:hideMark/>
          </w:tcPr>
          <w:p w14:paraId="43BF691C"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101.9</w:t>
            </w:r>
          </w:p>
        </w:tc>
        <w:tc>
          <w:tcPr>
            <w:tcW w:w="960" w:type="dxa"/>
            <w:tcBorders>
              <w:top w:val="nil"/>
              <w:left w:val="nil"/>
              <w:bottom w:val="single" w:sz="4" w:space="0" w:color="auto"/>
              <w:right w:val="single" w:sz="4" w:space="0" w:color="auto"/>
            </w:tcBorders>
            <w:shd w:val="clear" w:color="auto" w:fill="auto"/>
            <w:noWrap/>
            <w:vAlign w:val="bottom"/>
            <w:hideMark/>
          </w:tcPr>
          <w:p w14:paraId="21301CC8"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0.010</w:t>
            </w:r>
          </w:p>
        </w:tc>
        <w:tc>
          <w:tcPr>
            <w:tcW w:w="1140" w:type="dxa"/>
            <w:tcBorders>
              <w:top w:val="nil"/>
              <w:left w:val="nil"/>
              <w:bottom w:val="single" w:sz="4" w:space="0" w:color="auto"/>
              <w:right w:val="single" w:sz="4" w:space="0" w:color="auto"/>
            </w:tcBorders>
            <w:shd w:val="clear" w:color="auto" w:fill="auto"/>
            <w:noWrap/>
            <w:vAlign w:val="bottom"/>
            <w:hideMark/>
          </w:tcPr>
          <w:p w14:paraId="4DCCF4AE"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0.327</w:t>
            </w:r>
          </w:p>
        </w:tc>
        <w:tc>
          <w:tcPr>
            <w:tcW w:w="1280" w:type="dxa"/>
            <w:tcBorders>
              <w:top w:val="nil"/>
              <w:left w:val="nil"/>
              <w:bottom w:val="single" w:sz="4" w:space="0" w:color="auto"/>
              <w:right w:val="single" w:sz="4" w:space="0" w:color="auto"/>
            </w:tcBorders>
            <w:shd w:val="clear" w:color="auto" w:fill="auto"/>
            <w:noWrap/>
            <w:vAlign w:val="bottom"/>
            <w:hideMark/>
          </w:tcPr>
          <w:p w14:paraId="4AD390C0"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Coal</w:t>
            </w:r>
          </w:p>
        </w:tc>
        <w:tc>
          <w:tcPr>
            <w:tcW w:w="1400" w:type="dxa"/>
            <w:tcBorders>
              <w:top w:val="nil"/>
              <w:left w:val="nil"/>
              <w:bottom w:val="single" w:sz="4" w:space="0" w:color="auto"/>
              <w:right w:val="single" w:sz="4" w:space="0" w:color="auto"/>
            </w:tcBorders>
            <w:shd w:val="clear" w:color="auto" w:fill="auto"/>
            <w:noWrap/>
            <w:vAlign w:val="bottom"/>
            <w:hideMark/>
          </w:tcPr>
          <w:p w14:paraId="3164F1EA"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331</w:t>
            </w:r>
          </w:p>
        </w:tc>
      </w:tr>
      <w:tr w:rsidR="00717699" w:rsidRPr="00717699" w14:paraId="306BAE20" w14:textId="77777777" w:rsidTr="00717699">
        <w:trPr>
          <w:trHeight w:val="300"/>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14:paraId="3226F80B"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 </w:t>
            </w:r>
          </w:p>
        </w:tc>
        <w:tc>
          <w:tcPr>
            <w:tcW w:w="960" w:type="dxa"/>
            <w:tcBorders>
              <w:top w:val="nil"/>
              <w:left w:val="nil"/>
              <w:bottom w:val="single" w:sz="4" w:space="0" w:color="auto"/>
              <w:right w:val="single" w:sz="4" w:space="0" w:color="auto"/>
            </w:tcBorders>
            <w:shd w:val="clear" w:color="auto" w:fill="auto"/>
            <w:noWrap/>
            <w:vAlign w:val="bottom"/>
            <w:hideMark/>
          </w:tcPr>
          <w:p w14:paraId="1C0697D6"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 </w:t>
            </w:r>
          </w:p>
        </w:tc>
        <w:tc>
          <w:tcPr>
            <w:tcW w:w="960" w:type="dxa"/>
            <w:tcBorders>
              <w:top w:val="nil"/>
              <w:left w:val="nil"/>
              <w:bottom w:val="single" w:sz="4" w:space="0" w:color="auto"/>
              <w:right w:val="single" w:sz="4" w:space="0" w:color="auto"/>
            </w:tcBorders>
            <w:shd w:val="clear" w:color="auto" w:fill="auto"/>
            <w:noWrap/>
            <w:vAlign w:val="bottom"/>
            <w:hideMark/>
          </w:tcPr>
          <w:p w14:paraId="43FBBE6A"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 </w:t>
            </w:r>
          </w:p>
        </w:tc>
        <w:tc>
          <w:tcPr>
            <w:tcW w:w="1140" w:type="dxa"/>
            <w:tcBorders>
              <w:top w:val="nil"/>
              <w:left w:val="nil"/>
              <w:bottom w:val="single" w:sz="4" w:space="0" w:color="auto"/>
              <w:right w:val="single" w:sz="4" w:space="0" w:color="auto"/>
            </w:tcBorders>
            <w:shd w:val="clear" w:color="auto" w:fill="auto"/>
            <w:noWrap/>
            <w:vAlign w:val="bottom"/>
            <w:hideMark/>
          </w:tcPr>
          <w:p w14:paraId="2BC4C1E6"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364F62C8" w14:textId="77777777" w:rsidR="00717699" w:rsidRPr="00717699" w:rsidRDefault="00717699" w:rsidP="00717699">
            <w:pPr>
              <w:spacing w:after="0" w:line="240" w:lineRule="auto"/>
              <w:rPr>
                <w:rFonts w:ascii="Calibri" w:eastAsia="Times New Roman" w:hAnsi="Calibri" w:cs="Calibri"/>
                <w:color w:val="FF0000"/>
              </w:rPr>
            </w:pPr>
            <w:r w:rsidRPr="00717699">
              <w:rPr>
                <w:rFonts w:ascii="Calibri" w:eastAsia="Times New Roman" w:hAnsi="Calibri" w:cs="Calibri"/>
                <w:color w:val="FF0000"/>
              </w:rPr>
              <w:t>Natural Gas</w:t>
            </w:r>
          </w:p>
        </w:tc>
        <w:tc>
          <w:tcPr>
            <w:tcW w:w="1400" w:type="dxa"/>
            <w:tcBorders>
              <w:top w:val="nil"/>
              <w:left w:val="nil"/>
              <w:bottom w:val="single" w:sz="4" w:space="0" w:color="auto"/>
              <w:right w:val="single" w:sz="4" w:space="0" w:color="auto"/>
            </w:tcBorders>
            <w:shd w:val="clear" w:color="auto" w:fill="auto"/>
            <w:noWrap/>
            <w:vAlign w:val="bottom"/>
            <w:hideMark/>
          </w:tcPr>
          <w:p w14:paraId="1E8D5E69" w14:textId="77777777" w:rsidR="00717699" w:rsidRPr="00717699" w:rsidRDefault="00717699" w:rsidP="00717699">
            <w:pPr>
              <w:spacing w:after="0" w:line="240" w:lineRule="auto"/>
              <w:jc w:val="right"/>
              <w:rPr>
                <w:rFonts w:ascii="Calibri" w:eastAsia="Times New Roman" w:hAnsi="Calibri" w:cs="Calibri"/>
                <w:color w:val="FF0000"/>
              </w:rPr>
            </w:pPr>
            <w:r w:rsidRPr="00717699">
              <w:rPr>
                <w:rFonts w:ascii="Calibri" w:eastAsia="Times New Roman" w:hAnsi="Calibri" w:cs="Calibri"/>
                <w:color w:val="FF0000"/>
              </w:rPr>
              <w:t>134</w:t>
            </w:r>
          </w:p>
        </w:tc>
      </w:tr>
    </w:tbl>
    <w:p w14:paraId="3D49310C" w14:textId="0BD5458C" w:rsidR="00C752B4" w:rsidRDefault="00C752B4" w:rsidP="00712348">
      <w:pPr>
        <w:pStyle w:val="ListParagraph"/>
        <w:ind w:left="360"/>
      </w:pPr>
    </w:p>
    <w:p w14:paraId="51197F61" w14:textId="77777777" w:rsidR="001A0FDA" w:rsidRDefault="00FE0750" w:rsidP="00FE0750">
      <w:pPr>
        <w:rPr>
          <w:color w:val="FF0000"/>
        </w:rPr>
      </w:pPr>
      <w:r>
        <w:rPr>
          <w:color w:val="FF0000"/>
        </w:rPr>
        <w:t xml:space="preserve">Emission rates of g </w:t>
      </w:r>
      <w:r w:rsidRPr="00FE0750">
        <w:rPr>
          <w:color w:val="FF0000"/>
        </w:rPr>
        <w:t>CO2</w:t>
      </w:r>
      <w:r>
        <w:rPr>
          <w:color w:val="FF0000"/>
        </w:rPr>
        <w:t xml:space="preserve">/mile </w:t>
      </w:r>
      <w:r w:rsidR="001A0FDA">
        <w:rPr>
          <w:color w:val="FF0000"/>
        </w:rPr>
        <w:t xml:space="preserve">smallest to largest: </w:t>
      </w:r>
    </w:p>
    <w:p w14:paraId="3A702D0C" w14:textId="07C06FA9" w:rsidR="00297755" w:rsidRPr="001A0FDA" w:rsidRDefault="00297755" w:rsidP="00297755">
      <w:pPr>
        <w:pStyle w:val="ListParagraph"/>
        <w:numPr>
          <w:ilvl w:val="0"/>
          <w:numId w:val="10"/>
        </w:numPr>
        <w:rPr>
          <w:color w:val="FF0000"/>
        </w:rPr>
      </w:pPr>
      <w:r>
        <w:rPr>
          <w:color w:val="FF0000"/>
        </w:rPr>
        <w:t>200 mile electric vehicle</w:t>
      </w:r>
      <w:r>
        <w:rPr>
          <w:color w:val="FF0000"/>
        </w:rPr>
        <w:t xml:space="preserve"> powered by natural gas</w:t>
      </w:r>
    </w:p>
    <w:p w14:paraId="0FD9B54C" w14:textId="2718EEEA" w:rsidR="00C752B4" w:rsidRDefault="00C532AD" w:rsidP="001A0FDA">
      <w:pPr>
        <w:pStyle w:val="ListParagraph"/>
        <w:numPr>
          <w:ilvl w:val="0"/>
          <w:numId w:val="10"/>
        </w:numPr>
        <w:rPr>
          <w:color w:val="FF0000"/>
        </w:rPr>
      </w:pPr>
      <w:r w:rsidRPr="001A0FDA">
        <w:rPr>
          <w:color w:val="FF0000"/>
        </w:rPr>
        <w:t>The electric-gasoline hybrid</w:t>
      </w:r>
    </w:p>
    <w:p w14:paraId="02924D5F" w14:textId="6346C5E0" w:rsidR="001A0FDA" w:rsidRDefault="001A0FDA" w:rsidP="001A0FDA">
      <w:pPr>
        <w:pStyle w:val="ListParagraph"/>
        <w:numPr>
          <w:ilvl w:val="0"/>
          <w:numId w:val="10"/>
        </w:numPr>
        <w:rPr>
          <w:color w:val="FF0000"/>
        </w:rPr>
      </w:pPr>
      <w:r>
        <w:rPr>
          <w:color w:val="FF0000"/>
        </w:rPr>
        <w:t>Gasoline ICE vehicle (AEO 2022 predicted)</w:t>
      </w:r>
    </w:p>
    <w:p w14:paraId="2D220EB9" w14:textId="505860DD" w:rsidR="0088656D" w:rsidRDefault="0088656D" w:rsidP="001A0FDA">
      <w:pPr>
        <w:pStyle w:val="ListParagraph"/>
        <w:numPr>
          <w:ilvl w:val="0"/>
          <w:numId w:val="10"/>
        </w:numPr>
        <w:rPr>
          <w:color w:val="FF0000"/>
        </w:rPr>
      </w:pPr>
      <w:r>
        <w:rPr>
          <w:color w:val="FF0000"/>
        </w:rPr>
        <w:t>200 mile electric powered by coal</w:t>
      </w:r>
    </w:p>
    <w:p w14:paraId="519869BE" w14:textId="17CB5607" w:rsidR="00C752B4" w:rsidRDefault="00C752B4" w:rsidP="00712348">
      <w:pPr>
        <w:pStyle w:val="ListParagraph"/>
        <w:ind w:left="360"/>
      </w:pPr>
    </w:p>
    <w:p w14:paraId="6EB00090" w14:textId="38542614" w:rsidR="006F5A3D" w:rsidRPr="006F5A3D" w:rsidRDefault="006F5A3D" w:rsidP="00712348">
      <w:pPr>
        <w:pStyle w:val="ListParagraph"/>
        <w:ind w:left="360"/>
        <w:rPr>
          <w:color w:val="FF0000"/>
        </w:rPr>
      </w:pPr>
      <w:r w:rsidRPr="006F5A3D">
        <w:rPr>
          <w:color w:val="FF0000"/>
        </w:rPr>
        <w:t>10 pts</w:t>
      </w:r>
    </w:p>
    <w:p w14:paraId="0AE4EFEE" w14:textId="77777777" w:rsidR="00C752B4" w:rsidRDefault="00C752B4" w:rsidP="00712348">
      <w:pPr>
        <w:pStyle w:val="ListParagraph"/>
        <w:ind w:left="360"/>
      </w:pPr>
    </w:p>
    <w:p w14:paraId="70C95047" w14:textId="464EC375" w:rsidR="00FC494E" w:rsidRDefault="00FC494E" w:rsidP="00FC494E">
      <w:pPr>
        <w:pStyle w:val="ListParagraph"/>
        <w:numPr>
          <w:ilvl w:val="1"/>
          <w:numId w:val="7"/>
        </w:numPr>
      </w:pPr>
      <w:r>
        <w:t>Note that the EIA values are significantly higher than real-world values reported by the US EPA Trends report</w:t>
      </w:r>
      <w:r>
        <w:fldChar w:fldCharType="begin"/>
      </w:r>
      <w:r w:rsidR="00974707">
        <w:instrText xml:space="preserve"> ADDIN ZOTERO_ITEM CSL_CITATION {"citationID":"sEa5v4pS","properties":{"formattedCitation":"[19]","plainCitation":"[19]","noteIndex":0},"citationItems":[{"id":5504,"uris":["http://zotero.org/users/9451857/items/4FSUR3JZ"],"itemData":{"id":5504,"type":"report","number":"EPA-420-R-21-023","title":"The 2021 EPA Automotive Trends Report","URL":"https://www.epa.gov/automotive-trends/download-automotive-trends-report","author":[{"family":"US EPA","given":""}],"issued":{"date-parts":[["2021",11]]}}}],"schema":"https://github.com/citation-style-language/schema/raw/master/csl-citation.json"} </w:instrText>
      </w:r>
      <w:r>
        <w:fldChar w:fldCharType="separate"/>
      </w:r>
      <w:r w:rsidR="00974707" w:rsidRPr="00974707">
        <w:rPr>
          <w:rFonts w:ascii="Calibri" w:hAnsi="Calibri" w:cs="Calibri"/>
        </w:rPr>
        <w:t>[19]</w:t>
      </w:r>
      <w:r>
        <w:fldChar w:fldCharType="end"/>
      </w:r>
      <w:r>
        <w:t>, and FHWA</w:t>
      </w:r>
      <w:r>
        <w:fldChar w:fldCharType="begin"/>
      </w:r>
      <w:r>
        <w:instrText xml:space="preserve"> ADDIN ZOTERO_ITEM CSL_CITATION {"citationID":"9dRVKTYr","properties":{"formattedCitation":"[1]","plainCitation":"[1]","noteIndex":0},"citationItems":[{"id":5446,"uris":["http://zotero.org/users/9451857/items/TYIVWAFC"],"itemData":{"id":5446,"type":"webpage","title":"Table VM1 - Highway Statistics 2020 - Policy | Federal Highway Administration","URL":"https://www.fhwa.dot.gov/policyinformation/statistics/2020/vm1.cfm","author":[{"family":"FHWA","given":""}],"accessed":{"date-parts":[["2022",9,9]]}}}],"schema":"https://github.com/citation-style-language/schema/raw/master/csl-citation.json"} </w:instrText>
      </w:r>
      <w:r>
        <w:fldChar w:fldCharType="separate"/>
      </w:r>
      <w:r w:rsidRPr="00FC494E">
        <w:rPr>
          <w:rFonts w:ascii="Calibri" w:hAnsi="Calibri" w:cs="Calibri"/>
        </w:rPr>
        <w:t>[1]</w:t>
      </w:r>
      <w:r>
        <w:fldChar w:fldCharType="end"/>
      </w:r>
      <w:r>
        <w:t xml:space="preserve">. The FHWA values are based on fuel consumption and measured and estimated VMT. </w:t>
      </w:r>
      <w:r w:rsidR="00D85AC7">
        <w:t>The EIA values appear to be higher because they are using an older laboratory method for measuring fuel economy, called the two-cycle test</w:t>
      </w:r>
      <w:r w:rsidR="005C2AE2">
        <w:t>. EPA now uses a five cycle test</w:t>
      </w:r>
      <w:r>
        <w:fldChar w:fldCharType="begin"/>
      </w:r>
      <w:r w:rsidR="00974707">
        <w:instrText xml:space="preserve"> ADDIN ZOTERO_ITEM CSL_CITATION {"citationID":"M8ZSo2sh","properties":{"formattedCitation":"[20]","plainCitation":"[20]","noteIndex":0},"citationItems":[{"id":5501,"uris":["http://zotero.org/users/9451857/items/SVP6GXS2"],"itemData":{"id":5501,"type":"webpage","abstract":"Energy Information Administration - EIA - Official Energy Statistics from the U.S. Government","language":"en","title":"New-vehicle fuel economy continues to increase","URL":"https://www.eia.gov/todayinenergy/detail.php?id=13351","author":[{"family":"US EIA","given":""}],"accessed":{"date-parts":[["2022",9,13]]}}}],"schema":"https://github.com/citation-style-language/schema/raw/master/csl-citation.json"} </w:instrText>
      </w:r>
      <w:r>
        <w:fldChar w:fldCharType="separate"/>
      </w:r>
      <w:r w:rsidR="00974707" w:rsidRPr="00974707">
        <w:rPr>
          <w:rFonts w:ascii="Calibri" w:hAnsi="Calibri" w:cs="Calibri"/>
        </w:rPr>
        <w:t>[20]</w:t>
      </w:r>
      <w:r>
        <w:fldChar w:fldCharType="end"/>
      </w:r>
      <w:r>
        <w:t>. In addition, another AEO table</w:t>
      </w:r>
      <w:r w:rsidR="005C2AE2">
        <w:t xml:space="preserve"> for historic fuel economy</w:t>
      </w:r>
      <w:r>
        <w:t xml:space="preserve"> provides fuel economy consistent with EPA and FHWA for model year 2020.</w:t>
      </w:r>
      <w:r>
        <w:fldChar w:fldCharType="begin"/>
      </w:r>
      <w:r w:rsidR="00974707">
        <w:instrText xml:space="preserve"> ADDIN ZOTERO_ITEM CSL_CITATION {"citationID":"vfCgriOd","properties":{"formattedCitation":"[21]","plainCitation":"[21]","noteIndex":0},"citationItems":[{"id":5505,"uris":["http://zotero.org/users/9451857/items/ET7EZJER"],"itemData":{"id":5505,"type":"webpage","title":"Motor Vehicle Mileage, Fuel Consumption, and Fuel Economy","URL":"https://www.eia.gov/totalenergy/data/browser/?tbl=T01.08","author":[{"family":"US EIA","given":""}],"accessed":{"date-parts":[["2022",9,13]]}}}],"schema":"https://github.com/citation-style-language/schema/raw/master/csl-citation.json"} </w:instrText>
      </w:r>
      <w:r>
        <w:fldChar w:fldCharType="separate"/>
      </w:r>
      <w:r w:rsidR="00974707" w:rsidRPr="00974707">
        <w:rPr>
          <w:rFonts w:ascii="Calibri" w:hAnsi="Calibri" w:cs="Calibri"/>
        </w:rPr>
        <w:t>[21]</w:t>
      </w:r>
      <w:r>
        <w:fldChar w:fldCharType="end"/>
      </w:r>
      <w:r>
        <w:t xml:space="preserve"> </w:t>
      </w:r>
    </w:p>
    <w:p w14:paraId="28E829CF" w14:textId="77777777" w:rsidR="00FC494E" w:rsidRDefault="00FC494E" w:rsidP="00FC494E">
      <w:pPr>
        <w:pStyle w:val="ListParagraph"/>
        <w:ind w:left="792"/>
      </w:pPr>
    </w:p>
    <w:p w14:paraId="6084D86D" w14:textId="0894B27C" w:rsidR="00EE7EBC" w:rsidRDefault="00EE7EBC" w:rsidP="00FC494E">
      <w:pPr>
        <w:pStyle w:val="ListParagraph"/>
        <w:ind w:left="792"/>
      </w:pPr>
      <w:r>
        <w:t xml:space="preserve">How </w:t>
      </w:r>
      <w:r w:rsidR="00D627B7">
        <w:t>does your comparison</w:t>
      </w:r>
      <w:r w:rsidR="00211B02">
        <w:t xml:space="preserve"> </w:t>
      </w:r>
      <w:r w:rsidR="00337119">
        <w:t xml:space="preserve">change if you use the </w:t>
      </w:r>
      <w:r w:rsidR="008C3EB6">
        <w:t>2020 average (</w:t>
      </w:r>
      <w:r w:rsidR="00211B02">
        <w:t>25.5 mpg and 35</w:t>
      </w:r>
      <w:r w:rsidR="008C3EB6">
        <w:t>0</w:t>
      </w:r>
      <w:r w:rsidR="00211B02">
        <w:t xml:space="preserve"> </w:t>
      </w:r>
      <w:r w:rsidR="008C3EB6">
        <w:t xml:space="preserve">g </w:t>
      </w:r>
      <w:r w:rsidR="00211B02">
        <w:t>CO2/mile</w:t>
      </w:r>
      <w:r w:rsidR="008C3EB6">
        <w:t>)</w:t>
      </w:r>
      <w:r w:rsidR="00337119">
        <w:t xml:space="preserve"> to represent conventional internal combustion gasoline vehicles as</w:t>
      </w:r>
      <w:r>
        <w:t xml:space="preserve"> reported in the EPA Trends Report?</w:t>
      </w:r>
      <w:r w:rsidR="008C3EB6">
        <w:fldChar w:fldCharType="begin"/>
      </w:r>
      <w:r w:rsidR="00974707">
        <w:instrText xml:space="preserve"> ADDIN ZOTERO_ITEM CSL_CITATION {"citationID":"W4gSJLrK","properties":{"formattedCitation":"[19]","plainCitation":"[19]","noteIndex":0},"citationItems":[{"id":5504,"uris":["http://zotero.org/users/9451857/items/4FSUR3JZ"],"itemData":{"id":5504,"type":"report","number":"EPA-420-R-21-023","title":"The 2021 EPA Automotive Trends Report","URL":"https://www.epa.gov/automotive-trends/download-automotive-trends-report","author":[{"family":"US EPA","given":""}],"issued":{"date-parts":[["2021",11]]}}}],"schema":"https://github.com/citation-style-language/schema/raw/master/csl-citation.json"} </w:instrText>
      </w:r>
      <w:r w:rsidR="008C3EB6">
        <w:fldChar w:fldCharType="separate"/>
      </w:r>
      <w:r w:rsidR="00974707" w:rsidRPr="00974707">
        <w:rPr>
          <w:rFonts w:ascii="Calibri" w:hAnsi="Calibri" w:cs="Calibri"/>
        </w:rPr>
        <w:t>[19]</w:t>
      </w:r>
      <w:r w:rsidR="008C3EB6">
        <w:fldChar w:fldCharType="end"/>
      </w:r>
      <w:r w:rsidR="003A416D">
        <w:t xml:space="preserve"> </w:t>
      </w:r>
    </w:p>
    <w:p w14:paraId="5031C5EF" w14:textId="2C5F9FA1" w:rsidR="00EE7EBC" w:rsidRDefault="00EE7EBC" w:rsidP="00712348">
      <w:pPr>
        <w:pStyle w:val="ListParagraph"/>
        <w:ind w:left="360"/>
      </w:pPr>
    </w:p>
    <w:p w14:paraId="6B7BB72E" w14:textId="67EA5D1F" w:rsidR="009E6FC2" w:rsidRPr="009E6FC2" w:rsidRDefault="009E6FC2" w:rsidP="00712348">
      <w:pPr>
        <w:pStyle w:val="ListParagraph"/>
        <w:ind w:left="360"/>
        <w:rPr>
          <w:color w:val="FF0000"/>
        </w:rPr>
      </w:pPr>
      <w:r w:rsidRPr="009E6FC2">
        <w:rPr>
          <w:color w:val="FF0000"/>
        </w:rPr>
        <w:t xml:space="preserve">Revised list: </w:t>
      </w:r>
    </w:p>
    <w:p w14:paraId="73DA7F38" w14:textId="77777777" w:rsidR="0088656D" w:rsidRPr="001A0FDA" w:rsidRDefault="0088656D" w:rsidP="00B07667">
      <w:pPr>
        <w:pStyle w:val="ListParagraph"/>
        <w:numPr>
          <w:ilvl w:val="0"/>
          <w:numId w:val="11"/>
        </w:numPr>
        <w:rPr>
          <w:color w:val="FF0000"/>
        </w:rPr>
      </w:pPr>
      <w:r>
        <w:rPr>
          <w:color w:val="FF0000"/>
        </w:rPr>
        <w:t>200 mile electric vehicle powered by natural gas</w:t>
      </w:r>
    </w:p>
    <w:p w14:paraId="204F7019" w14:textId="77777777" w:rsidR="0088656D" w:rsidRDefault="0088656D" w:rsidP="00B07667">
      <w:pPr>
        <w:pStyle w:val="ListParagraph"/>
        <w:numPr>
          <w:ilvl w:val="0"/>
          <w:numId w:val="11"/>
        </w:numPr>
        <w:rPr>
          <w:color w:val="FF0000"/>
        </w:rPr>
      </w:pPr>
      <w:r w:rsidRPr="001A0FDA">
        <w:rPr>
          <w:color w:val="FF0000"/>
        </w:rPr>
        <w:t>The electric-gasoline hybrid</w:t>
      </w:r>
    </w:p>
    <w:p w14:paraId="74BA9DC2" w14:textId="5EA16FA6" w:rsidR="0088656D" w:rsidRDefault="0088656D" w:rsidP="00B07667">
      <w:pPr>
        <w:pStyle w:val="ListParagraph"/>
        <w:numPr>
          <w:ilvl w:val="0"/>
          <w:numId w:val="11"/>
        </w:numPr>
        <w:rPr>
          <w:color w:val="FF0000"/>
        </w:rPr>
      </w:pPr>
      <w:r>
        <w:rPr>
          <w:color w:val="FF0000"/>
        </w:rPr>
        <w:t>200 mile electric powered by coal</w:t>
      </w:r>
    </w:p>
    <w:p w14:paraId="5F0A6B1E" w14:textId="57516764" w:rsidR="00B07667" w:rsidRDefault="00B07667" w:rsidP="00B07667">
      <w:pPr>
        <w:pStyle w:val="ListParagraph"/>
        <w:numPr>
          <w:ilvl w:val="0"/>
          <w:numId w:val="11"/>
        </w:numPr>
        <w:rPr>
          <w:color w:val="FF0000"/>
        </w:rPr>
      </w:pPr>
      <w:r>
        <w:rPr>
          <w:color w:val="FF0000"/>
        </w:rPr>
        <w:t>Gasoline ICE vehicle (</w:t>
      </w:r>
      <w:r>
        <w:rPr>
          <w:color w:val="FF0000"/>
        </w:rPr>
        <w:t>Actual</w:t>
      </w:r>
      <w:r>
        <w:rPr>
          <w:color w:val="FF0000"/>
        </w:rPr>
        <w:t>)</w:t>
      </w:r>
    </w:p>
    <w:p w14:paraId="1F03A16B" w14:textId="0F45ADC7" w:rsidR="0088656D" w:rsidRDefault="0088656D" w:rsidP="00712348">
      <w:pPr>
        <w:pStyle w:val="ListParagraph"/>
        <w:ind w:left="360"/>
      </w:pPr>
    </w:p>
    <w:p w14:paraId="7F285CF8" w14:textId="1F6D0484" w:rsidR="006F5A3D" w:rsidRPr="006F5A3D" w:rsidRDefault="006F5A3D" w:rsidP="00712348">
      <w:pPr>
        <w:pStyle w:val="ListParagraph"/>
        <w:ind w:left="360"/>
        <w:rPr>
          <w:color w:val="FF0000"/>
        </w:rPr>
      </w:pPr>
      <w:r w:rsidRPr="006F5A3D">
        <w:rPr>
          <w:color w:val="FF0000"/>
        </w:rPr>
        <w:t>10 pts</w:t>
      </w:r>
    </w:p>
    <w:p w14:paraId="602011E1" w14:textId="77777777" w:rsidR="0088656D" w:rsidRDefault="0088656D" w:rsidP="00712348">
      <w:pPr>
        <w:pStyle w:val="ListParagraph"/>
        <w:ind w:left="360"/>
      </w:pPr>
    </w:p>
    <w:p w14:paraId="73A0CACC" w14:textId="07C2ED8F" w:rsidR="00D145CE" w:rsidRDefault="00D145CE" w:rsidP="006F4580">
      <w:pPr>
        <w:pStyle w:val="ListParagraph"/>
        <w:numPr>
          <w:ilvl w:val="1"/>
          <w:numId w:val="7"/>
        </w:numPr>
      </w:pPr>
      <w:r>
        <w:t>What sources of CO</w:t>
      </w:r>
      <w:r w:rsidRPr="00D627B7">
        <w:rPr>
          <w:vertAlign w:val="subscript"/>
        </w:rPr>
        <w:t>2</w:t>
      </w:r>
      <w:r>
        <w:t xml:space="preserve"> </w:t>
      </w:r>
      <w:r w:rsidR="008E6A80">
        <w:t xml:space="preserve">emissions </w:t>
      </w:r>
      <w:r>
        <w:t>from providing fuel, electricity, and vehicles are not included in your calculation?</w:t>
      </w:r>
    </w:p>
    <w:p w14:paraId="1368FC23" w14:textId="0704F04F" w:rsidR="00564657" w:rsidRDefault="00787166" w:rsidP="00337119">
      <w:pPr>
        <w:pStyle w:val="ListParagraph"/>
        <w:ind w:left="360"/>
      </w:pPr>
      <w:r>
        <w:t xml:space="preserve"> </w:t>
      </w:r>
    </w:p>
    <w:p w14:paraId="06808681" w14:textId="6B47402C" w:rsidR="00B167AE" w:rsidRDefault="00820051" w:rsidP="00820051">
      <w:pPr>
        <w:pStyle w:val="ListParagraph"/>
        <w:numPr>
          <w:ilvl w:val="0"/>
          <w:numId w:val="9"/>
        </w:numPr>
        <w:rPr>
          <w:color w:val="FF0000"/>
        </w:rPr>
      </w:pPr>
      <w:r>
        <w:rPr>
          <w:color w:val="FF0000"/>
        </w:rPr>
        <w:t>Does not include the benefits of co-generation heating and electricity generation natural gas plants, like BYU’s plant</w:t>
      </w:r>
    </w:p>
    <w:p w14:paraId="2775B798" w14:textId="2238CEF1" w:rsidR="00820051" w:rsidRDefault="00CC66FD" w:rsidP="00820051">
      <w:pPr>
        <w:pStyle w:val="ListParagraph"/>
        <w:numPr>
          <w:ilvl w:val="0"/>
          <w:numId w:val="9"/>
        </w:numPr>
        <w:rPr>
          <w:color w:val="FF0000"/>
        </w:rPr>
      </w:pPr>
      <w:r>
        <w:rPr>
          <w:color w:val="FF0000"/>
        </w:rPr>
        <w:t xml:space="preserve">Does not include the emissions produced from mining, refining, and transportation the fuels for electricity generation or for </w:t>
      </w:r>
      <w:r w:rsidR="004B1EEA">
        <w:rPr>
          <w:color w:val="FF0000"/>
        </w:rPr>
        <w:t>use in motor vehicles</w:t>
      </w:r>
    </w:p>
    <w:p w14:paraId="7867B975" w14:textId="46506060" w:rsidR="004B1EEA" w:rsidRDefault="004B1EEA" w:rsidP="00820051">
      <w:pPr>
        <w:pStyle w:val="ListParagraph"/>
        <w:numPr>
          <w:ilvl w:val="0"/>
          <w:numId w:val="9"/>
        </w:numPr>
        <w:rPr>
          <w:color w:val="FF0000"/>
        </w:rPr>
      </w:pPr>
      <w:r>
        <w:rPr>
          <w:color w:val="FF0000"/>
        </w:rPr>
        <w:t>Does not include the upstream CO2 emissions need</w:t>
      </w:r>
      <w:r w:rsidR="00E40CFA">
        <w:rPr>
          <w:color w:val="FF0000"/>
        </w:rPr>
        <w:t xml:space="preserve">ed to build vehicles, electric vehicle batteries, and power-plant infrastructure. </w:t>
      </w:r>
    </w:p>
    <w:p w14:paraId="3C587F4A" w14:textId="19F81A5E" w:rsidR="004B1EEA" w:rsidRPr="00820051" w:rsidRDefault="004B1EEA" w:rsidP="00820051">
      <w:pPr>
        <w:pStyle w:val="ListParagraph"/>
        <w:numPr>
          <w:ilvl w:val="0"/>
          <w:numId w:val="9"/>
        </w:numPr>
        <w:rPr>
          <w:color w:val="FF0000"/>
        </w:rPr>
      </w:pPr>
      <w:r>
        <w:rPr>
          <w:color w:val="FF0000"/>
        </w:rPr>
        <w:t xml:space="preserve">Does not include other greenhouse gases </w:t>
      </w:r>
      <w:proofErr w:type="spellStart"/>
      <w:r>
        <w:rPr>
          <w:color w:val="FF0000"/>
        </w:rPr>
        <w:t>emisisons</w:t>
      </w:r>
      <w:proofErr w:type="spellEnd"/>
      <w:r>
        <w:rPr>
          <w:color w:val="FF0000"/>
        </w:rPr>
        <w:t>, such as methane (natural gas is primarily methane), and the leaks and losses of methane in mining, refining, and transporting natural gas</w:t>
      </w:r>
    </w:p>
    <w:p w14:paraId="3E9B6E3A" w14:textId="71558B7A" w:rsidR="00827BA5" w:rsidRDefault="00827BA5"/>
    <w:p w14:paraId="2F127F17" w14:textId="77777777" w:rsidR="006F5A3D" w:rsidRPr="006F5A3D" w:rsidRDefault="006F5A3D" w:rsidP="006F5A3D">
      <w:pPr>
        <w:pStyle w:val="ListParagraph"/>
        <w:ind w:left="360"/>
        <w:rPr>
          <w:color w:val="FF0000"/>
        </w:rPr>
      </w:pPr>
      <w:r w:rsidRPr="006F5A3D">
        <w:rPr>
          <w:color w:val="FF0000"/>
        </w:rPr>
        <w:t>10 pts</w:t>
      </w:r>
    </w:p>
    <w:p w14:paraId="3F35933B" w14:textId="77777777" w:rsidR="006F5A3D" w:rsidRDefault="006F5A3D"/>
    <w:p w14:paraId="10B7087C" w14:textId="77777777" w:rsidR="00974707" w:rsidRPr="00974707" w:rsidRDefault="00755BC1" w:rsidP="00974707">
      <w:pPr>
        <w:pStyle w:val="Bibliography"/>
        <w:rPr>
          <w:rFonts w:ascii="Calibri" w:hAnsi="Calibri" w:cs="Calibri"/>
        </w:rPr>
      </w:pPr>
      <w:r>
        <w:fldChar w:fldCharType="begin"/>
      </w:r>
      <w:r w:rsidR="00770390">
        <w:instrText xml:space="preserve"> ADDIN ZOTERO_BIBL {"uncited":[],"omitted":[],"custom":[]} CSL_BIBLIOGRAPHY </w:instrText>
      </w:r>
      <w:r>
        <w:fldChar w:fldCharType="separate"/>
      </w:r>
      <w:r w:rsidR="00974707" w:rsidRPr="00974707">
        <w:rPr>
          <w:rFonts w:ascii="Calibri" w:hAnsi="Calibri" w:cs="Calibri"/>
        </w:rPr>
        <w:t>[1]</w:t>
      </w:r>
      <w:r w:rsidR="00974707" w:rsidRPr="00974707">
        <w:rPr>
          <w:rFonts w:ascii="Calibri" w:hAnsi="Calibri" w:cs="Calibri"/>
        </w:rPr>
        <w:tab/>
        <w:t>FHWA, “Table VM1 - Highway Statistics 2020 - Policy | Federal Highway Administration.” https://www.fhwa.dot.gov/policyinformation/statistics/2020/vm1.cfm (accessed Sep. 09, 2022).</w:t>
      </w:r>
    </w:p>
    <w:p w14:paraId="58CD3577" w14:textId="77777777" w:rsidR="00974707" w:rsidRPr="00974707" w:rsidRDefault="00974707" w:rsidP="00974707">
      <w:pPr>
        <w:pStyle w:val="Bibliography"/>
        <w:rPr>
          <w:rFonts w:ascii="Calibri" w:hAnsi="Calibri" w:cs="Calibri"/>
        </w:rPr>
      </w:pPr>
      <w:r w:rsidRPr="00974707">
        <w:rPr>
          <w:rFonts w:ascii="Calibri" w:hAnsi="Calibri" w:cs="Calibri"/>
        </w:rPr>
        <w:t>[2]</w:t>
      </w:r>
      <w:r w:rsidRPr="00974707">
        <w:rPr>
          <w:rFonts w:ascii="Calibri" w:hAnsi="Calibri" w:cs="Calibri"/>
        </w:rPr>
        <w:tab/>
        <w:t>US EIA, “Annual Energy Outlook 2022 Table 36. Transportation Sector Energy Use by Fuel Type Within a Mode.” https://www.eia.gov/outlooks/aeo/data/browser/#/?id=46-AEO2022&amp;cases=ref2022&amp;sourcekey=0 (accessed Sep. 09, 2022).</w:t>
      </w:r>
    </w:p>
    <w:p w14:paraId="53890DD1" w14:textId="77777777" w:rsidR="00974707" w:rsidRPr="00974707" w:rsidRDefault="00974707" w:rsidP="00974707">
      <w:pPr>
        <w:pStyle w:val="Bibliography"/>
        <w:rPr>
          <w:rFonts w:ascii="Calibri" w:hAnsi="Calibri" w:cs="Calibri"/>
        </w:rPr>
      </w:pPr>
      <w:r w:rsidRPr="00974707">
        <w:rPr>
          <w:rFonts w:ascii="Calibri" w:hAnsi="Calibri" w:cs="Calibri"/>
        </w:rPr>
        <w:t>[3]</w:t>
      </w:r>
      <w:r w:rsidRPr="00974707">
        <w:rPr>
          <w:rFonts w:ascii="Calibri" w:hAnsi="Calibri" w:cs="Calibri"/>
        </w:rPr>
        <w:tab/>
        <w:t>US EPA, “Greenhouse Gases Equivalencies Calculator - Calculations and References,” Aug. 10, 2015. https://www.epa.gov/energy/greenhouse-gases-equivalencies-calculator-calculations-and-references (accessed Sep. 09, 2022).</w:t>
      </w:r>
    </w:p>
    <w:p w14:paraId="4BE3E0DE" w14:textId="77777777" w:rsidR="00974707" w:rsidRPr="00974707" w:rsidRDefault="00974707" w:rsidP="00974707">
      <w:pPr>
        <w:pStyle w:val="Bibliography"/>
        <w:rPr>
          <w:rFonts w:ascii="Calibri" w:hAnsi="Calibri" w:cs="Calibri"/>
        </w:rPr>
      </w:pPr>
      <w:r w:rsidRPr="00974707">
        <w:rPr>
          <w:rFonts w:ascii="Calibri" w:hAnsi="Calibri" w:cs="Calibri"/>
        </w:rPr>
        <w:t>[4]</w:t>
      </w:r>
      <w:r w:rsidRPr="00974707">
        <w:rPr>
          <w:rFonts w:ascii="Calibri" w:hAnsi="Calibri" w:cs="Calibri"/>
        </w:rPr>
        <w:tab/>
        <w:t>US EPA, “Greenhouse Gas Inventory Data Explorer | US EPA.” https://cfpub.epa.gov/ghgdata/inventoryexplorer/ (accessed Jun. 16, 2022).</w:t>
      </w:r>
    </w:p>
    <w:p w14:paraId="00368B9B" w14:textId="77777777" w:rsidR="00974707" w:rsidRPr="00974707" w:rsidRDefault="00974707" w:rsidP="00974707">
      <w:pPr>
        <w:pStyle w:val="Bibliography"/>
        <w:rPr>
          <w:rFonts w:ascii="Calibri" w:hAnsi="Calibri" w:cs="Calibri"/>
        </w:rPr>
      </w:pPr>
      <w:r w:rsidRPr="00974707">
        <w:rPr>
          <w:rFonts w:ascii="Calibri" w:hAnsi="Calibri" w:cs="Calibri"/>
        </w:rPr>
        <w:t>[5]</w:t>
      </w:r>
      <w:r w:rsidRPr="00974707">
        <w:rPr>
          <w:rFonts w:ascii="Calibri" w:hAnsi="Calibri" w:cs="Calibri"/>
        </w:rPr>
        <w:tab/>
        <w:t>NREL, “Drive Cycle Analysis Tool — DriveCAT.” https://www.nrel.gov/transportation/drive-cycle-tool/index.html (accessed Sep. 12, 2022).</w:t>
      </w:r>
    </w:p>
    <w:p w14:paraId="47965C73" w14:textId="77777777" w:rsidR="00974707" w:rsidRPr="00974707" w:rsidRDefault="00974707" w:rsidP="00974707">
      <w:pPr>
        <w:pStyle w:val="Bibliography"/>
        <w:rPr>
          <w:rFonts w:ascii="Calibri" w:hAnsi="Calibri" w:cs="Calibri"/>
        </w:rPr>
      </w:pPr>
      <w:r w:rsidRPr="00974707">
        <w:rPr>
          <w:rFonts w:ascii="Calibri" w:hAnsi="Calibri" w:cs="Calibri"/>
        </w:rPr>
        <w:t>[6]</w:t>
      </w:r>
      <w:r w:rsidRPr="00974707">
        <w:rPr>
          <w:rFonts w:ascii="Calibri" w:hAnsi="Calibri" w:cs="Calibri"/>
        </w:rPr>
        <w:tab/>
        <w:t>NREL, “DRIVE: Drive-Cycle Rapid Investigation, Visualization, and Evaluation Analysis Tool.” https://www.nrel.gov/transportation/drive.html (accessed Sep. 12, 2022).</w:t>
      </w:r>
    </w:p>
    <w:p w14:paraId="6E6588E2" w14:textId="77777777" w:rsidR="00974707" w:rsidRPr="00974707" w:rsidRDefault="00974707" w:rsidP="00974707">
      <w:pPr>
        <w:pStyle w:val="Bibliography"/>
        <w:rPr>
          <w:rFonts w:ascii="Calibri" w:hAnsi="Calibri" w:cs="Calibri"/>
        </w:rPr>
      </w:pPr>
      <w:r w:rsidRPr="00974707">
        <w:rPr>
          <w:rFonts w:ascii="Calibri" w:hAnsi="Calibri" w:cs="Calibri"/>
        </w:rPr>
        <w:t>[7]</w:t>
      </w:r>
      <w:r w:rsidRPr="00974707">
        <w:rPr>
          <w:rFonts w:ascii="Calibri" w:hAnsi="Calibri" w:cs="Calibri"/>
        </w:rPr>
        <w:tab/>
        <w:t>NREL, “Fleet DNA: Commercial Fleet Vehicle Operating Data.” https://www.nrel.gov/transportation/fleettest-fleet-dna.html (accessed Sep. 12, 2022).</w:t>
      </w:r>
    </w:p>
    <w:p w14:paraId="48413DE9" w14:textId="77777777" w:rsidR="00974707" w:rsidRPr="00974707" w:rsidRDefault="00974707" w:rsidP="00974707">
      <w:pPr>
        <w:pStyle w:val="Bibliography"/>
        <w:rPr>
          <w:rFonts w:ascii="Calibri" w:hAnsi="Calibri" w:cs="Calibri"/>
        </w:rPr>
      </w:pPr>
      <w:r w:rsidRPr="00974707">
        <w:rPr>
          <w:rFonts w:ascii="Calibri" w:hAnsi="Calibri" w:cs="Calibri"/>
        </w:rPr>
        <w:t>[8]</w:t>
      </w:r>
      <w:r w:rsidRPr="00974707">
        <w:rPr>
          <w:rFonts w:ascii="Calibri" w:hAnsi="Calibri" w:cs="Calibri"/>
        </w:rPr>
        <w:tab/>
        <w:t>O. US EPA, “Drayage Truck Best Practices to Improve Air Quality,” Aug. 14, 2017. https://www.epa.gov/ports-initiative/drayage-truck-best-practices-improve-air-quality (accessed Sep. 12, 2022).</w:t>
      </w:r>
    </w:p>
    <w:p w14:paraId="09F0FE92" w14:textId="77777777" w:rsidR="00974707" w:rsidRPr="00974707" w:rsidRDefault="00974707" w:rsidP="00974707">
      <w:pPr>
        <w:pStyle w:val="Bibliography"/>
        <w:rPr>
          <w:rFonts w:ascii="Calibri" w:hAnsi="Calibri" w:cs="Calibri"/>
        </w:rPr>
      </w:pPr>
      <w:r w:rsidRPr="00974707">
        <w:rPr>
          <w:rFonts w:ascii="Calibri" w:hAnsi="Calibri" w:cs="Calibri"/>
        </w:rPr>
        <w:t>[9]</w:t>
      </w:r>
      <w:r w:rsidRPr="00974707">
        <w:rPr>
          <w:rFonts w:ascii="Calibri" w:hAnsi="Calibri" w:cs="Calibri"/>
        </w:rPr>
        <w:tab/>
        <w:t>NREL, “South Coast Air Quality Management District Truck Testing.” https://www.nrel.gov/transportation/fleettest-electric-scaqmd.html (accessed Sep. 12, 2022).</w:t>
      </w:r>
    </w:p>
    <w:p w14:paraId="7D62E23B" w14:textId="77777777" w:rsidR="00974707" w:rsidRPr="00974707" w:rsidRDefault="00974707" w:rsidP="00974707">
      <w:pPr>
        <w:pStyle w:val="Bibliography"/>
        <w:rPr>
          <w:rFonts w:ascii="Calibri" w:hAnsi="Calibri" w:cs="Calibri"/>
        </w:rPr>
      </w:pPr>
      <w:r w:rsidRPr="00974707">
        <w:rPr>
          <w:rFonts w:ascii="Calibri" w:hAnsi="Calibri" w:cs="Calibri"/>
        </w:rPr>
        <w:t>[10]</w:t>
      </w:r>
      <w:r w:rsidRPr="00974707">
        <w:rPr>
          <w:rFonts w:ascii="Calibri" w:hAnsi="Calibri" w:cs="Calibri"/>
        </w:rPr>
        <w:tab/>
        <w:t>NREL, “FASTSim: Future Automotive Systems Technology Simulator.” https://www.nrel.gov/transportation/fastsim.html (accessed Sep. 12, 2022).</w:t>
      </w:r>
    </w:p>
    <w:p w14:paraId="558DDE4E" w14:textId="77777777" w:rsidR="00974707" w:rsidRPr="00974707" w:rsidRDefault="00974707" w:rsidP="00974707">
      <w:pPr>
        <w:pStyle w:val="Bibliography"/>
        <w:rPr>
          <w:rFonts w:ascii="Calibri" w:hAnsi="Calibri" w:cs="Calibri"/>
        </w:rPr>
      </w:pPr>
      <w:r w:rsidRPr="00974707">
        <w:rPr>
          <w:rFonts w:ascii="Calibri" w:hAnsi="Calibri" w:cs="Calibri"/>
        </w:rPr>
        <w:t>[11]</w:t>
      </w:r>
      <w:r w:rsidRPr="00974707">
        <w:rPr>
          <w:rFonts w:ascii="Calibri" w:hAnsi="Calibri" w:cs="Calibri"/>
        </w:rPr>
        <w:tab/>
        <w:t xml:space="preserve">L.-H. Björnsson and S. Karlsson, “The potential for brake energy regeneration under Swedish conditions,” </w:t>
      </w:r>
      <w:r w:rsidRPr="00974707">
        <w:rPr>
          <w:rFonts w:ascii="Calibri" w:hAnsi="Calibri" w:cs="Calibri"/>
          <w:i/>
          <w:iCs/>
        </w:rPr>
        <w:t>Applied Energy</w:t>
      </w:r>
      <w:r w:rsidRPr="00974707">
        <w:rPr>
          <w:rFonts w:ascii="Calibri" w:hAnsi="Calibri" w:cs="Calibri"/>
        </w:rPr>
        <w:t>, vol. 168, pp. 75–84, Apr. 2016, doi: 10.1016/j.apenergy.2016.01.051.</w:t>
      </w:r>
    </w:p>
    <w:p w14:paraId="3E962D54" w14:textId="77777777" w:rsidR="00974707" w:rsidRPr="00974707" w:rsidRDefault="00974707" w:rsidP="00974707">
      <w:pPr>
        <w:pStyle w:val="Bibliography"/>
        <w:rPr>
          <w:rFonts w:ascii="Calibri" w:hAnsi="Calibri" w:cs="Calibri"/>
        </w:rPr>
      </w:pPr>
      <w:r w:rsidRPr="00974707">
        <w:rPr>
          <w:rFonts w:ascii="Calibri" w:hAnsi="Calibri" w:cs="Calibri"/>
        </w:rPr>
        <w:t>[12]</w:t>
      </w:r>
      <w:r w:rsidRPr="00974707">
        <w:rPr>
          <w:rFonts w:ascii="Calibri" w:hAnsi="Calibri" w:cs="Calibri"/>
        </w:rPr>
        <w:tab/>
        <w:t>“The Magic of Tesla Roadster Regenerative Braking,” Jun. 29, 2007. https://www.tesla.com/blog/magic-tesla-roadster-regenerative-braking (accessed Sep. 13, 2022).</w:t>
      </w:r>
    </w:p>
    <w:p w14:paraId="2255C4F0" w14:textId="77777777" w:rsidR="00974707" w:rsidRPr="00974707" w:rsidRDefault="00974707" w:rsidP="00974707">
      <w:pPr>
        <w:pStyle w:val="Bibliography"/>
        <w:rPr>
          <w:rFonts w:ascii="Calibri" w:hAnsi="Calibri" w:cs="Calibri"/>
        </w:rPr>
      </w:pPr>
      <w:r w:rsidRPr="00974707">
        <w:rPr>
          <w:rFonts w:ascii="Calibri" w:hAnsi="Calibri" w:cs="Calibri"/>
        </w:rPr>
        <w:t>[13]</w:t>
      </w:r>
      <w:r w:rsidRPr="00974707">
        <w:rPr>
          <w:rFonts w:ascii="Calibri" w:hAnsi="Calibri" w:cs="Calibri"/>
        </w:rPr>
        <w:tab/>
        <w:t xml:space="preserve">A. Elgowainy, Ed., </w:t>
      </w:r>
      <w:r w:rsidRPr="00974707">
        <w:rPr>
          <w:rFonts w:ascii="Calibri" w:hAnsi="Calibri" w:cs="Calibri"/>
          <w:i/>
          <w:iCs/>
        </w:rPr>
        <w:t>Electric, Hybrid, and Fuel Cell Vehicles</w:t>
      </w:r>
      <w:r w:rsidRPr="00974707">
        <w:rPr>
          <w:rFonts w:ascii="Calibri" w:hAnsi="Calibri" w:cs="Calibri"/>
        </w:rPr>
        <w:t>. New York, NY: Springer New York, 2021. doi: 10.1007/978-1-0716-1492-1.</w:t>
      </w:r>
    </w:p>
    <w:p w14:paraId="4F70E15C" w14:textId="77777777" w:rsidR="00974707" w:rsidRPr="00974707" w:rsidRDefault="00974707" w:rsidP="00974707">
      <w:pPr>
        <w:pStyle w:val="Bibliography"/>
        <w:rPr>
          <w:rFonts w:ascii="Calibri" w:hAnsi="Calibri" w:cs="Calibri"/>
        </w:rPr>
      </w:pPr>
      <w:r w:rsidRPr="00974707">
        <w:rPr>
          <w:rFonts w:ascii="Calibri" w:hAnsi="Calibri" w:cs="Calibri"/>
        </w:rPr>
        <w:t>[14]</w:t>
      </w:r>
      <w:r w:rsidRPr="00974707">
        <w:rPr>
          <w:rFonts w:ascii="Calibri" w:hAnsi="Calibri" w:cs="Calibri"/>
        </w:rPr>
        <w:tab/>
        <w:t>US DOE, “Alternative Fuels Data Center: Fuel Properties Comparison.” https://afdc.energy.gov/fuels/properties (accessed Sep. 09, 2022).</w:t>
      </w:r>
    </w:p>
    <w:p w14:paraId="38826CC6" w14:textId="77777777" w:rsidR="00974707" w:rsidRPr="00974707" w:rsidRDefault="00974707" w:rsidP="00974707">
      <w:pPr>
        <w:pStyle w:val="Bibliography"/>
        <w:rPr>
          <w:rFonts w:ascii="Calibri" w:hAnsi="Calibri" w:cs="Calibri"/>
        </w:rPr>
      </w:pPr>
      <w:r w:rsidRPr="00974707">
        <w:rPr>
          <w:rFonts w:ascii="Calibri" w:hAnsi="Calibri" w:cs="Calibri"/>
        </w:rPr>
        <w:t>[15]</w:t>
      </w:r>
      <w:r w:rsidRPr="00974707">
        <w:rPr>
          <w:rFonts w:ascii="Calibri" w:hAnsi="Calibri" w:cs="Calibri"/>
        </w:rPr>
        <w:tab/>
        <w:t>US EIA, “Gasoline and Diesel Fuel Update.” https://www.eia.gov/petroleum/gasdiesel/index.php (accessed Sep. 13, 2022).</w:t>
      </w:r>
    </w:p>
    <w:p w14:paraId="7E93C669" w14:textId="77777777" w:rsidR="00974707" w:rsidRPr="00974707" w:rsidRDefault="00974707" w:rsidP="00974707">
      <w:pPr>
        <w:pStyle w:val="Bibliography"/>
        <w:rPr>
          <w:rFonts w:ascii="Calibri" w:hAnsi="Calibri" w:cs="Calibri"/>
        </w:rPr>
      </w:pPr>
      <w:r w:rsidRPr="00974707">
        <w:rPr>
          <w:rFonts w:ascii="Calibri" w:hAnsi="Calibri" w:cs="Calibri"/>
        </w:rPr>
        <w:t>[16]</w:t>
      </w:r>
      <w:r w:rsidRPr="00974707">
        <w:rPr>
          <w:rFonts w:ascii="Calibri" w:hAnsi="Calibri" w:cs="Calibri"/>
        </w:rPr>
        <w:tab/>
        <w:t xml:space="preserve">J. Stinson, “Why hybrid diesel trucks never quite caught on,” </w:t>
      </w:r>
      <w:r w:rsidRPr="00974707">
        <w:rPr>
          <w:rFonts w:ascii="Calibri" w:hAnsi="Calibri" w:cs="Calibri"/>
          <w:i/>
          <w:iCs/>
        </w:rPr>
        <w:t>Transport Dive</w:t>
      </w:r>
      <w:r w:rsidRPr="00974707">
        <w:rPr>
          <w:rFonts w:ascii="Calibri" w:hAnsi="Calibri" w:cs="Calibri"/>
        </w:rPr>
        <w:t>, Mar. 23, 2021. https://www.transportdive.com/news/hybrid-diesel-class-8-truck-long-haul/596782/ (accessed Sep. 13, 2022).</w:t>
      </w:r>
    </w:p>
    <w:p w14:paraId="062FAC39" w14:textId="77777777" w:rsidR="00974707" w:rsidRPr="00974707" w:rsidRDefault="00974707" w:rsidP="00974707">
      <w:pPr>
        <w:pStyle w:val="Bibliography"/>
        <w:rPr>
          <w:rFonts w:ascii="Calibri" w:hAnsi="Calibri" w:cs="Calibri"/>
        </w:rPr>
      </w:pPr>
      <w:r w:rsidRPr="00974707">
        <w:rPr>
          <w:rFonts w:ascii="Calibri" w:hAnsi="Calibri" w:cs="Calibri"/>
        </w:rPr>
        <w:t>[17]</w:t>
      </w:r>
      <w:r w:rsidRPr="00974707">
        <w:rPr>
          <w:rFonts w:ascii="Calibri" w:hAnsi="Calibri" w:cs="Calibri"/>
        </w:rPr>
        <w:tab/>
        <w:t>US EIA, “Annual Energy Outlook 2022 Table 40. Light-Duty Vehicle Miles per Gallon by Technology Type.” https://www.eia.gov/outlooks/aeo/data/browser/#/?id=50-AEO2022&amp;cases=ref2022&amp;sourcekey=0 (accessed Sep. 21, 2022).</w:t>
      </w:r>
    </w:p>
    <w:p w14:paraId="6DEEC6C5" w14:textId="77777777" w:rsidR="00974707" w:rsidRPr="00974707" w:rsidRDefault="00974707" w:rsidP="00974707">
      <w:pPr>
        <w:pStyle w:val="Bibliography"/>
        <w:rPr>
          <w:rFonts w:ascii="Calibri" w:hAnsi="Calibri" w:cs="Calibri"/>
        </w:rPr>
      </w:pPr>
      <w:r w:rsidRPr="00974707">
        <w:rPr>
          <w:rFonts w:ascii="Calibri" w:hAnsi="Calibri" w:cs="Calibri"/>
        </w:rPr>
        <w:t>[18]</w:t>
      </w:r>
      <w:r w:rsidRPr="00974707">
        <w:rPr>
          <w:rFonts w:ascii="Calibri" w:hAnsi="Calibri" w:cs="Calibri"/>
        </w:rPr>
        <w:tab/>
        <w:t>US EIA, “Frequently Asked Questions (FAQs) - U.S. Energy Information Administration (EIA). How much carbon dioxide is produced per kilowatthour of U.S. electricity generation?,” Nov. 04, 2021. https://www.eia.gov/tools/faqs/faq.php?id=74&amp;t=11 (accessed Sep. 13, 2022).</w:t>
      </w:r>
    </w:p>
    <w:p w14:paraId="7C4C5904" w14:textId="77777777" w:rsidR="00974707" w:rsidRPr="00974707" w:rsidRDefault="00974707" w:rsidP="00974707">
      <w:pPr>
        <w:pStyle w:val="Bibliography"/>
        <w:rPr>
          <w:rFonts w:ascii="Calibri" w:hAnsi="Calibri" w:cs="Calibri"/>
        </w:rPr>
      </w:pPr>
      <w:r w:rsidRPr="00974707">
        <w:rPr>
          <w:rFonts w:ascii="Calibri" w:hAnsi="Calibri" w:cs="Calibri"/>
        </w:rPr>
        <w:lastRenderedPageBreak/>
        <w:t>[19]</w:t>
      </w:r>
      <w:r w:rsidRPr="00974707">
        <w:rPr>
          <w:rFonts w:ascii="Calibri" w:hAnsi="Calibri" w:cs="Calibri"/>
        </w:rPr>
        <w:tab/>
        <w:t>US EPA, “The 2021 EPA Automotive Trends Report,” EPA-420-R-21-023, Nov. 2021. [Online]. Available: https://www.epa.gov/automotive-trends/download-automotive-trends-report</w:t>
      </w:r>
    </w:p>
    <w:p w14:paraId="17FFEC8F" w14:textId="77777777" w:rsidR="00974707" w:rsidRPr="00974707" w:rsidRDefault="00974707" w:rsidP="00974707">
      <w:pPr>
        <w:pStyle w:val="Bibliography"/>
        <w:rPr>
          <w:rFonts w:ascii="Calibri" w:hAnsi="Calibri" w:cs="Calibri"/>
        </w:rPr>
      </w:pPr>
      <w:r w:rsidRPr="00974707">
        <w:rPr>
          <w:rFonts w:ascii="Calibri" w:hAnsi="Calibri" w:cs="Calibri"/>
        </w:rPr>
        <w:t>[20]</w:t>
      </w:r>
      <w:r w:rsidRPr="00974707">
        <w:rPr>
          <w:rFonts w:ascii="Calibri" w:hAnsi="Calibri" w:cs="Calibri"/>
        </w:rPr>
        <w:tab/>
        <w:t>US EIA, “New-vehicle fuel economy continues to increase.” https://www.eia.gov/todayinenergy/detail.php?id=13351 (accessed Sep. 13, 2022).</w:t>
      </w:r>
    </w:p>
    <w:p w14:paraId="5022F866" w14:textId="77777777" w:rsidR="00974707" w:rsidRPr="00974707" w:rsidRDefault="00974707" w:rsidP="00974707">
      <w:pPr>
        <w:pStyle w:val="Bibliography"/>
        <w:rPr>
          <w:rFonts w:ascii="Calibri" w:hAnsi="Calibri" w:cs="Calibri"/>
        </w:rPr>
      </w:pPr>
      <w:r w:rsidRPr="00974707">
        <w:rPr>
          <w:rFonts w:ascii="Calibri" w:hAnsi="Calibri" w:cs="Calibri"/>
        </w:rPr>
        <w:t>[21]</w:t>
      </w:r>
      <w:r w:rsidRPr="00974707">
        <w:rPr>
          <w:rFonts w:ascii="Calibri" w:hAnsi="Calibri" w:cs="Calibri"/>
        </w:rPr>
        <w:tab/>
        <w:t>US EIA, “Motor Vehicle Mileage, Fuel Consumption, and Fuel Economy.” https://www.eia.gov/totalenergy/data/browser/?tbl=T01.08 (accessed Sep. 13, 2022).</w:t>
      </w:r>
    </w:p>
    <w:p w14:paraId="5C00016C" w14:textId="64007FB9" w:rsidR="00A73E13" w:rsidRDefault="00755BC1" w:rsidP="00935F82">
      <w:r>
        <w:fldChar w:fldCharType="end"/>
      </w:r>
    </w:p>
    <w:sectPr w:rsidR="00A73E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EC29E" w14:textId="77777777" w:rsidR="00CF1B7C" w:rsidRDefault="00CF1B7C" w:rsidP="00F67089">
      <w:pPr>
        <w:spacing w:after="0" w:line="240" w:lineRule="auto"/>
      </w:pPr>
      <w:r>
        <w:separator/>
      </w:r>
    </w:p>
  </w:endnote>
  <w:endnote w:type="continuationSeparator" w:id="0">
    <w:p w14:paraId="37CC9844" w14:textId="77777777" w:rsidR="00CF1B7C" w:rsidRDefault="00CF1B7C" w:rsidP="00F670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n-c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6F829" w14:textId="77777777" w:rsidR="00CF1B7C" w:rsidRDefault="00CF1B7C" w:rsidP="00F67089">
      <w:pPr>
        <w:spacing w:after="0" w:line="240" w:lineRule="auto"/>
      </w:pPr>
      <w:r>
        <w:separator/>
      </w:r>
    </w:p>
  </w:footnote>
  <w:footnote w:type="continuationSeparator" w:id="0">
    <w:p w14:paraId="635BFFFE" w14:textId="77777777" w:rsidR="00CF1B7C" w:rsidRDefault="00CF1B7C" w:rsidP="00F67089">
      <w:pPr>
        <w:spacing w:after="0" w:line="240" w:lineRule="auto"/>
      </w:pPr>
      <w:r>
        <w:continuationSeparator/>
      </w:r>
    </w:p>
  </w:footnote>
  <w:footnote w:id="1">
    <w:p w14:paraId="4D4AFF74" w14:textId="52097846" w:rsidR="00F67089" w:rsidRDefault="00F67089">
      <w:pPr>
        <w:pStyle w:val="FootnoteText"/>
      </w:pPr>
      <w:r>
        <w:rPr>
          <w:rStyle w:val="FootnoteReference"/>
        </w:rPr>
        <w:footnoteRef/>
      </w:r>
      <w:r>
        <w:t xml:space="preserve"> Use 50%, but </w:t>
      </w:r>
      <w:r w:rsidR="00D16536">
        <w:t>a better value</w:t>
      </w:r>
      <w:r>
        <w:rPr>
          <w:rStyle w:val="cf01"/>
        </w:rPr>
        <w:t xml:space="preserve"> ~ 40%, </w:t>
      </w:r>
      <w:proofErr w:type="spellStart"/>
      <w:r>
        <w:rPr>
          <w:rStyle w:val="cf01"/>
        </w:rPr>
        <w:t>Björnsson</w:t>
      </w:r>
      <w:proofErr w:type="spellEnd"/>
      <w:r>
        <w:rPr>
          <w:rStyle w:val="cf01"/>
        </w:rPr>
        <w:t xml:space="preserve"> </w:t>
      </w:r>
      <w:r w:rsidR="00D16536">
        <w:rPr>
          <w:rStyle w:val="cf01"/>
        </w:rPr>
        <w:t xml:space="preserve">et al. </w:t>
      </w:r>
      <w:r>
        <w:rPr>
          <w:rStyle w:val="cf01"/>
        </w:rPr>
        <w:t xml:space="preserve">it looks like it is less than 50% due to engine braking. Vanek </w:t>
      </w:r>
      <w:r w:rsidR="00D16536">
        <w:rPr>
          <w:rStyle w:val="cf01"/>
        </w:rPr>
        <w:t xml:space="preserve">et al. </w:t>
      </w:r>
      <w:r>
        <w:rPr>
          <w:rStyle w:val="cf01"/>
        </w:rPr>
        <w:t>reports 4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300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F8651D"/>
    <w:multiLevelType w:val="hybridMultilevel"/>
    <w:tmpl w:val="766ED09E"/>
    <w:lvl w:ilvl="0" w:tplc="5E80D19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C6A1DCA"/>
    <w:multiLevelType w:val="hybridMultilevel"/>
    <w:tmpl w:val="D9E26B58"/>
    <w:lvl w:ilvl="0" w:tplc="9E222A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D82443"/>
    <w:multiLevelType w:val="hybridMultilevel"/>
    <w:tmpl w:val="B8C63038"/>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311C495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F1541C5"/>
    <w:multiLevelType w:val="hybridMultilevel"/>
    <w:tmpl w:val="8F2025F0"/>
    <w:lvl w:ilvl="0" w:tplc="1334277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3078F0"/>
    <w:multiLevelType w:val="hybridMultilevel"/>
    <w:tmpl w:val="766ED0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A9B54BC"/>
    <w:multiLevelType w:val="hybridMultilevel"/>
    <w:tmpl w:val="5A026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031A00"/>
    <w:multiLevelType w:val="hybridMultilevel"/>
    <w:tmpl w:val="766ED0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7AF76BF"/>
    <w:multiLevelType w:val="hybridMultilevel"/>
    <w:tmpl w:val="BFCEF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FE386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79AF7FD6"/>
    <w:multiLevelType w:val="hybridMultilevel"/>
    <w:tmpl w:val="BFCEFC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70730625">
    <w:abstractNumId w:val="1"/>
  </w:num>
  <w:num w:numId="2" w16cid:durableId="616377885">
    <w:abstractNumId w:val="2"/>
  </w:num>
  <w:num w:numId="3" w16cid:durableId="955794464">
    <w:abstractNumId w:val="8"/>
  </w:num>
  <w:num w:numId="4" w16cid:durableId="1835366349">
    <w:abstractNumId w:val="6"/>
  </w:num>
  <w:num w:numId="5" w16cid:durableId="1956398227">
    <w:abstractNumId w:val="10"/>
  </w:num>
  <w:num w:numId="6" w16cid:durableId="542327955">
    <w:abstractNumId w:val="0"/>
  </w:num>
  <w:num w:numId="7" w16cid:durableId="1582059876">
    <w:abstractNumId w:val="4"/>
  </w:num>
  <w:num w:numId="8" w16cid:durableId="224344157">
    <w:abstractNumId w:val="5"/>
  </w:num>
  <w:num w:numId="9" w16cid:durableId="973371174">
    <w:abstractNumId w:val="3"/>
  </w:num>
  <w:num w:numId="10" w16cid:durableId="2026397207">
    <w:abstractNumId w:val="9"/>
  </w:num>
  <w:num w:numId="11" w16cid:durableId="432633653">
    <w:abstractNumId w:val="11"/>
  </w:num>
  <w:num w:numId="12" w16cid:durableId="12567904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CBA"/>
    <w:rsid w:val="00004391"/>
    <w:rsid w:val="00006A17"/>
    <w:rsid w:val="00007614"/>
    <w:rsid w:val="00007631"/>
    <w:rsid w:val="00011225"/>
    <w:rsid w:val="000116BA"/>
    <w:rsid w:val="00020072"/>
    <w:rsid w:val="00022381"/>
    <w:rsid w:val="000223DC"/>
    <w:rsid w:val="00023BA9"/>
    <w:rsid w:val="0002561F"/>
    <w:rsid w:val="00033A4F"/>
    <w:rsid w:val="00033DC8"/>
    <w:rsid w:val="00036349"/>
    <w:rsid w:val="000377FD"/>
    <w:rsid w:val="00040AD4"/>
    <w:rsid w:val="000449BF"/>
    <w:rsid w:val="0005121F"/>
    <w:rsid w:val="0006391A"/>
    <w:rsid w:val="00063B5E"/>
    <w:rsid w:val="00064534"/>
    <w:rsid w:val="00070AA1"/>
    <w:rsid w:val="000727EA"/>
    <w:rsid w:val="00074870"/>
    <w:rsid w:val="0008101E"/>
    <w:rsid w:val="000846AF"/>
    <w:rsid w:val="000903E7"/>
    <w:rsid w:val="00090646"/>
    <w:rsid w:val="00096A90"/>
    <w:rsid w:val="000A0AFF"/>
    <w:rsid w:val="000A2C8D"/>
    <w:rsid w:val="000A7B68"/>
    <w:rsid w:val="000B0801"/>
    <w:rsid w:val="000B2BE9"/>
    <w:rsid w:val="000B30F0"/>
    <w:rsid w:val="000B637F"/>
    <w:rsid w:val="000C2E4F"/>
    <w:rsid w:val="000C6081"/>
    <w:rsid w:val="000D1DE5"/>
    <w:rsid w:val="000D3493"/>
    <w:rsid w:val="000D52C9"/>
    <w:rsid w:val="000E4B13"/>
    <w:rsid w:val="000E55E1"/>
    <w:rsid w:val="000E7A9A"/>
    <w:rsid w:val="000F1933"/>
    <w:rsid w:val="000F2F57"/>
    <w:rsid w:val="000F5C8C"/>
    <w:rsid w:val="000F7207"/>
    <w:rsid w:val="0010429F"/>
    <w:rsid w:val="0010560D"/>
    <w:rsid w:val="00111A35"/>
    <w:rsid w:val="00120211"/>
    <w:rsid w:val="00123CB8"/>
    <w:rsid w:val="001251E4"/>
    <w:rsid w:val="0013581C"/>
    <w:rsid w:val="00143906"/>
    <w:rsid w:val="0014394C"/>
    <w:rsid w:val="00146CCF"/>
    <w:rsid w:val="00146EE6"/>
    <w:rsid w:val="00153C3E"/>
    <w:rsid w:val="00162C4D"/>
    <w:rsid w:val="00165AD1"/>
    <w:rsid w:val="00174DFB"/>
    <w:rsid w:val="00176169"/>
    <w:rsid w:val="001915A4"/>
    <w:rsid w:val="001A0F03"/>
    <w:rsid w:val="001A0FDA"/>
    <w:rsid w:val="001A244B"/>
    <w:rsid w:val="001B0B7C"/>
    <w:rsid w:val="001B35DE"/>
    <w:rsid w:val="001C0655"/>
    <w:rsid w:val="001D222F"/>
    <w:rsid w:val="001D5473"/>
    <w:rsid w:val="001D6089"/>
    <w:rsid w:val="001E04F8"/>
    <w:rsid w:val="001E0F1C"/>
    <w:rsid w:val="001E7104"/>
    <w:rsid w:val="001F0A4E"/>
    <w:rsid w:val="00202168"/>
    <w:rsid w:val="0020426A"/>
    <w:rsid w:val="002064DF"/>
    <w:rsid w:val="00211B02"/>
    <w:rsid w:val="0022628B"/>
    <w:rsid w:val="0023412B"/>
    <w:rsid w:val="00235BB3"/>
    <w:rsid w:val="00237B4D"/>
    <w:rsid w:val="00237D6A"/>
    <w:rsid w:val="00243503"/>
    <w:rsid w:val="002452E3"/>
    <w:rsid w:val="0025252C"/>
    <w:rsid w:val="00252889"/>
    <w:rsid w:val="002567C0"/>
    <w:rsid w:val="00256D8F"/>
    <w:rsid w:val="00261DAE"/>
    <w:rsid w:val="00262E9E"/>
    <w:rsid w:val="00267B6A"/>
    <w:rsid w:val="00267E40"/>
    <w:rsid w:val="00273914"/>
    <w:rsid w:val="00274171"/>
    <w:rsid w:val="00275FED"/>
    <w:rsid w:val="002807B1"/>
    <w:rsid w:val="00281E98"/>
    <w:rsid w:val="002862BD"/>
    <w:rsid w:val="00291DEB"/>
    <w:rsid w:val="00292CFB"/>
    <w:rsid w:val="00297755"/>
    <w:rsid w:val="002A00B6"/>
    <w:rsid w:val="002A05D5"/>
    <w:rsid w:val="002A3D50"/>
    <w:rsid w:val="002A774C"/>
    <w:rsid w:val="002A7F93"/>
    <w:rsid w:val="002B3383"/>
    <w:rsid w:val="002B3E44"/>
    <w:rsid w:val="002B7895"/>
    <w:rsid w:val="002C38B8"/>
    <w:rsid w:val="002C4A76"/>
    <w:rsid w:val="002C7962"/>
    <w:rsid w:val="002D0F18"/>
    <w:rsid w:val="002D39E1"/>
    <w:rsid w:val="002D422A"/>
    <w:rsid w:val="002D606B"/>
    <w:rsid w:val="002E0378"/>
    <w:rsid w:val="002E1068"/>
    <w:rsid w:val="002E42EE"/>
    <w:rsid w:val="002E7955"/>
    <w:rsid w:val="002F4F66"/>
    <w:rsid w:val="003051B5"/>
    <w:rsid w:val="00311CEF"/>
    <w:rsid w:val="0031319F"/>
    <w:rsid w:val="003142A4"/>
    <w:rsid w:val="003232EE"/>
    <w:rsid w:val="00323E9E"/>
    <w:rsid w:val="00324F31"/>
    <w:rsid w:val="003254E7"/>
    <w:rsid w:val="003273F0"/>
    <w:rsid w:val="0033165E"/>
    <w:rsid w:val="00333860"/>
    <w:rsid w:val="00334A99"/>
    <w:rsid w:val="00334B2A"/>
    <w:rsid w:val="00335550"/>
    <w:rsid w:val="00337119"/>
    <w:rsid w:val="00337D43"/>
    <w:rsid w:val="00342F52"/>
    <w:rsid w:val="00344701"/>
    <w:rsid w:val="003505E4"/>
    <w:rsid w:val="0035149B"/>
    <w:rsid w:val="00351612"/>
    <w:rsid w:val="00353232"/>
    <w:rsid w:val="003544F5"/>
    <w:rsid w:val="00361A1B"/>
    <w:rsid w:val="00367CAC"/>
    <w:rsid w:val="003761CB"/>
    <w:rsid w:val="003831D6"/>
    <w:rsid w:val="00385363"/>
    <w:rsid w:val="00387EE8"/>
    <w:rsid w:val="0039019C"/>
    <w:rsid w:val="003938A5"/>
    <w:rsid w:val="00393C79"/>
    <w:rsid w:val="0039472E"/>
    <w:rsid w:val="00395EDE"/>
    <w:rsid w:val="0039715A"/>
    <w:rsid w:val="00397302"/>
    <w:rsid w:val="00397A71"/>
    <w:rsid w:val="003A0E20"/>
    <w:rsid w:val="003A1AFA"/>
    <w:rsid w:val="003A22CC"/>
    <w:rsid w:val="003A416D"/>
    <w:rsid w:val="003B46C1"/>
    <w:rsid w:val="003C3117"/>
    <w:rsid w:val="003C6CDA"/>
    <w:rsid w:val="003D20C1"/>
    <w:rsid w:val="003D3F9F"/>
    <w:rsid w:val="003D662A"/>
    <w:rsid w:val="003D6980"/>
    <w:rsid w:val="003E0480"/>
    <w:rsid w:val="003E2A12"/>
    <w:rsid w:val="003E2DAE"/>
    <w:rsid w:val="003E33C5"/>
    <w:rsid w:val="003E3C65"/>
    <w:rsid w:val="003E40FB"/>
    <w:rsid w:val="003F170C"/>
    <w:rsid w:val="00402D13"/>
    <w:rsid w:val="004043FA"/>
    <w:rsid w:val="00407C06"/>
    <w:rsid w:val="00413EAE"/>
    <w:rsid w:val="0042180D"/>
    <w:rsid w:val="00424DBC"/>
    <w:rsid w:val="00426106"/>
    <w:rsid w:val="00434FD3"/>
    <w:rsid w:val="00436B46"/>
    <w:rsid w:val="00440F5F"/>
    <w:rsid w:val="00445ED2"/>
    <w:rsid w:val="00446D35"/>
    <w:rsid w:val="00447402"/>
    <w:rsid w:val="004559AF"/>
    <w:rsid w:val="004600C5"/>
    <w:rsid w:val="00460505"/>
    <w:rsid w:val="0046282C"/>
    <w:rsid w:val="00462E28"/>
    <w:rsid w:val="0046694B"/>
    <w:rsid w:val="00467B49"/>
    <w:rsid w:val="00470464"/>
    <w:rsid w:val="00472DEF"/>
    <w:rsid w:val="00474132"/>
    <w:rsid w:val="00474B5C"/>
    <w:rsid w:val="00476621"/>
    <w:rsid w:val="00476A80"/>
    <w:rsid w:val="0048415D"/>
    <w:rsid w:val="004865BF"/>
    <w:rsid w:val="00496611"/>
    <w:rsid w:val="004A176E"/>
    <w:rsid w:val="004A1976"/>
    <w:rsid w:val="004A1CFB"/>
    <w:rsid w:val="004A32C2"/>
    <w:rsid w:val="004A4343"/>
    <w:rsid w:val="004A6446"/>
    <w:rsid w:val="004A7053"/>
    <w:rsid w:val="004B1995"/>
    <w:rsid w:val="004B1EEA"/>
    <w:rsid w:val="004B30AA"/>
    <w:rsid w:val="004B73F1"/>
    <w:rsid w:val="004C0006"/>
    <w:rsid w:val="004C1A41"/>
    <w:rsid w:val="004C3473"/>
    <w:rsid w:val="004C3FF7"/>
    <w:rsid w:val="004C48FD"/>
    <w:rsid w:val="004D680F"/>
    <w:rsid w:val="004D7785"/>
    <w:rsid w:val="004E1354"/>
    <w:rsid w:val="004E58D8"/>
    <w:rsid w:val="004E7A68"/>
    <w:rsid w:val="004F4F9C"/>
    <w:rsid w:val="004F5E42"/>
    <w:rsid w:val="00501A54"/>
    <w:rsid w:val="00504F1B"/>
    <w:rsid w:val="005050AA"/>
    <w:rsid w:val="0050554A"/>
    <w:rsid w:val="00507306"/>
    <w:rsid w:val="00511E02"/>
    <w:rsid w:val="005145CA"/>
    <w:rsid w:val="00515F28"/>
    <w:rsid w:val="00516110"/>
    <w:rsid w:val="00520789"/>
    <w:rsid w:val="005264F8"/>
    <w:rsid w:val="00527803"/>
    <w:rsid w:val="00527A87"/>
    <w:rsid w:val="00527CA1"/>
    <w:rsid w:val="005368BA"/>
    <w:rsid w:val="005375F5"/>
    <w:rsid w:val="0054045B"/>
    <w:rsid w:val="00544A78"/>
    <w:rsid w:val="00544F8D"/>
    <w:rsid w:val="0054660C"/>
    <w:rsid w:val="00550A34"/>
    <w:rsid w:val="00554D85"/>
    <w:rsid w:val="0055528D"/>
    <w:rsid w:val="00564057"/>
    <w:rsid w:val="00564657"/>
    <w:rsid w:val="0056594D"/>
    <w:rsid w:val="00566E82"/>
    <w:rsid w:val="00571408"/>
    <w:rsid w:val="005778C4"/>
    <w:rsid w:val="005830D3"/>
    <w:rsid w:val="005833CD"/>
    <w:rsid w:val="00590DAA"/>
    <w:rsid w:val="00591EA9"/>
    <w:rsid w:val="00592CFD"/>
    <w:rsid w:val="00593669"/>
    <w:rsid w:val="00595F91"/>
    <w:rsid w:val="005973CA"/>
    <w:rsid w:val="005A165E"/>
    <w:rsid w:val="005A187E"/>
    <w:rsid w:val="005A3952"/>
    <w:rsid w:val="005A4C5A"/>
    <w:rsid w:val="005A73A4"/>
    <w:rsid w:val="005B1140"/>
    <w:rsid w:val="005B449F"/>
    <w:rsid w:val="005B6C3C"/>
    <w:rsid w:val="005B6DC6"/>
    <w:rsid w:val="005C0F08"/>
    <w:rsid w:val="005C1363"/>
    <w:rsid w:val="005C2AE2"/>
    <w:rsid w:val="005C5118"/>
    <w:rsid w:val="005C5D34"/>
    <w:rsid w:val="005D4433"/>
    <w:rsid w:val="005D58D8"/>
    <w:rsid w:val="005D6058"/>
    <w:rsid w:val="005E0062"/>
    <w:rsid w:val="005E45C8"/>
    <w:rsid w:val="005E6A27"/>
    <w:rsid w:val="005F192C"/>
    <w:rsid w:val="005F2AB3"/>
    <w:rsid w:val="005F5406"/>
    <w:rsid w:val="006022BA"/>
    <w:rsid w:val="00612268"/>
    <w:rsid w:val="0061245C"/>
    <w:rsid w:val="00620C1E"/>
    <w:rsid w:val="00625804"/>
    <w:rsid w:val="0063216B"/>
    <w:rsid w:val="0063721F"/>
    <w:rsid w:val="006405E1"/>
    <w:rsid w:val="006436EB"/>
    <w:rsid w:val="00645B32"/>
    <w:rsid w:val="00646FB5"/>
    <w:rsid w:val="0064796D"/>
    <w:rsid w:val="00652BB4"/>
    <w:rsid w:val="00652D62"/>
    <w:rsid w:val="00653541"/>
    <w:rsid w:val="0065379D"/>
    <w:rsid w:val="006548DD"/>
    <w:rsid w:val="006553ED"/>
    <w:rsid w:val="006611E3"/>
    <w:rsid w:val="006635F2"/>
    <w:rsid w:val="00665CDF"/>
    <w:rsid w:val="00666C00"/>
    <w:rsid w:val="00671AB8"/>
    <w:rsid w:val="0067242E"/>
    <w:rsid w:val="006727E7"/>
    <w:rsid w:val="0067367A"/>
    <w:rsid w:val="006754FC"/>
    <w:rsid w:val="00681DF8"/>
    <w:rsid w:val="006838C3"/>
    <w:rsid w:val="00693315"/>
    <w:rsid w:val="00693EA2"/>
    <w:rsid w:val="006943C2"/>
    <w:rsid w:val="00695FC9"/>
    <w:rsid w:val="006A2451"/>
    <w:rsid w:val="006B24C5"/>
    <w:rsid w:val="006B3FBD"/>
    <w:rsid w:val="006B4E78"/>
    <w:rsid w:val="006B612B"/>
    <w:rsid w:val="006B763C"/>
    <w:rsid w:val="006C16AC"/>
    <w:rsid w:val="006C78FD"/>
    <w:rsid w:val="006D1866"/>
    <w:rsid w:val="006D40CE"/>
    <w:rsid w:val="006D4591"/>
    <w:rsid w:val="006D5124"/>
    <w:rsid w:val="006D6340"/>
    <w:rsid w:val="006E26B3"/>
    <w:rsid w:val="006E5FD5"/>
    <w:rsid w:val="006E6F32"/>
    <w:rsid w:val="006F4580"/>
    <w:rsid w:val="006F5A3D"/>
    <w:rsid w:val="006F7455"/>
    <w:rsid w:val="007001AC"/>
    <w:rsid w:val="00703355"/>
    <w:rsid w:val="00703B33"/>
    <w:rsid w:val="00712348"/>
    <w:rsid w:val="00717699"/>
    <w:rsid w:val="00721DBD"/>
    <w:rsid w:val="00724C04"/>
    <w:rsid w:val="00725EB2"/>
    <w:rsid w:val="00726BF3"/>
    <w:rsid w:val="00731B99"/>
    <w:rsid w:val="00735B24"/>
    <w:rsid w:val="00740440"/>
    <w:rsid w:val="00742290"/>
    <w:rsid w:val="0074525E"/>
    <w:rsid w:val="007453CA"/>
    <w:rsid w:val="00755BC1"/>
    <w:rsid w:val="00756BCE"/>
    <w:rsid w:val="00761ED4"/>
    <w:rsid w:val="00762190"/>
    <w:rsid w:val="00763A67"/>
    <w:rsid w:val="00770390"/>
    <w:rsid w:val="00771ED8"/>
    <w:rsid w:val="007763CF"/>
    <w:rsid w:val="007774D7"/>
    <w:rsid w:val="007837FA"/>
    <w:rsid w:val="00786893"/>
    <w:rsid w:val="00787166"/>
    <w:rsid w:val="00787267"/>
    <w:rsid w:val="00787C28"/>
    <w:rsid w:val="00793418"/>
    <w:rsid w:val="00794F6C"/>
    <w:rsid w:val="007A3900"/>
    <w:rsid w:val="007A727F"/>
    <w:rsid w:val="007B3C14"/>
    <w:rsid w:val="007C0A7D"/>
    <w:rsid w:val="007C2363"/>
    <w:rsid w:val="007C31C0"/>
    <w:rsid w:val="007C560E"/>
    <w:rsid w:val="007C716D"/>
    <w:rsid w:val="007D01B3"/>
    <w:rsid w:val="007D09CC"/>
    <w:rsid w:val="007D32D3"/>
    <w:rsid w:val="007E082A"/>
    <w:rsid w:val="007E0B53"/>
    <w:rsid w:val="007E3D92"/>
    <w:rsid w:val="007E6682"/>
    <w:rsid w:val="007E71C9"/>
    <w:rsid w:val="007F001A"/>
    <w:rsid w:val="007F09F9"/>
    <w:rsid w:val="007F57F8"/>
    <w:rsid w:val="008028F6"/>
    <w:rsid w:val="00803DAE"/>
    <w:rsid w:val="00804E07"/>
    <w:rsid w:val="00811170"/>
    <w:rsid w:val="00811B13"/>
    <w:rsid w:val="00812A54"/>
    <w:rsid w:val="00815621"/>
    <w:rsid w:val="00816216"/>
    <w:rsid w:val="00820051"/>
    <w:rsid w:val="00820D72"/>
    <w:rsid w:val="00821EAF"/>
    <w:rsid w:val="008224F6"/>
    <w:rsid w:val="00826C59"/>
    <w:rsid w:val="008273DA"/>
    <w:rsid w:val="00827BA5"/>
    <w:rsid w:val="00833B61"/>
    <w:rsid w:val="0083461F"/>
    <w:rsid w:val="00840A41"/>
    <w:rsid w:val="00840BEB"/>
    <w:rsid w:val="00842020"/>
    <w:rsid w:val="0084688B"/>
    <w:rsid w:val="0084756E"/>
    <w:rsid w:val="00850AE6"/>
    <w:rsid w:val="00852CB8"/>
    <w:rsid w:val="008543BA"/>
    <w:rsid w:val="00862746"/>
    <w:rsid w:val="0086297C"/>
    <w:rsid w:val="00876CAA"/>
    <w:rsid w:val="00881031"/>
    <w:rsid w:val="00885CA9"/>
    <w:rsid w:val="0088656D"/>
    <w:rsid w:val="00890471"/>
    <w:rsid w:val="008A261B"/>
    <w:rsid w:val="008B1C54"/>
    <w:rsid w:val="008C0F93"/>
    <w:rsid w:val="008C3CBA"/>
    <w:rsid w:val="008C3EB6"/>
    <w:rsid w:val="008D79C4"/>
    <w:rsid w:val="008E16BC"/>
    <w:rsid w:val="008E18EA"/>
    <w:rsid w:val="008E3711"/>
    <w:rsid w:val="008E6A80"/>
    <w:rsid w:val="008F05D5"/>
    <w:rsid w:val="008F2E73"/>
    <w:rsid w:val="008F6AF2"/>
    <w:rsid w:val="009064B6"/>
    <w:rsid w:val="00911204"/>
    <w:rsid w:val="009136A0"/>
    <w:rsid w:val="00917700"/>
    <w:rsid w:val="009179AA"/>
    <w:rsid w:val="00920B14"/>
    <w:rsid w:val="0093056E"/>
    <w:rsid w:val="00931FB3"/>
    <w:rsid w:val="00935C79"/>
    <w:rsid w:val="00935F82"/>
    <w:rsid w:val="009372E0"/>
    <w:rsid w:val="00944B20"/>
    <w:rsid w:val="0095008D"/>
    <w:rsid w:val="00950AEF"/>
    <w:rsid w:val="00954A1D"/>
    <w:rsid w:val="00957A91"/>
    <w:rsid w:val="00964F99"/>
    <w:rsid w:val="0096593F"/>
    <w:rsid w:val="00970DAC"/>
    <w:rsid w:val="00974707"/>
    <w:rsid w:val="00980A5D"/>
    <w:rsid w:val="00982BCC"/>
    <w:rsid w:val="00982F33"/>
    <w:rsid w:val="009941E7"/>
    <w:rsid w:val="009A2401"/>
    <w:rsid w:val="009A4013"/>
    <w:rsid w:val="009B432A"/>
    <w:rsid w:val="009B4AC5"/>
    <w:rsid w:val="009B568F"/>
    <w:rsid w:val="009B7CCA"/>
    <w:rsid w:val="009B7FD8"/>
    <w:rsid w:val="009C2ACA"/>
    <w:rsid w:val="009C483E"/>
    <w:rsid w:val="009C5B25"/>
    <w:rsid w:val="009C6CD6"/>
    <w:rsid w:val="009D11A5"/>
    <w:rsid w:val="009D5EB0"/>
    <w:rsid w:val="009E10B7"/>
    <w:rsid w:val="009E5A8B"/>
    <w:rsid w:val="009E6366"/>
    <w:rsid w:val="009E6FC2"/>
    <w:rsid w:val="009E74CD"/>
    <w:rsid w:val="009E7D22"/>
    <w:rsid w:val="009F6D61"/>
    <w:rsid w:val="009F70DF"/>
    <w:rsid w:val="009F7981"/>
    <w:rsid w:val="00A0091E"/>
    <w:rsid w:val="00A02406"/>
    <w:rsid w:val="00A04420"/>
    <w:rsid w:val="00A05BB4"/>
    <w:rsid w:val="00A07E4F"/>
    <w:rsid w:val="00A11560"/>
    <w:rsid w:val="00A11C80"/>
    <w:rsid w:val="00A25454"/>
    <w:rsid w:val="00A273E6"/>
    <w:rsid w:val="00A274C8"/>
    <w:rsid w:val="00A370AC"/>
    <w:rsid w:val="00A37A6D"/>
    <w:rsid w:val="00A37EDB"/>
    <w:rsid w:val="00A4052A"/>
    <w:rsid w:val="00A44457"/>
    <w:rsid w:val="00A45358"/>
    <w:rsid w:val="00A468C4"/>
    <w:rsid w:val="00A46CF0"/>
    <w:rsid w:val="00A5225C"/>
    <w:rsid w:val="00A56996"/>
    <w:rsid w:val="00A6031B"/>
    <w:rsid w:val="00A634A2"/>
    <w:rsid w:val="00A6644B"/>
    <w:rsid w:val="00A73E13"/>
    <w:rsid w:val="00A842C1"/>
    <w:rsid w:val="00A8475A"/>
    <w:rsid w:val="00A85713"/>
    <w:rsid w:val="00A8697D"/>
    <w:rsid w:val="00A90EF6"/>
    <w:rsid w:val="00A9461B"/>
    <w:rsid w:val="00A9762F"/>
    <w:rsid w:val="00AA0E2A"/>
    <w:rsid w:val="00AA4673"/>
    <w:rsid w:val="00AA528F"/>
    <w:rsid w:val="00AA60C2"/>
    <w:rsid w:val="00AB036F"/>
    <w:rsid w:val="00AB1AE7"/>
    <w:rsid w:val="00AC4B7B"/>
    <w:rsid w:val="00AC620C"/>
    <w:rsid w:val="00AD5BAD"/>
    <w:rsid w:val="00AE0620"/>
    <w:rsid w:val="00AE4B48"/>
    <w:rsid w:val="00AE5B3D"/>
    <w:rsid w:val="00AF0C1B"/>
    <w:rsid w:val="00AF3793"/>
    <w:rsid w:val="00AF3B80"/>
    <w:rsid w:val="00AF4DB8"/>
    <w:rsid w:val="00AF4F3F"/>
    <w:rsid w:val="00B031F3"/>
    <w:rsid w:val="00B03693"/>
    <w:rsid w:val="00B07667"/>
    <w:rsid w:val="00B1410B"/>
    <w:rsid w:val="00B167AE"/>
    <w:rsid w:val="00B22D36"/>
    <w:rsid w:val="00B2600D"/>
    <w:rsid w:val="00B323F3"/>
    <w:rsid w:val="00B36C38"/>
    <w:rsid w:val="00B36F19"/>
    <w:rsid w:val="00B438E6"/>
    <w:rsid w:val="00B45329"/>
    <w:rsid w:val="00B504B4"/>
    <w:rsid w:val="00B506CA"/>
    <w:rsid w:val="00B52832"/>
    <w:rsid w:val="00B55812"/>
    <w:rsid w:val="00B560B9"/>
    <w:rsid w:val="00B56900"/>
    <w:rsid w:val="00B61810"/>
    <w:rsid w:val="00B61C8E"/>
    <w:rsid w:val="00B666A0"/>
    <w:rsid w:val="00B6749F"/>
    <w:rsid w:val="00B6764C"/>
    <w:rsid w:val="00B7334F"/>
    <w:rsid w:val="00B80257"/>
    <w:rsid w:val="00B80D4D"/>
    <w:rsid w:val="00B8203B"/>
    <w:rsid w:val="00B83C39"/>
    <w:rsid w:val="00B85F38"/>
    <w:rsid w:val="00B867E3"/>
    <w:rsid w:val="00B86ABF"/>
    <w:rsid w:val="00B87794"/>
    <w:rsid w:val="00B940E4"/>
    <w:rsid w:val="00B947C1"/>
    <w:rsid w:val="00B95EC4"/>
    <w:rsid w:val="00B969CB"/>
    <w:rsid w:val="00B97296"/>
    <w:rsid w:val="00BA1B6C"/>
    <w:rsid w:val="00BA6587"/>
    <w:rsid w:val="00BA6E50"/>
    <w:rsid w:val="00BB20BF"/>
    <w:rsid w:val="00BC6FEF"/>
    <w:rsid w:val="00BD0ECB"/>
    <w:rsid w:val="00BD2075"/>
    <w:rsid w:val="00BD3469"/>
    <w:rsid w:val="00BD419D"/>
    <w:rsid w:val="00BD4E34"/>
    <w:rsid w:val="00BD520A"/>
    <w:rsid w:val="00BD7693"/>
    <w:rsid w:val="00BD7CF4"/>
    <w:rsid w:val="00BE0ECB"/>
    <w:rsid w:val="00BE2A56"/>
    <w:rsid w:val="00BE7B59"/>
    <w:rsid w:val="00BF0B0B"/>
    <w:rsid w:val="00BF5474"/>
    <w:rsid w:val="00BF55CD"/>
    <w:rsid w:val="00C0125D"/>
    <w:rsid w:val="00C03DF6"/>
    <w:rsid w:val="00C2054C"/>
    <w:rsid w:val="00C205DB"/>
    <w:rsid w:val="00C231ED"/>
    <w:rsid w:val="00C242F3"/>
    <w:rsid w:val="00C24C5C"/>
    <w:rsid w:val="00C24EE8"/>
    <w:rsid w:val="00C278E2"/>
    <w:rsid w:val="00C27931"/>
    <w:rsid w:val="00C27A58"/>
    <w:rsid w:val="00C32AE2"/>
    <w:rsid w:val="00C36BEC"/>
    <w:rsid w:val="00C37A65"/>
    <w:rsid w:val="00C428C8"/>
    <w:rsid w:val="00C44CD7"/>
    <w:rsid w:val="00C45EFF"/>
    <w:rsid w:val="00C52189"/>
    <w:rsid w:val="00C532AD"/>
    <w:rsid w:val="00C544F2"/>
    <w:rsid w:val="00C57983"/>
    <w:rsid w:val="00C60D2C"/>
    <w:rsid w:val="00C647D9"/>
    <w:rsid w:val="00C6581F"/>
    <w:rsid w:val="00C71E57"/>
    <w:rsid w:val="00C73158"/>
    <w:rsid w:val="00C743C2"/>
    <w:rsid w:val="00C74CC8"/>
    <w:rsid w:val="00C74EFB"/>
    <w:rsid w:val="00C752B4"/>
    <w:rsid w:val="00C758E3"/>
    <w:rsid w:val="00C77A84"/>
    <w:rsid w:val="00C829AE"/>
    <w:rsid w:val="00C83746"/>
    <w:rsid w:val="00C85C80"/>
    <w:rsid w:val="00C94CE2"/>
    <w:rsid w:val="00C94FB9"/>
    <w:rsid w:val="00C97479"/>
    <w:rsid w:val="00CA021B"/>
    <w:rsid w:val="00CA1257"/>
    <w:rsid w:val="00CB45D4"/>
    <w:rsid w:val="00CB46CA"/>
    <w:rsid w:val="00CB4CD5"/>
    <w:rsid w:val="00CB72A6"/>
    <w:rsid w:val="00CC0C49"/>
    <w:rsid w:val="00CC1E70"/>
    <w:rsid w:val="00CC26C5"/>
    <w:rsid w:val="00CC395F"/>
    <w:rsid w:val="00CC5D1B"/>
    <w:rsid w:val="00CC66FD"/>
    <w:rsid w:val="00CC7DBA"/>
    <w:rsid w:val="00CD1528"/>
    <w:rsid w:val="00CD6A17"/>
    <w:rsid w:val="00CE0648"/>
    <w:rsid w:val="00CE1F05"/>
    <w:rsid w:val="00CE611A"/>
    <w:rsid w:val="00CE7161"/>
    <w:rsid w:val="00CE7A4E"/>
    <w:rsid w:val="00CF034C"/>
    <w:rsid w:val="00CF1B7C"/>
    <w:rsid w:val="00CF5F66"/>
    <w:rsid w:val="00CF6B5D"/>
    <w:rsid w:val="00D01296"/>
    <w:rsid w:val="00D10225"/>
    <w:rsid w:val="00D1133F"/>
    <w:rsid w:val="00D145CE"/>
    <w:rsid w:val="00D14CC1"/>
    <w:rsid w:val="00D16536"/>
    <w:rsid w:val="00D1664B"/>
    <w:rsid w:val="00D2039A"/>
    <w:rsid w:val="00D21703"/>
    <w:rsid w:val="00D227FA"/>
    <w:rsid w:val="00D2748C"/>
    <w:rsid w:val="00D304A9"/>
    <w:rsid w:val="00D32E5C"/>
    <w:rsid w:val="00D3442E"/>
    <w:rsid w:val="00D37298"/>
    <w:rsid w:val="00D37DC9"/>
    <w:rsid w:val="00D41AD9"/>
    <w:rsid w:val="00D51C84"/>
    <w:rsid w:val="00D5724D"/>
    <w:rsid w:val="00D6168C"/>
    <w:rsid w:val="00D6217E"/>
    <w:rsid w:val="00D627B7"/>
    <w:rsid w:val="00D66D30"/>
    <w:rsid w:val="00D6754B"/>
    <w:rsid w:val="00D70EE2"/>
    <w:rsid w:val="00D77119"/>
    <w:rsid w:val="00D84DEF"/>
    <w:rsid w:val="00D84EA8"/>
    <w:rsid w:val="00D85AC7"/>
    <w:rsid w:val="00D86C23"/>
    <w:rsid w:val="00D86D14"/>
    <w:rsid w:val="00D91982"/>
    <w:rsid w:val="00D923F0"/>
    <w:rsid w:val="00D959C3"/>
    <w:rsid w:val="00D96B5E"/>
    <w:rsid w:val="00DA0B91"/>
    <w:rsid w:val="00DA5DD3"/>
    <w:rsid w:val="00DA5EA5"/>
    <w:rsid w:val="00DB0070"/>
    <w:rsid w:val="00DB6122"/>
    <w:rsid w:val="00DC35A6"/>
    <w:rsid w:val="00DD3289"/>
    <w:rsid w:val="00DD6BC0"/>
    <w:rsid w:val="00DE1893"/>
    <w:rsid w:val="00DE1F10"/>
    <w:rsid w:val="00DE2C8F"/>
    <w:rsid w:val="00DE6C26"/>
    <w:rsid w:val="00DF3E5D"/>
    <w:rsid w:val="00DF5063"/>
    <w:rsid w:val="00E02D62"/>
    <w:rsid w:val="00E05B20"/>
    <w:rsid w:val="00E0754E"/>
    <w:rsid w:val="00E11754"/>
    <w:rsid w:val="00E1432C"/>
    <w:rsid w:val="00E1448B"/>
    <w:rsid w:val="00E16DF7"/>
    <w:rsid w:val="00E17CA1"/>
    <w:rsid w:val="00E270BF"/>
    <w:rsid w:val="00E3218C"/>
    <w:rsid w:val="00E40CFA"/>
    <w:rsid w:val="00E411D0"/>
    <w:rsid w:val="00E43CCA"/>
    <w:rsid w:val="00E5066C"/>
    <w:rsid w:val="00E622CF"/>
    <w:rsid w:val="00E631DA"/>
    <w:rsid w:val="00E63E98"/>
    <w:rsid w:val="00E70D24"/>
    <w:rsid w:val="00E722BB"/>
    <w:rsid w:val="00E7274F"/>
    <w:rsid w:val="00E73798"/>
    <w:rsid w:val="00E75C26"/>
    <w:rsid w:val="00E75ED4"/>
    <w:rsid w:val="00E76F64"/>
    <w:rsid w:val="00E774AB"/>
    <w:rsid w:val="00E84B38"/>
    <w:rsid w:val="00E86213"/>
    <w:rsid w:val="00EA3717"/>
    <w:rsid w:val="00EB35A3"/>
    <w:rsid w:val="00EB7406"/>
    <w:rsid w:val="00EB7664"/>
    <w:rsid w:val="00EC6AA2"/>
    <w:rsid w:val="00ED0224"/>
    <w:rsid w:val="00ED1353"/>
    <w:rsid w:val="00ED5DC5"/>
    <w:rsid w:val="00ED7673"/>
    <w:rsid w:val="00ED7E8D"/>
    <w:rsid w:val="00EE7EBC"/>
    <w:rsid w:val="00EF03E1"/>
    <w:rsid w:val="00EF0888"/>
    <w:rsid w:val="00EF10EB"/>
    <w:rsid w:val="00EF7742"/>
    <w:rsid w:val="00F027E6"/>
    <w:rsid w:val="00F04E1E"/>
    <w:rsid w:val="00F10603"/>
    <w:rsid w:val="00F1342E"/>
    <w:rsid w:val="00F15374"/>
    <w:rsid w:val="00F16D08"/>
    <w:rsid w:val="00F203BD"/>
    <w:rsid w:val="00F2378A"/>
    <w:rsid w:val="00F24C5E"/>
    <w:rsid w:val="00F25BC8"/>
    <w:rsid w:val="00F263EC"/>
    <w:rsid w:val="00F2778F"/>
    <w:rsid w:val="00F27BEC"/>
    <w:rsid w:val="00F322DC"/>
    <w:rsid w:val="00F32503"/>
    <w:rsid w:val="00F332E3"/>
    <w:rsid w:val="00F372EC"/>
    <w:rsid w:val="00F41055"/>
    <w:rsid w:val="00F42069"/>
    <w:rsid w:val="00F45C90"/>
    <w:rsid w:val="00F50937"/>
    <w:rsid w:val="00F522FE"/>
    <w:rsid w:val="00F535CC"/>
    <w:rsid w:val="00F54CF3"/>
    <w:rsid w:val="00F55010"/>
    <w:rsid w:val="00F62525"/>
    <w:rsid w:val="00F64E35"/>
    <w:rsid w:val="00F67089"/>
    <w:rsid w:val="00F723A1"/>
    <w:rsid w:val="00F82467"/>
    <w:rsid w:val="00F916DF"/>
    <w:rsid w:val="00F91C82"/>
    <w:rsid w:val="00F91D47"/>
    <w:rsid w:val="00F93135"/>
    <w:rsid w:val="00F9355D"/>
    <w:rsid w:val="00F93CBD"/>
    <w:rsid w:val="00F963C9"/>
    <w:rsid w:val="00FA651E"/>
    <w:rsid w:val="00FB1B3C"/>
    <w:rsid w:val="00FB20D2"/>
    <w:rsid w:val="00FB61BA"/>
    <w:rsid w:val="00FC1003"/>
    <w:rsid w:val="00FC1208"/>
    <w:rsid w:val="00FC1C13"/>
    <w:rsid w:val="00FC48E7"/>
    <w:rsid w:val="00FC494E"/>
    <w:rsid w:val="00FC5493"/>
    <w:rsid w:val="00FC73BF"/>
    <w:rsid w:val="00FD0592"/>
    <w:rsid w:val="00FD3ED2"/>
    <w:rsid w:val="00FD72F1"/>
    <w:rsid w:val="00FD7A50"/>
    <w:rsid w:val="00FE0750"/>
    <w:rsid w:val="00FE529A"/>
    <w:rsid w:val="00FF3C37"/>
    <w:rsid w:val="00FF61C3"/>
    <w:rsid w:val="00FF7D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82949"/>
  <w15:chartTrackingRefBased/>
  <w15:docId w15:val="{0BEFDC26-B4DC-4101-A50A-51035817A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5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2A56"/>
    <w:pPr>
      <w:ind w:left="720"/>
      <w:contextualSpacing/>
    </w:pPr>
  </w:style>
  <w:style w:type="character" w:styleId="Hyperlink">
    <w:name w:val="Hyperlink"/>
    <w:basedOn w:val="DefaultParagraphFont"/>
    <w:uiPriority w:val="99"/>
    <w:unhideWhenUsed/>
    <w:rsid w:val="00E17CA1"/>
    <w:rPr>
      <w:color w:val="0563C1" w:themeColor="hyperlink"/>
      <w:u w:val="single"/>
    </w:rPr>
  </w:style>
  <w:style w:type="character" w:styleId="UnresolvedMention">
    <w:name w:val="Unresolved Mention"/>
    <w:basedOn w:val="DefaultParagraphFont"/>
    <w:uiPriority w:val="99"/>
    <w:semiHidden/>
    <w:unhideWhenUsed/>
    <w:rsid w:val="00E17CA1"/>
    <w:rPr>
      <w:color w:val="605E5C"/>
      <w:shd w:val="clear" w:color="auto" w:fill="E1DFDD"/>
    </w:rPr>
  </w:style>
  <w:style w:type="table" w:styleId="TableGrid">
    <w:name w:val="Table Grid"/>
    <w:basedOn w:val="TableNormal"/>
    <w:uiPriority w:val="39"/>
    <w:rsid w:val="00D66D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55BC1"/>
    <w:pPr>
      <w:tabs>
        <w:tab w:val="left" w:pos="384"/>
      </w:tabs>
      <w:spacing w:after="0" w:line="240" w:lineRule="auto"/>
      <w:ind w:left="384" w:hanging="384"/>
    </w:pPr>
  </w:style>
  <w:style w:type="character" w:styleId="PlaceholderText">
    <w:name w:val="Placeholder Text"/>
    <w:basedOn w:val="DefaultParagraphFont"/>
    <w:uiPriority w:val="99"/>
    <w:semiHidden/>
    <w:rsid w:val="00F916DF"/>
    <w:rPr>
      <w:color w:val="808080"/>
    </w:rPr>
  </w:style>
  <w:style w:type="character" w:styleId="CommentReference">
    <w:name w:val="annotation reference"/>
    <w:basedOn w:val="DefaultParagraphFont"/>
    <w:uiPriority w:val="99"/>
    <w:semiHidden/>
    <w:unhideWhenUsed/>
    <w:rsid w:val="003D20C1"/>
    <w:rPr>
      <w:sz w:val="16"/>
      <w:szCs w:val="16"/>
    </w:rPr>
  </w:style>
  <w:style w:type="paragraph" w:styleId="CommentText">
    <w:name w:val="annotation text"/>
    <w:basedOn w:val="Normal"/>
    <w:link w:val="CommentTextChar"/>
    <w:uiPriority w:val="99"/>
    <w:unhideWhenUsed/>
    <w:rsid w:val="003D20C1"/>
    <w:pPr>
      <w:spacing w:line="240" w:lineRule="auto"/>
    </w:pPr>
    <w:rPr>
      <w:sz w:val="20"/>
      <w:szCs w:val="20"/>
    </w:rPr>
  </w:style>
  <w:style w:type="character" w:customStyle="1" w:styleId="CommentTextChar">
    <w:name w:val="Comment Text Char"/>
    <w:basedOn w:val="DefaultParagraphFont"/>
    <w:link w:val="CommentText"/>
    <w:uiPriority w:val="99"/>
    <w:rsid w:val="003D20C1"/>
    <w:rPr>
      <w:sz w:val="20"/>
      <w:szCs w:val="20"/>
    </w:rPr>
  </w:style>
  <w:style w:type="paragraph" w:styleId="CommentSubject">
    <w:name w:val="annotation subject"/>
    <w:basedOn w:val="CommentText"/>
    <w:next w:val="CommentText"/>
    <w:link w:val="CommentSubjectChar"/>
    <w:uiPriority w:val="99"/>
    <w:semiHidden/>
    <w:unhideWhenUsed/>
    <w:rsid w:val="003D20C1"/>
    <w:rPr>
      <w:b/>
      <w:bCs/>
    </w:rPr>
  </w:style>
  <w:style w:type="character" w:customStyle="1" w:styleId="CommentSubjectChar">
    <w:name w:val="Comment Subject Char"/>
    <w:basedOn w:val="CommentTextChar"/>
    <w:link w:val="CommentSubject"/>
    <w:uiPriority w:val="99"/>
    <w:semiHidden/>
    <w:rsid w:val="003D20C1"/>
    <w:rPr>
      <w:b/>
      <w:bCs/>
      <w:sz w:val="20"/>
      <w:szCs w:val="20"/>
    </w:rPr>
  </w:style>
  <w:style w:type="paragraph" w:styleId="FootnoteText">
    <w:name w:val="footnote text"/>
    <w:basedOn w:val="Normal"/>
    <w:link w:val="FootnoteTextChar"/>
    <w:uiPriority w:val="99"/>
    <w:semiHidden/>
    <w:unhideWhenUsed/>
    <w:rsid w:val="00F670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7089"/>
    <w:rPr>
      <w:sz w:val="20"/>
      <w:szCs w:val="20"/>
    </w:rPr>
  </w:style>
  <w:style w:type="character" w:styleId="FootnoteReference">
    <w:name w:val="footnote reference"/>
    <w:basedOn w:val="DefaultParagraphFont"/>
    <w:uiPriority w:val="99"/>
    <w:semiHidden/>
    <w:unhideWhenUsed/>
    <w:rsid w:val="00F67089"/>
    <w:rPr>
      <w:vertAlign w:val="superscript"/>
    </w:rPr>
  </w:style>
  <w:style w:type="character" w:customStyle="1" w:styleId="cf01">
    <w:name w:val="cf01"/>
    <w:basedOn w:val="DefaultParagraphFont"/>
    <w:rsid w:val="00F6708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467072">
      <w:bodyDiv w:val="1"/>
      <w:marLeft w:val="0"/>
      <w:marRight w:val="0"/>
      <w:marTop w:val="0"/>
      <w:marBottom w:val="0"/>
      <w:divBdr>
        <w:top w:val="none" w:sz="0" w:space="0" w:color="auto"/>
        <w:left w:val="none" w:sz="0" w:space="0" w:color="auto"/>
        <w:bottom w:val="none" w:sz="0" w:space="0" w:color="auto"/>
        <w:right w:val="none" w:sz="0" w:space="0" w:color="auto"/>
      </w:divBdr>
    </w:div>
    <w:div w:id="425687273">
      <w:bodyDiv w:val="1"/>
      <w:marLeft w:val="0"/>
      <w:marRight w:val="0"/>
      <w:marTop w:val="0"/>
      <w:marBottom w:val="0"/>
      <w:divBdr>
        <w:top w:val="none" w:sz="0" w:space="0" w:color="auto"/>
        <w:left w:val="none" w:sz="0" w:space="0" w:color="auto"/>
        <w:bottom w:val="none" w:sz="0" w:space="0" w:color="auto"/>
        <w:right w:val="none" w:sz="0" w:space="0" w:color="auto"/>
      </w:divBdr>
    </w:div>
    <w:div w:id="595482018">
      <w:bodyDiv w:val="1"/>
      <w:marLeft w:val="0"/>
      <w:marRight w:val="0"/>
      <w:marTop w:val="0"/>
      <w:marBottom w:val="0"/>
      <w:divBdr>
        <w:top w:val="none" w:sz="0" w:space="0" w:color="auto"/>
        <w:left w:val="none" w:sz="0" w:space="0" w:color="auto"/>
        <w:bottom w:val="none" w:sz="0" w:space="0" w:color="auto"/>
        <w:right w:val="none" w:sz="0" w:space="0" w:color="auto"/>
      </w:divBdr>
    </w:div>
    <w:div w:id="789935037">
      <w:bodyDiv w:val="1"/>
      <w:marLeft w:val="0"/>
      <w:marRight w:val="0"/>
      <w:marTop w:val="0"/>
      <w:marBottom w:val="0"/>
      <w:divBdr>
        <w:top w:val="none" w:sz="0" w:space="0" w:color="auto"/>
        <w:left w:val="none" w:sz="0" w:space="0" w:color="auto"/>
        <w:bottom w:val="none" w:sz="0" w:space="0" w:color="auto"/>
        <w:right w:val="none" w:sz="0" w:space="0" w:color="auto"/>
      </w:divBdr>
    </w:div>
    <w:div w:id="967399110">
      <w:bodyDiv w:val="1"/>
      <w:marLeft w:val="0"/>
      <w:marRight w:val="0"/>
      <w:marTop w:val="0"/>
      <w:marBottom w:val="0"/>
      <w:divBdr>
        <w:top w:val="none" w:sz="0" w:space="0" w:color="auto"/>
        <w:left w:val="none" w:sz="0" w:space="0" w:color="auto"/>
        <w:bottom w:val="none" w:sz="0" w:space="0" w:color="auto"/>
        <w:right w:val="none" w:sz="0" w:space="0" w:color="auto"/>
      </w:divBdr>
    </w:div>
    <w:div w:id="1034622097">
      <w:bodyDiv w:val="1"/>
      <w:marLeft w:val="0"/>
      <w:marRight w:val="0"/>
      <w:marTop w:val="0"/>
      <w:marBottom w:val="0"/>
      <w:divBdr>
        <w:top w:val="none" w:sz="0" w:space="0" w:color="auto"/>
        <w:left w:val="none" w:sz="0" w:space="0" w:color="auto"/>
        <w:bottom w:val="none" w:sz="0" w:space="0" w:color="auto"/>
        <w:right w:val="none" w:sz="0" w:space="0" w:color="auto"/>
      </w:divBdr>
    </w:div>
    <w:div w:id="1060056561">
      <w:bodyDiv w:val="1"/>
      <w:marLeft w:val="0"/>
      <w:marRight w:val="0"/>
      <w:marTop w:val="0"/>
      <w:marBottom w:val="0"/>
      <w:divBdr>
        <w:top w:val="none" w:sz="0" w:space="0" w:color="auto"/>
        <w:left w:val="none" w:sz="0" w:space="0" w:color="auto"/>
        <w:bottom w:val="none" w:sz="0" w:space="0" w:color="auto"/>
        <w:right w:val="none" w:sz="0" w:space="0" w:color="auto"/>
      </w:divBdr>
    </w:div>
    <w:div w:id="1107310083">
      <w:bodyDiv w:val="1"/>
      <w:marLeft w:val="0"/>
      <w:marRight w:val="0"/>
      <w:marTop w:val="0"/>
      <w:marBottom w:val="0"/>
      <w:divBdr>
        <w:top w:val="none" w:sz="0" w:space="0" w:color="auto"/>
        <w:left w:val="none" w:sz="0" w:space="0" w:color="auto"/>
        <w:bottom w:val="none" w:sz="0" w:space="0" w:color="auto"/>
        <w:right w:val="none" w:sz="0" w:space="0" w:color="auto"/>
      </w:divBdr>
    </w:div>
    <w:div w:id="1242905806">
      <w:bodyDiv w:val="1"/>
      <w:marLeft w:val="0"/>
      <w:marRight w:val="0"/>
      <w:marTop w:val="0"/>
      <w:marBottom w:val="0"/>
      <w:divBdr>
        <w:top w:val="none" w:sz="0" w:space="0" w:color="auto"/>
        <w:left w:val="none" w:sz="0" w:space="0" w:color="auto"/>
        <w:bottom w:val="none" w:sz="0" w:space="0" w:color="auto"/>
        <w:right w:val="none" w:sz="0" w:space="0" w:color="auto"/>
      </w:divBdr>
    </w:div>
    <w:div w:id="1273779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byu-my.sharepoint.com/personal/dbs39_byu_edu/Documents/CE%20594R%20Sustainable%20Transportation%20Systems/Homework/HW2%20Road%20load/HW2.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ehicle and Engine Pow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865400986628989E-2"/>
          <c:y val="0.12996928479823766"/>
          <c:w val="0.90577423399160173"/>
          <c:h val="0.73195523284175767"/>
        </c:manualLayout>
      </c:layout>
      <c:scatterChart>
        <c:scatterStyle val="lineMarker"/>
        <c:varyColors val="0"/>
        <c:ser>
          <c:idx val="0"/>
          <c:order val="0"/>
          <c:tx>
            <c:v>Engine Power</c:v>
          </c:tx>
          <c:spPr>
            <a:ln w="19050" cap="rnd">
              <a:solidFill>
                <a:schemeClr val="accent1"/>
              </a:solidFill>
              <a:round/>
            </a:ln>
            <a:effectLst/>
          </c:spPr>
          <c:marker>
            <c:symbol val="none"/>
          </c:marker>
          <c:xVal>
            <c:numRef>
              <c:f>'2.1 2.2'!$A$2:$A$20957</c:f>
              <c:numCache>
                <c:formatCode>General</c:formatCode>
                <c:ptCount val="209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pt idx="4103">
                  <c:v>4103</c:v>
                </c:pt>
                <c:pt idx="4104">
                  <c:v>4104</c:v>
                </c:pt>
                <c:pt idx="4105">
                  <c:v>4105</c:v>
                </c:pt>
                <c:pt idx="4106">
                  <c:v>4106</c:v>
                </c:pt>
                <c:pt idx="4107">
                  <c:v>4107</c:v>
                </c:pt>
                <c:pt idx="4108">
                  <c:v>4108</c:v>
                </c:pt>
                <c:pt idx="4109">
                  <c:v>4109</c:v>
                </c:pt>
                <c:pt idx="4110">
                  <c:v>4110</c:v>
                </c:pt>
                <c:pt idx="4111">
                  <c:v>4111</c:v>
                </c:pt>
                <c:pt idx="4112">
                  <c:v>4112</c:v>
                </c:pt>
                <c:pt idx="4113">
                  <c:v>4113</c:v>
                </c:pt>
                <c:pt idx="4114">
                  <c:v>4114</c:v>
                </c:pt>
                <c:pt idx="4115">
                  <c:v>4115</c:v>
                </c:pt>
                <c:pt idx="4116">
                  <c:v>4116</c:v>
                </c:pt>
                <c:pt idx="4117">
                  <c:v>4117</c:v>
                </c:pt>
                <c:pt idx="4118">
                  <c:v>4118</c:v>
                </c:pt>
                <c:pt idx="4119">
                  <c:v>4119</c:v>
                </c:pt>
                <c:pt idx="4120">
                  <c:v>4120</c:v>
                </c:pt>
                <c:pt idx="4121">
                  <c:v>4121</c:v>
                </c:pt>
                <c:pt idx="4122">
                  <c:v>4122</c:v>
                </c:pt>
                <c:pt idx="4123">
                  <c:v>4123</c:v>
                </c:pt>
                <c:pt idx="4124">
                  <c:v>4124</c:v>
                </c:pt>
                <c:pt idx="4125">
                  <c:v>4125</c:v>
                </c:pt>
                <c:pt idx="4126">
                  <c:v>4126</c:v>
                </c:pt>
                <c:pt idx="4127">
                  <c:v>4127</c:v>
                </c:pt>
                <c:pt idx="4128">
                  <c:v>4128</c:v>
                </c:pt>
                <c:pt idx="4129">
                  <c:v>4129</c:v>
                </c:pt>
                <c:pt idx="4130">
                  <c:v>4130</c:v>
                </c:pt>
                <c:pt idx="4131">
                  <c:v>4131</c:v>
                </c:pt>
                <c:pt idx="4132">
                  <c:v>4132</c:v>
                </c:pt>
                <c:pt idx="4133">
                  <c:v>4133</c:v>
                </c:pt>
                <c:pt idx="4134">
                  <c:v>4134</c:v>
                </c:pt>
                <c:pt idx="4135">
                  <c:v>4135</c:v>
                </c:pt>
                <c:pt idx="4136">
                  <c:v>4136</c:v>
                </c:pt>
                <c:pt idx="4137">
                  <c:v>4137</c:v>
                </c:pt>
                <c:pt idx="4138">
                  <c:v>4138</c:v>
                </c:pt>
                <c:pt idx="4139">
                  <c:v>4139</c:v>
                </c:pt>
                <c:pt idx="4140">
                  <c:v>4140</c:v>
                </c:pt>
                <c:pt idx="4141">
                  <c:v>4141</c:v>
                </c:pt>
                <c:pt idx="4142">
                  <c:v>4142</c:v>
                </c:pt>
                <c:pt idx="4143">
                  <c:v>4143</c:v>
                </c:pt>
                <c:pt idx="4144">
                  <c:v>4144</c:v>
                </c:pt>
                <c:pt idx="4145">
                  <c:v>4145</c:v>
                </c:pt>
                <c:pt idx="4146">
                  <c:v>4146</c:v>
                </c:pt>
                <c:pt idx="4147">
                  <c:v>4147</c:v>
                </c:pt>
                <c:pt idx="4148">
                  <c:v>4148</c:v>
                </c:pt>
                <c:pt idx="4149">
                  <c:v>4149</c:v>
                </c:pt>
                <c:pt idx="4150">
                  <c:v>4150</c:v>
                </c:pt>
                <c:pt idx="4151">
                  <c:v>4151</c:v>
                </c:pt>
                <c:pt idx="4152">
                  <c:v>4152</c:v>
                </c:pt>
                <c:pt idx="4153">
                  <c:v>4153</c:v>
                </c:pt>
                <c:pt idx="4154">
                  <c:v>4154</c:v>
                </c:pt>
                <c:pt idx="4155">
                  <c:v>4155</c:v>
                </c:pt>
                <c:pt idx="4156">
                  <c:v>4156</c:v>
                </c:pt>
                <c:pt idx="4157">
                  <c:v>4157</c:v>
                </c:pt>
                <c:pt idx="4158">
                  <c:v>4158</c:v>
                </c:pt>
                <c:pt idx="4159">
                  <c:v>4159</c:v>
                </c:pt>
                <c:pt idx="4160">
                  <c:v>4160</c:v>
                </c:pt>
                <c:pt idx="4161">
                  <c:v>4161</c:v>
                </c:pt>
                <c:pt idx="4162">
                  <c:v>4162</c:v>
                </c:pt>
                <c:pt idx="4163">
                  <c:v>4163</c:v>
                </c:pt>
                <c:pt idx="4164">
                  <c:v>4164</c:v>
                </c:pt>
                <c:pt idx="4165">
                  <c:v>4165</c:v>
                </c:pt>
                <c:pt idx="4166">
                  <c:v>4166</c:v>
                </c:pt>
                <c:pt idx="4167">
                  <c:v>4167</c:v>
                </c:pt>
                <c:pt idx="4168">
                  <c:v>4168</c:v>
                </c:pt>
                <c:pt idx="4169">
                  <c:v>4169</c:v>
                </c:pt>
                <c:pt idx="4170">
                  <c:v>4170</c:v>
                </c:pt>
                <c:pt idx="4171">
                  <c:v>4171</c:v>
                </c:pt>
                <c:pt idx="4172">
                  <c:v>4172</c:v>
                </c:pt>
                <c:pt idx="4173">
                  <c:v>4173</c:v>
                </c:pt>
                <c:pt idx="4174">
                  <c:v>4174</c:v>
                </c:pt>
                <c:pt idx="4175">
                  <c:v>4175</c:v>
                </c:pt>
                <c:pt idx="4176">
                  <c:v>4176</c:v>
                </c:pt>
                <c:pt idx="4177">
                  <c:v>4177</c:v>
                </c:pt>
                <c:pt idx="4178">
                  <c:v>4178</c:v>
                </c:pt>
                <c:pt idx="4179">
                  <c:v>4179</c:v>
                </c:pt>
                <c:pt idx="4180">
                  <c:v>4180</c:v>
                </c:pt>
                <c:pt idx="4181">
                  <c:v>4181</c:v>
                </c:pt>
                <c:pt idx="4182">
                  <c:v>4182</c:v>
                </c:pt>
                <c:pt idx="4183">
                  <c:v>4183</c:v>
                </c:pt>
                <c:pt idx="4184">
                  <c:v>4184</c:v>
                </c:pt>
                <c:pt idx="4185">
                  <c:v>4185</c:v>
                </c:pt>
                <c:pt idx="4186">
                  <c:v>4186</c:v>
                </c:pt>
                <c:pt idx="4187">
                  <c:v>4187</c:v>
                </c:pt>
                <c:pt idx="4188">
                  <c:v>4188</c:v>
                </c:pt>
                <c:pt idx="4189">
                  <c:v>4189</c:v>
                </c:pt>
                <c:pt idx="4190">
                  <c:v>4190</c:v>
                </c:pt>
                <c:pt idx="4191">
                  <c:v>4191</c:v>
                </c:pt>
                <c:pt idx="4192">
                  <c:v>4192</c:v>
                </c:pt>
                <c:pt idx="4193">
                  <c:v>4193</c:v>
                </c:pt>
                <c:pt idx="4194">
                  <c:v>4194</c:v>
                </c:pt>
                <c:pt idx="4195">
                  <c:v>4195</c:v>
                </c:pt>
                <c:pt idx="4196">
                  <c:v>4196</c:v>
                </c:pt>
                <c:pt idx="4197">
                  <c:v>4197</c:v>
                </c:pt>
                <c:pt idx="4198">
                  <c:v>4198</c:v>
                </c:pt>
                <c:pt idx="4199">
                  <c:v>4199</c:v>
                </c:pt>
                <c:pt idx="4200">
                  <c:v>4200</c:v>
                </c:pt>
                <c:pt idx="4201">
                  <c:v>4201</c:v>
                </c:pt>
                <c:pt idx="4202">
                  <c:v>4202</c:v>
                </c:pt>
                <c:pt idx="4203">
                  <c:v>4203</c:v>
                </c:pt>
                <c:pt idx="4204">
                  <c:v>4204</c:v>
                </c:pt>
                <c:pt idx="4205">
                  <c:v>4205</c:v>
                </c:pt>
                <c:pt idx="4206">
                  <c:v>4206</c:v>
                </c:pt>
                <c:pt idx="4207">
                  <c:v>4207</c:v>
                </c:pt>
                <c:pt idx="4208">
                  <c:v>4208</c:v>
                </c:pt>
                <c:pt idx="4209">
                  <c:v>4209</c:v>
                </c:pt>
                <c:pt idx="4210">
                  <c:v>4210</c:v>
                </c:pt>
                <c:pt idx="4211">
                  <c:v>4211</c:v>
                </c:pt>
                <c:pt idx="4212">
                  <c:v>4212</c:v>
                </c:pt>
                <c:pt idx="4213">
                  <c:v>4213</c:v>
                </c:pt>
                <c:pt idx="4214">
                  <c:v>4214</c:v>
                </c:pt>
                <c:pt idx="4215">
                  <c:v>4215</c:v>
                </c:pt>
                <c:pt idx="4216">
                  <c:v>4216</c:v>
                </c:pt>
                <c:pt idx="4217">
                  <c:v>4217</c:v>
                </c:pt>
                <c:pt idx="4218">
                  <c:v>4218</c:v>
                </c:pt>
                <c:pt idx="4219">
                  <c:v>4219</c:v>
                </c:pt>
                <c:pt idx="4220">
                  <c:v>4220</c:v>
                </c:pt>
                <c:pt idx="4221">
                  <c:v>4221</c:v>
                </c:pt>
                <c:pt idx="4222">
                  <c:v>4222</c:v>
                </c:pt>
                <c:pt idx="4223">
                  <c:v>4223</c:v>
                </c:pt>
                <c:pt idx="4224">
                  <c:v>4224</c:v>
                </c:pt>
                <c:pt idx="4225">
                  <c:v>4225</c:v>
                </c:pt>
                <c:pt idx="4226">
                  <c:v>4226</c:v>
                </c:pt>
                <c:pt idx="4227">
                  <c:v>4227</c:v>
                </c:pt>
                <c:pt idx="4228">
                  <c:v>4228</c:v>
                </c:pt>
                <c:pt idx="4229">
                  <c:v>4229</c:v>
                </c:pt>
                <c:pt idx="4230">
                  <c:v>4230</c:v>
                </c:pt>
                <c:pt idx="4231">
                  <c:v>4231</c:v>
                </c:pt>
                <c:pt idx="4232">
                  <c:v>4232</c:v>
                </c:pt>
                <c:pt idx="4233">
                  <c:v>4233</c:v>
                </c:pt>
                <c:pt idx="4234">
                  <c:v>4234</c:v>
                </c:pt>
                <c:pt idx="4235">
                  <c:v>4235</c:v>
                </c:pt>
                <c:pt idx="4236">
                  <c:v>4236</c:v>
                </c:pt>
                <c:pt idx="4237">
                  <c:v>4237</c:v>
                </c:pt>
                <c:pt idx="4238">
                  <c:v>4238</c:v>
                </c:pt>
                <c:pt idx="4239">
                  <c:v>4239</c:v>
                </c:pt>
                <c:pt idx="4240">
                  <c:v>4240</c:v>
                </c:pt>
                <c:pt idx="4241">
                  <c:v>4241</c:v>
                </c:pt>
                <c:pt idx="4242">
                  <c:v>4242</c:v>
                </c:pt>
                <c:pt idx="4243">
                  <c:v>4243</c:v>
                </c:pt>
                <c:pt idx="4244">
                  <c:v>4244</c:v>
                </c:pt>
                <c:pt idx="4245">
                  <c:v>4245</c:v>
                </c:pt>
                <c:pt idx="4246">
                  <c:v>4246</c:v>
                </c:pt>
                <c:pt idx="4247">
                  <c:v>4247</c:v>
                </c:pt>
                <c:pt idx="4248">
                  <c:v>4248</c:v>
                </c:pt>
                <c:pt idx="4249">
                  <c:v>4249</c:v>
                </c:pt>
                <c:pt idx="4250">
                  <c:v>4250</c:v>
                </c:pt>
                <c:pt idx="4251">
                  <c:v>4251</c:v>
                </c:pt>
                <c:pt idx="4252">
                  <c:v>4252</c:v>
                </c:pt>
                <c:pt idx="4253">
                  <c:v>4253</c:v>
                </c:pt>
                <c:pt idx="4254">
                  <c:v>4254</c:v>
                </c:pt>
                <c:pt idx="4255">
                  <c:v>4255</c:v>
                </c:pt>
                <c:pt idx="4256">
                  <c:v>4256</c:v>
                </c:pt>
                <c:pt idx="4257">
                  <c:v>4257</c:v>
                </c:pt>
                <c:pt idx="4258">
                  <c:v>4258</c:v>
                </c:pt>
                <c:pt idx="4259">
                  <c:v>4259</c:v>
                </c:pt>
                <c:pt idx="4260">
                  <c:v>4260</c:v>
                </c:pt>
                <c:pt idx="4261">
                  <c:v>4261</c:v>
                </c:pt>
                <c:pt idx="4262">
                  <c:v>4262</c:v>
                </c:pt>
                <c:pt idx="4263">
                  <c:v>4263</c:v>
                </c:pt>
                <c:pt idx="4264">
                  <c:v>4264</c:v>
                </c:pt>
                <c:pt idx="4265">
                  <c:v>4265</c:v>
                </c:pt>
                <c:pt idx="4266">
                  <c:v>4266</c:v>
                </c:pt>
                <c:pt idx="4267">
                  <c:v>4267</c:v>
                </c:pt>
                <c:pt idx="4268">
                  <c:v>4268</c:v>
                </c:pt>
                <c:pt idx="4269">
                  <c:v>4269</c:v>
                </c:pt>
                <c:pt idx="4270">
                  <c:v>4270</c:v>
                </c:pt>
                <c:pt idx="4271">
                  <c:v>4271</c:v>
                </c:pt>
                <c:pt idx="4272">
                  <c:v>4272</c:v>
                </c:pt>
                <c:pt idx="4273">
                  <c:v>4273</c:v>
                </c:pt>
                <c:pt idx="4274">
                  <c:v>4274</c:v>
                </c:pt>
                <c:pt idx="4275">
                  <c:v>4275</c:v>
                </c:pt>
                <c:pt idx="4276">
                  <c:v>4276</c:v>
                </c:pt>
                <c:pt idx="4277">
                  <c:v>4277</c:v>
                </c:pt>
                <c:pt idx="4278">
                  <c:v>4278</c:v>
                </c:pt>
                <c:pt idx="4279">
                  <c:v>4279</c:v>
                </c:pt>
                <c:pt idx="4280">
                  <c:v>4280</c:v>
                </c:pt>
                <c:pt idx="4281">
                  <c:v>4281</c:v>
                </c:pt>
                <c:pt idx="4282">
                  <c:v>4282</c:v>
                </c:pt>
                <c:pt idx="4283">
                  <c:v>4283</c:v>
                </c:pt>
                <c:pt idx="4284">
                  <c:v>4284</c:v>
                </c:pt>
                <c:pt idx="4285">
                  <c:v>4285</c:v>
                </c:pt>
                <c:pt idx="4286">
                  <c:v>4286</c:v>
                </c:pt>
                <c:pt idx="4287">
                  <c:v>4287</c:v>
                </c:pt>
                <c:pt idx="4288">
                  <c:v>4288</c:v>
                </c:pt>
                <c:pt idx="4289">
                  <c:v>4289</c:v>
                </c:pt>
                <c:pt idx="4290">
                  <c:v>4290</c:v>
                </c:pt>
                <c:pt idx="4291">
                  <c:v>4291</c:v>
                </c:pt>
                <c:pt idx="4292">
                  <c:v>4292</c:v>
                </c:pt>
                <c:pt idx="4293">
                  <c:v>4293</c:v>
                </c:pt>
                <c:pt idx="4294">
                  <c:v>4294</c:v>
                </c:pt>
                <c:pt idx="4295">
                  <c:v>4295</c:v>
                </c:pt>
                <c:pt idx="4296">
                  <c:v>4296</c:v>
                </c:pt>
                <c:pt idx="4297">
                  <c:v>4297</c:v>
                </c:pt>
                <c:pt idx="4298">
                  <c:v>4298</c:v>
                </c:pt>
                <c:pt idx="4299">
                  <c:v>4299</c:v>
                </c:pt>
                <c:pt idx="4300">
                  <c:v>4300</c:v>
                </c:pt>
                <c:pt idx="4301">
                  <c:v>4301</c:v>
                </c:pt>
                <c:pt idx="4302">
                  <c:v>4302</c:v>
                </c:pt>
                <c:pt idx="4303">
                  <c:v>4303</c:v>
                </c:pt>
                <c:pt idx="4304">
                  <c:v>4304</c:v>
                </c:pt>
                <c:pt idx="4305">
                  <c:v>4305</c:v>
                </c:pt>
                <c:pt idx="4306">
                  <c:v>4306</c:v>
                </c:pt>
                <c:pt idx="4307">
                  <c:v>4307</c:v>
                </c:pt>
                <c:pt idx="4308">
                  <c:v>4308</c:v>
                </c:pt>
                <c:pt idx="4309">
                  <c:v>4309</c:v>
                </c:pt>
                <c:pt idx="4310">
                  <c:v>4310</c:v>
                </c:pt>
                <c:pt idx="4311">
                  <c:v>4311</c:v>
                </c:pt>
                <c:pt idx="4312">
                  <c:v>4312</c:v>
                </c:pt>
                <c:pt idx="4313">
                  <c:v>4313</c:v>
                </c:pt>
                <c:pt idx="4314">
                  <c:v>4314</c:v>
                </c:pt>
                <c:pt idx="4315">
                  <c:v>4315</c:v>
                </c:pt>
                <c:pt idx="4316">
                  <c:v>4316</c:v>
                </c:pt>
                <c:pt idx="4317">
                  <c:v>4317</c:v>
                </c:pt>
                <c:pt idx="4318">
                  <c:v>4318</c:v>
                </c:pt>
                <c:pt idx="4319">
                  <c:v>4319</c:v>
                </c:pt>
                <c:pt idx="4320">
                  <c:v>4320</c:v>
                </c:pt>
                <c:pt idx="4321">
                  <c:v>4321</c:v>
                </c:pt>
                <c:pt idx="4322">
                  <c:v>4322</c:v>
                </c:pt>
                <c:pt idx="4323">
                  <c:v>4323</c:v>
                </c:pt>
                <c:pt idx="4324">
                  <c:v>4324</c:v>
                </c:pt>
                <c:pt idx="4325">
                  <c:v>4325</c:v>
                </c:pt>
                <c:pt idx="4326">
                  <c:v>4326</c:v>
                </c:pt>
                <c:pt idx="4327">
                  <c:v>4327</c:v>
                </c:pt>
                <c:pt idx="4328">
                  <c:v>4328</c:v>
                </c:pt>
                <c:pt idx="4329">
                  <c:v>4329</c:v>
                </c:pt>
                <c:pt idx="4330">
                  <c:v>4330</c:v>
                </c:pt>
                <c:pt idx="4331">
                  <c:v>4331</c:v>
                </c:pt>
                <c:pt idx="4332">
                  <c:v>4332</c:v>
                </c:pt>
                <c:pt idx="4333">
                  <c:v>4333</c:v>
                </c:pt>
                <c:pt idx="4334">
                  <c:v>4334</c:v>
                </c:pt>
                <c:pt idx="4335">
                  <c:v>4335</c:v>
                </c:pt>
                <c:pt idx="4336">
                  <c:v>4336</c:v>
                </c:pt>
                <c:pt idx="4337">
                  <c:v>4337</c:v>
                </c:pt>
                <c:pt idx="4338">
                  <c:v>4338</c:v>
                </c:pt>
                <c:pt idx="4339">
                  <c:v>4339</c:v>
                </c:pt>
                <c:pt idx="4340">
                  <c:v>4340</c:v>
                </c:pt>
                <c:pt idx="4341">
                  <c:v>4341</c:v>
                </c:pt>
                <c:pt idx="4342">
                  <c:v>4342</c:v>
                </c:pt>
                <c:pt idx="4343">
                  <c:v>4343</c:v>
                </c:pt>
                <c:pt idx="4344">
                  <c:v>4344</c:v>
                </c:pt>
                <c:pt idx="4345">
                  <c:v>4345</c:v>
                </c:pt>
                <c:pt idx="4346">
                  <c:v>4346</c:v>
                </c:pt>
                <c:pt idx="4347">
                  <c:v>4347</c:v>
                </c:pt>
                <c:pt idx="4348">
                  <c:v>4348</c:v>
                </c:pt>
                <c:pt idx="4349">
                  <c:v>4349</c:v>
                </c:pt>
                <c:pt idx="4350">
                  <c:v>4350</c:v>
                </c:pt>
                <c:pt idx="4351">
                  <c:v>4351</c:v>
                </c:pt>
                <c:pt idx="4352">
                  <c:v>4352</c:v>
                </c:pt>
                <c:pt idx="4353">
                  <c:v>4353</c:v>
                </c:pt>
                <c:pt idx="4354">
                  <c:v>4354</c:v>
                </c:pt>
                <c:pt idx="4355">
                  <c:v>4355</c:v>
                </c:pt>
                <c:pt idx="4356">
                  <c:v>4356</c:v>
                </c:pt>
                <c:pt idx="4357">
                  <c:v>4357</c:v>
                </c:pt>
                <c:pt idx="4358">
                  <c:v>4358</c:v>
                </c:pt>
                <c:pt idx="4359">
                  <c:v>4359</c:v>
                </c:pt>
                <c:pt idx="4360">
                  <c:v>4360</c:v>
                </c:pt>
                <c:pt idx="4361">
                  <c:v>4361</c:v>
                </c:pt>
                <c:pt idx="4362">
                  <c:v>4362</c:v>
                </c:pt>
                <c:pt idx="4363">
                  <c:v>4363</c:v>
                </c:pt>
                <c:pt idx="4364">
                  <c:v>4364</c:v>
                </c:pt>
                <c:pt idx="4365">
                  <c:v>4365</c:v>
                </c:pt>
                <c:pt idx="4366">
                  <c:v>4366</c:v>
                </c:pt>
                <c:pt idx="4367">
                  <c:v>4367</c:v>
                </c:pt>
                <c:pt idx="4368">
                  <c:v>4368</c:v>
                </c:pt>
                <c:pt idx="4369">
                  <c:v>4369</c:v>
                </c:pt>
                <c:pt idx="4370">
                  <c:v>4370</c:v>
                </c:pt>
                <c:pt idx="4371">
                  <c:v>4371</c:v>
                </c:pt>
                <c:pt idx="4372">
                  <c:v>4372</c:v>
                </c:pt>
                <c:pt idx="4373">
                  <c:v>4373</c:v>
                </c:pt>
                <c:pt idx="4374">
                  <c:v>4374</c:v>
                </c:pt>
                <c:pt idx="4375">
                  <c:v>4375</c:v>
                </c:pt>
                <c:pt idx="4376">
                  <c:v>4376</c:v>
                </c:pt>
                <c:pt idx="4377">
                  <c:v>4377</c:v>
                </c:pt>
                <c:pt idx="4378">
                  <c:v>4378</c:v>
                </c:pt>
                <c:pt idx="4379">
                  <c:v>4379</c:v>
                </c:pt>
                <c:pt idx="4380">
                  <c:v>4380</c:v>
                </c:pt>
                <c:pt idx="4381">
                  <c:v>4381</c:v>
                </c:pt>
                <c:pt idx="4382">
                  <c:v>4382</c:v>
                </c:pt>
                <c:pt idx="4383">
                  <c:v>4383</c:v>
                </c:pt>
                <c:pt idx="4384">
                  <c:v>4384</c:v>
                </c:pt>
                <c:pt idx="4385">
                  <c:v>4385</c:v>
                </c:pt>
                <c:pt idx="4386">
                  <c:v>4386</c:v>
                </c:pt>
                <c:pt idx="4387">
                  <c:v>4387</c:v>
                </c:pt>
                <c:pt idx="4388">
                  <c:v>4388</c:v>
                </c:pt>
                <c:pt idx="4389">
                  <c:v>4389</c:v>
                </c:pt>
                <c:pt idx="4390">
                  <c:v>4390</c:v>
                </c:pt>
                <c:pt idx="4391">
                  <c:v>4391</c:v>
                </c:pt>
                <c:pt idx="4392">
                  <c:v>4392</c:v>
                </c:pt>
                <c:pt idx="4393">
                  <c:v>4393</c:v>
                </c:pt>
                <c:pt idx="4394">
                  <c:v>4394</c:v>
                </c:pt>
                <c:pt idx="4395">
                  <c:v>4395</c:v>
                </c:pt>
                <c:pt idx="4396">
                  <c:v>4396</c:v>
                </c:pt>
                <c:pt idx="4397">
                  <c:v>4397</c:v>
                </c:pt>
                <c:pt idx="4398">
                  <c:v>4398</c:v>
                </c:pt>
                <c:pt idx="4399">
                  <c:v>4399</c:v>
                </c:pt>
                <c:pt idx="4400">
                  <c:v>4400</c:v>
                </c:pt>
                <c:pt idx="4401">
                  <c:v>4401</c:v>
                </c:pt>
                <c:pt idx="4402">
                  <c:v>4402</c:v>
                </c:pt>
                <c:pt idx="4403">
                  <c:v>4403</c:v>
                </c:pt>
                <c:pt idx="4404">
                  <c:v>4404</c:v>
                </c:pt>
                <c:pt idx="4405">
                  <c:v>4405</c:v>
                </c:pt>
                <c:pt idx="4406">
                  <c:v>4406</c:v>
                </c:pt>
                <c:pt idx="4407">
                  <c:v>4407</c:v>
                </c:pt>
                <c:pt idx="4408">
                  <c:v>4408</c:v>
                </c:pt>
                <c:pt idx="4409">
                  <c:v>4409</c:v>
                </c:pt>
                <c:pt idx="4410">
                  <c:v>4410</c:v>
                </c:pt>
                <c:pt idx="4411">
                  <c:v>4411</c:v>
                </c:pt>
                <c:pt idx="4412">
                  <c:v>4412</c:v>
                </c:pt>
                <c:pt idx="4413">
                  <c:v>4413</c:v>
                </c:pt>
                <c:pt idx="4414">
                  <c:v>4414</c:v>
                </c:pt>
                <c:pt idx="4415">
                  <c:v>4415</c:v>
                </c:pt>
                <c:pt idx="4416">
                  <c:v>4416</c:v>
                </c:pt>
                <c:pt idx="4417">
                  <c:v>4417</c:v>
                </c:pt>
                <c:pt idx="4418">
                  <c:v>4418</c:v>
                </c:pt>
                <c:pt idx="4419">
                  <c:v>4419</c:v>
                </c:pt>
                <c:pt idx="4420">
                  <c:v>4420</c:v>
                </c:pt>
                <c:pt idx="4421">
                  <c:v>4421</c:v>
                </c:pt>
                <c:pt idx="4422">
                  <c:v>4422</c:v>
                </c:pt>
                <c:pt idx="4423">
                  <c:v>4423</c:v>
                </c:pt>
                <c:pt idx="4424">
                  <c:v>4424</c:v>
                </c:pt>
                <c:pt idx="4425">
                  <c:v>4425</c:v>
                </c:pt>
                <c:pt idx="4426">
                  <c:v>4426</c:v>
                </c:pt>
                <c:pt idx="4427">
                  <c:v>4427</c:v>
                </c:pt>
                <c:pt idx="4428">
                  <c:v>4428</c:v>
                </c:pt>
                <c:pt idx="4429">
                  <c:v>4429</c:v>
                </c:pt>
                <c:pt idx="4430">
                  <c:v>4430</c:v>
                </c:pt>
                <c:pt idx="4431">
                  <c:v>4431</c:v>
                </c:pt>
                <c:pt idx="4432">
                  <c:v>4432</c:v>
                </c:pt>
                <c:pt idx="4433">
                  <c:v>4433</c:v>
                </c:pt>
                <c:pt idx="4434">
                  <c:v>4434</c:v>
                </c:pt>
                <c:pt idx="4435">
                  <c:v>4435</c:v>
                </c:pt>
                <c:pt idx="4436">
                  <c:v>4436</c:v>
                </c:pt>
                <c:pt idx="4437">
                  <c:v>4437</c:v>
                </c:pt>
                <c:pt idx="4438">
                  <c:v>4438</c:v>
                </c:pt>
                <c:pt idx="4439">
                  <c:v>4439</c:v>
                </c:pt>
                <c:pt idx="4440">
                  <c:v>4440</c:v>
                </c:pt>
                <c:pt idx="4441">
                  <c:v>4441</c:v>
                </c:pt>
                <c:pt idx="4442">
                  <c:v>4442</c:v>
                </c:pt>
                <c:pt idx="4443">
                  <c:v>4443</c:v>
                </c:pt>
                <c:pt idx="4444">
                  <c:v>4444</c:v>
                </c:pt>
                <c:pt idx="4445">
                  <c:v>4445</c:v>
                </c:pt>
                <c:pt idx="4446">
                  <c:v>4446</c:v>
                </c:pt>
                <c:pt idx="4447">
                  <c:v>4447</c:v>
                </c:pt>
                <c:pt idx="4448">
                  <c:v>4448</c:v>
                </c:pt>
                <c:pt idx="4449">
                  <c:v>4449</c:v>
                </c:pt>
                <c:pt idx="4450">
                  <c:v>4450</c:v>
                </c:pt>
                <c:pt idx="4451">
                  <c:v>4451</c:v>
                </c:pt>
                <c:pt idx="4452">
                  <c:v>4452</c:v>
                </c:pt>
                <c:pt idx="4453">
                  <c:v>4453</c:v>
                </c:pt>
                <c:pt idx="4454">
                  <c:v>4454</c:v>
                </c:pt>
                <c:pt idx="4455">
                  <c:v>4455</c:v>
                </c:pt>
                <c:pt idx="4456">
                  <c:v>4456</c:v>
                </c:pt>
                <c:pt idx="4457">
                  <c:v>4457</c:v>
                </c:pt>
                <c:pt idx="4458">
                  <c:v>4458</c:v>
                </c:pt>
                <c:pt idx="4459">
                  <c:v>4459</c:v>
                </c:pt>
                <c:pt idx="4460">
                  <c:v>4460</c:v>
                </c:pt>
                <c:pt idx="4461">
                  <c:v>4461</c:v>
                </c:pt>
                <c:pt idx="4462">
                  <c:v>4462</c:v>
                </c:pt>
                <c:pt idx="4463">
                  <c:v>4463</c:v>
                </c:pt>
                <c:pt idx="4464">
                  <c:v>4464</c:v>
                </c:pt>
                <c:pt idx="4465">
                  <c:v>4465</c:v>
                </c:pt>
                <c:pt idx="4466">
                  <c:v>4466</c:v>
                </c:pt>
                <c:pt idx="4467">
                  <c:v>4467</c:v>
                </c:pt>
                <c:pt idx="4468">
                  <c:v>4468</c:v>
                </c:pt>
                <c:pt idx="4469">
                  <c:v>4469</c:v>
                </c:pt>
                <c:pt idx="4470">
                  <c:v>4470</c:v>
                </c:pt>
                <c:pt idx="4471">
                  <c:v>4471</c:v>
                </c:pt>
                <c:pt idx="4472">
                  <c:v>4472</c:v>
                </c:pt>
                <c:pt idx="4473">
                  <c:v>4473</c:v>
                </c:pt>
                <c:pt idx="4474">
                  <c:v>4474</c:v>
                </c:pt>
                <c:pt idx="4475">
                  <c:v>4475</c:v>
                </c:pt>
                <c:pt idx="4476">
                  <c:v>4476</c:v>
                </c:pt>
                <c:pt idx="4477">
                  <c:v>4477</c:v>
                </c:pt>
                <c:pt idx="4478">
                  <c:v>4478</c:v>
                </c:pt>
                <c:pt idx="4479">
                  <c:v>4479</c:v>
                </c:pt>
                <c:pt idx="4480">
                  <c:v>4480</c:v>
                </c:pt>
                <c:pt idx="4481">
                  <c:v>4481</c:v>
                </c:pt>
                <c:pt idx="4482">
                  <c:v>4482</c:v>
                </c:pt>
                <c:pt idx="4483">
                  <c:v>4483</c:v>
                </c:pt>
                <c:pt idx="4484">
                  <c:v>4484</c:v>
                </c:pt>
                <c:pt idx="4485">
                  <c:v>4485</c:v>
                </c:pt>
                <c:pt idx="4486">
                  <c:v>4486</c:v>
                </c:pt>
                <c:pt idx="4487">
                  <c:v>4487</c:v>
                </c:pt>
                <c:pt idx="4488">
                  <c:v>4488</c:v>
                </c:pt>
                <c:pt idx="4489">
                  <c:v>4489</c:v>
                </c:pt>
                <c:pt idx="4490">
                  <c:v>4490</c:v>
                </c:pt>
                <c:pt idx="4491">
                  <c:v>4491</c:v>
                </c:pt>
                <c:pt idx="4492">
                  <c:v>4492</c:v>
                </c:pt>
                <c:pt idx="4493">
                  <c:v>4493</c:v>
                </c:pt>
                <c:pt idx="4494">
                  <c:v>4494</c:v>
                </c:pt>
                <c:pt idx="4495">
                  <c:v>4495</c:v>
                </c:pt>
                <c:pt idx="4496">
                  <c:v>4496</c:v>
                </c:pt>
                <c:pt idx="4497">
                  <c:v>4497</c:v>
                </c:pt>
                <c:pt idx="4498">
                  <c:v>4498</c:v>
                </c:pt>
                <c:pt idx="4499">
                  <c:v>4499</c:v>
                </c:pt>
                <c:pt idx="4500">
                  <c:v>4500</c:v>
                </c:pt>
                <c:pt idx="4501">
                  <c:v>4501</c:v>
                </c:pt>
                <c:pt idx="4502">
                  <c:v>4502</c:v>
                </c:pt>
                <c:pt idx="4503">
                  <c:v>4503</c:v>
                </c:pt>
                <c:pt idx="4504">
                  <c:v>4504</c:v>
                </c:pt>
                <c:pt idx="4505">
                  <c:v>4505</c:v>
                </c:pt>
                <c:pt idx="4506">
                  <c:v>4506</c:v>
                </c:pt>
                <c:pt idx="4507">
                  <c:v>4507</c:v>
                </c:pt>
                <c:pt idx="4508">
                  <c:v>4508</c:v>
                </c:pt>
                <c:pt idx="4509">
                  <c:v>4509</c:v>
                </c:pt>
                <c:pt idx="4510">
                  <c:v>4510</c:v>
                </c:pt>
                <c:pt idx="4511">
                  <c:v>4511</c:v>
                </c:pt>
                <c:pt idx="4512">
                  <c:v>4512</c:v>
                </c:pt>
                <c:pt idx="4513">
                  <c:v>4513</c:v>
                </c:pt>
                <c:pt idx="4514">
                  <c:v>4514</c:v>
                </c:pt>
                <c:pt idx="4515">
                  <c:v>4515</c:v>
                </c:pt>
                <c:pt idx="4516">
                  <c:v>4516</c:v>
                </c:pt>
                <c:pt idx="4517">
                  <c:v>4517</c:v>
                </c:pt>
                <c:pt idx="4518">
                  <c:v>4518</c:v>
                </c:pt>
                <c:pt idx="4519">
                  <c:v>4519</c:v>
                </c:pt>
                <c:pt idx="4520">
                  <c:v>4520</c:v>
                </c:pt>
                <c:pt idx="4521">
                  <c:v>4521</c:v>
                </c:pt>
                <c:pt idx="4522">
                  <c:v>4522</c:v>
                </c:pt>
                <c:pt idx="4523">
                  <c:v>4523</c:v>
                </c:pt>
                <c:pt idx="4524">
                  <c:v>4524</c:v>
                </c:pt>
                <c:pt idx="4525">
                  <c:v>4525</c:v>
                </c:pt>
                <c:pt idx="4526">
                  <c:v>4526</c:v>
                </c:pt>
                <c:pt idx="4527">
                  <c:v>4527</c:v>
                </c:pt>
                <c:pt idx="4528">
                  <c:v>4528</c:v>
                </c:pt>
                <c:pt idx="4529">
                  <c:v>4529</c:v>
                </c:pt>
                <c:pt idx="4530">
                  <c:v>4530</c:v>
                </c:pt>
                <c:pt idx="4531">
                  <c:v>4531</c:v>
                </c:pt>
                <c:pt idx="4532">
                  <c:v>4532</c:v>
                </c:pt>
                <c:pt idx="4533">
                  <c:v>4533</c:v>
                </c:pt>
                <c:pt idx="4534">
                  <c:v>4534</c:v>
                </c:pt>
                <c:pt idx="4535">
                  <c:v>4535</c:v>
                </c:pt>
                <c:pt idx="4536">
                  <c:v>4536</c:v>
                </c:pt>
                <c:pt idx="4537">
                  <c:v>4537</c:v>
                </c:pt>
                <c:pt idx="4538">
                  <c:v>4538</c:v>
                </c:pt>
                <c:pt idx="4539">
                  <c:v>4539</c:v>
                </c:pt>
                <c:pt idx="4540">
                  <c:v>4540</c:v>
                </c:pt>
                <c:pt idx="4541">
                  <c:v>4541</c:v>
                </c:pt>
                <c:pt idx="4542">
                  <c:v>4542</c:v>
                </c:pt>
                <c:pt idx="4543">
                  <c:v>4543</c:v>
                </c:pt>
                <c:pt idx="4544">
                  <c:v>4544</c:v>
                </c:pt>
                <c:pt idx="4545">
                  <c:v>4545</c:v>
                </c:pt>
                <c:pt idx="4546">
                  <c:v>4546</c:v>
                </c:pt>
                <c:pt idx="4547">
                  <c:v>4547</c:v>
                </c:pt>
                <c:pt idx="4548">
                  <c:v>4548</c:v>
                </c:pt>
                <c:pt idx="4549">
                  <c:v>4549</c:v>
                </c:pt>
                <c:pt idx="4550">
                  <c:v>4550</c:v>
                </c:pt>
                <c:pt idx="4551">
                  <c:v>4551</c:v>
                </c:pt>
                <c:pt idx="4552">
                  <c:v>4552</c:v>
                </c:pt>
                <c:pt idx="4553">
                  <c:v>4553</c:v>
                </c:pt>
                <c:pt idx="4554">
                  <c:v>4554</c:v>
                </c:pt>
                <c:pt idx="4555">
                  <c:v>4555</c:v>
                </c:pt>
                <c:pt idx="4556">
                  <c:v>4556</c:v>
                </c:pt>
                <c:pt idx="4557">
                  <c:v>4557</c:v>
                </c:pt>
                <c:pt idx="4558">
                  <c:v>4558</c:v>
                </c:pt>
                <c:pt idx="4559">
                  <c:v>4559</c:v>
                </c:pt>
                <c:pt idx="4560">
                  <c:v>4560</c:v>
                </c:pt>
                <c:pt idx="4561">
                  <c:v>4561</c:v>
                </c:pt>
                <c:pt idx="4562">
                  <c:v>4562</c:v>
                </c:pt>
                <c:pt idx="4563">
                  <c:v>4563</c:v>
                </c:pt>
                <c:pt idx="4564">
                  <c:v>4564</c:v>
                </c:pt>
                <c:pt idx="4565">
                  <c:v>4565</c:v>
                </c:pt>
                <c:pt idx="4566">
                  <c:v>4566</c:v>
                </c:pt>
                <c:pt idx="4567">
                  <c:v>4567</c:v>
                </c:pt>
                <c:pt idx="4568">
                  <c:v>4568</c:v>
                </c:pt>
                <c:pt idx="4569">
                  <c:v>4569</c:v>
                </c:pt>
                <c:pt idx="4570">
                  <c:v>4570</c:v>
                </c:pt>
                <c:pt idx="4571">
                  <c:v>4571</c:v>
                </c:pt>
                <c:pt idx="4572">
                  <c:v>4572</c:v>
                </c:pt>
                <c:pt idx="4573">
                  <c:v>4573</c:v>
                </c:pt>
                <c:pt idx="4574">
                  <c:v>4574</c:v>
                </c:pt>
                <c:pt idx="4575">
                  <c:v>4575</c:v>
                </c:pt>
                <c:pt idx="4576">
                  <c:v>4576</c:v>
                </c:pt>
                <c:pt idx="4577">
                  <c:v>4577</c:v>
                </c:pt>
                <c:pt idx="4578">
                  <c:v>4578</c:v>
                </c:pt>
                <c:pt idx="4579">
                  <c:v>4579</c:v>
                </c:pt>
                <c:pt idx="4580">
                  <c:v>4580</c:v>
                </c:pt>
                <c:pt idx="4581">
                  <c:v>4581</c:v>
                </c:pt>
                <c:pt idx="4582">
                  <c:v>4582</c:v>
                </c:pt>
                <c:pt idx="4583">
                  <c:v>4583</c:v>
                </c:pt>
                <c:pt idx="4584">
                  <c:v>4584</c:v>
                </c:pt>
                <c:pt idx="4585">
                  <c:v>4585</c:v>
                </c:pt>
                <c:pt idx="4586">
                  <c:v>4586</c:v>
                </c:pt>
                <c:pt idx="4587">
                  <c:v>4587</c:v>
                </c:pt>
                <c:pt idx="4588">
                  <c:v>4588</c:v>
                </c:pt>
                <c:pt idx="4589">
                  <c:v>4589</c:v>
                </c:pt>
                <c:pt idx="4590">
                  <c:v>4590</c:v>
                </c:pt>
                <c:pt idx="4591">
                  <c:v>4591</c:v>
                </c:pt>
                <c:pt idx="4592">
                  <c:v>4592</c:v>
                </c:pt>
                <c:pt idx="4593">
                  <c:v>4593</c:v>
                </c:pt>
                <c:pt idx="4594">
                  <c:v>4594</c:v>
                </c:pt>
                <c:pt idx="4595">
                  <c:v>4595</c:v>
                </c:pt>
                <c:pt idx="4596">
                  <c:v>4596</c:v>
                </c:pt>
                <c:pt idx="4597">
                  <c:v>4597</c:v>
                </c:pt>
                <c:pt idx="4598">
                  <c:v>4598</c:v>
                </c:pt>
                <c:pt idx="4599">
                  <c:v>4599</c:v>
                </c:pt>
                <c:pt idx="4600">
                  <c:v>4600</c:v>
                </c:pt>
                <c:pt idx="4601">
                  <c:v>4601</c:v>
                </c:pt>
                <c:pt idx="4602">
                  <c:v>4602</c:v>
                </c:pt>
                <c:pt idx="4603">
                  <c:v>4603</c:v>
                </c:pt>
                <c:pt idx="4604">
                  <c:v>4604</c:v>
                </c:pt>
                <c:pt idx="4605">
                  <c:v>4605</c:v>
                </c:pt>
                <c:pt idx="4606">
                  <c:v>4606</c:v>
                </c:pt>
                <c:pt idx="4607">
                  <c:v>4607</c:v>
                </c:pt>
                <c:pt idx="4608">
                  <c:v>4608</c:v>
                </c:pt>
                <c:pt idx="4609">
                  <c:v>4609</c:v>
                </c:pt>
                <c:pt idx="4610">
                  <c:v>4610</c:v>
                </c:pt>
                <c:pt idx="4611">
                  <c:v>4611</c:v>
                </c:pt>
                <c:pt idx="4612">
                  <c:v>4612</c:v>
                </c:pt>
                <c:pt idx="4613">
                  <c:v>4613</c:v>
                </c:pt>
                <c:pt idx="4614">
                  <c:v>4614</c:v>
                </c:pt>
                <c:pt idx="4615">
                  <c:v>4615</c:v>
                </c:pt>
                <c:pt idx="4616">
                  <c:v>4616</c:v>
                </c:pt>
                <c:pt idx="4617">
                  <c:v>4617</c:v>
                </c:pt>
                <c:pt idx="4618">
                  <c:v>4618</c:v>
                </c:pt>
                <c:pt idx="4619">
                  <c:v>4619</c:v>
                </c:pt>
                <c:pt idx="4620">
                  <c:v>4620</c:v>
                </c:pt>
                <c:pt idx="4621">
                  <c:v>4621</c:v>
                </c:pt>
                <c:pt idx="4622">
                  <c:v>4622</c:v>
                </c:pt>
                <c:pt idx="4623">
                  <c:v>4623</c:v>
                </c:pt>
                <c:pt idx="4624">
                  <c:v>4624</c:v>
                </c:pt>
                <c:pt idx="4625">
                  <c:v>4625</c:v>
                </c:pt>
                <c:pt idx="4626">
                  <c:v>4626</c:v>
                </c:pt>
                <c:pt idx="4627">
                  <c:v>4627</c:v>
                </c:pt>
                <c:pt idx="4628">
                  <c:v>4628</c:v>
                </c:pt>
                <c:pt idx="4629">
                  <c:v>4629</c:v>
                </c:pt>
                <c:pt idx="4630">
                  <c:v>4630</c:v>
                </c:pt>
                <c:pt idx="4631">
                  <c:v>4631</c:v>
                </c:pt>
                <c:pt idx="4632">
                  <c:v>4632</c:v>
                </c:pt>
                <c:pt idx="4633">
                  <c:v>4633</c:v>
                </c:pt>
                <c:pt idx="4634">
                  <c:v>4634</c:v>
                </c:pt>
                <c:pt idx="4635">
                  <c:v>4635</c:v>
                </c:pt>
                <c:pt idx="4636">
                  <c:v>4636</c:v>
                </c:pt>
                <c:pt idx="4637">
                  <c:v>4637</c:v>
                </c:pt>
                <c:pt idx="4638">
                  <c:v>4638</c:v>
                </c:pt>
                <c:pt idx="4639">
                  <c:v>4639</c:v>
                </c:pt>
                <c:pt idx="4640">
                  <c:v>4640</c:v>
                </c:pt>
                <c:pt idx="4641">
                  <c:v>4641</c:v>
                </c:pt>
                <c:pt idx="4642">
                  <c:v>4642</c:v>
                </c:pt>
                <c:pt idx="4643">
                  <c:v>4643</c:v>
                </c:pt>
                <c:pt idx="4644">
                  <c:v>4644</c:v>
                </c:pt>
                <c:pt idx="4645">
                  <c:v>4645</c:v>
                </c:pt>
                <c:pt idx="4646">
                  <c:v>4646</c:v>
                </c:pt>
                <c:pt idx="4647">
                  <c:v>4647</c:v>
                </c:pt>
                <c:pt idx="4648">
                  <c:v>4648</c:v>
                </c:pt>
                <c:pt idx="4649">
                  <c:v>4649</c:v>
                </c:pt>
                <c:pt idx="4650">
                  <c:v>4650</c:v>
                </c:pt>
                <c:pt idx="4651">
                  <c:v>4651</c:v>
                </c:pt>
                <c:pt idx="4652">
                  <c:v>4652</c:v>
                </c:pt>
                <c:pt idx="4653">
                  <c:v>4653</c:v>
                </c:pt>
                <c:pt idx="4654">
                  <c:v>4654</c:v>
                </c:pt>
                <c:pt idx="4655">
                  <c:v>4655</c:v>
                </c:pt>
                <c:pt idx="4656">
                  <c:v>4656</c:v>
                </c:pt>
                <c:pt idx="4657">
                  <c:v>4657</c:v>
                </c:pt>
                <c:pt idx="4658">
                  <c:v>4658</c:v>
                </c:pt>
                <c:pt idx="4659">
                  <c:v>4659</c:v>
                </c:pt>
                <c:pt idx="4660">
                  <c:v>4660</c:v>
                </c:pt>
                <c:pt idx="4661">
                  <c:v>4661</c:v>
                </c:pt>
                <c:pt idx="4662">
                  <c:v>4662</c:v>
                </c:pt>
                <c:pt idx="4663">
                  <c:v>4663</c:v>
                </c:pt>
                <c:pt idx="4664">
                  <c:v>4664</c:v>
                </c:pt>
                <c:pt idx="4665">
                  <c:v>4665</c:v>
                </c:pt>
                <c:pt idx="4666">
                  <c:v>4666</c:v>
                </c:pt>
                <c:pt idx="4667">
                  <c:v>4667</c:v>
                </c:pt>
                <c:pt idx="4668">
                  <c:v>4668</c:v>
                </c:pt>
                <c:pt idx="4669">
                  <c:v>4669</c:v>
                </c:pt>
                <c:pt idx="4670">
                  <c:v>4670</c:v>
                </c:pt>
                <c:pt idx="4671">
                  <c:v>4671</c:v>
                </c:pt>
                <c:pt idx="4672">
                  <c:v>4672</c:v>
                </c:pt>
                <c:pt idx="4673">
                  <c:v>4673</c:v>
                </c:pt>
                <c:pt idx="4674">
                  <c:v>4674</c:v>
                </c:pt>
                <c:pt idx="4675">
                  <c:v>4675</c:v>
                </c:pt>
                <c:pt idx="4676">
                  <c:v>4676</c:v>
                </c:pt>
                <c:pt idx="4677">
                  <c:v>4677</c:v>
                </c:pt>
                <c:pt idx="4678">
                  <c:v>4678</c:v>
                </c:pt>
                <c:pt idx="4679">
                  <c:v>4679</c:v>
                </c:pt>
                <c:pt idx="4680">
                  <c:v>4680</c:v>
                </c:pt>
                <c:pt idx="4681">
                  <c:v>4681</c:v>
                </c:pt>
                <c:pt idx="4682">
                  <c:v>4682</c:v>
                </c:pt>
                <c:pt idx="4683">
                  <c:v>4683</c:v>
                </c:pt>
                <c:pt idx="4684">
                  <c:v>4684</c:v>
                </c:pt>
                <c:pt idx="4685">
                  <c:v>4685</c:v>
                </c:pt>
                <c:pt idx="4686">
                  <c:v>4686</c:v>
                </c:pt>
                <c:pt idx="4687">
                  <c:v>4687</c:v>
                </c:pt>
                <c:pt idx="4688">
                  <c:v>4688</c:v>
                </c:pt>
                <c:pt idx="4689">
                  <c:v>4689</c:v>
                </c:pt>
                <c:pt idx="4690">
                  <c:v>4690</c:v>
                </c:pt>
                <c:pt idx="4691">
                  <c:v>4691</c:v>
                </c:pt>
                <c:pt idx="4692">
                  <c:v>4692</c:v>
                </c:pt>
                <c:pt idx="4693">
                  <c:v>4693</c:v>
                </c:pt>
                <c:pt idx="4694">
                  <c:v>4694</c:v>
                </c:pt>
                <c:pt idx="4695">
                  <c:v>4695</c:v>
                </c:pt>
                <c:pt idx="4696">
                  <c:v>4696</c:v>
                </c:pt>
                <c:pt idx="4697">
                  <c:v>4697</c:v>
                </c:pt>
                <c:pt idx="4698">
                  <c:v>4698</c:v>
                </c:pt>
                <c:pt idx="4699">
                  <c:v>4699</c:v>
                </c:pt>
                <c:pt idx="4700">
                  <c:v>4700</c:v>
                </c:pt>
                <c:pt idx="4701">
                  <c:v>4701</c:v>
                </c:pt>
                <c:pt idx="4702">
                  <c:v>4702</c:v>
                </c:pt>
                <c:pt idx="4703">
                  <c:v>4703</c:v>
                </c:pt>
                <c:pt idx="4704">
                  <c:v>4704</c:v>
                </c:pt>
                <c:pt idx="4705">
                  <c:v>4705</c:v>
                </c:pt>
                <c:pt idx="4706">
                  <c:v>4706</c:v>
                </c:pt>
                <c:pt idx="4707">
                  <c:v>4707</c:v>
                </c:pt>
                <c:pt idx="4708">
                  <c:v>4708</c:v>
                </c:pt>
                <c:pt idx="4709">
                  <c:v>4709</c:v>
                </c:pt>
                <c:pt idx="4710">
                  <c:v>4710</c:v>
                </c:pt>
                <c:pt idx="4711">
                  <c:v>4711</c:v>
                </c:pt>
                <c:pt idx="4712">
                  <c:v>4712</c:v>
                </c:pt>
                <c:pt idx="4713">
                  <c:v>4713</c:v>
                </c:pt>
                <c:pt idx="4714">
                  <c:v>4714</c:v>
                </c:pt>
                <c:pt idx="4715">
                  <c:v>4715</c:v>
                </c:pt>
                <c:pt idx="4716">
                  <c:v>4716</c:v>
                </c:pt>
                <c:pt idx="4717">
                  <c:v>4717</c:v>
                </c:pt>
                <c:pt idx="4718">
                  <c:v>4718</c:v>
                </c:pt>
                <c:pt idx="4719">
                  <c:v>4719</c:v>
                </c:pt>
                <c:pt idx="4720">
                  <c:v>4720</c:v>
                </c:pt>
                <c:pt idx="4721">
                  <c:v>4721</c:v>
                </c:pt>
                <c:pt idx="4722">
                  <c:v>4722</c:v>
                </c:pt>
                <c:pt idx="4723">
                  <c:v>4723</c:v>
                </c:pt>
                <c:pt idx="4724">
                  <c:v>4724</c:v>
                </c:pt>
                <c:pt idx="4725">
                  <c:v>4725</c:v>
                </c:pt>
                <c:pt idx="4726">
                  <c:v>4726</c:v>
                </c:pt>
                <c:pt idx="4727">
                  <c:v>4727</c:v>
                </c:pt>
                <c:pt idx="4728">
                  <c:v>4728</c:v>
                </c:pt>
                <c:pt idx="4729">
                  <c:v>4729</c:v>
                </c:pt>
                <c:pt idx="4730">
                  <c:v>4730</c:v>
                </c:pt>
                <c:pt idx="4731">
                  <c:v>4731</c:v>
                </c:pt>
                <c:pt idx="4732">
                  <c:v>4732</c:v>
                </c:pt>
                <c:pt idx="4733">
                  <c:v>4733</c:v>
                </c:pt>
                <c:pt idx="4734">
                  <c:v>4734</c:v>
                </c:pt>
                <c:pt idx="4735">
                  <c:v>4735</c:v>
                </c:pt>
                <c:pt idx="4736">
                  <c:v>4736</c:v>
                </c:pt>
                <c:pt idx="4737">
                  <c:v>4737</c:v>
                </c:pt>
                <c:pt idx="4738">
                  <c:v>4738</c:v>
                </c:pt>
                <c:pt idx="4739">
                  <c:v>4739</c:v>
                </c:pt>
                <c:pt idx="4740">
                  <c:v>4740</c:v>
                </c:pt>
                <c:pt idx="4741">
                  <c:v>4741</c:v>
                </c:pt>
                <c:pt idx="4742">
                  <c:v>4742</c:v>
                </c:pt>
                <c:pt idx="4743">
                  <c:v>4743</c:v>
                </c:pt>
                <c:pt idx="4744">
                  <c:v>4744</c:v>
                </c:pt>
                <c:pt idx="4745">
                  <c:v>4745</c:v>
                </c:pt>
                <c:pt idx="4746">
                  <c:v>4746</c:v>
                </c:pt>
                <c:pt idx="4747">
                  <c:v>4747</c:v>
                </c:pt>
                <c:pt idx="4748">
                  <c:v>4748</c:v>
                </c:pt>
                <c:pt idx="4749">
                  <c:v>4749</c:v>
                </c:pt>
                <c:pt idx="4750">
                  <c:v>4750</c:v>
                </c:pt>
                <c:pt idx="4751">
                  <c:v>4751</c:v>
                </c:pt>
                <c:pt idx="4752">
                  <c:v>4752</c:v>
                </c:pt>
                <c:pt idx="4753">
                  <c:v>4753</c:v>
                </c:pt>
                <c:pt idx="4754">
                  <c:v>4754</c:v>
                </c:pt>
                <c:pt idx="4755">
                  <c:v>4755</c:v>
                </c:pt>
                <c:pt idx="4756">
                  <c:v>4756</c:v>
                </c:pt>
                <c:pt idx="4757">
                  <c:v>4757</c:v>
                </c:pt>
                <c:pt idx="4758">
                  <c:v>4758</c:v>
                </c:pt>
                <c:pt idx="4759">
                  <c:v>4759</c:v>
                </c:pt>
                <c:pt idx="4760">
                  <c:v>4760</c:v>
                </c:pt>
                <c:pt idx="4761">
                  <c:v>4761</c:v>
                </c:pt>
                <c:pt idx="4762">
                  <c:v>4762</c:v>
                </c:pt>
                <c:pt idx="4763">
                  <c:v>4763</c:v>
                </c:pt>
                <c:pt idx="4764">
                  <c:v>4764</c:v>
                </c:pt>
                <c:pt idx="4765">
                  <c:v>4765</c:v>
                </c:pt>
                <c:pt idx="4766">
                  <c:v>4766</c:v>
                </c:pt>
                <c:pt idx="4767">
                  <c:v>4767</c:v>
                </c:pt>
                <c:pt idx="4768">
                  <c:v>4768</c:v>
                </c:pt>
                <c:pt idx="4769">
                  <c:v>4769</c:v>
                </c:pt>
                <c:pt idx="4770">
                  <c:v>4770</c:v>
                </c:pt>
                <c:pt idx="4771">
                  <c:v>4771</c:v>
                </c:pt>
                <c:pt idx="4772">
                  <c:v>4772</c:v>
                </c:pt>
                <c:pt idx="4773">
                  <c:v>4773</c:v>
                </c:pt>
                <c:pt idx="4774">
                  <c:v>4774</c:v>
                </c:pt>
                <c:pt idx="4775">
                  <c:v>4775</c:v>
                </c:pt>
                <c:pt idx="4776">
                  <c:v>4776</c:v>
                </c:pt>
                <c:pt idx="4777">
                  <c:v>4777</c:v>
                </c:pt>
                <c:pt idx="4778">
                  <c:v>4778</c:v>
                </c:pt>
                <c:pt idx="4779">
                  <c:v>4779</c:v>
                </c:pt>
                <c:pt idx="4780">
                  <c:v>4780</c:v>
                </c:pt>
                <c:pt idx="4781">
                  <c:v>4781</c:v>
                </c:pt>
                <c:pt idx="4782">
                  <c:v>4782</c:v>
                </c:pt>
                <c:pt idx="4783">
                  <c:v>4783</c:v>
                </c:pt>
                <c:pt idx="4784">
                  <c:v>4784</c:v>
                </c:pt>
                <c:pt idx="4785">
                  <c:v>4785</c:v>
                </c:pt>
                <c:pt idx="4786">
                  <c:v>4786</c:v>
                </c:pt>
                <c:pt idx="4787">
                  <c:v>4787</c:v>
                </c:pt>
                <c:pt idx="4788">
                  <c:v>4788</c:v>
                </c:pt>
                <c:pt idx="4789">
                  <c:v>4789</c:v>
                </c:pt>
                <c:pt idx="4790">
                  <c:v>4790</c:v>
                </c:pt>
                <c:pt idx="4791">
                  <c:v>4791</c:v>
                </c:pt>
                <c:pt idx="4792">
                  <c:v>4792</c:v>
                </c:pt>
                <c:pt idx="4793">
                  <c:v>4793</c:v>
                </c:pt>
                <c:pt idx="4794">
                  <c:v>4794</c:v>
                </c:pt>
                <c:pt idx="4795">
                  <c:v>4795</c:v>
                </c:pt>
                <c:pt idx="4796">
                  <c:v>4796</c:v>
                </c:pt>
                <c:pt idx="4797">
                  <c:v>4797</c:v>
                </c:pt>
                <c:pt idx="4798">
                  <c:v>4798</c:v>
                </c:pt>
                <c:pt idx="4799">
                  <c:v>4799</c:v>
                </c:pt>
                <c:pt idx="4800">
                  <c:v>4800</c:v>
                </c:pt>
                <c:pt idx="4801">
                  <c:v>4801</c:v>
                </c:pt>
                <c:pt idx="4802">
                  <c:v>4802</c:v>
                </c:pt>
                <c:pt idx="4803">
                  <c:v>4803</c:v>
                </c:pt>
                <c:pt idx="4804">
                  <c:v>4804</c:v>
                </c:pt>
                <c:pt idx="4805">
                  <c:v>4805</c:v>
                </c:pt>
                <c:pt idx="4806">
                  <c:v>4806</c:v>
                </c:pt>
                <c:pt idx="4807">
                  <c:v>4807</c:v>
                </c:pt>
                <c:pt idx="4808">
                  <c:v>4808</c:v>
                </c:pt>
                <c:pt idx="4809">
                  <c:v>4809</c:v>
                </c:pt>
                <c:pt idx="4810">
                  <c:v>4810</c:v>
                </c:pt>
                <c:pt idx="4811">
                  <c:v>4811</c:v>
                </c:pt>
                <c:pt idx="4812">
                  <c:v>4812</c:v>
                </c:pt>
                <c:pt idx="4813">
                  <c:v>4813</c:v>
                </c:pt>
                <c:pt idx="4814">
                  <c:v>4814</c:v>
                </c:pt>
                <c:pt idx="4815">
                  <c:v>4815</c:v>
                </c:pt>
                <c:pt idx="4816">
                  <c:v>4816</c:v>
                </c:pt>
                <c:pt idx="4817">
                  <c:v>4817</c:v>
                </c:pt>
                <c:pt idx="4818">
                  <c:v>4818</c:v>
                </c:pt>
                <c:pt idx="4819">
                  <c:v>4819</c:v>
                </c:pt>
                <c:pt idx="4820">
                  <c:v>4820</c:v>
                </c:pt>
                <c:pt idx="4821">
                  <c:v>4821</c:v>
                </c:pt>
                <c:pt idx="4822">
                  <c:v>4822</c:v>
                </c:pt>
                <c:pt idx="4823">
                  <c:v>4823</c:v>
                </c:pt>
                <c:pt idx="4824">
                  <c:v>4824</c:v>
                </c:pt>
                <c:pt idx="4825">
                  <c:v>4825</c:v>
                </c:pt>
                <c:pt idx="4826">
                  <c:v>4826</c:v>
                </c:pt>
                <c:pt idx="4827">
                  <c:v>4827</c:v>
                </c:pt>
                <c:pt idx="4828">
                  <c:v>4828</c:v>
                </c:pt>
                <c:pt idx="4829">
                  <c:v>4829</c:v>
                </c:pt>
                <c:pt idx="4830">
                  <c:v>4830</c:v>
                </c:pt>
                <c:pt idx="4831">
                  <c:v>4831</c:v>
                </c:pt>
                <c:pt idx="4832">
                  <c:v>4832</c:v>
                </c:pt>
                <c:pt idx="4833">
                  <c:v>4833</c:v>
                </c:pt>
                <c:pt idx="4834">
                  <c:v>4834</c:v>
                </c:pt>
                <c:pt idx="4835">
                  <c:v>4835</c:v>
                </c:pt>
                <c:pt idx="4836">
                  <c:v>4836</c:v>
                </c:pt>
                <c:pt idx="4837">
                  <c:v>4837</c:v>
                </c:pt>
                <c:pt idx="4838">
                  <c:v>4838</c:v>
                </c:pt>
                <c:pt idx="4839">
                  <c:v>4839</c:v>
                </c:pt>
                <c:pt idx="4840">
                  <c:v>4840</c:v>
                </c:pt>
                <c:pt idx="4841">
                  <c:v>4841</c:v>
                </c:pt>
                <c:pt idx="4842">
                  <c:v>4842</c:v>
                </c:pt>
                <c:pt idx="4843">
                  <c:v>4843</c:v>
                </c:pt>
                <c:pt idx="4844">
                  <c:v>4844</c:v>
                </c:pt>
                <c:pt idx="4845">
                  <c:v>4845</c:v>
                </c:pt>
                <c:pt idx="4846">
                  <c:v>4846</c:v>
                </c:pt>
                <c:pt idx="4847">
                  <c:v>4847</c:v>
                </c:pt>
                <c:pt idx="4848">
                  <c:v>4848</c:v>
                </c:pt>
                <c:pt idx="4849">
                  <c:v>4849</c:v>
                </c:pt>
                <c:pt idx="4850">
                  <c:v>4850</c:v>
                </c:pt>
                <c:pt idx="4851">
                  <c:v>4851</c:v>
                </c:pt>
                <c:pt idx="4852">
                  <c:v>4852</c:v>
                </c:pt>
                <c:pt idx="4853">
                  <c:v>4853</c:v>
                </c:pt>
                <c:pt idx="4854">
                  <c:v>4854</c:v>
                </c:pt>
                <c:pt idx="4855">
                  <c:v>4855</c:v>
                </c:pt>
                <c:pt idx="4856">
                  <c:v>4856</c:v>
                </c:pt>
                <c:pt idx="4857">
                  <c:v>4857</c:v>
                </c:pt>
                <c:pt idx="4858">
                  <c:v>4858</c:v>
                </c:pt>
                <c:pt idx="4859">
                  <c:v>4859</c:v>
                </c:pt>
                <c:pt idx="4860">
                  <c:v>4860</c:v>
                </c:pt>
                <c:pt idx="4861">
                  <c:v>4861</c:v>
                </c:pt>
                <c:pt idx="4862">
                  <c:v>4862</c:v>
                </c:pt>
                <c:pt idx="4863">
                  <c:v>4863</c:v>
                </c:pt>
                <c:pt idx="4864">
                  <c:v>4864</c:v>
                </c:pt>
                <c:pt idx="4865">
                  <c:v>4865</c:v>
                </c:pt>
                <c:pt idx="4866">
                  <c:v>4866</c:v>
                </c:pt>
                <c:pt idx="4867">
                  <c:v>4867</c:v>
                </c:pt>
                <c:pt idx="4868">
                  <c:v>4868</c:v>
                </c:pt>
                <c:pt idx="4869">
                  <c:v>4869</c:v>
                </c:pt>
                <c:pt idx="4870">
                  <c:v>4870</c:v>
                </c:pt>
                <c:pt idx="4871">
                  <c:v>4871</c:v>
                </c:pt>
                <c:pt idx="4872">
                  <c:v>4872</c:v>
                </c:pt>
                <c:pt idx="4873">
                  <c:v>4873</c:v>
                </c:pt>
                <c:pt idx="4874">
                  <c:v>4874</c:v>
                </c:pt>
                <c:pt idx="4875">
                  <c:v>4875</c:v>
                </c:pt>
                <c:pt idx="4876">
                  <c:v>4876</c:v>
                </c:pt>
                <c:pt idx="4877">
                  <c:v>4877</c:v>
                </c:pt>
                <c:pt idx="4878">
                  <c:v>4878</c:v>
                </c:pt>
                <c:pt idx="4879">
                  <c:v>4879</c:v>
                </c:pt>
                <c:pt idx="4880">
                  <c:v>4880</c:v>
                </c:pt>
                <c:pt idx="4881">
                  <c:v>4881</c:v>
                </c:pt>
                <c:pt idx="4882">
                  <c:v>4882</c:v>
                </c:pt>
                <c:pt idx="4883">
                  <c:v>4883</c:v>
                </c:pt>
                <c:pt idx="4884">
                  <c:v>4884</c:v>
                </c:pt>
                <c:pt idx="4885">
                  <c:v>4885</c:v>
                </c:pt>
                <c:pt idx="4886">
                  <c:v>4886</c:v>
                </c:pt>
                <c:pt idx="4887">
                  <c:v>4887</c:v>
                </c:pt>
                <c:pt idx="4888">
                  <c:v>4888</c:v>
                </c:pt>
                <c:pt idx="4889">
                  <c:v>4889</c:v>
                </c:pt>
                <c:pt idx="4890">
                  <c:v>4890</c:v>
                </c:pt>
                <c:pt idx="4891">
                  <c:v>4891</c:v>
                </c:pt>
                <c:pt idx="4892">
                  <c:v>4892</c:v>
                </c:pt>
                <c:pt idx="4893">
                  <c:v>4893</c:v>
                </c:pt>
                <c:pt idx="4894">
                  <c:v>4894</c:v>
                </c:pt>
                <c:pt idx="4895">
                  <c:v>4895</c:v>
                </c:pt>
                <c:pt idx="4896">
                  <c:v>4896</c:v>
                </c:pt>
                <c:pt idx="4897">
                  <c:v>4897</c:v>
                </c:pt>
                <c:pt idx="4898">
                  <c:v>4898</c:v>
                </c:pt>
                <c:pt idx="4899">
                  <c:v>4899</c:v>
                </c:pt>
                <c:pt idx="4900">
                  <c:v>4900</c:v>
                </c:pt>
                <c:pt idx="4901">
                  <c:v>4901</c:v>
                </c:pt>
                <c:pt idx="4902">
                  <c:v>4902</c:v>
                </c:pt>
                <c:pt idx="4903">
                  <c:v>4903</c:v>
                </c:pt>
                <c:pt idx="4904">
                  <c:v>4904</c:v>
                </c:pt>
                <c:pt idx="4905">
                  <c:v>4905</c:v>
                </c:pt>
                <c:pt idx="4906">
                  <c:v>4906</c:v>
                </c:pt>
                <c:pt idx="4907">
                  <c:v>4907</c:v>
                </c:pt>
                <c:pt idx="4908">
                  <c:v>4908</c:v>
                </c:pt>
                <c:pt idx="4909">
                  <c:v>4909</c:v>
                </c:pt>
                <c:pt idx="4910">
                  <c:v>4910</c:v>
                </c:pt>
                <c:pt idx="4911">
                  <c:v>4911</c:v>
                </c:pt>
                <c:pt idx="4912">
                  <c:v>4912</c:v>
                </c:pt>
                <c:pt idx="4913">
                  <c:v>4913</c:v>
                </c:pt>
                <c:pt idx="4914">
                  <c:v>4914</c:v>
                </c:pt>
                <c:pt idx="4915">
                  <c:v>4915</c:v>
                </c:pt>
                <c:pt idx="4916">
                  <c:v>4916</c:v>
                </c:pt>
                <c:pt idx="4917">
                  <c:v>4917</c:v>
                </c:pt>
                <c:pt idx="4918">
                  <c:v>4918</c:v>
                </c:pt>
                <c:pt idx="4919">
                  <c:v>4919</c:v>
                </c:pt>
                <c:pt idx="4920">
                  <c:v>4920</c:v>
                </c:pt>
                <c:pt idx="4921">
                  <c:v>4921</c:v>
                </c:pt>
                <c:pt idx="4922">
                  <c:v>4922</c:v>
                </c:pt>
                <c:pt idx="4923">
                  <c:v>4923</c:v>
                </c:pt>
                <c:pt idx="4924">
                  <c:v>4924</c:v>
                </c:pt>
                <c:pt idx="4925">
                  <c:v>4925</c:v>
                </c:pt>
                <c:pt idx="4926">
                  <c:v>4926</c:v>
                </c:pt>
                <c:pt idx="4927">
                  <c:v>4927</c:v>
                </c:pt>
                <c:pt idx="4928">
                  <c:v>4928</c:v>
                </c:pt>
                <c:pt idx="4929">
                  <c:v>4929</c:v>
                </c:pt>
                <c:pt idx="4930">
                  <c:v>4930</c:v>
                </c:pt>
                <c:pt idx="4931">
                  <c:v>4931</c:v>
                </c:pt>
                <c:pt idx="4932">
                  <c:v>4932</c:v>
                </c:pt>
                <c:pt idx="4933">
                  <c:v>4933</c:v>
                </c:pt>
                <c:pt idx="4934">
                  <c:v>4934</c:v>
                </c:pt>
                <c:pt idx="4935">
                  <c:v>4935</c:v>
                </c:pt>
                <c:pt idx="4936">
                  <c:v>4936</c:v>
                </c:pt>
                <c:pt idx="4937">
                  <c:v>4937</c:v>
                </c:pt>
                <c:pt idx="4938">
                  <c:v>4938</c:v>
                </c:pt>
                <c:pt idx="4939">
                  <c:v>4939</c:v>
                </c:pt>
                <c:pt idx="4940">
                  <c:v>4940</c:v>
                </c:pt>
                <c:pt idx="4941">
                  <c:v>4941</c:v>
                </c:pt>
                <c:pt idx="4942">
                  <c:v>4942</c:v>
                </c:pt>
                <c:pt idx="4943">
                  <c:v>4943</c:v>
                </c:pt>
                <c:pt idx="4944">
                  <c:v>4944</c:v>
                </c:pt>
                <c:pt idx="4945">
                  <c:v>4945</c:v>
                </c:pt>
                <c:pt idx="4946">
                  <c:v>4946</c:v>
                </c:pt>
                <c:pt idx="4947">
                  <c:v>4947</c:v>
                </c:pt>
                <c:pt idx="4948">
                  <c:v>4948</c:v>
                </c:pt>
                <c:pt idx="4949">
                  <c:v>4949</c:v>
                </c:pt>
                <c:pt idx="4950">
                  <c:v>4950</c:v>
                </c:pt>
                <c:pt idx="4951">
                  <c:v>4951</c:v>
                </c:pt>
                <c:pt idx="4952">
                  <c:v>4952</c:v>
                </c:pt>
                <c:pt idx="4953">
                  <c:v>4953</c:v>
                </c:pt>
                <c:pt idx="4954">
                  <c:v>4954</c:v>
                </c:pt>
                <c:pt idx="4955">
                  <c:v>4955</c:v>
                </c:pt>
                <c:pt idx="4956">
                  <c:v>4956</c:v>
                </c:pt>
                <c:pt idx="4957">
                  <c:v>4957</c:v>
                </c:pt>
                <c:pt idx="4958">
                  <c:v>4958</c:v>
                </c:pt>
                <c:pt idx="4959">
                  <c:v>4959</c:v>
                </c:pt>
                <c:pt idx="4960">
                  <c:v>4960</c:v>
                </c:pt>
                <c:pt idx="4961">
                  <c:v>4961</c:v>
                </c:pt>
                <c:pt idx="4962">
                  <c:v>4962</c:v>
                </c:pt>
                <c:pt idx="4963">
                  <c:v>4963</c:v>
                </c:pt>
                <c:pt idx="4964">
                  <c:v>4964</c:v>
                </c:pt>
                <c:pt idx="4965">
                  <c:v>4965</c:v>
                </c:pt>
                <c:pt idx="4966">
                  <c:v>4966</c:v>
                </c:pt>
                <c:pt idx="4967">
                  <c:v>4967</c:v>
                </c:pt>
                <c:pt idx="4968">
                  <c:v>4968</c:v>
                </c:pt>
                <c:pt idx="4969">
                  <c:v>4969</c:v>
                </c:pt>
                <c:pt idx="4970">
                  <c:v>4970</c:v>
                </c:pt>
                <c:pt idx="4971">
                  <c:v>4971</c:v>
                </c:pt>
                <c:pt idx="4972">
                  <c:v>4972</c:v>
                </c:pt>
                <c:pt idx="4973">
                  <c:v>4973</c:v>
                </c:pt>
                <c:pt idx="4974">
                  <c:v>4974</c:v>
                </c:pt>
                <c:pt idx="4975">
                  <c:v>4975</c:v>
                </c:pt>
                <c:pt idx="4976">
                  <c:v>4976</c:v>
                </c:pt>
                <c:pt idx="4977">
                  <c:v>4977</c:v>
                </c:pt>
                <c:pt idx="4978">
                  <c:v>4978</c:v>
                </c:pt>
                <c:pt idx="4979">
                  <c:v>4979</c:v>
                </c:pt>
                <c:pt idx="4980">
                  <c:v>4980</c:v>
                </c:pt>
                <c:pt idx="4981">
                  <c:v>4981</c:v>
                </c:pt>
                <c:pt idx="4982">
                  <c:v>4982</c:v>
                </c:pt>
                <c:pt idx="4983">
                  <c:v>4983</c:v>
                </c:pt>
                <c:pt idx="4984">
                  <c:v>4984</c:v>
                </c:pt>
                <c:pt idx="4985">
                  <c:v>4985</c:v>
                </c:pt>
                <c:pt idx="4986">
                  <c:v>4986</c:v>
                </c:pt>
                <c:pt idx="4987">
                  <c:v>4987</c:v>
                </c:pt>
                <c:pt idx="4988">
                  <c:v>4988</c:v>
                </c:pt>
                <c:pt idx="4989">
                  <c:v>4989</c:v>
                </c:pt>
                <c:pt idx="4990">
                  <c:v>4990</c:v>
                </c:pt>
                <c:pt idx="4991">
                  <c:v>4991</c:v>
                </c:pt>
                <c:pt idx="4992">
                  <c:v>4992</c:v>
                </c:pt>
                <c:pt idx="4993">
                  <c:v>4993</c:v>
                </c:pt>
                <c:pt idx="4994">
                  <c:v>4994</c:v>
                </c:pt>
                <c:pt idx="4995">
                  <c:v>4995</c:v>
                </c:pt>
                <c:pt idx="4996">
                  <c:v>4996</c:v>
                </c:pt>
                <c:pt idx="4997">
                  <c:v>4997</c:v>
                </c:pt>
                <c:pt idx="4998">
                  <c:v>4998</c:v>
                </c:pt>
                <c:pt idx="4999">
                  <c:v>4999</c:v>
                </c:pt>
                <c:pt idx="5000">
                  <c:v>5000</c:v>
                </c:pt>
                <c:pt idx="5001">
                  <c:v>5001</c:v>
                </c:pt>
                <c:pt idx="5002">
                  <c:v>5002</c:v>
                </c:pt>
                <c:pt idx="5003">
                  <c:v>5003</c:v>
                </c:pt>
                <c:pt idx="5004">
                  <c:v>5004</c:v>
                </c:pt>
                <c:pt idx="5005">
                  <c:v>5005</c:v>
                </c:pt>
                <c:pt idx="5006">
                  <c:v>5006</c:v>
                </c:pt>
                <c:pt idx="5007">
                  <c:v>5007</c:v>
                </c:pt>
                <c:pt idx="5008">
                  <c:v>5008</c:v>
                </c:pt>
                <c:pt idx="5009">
                  <c:v>5009</c:v>
                </c:pt>
                <c:pt idx="5010">
                  <c:v>5010</c:v>
                </c:pt>
                <c:pt idx="5011">
                  <c:v>5011</c:v>
                </c:pt>
                <c:pt idx="5012">
                  <c:v>5012</c:v>
                </c:pt>
                <c:pt idx="5013">
                  <c:v>5013</c:v>
                </c:pt>
                <c:pt idx="5014">
                  <c:v>5014</c:v>
                </c:pt>
                <c:pt idx="5015">
                  <c:v>5015</c:v>
                </c:pt>
                <c:pt idx="5016">
                  <c:v>5016</c:v>
                </c:pt>
                <c:pt idx="5017">
                  <c:v>5017</c:v>
                </c:pt>
                <c:pt idx="5018">
                  <c:v>5018</c:v>
                </c:pt>
                <c:pt idx="5019">
                  <c:v>5019</c:v>
                </c:pt>
                <c:pt idx="5020">
                  <c:v>5020</c:v>
                </c:pt>
                <c:pt idx="5021">
                  <c:v>5021</c:v>
                </c:pt>
                <c:pt idx="5022">
                  <c:v>5022</c:v>
                </c:pt>
                <c:pt idx="5023">
                  <c:v>5023</c:v>
                </c:pt>
                <c:pt idx="5024">
                  <c:v>5024</c:v>
                </c:pt>
                <c:pt idx="5025">
                  <c:v>5025</c:v>
                </c:pt>
                <c:pt idx="5026">
                  <c:v>5026</c:v>
                </c:pt>
                <c:pt idx="5027">
                  <c:v>5027</c:v>
                </c:pt>
                <c:pt idx="5028">
                  <c:v>5028</c:v>
                </c:pt>
                <c:pt idx="5029">
                  <c:v>5029</c:v>
                </c:pt>
                <c:pt idx="5030">
                  <c:v>5030</c:v>
                </c:pt>
                <c:pt idx="5031">
                  <c:v>5031</c:v>
                </c:pt>
                <c:pt idx="5032">
                  <c:v>5032</c:v>
                </c:pt>
                <c:pt idx="5033">
                  <c:v>5033</c:v>
                </c:pt>
                <c:pt idx="5034">
                  <c:v>5034</c:v>
                </c:pt>
                <c:pt idx="5035">
                  <c:v>5035</c:v>
                </c:pt>
                <c:pt idx="5036">
                  <c:v>5036</c:v>
                </c:pt>
                <c:pt idx="5037">
                  <c:v>5037</c:v>
                </c:pt>
                <c:pt idx="5038">
                  <c:v>5038</c:v>
                </c:pt>
                <c:pt idx="5039">
                  <c:v>5039</c:v>
                </c:pt>
                <c:pt idx="5040">
                  <c:v>5040</c:v>
                </c:pt>
                <c:pt idx="5041">
                  <c:v>5041</c:v>
                </c:pt>
                <c:pt idx="5042">
                  <c:v>5042</c:v>
                </c:pt>
                <c:pt idx="5043">
                  <c:v>5043</c:v>
                </c:pt>
                <c:pt idx="5044">
                  <c:v>5044</c:v>
                </c:pt>
                <c:pt idx="5045">
                  <c:v>5045</c:v>
                </c:pt>
                <c:pt idx="5046">
                  <c:v>5046</c:v>
                </c:pt>
                <c:pt idx="5047">
                  <c:v>5047</c:v>
                </c:pt>
                <c:pt idx="5048">
                  <c:v>5048</c:v>
                </c:pt>
                <c:pt idx="5049">
                  <c:v>5049</c:v>
                </c:pt>
                <c:pt idx="5050">
                  <c:v>5050</c:v>
                </c:pt>
                <c:pt idx="5051">
                  <c:v>5051</c:v>
                </c:pt>
                <c:pt idx="5052">
                  <c:v>5052</c:v>
                </c:pt>
                <c:pt idx="5053">
                  <c:v>5053</c:v>
                </c:pt>
                <c:pt idx="5054">
                  <c:v>5054</c:v>
                </c:pt>
                <c:pt idx="5055">
                  <c:v>5055</c:v>
                </c:pt>
                <c:pt idx="5056">
                  <c:v>5056</c:v>
                </c:pt>
                <c:pt idx="5057">
                  <c:v>5057</c:v>
                </c:pt>
                <c:pt idx="5058">
                  <c:v>5058</c:v>
                </c:pt>
                <c:pt idx="5059">
                  <c:v>5059</c:v>
                </c:pt>
                <c:pt idx="5060">
                  <c:v>5060</c:v>
                </c:pt>
                <c:pt idx="5061">
                  <c:v>5061</c:v>
                </c:pt>
                <c:pt idx="5062">
                  <c:v>5062</c:v>
                </c:pt>
                <c:pt idx="5063">
                  <c:v>5063</c:v>
                </c:pt>
                <c:pt idx="5064">
                  <c:v>5064</c:v>
                </c:pt>
                <c:pt idx="5065">
                  <c:v>5065</c:v>
                </c:pt>
                <c:pt idx="5066">
                  <c:v>5066</c:v>
                </c:pt>
                <c:pt idx="5067">
                  <c:v>5067</c:v>
                </c:pt>
                <c:pt idx="5068">
                  <c:v>5068</c:v>
                </c:pt>
                <c:pt idx="5069">
                  <c:v>5069</c:v>
                </c:pt>
                <c:pt idx="5070">
                  <c:v>5070</c:v>
                </c:pt>
                <c:pt idx="5071">
                  <c:v>5071</c:v>
                </c:pt>
                <c:pt idx="5072">
                  <c:v>5072</c:v>
                </c:pt>
                <c:pt idx="5073">
                  <c:v>5073</c:v>
                </c:pt>
                <c:pt idx="5074">
                  <c:v>5074</c:v>
                </c:pt>
                <c:pt idx="5075">
                  <c:v>5075</c:v>
                </c:pt>
                <c:pt idx="5076">
                  <c:v>5076</c:v>
                </c:pt>
                <c:pt idx="5077">
                  <c:v>5077</c:v>
                </c:pt>
                <c:pt idx="5078">
                  <c:v>5078</c:v>
                </c:pt>
                <c:pt idx="5079">
                  <c:v>5079</c:v>
                </c:pt>
                <c:pt idx="5080">
                  <c:v>5080</c:v>
                </c:pt>
                <c:pt idx="5081">
                  <c:v>5081</c:v>
                </c:pt>
                <c:pt idx="5082">
                  <c:v>5082</c:v>
                </c:pt>
                <c:pt idx="5083">
                  <c:v>5083</c:v>
                </c:pt>
                <c:pt idx="5084">
                  <c:v>5084</c:v>
                </c:pt>
                <c:pt idx="5085">
                  <c:v>5085</c:v>
                </c:pt>
                <c:pt idx="5086">
                  <c:v>5086</c:v>
                </c:pt>
                <c:pt idx="5087">
                  <c:v>5087</c:v>
                </c:pt>
                <c:pt idx="5088">
                  <c:v>5088</c:v>
                </c:pt>
                <c:pt idx="5089">
                  <c:v>5089</c:v>
                </c:pt>
                <c:pt idx="5090">
                  <c:v>5090</c:v>
                </c:pt>
                <c:pt idx="5091">
                  <c:v>5091</c:v>
                </c:pt>
                <c:pt idx="5092">
                  <c:v>5092</c:v>
                </c:pt>
                <c:pt idx="5093">
                  <c:v>5093</c:v>
                </c:pt>
                <c:pt idx="5094">
                  <c:v>5094</c:v>
                </c:pt>
                <c:pt idx="5095">
                  <c:v>5095</c:v>
                </c:pt>
                <c:pt idx="5096">
                  <c:v>5096</c:v>
                </c:pt>
                <c:pt idx="5097">
                  <c:v>5097</c:v>
                </c:pt>
                <c:pt idx="5098">
                  <c:v>5098</c:v>
                </c:pt>
                <c:pt idx="5099">
                  <c:v>5099</c:v>
                </c:pt>
                <c:pt idx="5100">
                  <c:v>5100</c:v>
                </c:pt>
                <c:pt idx="5101">
                  <c:v>5101</c:v>
                </c:pt>
                <c:pt idx="5102">
                  <c:v>5102</c:v>
                </c:pt>
                <c:pt idx="5103">
                  <c:v>5103</c:v>
                </c:pt>
                <c:pt idx="5104">
                  <c:v>5104</c:v>
                </c:pt>
                <c:pt idx="5105">
                  <c:v>5105</c:v>
                </c:pt>
                <c:pt idx="5106">
                  <c:v>5106</c:v>
                </c:pt>
                <c:pt idx="5107">
                  <c:v>5107</c:v>
                </c:pt>
                <c:pt idx="5108">
                  <c:v>5108</c:v>
                </c:pt>
                <c:pt idx="5109">
                  <c:v>5109</c:v>
                </c:pt>
                <c:pt idx="5110">
                  <c:v>5110</c:v>
                </c:pt>
                <c:pt idx="5111">
                  <c:v>5111</c:v>
                </c:pt>
                <c:pt idx="5112">
                  <c:v>5112</c:v>
                </c:pt>
                <c:pt idx="5113">
                  <c:v>5113</c:v>
                </c:pt>
                <c:pt idx="5114">
                  <c:v>5114</c:v>
                </c:pt>
                <c:pt idx="5115">
                  <c:v>5115</c:v>
                </c:pt>
                <c:pt idx="5116">
                  <c:v>5116</c:v>
                </c:pt>
                <c:pt idx="5117">
                  <c:v>5117</c:v>
                </c:pt>
                <c:pt idx="5118">
                  <c:v>5118</c:v>
                </c:pt>
                <c:pt idx="5119">
                  <c:v>5119</c:v>
                </c:pt>
                <c:pt idx="5120">
                  <c:v>5120</c:v>
                </c:pt>
                <c:pt idx="5121">
                  <c:v>5121</c:v>
                </c:pt>
                <c:pt idx="5122">
                  <c:v>5122</c:v>
                </c:pt>
                <c:pt idx="5123">
                  <c:v>5123</c:v>
                </c:pt>
                <c:pt idx="5124">
                  <c:v>5124</c:v>
                </c:pt>
                <c:pt idx="5125">
                  <c:v>5125</c:v>
                </c:pt>
                <c:pt idx="5126">
                  <c:v>5126</c:v>
                </c:pt>
                <c:pt idx="5127">
                  <c:v>5127</c:v>
                </c:pt>
                <c:pt idx="5128">
                  <c:v>5128</c:v>
                </c:pt>
                <c:pt idx="5129">
                  <c:v>5129</c:v>
                </c:pt>
                <c:pt idx="5130">
                  <c:v>5130</c:v>
                </c:pt>
                <c:pt idx="5131">
                  <c:v>5131</c:v>
                </c:pt>
                <c:pt idx="5132">
                  <c:v>5132</c:v>
                </c:pt>
                <c:pt idx="5133">
                  <c:v>5133</c:v>
                </c:pt>
                <c:pt idx="5134">
                  <c:v>5134</c:v>
                </c:pt>
                <c:pt idx="5135">
                  <c:v>5135</c:v>
                </c:pt>
                <c:pt idx="5136">
                  <c:v>5136</c:v>
                </c:pt>
                <c:pt idx="5137">
                  <c:v>5137</c:v>
                </c:pt>
                <c:pt idx="5138">
                  <c:v>5138</c:v>
                </c:pt>
                <c:pt idx="5139">
                  <c:v>5139</c:v>
                </c:pt>
                <c:pt idx="5140">
                  <c:v>5140</c:v>
                </c:pt>
                <c:pt idx="5141">
                  <c:v>5141</c:v>
                </c:pt>
                <c:pt idx="5142">
                  <c:v>5142</c:v>
                </c:pt>
                <c:pt idx="5143">
                  <c:v>5143</c:v>
                </c:pt>
                <c:pt idx="5144">
                  <c:v>5144</c:v>
                </c:pt>
                <c:pt idx="5145">
                  <c:v>5145</c:v>
                </c:pt>
                <c:pt idx="5146">
                  <c:v>5146</c:v>
                </c:pt>
                <c:pt idx="5147">
                  <c:v>5147</c:v>
                </c:pt>
                <c:pt idx="5148">
                  <c:v>5148</c:v>
                </c:pt>
                <c:pt idx="5149">
                  <c:v>5149</c:v>
                </c:pt>
                <c:pt idx="5150">
                  <c:v>5150</c:v>
                </c:pt>
                <c:pt idx="5151">
                  <c:v>5151</c:v>
                </c:pt>
                <c:pt idx="5152">
                  <c:v>5152</c:v>
                </c:pt>
                <c:pt idx="5153">
                  <c:v>5153</c:v>
                </c:pt>
                <c:pt idx="5154">
                  <c:v>5154</c:v>
                </c:pt>
                <c:pt idx="5155">
                  <c:v>5155</c:v>
                </c:pt>
                <c:pt idx="5156">
                  <c:v>5156</c:v>
                </c:pt>
                <c:pt idx="5157">
                  <c:v>5157</c:v>
                </c:pt>
                <c:pt idx="5158">
                  <c:v>5158</c:v>
                </c:pt>
                <c:pt idx="5159">
                  <c:v>5159</c:v>
                </c:pt>
                <c:pt idx="5160">
                  <c:v>5160</c:v>
                </c:pt>
                <c:pt idx="5161">
                  <c:v>5161</c:v>
                </c:pt>
                <c:pt idx="5162">
                  <c:v>5162</c:v>
                </c:pt>
                <c:pt idx="5163">
                  <c:v>5163</c:v>
                </c:pt>
                <c:pt idx="5164">
                  <c:v>5164</c:v>
                </c:pt>
                <c:pt idx="5165">
                  <c:v>5165</c:v>
                </c:pt>
                <c:pt idx="5166">
                  <c:v>5166</c:v>
                </c:pt>
                <c:pt idx="5167">
                  <c:v>5167</c:v>
                </c:pt>
                <c:pt idx="5168">
                  <c:v>5168</c:v>
                </c:pt>
                <c:pt idx="5169">
                  <c:v>5169</c:v>
                </c:pt>
                <c:pt idx="5170">
                  <c:v>5170</c:v>
                </c:pt>
                <c:pt idx="5171">
                  <c:v>5171</c:v>
                </c:pt>
                <c:pt idx="5172">
                  <c:v>5172</c:v>
                </c:pt>
                <c:pt idx="5173">
                  <c:v>5173</c:v>
                </c:pt>
                <c:pt idx="5174">
                  <c:v>5174</c:v>
                </c:pt>
                <c:pt idx="5175">
                  <c:v>5175</c:v>
                </c:pt>
                <c:pt idx="5176">
                  <c:v>5176</c:v>
                </c:pt>
                <c:pt idx="5177">
                  <c:v>5177</c:v>
                </c:pt>
                <c:pt idx="5178">
                  <c:v>5178</c:v>
                </c:pt>
                <c:pt idx="5179">
                  <c:v>5179</c:v>
                </c:pt>
                <c:pt idx="5180">
                  <c:v>5180</c:v>
                </c:pt>
                <c:pt idx="5181">
                  <c:v>5181</c:v>
                </c:pt>
                <c:pt idx="5182">
                  <c:v>5182</c:v>
                </c:pt>
                <c:pt idx="5183">
                  <c:v>5183</c:v>
                </c:pt>
                <c:pt idx="5184">
                  <c:v>5184</c:v>
                </c:pt>
                <c:pt idx="5185">
                  <c:v>5185</c:v>
                </c:pt>
                <c:pt idx="5186">
                  <c:v>5186</c:v>
                </c:pt>
                <c:pt idx="5187">
                  <c:v>5187</c:v>
                </c:pt>
                <c:pt idx="5188">
                  <c:v>5188</c:v>
                </c:pt>
                <c:pt idx="5189">
                  <c:v>5189</c:v>
                </c:pt>
                <c:pt idx="5190">
                  <c:v>5190</c:v>
                </c:pt>
                <c:pt idx="5191">
                  <c:v>5191</c:v>
                </c:pt>
                <c:pt idx="5192">
                  <c:v>5192</c:v>
                </c:pt>
                <c:pt idx="5193">
                  <c:v>5193</c:v>
                </c:pt>
                <c:pt idx="5194">
                  <c:v>5194</c:v>
                </c:pt>
                <c:pt idx="5195">
                  <c:v>5195</c:v>
                </c:pt>
                <c:pt idx="5196">
                  <c:v>5196</c:v>
                </c:pt>
                <c:pt idx="5197">
                  <c:v>5197</c:v>
                </c:pt>
                <c:pt idx="5198">
                  <c:v>5198</c:v>
                </c:pt>
                <c:pt idx="5199">
                  <c:v>5199</c:v>
                </c:pt>
                <c:pt idx="5200">
                  <c:v>5200</c:v>
                </c:pt>
                <c:pt idx="5201">
                  <c:v>5201</c:v>
                </c:pt>
                <c:pt idx="5202">
                  <c:v>5202</c:v>
                </c:pt>
                <c:pt idx="5203">
                  <c:v>5203</c:v>
                </c:pt>
                <c:pt idx="5204">
                  <c:v>5204</c:v>
                </c:pt>
                <c:pt idx="5205">
                  <c:v>5205</c:v>
                </c:pt>
                <c:pt idx="5206">
                  <c:v>5206</c:v>
                </c:pt>
                <c:pt idx="5207">
                  <c:v>5207</c:v>
                </c:pt>
                <c:pt idx="5208">
                  <c:v>5208</c:v>
                </c:pt>
                <c:pt idx="5209">
                  <c:v>5209</c:v>
                </c:pt>
                <c:pt idx="5210">
                  <c:v>5210</c:v>
                </c:pt>
                <c:pt idx="5211">
                  <c:v>5211</c:v>
                </c:pt>
                <c:pt idx="5212">
                  <c:v>5212</c:v>
                </c:pt>
                <c:pt idx="5213">
                  <c:v>5213</c:v>
                </c:pt>
                <c:pt idx="5214">
                  <c:v>5214</c:v>
                </c:pt>
                <c:pt idx="5215">
                  <c:v>5215</c:v>
                </c:pt>
                <c:pt idx="5216">
                  <c:v>5216</c:v>
                </c:pt>
                <c:pt idx="5217">
                  <c:v>5217</c:v>
                </c:pt>
                <c:pt idx="5218">
                  <c:v>5218</c:v>
                </c:pt>
                <c:pt idx="5219">
                  <c:v>5219</c:v>
                </c:pt>
                <c:pt idx="5220">
                  <c:v>5220</c:v>
                </c:pt>
                <c:pt idx="5221">
                  <c:v>5221</c:v>
                </c:pt>
                <c:pt idx="5222">
                  <c:v>5222</c:v>
                </c:pt>
                <c:pt idx="5223">
                  <c:v>5223</c:v>
                </c:pt>
                <c:pt idx="5224">
                  <c:v>5224</c:v>
                </c:pt>
                <c:pt idx="5225">
                  <c:v>5225</c:v>
                </c:pt>
                <c:pt idx="5226">
                  <c:v>5226</c:v>
                </c:pt>
                <c:pt idx="5227">
                  <c:v>5227</c:v>
                </c:pt>
                <c:pt idx="5228">
                  <c:v>5228</c:v>
                </c:pt>
                <c:pt idx="5229">
                  <c:v>5229</c:v>
                </c:pt>
                <c:pt idx="5230">
                  <c:v>5230</c:v>
                </c:pt>
                <c:pt idx="5231">
                  <c:v>5231</c:v>
                </c:pt>
                <c:pt idx="5232">
                  <c:v>5232</c:v>
                </c:pt>
                <c:pt idx="5233">
                  <c:v>5233</c:v>
                </c:pt>
                <c:pt idx="5234">
                  <c:v>5234</c:v>
                </c:pt>
                <c:pt idx="5235">
                  <c:v>5235</c:v>
                </c:pt>
                <c:pt idx="5236">
                  <c:v>5236</c:v>
                </c:pt>
                <c:pt idx="5237">
                  <c:v>5237</c:v>
                </c:pt>
                <c:pt idx="5238">
                  <c:v>5238</c:v>
                </c:pt>
                <c:pt idx="5239">
                  <c:v>5239</c:v>
                </c:pt>
                <c:pt idx="5240">
                  <c:v>5240</c:v>
                </c:pt>
                <c:pt idx="5241">
                  <c:v>5241</c:v>
                </c:pt>
                <c:pt idx="5242">
                  <c:v>5242</c:v>
                </c:pt>
                <c:pt idx="5243">
                  <c:v>5243</c:v>
                </c:pt>
                <c:pt idx="5244">
                  <c:v>5244</c:v>
                </c:pt>
                <c:pt idx="5245">
                  <c:v>5245</c:v>
                </c:pt>
                <c:pt idx="5246">
                  <c:v>5246</c:v>
                </c:pt>
                <c:pt idx="5247">
                  <c:v>5247</c:v>
                </c:pt>
                <c:pt idx="5248">
                  <c:v>5248</c:v>
                </c:pt>
                <c:pt idx="5249">
                  <c:v>5249</c:v>
                </c:pt>
                <c:pt idx="5250">
                  <c:v>5250</c:v>
                </c:pt>
                <c:pt idx="5251">
                  <c:v>5251</c:v>
                </c:pt>
                <c:pt idx="5252">
                  <c:v>5252</c:v>
                </c:pt>
                <c:pt idx="5253">
                  <c:v>5253</c:v>
                </c:pt>
                <c:pt idx="5254">
                  <c:v>5254</c:v>
                </c:pt>
                <c:pt idx="5255">
                  <c:v>5255</c:v>
                </c:pt>
                <c:pt idx="5256">
                  <c:v>5256</c:v>
                </c:pt>
                <c:pt idx="5257">
                  <c:v>5257</c:v>
                </c:pt>
                <c:pt idx="5258">
                  <c:v>5258</c:v>
                </c:pt>
                <c:pt idx="5259">
                  <c:v>5259</c:v>
                </c:pt>
                <c:pt idx="5260">
                  <c:v>5260</c:v>
                </c:pt>
                <c:pt idx="5261">
                  <c:v>5261</c:v>
                </c:pt>
                <c:pt idx="5262">
                  <c:v>5262</c:v>
                </c:pt>
                <c:pt idx="5263">
                  <c:v>5263</c:v>
                </c:pt>
                <c:pt idx="5264">
                  <c:v>5264</c:v>
                </c:pt>
                <c:pt idx="5265">
                  <c:v>5265</c:v>
                </c:pt>
                <c:pt idx="5266">
                  <c:v>5266</c:v>
                </c:pt>
                <c:pt idx="5267">
                  <c:v>5267</c:v>
                </c:pt>
                <c:pt idx="5268">
                  <c:v>5268</c:v>
                </c:pt>
                <c:pt idx="5269">
                  <c:v>5269</c:v>
                </c:pt>
                <c:pt idx="5270">
                  <c:v>5270</c:v>
                </c:pt>
                <c:pt idx="5271">
                  <c:v>5271</c:v>
                </c:pt>
                <c:pt idx="5272">
                  <c:v>5272</c:v>
                </c:pt>
                <c:pt idx="5273">
                  <c:v>5273</c:v>
                </c:pt>
                <c:pt idx="5274">
                  <c:v>5274</c:v>
                </c:pt>
                <c:pt idx="5275">
                  <c:v>5275</c:v>
                </c:pt>
                <c:pt idx="5276">
                  <c:v>5276</c:v>
                </c:pt>
                <c:pt idx="5277">
                  <c:v>5277</c:v>
                </c:pt>
                <c:pt idx="5278">
                  <c:v>5278</c:v>
                </c:pt>
                <c:pt idx="5279">
                  <c:v>5279</c:v>
                </c:pt>
                <c:pt idx="5280">
                  <c:v>5280</c:v>
                </c:pt>
                <c:pt idx="5281">
                  <c:v>5281</c:v>
                </c:pt>
                <c:pt idx="5282">
                  <c:v>5282</c:v>
                </c:pt>
                <c:pt idx="5283">
                  <c:v>5283</c:v>
                </c:pt>
                <c:pt idx="5284">
                  <c:v>5284</c:v>
                </c:pt>
                <c:pt idx="5285">
                  <c:v>5285</c:v>
                </c:pt>
                <c:pt idx="5286">
                  <c:v>5286</c:v>
                </c:pt>
                <c:pt idx="5287">
                  <c:v>5287</c:v>
                </c:pt>
                <c:pt idx="5288">
                  <c:v>5288</c:v>
                </c:pt>
                <c:pt idx="5289">
                  <c:v>5289</c:v>
                </c:pt>
                <c:pt idx="5290">
                  <c:v>5290</c:v>
                </c:pt>
                <c:pt idx="5291">
                  <c:v>5291</c:v>
                </c:pt>
                <c:pt idx="5292">
                  <c:v>5292</c:v>
                </c:pt>
                <c:pt idx="5293">
                  <c:v>5293</c:v>
                </c:pt>
                <c:pt idx="5294">
                  <c:v>5294</c:v>
                </c:pt>
                <c:pt idx="5295">
                  <c:v>5295</c:v>
                </c:pt>
                <c:pt idx="5296">
                  <c:v>5296</c:v>
                </c:pt>
                <c:pt idx="5297">
                  <c:v>5297</c:v>
                </c:pt>
                <c:pt idx="5298">
                  <c:v>5298</c:v>
                </c:pt>
                <c:pt idx="5299">
                  <c:v>5299</c:v>
                </c:pt>
                <c:pt idx="5300">
                  <c:v>5300</c:v>
                </c:pt>
                <c:pt idx="5301">
                  <c:v>5301</c:v>
                </c:pt>
                <c:pt idx="5302">
                  <c:v>5302</c:v>
                </c:pt>
                <c:pt idx="5303">
                  <c:v>5303</c:v>
                </c:pt>
                <c:pt idx="5304">
                  <c:v>5304</c:v>
                </c:pt>
                <c:pt idx="5305">
                  <c:v>5305</c:v>
                </c:pt>
                <c:pt idx="5306">
                  <c:v>5306</c:v>
                </c:pt>
                <c:pt idx="5307">
                  <c:v>5307</c:v>
                </c:pt>
                <c:pt idx="5308">
                  <c:v>5308</c:v>
                </c:pt>
                <c:pt idx="5309">
                  <c:v>5309</c:v>
                </c:pt>
                <c:pt idx="5310">
                  <c:v>5310</c:v>
                </c:pt>
                <c:pt idx="5311">
                  <c:v>5311</c:v>
                </c:pt>
                <c:pt idx="5312">
                  <c:v>5312</c:v>
                </c:pt>
                <c:pt idx="5313">
                  <c:v>5313</c:v>
                </c:pt>
                <c:pt idx="5314">
                  <c:v>5314</c:v>
                </c:pt>
                <c:pt idx="5315">
                  <c:v>5315</c:v>
                </c:pt>
                <c:pt idx="5316">
                  <c:v>5316</c:v>
                </c:pt>
                <c:pt idx="5317">
                  <c:v>5317</c:v>
                </c:pt>
                <c:pt idx="5318">
                  <c:v>5318</c:v>
                </c:pt>
                <c:pt idx="5319">
                  <c:v>5319</c:v>
                </c:pt>
                <c:pt idx="5320">
                  <c:v>5320</c:v>
                </c:pt>
                <c:pt idx="5321">
                  <c:v>5321</c:v>
                </c:pt>
                <c:pt idx="5322">
                  <c:v>5322</c:v>
                </c:pt>
                <c:pt idx="5323">
                  <c:v>5323</c:v>
                </c:pt>
                <c:pt idx="5324">
                  <c:v>5324</c:v>
                </c:pt>
                <c:pt idx="5325">
                  <c:v>5325</c:v>
                </c:pt>
                <c:pt idx="5326">
                  <c:v>5326</c:v>
                </c:pt>
                <c:pt idx="5327">
                  <c:v>5327</c:v>
                </c:pt>
                <c:pt idx="5328">
                  <c:v>5328</c:v>
                </c:pt>
                <c:pt idx="5329">
                  <c:v>5329</c:v>
                </c:pt>
                <c:pt idx="5330">
                  <c:v>5330</c:v>
                </c:pt>
                <c:pt idx="5331">
                  <c:v>5331</c:v>
                </c:pt>
                <c:pt idx="5332">
                  <c:v>5332</c:v>
                </c:pt>
                <c:pt idx="5333">
                  <c:v>5333</c:v>
                </c:pt>
                <c:pt idx="5334">
                  <c:v>5334</c:v>
                </c:pt>
                <c:pt idx="5335">
                  <c:v>5335</c:v>
                </c:pt>
                <c:pt idx="5336">
                  <c:v>5336</c:v>
                </c:pt>
                <c:pt idx="5337">
                  <c:v>5337</c:v>
                </c:pt>
                <c:pt idx="5338">
                  <c:v>5338</c:v>
                </c:pt>
                <c:pt idx="5339">
                  <c:v>5339</c:v>
                </c:pt>
                <c:pt idx="5340">
                  <c:v>5340</c:v>
                </c:pt>
                <c:pt idx="5341">
                  <c:v>5341</c:v>
                </c:pt>
                <c:pt idx="5342">
                  <c:v>5342</c:v>
                </c:pt>
                <c:pt idx="5343">
                  <c:v>5343</c:v>
                </c:pt>
                <c:pt idx="5344">
                  <c:v>5344</c:v>
                </c:pt>
                <c:pt idx="5345">
                  <c:v>5345</c:v>
                </c:pt>
                <c:pt idx="5346">
                  <c:v>5346</c:v>
                </c:pt>
                <c:pt idx="5347">
                  <c:v>5347</c:v>
                </c:pt>
                <c:pt idx="5348">
                  <c:v>5348</c:v>
                </c:pt>
                <c:pt idx="5349">
                  <c:v>5349</c:v>
                </c:pt>
                <c:pt idx="5350">
                  <c:v>5350</c:v>
                </c:pt>
                <c:pt idx="5351">
                  <c:v>5351</c:v>
                </c:pt>
                <c:pt idx="5352">
                  <c:v>5352</c:v>
                </c:pt>
                <c:pt idx="5353">
                  <c:v>5353</c:v>
                </c:pt>
                <c:pt idx="5354">
                  <c:v>5354</c:v>
                </c:pt>
                <c:pt idx="5355">
                  <c:v>5355</c:v>
                </c:pt>
                <c:pt idx="5356">
                  <c:v>5356</c:v>
                </c:pt>
                <c:pt idx="5357">
                  <c:v>5357</c:v>
                </c:pt>
                <c:pt idx="5358">
                  <c:v>5358</c:v>
                </c:pt>
                <c:pt idx="5359">
                  <c:v>5359</c:v>
                </c:pt>
                <c:pt idx="5360">
                  <c:v>5360</c:v>
                </c:pt>
                <c:pt idx="5361">
                  <c:v>5361</c:v>
                </c:pt>
                <c:pt idx="5362">
                  <c:v>5362</c:v>
                </c:pt>
                <c:pt idx="5363">
                  <c:v>5363</c:v>
                </c:pt>
                <c:pt idx="5364">
                  <c:v>5364</c:v>
                </c:pt>
                <c:pt idx="5365">
                  <c:v>5365</c:v>
                </c:pt>
                <c:pt idx="5366">
                  <c:v>5366</c:v>
                </c:pt>
                <c:pt idx="5367">
                  <c:v>5367</c:v>
                </c:pt>
                <c:pt idx="5368">
                  <c:v>5368</c:v>
                </c:pt>
                <c:pt idx="5369">
                  <c:v>5369</c:v>
                </c:pt>
                <c:pt idx="5370">
                  <c:v>5370</c:v>
                </c:pt>
                <c:pt idx="5371">
                  <c:v>5371</c:v>
                </c:pt>
                <c:pt idx="5372">
                  <c:v>5372</c:v>
                </c:pt>
                <c:pt idx="5373">
                  <c:v>5373</c:v>
                </c:pt>
                <c:pt idx="5374">
                  <c:v>5374</c:v>
                </c:pt>
                <c:pt idx="5375">
                  <c:v>5375</c:v>
                </c:pt>
                <c:pt idx="5376">
                  <c:v>5376</c:v>
                </c:pt>
                <c:pt idx="5377">
                  <c:v>5377</c:v>
                </c:pt>
                <c:pt idx="5378">
                  <c:v>5378</c:v>
                </c:pt>
                <c:pt idx="5379">
                  <c:v>5379</c:v>
                </c:pt>
                <c:pt idx="5380">
                  <c:v>5380</c:v>
                </c:pt>
                <c:pt idx="5381">
                  <c:v>5381</c:v>
                </c:pt>
                <c:pt idx="5382">
                  <c:v>5382</c:v>
                </c:pt>
                <c:pt idx="5383">
                  <c:v>5383</c:v>
                </c:pt>
                <c:pt idx="5384">
                  <c:v>5384</c:v>
                </c:pt>
                <c:pt idx="5385">
                  <c:v>5385</c:v>
                </c:pt>
                <c:pt idx="5386">
                  <c:v>5386</c:v>
                </c:pt>
                <c:pt idx="5387">
                  <c:v>5387</c:v>
                </c:pt>
                <c:pt idx="5388">
                  <c:v>5388</c:v>
                </c:pt>
                <c:pt idx="5389">
                  <c:v>5389</c:v>
                </c:pt>
                <c:pt idx="5390">
                  <c:v>5390</c:v>
                </c:pt>
                <c:pt idx="5391">
                  <c:v>5391</c:v>
                </c:pt>
                <c:pt idx="5392">
                  <c:v>5392</c:v>
                </c:pt>
                <c:pt idx="5393">
                  <c:v>5393</c:v>
                </c:pt>
                <c:pt idx="5394">
                  <c:v>5394</c:v>
                </c:pt>
                <c:pt idx="5395">
                  <c:v>5395</c:v>
                </c:pt>
                <c:pt idx="5396">
                  <c:v>5396</c:v>
                </c:pt>
                <c:pt idx="5397">
                  <c:v>5397</c:v>
                </c:pt>
                <c:pt idx="5398">
                  <c:v>5398</c:v>
                </c:pt>
                <c:pt idx="5399">
                  <c:v>5399</c:v>
                </c:pt>
                <c:pt idx="5400">
                  <c:v>5400</c:v>
                </c:pt>
                <c:pt idx="5401">
                  <c:v>5401</c:v>
                </c:pt>
                <c:pt idx="5402">
                  <c:v>5402</c:v>
                </c:pt>
                <c:pt idx="5403">
                  <c:v>5403</c:v>
                </c:pt>
                <c:pt idx="5404">
                  <c:v>5404</c:v>
                </c:pt>
                <c:pt idx="5405">
                  <c:v>5405</c:v>
                </c:pt>
                <c:pt idx="5406">
                  <c:v>5406</c:v>
                </c:pt>
                <c:pt idx="5407">
                  <c:v>5407</c:v>
                </c:pt>
                <c:pt idx="5408">
                  <c:v>5408</c:v>
                </c:pt>
                <c:pt idx="5409">
                  <c:v>5409</c:v>
                </c:pt>
                <c:pt idx="5410">
                  <c:v>5410</c:v>
                </c:pt>
                <c:pt idx="5411">
                  <c:v>5411</c:v>
                </c:pt>
                <c:pt idx="5412">
                  <c:v>5412</c:v>
                </c:pt>
                <c:pt idx="5413">
                  <c:v>5413</c:v>
                </c:pt>
                <c:pt idx="5414">
                  <c:v>5414</c:v>
                </c:pt>
                <c:pt idx="5415">
                  <c:v>5415</c:v>
                </c:pt>
                <c:pt idx="5416">
                  <c:v>5416</c:v>
                </c:pt>
                <c:pt idx="5417">
                  <c:v>5417</c:v>
                </c:pt>
                <c:pt idx="5418">
                  <c:v>5418</c:v>
                </c:pt>
                <c:pt idx="5419">
                  <c:v>5419</c:v>
                </c:pt>
                <c:pt idx="5420">
                  <c:v>5420</c:v>
                </c:pt>
                <c:pt idx="5421">
                  <c:v>5421</c:v>
                </c:pt>
                <c:pt idx="5422">
                  <c:v>5422</c:v>
                </c:pt>
                <c:pt idx="5423">
                  <c:v>5423</c:v>
                </c:pt>
                <c:pt idx="5424">
                  <c:v>5424</c:v>
                </c:pt>
                <c:pt idx="5425">
                  <c:v>5425</c:v>
                </c:pt>
                <c:pt idx="5426">
                  <c:v>5426</c:v>
                </c:pt>
                <c:pt idx="5427">
                  <c:v>5427</c:v>
                </c:pt>
                <c:pt idx="5428">
                  <c:v>5428</c:v>
                </c:pt>
                <c:pt idx="5429">
                  <c:v>5429</c:v>
                </c:pt>
                <c:pt idx="5430">
                  <c:v>5430</c:v>
                </c:pt>
                <c:pt idx="5431">
                  <c:v>5431</c:v>
                </c:pt>
                <c:pt idx="5432">
                  <c:v>5432</c:v>
                </c:pt>
                <c:pt idx="5433">
                  <c:v>5433</c:v>
                </c:pt>
                <c:pt idx="5434">
                  <c:v>5434</c:v>
                </c:pt>
                <c:pt idx="5435">
                  <c:v>5435</c:v>
                </c:pt>
                <c:pt idx="5436">
                  <c:v>5436</c:v>
                </c:pt>
                <c:pt idx="5437">
                  <c:v>5437</c:v>
                </c:pt>
                <c:pt idx="5438">
                  <c:v>5438</c:v>
                </c:pt>
                <c:pt idx="5439">
                  <c:v>5439</c:v>
                </c:pt>
                <c:pt idx="5440">
                  <c:v>5440</c:v>
                </c:pt>
                <c:pt idx="5441">
                  <c:v>5441</c:v>
                </c:pt>
                <c:pt idx="5442">
                  <c:v>5442</c:v>
                </c:pt>
                <c:pt idx="5443">
                  <c:v>5443</c:v>
                </c:pt>
                <c:pt idx="5444">
                  <c:v>5444</c:v>
                </c:pt>
                <c:pt idx="5445">
                  <c:v>5445</c:v>
                </c:pt>
                <c:pt idx="5446">
                  <c:v>5446</c:v>
                </c:pt>
                <c:pt idx="5447">
                  <c:v>5447</c:v>
                </c:pt>
                <c:pt idx="5448">
                  <c:v>5448</c:v>
                </c:pt>
                <c:pt idx="5449">
                  <c:v>5449</c:v>
                </c:pt>
                <c:pt idx="5450">
                  <c:v>5450</c:v>
                </c:pt>
                <c:pt idx="5451">
                  <c:v>5451</c:v>
                </c:pt>
                <c:pt idx="5452">
                  <c:v>5452</c:v>
                </c:pt>
                <c:pt idx="5453">
                  <c:v>5453</c:v>
                </c:pt>
                <c:pt idx="5454">
                  <c:v>5454</c:v>
                </c:pt>
                <c:pt idx="5455">
                  <c:v>5455</c:v>
                </c:pt>
                <c:pt idx="5456">
                  <c:v>5456</c:v>
                </c:pt>
                <c:pt idx="5457">
                  <c:v>5457</c:v>
                </c:pt>
                <c:pt idx="5458">
                  <c:v>5458</c:v>
                </c:pt>
                <c:pt idx="5459">
                  <c:v>5459</c:v>
                </c:pt>
                <c:pt idx="5460">
                  <c:v>5460</c:v>
                </c:pt>
                <c:pt idx="5461">
                  <c:v>5461</c:v>
                </c:pt>
                <c:pt idx="5462">
                  <c:v>5462</c:v>
                </c:pt>
                <c:pt idx="5463">
                  <c:v>5463</c:v>
                </c:pt>
                <c:pt idx="5464">
                  <c:v>5464</c:v>
                </c:pt>
                <c:pt idx="5465">
                  <c:v>5465</c:v>
                </c:pt>
                <c:pt idx="5466">
                  <c:v>5466</c:v>
                </c:pt>
                <c:pt idx="5467">
                  <c:v>5467</c:v>
                </c:pt>
                <c:pt idx="5468">
                  <c:v>5468</c:v>
                </c:pt>
                <c:pt idx="5469">
                  <c:v>5469</c:v>
                </c:pt>
                <c:pt idx="5470">
                  <c:v>5470</c:v>
                </c:pt>
                <c:pt idx="5471">
                  <c:v>5471</c:v>
                </c:pt>
                <c:pt idx="5472">
                  <c:v>5472</c:v>
                </c:pt>
                <c:pt idx="5473">
                  <c:v>5473</c:v>
                </c:pt>
                <c:pt idx="5474">
                  <c:v>5474</c:v>
                </c:pt>
                <c:pt idx="5475">
                  <c:v>5475</c:v>
                </c:pt>
                <c:pt idx="5476">
                  <c:v>5476</c:v>
                </c:pt>
                <c:pt idx="5477">
                  <c:v>5477</c:v>
                </c:pt>
                <c:pt idx="5478">
                  <c:v>5478</c:v>
                </c:pt>
                <c:pt idx="5479">
                  <c:v>5479</c:v>
                </c:pt>
                <c:pt idx="5480">
                  <c:v>5480</c:v>
                </c:pt>
                <c:pt idx="5481">
                  <c:v>5481</c:v>
                </c:pt>
                <c:pt idx="5482">
                  <c:v>5482</c:v>
                </c:pt>
                <c:pt idx="5483">
                  <c:v>5483</c:v>
                </c:pt>
                <c:pt idx="5484">
                  <c:v>5484</c:v>
                </c:pt>
                <c:pt idx="5485">
                  <c:v>5485</c:v>
                </c:pt>
                <c:pt idx="5486">
                  <c:v>5486</c:v>
                </c:pt>
                <c:pt idx="5487">
                  <c:v>5487</c:v>
                </c:pt>
                <c:pt idx="5488">
                  <c:v>5488</c:v>
                </c:pt>
                <c:pt idx="5489">
                  <c:v>5489</c:v>
                </c:pt>
                <c:pt idx="5490">
                  <c:v>5490</c:v>
                </c:pt>
                <c:pt idx="5491">
                  <c:v>5491</c:v>
                </c:pt>
                <c:pt idx="5492">
                  <c:v>5492</c:v>
                </c:pt>
                <c:pt idx="5493">
                  <c:v>5493</c:v>
                </c:pt>
                <c:pt idx="5494">
                  <c:v>5494</c:v>
                </c:pt>
                <c:pt idx="5495">
                  <c:v>5495</c:v>
                </c:pt>
                <c:pt idx="5496">
                  <c:v>5496</c:v>
                </c:pt>
                <c:pt idx="5497">
                  <c:v>5497</c:v>
                </c:pt>
                <c:pt idx="5498">
                  <c:v>5498</c:v>
                </c:pt>
                <c:pt idx="5499">
                  <c:v>5499</c:v>
                </c:pt>
                <c:pt idx="5500">
                  <c:v>5500</c:v>
                </c:pt>
                <c:pt idx="5501">
                  <c:v>5501</c:v>
                </c:pt>
                <c:pt idx="5502">
                  <c:v>5502</c:v>
                </c:pt>
                <c:pt idx="5503">
                  <c:v>5503</c:v>
                </c:pt>
                <c:pt idx="5504">
                  <c:v>5504</c:v>
                </c:pt>
                <c:pt idx="5505">
                  <c:v>5505</c:v>
                </c:pt>
                <c:pt idx="5506">
                  <c:v>5506</c:v>
                </c:pt>
                <c:pt idx="5507">
                  <c:v>5507</c:v>
                </c:pt>
                <c:pt idx="5508">
                  <c:v>5508</c:v>
                </c:pt>
                <c:pt idx="5509">
                  <c:v>5509</c:v>
                </c:pt>
                <c:pt idx="5510">
                  <c:v>5510</c:v>
                </c:pt>
                <c:pt idx="5511">
                  <c:v>5511</c:v>
                </c:pt>
                <c:pt idx="5512">
                  <c:v>5512</c:v>
                </c:pt>
                <c:pt idx="5513">
                  <c:v>5513</c:v>
                </c:pt>
                <c:pt idx="5514">
                  <c:v>5514</c:v>
                </c:pt>
                <c:pt idx="5515">
                  <c:v>5515</c:v>
                </c:pt>
                <c:pt idx="5516">
                  <c:v>5516</c:v>
                </c:pt>
                <c:pt idx="5517">
                  <c:v>5517</c:v>
                </c:pt>
                <c:pt idx="5518">
                  <c:v>5518</c:v>
                </c:pt>
                <c:pt idx="5519">
                  <c:v>5519</c:v>
                </c:pt>
                <c:pt idx="5520">
                  <c:v>5520</c:v>
                </c:pt>
                <c:pt idx="5521">
                  <c:v>5521</c:v>
                </c:pt>
                <c:pt idx="5522">
                  <c:v>5522</c:v>
                </c:pt>
                <c:pt idx="5523">
                  <c:v>5523</c:v>
                </c:pt>
                <c:pt idx="5524">
                  <c:v>5524</c:v>
                </c:pt>
                <c:pt idx="5525">
                  <c:v>5525</c:v>
                </c:pt>
                <c:pt idx="5526">
                  <c:v>5526</c:v>
                </c:pt>
                <c:pt idx="5527">
                  <c:v>5527</c:v>
                </c:pt>
                <c:pt idx="5528">
                  <c:v>5528</c:v>
                </c:pt>
                <c:pt idx="5529">
                  <c:v>5529</c:v>
                </c:pt>
                <c:pt idx="5530">
                  <c:v>5530</c:v>
                </c:pt>
                <c:pt idx="5531">
                  <c:v>5531</c:v>
                </c:pt>
                <c:pt idx="5532">
                  <c:v>5532</c:v>
                </c:pt>
                <c:pt idx="5533">
                  <c:v>5533</c:v>
                </c:pt>
                <c:pt idx="5534">
                  <c:v>5534</c:v>
                </c:pt>
                <c:pt idx="5535">
                  <c:v>5535</c:v>
                </c:pt>
                <c:pt idx="5536">
                  <c:v>5536</c:v>
                </c:pt>
                <c:pt idx="5537">
                  <c:v>5537</c:v>
                </c:pt>
                <c:pt idx="5538">
                  <c:v>5538</c:v>
                </c:pt>
                <c:pt idx="5539">
                  <c:v>5539</c:v>
                </c:pt>
                <c:pt idx="5540">
                  <c:v>5540</c:v>
                </c:pt>
                <c:pt idx="5541">
                  <c:v>5541</c:v>
                </c:pt>
                <c:pt idx="5542">
                  <c:v>5542</c:v>
                </c:pt>
                <c:pt idx="5543">
                  <c:v>5543</c:v>
                </c:pt>
                <c:pt idx="5544">
                  <c:v>5544</c:v>
                </c:pt>
                <c:pt idx="5545">
                  <c:v>5545</c:v>
                </c:pt>
                <c:pt idx="5546">
                  <c:v>5546</c:v>
                </c:pt>
                <c:pt idx="5547">
                  <c:v>5547</c:v>
                </c:pt>
                <c:pt idx="5548">
                  <c:v>5548</c:v>
                </c:pt>
                <c:pt idx="5549">
                  <c:v>5549</c:v>
                </c:pt>
                <c:pt idx="5550">
                  <c:v>5550</c:v>
                </c:pt>
                <c:pt idx="5551">
                  <c:v>5551</c:v>
                </c:pt>
                <c:pt idx="5552">
                  <c:v>5552</c:v>
                </c:pt>
                <c:pt idx="5553">
                  <c:v>5553</c:v>
                </c:pt>
                <c:pt idx="5554">
                  <c:v>5554</c:v>
                </c:pt>
                <c:pt idx="5555">
                  <c:v>5555</c:v>
                </c:pt>
                <c:pt idx="5556">
                  <c:v>5556</c:v>
                </c:pt>
                <c:pt idx="5557">
                  <c:v>5557</c:v>
                </c:pt>
                <c:pt idx="5558">
                  <c:v>5558</c:v>
                </c:pt>
                <c:pt idx="5559">
                  <c:v>5559</c:v>
                </c:pt>
                <c:pt idx="5560">
                  <c:v>5560</c:v>
                </c:pt>
                <c:pt idx="5561">
                  <c:v>5561</c:v>
                </c:pt>
                <c:pt idx="5562">
                  <c:v>5562</c:v>
                </c:pt>
                <c:pt idx="5563">
                  <c:v>5563</c:v>
                </c:pt>
                <c:pt idx="5564">
                  <c:v>5564</c:v>
                </c:pt>
                <c:pt idx="5565">
                  <c:v>5565</c:v>
                </c:pt>
                <c:pt idx="5566">
                  <c:v>5566</c:v>
                </c:pt>
                <c:pt idx="5567">
                  <c:v>5567</c:v>
                </c:pt>
                <c:pt idx="5568">
                  <c:v>5568</c:v>
                </c:pt>
                <c:pt idx="5569">
                  <c:v>5569</c:v>
                </c:pt>
                <c:pt idx="5570">
                  <c:v>5570</c:v>
                </c:pt>
                <c:pt idx="5571">
                  <c:v>5571</c:v>
                </c:pt>
                <c:pt idx="5572">
                  <c:v>5572</c:v>
                </c:pt>
                <c:pt idx="5573">
                  <c:v>5573</c:v>
                </c:pt>
                <c:pt idx="5574">
                  <c:v>5574</c:v>
                </c:pt>
                <c:pt idx="5575">
                  <c:v>5575</c:v>
                </c:pt>
                <c:pt idx="5576">
                  <c:v>5576</c:v>
                </c:pt>
                <c:pt idx="5577">
                  <c:v>5577</c:v>
                </c:pt>
                <c:pt idx="5578">
                  <c:v>5578</c:v>
                </c:pt>
                <c:pt idx="5579">
                  <c:v>5579</c:v>
                </c:pt>
                <c:pt idx="5580">
                  <c:v>5580</c:v>
                </c:pt>
                <c:pt idx="5581">
                  <c:v>5581</c:v>
                </c:pt>
                <c:pt idx="5582">
                  <c:v>5582</c:v>
                </c:pt>
                <c:pt idx="5583">
                  <c:v>5583</c:v>
                </c:pt>
                <c:pt idx="5584">
                  <c:v>5584</c:v>
                </c:pt>
                <c:pt idx="5585">
                  <c:v>5585</c:v>
                </c:pt>
                <c:pt idx="5586">
                  <c:v>5586</c:v>
                </c:pt>
                <c:pt idx="5587">
                  <c:v>5587</c:v>
                </c:pt>
                <c:pt idx="5588">
                  <c:v>5588</c:v>
                </c:pt>
                <c:pt idx="5589">
                  <c:v>5589</c:v>
                </c:pt>
                <c:pt idx="5590">
                  <c:v>5590</c:v>
                </c:pt>
                <c:pt idx="5591">
                  <c:v>5591</c:v>
                </c:pt>
                <c:pt idx="5592">
                  <c:v>5592</c:v>
                </c:pt>
                <c:pt idx="5593">
                  <c:v>5593</c:v>
                </c:pt>
                <c:pt idx="5594">
                  <c:v>5594</c:v>
                </c:pt>
                <c:pt idx="5595">
                  <c:v>5595</c:v>
                </c:pt>
                <c:pt idx="5596">
                  <c:v>5596</c:v>
                </c:pt>
                <c:pt idx="5597">
                  <c:v>5597</c:v>
                </c:pt>
                <c:pt idx="5598">
                  <c:v>5598</c:v>
                </c:pt>
                <c:pt idx="5599">
                  <c:v>5599</c:v>
                </c:pt>
                <c:pt idx="5600">
                  <c:v>5600</c:v>
                </c:pt>
                <c:pt idx="5601">
                  <c:v>5601</c:v>
                </c:pt>
                <c:pt idx="5602">
                  <c:v>5602</c:v>
                </c:pt>
                <c:pt idx="5603">
                  <c:v>5603</c:v>
                </c:pt>
                <c:pt idx="5604">
                  <c:v>5604</c:v>
                </c:pt>
                <c:pt idx="5605">
                  <c:v>5605</c:v>
                </c:pt>
                <c:pt idx="5606">
                  <c:v>5606</c:v>
                </c:pt>
                <c:pt idx="5607">
                  <c:v>5607</c:v>
                </c:pt>
                <c:pt idx="5608">
                  <c:v>5608</c:v>
                </c:pt>
                <c:pt idx="5609">
                  <c:v>5609</c:v>
                </c:pt>
                <c:pt idx="5610">
                  <c:v>5610</c:v>
                </c:pt>
                <c:pt idx="5611">
                  <c:v>5611</c:v>
                </c:pt>
                <c:pt idx="5612">
                  <c:v>5612</c:v>
                </c:pt>
                <c:pt idx="5613">
                  <c:v>5613</c:v>
                </c:pt>
                <c:pt idx="5614">
                  <c:v>5614</c:v>
                </c:pt>
                <c:pt idx="5615">
                  <c:v>5615</c:v>
                </c:pt>
                <c:pt idx="5616">
                  <c:v>5616</c:v>
                </c:pt>
                <c:pt idx="5617">
                  <c:v>5617</c:v>
                </c:pt>
                <c:pt idx="5618">
                  <c:v>5618</c:v>
                </c:pt>
                <c:pt idx="5619">
                  <c:v>5619</c:v>
                </c:pt>
                <c:pt idx="5620">
                  <c:v>5620</c:v>
                </c:pt>
                <c:pt idx="5621">
                  <c:v>5621</c:v>
                </c:pt>
                <c:pt idx="5622">
                  <c:v>5622</c:v>
                </c:pt>
                <c:pt idx="5623">
                  <c:v>5623</c:v>
                </c:pt>
                <c:pt idx="5624">
                  <c:v>5624</c:v>
                </c:pt>
                <c:pt idx="5625">
                  <c:v>5625</c:v>
                </c:pt>
                <c:pt idx="5626">
                  <c:v>5626</c:v>
                </c:pt>
                <c:pt idx="5627">
                  <c:v>5627</c:v>
                </c:pt>
                <c:pt idx="5628">
                  <c:v>5628</c:v>
                </c:pt>
                <c:pt idx="5629">
                  <c:v>5629</c:v>
                </c:pt>
                <c:pt idx="5630">
                  <c:v>5630</c:v>
                </c:pt>
                <c:pt idx="5631">
                  <c:v>5631</c:v>
                </c:pt>
                <c:pt idx="5632">
                  <c:v>5632</c:v>
                </c:pt>
                <c:pt idx="5633">
                  <c:v>5633</c:v>
                </c:pt>
                <c:pt idx="5634">
                  <c:v>5634</c:v>
                </c:pt>
                <c:pt idx="5635">
                  <c:v>5635</c:v>
                </c:pt>
                <c:pt idx="5636">
                  <c:v>5636</c:v>
                </c:pt>
                <c:pt idx="5637">
                  <c:v>5637</c:v>
                </c:pt>
                <c:pt idx="5638">
                  <c:v>5638</c:v>
                </c:pt>
                <c:pt idx="5639">
                  <c:v>5639</c:v>
                </c:pt>
                <c:pt idx="5640">
                  <c:v>5640</c:v>
                </c:pt>
                <c:pt idx="5641">
                  <c:v>5641</c:v>
                </c:pt>
                <c:pt idx="5642">
                  <c:v>5642</c:v>
                </c:pt>
                <c:pt idx="5643">
                  <c:v>5643</c:v>
                </c:pt>
                <c:pt idx="5644">
                  <c:v>5644</c:v>
                </c:pt>
                <c:pt idx="5645">
                  <c:v>5645</c:v>
                </c:pt>
                <c:pt idx="5646">
                  <c:v>5646</c:v>
                </c:pt>
                <c:pt idx="5647">
                  <c:v>5647</c:v>
                </c:pt>
                <c:pt idx="5648">
                  <c:v>5648</c:v>
                </c:pt>
                <c:pt idx="5649">
                  <c:v>5649</c:v>
                </c:pt>
                <c:pt idx="5650">
                  <c:v>5650</c:v>
                </c:pt>
                <c:pt idx="5651">
                  <c:v>5651</c:v>
                </c:pt>
                <c:pt idx="5652">
                  <c:v>5652</c:v>
                </c:pt>
                <c:pt idx="5653">
                  <c:v>5653</c:v>
                </c:pt>
                <c:pt idx="5654">
                  <c:v>5654</c:v>
                </c:pt>
                <c:pt idx="5655">
                  <c:v>5655</c:v>
                </c:pt>
                <c:pt idx="5656">
                  <c:v>5656</c:v>
                </c:pt>
                <c:pt idx="5657">
                  <c:v>5657</c:v>
                </c:pt>
                <c:pt idx="5658">
                  <c:v>5658</c:v>
                </c:pt>
                <c:pt idx="5659">
                  <c:v>5659</c:v>
                </c:pt>
                <c:pt idx="5660">
                  <c:v>5660</c:v>
                </c:pt>
                <c:pt idx="5661">
                  <c:v>5661</c:v>
                </c:pt>
                <c:pt idx="5662">
                  <c:v>5662</c:v>
                </c:pt>
                <c:pt idx="5663">
                  <c:v>5663</c:v>
                </c:pt>
                <c:pt idx="5664">
                  <c:v>5664</c:v>
                </c:pt>
                <c:pt idx="5665">
                  <c:v>5665</c:v>
                </c:pt>
                <c:pt idx="5666">
                  <c:v>5666</c:v>
                </c:pt>
                <c:pt idx="5667">
                  <c:v>5667</c:v>
                </c:pt>
                <c:pt idx="5668">
                  <c:v>5668</c:v>
                </c:pt>
                <c:pt idx="5669">
                  <c:v>5669</c:v>
                </c:pt>
                <c:pt idx="5670">
                  <c:v>5670</c:v>
                </c:pt>
                <c:pt idx="5671">
                  <c:v>5671</c:v>
                </c:pt>
                <c:pt idx="5672">
                  <c:v>5672</c:v>
                </c:pt>
                <c:pt idx="5673">
                  <c:v>5673</c:v>
                </c:pt>
                <c:pt idx="5674">
                  <c:v>5674</c:v>
                </c:pt>
                <c:pt idx="5675">
                  <c:v>5675</c:v>
                </c:pt>
                <c:pt idx="5676">
                  <c:v>5676</c:v>
                </c:pt>
                <c:pt idx="5677">
                  <c:v>5677</c:v>
                </c:pt>
                <c:pt idx="5678">
                  <c:v>5678</c:v>
                </c:pt>
                <c:pt idx="5679">
                  <c:v>5679</c:v>
                </c:pt>
                <c:pt idx="5680">
                  <c:v>5680</c:v>
                </c:pt>
                <c:pt idx="5681">
                  <c:v>5681</c:v>
                </c:pt>
                <c:pt idx="5682">
                  <c:v>5682</c:v>
                </c:pt>
                <c:pt idx="5683">
                  <c:v>5683</c:v>
                </c:pt>
                <c:pt idx="5684">
                  <c:v>5684</c:v>
                </c:pt>
                <c:pt idx="5685">
                  <c:v>5685</c:v>
                </c:pt>
                <c:pt idx="5686">
                  <c:v>5686</c:v>
                </c:pt>
                <c:pt idx="5687">
                  <c:v>5687</c:v>
                </c:pt>
                <c:pt idx="5688">
                  <c:v>5688</c:v>
                </c:pt>
                <c:pt idx="5689">
                  <c:v>5689</c:v>
                </c:pt>
                <c:pt idx="5690">
                  <c:v>5690</c:v>
                </c:pt>
                <c:pt idx="5691">
                  <c:v>5691</c:v>
                </c:pt>
                <c:pt idx="5692">
                  <c:v>5692</c:v>
                </c:pt>
                <c:pt idx="5693">
                  <c:v>5693</c:v>
                </c:pt>
                <c:pt idx="5694">
                  <c:v>5694</c:v>
                </c:pt>
                <c:pt idx="5695">
                  <c:v>5695</c:v>
                </c:pt>
                <c:pt idx="5696">
                  <c:v>5696</c:v>
                </c:pt>
                <c:pt idx="5697">
                  <c:v>5697</c:v>
                </c:pt>
                <c:pt idx="5698">
                  <c:v>5698</c:v>
                </c:pt>
                <c:pt idx="5699">
                  <c:v>5699</c:v>
                </c:pt>
                <c:pt idx="5700">
                  <c:v>5700</c:v>
                </c:pt>
                <c:pt idx="5701">
                  <c:v>5701</c:v>
                </c:pt>
                <c:pt idx="5702">
                  <c:v>5702</c:v>
                </c:pt>
                <c:pt idx="5703">
                  <c:v>5703</c:v>
                </c:pt>
                <c:pt idx="5704">
                  <c:v>5704</c:v>
                </c:pt>
                <c:pt idx="5705">
                  <c:v>5705</c:v>
                </c:pt>
                <c:pt idx="5706">
                  <c:v>5706</c:v>
                </c:pt>
                <c:pt idx="5707">
                  <c:v>5707</c:v>
                </c:pt>
                <c:pt idx="5708">
                  <c:v>5708</c:v>
                </c:pt>
                <c:pt idx="5709">
                  <c:v>5709</c:v>
                </c:pt>
                <c:pt idx="5710">
                  <c:v>5710</c:v>
                </c:pt>
                <c:pt idx="5711">
                  <c:v>5711</c:v>
                </c:pt>
                <c:pt idx="5712">
                  <c:v>5712</c:v>
                </c:pt>
                <c:pt idx="5713">
                  <c:v>5713</c:v>
                </c:pt>
                <c:pt idx="5714">
                  <c:v>5714</c:v>
                </c:pt>
                <c:pt idx="5715">
                  <c:v>5715</c:v>
                </c:pt>
                <c:pt idx="5716">
                  <c:v>5716</c:v>
                </c:pt>
                <c:pt idx="5717">
                  <c:v>5717</c:v>
                </c:pt>
                <c:pt idx="5718">
                  <c:v>5718</c:v>
                </c:pt>
                <c:pt idx="5719">
                  <c:v>5719</c:v>
                </c:pt>
                <c:pt idx="5720">
                  <c:v>5720</c:v>
                </c:pt>
                <c:pt idx="5721">
                  <c:v>5721</c:v>
                </c:pt>
                <c:pt idx="5722">
                  <c:v>5722</c:v>
                </c:pt>
                <c:pt idx="5723">
                  <c:v>5723</c:v>
                </c:pt>
                <c:pt idx="5724">
                  <c:v>5724</c:v>
                </c:pt>
                <c:pt idx="5725">
                  <c:v>5725</c:v>
                </c:pt>
                <c:pt idx="5726">
                  <c:v>5726</c:v>
                </c:pt>
                <c:pt idx="5727">
                  <c:v>5727</c:v>
                </c:pt>
                <c:pt idx="5728">
                  <c:v>5728</c:v>
                </c:pt>
                <c:pt idx="5729">
                  <c:v>5729</c:v>
                </c:pt>
                <c:pt idx="5730">
                  <c:v>5730</c:v>
                </c:pt>
                <c:pt idx="5731">
                  <c:v>5731</c:v>
                </c:pt>
                <c:pt idx="5732">
                  <c:v>5732</c:v>
                </c:pt>
                <c:pt idx="5733">
                  <c:v>5733</c:v>
                </c:pt>
                <c:pt idx="5734">
                  <c:v>5734</c:v>
                </c:pt>
                <c:pt idx="5735">
                  <c:v>5735</c:v>
                </c:pt>
                <c:pt idx="5736">
                  <c:v>5736</c:v>
                </c:pt>
                <c:pt idx="5737">
                  <c:v>5737</c:v>
                </c:pt>
                <c:pt idx="5738">
                  <c:v>5738</c:v>
                </c:pt>
                <c:pt idx="5739">
                  <c:v>5739</c:v>
                </c:pt>
                <c:pt idx="5740">
                  <c:v>5740</c:v>
                </c:pt>
                <c:pt idx="5741">
                  <c:v>5741</c:v>
                </c:pt>
                <c:pt idx="5742">
                  <c:v>5742</c:v>
                </c:pt>
                <c:pt idx="5743">
                  <c:v>5743</c:v>
                </c:pt>
                <c:pt idx="5744">
                  <c:v>5744</c:v>
                </c:pt>
                <c:pt idx="5745">
                  <c:v>5745</c:v>
                </c:pt>
                <c:pt idx="5746">
                  <c:v>5746</c:v>
                </c:pt>
                <c:pt idx="5747">
                  <c:v>5747</c:v>
                </c:pt>
                <c:pt idx="5748">
                  <c:v>5748</c:v>
                </c:pt>
                <c:pt idx="5749">
                  <c:v>5749</c:v>
                </c:pt>
                <c:pt idx="5750">
                  <c:v>5750</c:v>
                </c:pt>
                <c:pt idx="5751">
                  <c:v>5751</c:v>
                </c:pt>
                <c:pt idx="5752">
                  <c:v>5752</c:v>
                </c:pt>
                <c:pt idx="5753">
                  <c:v>5753</c:v>
                </c:pt>
                <c:pt idx="5754">
                  <c:v>5754</c:v>
                </c:pt>
                <c:pt idx="5755">
                  <c:v>5755</c:v>
                </c:pt>
                <c:pt idx="5756">
                  <c:v>5756</c:v>
                </c:pt>
                <c:pt idx="5757">
                  <c:v>5757</c:v>
                </c:pt>
                <c:pt idx="5758">
                  <c:v>5758</c:v>
                </c:pt>
                <c:pt idx="5759">
                  <c:v>5759</c:v>
                </c:pt>
                <c:pt idx="5760">
                  <c:v>5760</c:v>
                </c:pt>
                <c:pt idx="5761">
                  <c:v>5761</c:v>
                </c:pt>
                <c:pt idx="5762">
                  <c:v>5762</c:v>
                </c:pt>
                <c:pt idx="5763">
                  <c:v>5763</c:v>
                </c:pt>
                <c:pt idx="5764">
                  <c:v>5764</c:v>
                </c:pt>
                <c:pt idx="5765">
                  <c:v>5765</c:v>
                </c:pt>
                <c:pt idx="5766">
                  <c:v>5766</c:v>
                </c:pt>
                <c:pt idx="5767">
                  <c:v>5767</c:v>
                </c:pt>
                <c:pt idx="5768">
                  <c:v>5768</c:v>
                </c:pt>
                <c:pt idx="5769">
                  <c:v>5769</c:v>
                </c:pt>
                <c:pt idx="5770">
                  <c:v>5770</c:v>
                </c:pt>
                <c:pt idx="5771">
                  <c:v>5771</c:v>
                </c:pt>
                <c:pt idx="5772">
                  <c:v>5772</c:v>
                </c:pt>
                <c:pt idx="5773">
                  <c:v>5773</c:v>
                </c:pt>
                <c:pt idx="5774">
                  <c:v>5774</c:v>
                </c:pt>
                <c:pt idx="5775">
                  <c:v>5775</c:v>
                </c:pt>
                <c:pt idx="5776">
                  <c:v>5776</c:v>
                </c:pt>
                <c:pt idx="5777">
                  <c:v>5777</c:v>
                </c:pt>
                <c:pt idx="5778">
                  <c:v>5778</c:v>
                </c:pt>
                <c:pt idx="5779">
                  <c:v>5779</c:v>
                </c:pt>
                <c:pt idx="5780">
                  <c:v>5780</c:v>
                </c:pt>
                <c:pt idx="5781">
                  <c:v>5781</c:v>
                </c:pt>
                <c:pt idx="5782">
                  <c:v>5782</c:v>
                </c:pt>
                <c:pt idx="5783">
                  <c:v>5783</c:v>
                </c:pt>
                <c:pt idx="5784">
                  <c:v>5784</c:v>
                </c:pt>
                <c:pt idx="5785">
                  <c:v>5785</c:v>
                </c:pt>
                <c:pt idx="5786">
                  <c:v>5786</c:v>
                </c:pt>
                <c:pt idx="5787">
                  <c:v>5787</c:v>
                </c:pt>
                <c:pt idx="5788">
                  <c:v>5788</c:v>
                </c:pt>
                <c:pt idx="5789">
                  <c:v>5789</c:v>
                </c:pt>
                <c:pt idx="5790">
                  <c:v>5790</c:v>
                </c:pt>
                <c:pt idx="5791">
                  <c:v>5791</c:v>
                </c:pt>
                <c:pt idx="5792">
                  <c:v>5792</c:v>
                </c:pt>
                <c:pt idx="5793">
                  <c:v>5793</c:v>
                </c:pt>
                <c:pt idx="5794">
                  <c:v>5794</c:v>
                </c:pt>
                <c:pt idx="5795">
                  <c:v>5795</c:v>
                </c:pt>
                <c:pt idx="5796">
                  <c:v>5796</c:v>
                </c:pt>
                <c:pt idx="5797">
                  <c:v>5797</c:v>
                </c:pt>
                <c:pt idx="5798">
                  <c:v>5798</c:v>
                </c:pt>
                <c:pt idx="5799">
                  <c:v>5799</c:v>
                </c:pt>
                <c:pt idx="5800">
                  <c:v>5800</c:v>
                </c:pt>
                <c:pt idx="5801">
                  <c:v>5801</c:v>
                </c:pt>
                <c:pt idx="5802">
                  <c:v>5802</c:v>
                </c:pt>
                <c:pt idx="5803">
                  <c:v>5803</c:v>
                </c:pt>
                <c:pt idx="5804">
                  <c:v>5804</c:v>
                </c:pt>
                <c:pt idx="5805">
                  <c:v>5805</c:v>
                </c:pt>
                <c:pt idx="5806">
                  <c:v>5806</c:v>
                </c:pt>
                <c:pt idx="5807">
                  <c:v>5807</c:v>
                </c:pt>
                <c:pt idx="5808">
                  <c:v>5808</c:v>
                </c:pt>
                <c:pt idx="5809">
                  <c:v>5809</c:v>
                </c:pt>
                <c:pt idx="5810">
                  <c:v>5810</c:v>
                </c:pt>
                <c:pt idx="5811">
                  <c:v>5811</c:v>
                </c:pt>
                <c:pt idx="5812">
                  <c:v>5812</c:v>
                </c:pt>
                <c:pt idx="5813">
                  <c:v>5813</c:v>
                </c:pt>
                <c:pt idx="5814">
                  <c:v>5814</c:v>
                </c:pt>
                <c:pt idx="5815">
                  <c:v>5815</c:v>
                </c:pt>
                <c:pt idx="5816">
                  <c:v>5816</c:v>
                </c:pt>
                <c:pt idx="5817">
                  <c:v>5817</c:v>
                </c:pt>
                <c:pt idx="5818">
                  <c:v>5818</c:v>
                </c:pt>
                <c:pt idx="5819">
                  <c:v>5819</c:v>
                </c:pt>
                <c:pt idx="5820">
                  <c:v>5820</c:v>
                </c:pt>
                <c:pt idx="5821">
                  <c:v>5821</c:v>
                </c:pt>
                <c:pt idx="5822">
                  <c:v>5822</c:v>
                </c:pt>
                <c:pt idx="5823">
                  <c:v>5823</c:v>
                </c:pt>
                <c:pt idx="5824">
                  <c:v>5824</c:v>
                </c:pt>
                <c:pt idx="5825">
                  <c:v>5825</c:v>
                </c:pt>
                <c:pt idx="5826">
                  <c:v>5826</c:v>
                </c:pt>
                <c:pt idx="5827">
                  <c:v>5827</c:v>
                </c:pt>
                <c:pt idx="5828">
                  <c:v>5828</c:v>
                </c:pt>
                <c:pt idx="5829">
                  <c:v>5829</c:v>
                </c:pt>
                <c:pt idx="5830">
                  <c:v>5830</c:v>
                </c:pt>
                <c:pt idx="5831">
                  <c:v>5831</c:v>
                </c:pt>
                <c:pt idx="5832">
                  <c:v>5832</c:v>
                </c:pt>
                <c:pt idx="5833">
                  <c:v>5833</c:v>
                </c:pt>
                <c:pt idx="5834">
                  <c:v>5834</c:v>
                </c:pt>
                <c:pt idx="5835">
                  <c:v>5835</c:v>
                </c:pt>
                <c:pt idx="5836">
                  <c:v>5836</c:v>
                </c:pt>
                <c:pt idx="5837">
                  <c:v>5837</c:v>
                </c:pt>
                <c:pt idx="5838">
                  <c:v>5838</c:v>
                </c:pt>
                <c:pt idx="5839">
                  <c:v>5839</c:v>
                </c:pt>
                <c:pt idx="5840">
                  <c:v>5840</c:v>
                </c:pt>
                <c:pt idx="5841">
                  <c:v>5841</c:v>
                </c:pt>
                <c:pt idx="5842">
                  <c:v>5842</c:v>
                </c:pt>
                <c:pt idx="5843">
                  <c:v>5843</c:v>
                </c:pt>
                <c:pt idx="5844">
                  <c:v>5844</c:v>
                </c:pt>
                <c:pt idx="5845">
                  <c:v>5845</c:v>
                </c:pt>
                <c:pt idx="5846">
                  <c:v>5846</c:v>
                </c:pt>
                <c:pt idx="5847">
                  <c:v>5847</c:v>
                </c:pt>
                <c:pt idx="5848">
                  <c:v>5848</c:v>
                </c:pt>
                <c:pt idx="5849">
                  <c:v>5849</c:v>
                </c:pt>
                <c:pt idx="5850">
                  <c:v>5850</c:v>
                </c:pt>
                <c:pt idx="5851">
                  <c:v>5851</c:v>
                </c:pt>
                <c:pt idx="5852">
                  <c:v>5852</c:v>
                </c:pt>
                <c:pt idx="5853">
                  <c:v>5853</c:v>
                </c:pt>
                <c:pt idx="5854">
                  <c:v>5854</c:v>
                </c:pt>
                <c:pt idx="5855">
                  <c:v>5855</c:v>
                </c:pt>
                <c:pt idx="5856">
                  <c:v>5856</c:v>
                </c:pt>
                <c:pt idx="5857">
                  <c:v>5857</c:v>
                </c:pt>
                <c:pt idx="5858">
                  <c:v>5858</c:v>
                </c:pt>
                <c:pt idx="5859">
                  <c:v>5859</c:v>
                </c:pt>
                <c:pt idx="5860">
                  <c:v>5860</c:v>
                </c:pt>
                <c:pt idx="5861">
                  <c:v>5861</c:v>
                </c:pt>
                <c:pt idx="5862">
                  <c:v>5862</c:v>
                </c:pt>
                <c:pt idx="5863">
                  <c:v>5863</c:v>
                </c:pt>
                <c:pt idx="5864">
                  <c:v>5864</c:v>
                </c:pt>
                <c:pt idx="5865">
                  <c:v>5865</c:v>
                </c:pt>
                <c:pt idx="5866">
                  <c:v>5866</c:v>
                </c:pt>
                <c:pt idx="5867">
                  <c:v>5867</c:v>
                </c:pt>
                <c:pt idx="5868">
                  <c:v>5868</c:v>
                </c:pt>
                <c:pt idx="5869">
                  <c:v>5869</c:v>
                </c:pt>
                <c:pt idx="5870">
                  <c:v>5870</c:v>
                </c:pt>
                <c:pt idx="5871">
                  <c:v>5871</c:v>
                </c:pt>
                <c:pt idx="5872">
                  <c:v>5872</c:v>
                </c:pt>
                <c:pt idx="5873">
                  <c:v>5873</c:v>
                </c:pt>
                <c:pt idx="5874">
                  <c:v>5874</c:v>
                </c:pt>
                <c:pt idx="5875">
                  <c:v>5875</c:v>
                </c:pt>
                <c:pt idx="5876">
                  <c:v>5876</c:v>
                </c:pt>
                <c:pt idx="5877">
                  <c:v>5877</c:v>
                </c:pt>
                <c:pt idx="5878">
                  <c:v>5878</c:v>
                </c:pt>
                <c:pt idx="5879">
                  <c:v>5879</c:v>
                </c:pt>
                <c:pt idx="5880">
                  <c:v>5880</c:v>
                </c:pt>
                <c:pt idx="5881">
                  <c:v>5881</c:v>
                </c:pt>
                <c:pt idx="5882">
                  <c:v>5882</c:v>
                </c:pt>
                <c:pt idx="5883">
                  <c:v>5883</c:v>
                </c:pt>
                <c:pt idx="5884">
                  <c:v>5884</c:v>
                </c:pt>
                <c:pt idx="5885">
                  <c:v>5885</c:v>
                </c:pt>
                <c:pt idx="5886">
                  <c:v>5886</c:v>
                </c:pt>
                <c:pt idx="5887">
                  <c:v>5887</c:v>
                </c:pt>
                <c:pt idx="5888">
                  <c:v>5888</c:v>
                </c:pt>
                <c:pt idx="5889">
                  <c:v>5889</c:v>
                </c:pt>
                <c:pt idx="5890">
                  <c:v>5890</c:v>
                </c:pt>
                <c:pt idx="5891">
                  <c:v>5891</c:v>
                </c:pt>
                <c:pt idx="5892">
                  <c:v>5892</c:v>
                </c:pt>
                <c:pt idx="5893">
                  <c:v>5893</c:v>
                </c:pt>
                <c:pt idx="5894">
                  <c:v>5894</c:v>
                </c:pt>
                <c:pt idx="5895">
                  <c:v>5895</c:v>
                </c:pt>
                <c:pt idx="5896">
                  <c:v>5896</c:v>
                </c:pt>
                <c:pt idx="5897">
                  <c:v>5897</c:v>
                </c:pt>
                <c:pt idx="5898">
                  <c:v>5898</c:v>
                </c:pt>
                <c:pt idx="5899">
                  <c:v>5899</c:v>
                </c:pt>
                <c:pt idx="5900">
                  <c:v>5900</c:v>
                </c:pt>
                <c:pt idx="5901">
                  <c:v>5901</c:v>
                </c:pt>
                <c:pt idx="5902">
                  <c:v>5902</c:v>
                </c:pt>
                <c:pt idx="5903">
                  <c:v>5903</c:v>
                </c:pt>
                <c:pt idx="5904">
                  <c:v>5904</c:v>
                </c:pt>
                <c:pt idx="5905">
                  <c:v>5905</c:v>
                </c:pt>
                <c:pt idx="5906">
                  <c:v>5906</c:v>
                </c:pt>
                <c:pt idx="5907">
                  <c:v>5907</c:v>
                </c:pt>
                <c:pt idx="5908">
                  <c:v>5908</c:v>
                </c:pt>
                <c:pt idx="5909">
                  <c:v>5909</c:v>
                </c:pt>
                <c:pt idx="5910">
                  <c:v>5910</c:v>
                </c:pt>
                <c:pt idx="5911">
                  <c:v>5911</c:v>
                </c:pt>
                <c:pt idx="5912">
                  <c:v>5912</c:v>
                </c:pt>
                <c:pt idx="5913">
                  <c:v>5913</c:v>
                </c:pt>
                <c:pt idx="5914">
                  <c:v>5914</c:v>
                </c:pt>
                <c:pt idx="5915">
                  <c:v>5915</c:v>
                </c:pt>
                <c:pt idx="5916">
                  <c:v>5916</c:v>
                </c:pt>
                <c:pt idx="5917">
                  <c:v>5917</c:v>
                </c:pt>
                <c:pt idx="5918">
                  <c:v>5918</c:v>
                </c:pt>
                <c:pt idx="5919">
                  <c:v>5919</c:v>
                </c:pt>
                <c:pt idx="5920">
                  <c:v>5920</c:v>
                </c:pt>
                <c:pt idx="5921">
                  <c:v>5921</c:v>
                </c:pt>
                <c:pt idx="5922">
                  <c:v>5922</c:v>
                </c:pt>
                <c:pt idx="5923">
                  <c:v>5923</c:v>
                </c:pt>
                <c:pt idx="5924">
                  <c:v>5924</c:v>
                </c:pt>
                <c:pt idx="5925">
                  <c:v>5925</c:v>
                </c:pt>
                <c:pt idx="5926">
                  <c:v>5926</c:v>
                </c:pt>
                <c:pt idx="5927">
                  <c:v>5927</c:v>
                </c:pt>
                <c:pt idx="5928">
                  <c:v>5928</c:v>
                </c:pt>
                <c:pt idx="5929">
                  <c:v>5929</c:v>
                </c:pt>
                <c:pt idx="5930">
                  <c:v>5930</c:v>
                </c:pt>
                <c:pt idx="5931">
                  <c:v>5931</c:v>
                </c:pt>
                <c:pt idx="5932">
                  <c:v>5932</c:v>
                </c:pt>
                <c:pt idx="5933">
                  <c:v>5933</c:v>
                </c:pt>
                <c:pt idx="5934">
                  <c:v>5934</c:v>
                </c:pt>
                <c:pt idx="5935">
                  <c:v>5935</c:v>
                </c:pt>
                <c:pt idx="5936">
                  <c:v>5936</c:v>
                </c:pt>
                <c:pt idx="5937">
                  <c:v>5937</c:v>
                </c:pt>
                <c:pt idx="5938">
                  <c:v>5938</c:v>
                </c:pt>
                <c:pt idx="5939">
                  <c:v>5939</c:v>
                </c:pt>
                <c:pt idx="5940">
                  <c:v>5940</c:v>
                </c:pt>
                <c:pt idx="5941">
                  <c:v>5941</c:v>
                </c:pt>
                <c:pt idx="5942">
                  <c:v>5942</c:v>
                </c:pt>
                <c:pt idx="5943">
                  <c:v>5943</c:v>
                </c:pt>
                <c:pt idx="5944">
                  <c:v>5944</c:v>
                </c:pt>
                <c:pt idx="5945">
                  <c:v>5945</c:v>
                </c:pt>
                <c:pt idx="5946">
                  <c:v>5946</c:v>
                </c:pt>
                <c:pt idx="5947">
                  <c:v>5947</c:v>
                </c:pt>
                <c:pt idx="5948">
                  <c:v>5948</c:v>
                </c:pt>
                <c:pt idx="5949">
                  <c:v>5949</c:v>
                </c:pt>
                <c:pt idx="5950">
                  <c:v>5950</c:v>
                </c:pt>
                <c:pt idx="5951">
                  <c:v>5951</c:v>
                </c:pt>
                <c:pt idx="5952">
                  <c:v>5952</c:v>
                </c:pt>
                <c:pt idx="5953">
                  <c:v>5953</c:v>
                </c:pt>
                <c:pt idx="5954">
                  <c:v>5954</c:v>
                </c:pt>
                <c:pt idx="5955">
                  <c:v>5955</c:v>
                </c:pt>
                <c:pt idx="5956">
                  <c:v>5956</c:v>
                </c:pt>
                <c:pt idx="5957">
                  <c:v>5957</c:v>
                </c:pt>
                <c:pt idx="5958">
                  <c:v>5958</c:v>
                </c:pt>
                <c:pt idx="5959">
                  <c:v>5959</c:v>
                </c:pt>
                <c:pt idx="5960">
                  <c:v>5960</c:v>
                </c:pt>
                <c:pt idx="5961">
                  <c:v>5961</c:v>
                </c:pt>
                <c:pt idx="5962">
                  <c:v>5962</c:v>
                </c:pt>
                <c:pt idx="5963">
                  <c:v>5963</c:v>
                </c:pt>
                <c:pt idx="5964">
                  <c:v>5964</c:v>
                </c:pt>
                <c:pt idx="5965">
                  <c:v>5965</c:v>
                </c:pt>
                <c:pt idx="5966">
                  <c:v>5966</c:v>
                </c:pt>
                <c:pt idx="5967">
                  <c:v>5967</c:v>
                </c:pt>
                <c:pt idx="5968">
                  <c:v>5968</c:v>
                </c:pt>
                <c:pt idx="5969">
                  <c:v>5969</c:v>
                </c:pt>
                <c:pt idx="5970">
                  <c:v>5970</c:v>
                </c:pt>
                <c:pt idx="5971">
                  <c:v>5971</c:v>
                </c:pt>
                <c:pt idx="5972">
                  <c:v>5972</c:v>
                </c:pt>
                <c:pt idx="5973">
                  <c:v>5973</c:v>
                </c:pt>
                <c:pt idx="5974">
                  <c:v>5974</c:v>
                </c:pt>
                <c:pt idx="5975">
                  <c:v>5975</c:v>
                </c:pt>
                <c:pt idx="5976">
                  <c:v>5976</c:v>
                </c:pt>
                <c:pt idx="5977">
                  <c:v>5977</c:v>
                </c:pt>
                <c:pt idx="5978">
                  <c:v>5978</c:v>
                </c:pt>
                <c:pt idx="5979">
                  <c:v>5979</c:v>
                </c:pt>
                <c:pt idx="5980">
                  <c:v>5980</c:v>
                </c:pt>
                <c:pt idx="5981">
                  <c:v>5981</c:v>
                </c:pt>
                <c:pt idx="5982">
                  <c:v>5982</c:v>
                </c:pt>
                <c:pt idx="5983">
                  <c:v>5983</c:v>
                </c:pt>
                <c:pt idx="5984">
                  <c:v>5984</c:v>
                </c:pt>
                <c:pt idx="5985">
                  <c:v>5985</c:v>
                </c:pt>
                <c:pt idx="5986">
                  <c:v>5986</c:v>
                </c:pt>
                <c:pt idx="5987">
                  <c:v>5987</c:v>
                </c:pt>
                <c:pt idx="5988">
                  <c:v>5988</c:v>
                </c:pt>
                <c:pt idx="5989">
                  <c:v>5989</c:v>
                </c:pt>
                <c:pt idx="5990">
                  <c:v>5990</c:v>
                </c:pt>
                <c:pt idx="5991">
                  <c:v>5991</c:v>
                </c:pt>
                <c:pt idx="5992">
                  <c:v>5992</c:v>
                </c:pt>
                <c:pt idx="5993">
                  <c:v>5993</c:v>
                </c:pt>
                <c:pt idx="5994">
                  <c:v>5994</c:v>
                </c:pt>
                <c:pt idx="5995">
                  <c:v>5995</c:v>
                </c:pt>
                <c:pt idx="5996">
                  <c:v>5996</c:v>
                </c:pt>
                <c:pt idx="5997">
                  <c:v>5997</c:v>
                </c:pt>
                <c:pt idx="5998">
                  <c:v>5998</c:v>
                </c:pt>
                <c:pt idx="5999">
                  <c:v>5999</c:v>
                </c:pt>
                <c:pt idx="6000">
                  <c:v>6000</c:v>
                </c:pt>
                <c:pt idx="6001">
                  <c:v>6001</c:v>
                </c:pt>
                <c:pt idx="6002">
                  <c:v>6002</c:v>
                </c:pt>
                <c:pt idx="6003">
                  <c:v>6003</c:v>
                </c:pt>
                <c:pt idx="6004">
                  <c:v>6004</c:v>
                </c:pt>
                <c:pt idx="6005">
                  <c:v>6005</c:v>
                </c:pt>
                <c:pt idx="6006">
                  <c:v>6006</c:v>
                </c:pt>
                <c:pt idx="6007">
                  <c:v>6007</c:v>
                </c:pt>
                <c:pt idx="6008">
                  <c:v>6008</c:v>
                </c:pt>
                <c:pt idx="6009">
                  <c:v>6009</c:v>
                </c:pt>
                <c:pt idx="6010">
                  <c:v>6010</c:v>
                </c:pt>
                <c:pt idx="6011">
                  <c:v>6011</c:v>
                </c:pt>
                <c:pt idx="6012">
                  <c:v>6012</c:v>
                </c:pt>
                <c:pt idx="6013">
                  <c:v>6013</c:v>
                </c:pt>
                <c:pt idx="6014">
                  <c:v>6014</c:v>
                </c:pt>
                <c:pt idx="6015">
                  <c:v>6015</c:v>
                </c:pt>
                <c:pt idx="6016">
                  <c:v>6016</c:v>
                </c:pt>
                <c:pt idx="6017">
                  <c:v>6017</c:v>
                </c:pt>
                <c:pt idx="6018">
                  <c:v>6018</c:v>
                </c:pt>
                <c:pt idx="6019">
                  <c:v>6019</c:v>
                </c:pt>
                <c:pt idx="6020">
                  <c:v>6020</c:v>
                </c:pt>
                <c:pt idx="6021">
                  <c:v>6021</c:v>
                </c:pt>
                <c:pt idx="6022">
                  <c:v>6022</c:v>
                </c:pt>
                <c:pt idx="6023">
                  <c:v>6023</c:v>
                </c:pt>
                <c:pt idx="6024">
                  <c:v>6024</c:v>
                </c:pt>
                <c:pt idx="6025">
                  <c:v>6025</c:v>
                </c:pt>
                <c:pt idx="6026">
                  <c:v>6026</c:v>
                </c:pt>
                <c:pt idx="6027">
                  <c:v>6027</c:v>
                </c:pt>
                <c:pt idx="6028">
                  <c:v>6028</c:v>
                </c:pt>
                <c:pt idx="6029">
                  <c:v>6029</c:v>
                </c:pt>
                <c:pt idx="6030">
                  <c:v>6030</c:v>
                </c:pt>
                <c:pt idx="6031">
                  <c:v>6031</c:v>
                </c:pt>
                <c:pt idx="6032">
                  <c:v>6032</c:v>
                </c:pt>
                <c:pt idx="6033">
                  <c:v>6033</c:v>
                </c:pt>
                <c:pt idx="6034">
                  <c:v>6034</c:v>
                </c:pt>
                <c:pt idx="6035">
                  <c:v>6035</c:v>
                </c:pt>
                <c:pt idx="6036">
                  <c:v>6036</c:v>
                </c:pt>
                <c:pt idx="6037">
                  <c:v>6037</c:v>
                </c:pt>
                <c:pt idx="6038">
                  <c:v>6038</c:v>
                </c:pt>
                <c:pt idx="6039">
                  <c:v>6039</c:v>
                </c:pt>
                <c:pt idx="6040">
                  <c:v>6040</c:v>
                </c:pt>
                <c:pt idx="6041">
                  <c:v>6041</c:v>
                </c:pt>
                <c:pt idx="6042">
                  <c:v>6042</c:v>
                </c:pt>
                <c:pt idx="6043">
                  <c:v>6043</c:v>
                </c:pt>
                <c:pt idx="6044">
                  <c:v>6044</c:v>
                </c:pt>
                <c:pt idx="6045">
                  <c:v>6045</c:v>
                </c:pt>
                <c:pt idx="6046">
                  <c:v>6046</c:v>
                </c:pt>
                <c:pt idx="6047">
                  <c:v>6047</c:v>
                </c:pt>
                <c:pt idx="6048">
                  <c:v>6048</c:v>
                </c:pt>
                <c:pt idx="6049">
                  <c:v>6049</c:v>
                </c:pt>
                <c:pt idx="6050">
                  <c:v>6050</c:v>
                </c:pt>
                <c:pt idx="6051">
                  <c:v>6051</c:v>
                </c:pt>
                <c:pt idx="6052">
                  <c:v>6052</c:v>
                </c:pt>
                <c:pt idx="6053">
                  <c:v>6053</c:v>
                </c:pt>
                <c:pt idx="6054">
                  <c:v>6054</c:v>
                </c:pt>
                <c:pt idx="6055">
                  <c:v>6055</c:v>
                </c:pt>
                <c:pt idx="6056">
                  <c:v>6056</c:v>
                </c:pt>
                <c:pt idx="6057">
                  <c:v>6057</c:v>
                </c:pt>
                <c:pt idx="6058">
                  <c:v>6058</c:v>
                </c:pt>
                <c:pt idx="6059">
                  <c:v>6059</c:v>
                </c:pt>
                <c:pt idx="6060">
                  <c:v>6060</c:v>
                </c:pt>
                <c:pt idx="6061">
                  <c:v>6061</c:v>
                </c:pt>
                <c:pt idx="6062">
                  <c:v>6062</c:v>
                </c:pt>
                <c:pt idx="6063">
                  <c:v>6063</c:v>
                </c:pt>
                <c:pt idx="6064">
                  <c:v>6064</c:v>
                </c:pt>
                <c:pt idx="6065">
                  <c:v>6065</c:v>
                </c:pt>
                <c:pt idx="6066">
                  <c:v>6066</c:v>
                </c:pt>
                <c:pt idx="6067">
                  <c:v>6067</c:v>
                </c:pt>
                <c:pt idx="6068">
                  <c:v>6068</c:v>
                </c:pt>
                <c:pt idx="6069">
                  <c:v>6069</c:v>
                </c:pt>
                <c:pt idx="6070">
                  <c:v>6070</c:v>
                </c:pt>
                <c:pt idx="6071">
                  <c:v>6071</c:v>
                </c:pt>
                <c:pt idx="6072">
                  <c:v>6072</c:v>
                </c:pt>
                <c:pt idx="6073">
                  <c:v>6073</c:v>
                </c:pt>
                <c:pt idx="6074">
                  <c:v>6074</c:v>
                </c:pt>
                <c:pt idx="6075">
                  <c:v>6075</c:v>
                </c:pt>
                <c:pt idx="6076">
                  <c:v>6076</c:v>
                </c:pt>
                <c:pt idx="6077">
                  <c:v>6077</c:v>
                </c:pt>
                <c:pt idx="6078">
                  <c:v>6078</c:v>
                </c:pt>
                <c:pt idx="6079">
                  <c:v>6079</c:v>
                </c:pt>
                <c:pt idx="6080">
                  <c:v>6080</c:v>
                </c:pt>
                <c:pt idx="6081">
                  <c:v>6081</c:v>
                </c:pt>
                <c:pt idx="6082">
                  <c:v>6082</c:v>
                </c:pt>
                <c:pt idx="6083">
                  <c:v>6083</c:v>
                </c:pt>
                <c:pt idx="6084">
                  <c:v>6084</c:v>
                </c:pt>
                <c:pt idx="6085">
                  <c:v>6085</c:v>
                </c:pt>
                <c:pt idx="6086">
                  <c:v>6086</c:v>
                </c:pt>
                <c:pt idx="6087">
                  <c:v>6087</c:v>
                </c:pt>
                <c:pt idx="6088">
                  <c:v>6088</c:v>
                </c:pt>
                <c:pt idx="6089">
                  <c:v>6089</c:v>
                </c:pt>
                <c:pt idx="6090">
                  <c:v>6090</c:v>
                </c:pt>
                <c:pt idx="6091">
                  <c:v>6091</c:v>
                </c:pt>
                <c:pt idx="6092">
                  <c:v>6092</c:v>
                </c:pt>
                <c:pt idx="6093">
                  <c:v>6093</c:v>
                </c:pt>
                <c:pt idx="6094">
                  <c:v>6094</c:v>
                </c:pt>
                <c:pt idx="6095">
                  <c:v>6095</c:v>
                </c:pt>
                <c:pt idx="6096">
                  <c:v>6096</c:v>
                </c:pt>
                <c:pt idx="6097">
                  <c:v>6097</c:v>
                </c:pt>
                <c:pt idx="6098">
                  <c:v>6098</c:v>
                </c:pt>
                <c:pt idx="6099">
                  <c:v>6099</c:v>
                </c:pt>
                <c:pt idx="6100">
                  <c:v>6100</c:v>
                </c:pt>
                <c:pt idx="6101">
                  <c:v>6101</c:v>
                </c:pt>
                <c:pt idx="6102">
                  <c:v>6102</c:v>
                </c:pt>
                <c:pt idx="6103">
                  <c:v>6103</c:v>
                </c:pt>
                <c:pt idx="6104">
                  <c:v>6104</c:v>
                </c:pt>
                <c:pt idx="6105">
                  <c:v>6105</c:v>
                </c:pt>
                <c:pt idx="6106">
                  <c:v>6106</c:v>
                </c:pt>
                <c:pt idx="6107">
                  <c:v>6107</c:v>
                </c:pt>
                <c:pt idx="6108">
                  <c:v>6108</c:v>
                </c:pt>
                <c:pt idx="6109">
                  <c:v>6109</c:v>
                </c:pt>
                <c:pt idx="6110">
                  <c:v>6110</c:v>
                </c:pt>
                <c:pt idx="6111">
                  <c:v>6111</c:v>
                </c:pt>
                <c:pt idx="6112">
                  <c:v>6112</c:v>
                </c:pt>
                <c:pt idx="6113">
                  <c:v>6113</c:v>
                </c:pt>
                <c:pt idx="6114">
                  <c:v>6114</c:v>
                </c:pt>
                <c:pt idx="6115">
                  <c:v>6115</c:v>
                </c:pt>
                <c:pt idx="6116">
                  <c:v>6116</c:v>
                </c:pt>
                <c:pt idx="6117">
                  <c:v>6117</c:v>
                </c:pt>
                <c:pt idx="6118">
                  <c:v>6118</c:v>
                </c:pt>
                <c:pt idx="6119">
                  <c:v>6119</c:v>
                </c:pt>
                <c:pt idx="6120">
                  <c:v>6120</c:v>
                </c:pt>
                <c:pt idx="6121">
                  <c:v>6121</c:v>
                </c:pt>
                <c:pt idx="6122">
                  <c:v>6122</c:v>
                </c:pt>
                <c:pt idx="6123">
                  <c:v>6123</c:v>
                </c:pt>
                <c:pt idx="6124">
                  <c:v>6124</c:v>
                </c:pt>
                <c:pt idx="6125">
                  <c:v>6125</c:v>
                </c:pt>
                <c:pt idx="6126">
                  <c:v>6126</c:v>
                </c:pt>
                <c:pt idx="6127">
                  <c:v>6127</c:v>
                </c:pt>
                <c:pt idx="6128">
                  <c:v>6128</c:v>
                </c:pt>
                <c:pt idx="6129">
                  <c:v>6129</c:v>
                </c:pt>
                <c:pt idx="6130">
                  <c:v>6130</c:v>
                </c:pt>
                <c:pt idx="6131">
                  <c:v>6131</c:v>
                </c:pt>
                <c:pt idx="6132">
                  <c:v>6132</c:v>
                </c:pt>
                <c:pt idx="6133">
                  <c:v>6133</c:v>
                </c:pt>
                <c:pt idx="6134">
                  <c:v>6134</c:v>
                </c:pt>
                <c:pt idx="6135">
                  <c:v>6135</c:v>
                </c:pt>
                <c:pt idx="6136">
                  <c:v>6136</c:v>
                </c:pt>
                <c:pt idx="6137">
                  <c:v>6137</c:v>
                </c:pt>
                <c:pt idx="6138">
                  <c:v>6138</c:v>
                </c:pt>
                <c:pt idx="6139">
                  <c:v>6139</c:v>
                </c:pt>
                <c:pt idx="6140">
                  <c:v>6140</c:v>
                </c:pt>
                <c:pt idx="6141">
                  <c:v>6141</c:v>
                </c:pt>
                <c:pt idx="6142">
                  <c:v>6142</c:v>
                </c:pt>
                <c:pt idx="6143">
                  <c:v>6143</c:v>
                </c:pt>
                <c:pt idx="6144">
                  <c:v>6144</c:v>
                </c:pt>
                <c:pt idx="6145">
                  <c:v>6145</c:v>
                </c:pt>
                <c:pt idx="6146">
                  <c:v>6146</c:v>
                </c:pt>
                <c:pt idx="6147">
                  <c:v>6147</c:v>
                </c:pt>
                <c:pt idx="6148">
                  <c:v>6148</c:v>
                </c:pt>
                <c:pt idx="6149">
                  <c:v>6149</c:v>
                </c:pt>
                <c:pt idx="6150">
                  <c:v>6150</c:v>
                </c:pt>
                <c:pt idx="6151">
                  <c:v>6151</c:v>
                </c:pt>
                <c:pt idx="6152">
                  <c:v>6152</c:v>
                </c:pt>
                <c:pt idx="6153">
                  <c:v>6153</c:v>
                </c:pt>
                <c:pt idx="6154">
                  <c:v>6154</c:v>
                </c:pt>
                <c:pt idx="6155">
                  <c:v>6155</c:v>
                </c:pt>
                <c:pt idx="6156">
                  <c:v>6156</c:v>
                </c:pt>
                <c:pt idx="6157">
                  <c:v>6157</c:v>
                </c:pt>
                <c:pt idx="6158">
                  <c:v>6158</c:v>
                </c:pt>
                <c:pt idx="6159">
                  <c:v>6159</c:v>
                </c:pt>
                <c:pt idx="6160">
                  <c:v>6160</c:v>
                </c:pt>
                <c:pt idx="6161">
                  <c:v>6161</c:v>
                </c:pt>
                <c:pt idx="6162">
                  <c:v>6162</c:v>
                </c:pt>
                <c:pt idx="6163">
                  <c:v>6163</c:v>
                </c:pt>
                <c:pt idx="6164">
                  <c:v>6164</c:v>
                </c:pt>
                <c:pt idx="6165">
                  <c:v>6165</c:v>
                </c:pt>
                <c:pt idx="6166">
                  <c:v>6166</c:v>
                </c:pt>
                <c:pt idx="6167">
                  <c:v>6167</c:v>
                </c:pt>
                <c:pt idx="6168">
                  <c:v>6168</c:v>
                </c:pt>
                <c:pt idx="6169">
                  <c:v>6169</c:v>
                </c:pt>
                <c:pt idx="6170">
                  <c:v>6170</c:v>
                </c:pt>
                <c:pt idx="6171">
                  <c:v>6171</c:v>
                </c:pt>
                <c:pt idx="6172">
                  <c:v>6172</c:v>
                </c:pt>
                <c:pt idx="6173">
                  <c:v>6173</c:v>
                </c:pt>
                <c:pt idx="6174">
                  <c:v>6174</c:v>
                </c:pt>
                <c:pt idx="6175">
                  <c:v>6175</c:v>
                </c:pt>
                <c:pt idx="6176">
                  <c:v>6176</c:v>
                </c:pt>
                <c:pt idx="6177">
                  <c:v>6177</c:v>
                </c:pt>
                <c:pt idx="6178">
                  <c:v>6178</c:v>
                </c:pt>
                <c:pt idx="6179">
                  <c:v>6179</c:v>
                </c:pt>
                <c:pt idx="6180">
                  <c:v>6180</c:v>
                </c:pt>
                <c:pt idx="6181">
                  <c:v>6181</c:v>
                </c:pt>
                <c:pt idx="6182">
                  <c:v>6182</c:v>
                </c:pt>
                <c:pt idx="6183">
                  <c:v>6183</c:v>
                </c:pt>
                <c:pt idx="6184">
                  <c:v>6184</c:v>
                </c:pt>
                <c:pt idx="6185">
                  <c:v>6185</c:v>
                </c:pt>
                <c:pt idx="6186">
                  <c:v>6186</c:v>
                </c:pt>
                <c:pt idx="6187">
                  <c:v>6187</c:v>
                </c:pt>
                <c:pt idx="6188">
                  <c:v>6188</c:v>
                </c:pt>
                <c:pt idx="6189">
                  <c:v>6189</c:v>
                </c:pt>
                <c:pt idx="6190">
                  <c:v>6190</c:v>
                </c:pt>
                <c:pt idx="6191">
                  <c:v>6191</c:v>
                </c:pt>
                <c:pt idx="6192">
                  <c:v>6192</c:v>
                </c:pt>
                <c:pt idx="6193">
                  <c:v>6193</c:v>
                </c:pt>
                <c:pt idx="6194">
                  <c:v>6194</c:v>
                </c:pt>
                <c:pt idx="6195">
                  <c:v>6195</c:v>
                </c:pt>
                <c:pt idx="6196">
                  <c:v>6196</c:v>
                </c:pt>
                <c:pt idx="6197">
                  <c:v>6197</c:v>
                </c:pt>
                <c:pt idx="6198">
                  <c:v>6198</c:v>
                </c:pt>
                <c:pt idx="6199">
                  <c:v>6199</c:v>
                </c:pt>
                <c:pt idx="6200">
                  <c:v>6200</c:v>
                </c:pt>
                <c:pt idx="6201">
                  <c:v>6201</c:v>
                </c:pt>
                <c:pt idx="6202">
                  <c:v>6202</c:v>
                </c:pt>
                <c:pt idx="6203">
                  <c:v>6203</c:v>
                </c:pt>
                <c:pt idx="6204">
                  <c:v>6204</c:v>
                </c:pt>
                <c:pt idx="6205">
                  <c:v>6205</c:v>
                </c:pt>
                <c:pt idx="6206">
                  <c:v>6206</c:v>
                </c:pt>
                <c:pt idx="6207">
                  <c:v>6207</c:v>
                </c:pt>
                <c:pt idx="6208">
                  <c:v>6208</c:v>
                </c:pt>
                <c:pt idx="6209">
                  <c:v>6209</c:v>
                </c:pt>
                <c:pt idx="6210">
                  <c:v>6210</c:v>
                </c:pt>
                <c:pt idx="6211">
                  <c:v>6211</c:v>
                </c:pt>
                <c:pt idx="6212">
                  <c:v>6212</c:v>
                </c:pt>
                <c:pt idx="6213">
                  <c:v>6213</c:v>
                </c:pt>
                <c:pt idx="6214">
                  <c:v>6214</c:v>
                </c:pt>
                <c:pt idx="6215">
                  <c:v>6215</c:v>
                </c:pt>
                <c:pt idx="6216">
                  <c:v>6216</c:v>
                </c:pt>
                <c:pt idx="6217">
                  <c:v>6217</c:v>
                </c:pt>
                <c:pt idx="6218">
                  <c:v>6218</c:v>
                </c:pt>
                <c:pt idx="6219">
                  <c:v>6219</c:v>
                </c:pt>
                <c:pt idx="6220">
                  <c:v>6220</c:v>
                </c:pt>
                <c:pt idx="6221">
                  <c:v>6221</c:v>
                </c:pt>
                <c:pt idx="6222">
                  <c:v>6222</c:v>
                </c:pt>
                <c:pt idx="6223">
                  <c:v>6223</c:v>
                </c:pt>
                <c:pt idx="6224">
                  <c:v>6224</c:v>
                </c:pt>
                <c:pt idx="6225">
                  <c:v>6225</c:v>
                </c:pt>
                <c:pt idx="6226">
                  <c:v>6226</c:v>
                </c:pt>
                <c:pt idx="6227">
                  <c:v>6227</c:v>
                </c:pt>
                <c:pt idx="6228">
                  <c:v>6228</c:v>
                </c:pt>
                <c:pt idx="6229">
                  <c:v>6229</c:v>
                </c:pt>
                <c:pt idx="6230">
                  <c:v>6230</c:v>
                </c:pt>
                <c:pt idx="6231">
                  <c:v>6231</c:v>
                </c:pt>
                <c:pt idx="6232">
                  <c:v>6232</c:v>
                </c:pt>
                <c:pt idx="6233">
                  <c:v>6233</c:v>
                </c:pt>
                <c:pt idx="6234">
                  <c:v>6234</c:v>
                </c:pt>
                <c:pt idx="6235">
                  <c:v>6235</c:v>
                </c:pt>
                <c:pt idx="6236">
                  <c:v>6236</c:v>
                </c:pt>
                <c:pt idx="6237">
                  <c:v>6237</c:v>
                </c:pt>
                <c:pt idx="6238">
                  <c:v>6238</c:v>
                </c:pt>
                <c:pt idx="6239">
                  <c:v>6239</c:v>
                </c:pt>
                <c:pt idx="6240">
                  <c:v>6240</c:v>
                </c:pt>
                <c:pt idx="6241">
                  <c:v>6241</c:v>
                </c:pt>
                <c:pt idx="6242">
                  <c:v>6242</c:v>
                </c:pt>
                <c:pt idx="6243">
                  <c:v>6243</c:v>
                </c:pt>
                <c:pt idx="6244">
                  <c:v>6244</c:v>
                </c:pt>
                <c:pt idx="6245">
                  <c:v>6245</c:v>
                </c:pt>
                <c:pt idx="6246">
                  <c:v>6246</c:v>
                </c:pt>
                <c:pt idx="6247">
                  <c:v>6247</c:v>
                </c:pt>
                <c:pt idx="6248">
                  <c:v>6248</c:v>
                </c:pt>
                <c:pt idx="6249">
                  <c:v>6249</c:v>
                </c:pt>
                <c:pt idx="6250">
                  <c:v>6250</c:v>
                </c:pt>
                <c:pt idx="6251">
                  <c:v>6251</c:v>
                </c:pt>
                <c:pt idx="6252">
                  <c:v>6252</c:v>
                </c:pt>
                <c:pt idx="6253">
                  <c:v>6253</c:v>
                </c:pt>
                <c:pt idx="6254">
                  <c:v>6254</c:v>
                </c:pt>
                <c:pt idx="6255">
                  <c:v>6255</c:v>
                </c:pt>
                <c:pt idx="6256">
                  <c:v>6256</c:v>
                </c:pt>
                <c:pt idx="6257">
                  <c:v>6257</c:v>
                </c:pt>
                <c:pt idx="6258">
                  <c:v>6258</c:v>
                </c:pt>
                <c:pt idx="6259">
                  <c:v>6259</c:v>
                </c:pt>
                <c:pt idx="6260">
                  <c:v>6260</c:v>
                </c:pt>
                <c:pt idx="6261">
                  <c:v>6261</c:v>
                </c:pt>
                <c:pt idx="6262">
                  <c:v>6262</c:v>
                </c:pt>
                <c:pt idx="6263">
                  <c:v>6263</c:v>
                </c:pt>
                <c:pt idx="6264">
                  <c:v>6264</c:v>
                </c:pt>
                <c:pt idx="6265">
                  <c:v>6265</c:v>
                </c:pt>
                <c:pt idx="6266">
                  <c:v>6266</c:v>
                </c:pt>
                <c:pt idx="6267">
                  <c:v>6267</c:v>
                </c:pt>
                <c:pt idx="6268">
                  <c:v>6268</c:v>
                </c:pt>
                <c:pt idx="6269">
                  <c:v>6269</c:v>
                </c:pt>
                <c:pt idx="6270">
                  <c:v>6270</c:v>
                </c:pt>
                <c:pt idx="6271">
                  <c:v>6271</c:v>
                </c:pt>
                <c:pt idx="6272">
                  <c:v>6272</c:v>
                </c:pt>
                <c:pt idx="6273">
                  <c:v>6273</c:v>
                </c:pt>
                <c:pt idx="6274">
                  <c:v>6274</c:v>
                </c:pt>
                <c:pt idx="6275">
                  <c:v>6275</c:v>
                </c:pt>
                <c:pt idx="6276">
                  <c:v>6276</c:v>
                </c:pt>
                <c:pt idx="6277">
                  <c:v>6277</c:v>
                </c:pt>
                <c:pt idx="6278">
                  <c:v>6278</c:v>
                </c:pt>
                <c:pt idx="6279">
                  <c:v>6279</c:v>
                </c:pt>
                <c:pt idx="6280">
                  <c:v>6280</c:v>
                </c:pt>
                <c:pt idx="6281">
                  <c:v>6281</c:v>
                </c:pt>
                <c:pt idx="6282">
                  <c:v>6282</c:v>
                </c:pt>
                <c:pt idx="6283">
                  <c:v>6283</c:v>
                </c:pt>
                <c:pt idx="6284">
                  <c:v>6284</c:v>
                </c:pt>
                <c:pt idx="6285">
                  <c:v>6285</c:v>
                </c:pt>
                <c:pt idx="6286">
                  <c:v>6286</c:v>
                </c:pt>
                <c:pt idx="6287">
                  <c:v>6287</c:v>
                </c:pt>
                <c:pt idx="6288">
                  <c:v>6288</c:v>
                </c:pt>
                <c:pt idx="6289">
                  <c:v>6289</c:v>
                </c:pt>
                <c:pt idx="6290">
                  <c:v>6290</c:v>
                </c:pt>
                <c:pt idx="6291">
                  <c:v>6291</c:v>
                </c:pt>
                <c:pt idx="6292">
                  <c:v>6292</c:v>
                </c:pt>
                <c:pt idx="6293">
                  <c:v>6293</c:v>
                </c:pt>
                <c:pt idx="6294">
                  <c:v>6294</c:v>
                </c:pt>
                <c:pt idx="6295">
                  <c:v>6295</c:v>
                </c:pt>
                <c:pt idx="6296">
                  <c:v>6296</c:v>
                </c:pt>
                <c:pt idx="6297">
                  <c:v>6297</c:v>
                </c:pt>
                <c:pt idx="6298">
                  <c:v>6298</c:v>
                </c:pt>
                <c:pt idx="6299">
                  <c:v>6299</c:v>
                </c:pt>
                <c:pt idx="6300">
                  <c:v>6300</c:v>
                </c:pt>
                <c:pt idx="6301">
                  <c:v>6301</c:v>
                </c:pt>
                <c:pt idx="6302">
                  <c:v>6302</c:v>
                </c:pt>
                <c:pt idx="6303">
                  <c:v>6303</c:v>
                </c:pt>
                <c:pt idx="6304">
                  <c:v>6304</c:v>
                </c:pt>
                <c:pt idx="6305">
                  <c:v>6305</c:v>
                </c:pt>
                <c:pt idx="6306">
                  <c:v>6306</c:v>
                </c:pt>
                <c:pt idx="6307">
                  <c:v>6307</c:v>
                </c:pt>
                <c:pt idx="6308">
                  <c:v>6308</c:v>
                </c:pt>
                <c:pt idx="6309">
                  <c:v>6309</c:v>
                </c:pt>
                <c:pt idx="6310">
                  <c:v>6310</c:v>
                </c:pt>
                <c:pt idx="6311">
                  <c:v>6311</c:v>
                </c:pt>
                <c:pt idx="6312">
                  <c:v>6312</c:v>
                </c:pt>
                <c:pt idx="6313">
                  <c:v>6313</c:v>
                </c:pt>
                <c:pt idx="6314">
                  <c:v>6314</c:v>
                </c:pt>
                <c:pt idx="6315">
                  <c:v>6315</c:v>
                </c:pt>
                <c:pt idx="6316">
                  <c:v>6316</c:v>
                </c:pt>
                <c:pt idx="6317">
                  <c:v>6317</c:v>
                </c:pt>
                <c:pt idx="6318">
                  <c:v>6318</c:v>
                </c:pt>
                <c:pt idx="6319">
                  <c:v>6319</c:v>
                </c:pt>
                <c:pt idx="6320">
                  <c:v>6320</c:v>
                </c:pt>
                <c:pt idx="6321">
                  <c:v>6321</c:v>
                </c:pt>
                <c:pt idx="6322">
                  <c:v>6322</c:v>
                </c:pt>
                <c:pt idx="6323">
                  <c:v>6323</c:v>
                </c:pt>
                <c:pt idx="6324">
                  <c:v>6324</c:v>
                </c:pt>
                <c:pt idx="6325">
                  <c:v>6325</c:v>
                </c:pt>
                <c:pt idx="6326">
                  <c:v>6326</c:v>
                </c:pt>
                <c:pt idx="6327">
                  <c:v>6327</c:v>
                </c:pt>
                <c:pt idx="6328">
                  <c:v>6328</c:v>
                </c:pt>
                <c:pt idx="6329">
                  <c:v>6329</c:v>
                </c:pt>
                <c:pt idx="6330">
                  <c:v>6330</c:v>
                </c:pt>
                <c:pt idx="6331">
                  <c:v>6331</c:v>
                </c:pt>
                <c:pt idx="6332">
                  <c:v>6332</c:v>
                </c:pt>
                <c:pt idx="6333">
                  <c:v>6333</c:v>
                </c:pt>
                <c:pt idx="6334">
                  <c:v>6334</c:v>
                </c:pt>
                <c:pt idx="6335">
                  <c:v>6335</c:v>
                </c:pt>
                <c:pt idx="6336">
                  <c:v>6336</c:v>
                </c:pt>
                <c:pt idx="6337">
                  <c:v>6337</c:v>
                </c:pt>
                <c:pt idx="6338">
                  <c:v>6338</c:v>
                </c:pt>
                <c:pt idx="6339">
                  <c:v>6339</c:v>
                </c:pt>
                <c:pt idx="6340">
                  <c:v>6340</c:v>
                </c:pt>
                <c:pt idx="6341">
                  <c:v>6341</c:v>
                </c:pt>
                <c:pt idx="6342">
                  <c:v>6342</c:v>
                </c:pt>
                <c:pt idx="6343">
                  <c:v>6343</c:v>
                </c:pt>
                <c:pt idx="6344">
                  <c:v>6344</c:v>
                </c:pt>
                <c:pt idx="6345">
                  <c:v>6345</c:v>
                </c:pt>
                <c:pt idx="6346">
                  <c:v>6346</c:v>
                </c:pt>
                <c:pt idx="6347">
                  <c:v>6347</c:v>
                </c:pt>
                <c:pt idx="6348">
                  <c:v>6348</c:v>
                </c:pt>
                <c:pt idx="6349">
                  <c:v>6349</c:v>
                </c:pt>
                <c:pt idx="6350">
                  <c:v>6350</c:v>
                </c:pt>
                <c:pt idx="6351">
                  <c:v>6351</c:v>
                </c:pt>
                <c:pt idx="6352">
                  <c:v>6352</c:v>
                </c:pt>
                <c:pt idx="6353">
                  <c:v>6353</c:v>
                </c:pt>
                <c:pt idx="6354">
                  <c:v>6354</c:v>
                </c:pt>
                <c:pt idx="6355">
                  <c:v>6355</c:v>
                </c:pt>
                <c:pt idx="6356">
                  <c:v>6356</c:v>
                </c:pt>
                <c:pt idx="6357">
                  <c:v>6357</c:v>
                </c:pt>
                <c:pt idx="6358">
                  <c:v>6358</c:v>
                </c:pt>
                <c:pt idx="6359">
                  <c:v>6359</c:v>
                </c:pt>
                <c:pt idx="6360">
                  <c:v>6360</c:v>
                </c:pt>
                <c:pt idx="6361">
                  <c:v>6361</c:v>
                </c:pt>
                <c:pt idx="6362">
                  <c:v>6362</c:v>
                </c:pt>
                <c:pt idx="6363">
                  <c:v>6363</c:v>
                </c:pt>
                <c:pt idx="6364">
                  <c:v>6364</c:v>
                </c:pt>
                <c:pt idx="6365">
                  <c:v>6365</c:v>
                </c:pt>
                <c:pt idx="6366">
                  <c:v>6366</c:v>
                </c:pt>
                <c:pt idx="6367">
                  <c:v>6367</c:v>
                </c:pt>
                <c:pt idx="6368">
                  <c:v>6368</c:v>
                </c:pt>
                <c:pt idx="6369">
                  <c:v>6369</c:v>
                </c:pt>
                <c:pt idx="6370">
                  <c:v>6370</c:v>
                </c:pt>
                <c:pt idx="6371">
                  <c:v>6371</c:v>
                </c:pt>
                <c:pt idx="6372">
                  <c:v>6372</c:v>
                </c:pt>
                <c:pt idx="6373">
                  <c:v>6373</c:v>
                </c:pt>
                <c:pt idx="6374">
                  <c:v>6374</c:v>
                </c:pt>
                <c:pt idx="6375">
                  <c:v>6375</c:v>
                </c:pt>
                <c:pt idx="6376">
                  <c:v>6376</c:v>
                </c:pt>
                <c:pt idx="6377">
                  <c:v>6377</c:v>
                </c:pt>
                <c:pt idx="6378">
                  <c:v>6378</c:v>
                </c:pt>
                <c:pt idx="6379">
                  <c:v>6379</c:v>
                </c:pt>
                <c:pt idx="6380">
                  <c:v>6380</c:v>
                </c:pt>
                <c:pt idx="6381">
                  <c:v>6381</c:v>
                </c:pt>
                <c:pt idx="6382">
                  <c:v>6382</c:v>
                </c:pt>
                <c:pt idx="6383">
                  <c:v>6383</c:v>
                </c:pt>
                <c:pt idx="6384">
                  <c:v>6384</c:v>
                </c:pt>
                <c:pt idx="6385">
                  <c:v>6385</c:v>
                </c:pt>
                <c:pt idx="6386">
                  <c:v>6386</c:v>
                </c:pt>
                <c:pt idx="6387">
                  <c:v>6387</c:v>
                </c:pt>
                <c:pt idx="6388">
                  <c:v>6388</c:v>
                </c:pt>
                <c:pt idx="6389">
                  <c:v>6389</c:v>
                </c:pt>
                <c:pt idx="6390">
                  <c:v>6390</c:v>
                </c:pt>
                <c:pt idx="6391">
                  <c:v>6391</c:v>
                </c:pt>
                <c:pt idx="6392">
                  <c:v>6392</c:v>
                </c:pt>
                <c:pt idx="6393">
                  <c:v>6393</c:v>
                </c:pt>
                <c:pt idx="6394">
                  <c:v>6394</c:v>
                </c:pt>
                <c:pt idx="6395">
                  <c:v>6395</c:v>
                </c:pt>
                <c:pt idx="6396">
                  <c:v>6396</c:v>
                </c:pt>
                <c:pt idx="6397">
                  <c:v>6397</c:v>
                </c:pt>
                <c:pt idx="6398">
                  <c:v>6398</c:v>
                </c:pt>
                <c:pt idx="6399">
                  <c:v>6399</c:v>
                </c:pt>
                <c:pt idx="6400">
                  <c:v>6400</c:v>
                </c:pt>
                <c:pt idx="6401">
                  <c:v>6401</c:v>
                </c:pt>
                <c:pt idx="6402">
                  <c:v>6402</c:v>
                </c:pt>
                <c:pt idx="6403">
                  <c:v>6403</c:v>
                </c:pt>
                <c:pt idx="6404">
                  <c:v>6404</c:v>
                </c:pt>
                <c:pt idx="6405">
                  <c:v>6405</c:v>
                </c:pt>
                <c:pt idx="6406">
                  <c:v>6406</c:v>
                </c:pt>
                <c:pt idx="6407">
                  <c:v>6407</c:v>
                </c:pt>
                <c:pt idx="6408">
                  <c:v>6408</c:v>
                </c:pt>
                <c:pt idx="6409">
                  <c:v>6409</c:v>
                </c:pt>
                <c:pt idx="6410">
                  <c:v>6410</c:v>
                </c:pt>
                <c:pt idx="6411">
                  <c:v>6411</c:v>
                </c:pt>
                <c:pt idx="6412">
                  <c:v>6412</c:v>
                </c:pt>
                <c:pt idx="6413">
                  <c:v>6413</c:v>
                </c:pt>
                <c:pt idx="6414">
                  <c:v>6414</c:v>
                </c:pt>
                <c:pt idx="6415">
                  <c:v>6415</c:v>
                </c:pt>
                <c:pt idx="6416">
                  <c:v>6416</c:v>
                </c:pt>
                <c:pt idx="6417">
                  <c:v>6417</c:v>
                </c:pt>
                <c:pt idx="6418">
                  <c:v>6418</c:v>
                </c:pt>
                <c:pt idx="6419">
                  <c:v>6419</c:v>
                </c:pt>
                <c:pt idx="6420">
                  <c:v>6420</c:v>
                </c:pt>
                <c:pt idx="6421">
                  <c:v>6421</c:v>
                </c:pt>
                <c:pt idx="6422">
                  <c:v>6422</c:v>
                </c:pt>
                <c:pt idx="6423">
                  <c:v>6423</c:v>
                </c:pt>
                <c:pt idx="6424">
                  <c:v>6424</c:v>
                </c:pt>
                <c:pt idx="6425">
                  <c:v>6425</c:v>
                </c:pt>
                <c:pt idx="6426">
                  <c:v>6426</c:v>
                </c:pt>
                <c:pt idx="6427">
                  <c:v>6427</c:v>
                </c:pt>
                <c:pt idx="6428">
                  <c:v>6428</c:v>
                </c:pt>
                <c:pt idx="6429">
                  <c:v>6429</c:v>
                </c:pt>
                <c:pt idx="6430">
                  <c:v>6430</c:v>
                </c:pt>
                <c:pt idx="6431">
                  <c:v>6431</c:v>
                </c:pt>
                <c:pt idx="6432">
                  <c:v>6432</c:v>
                </c:pt>
                <c:pt idx="6433">
                  <c:v>6433</c:v>
                </c:pt>
                <c:pt idx="6434">
                  <c:v>6434</c:v>
                </c:pt>
                <c:pt idx="6435">
                  <c:v>6435</c:v>
                </c:pt>
                <c:pt idx="6436">
                  <c:v>6436</c:v>
                </c:pt>
                <c:pt idx="6437">
                  <c:v>6437</c:v>
                </c:pt>
                <c:pt idx="6438">
                  <c:v>6438</c:v>
                </c:pt>
                <c:pt idx="6439">
                  <c:v>6439</c:v>
                </c:pt>
                <c:pt idx="6440">
                  <c:v>6440</c:v>
                </c:pt>
                <c:pt idx="6441">
                  <c:v>6441</c:v>
                </c:pt>
                <c:pt idx="6442">
                  <c:v>6442</c:v>
                </c:pt>
                <c:pt idx="6443">
                  <c:v>6443</c:v>
                </c:pt>
                <c:pt idx="6444">
                  <c:v>6444</c:v>
                </c:pt>
                <c:pt idx="6445">
                  <c:v>6445</c:v>
                </c:pt>
                <c:pt idx="6446">
                  <c:v>6446</c:v>
                </c:pt>
                <c:pt idx="6447">
                  <c:v>6447</c:v>
                </c:pt>
                <c:pt idx="6448">
                  <c:v>6448</c:v>
                </c:pt>
                <c:pt idx="6449">
                  <c:v>6449</c:v>
                </c:pt>
                <c:pt idx="6450">
                  <c:v>6450</c:v>
                </c:pt>
                <c:pt idx="6451">
                  <c:v>6451</c:v>
                </c:pt>
                <c:pt idx="6452">
                  <c:v>6452</c:v>
                </c:pt>
                <c:pt idx="6453">
                  <c:v>6453</c:v>
                </c:pt>
                <c:pt idx="6454">
                  <c:v>6454</c:v>
                </c:pt>
                <c:pt idx="6455">
                  <c:v>6455</c:v>
                </c:pt>
                <c:pt idx="6456">
                  <c:v>6456</c:v>
                </c:pt>
                <c:pt idx="6457">
                  <c:v>6457</c:v>
                </c:pt>
                <c:pt idx="6458">
                  <c:v>6458</c:v>
                </c:pt>
                <c:pt idx="6459">
                  <c:v>6459</c:v>
                </c:pt>
                <c:pt idx="6460">
                  <c:v>6460</c:v>
                </c:pt>
                <c:pt idx="6461">
                  <c:v>6461</c:v>
                </c:pt>
                <c:pt idx="6462">
                  <c:v>6462</c:v>
                </c:pt>
                <c:pt idx="6463">
                  <c:v>6463</c:v>
                </c:pt>
                <c:pt idx="6464">
                  <c:v>6464</c:v>
                </c:pt>
                <c:pt idx="6465">
                  <c:v>6465</c:v>
                </c:pt>
                <c:pt idx="6466">
                  <c:v>6466</c:v>
                </c:pt>
                <c:pt idx="6467">
                  <c:v>6467</c:v>
                </c:pt>
                <c:pt idx="6468">
                  <c:v>6468</c:v>
                </c:pt>
                <c:pt idx="6469">
                  <c:v>6469</c:v>
                </c:pt>
                <c:pt idx="6470">
                  <c:v>6470</c:v>
                </c:pt>
                <c:pt idx="6471">
                  <c:v>6471</c:v>
                </c:pt>
                <c:pt idx="6472">
                  <c:v>6472</c:v>
                </c:pt>
                <c:pt idx="6473">
                  <c:v>6473</c:v>
                </c:pt>
                <c:pt idx="6474">
                  <c:v>6474</c:v>
                </c:pt>
                <c:pt idx="6475">
                  <c:v>6475</c:v>
                </c:pt>
                <c:pt idx="6476">
                  <c:v>6476</c:v>
                </c:pt>
                <c:pt idx="6477">
                  <c:v>6477</c:v>
                </c:pt>
                <c:pt idx="6478">
                  <c:v>6478</c:v>
                </c:pt>
                <c:pt idx="6479">
                  <c:v>6479</c:v>
                </c:pt>
                <c:pt idx="6480">
                  <c:v>6480</c:v>
                </c:pt>
                <c:pt idx="6481">
                  <c:v>6481</c:v>
                </c:pt>
                <c:pt idx="6482">
                  <c:v>6482</c:v>
                </c:pt>
                <c:pt idx="6483">
                  <c:v>6483</c:v>
                </c:pt>
                <c:pt idx="6484">
                  <c:v>6484</c:v>
                </c:pt>
                <c:pt idx="6485">
                  <c:v>6485</c:v>
                </c:pt>
                <c:pt idx="6486">
                  <c:v>6486</c:v>
                </c:pt>
                <c:pt idx="6487">
                  <c:v>6487</c:v>
                </c:pt>
                <c:pt idx="6488">
                  <c:v>6488</c:v>
                </c:pt>
                <c:pt idx="6489">
                  <c:v>6489</c:v>
                </c:pt>
                <c:pt idx="6490">
                  <c:v>6490</c:v>
                </c:pt>
                <c:pt idx="6491">
                  <c:v>6491</c:v>
                </c:pt>
                <c:pt idx="6492">
                  <c:v>6492</c:v>
                </c:pt>
                <c:pt idx="6493">
                  <c:v>6493</c:v>
                </c:pt>
                <c:pt idx="6494">
                  <c:v>6494</c:v>
                </c:pt>
                <c:pt idx="6495">
                  <c:v>6495</c:v>
                </c:pt>
                <c:pt idx="6496">
                  <c:v>6496</c:v>
                </c:pt>
                <c:pt idx="6497">
                  <c:v>6497</c:v>
                </c:pt>
                <c:pt idx="6498">
                  <c:v>6498</c:v>
                </c:pt>
                <c:pt idx="6499">
                  <c:v>6499</c:v>
                </c:pt>
                <c:pt idx="6500">
                  <c:v>6500</c:v>
                </c:pt>
                <c:pt idx="6501">
                  <c:v>6501</c:v>
                </c:pt>
                <c:pt idx="6502">
                  <c:v>6502</c:v>
                </c:pt>
                <c:pt idx="6503">
                  <c:v>6503</c:v>
                </c:pt>
                <c:pt idx="6504">
                  <c:v>6504</c:v>
                </c:pt>
                <c:pt idx="6505">
                  <c:v>6505</c:v>
                </c:pt>
                <c:pt idx="6506">
                  <c:v>6506</c:v>
                </c:pt>
                <c:pt idx="6507">
                  <c:v>6507</c:v>
                </c:pt>
                <c:pt idx="6508">
                  <c:v>6508</c:v>
                </c:pt>
                <c:pt idx="6509">
                  <c:v>6509</c:v>
                </c:pt>
                <c:pt idx="6510">
                  <c:v>6510</c:v>
                </c:pt>
                <c:pt idx="6511">
                  <c:v>6511</c:v>
                </c:pt>
                <c:pt idx="6512">
                  <c:v>6512</c:v>
                </c:pt>
                <c:pt idx="6513">
                  <c:v>6513</c:v>
                </c:pt>
                <c:pt idx="6514">
                  <c:v>6514</c:v>
                </c:pt>
                <c:pt idx="6515">
                  <c:v>6515</c:v>
                </c:pt>
                <c:pt idx="6516">
                  <c:v>6516</c:v>
                </c:pt>
                <c:pt idx="6517">
                  <c:v>6517</c:v>
                </c:pt>
                <c:pt idx="6518">
                  <c:v>6518</c:v>
                </c:pt>
                <c:pt idx="6519">
                  <c:v>6519</c:v>
                </c:pt>
                <c:pt idx="6520">
                  <c:v>6520</c:v>
                </c:pt>
                <c:pt idx="6521">
                  <c:v>6521</c:v>
                </c:pt>
                <c:pt idx="6522">
                  <c:v>6522</c:v>
                </c:pt>
                <c:pt idx="6523">
                  <c:v>6523</c:v>
                </c:pt>
                <c:pt idx="6524">
                  <c:v>6524</c:v>
                </c:pt>
                <c:pt idx="6525">
                  <c:v>6525</c:v>
                </c:pt>
                <c:pt idx="6526">
                  <c:v>6526</c:v>
                </c:pt>
                <c:pt idx="6527">
                  <c:v>6527</c:v>
                </c:pt>
                <c:pt idx="6528">
                  <c:v>6528</c:v>
                </c:pt>
                <c:pt idx="6529">
                  <c:v>6529</c:v>
                </c:pt>
                <c:pt idx="6530">
                  <c:v>6530</c:v>
                </c:pt>
                <c:pt idx="6531">
                  <c:v>6531</c:v>
                </c:pt>
                <c:pt idx="6532">
                  <c:v>6532</c:v>
                </c:pt>
                <c:pt idx="6533">
                  <c:v>6533</c:v>
                </c:pt>
                <c:pt idx="6534">
                  <c:v>6534</c:v>
                </c:pt>
                <c:pt idx="6535">
                  <c:v>6535</c:v>
                </c:pt>
                <c:pt idx="6536">
                  <c:v>6536</c:v>
                </c:pt>
                <c:pt idx="6537">
                  <c:v>6537</c:v>
                </c:pt>
                <c:pt idx="6538">
                  <c:v>6538</c:v>
                </c:pt>
                <c:pt idx="6539">
                  <c:v>6539</c:v>
                </c:pt>
                <c:pt idx="6540">
                  <c:v>6540</c:v>
                </c:pt>
                <c:pt idx="6541">
                  <c:v>6541</c:v>
                </c:pt>
                <c:pt idx="6542">
                  <c:v>6542</c:v>
                </c:pt>
                <c:pt idx="6543">
                  <c:v>6543</c:v>
                </c:pt>
                <c:pt idx="6544">
                  <c:v>6544</c:v>
                </c:pt>
                <c:pt idx="6545">
                  <c:v>6545</c:v>
                </c:pt>
                <c:pt idx="6546">
                  <c:v>6546</c:v>
                </c:pt>
                <c:pt idx="6547">
                  <c:v>6547</c:v>
                </c:pt>
                <c:pt idx="6548">
                  <c:v>6548</c:v>
                </c:pt>
                <c:pt idx="6549">
                  <c:v>6549</c:v>
                </c:pt>
                <c:pt idx="6550">
                  <c:v>6550</c:v>
                </c:pt>
                <c:pt idx="6551">
                  <c:v>6551</c:v>
                </c:pt>
                <c:pt idx="6552">
                  <c:v>6552</c:v>
                </c:pt>
                <c:pt idx="6553">
                  <c:v>6553</c:v>
                </c:pt>
                <c:pt idx="6554">
                  <c:v>6554</c:v>
                </c:pt>
                <c:pt idx="6555">
                  <c:v>6555</c:v>
                </c:pt>
                <c:pt idx="6556">
                  <c:v>6556</c:v>
                </c:pt>
                <c:pt idx="6557">
                  <c:v>6557</c:v>
                </c:pt>
                <c:pt idx="6558">
                  <c:v>6558</c:v>
                </c:pt>
                <c:pt idx="6559">
                  <c:v>6559</c:v>
                </c:pt>
                <c:pt idx="6560">
                  <c:v>6560</c:v>
                </c:pt>
                <c:pt idx="6561">
                  <c:v>6561</c:v>
                </c:pt>
                <c:pt idx="6562">
                  <c:v>6562</c:v>
                </c:pt>
                <c:pt idx="6563">
                  <c:v>6563</c:v>
                </c:pt>
                <c:pt idx="6564">
                  <c:v>6564</c:v>
                </c:pt>
                <c:pt idx="6565">
                  <c:v>6565</c:v>
                </c:pt>
                <c:pt idx="6566">
                  <c:v>6566</c:v>
                </c:pt>
                <c:pt idx="6567">
                  <c:v>6567</c:v>
                </c:pt>
                <c:pt idx="6568">
                  <c:v>6568</c:v>
                </c:pt>
                <c:pt idx="6569">
                  <c:v>6569</c:v>
                </c:pt>
                <c:pt idx="6570">
                  <c:v>6570</c:v>
                </c:pt>
                <c:pt idx="6571">
                  <c:v>6571</c:v>
                </c:pt>
                <c:pt idx="6572">
                  <c:v>6572</c:v>
                </c:pt>
                <c:pt idx="6573">
                  <c:v>6573</c:v>
                </c:pt>
                <c:pt idx="6574">
                  <c:v>6574</c:v>
                </c:pt>
                <c:pt idx="6575">
                  <c:v>6575</c:v>
                </c:pt>
                <c:pt idx="6576">
                  <c:v>6576</c:v>
                </c:pt>
                <c:pt idx="6577">
                  <c:v>6577</c:v>
                </c:pt>
                <c:pt idx="6578">
                  <c:v>6578</c:v>
                </c:pt>
                <c:pt idx="6579">
                  <c:v>6579</c:v>
                </c:pt>
                <c:pt idx="6580">
                  <c:v>6580</c:v>
                </c:pt>
                <c:pt idx="6581">
                  <c:v>6581</c:v>
                </c:pt>
                <c:pt idx="6582">
                  <c:v>6582</c:v>
                </c:pt>
                <c:pt idx="6583">
                  <c:v>6583</c:v>
                </c:pt>
                <c:pt idx="6584">
                  <c:v>6584</c:v>
                </c:pt>
                <c:pt idx="6585">
                  <c:v>6585</c:v>
                </c:pt>
                <c:pt idx="6586">
                  <c:v>6586</c:v>
                </c:pt>
                <c:pt idx="6587">
                  <c:v>6587</c:v>
                </c:pt>
                <c:pt idx="6588">
                  <c:v>6588</c:v>
                </c:pt>
                <c:pt idx="6589">
                  <c:v>6589</c:v>
                </c:pt>
                <c:pt idx="6590">
                  <c:v>6590</c:v>
                </c:pt>
                <c:pt idx="6591">
                  <c:v>6591</c:v>
                </c:pt>
                <c:pt idx="6592">
                  <c:v>6592</c:v>
                </c:pt>
                <c:pt idx="6593">
                  <c:v>6593</c:v>
                </c:pt>
                <c:pt idx="6594">
                  <c:v>6594</c:v>
                </c:pt>
                <c:pt idx="6595">
                  <c:v>6595</c:v>
                </c:pt>
                <c:pt idx="6596">
                  <c:v>6596</c:v>
                </c:pt>
                <c:pt idx="6597">
                  <c:v>6597</c:v>
                </c:pt>
                <c:pt idx="6598">
                  <c:v>6598</c:v>
                </c:pt>
                <c:pt idx="6599">
                  <c:v>6599</c:v>
                </c:pt>
                <c:pt idx="6600">
                  <c:v>6600</c:v>
                </c:pt>
                <c:pt idx="6601">
                  <c:v>6601</c:v>
                </c:pt>
                <c:pt idx="6602">
                  <c:v>6602</c:v>
                </c:pt>
                <c:pt idx="6603">
                  <c:v>6603</c:v>
                </c:pt>
                <c:pt idx="6604">
                  <c:v>6604</c:v>
                </c:pt>
                <c:pt idx="6605">
                  <c:v>6605</c:v>
                </c:pt>
                <c:pt idx="6606">
                  <c:v>6606</c:v>
                </c:pt>
                <c:pt idx="6607">
                  <c:v>6607</c:v>
                </c:pt>
                <c:pt idx="6608">
                  <c:v>6608</c:v>
                </c:pt>
                <c:pt idx="6609">
                  <c:v>6609</c:v>
                </c:pt>
                <c:pt idx="6610">
                  <c:v>6610</c:v>
                </c:pt>
                <c:pt idx="6611">
                  <c:v>6611</c:v>
                </c:pt>
                <c:pt idx="6612">
                  <c:v>6612</c:v>
                </c:pt>
                <c:pt idx="6613">
                  <c:v>6613</c:v>
                </c:pt>
                <c:pt idx="6614">
                  <c:v>6614</c:v>
                </c:pt>
                <c:pt idx="6615">
                  <c:v>6615</c:v>
                </c:pt>
                <c:pt idx="6616">
                  <c:v>6616</c:v>
                </c:pt>
                <c:pt idx="6617">
                  <c:v>6617</c:v>
                </c:pt>
                <c:pt idx="6618">
                  <c:v>6618</c:v>
                </c:pt>
                <c:pt idx="6619">
                  <c:v>6619</c:v>
                </c:pt>
                <c:pt idx="6620">
                  <c:v>6620</c:v>
                </c:pt>
                <c:pt idx="6621">
                  <c:v>6621</c:v>
                </c:pt>
                <c:pt idx="6622">
                  <c:v>6622</c:v>
                </c:pt>
                <c:pt idx="6623">
                  <c:v>6623</c:v>
                </c:pt>
                <c:pt idx="6624">
                  <c:v>6624</c:v>
                </c:pt>
                <c:pt idx="6625">
                  <c:v>6625</c:v>
                </c:pt>
                <c:pt idx="6626">
                  <c:v>6626</c:v>
                </c:pt>
                <c:pt idx="6627">
                  <c:v>6627</c:v>
                </c:pt>
                <c:pt idx="6628">
                  <c:v>6628</c:v>
                </c:pt>
                <c:pt idx="6629">
                  <c:v>6629</c:v>
                </c:pt>
                <c:pt idx="6630">
                  <c:v>6630</c:v>
                </c:pt>
                <c:pt idx="6631">
                  <c:v>6631</c:v>
                </c:pt>
                <c:pt idx="6632">
                  <c:v>6632</c:v>
                </c:pt>
                <c:pt idx="6633">
                  <c:v>6633</c:v>
                </c:pt>
                <c:pt idx="6634">
                  <c:v>6634</c:v>
                </c:pt>
                <c:pt idx="6635">
                  <c:v>6635</c:v>
                </c:pt>
                <c:pt idx="6636">
                  <c:v>6636</c:v>
                </c:pt>
                <c:pt idx="6637">
                  <c:v>6637</c:v>
                </c:pt>
                <c:pt idx="6638">
                  <c:v>6638</c:v>
                </c:pt>
                <c:pt idx="6639">
                  <c:v>6639</c:v>
                </c:pt>
                <c:pt idx="6640">
                  <c:v>6640</c:v>
                </c:pt>
                <c:pt idx="6641">
                  <c:v>6641</c:v>
                </c:pt>
                <c:pt idx="6642">
                  <c:v>6642</c:v>
                </c:pt>
                <c:pt idx="6643">
                  <c:v>6643</c:v>
                </c:pt>
                <c:pt idx="6644">
                  <c:v>6644</c:v>
                </c:pt>
                <c:pt idx="6645">
                  <c:v>6645</c:v>
                </c:pt>
                <c:pt idx="6646">
                  <c:v>6646</c:v>
                </c:pt>
                <c:pt idx="6647">
                  <c:v>6647</c:v>
                </c:pt>
                <c:pt idx="6648">
                  <c:v>6648</c:v>
                </c:pt>
                <c:pt idx="6649">
                  <c:v>6649</c:v>
                </c:pt>
                <c:pt idx="6650">
                  <c:v>6650</c:v>
                </c:pt>
                <c:pt idx="6651">
                  <c:v>6651</c:v>
                </c:pt>
                <c:pt idx="6652">
                  <c:v>6652</c:v>
                </c:pt>
                <c:pt idx="6653">
                  <c:v>6653</c:v>
                </c:pt>
                <c:pt idx="6654">
                  <c:v>6654</c:v>
                </c:pt>
                <c:pt idx="6655">
                  <c:v>6655</c:v>
                </c:pt>
                <c:pt idx="6656">
                  <c:v>6656</c:v>
                </c:pt>
                <c:pt idx="6657">
                  <c:v>6657</c:v>
                </c:pt>
                <c:pt idx="6658">
                  <c:v>6658</c:v>
                </c:pt>
                <c:pt idx="6659">
                  <c:v>6659</c:v>
                </c:pt>
                <c:pt idx="6660">
                  <c:v>6660</c:v>
                </c:pt>
                <c:pt idx="6661">
                  <c:v>6661</c:v>
                </c:pt>
                <c:pt idx="6662">
                  <c:v>6662</c:v>
                </c:pt>
                <c:pt idx="6663">
                  <c:v>6663</c:v>
                </c:pt>
                <c:pt idx="6664">
                  <c:v>6664</c:v>
                </c:pt>
                <c:pt idx="6665">
                  <c:v>6665</c:v>
                </c:pt>
                <c:pt idx="6666">
                  <c:v>6666</c:v>
                </c:pt>
                <c:pt idx="6667">
                  <c:v>6667</c:v>
                </c:pt>
                <c:pt idx="6668">
                  <c:v>6668</c:v>
                </c:pt>
                <c:pt idx="6669">
                  <c:v>6669</c:v>
                </c:pt>
                <c:pt idx="6670">
                  <c:v>6670</c:v>
                </c:pt>
                <c:pt idx="6671">
                  <c:v>6671</c:v>
                </c:pt>
                <c:pt idx="6672">
                  <c:v>6672</c:v>
                </c:pt>
                <c:pt idx="6673">
                  <c:v>6673</c:v>
                </c:pt>
                <c:pt idx="6674">
                  <c:v>6674</c:v>
                </c:pt>
                <c:pt idx="6675">
                  <c:v>6675</c:v>
                </c:pt>
                <c:pt idx="6676">
                  <c:v>6676</c:v>
                </c:pt>
                <c:pt idx="6677">
                  <c:v>6677</c:v>
                </c:pt>
                <c:pt idx="6678">
                  <c:v>6678</c:v>
                </c:pt>
                <c:pt idx="6679">
                  <c:v>6679</c:v>
                </c:pt>
                <c:pt idx="6680">
                  <c:v>6680</c:v>
                </c:pt>
                <c:pt idx="6681">
                  <c:v>6681</c:v>
                </c:pt>
                <c:pt idx="6682">
                  <c:v>6682</c:v>
                </c:pt>
                <c:pt idx="6683">
                  <c:v>6683</c:v>
                </c:pt>
                <c:pt idx="6684">
                  <c:v>6684</c:v>
                </c:pt>
                <c:pt idx="6685">
                  <c:v>6685</c:v>
                </c:pt>
                <c:pt idx="6686">
                  <c:v>6686</c:v>
                </c:pt>
                <c:pt idx="6687">
                  <c:v>6687</c:v>
                </c:pt>
                <c:pt idx="6688">
                  <c:v>6688</c:v>
                </c:pt>
                <c:pt idx="6689">
                  <c:v>6689</c:v>
                </c:pt>
                <c:pt idx="6690">
                  <c:v>6690</c:v>
                </c:pt>
                <c:pt idx="6691">
                  <c:v>6691</c:v>
                </c:pt>
                <c:pt idx="6692">
                  <c:v>6692</c:v>
                </c:pt>
                <c:pt idx="6693">
                  <c:v>6693</c:v>
                </c:pt>
                <c:pt idx="6694">
                  <c:v>6694</c:v>
                </c:pt>
                <c:pt idx="6695">
                  <c:v>6695</c:v>
                </c:pt>
                <c:pt idx="6696">
                  <c:v>6696</c:v>
                </c:pt>
                <c:pt idx="6697">
                  <c:v>6697</c:v>
                </c:pt>
                <c:pt idx="6698">
                  <c:v>6698</c:v>
                </c:pt>
                <c:pt idx="6699">
                  <c:v>6699</c:v>
                </c:pt>
                <c:pt idx="6700">
                  <c:v>6700</c:v>
                </c:pt>
                <c:pt idx="6701">
                  <c:v>6701</c:v>
                </c:pt>
                <c:pt idx="6702">
                  <c:v>6702</c:v>
                </c:pt>
                <c:pt idx="6703">
                  <c:v>6703</c:v>
                </c:pt>
                <c:pt idx="6704">
                  <c:v>6704</c:v>
                </c:pt>
                <c:pt idx="6705">
                  <c:v>6705</c:v>
                </c:pt>
                <c:pt idx="6706">
                  <c:v>6706</c:v>
                </c:pt>
                <c:pt idx="6707">
                  <c:v>6707</c:v>
                </c:pt>
                <c:pt idx="6708">
                  <c:v>6708</c:v>
                </c:pt>
                <c:pt idx="6709">
                  <c:v>6709</c:v>
                </c:pt>
                <c:pt idx="6710">
                  <c:v>6710</c:v>
                </c:pt>
                <c:pt idx="6711">
                  <c:v>6711</c:v>
                </c:pt>
                <c:pt idx="6712">
                  <c:v>6712</c:v>
                </c:pt>
                <c:pt idx="6713">
                  <c:v>6713</c:v>
                </c:pt>
                <c:pt idx="6714">
                  <c:v>6714</c:v>
                </c:pt>
                <c:pt idx="6715">
                  <c:v>6715</c:v>
                </c:pt>
                <c:pt idx="6716">
                  <c:v>6716</c:v>
                </c:pt>
                <c:pt idx="6717">
                  <c:v>6717</c:v>
                </c:pt>
                <c:pt idx="6718">
                  <c:v>6718</c:v>
                </c:pt>
                <c:pt idx="6719">
                  <c:v>6719</c:v>
                </c:pt>
                <c:pt idx="6720">
                  <c:v>6720</c:v>
                </c:pt>
                <c:pt idx="6721">
                  <c:v>6721</c:v>
                </c:pt>
                <c:pt idx="6722">
                  <c:v>6722</c:v>
                </c:pt>
                <c:pt idx="6723">
                  <c:v>6723</c:v>
                </c:pt>
                <c:pt idx="6724">
                  <c:v>6724</c:v>
                </c:pt>
                <c:pt idx="6725">
                  <c:v>6725</c:v>
                </c:pt>
                <c:pt idx="6726">
                  <c:v>6726</c:v>
                </c:pt>
                <c:pt idx="6727">
                  <c:v>6727</c:v>
                </c:pt>
                <c:pt idx="6728">
                  <c:v>6728</c:v>
                </c:pt>
                <c:pt idx="6729">
                  <c:v>6729</c:v>
                </c:pt>
                <c:pt idx="6730">
                  <c:v>6730</c:v>
                </c:pt>
                <c:pt idx="6731">
                  <c:v>6731</c:v>
                </c:pt>
                <c:pt idx="6732">
                  <c:v>6732</c:v>
                </c:pt>
                <c:pt idx="6733">
                  <c:v>6733</c:v>
                </c:pt>
                <c:pt idx="6734">
                  <c:v>6734</c:v>
                </c:pt>
                <c:pt idx="6735">
                  <c:v>6735</c:v>
                </c:pt>
                <c:pt idx="6736">
                  <c:v>6736</c:v>
                </c:pt>
                <c:pt idx="6737">
                  <c:v>6737</c:v>
                </c:pt>
                <c:pt idx="6738">
                  <c:v>6738</c:v>
                </c:pt>
                <c:pt idx="6739">
                  <c:v>6739</c:v>
                </c:pt>
                <c:pt idx="6740">
                  <c:v>6740</c:v>
                </c:pt>
                <c:pt idx="6741">
                  <c:v>6741</c:v>
                </c:pt>
                <c:pt idx="6742">
                  <c:v>6742</c:v>
                </c:pt>
                <c:pt idx="6743">
                  <c:v>6743</c:v>
                </c:pt>
                <c:pt idx="6744">
                  <c:v>6744</c:v>
                </c:pt>
                <c:pt idx="6745">
                  <c:v>6745</c:v>
                </c:pt>
                <c:pt idx="6746">
                  <c:v>6746</c:v>
                </c:pt>
                <c:pt idx="6747">
                  <c:v>6747</c:v>
                </c:pt>
                <c:pt idx="6748">
                  <c:v>6748</c:v>
                </c:pt>
                <c:pt idx="6749">
                  <c:v>6749</c:v>
                </c:pt>
                <c:pt idx="6750">
                  <c:v>6750</c:v>
                </c:pt>
                <c:pt idx="6751">
                  <c:v>6751</c:v>
                </c:pt>
                <c:pt idx="6752">
                  <c:v>6752</c:v>
                </c:pt>
                <c:pt idx="6753">
                  <c:v>6753</c:v>
                </c:pt>
                <c:pt idx="6754">
                  <c:v>6754</c:v>
                </c:pt>
                <c:pt idx="6755">
                  <c:v>6755</c:v>
                </c:pt>
                <c:pt idx="6756">
                  <c:v>6756</c:v>
                </c:pt>
                <c:pt idx="6757">
                  <c:v>6757</c:v>
                </c:pt>
                <c:pt idx="6758">
                  <c:v>6758</c:v>
                </c:pt>
                <c:pt idx="6759">
                  <c:v>6759</c:v>
                </c:pt>
                <c:pt idx="6760">
                  <c:v>6760</c:v>
                </c:pt>
                <c:pt idx="6761">
                  <c:v>6761</c:v>
                </c:pt>
                <c:pt idx="6762">
                  <c:v>6762</c:v>
                </c:pt>
                <c:pt idx="6763">
                  <c:v>6763</c:v>
                </c:pt>
                <c:pt idx="6764">
                  <c:v>6764</c:v>
                </c:pt>
                <c:pt idx="6765">
                  <c:v>6765</c:v>
                </c:pt>
                <c:pt idx="6766">
                  <c:v>6766</c:v>
                </c:pt>
                <c:pt idx="6767">
                  <c:v>6767</c:v>
                </c:pt>
                <c:pt idx="6768">
                  <c:v>6768</c:v>
                </c:pt>
                <c:pt idx="6769">
                  <c:v>6769</c:v>
                </c:pt>
                <c:pt idx="6770">
                  <c:v>6770</c:v>
                </c:pt>
                <c:pt idx="6771">
                  <c:v>6771</c:v>
                </c:pt>
                <c:pt idx="6772">
                  <c:v>6772</c:v>
                </c:pt>
                <c:pt idx="6773">
                  <c:v>6773</c:v>
                </c:pt>
                <c:pt idx="6774">
                  <c:v>6774</c:v>
                </c:pt>
                <c:pt idx="6775">
                  <c:v>6775</c:v>
                </c:pt>
                <c:pt idx="6776">
                  <c:v>6776</c:v>
                </c:pt>
                <c:pt idx="6777">
                  <c:v>6777</c:v>
                </c:pt>
                <c:pt idx="6778">
                  <c:v>6778</c:v>
                </c:pt>
                <c:pt idx="6779">
                  <c:v>6779</c:v>
                </c:pt>
                <c:pt idx="6780">
                  <c:v>6780</c:v>
                </c:pt>
                <c:pt idx="6781">
                  <c:v>6781</c:v>
                </c:pt>
                <c:pt idx="6782">
                  <c:v>6782</c:v>
                </c:pt>
                <c:pt idx="6783">
                  <c:v>6783</c:v>
                </c:pt>
                <c:pt idx="6784">
                  <c:v>6784</c:v>
                </c:pt>
                <c:pt idx="6785">
                  <c:v>6785</c:v>
                </c:pt>
                <c:pt idx="6786">
                  <c:v>6786</c:v>
                </c:pt>
                <c:pt idx="6787">
                  <c:v>6787</c:v>
                </c:pt>
                <c:pt idx="6788">
                  <c:v>6788</c:v>
                </c:pt>
                <c:pt idx="6789">
                  <c:v>6789</c:v>
                </c:pt>
                <c:pt idx="6790">
                  <c:v>6790</c:v>
                </c:pt>
                <c:pt idx="6791">
                  <c:v>6791</c:v>
                </c:pt>
                <c:pt idx="6792">
                  <c:v>6792</c:v>
                </c:pt>
                <c:pt idx="6793">
                  <c:v>6793</c:v>
                </c:pt>
                <c:pt idx="6794">
                  <c:v>6794</c:v>
                </c:pt>
                <c:pt idx="6795">
                  <c:v>6795</c:v>
                </c:pt>
                <c:pt idx="6796">
                  <c:v>6796</c:v>
                </c:pt>
                <c:pt idx="6797">
                  <c:v>6797</c:v>
                </c:pt>
                <c:pt idx="6798">
                  <c:v>6798</c:v>
                </c:pt>
                <c:pt idx="6799">
                  <c:v>6799</c:v>
                </c:pt>
                <c:pt idx="6800">
                  <c:v>6800</c:v>
                </c:pt>
                <c:pt idx="6801">
                  <c:v>6801</c:v>
                </c:pt>
                <c:pt idx="6802">
                  <c:v>6802</c:v>
                </c:pt>
                <c:pt idx="6803">
                  <c:v>6803</c:v>
                </c:pt>
                <c:pt idx="6804">
                  <c:v>6804</c:v>
                </c:pt>
                <c:pt idx="6805">
                  <c:v>6805</c:v>
                </c:pt>
                <c:pt idx="6806">
                  <c:v>6806</c:v>
                </c:pt>
                <c:pt idx="6807">
                  <c:v>6807</c:v>
                </c:pt>
                <c:pt idx="6808">
                  <c:v>6808</c:v>
                </c:pt>
                <c:pt idx="6809">
                  <c:v>6809</c:v>
                </c:pt>
                <c:pt idx="6810">
                  <c:v>6810</c:v>
                </c:pt>
                <c:pt idx="6811">
                  <c:v>6811</c:v>
                </c:pt>
                <c:pt idx="6812">
                  <c:v>6812</c:v>
                </c:pt>
                <c:pt idx="6813">
                  <c:v>6813</c:v>
                </c:pt>
                <c:pt idx="6814">
                  <c:v>6814</c:v>
                </c:pt>
                <c:pt idx="6815">
                  <c:v>6815</c:v>
                </c:pt>
                <c:pt idx="6816">
                  <c:v>6816</c:v>
                </c:pt>
                <c:pt idx="6817">
                  <c:v>6817</c:v>
                </c:pt>
                <c:pt idx="6818">
                  <c:v>6818</c:v>
                </c:pt>
                <c:pt idx="6819">
                  <c:v>6819</c:v>
                </c:pt>
                <c:pt idx="6820">
                  <c:v>6820</c:v>
                </c:pt>
                <c:pt idx="6821">
                  <c:v>6821</c:v>
                </c:pt>
                <c:pt idx="6822">
                  <c:v>6822</c:v>
                </c:pt>
                <c:pt idx="6823">
                  <c:v>6823</c:v>
                </c:pt>
                <c:pt idx="6824">
                  <c:v>6824</c:v>
                </c:pt>
                <c:pt idx="6825">
                  <c:v>6825</c:v>
                </c:pt>
                <c:pt idx="6826">
                  <c:v>6826</c:v>
                </c:pt>
                <c:pt idx="6827">
                  <c:v>6827</c:v>
                </c:pt>
                <c:pt idx="6828">
                  <c:v>6828</c:v>
                </c:pt>
                <c:pt idx="6829">
                  <c:v>6829</c:v>
                </c:pt>
                <c:pt idx="6830">
                  <c:v>6830</c:v>
                </c:pt>
                <c:pt idx="6831">
                  <c:v>6831</c:v>
                </c:pt>
                <c:pt idx="6832">
                  <c:v>6832</c:v>
                </c:pt>
                <c:pt idx="6833">
                  <c:v>6833</c:v>
                </c:pt>
                <c:pt idx="6834">
                  <c:v>6834</c:v>
                </c:pt>
                <c:pt idx="6835">
                  <c:v>6835</c:v>
                </c:pt>
                <c:pt idx="6836">
                  <c:v>6836</c:v>
                </c:pt>
                <c:pt idx="6837">
                  <c:v>6837</c:v>
                </c:pt>
                <c:pt idx="6838">
                  <c:v>6838</c:v>
                </c:pt>
                <c:pt idx="6839">
                  <c:v>6839</c:v>
                </c:pt>
                <c:pt idx="6840">
                  <c:v>6840</c:v>
                </c:pt>
                <c:pt idx="6841">
                  <c:v>6841</c:v>
                </c:pt>
                <c:pt idx="6842">
                  <c:v>6842</c:v>
                </c:pt>
                <c:pt idx="6843">
                  <c:v>6843</c:v>
                </c:pt>
                <c:pt idx="6844">
                  <c:v>6844</c:v>
                </c:pt>
                <c:pt idx="6845">
                  <c:v>6845</c:v>
                </c:pt>
                <c:pt idx="6846">
                  <c:v>6846</c:v>
                </c:pt>
                <c:pt idx="6847">
                  <c:v>6847</c:v>
                </c:pt>
                <c:pt idx="6848">
                  <c:v>6848</c:v>
                </c:pt>
                <c:pt idx="6849">
                  <c:v>6849</c:v>
                </c:pt>
                <c:pt idx="6850">
                  <c:v>6850</c:v>
                </c:pt>
                <c:pt idx="6851">
                  <c:v>6851</c:v>
                </c:pt>
                <c:pt idx="6852">
                  <c:v>6852</c:v>
                </c:pt>
                <c:pt idx="6853">
                  <c:v>6853</c:v>
                </c:pt>
                <c:pt idx="6854">
                  <c:v>6854</c:v>
                </c:pt>
                <c:pt idx="6855">
                  <c:v>6855</c:v>
                </c:pt>
                <c:pt idx="6856">
                  <c:v>6856</c:v>
                </c:pt>
                <c:pt idx="6857">
                  <c:v>6857</c:v>
                </c:pt>
                <c:pt idx="6858">
                  <c:v>6858</c:v>
                </c:pt>
                <c:pt idx="6859">
                  <c:v>6859</c:v>
                </c:pt>
                <c:pt idx="6860">
                  <c:v>6860</c:v>
                </c:pt>
                <c:pt idx="6861">
                  <c:v>6861</c:v>
                </c:pt>
                <c:pt idx="6862">
                  <c:v>6862</c:v>
                </c:pt>
                <c:pt idx="6863">
                  <c:v>6863</c:v>
                </c:pt>
                <c:pt idx="6864">
                  <c:v>6864</c:v>
                </c:pt>
                <c:pt idx="6865">
                  <c:v>6865</c:v>
                </c:pt>
                <c:pt idx="6866">
                  <c:v>6866</c:v>
                </c:pt>
                <c:pt idx="6867">
                  <c:v>6867</c:v>
                </c:pt>
                <c:pt idx="6868">
                  <c:v>6868</c:v>
                </c:pt>
                <c:pt idx="6869">
                  <c:v>6869</c:v>
                </c:pt>
                <c:pt idx="6870">
                  <c:v>6870</c:v>
                </c:pt>
                <c:pt idx="6871">
                  <c:v>6871</c:v>
                </c:pt>
                <c:pt idx="6872">
                  <c:v>6872</c:v>
                </c:pt>
                <c:pt idx="6873">
                  <c:v>6873</c:v>
                </c:pt>
                <c:pt idx="6874">
                  <c:v>6874</c:v>
                </c:pt>
                <c:pt idx="6875">
                  <c:v>6875</c:v>
                </c:pt>
                <c:pt idx="6876">
                  <c:v>6876</c:v>
                </c:pt>
                <c:pt idx="6877">
                  <c:v>6877</c:v>
                </c:pt>
                <c:pt idx="6878">
                  <c:v>6878</c:v>
                </c:pt>
                <c:pt idx="6879">
                  <c:v>6879</c:v>
                </c:pt>
                <c:pt idx="6880">
                  <c:v>6880</c:v>
                </c:pt>
                <c:pt idx="6881">
                  <c:v>6881</c:v>
                </c:pt>
                <c:pt idx="6882">
                  <c:v>6882</c:v>
                </c:pt>
                <c:pt idx="6883">
                  <c:v>6883</c:v>
                </c:pt>
                <c:pt idx="6884">
                  <c:v>6884</c:v>
                </c:pt>
                <c:pt idx="6885">
                  <c:v>6885</c:v>
                </c:pt>
                <c:pt idx="6886">
                  <c:v>6886</c:v>
                </c:pt>
                <c:pt idx="6887">
                  <c:v>6887</c:v>
                </c:pt>
                <c:pt idx="6888">
                  <c:v>6888</c:v>
                </c:pt>
                <c:pt idx="6889">
                  <c:v>6889</c:v>
                </c:pt>
                <c:pt idx="6890">
                  <c:v>6890</c:v>
                </c:pt>
                <c:pt idx="6891">
                  <c:v>6891</c:v>
                </c:pt>
                <c:pt idx="6892">
                  <c:v>6892</c:v>
                </c:pt>
                <c:pt idx="6893">
                  <c:v>6893</c:v>
                </c:pt>
                <c:pt idx="6894">
                  <c:v>6894</c:v>
                </c:pt>
                <c:pt idx="6895">
                  <c:v>6895</c:v>
                </c:pt>
                <c:pt idx="6896">
                  <c:v>6896</c:v>
                </c:pt>
                <c:pt idx="6897">
                  <c:v>6897</c:v>
                </c:pt>
                <c:pt idx="6898">
                  <c:v>6898</c:v>
                </c:pt>
                <c:pt idx="6899">
                  <c:v>6899</c:v>
                </c:pt>
                <c:pt idx="6900">
                  <c:v>6900</c:v>
                </c:pt>
                <c:pt idx="6901">
                  <c:v>6901</c:v>
                </c:pt>
                <c:pt idx="6902">
                  <c:v>6902</c:v>
                </c:pt>
                <c:pt idx="6903">
                  <c:v>6903</c:v>
                </c:pt>
                <c:pt idx="6904">
                  <c:v>6904</c:v>
                </c:pt>
                <c:pt idx="6905">
                  <c:v>6905</c:v>
                </c:pt>
                <c:pt idx="6906">
                  <c:v>6906</c:v>
                </c:pt>
                <c:pt idx="6907">
                  <c:v>6907</c:v>
                </c:pt>
                <c:pt idx="6908">
                  <c:v>6908</c:v>
                </c:pt>
                <c:pt idx="6909">
                  <c:v>6909</c:v>
                </c:pt>
                <c:pt idx="6910">
                  <c:v>6910</c:v>
                </c:pt>
                <c:pt idx="6911">
                  <c:v>6911</c:v>
                </c:pt>
                <c:pt idx="6912">
                  <c:v>6912</c:v>
                </c:pt>
                <c:pt idx="6913">
                  <c:v>6913</c:v>
                </c:pt>
                <c:pt idx="6914">
                  <c:v>6914</c:v>
                </c:pt>
                <c:pt idx="6915">
                  <c:v>6915</c:v>
                </c:pt>
                <c:pt idx="6916">
                  <c:v>6916</c:v>
                </c:pt>
                <c:pt idx="6917">
                  <c:v>6917</c:v>
                </c:pt>
                <c:pt idx="6918">
                  <c:v>6918</c:v>
                </c:pt>
                <c:pt idx="6919">
                  <c:v>6919</c:v>
                </c:pt>
                <c:pt idx="6920">
                  <c:v>6920</c:v>
                </c:pt>
                <c:pt idx="6921">
                  <c:v>6921</c:v>
                </c:pt>
                <c:pt idx="6922">
                  <c:v>6922</c:v>
                </c:pt>
                <c:pt idx="6923">
                  <c:v>6923</c:v>
                </c:pt>
                <c:pt idx="6924">
                  <c:v>6924</c:v>
                </c:pt>
                <c:pt idx="6925">
                  <c:v>6925</c:v>
                </c:pt>
                <c:pt idx="6926">
                  <c:v>6926</c:v>
                </c:pt>
                <c:pt idx="6927">
                  <c:v>6927</c:v>
                </c:pt>
                <c:pt idx="6928">
                  <c:v>6928</c:v>
                </c:pt>
                <c:pt idx="6929">
                  <c:v>6929</c:v>
                </c:pt>
                <c:pt idx="6930">
                  <c:v>6930</c:v>
                </c:pt>
                <c:pt idx="6931">
                  <c:v>6931</c:v>
                </c:pt>
                <c:pt idx="6932">
                  <c:v>6932</c:v>
                </c:pt>
                <c:pt idx="6933">
                  <c:v>6933</c:v>
                </c:pt>
                <c:pt idx="6934">
                  <c:v>6934</c:v>
                </c:pt>
                <c:pt idx="6935">
                  <c:v>6935</c:v>
                </c:pt>
                <c:pt idx="6936">
                  <c:v>6936</c:v>
                </c:pt>
                <c:pt idx="6937">
                  <c:v>6937</c:v>
                </c:pt>
                <c:pt idx="6938">
                  <c:v>6938</c:v>
                </c:pt>
                <c:pt idx="6939">
                  <c:v>6939</c:v>
                </c:pt>
                <c:pt idx="6940">
                  <c:v>6940</c:v>
                </c:pt>
                <c:pt idx="6941">
                  <c:v>6941</c:v>
                </c:pt>
                <c:pt idx="6942">
                  <c:v>6942</c:v>
                </c:pt>
                <c:pt idx="6943">
                  <c:v>6943</c:v>
                </c:pt>
                <c:pt idx="6944">
                  <c:v>6944</c:v>
                </c:pt>
                <c:pt idx="6945">
                  <c:v>6945</c:v>
                </c:pt>
                <c:pt idx="6946">
                  <c:v>6946</c:v>
                </c:pt>
                <c:pt idx="6947">
                  <c:v>6947</c:v>
                </c:pt>
                <c:pt idx="6948">
                  <c:v>6948</c:v>
                </c:pt>
                <c:pt idx="6949">
                  <c:v>6949</c:v>
                </c:pt>
                <c:pt idx="6950">
                  <c:v>6950</c:v>
                </c:pt>
                <c:pt idx="6951">
                  <c:v>6951</c:v>
                </c:pt>
                <c:pt idx="6952">
                  <c:v>6952</c:v>
                </c:pt>
                <c:pt idx="6953">
                  <c:v>6953</c:v>
                </c:pt>
                <c:pt idx="6954">
                  <c:v>6954</c:v>
                </c:pt>
                <c:pt idx="6955">
                  <c:v>6955</c:v>
                </c:pt>
                <c:pt idx="6956">
                  <c:v>6956</c:v>
                </c:pt>
                <c:pt idx="6957">
                  <c:v>6957</c:v>
                </c:pt>
                <c:pt idx="6958">
                  <c:v>6958</c:v>
                </c:pt>
                <c:pt idx="6959">
                  <c:v>6959</c:v>
                </c:pt>
                <c:pt idx="6960">
                  <c:v>6960</c:v>
                </c:pt>
                <c:pt idx="6961">
                  <c:v>6961</c:v>
                </c:pt>
                <c:pt idx="6962">
                  <c:v>6962</c:v>
                </c:pt>
                <c:pt idx="6963">
                  <c:v>6963</c:v>
                </c:pt>
                <c:pt idx="6964">
                  <c:v>6964</c:v>
                </c:pt>
                <c:pt idx="6965">
                  <c:v>6965</c:v>
                </c:pt>
                <c:pt idx="6966">
                  <c:v>6966</c:v>
                </c:pt>
                <c:pt idx="6967">
                  <c:v>6967</c:v>
                </c:pt>
                <c:pt idx="6968">
                  <c:v>6968</c:v>
                </c:pt>
                <c:pt idx="6969">
                  <c:v>6969</c:v>
                </c:pt>
                <c:pt idx="6970">
                  <c:v>6970</c:v>
                </c:pt>
                <c:pt idx="6971">
                  <c:v>6971</c:v>
                </c:pt>
                <c:pt idx="6972">
                  <c:v>6972</c:v>
                </c:pt>
                <c:pt idx="6973">
                  <c:v>6973</c:v>
                </c:pt>
                <c:pt idx="6974">
                  <c:v>6974</c:v>
                </c:pt>
                <c:pt idx="6975">
                  <c:v>6975</c:v>
                </c:pt>
                <c:pt idx="6976">
                  <c:v>6976</c:v>
                </c:pt>
                <c:pt idx="6977">
                  <c:v>6977</c:v>
                </c:pt>
                <c:pt idx="6978">
                  <c:v>6978</c:v>
                </c:pt>
                <c:pt idx="6979">
                  <c:v>6979</c:v>
                </c:pt>
                <c:pt idx="6980">
                  <c:v>6980</c:v>
                </c:pt>
                <c:pt idx="6981">
                  <c:v>6981</c:v>
                </c:pt>
                <c:pt idx="6982">
                  <c:v>6982</c:v>
                </c:pt>
                <c:pt idx="6983">
                  <c:v>6983</c:v>
                </c:pt>
                <c:pt idx="6984">
                  <c:v>6984</c:v>
                </c:pt>
                <c:pt idx="6985">
                  <c:v>6985</c:v>
                </c:pt>
                <c:pt idx="6986">
                  <c:v>6986</c:v>
                </c:pt>
                <c:pt idx="6987">
                  <c:v>6987</c:v>
                </c:pt>
                <c:pt idx="6988">
                  <c:v>6988</c:v>
                </c:pt>
                <c:pt idx="6989">
                  <c:v>6989</c:v>
                </c:pt>
                <c:pt idx="6990">
                  <c:v>6990</c:v>
                </c:pt>
                <c:pt idx="6991">
                  <c:v>6991</c:v>
                </c:pt>
                <c:pt idx="6992">
                  <c:v>6992</c:v>
                </c:pt>
                <c:pt idx="6993">
                  <c:v>6993</c:v>
                </c:pt>
                <c:pt idx="6994">
                  <c:v>6994</c:v>
                </c:pt>
                <c:pt idx="6995">
                  <c:v>6995</c:v>
                </c:pt>
                <c:pt idx="6996">
                  <c:v>6996</c:v>
                </c:pt>
                <c:pt idx="6997">
                  <c:v>6997</c:v>
                </c:pt>
                <c:pt idx="6998">
                  <c:v>6998</c:v>
                </c:pt>
                <c:pt idx="6999">
                  <c:v>6999</c:v>
                </c:pt>
                <c:pt idx="7000">
                  <c:v>7000</c:v>
                </c:pt>
                <c:pt idx="7001">
                  <c:v>7001</c:v>
                </c:pt>
                <c:pt idx="7002">
                  <c:v>7002</c:v>
                </c:pt>
                <c:pt idx="7003">
                  <c:v>7003</c:v>
                </c:pt>
                <c:pt idx="7004">
                  <c:v>7004</c:v>
                </c:pt>
                <c:pt idx="7005">
                  <c:v>7005</c:v>
                </c:pt>
                <c:pt idx="7006">
                  <c:v>7006</c:v>
                </c:pt>
                <c:pt idx="7007">
                  <c:v>7007</c:v>
                </c:pt>
                <c:pt idx="7008">
                  <c:v>7008</c:v>
                </c:pt>
                <c:pt idx="7009">
                  <c:v>7009</c:v>
                </c:pt>
                <c:pt idx="7010">
                  <c:v>7010</c:v>
                </c:pt>
                <c:pt idx="7011">
                  <c:v>7011</c:v>
                </c:pt>
                <c:pt idx="7012">
                  <c:v>7012</c:v>
                </c:pt>
                <c:pt idx="7013">
                  <c:v>7013</c:v>
                </c:pt>
                <c:pt idx="7014">
                  <c:v>7014</c:v>
                </c:pt>
                <c:pt idx="7015">
                  <c:v>7015</c:v>
                </c:pt>
                <c:pt idx="7016">
                  <c:v>7016</c:v>
                </c:pt>
                <c:pt idx="7017">
                  <c:v>7017</c:v>
                </c:pt>
                <c:pt idx="7018">
                  <c:v>7018</c:v>
                </c:pt>
                <c:pt idx="7019">
                  <c:v>7019</c:v>
                </c:pt>
                <c:pt idx="7020">
                  <c:v>7020</c:v>
                </c:pt>
                <c:pt idx="7021">
                  <c:v>7021</c:v>
                </c:pt>
                <c:pt idx="7022">
                  <c:v>7022</c:v>
                </c:pt>
                <c:pt idx="7023">
                  <c:v>7023</c:v>
                </c:pt>
                <c:pt idx="7024">
                  <c:v>7024</c:v>
                </c:pt>
                <c:pt idx="7025">
                  <c:v>7025</c:v>
                </c:pt>
                <c:pt idx="7026">
                  <c:v>7026</c:v>
                </c:pt>
                <c:pt idx="7027">
                  <c:v>7027</c:v>
                </c:pt>
                <c:pt idx="7028">
                  <c:v>7028</c:v>
                </c:pt>
                <c:pt idx="7029">
                  <c:v>7029</c:v>
                </c:pt>
                <c:pt idx="7030">
                  <c:v>7030</c:v>
                </c:pt>
                <c:pt idx="7031">
                  <c:v>7031</c:v>
                </c:pt>
                <c:pt idx="7032">
                  <c:v>7032</c:v>
                </c:pt>
                <c:pt idx="7033">
                  <c:v>7033</c:v>
                </c:pt>
                <c:pt idx="7034">
                  <c:v>7034</c:v>
                </c:pt>
                <c:pt idx="7035">
                  <c:v>7035</c:v>
                </c:pt>
                <c:pt idx="7036">
                  <c:v>7036</c:v>
                </c:pt>
                <c:pt idx="7037">
                  <c:v>7037</c:v>
                </c:pt>
                <c:pt idx="7038">
                  <c:v>7038</c:v>
                </c:pt>
                <c:pt idx="7039">
                  <c:v>7039</c:v>
                </c:pt>
                <c:pt idx="7040">
                  <c:v>7040</c:v>
                </c:pt>
                <c:pt idx="7041">
                  <c:v>7041</c:v>
                </c:pt>
                <c:pt idx="7042">
                  <c:v>7042</c:v>
                </c:pt>
                <c:pt idx="7043">
                  <c:v>7043</c:v>
                </c:pt>
                <c:pt idx="7044">
                  <c:v>7044</c:v>
                </c:pt>
                <c:pt idx="7045">
                  <c:v>7045</c:v>
                </c:pt>
                <c:pt idx="7046">
                  <c:v>7046</c:v>
                </c:pt>
                <c:pt idx="7047">
                  <c:v>7047</c:v>
                </c:pt>
                <c:pt idx="7048">
                  <c:v>7048</c:v>
                </c:pt>
                <c:pt idx="7049">
                  <c:v>7049</c:v>
                </c:pt>
                <c:pt idx="7050">
                  <c:v>7050</c:v>
                </c:pt>
                <c:pt idx="7051">
                  <c:v>7051</c:v>
                </c:pt>
                <c:pt idx="7052">
                  <c:v>7052</c:v>
                </c:pt>
                <c:pt idx="7053">
                  <c:v>7053</c:v>
                </c:pt>
                <c:pt idx="7054">
                  <c:v>7054</c:v>
                </c:pt>
                <c:pt idx="7055">
                  <c:v>7055</c:v>
                </c:pt>
                <c:pt idx="7056">
                  <c:v>7056</c:v>
                </c:pt>
                <c:pt idx="7057">
                  <c:v>7057</c:v>
                </c:pt>
                <c:pt idx="7058">
                  <c:v>7058</c:v>
                </c:pt>
                <c:pt idx="7059">
                  <c:v>7059</c:v>
                </c:pt>
                <c:pt idx="7060">
                  <c:v>7060</c:v>
                </c:pt>
                <c:pt idx="7061">
                  <c:v>7061</c:v>
                </c:pt>
                <c:pt idx="7062">
                  <c:v>7062</c:v>
                </c:pt>
                <c:pt idx="7063">
                  <c:v>7063</c:v>
                </c:pt>
                <c:pt idx="7064">
                  <c:v>7064</c:v>
                </c:pt>
                <c:pt idx="7065">
                  <c:v>7065</c:v>
                </c:pt>
                <c:pt idx="7066">
                  <c:v>7066</c:v>
                </c:pt>
                <c:pt idx="7067">
                  <c:v>7067</c:v>
                </c:pt>
                <c:pt idx="7068">
                  <c:v>7068</c:v>
                </c:pt>
                <c:pt idx="7069">
                  <c:v>7069</c:v>
                </c:pt>
                <c:pt idx="7070">
                  <c:v>7070</c:v>
                </c:pt>
                <c:pt idx="7071">
                  <c:v>7071</c:v>
                </c:pt>
                <c:pt idx="7072">
                  <c:v>7072</c:v>
                </c:pt>
                <c:pt idx="7073">
                  <c:v>7073</c:v>
                </c:pt>
                <c:pt idx="7074">
                  <c:v>7074</c:v>
                </c:pt>
                <c:pt idx="7075">
                  <c:v>7075</c:v>
                </c:pt>
                <c:pt idx="7076">
                  <c:v>7076</c:v>
                </c:pt>
                <c:pt idx="7077">
                  <c:v>7077</c:v>
                </c:pt>
                <c:pt idx="7078">
                  <c:v>7078</c:v>
                </c:pt>
                <c:pt idx="7079">
                  <c:v>7079</c:v>
                </c:pt>
                <c:pt idx="7080">
                  <c:v>7080</c:v>
                </c:pt>
                <c:pt idx="7081">
                  <c:v>7081</c:v>
                </c:pt>
                <c:pt idx="7082">
                  <c:v>7082</c:v>
                </c:pt>
                <c:pt idx="7083">
                  <c:v>7083</c:v>
                </c:pt>
                <c:pt idx="7084">
                  <c:v>7084</c:v>
                </c:pt>
                <c:pt idx="7085">
                  <c:v>7085</c:v>
                </c:pt>
                <c:pt idx="7086">
                  <c:v>7086</c:v>
                </c:pt>
                <c:pt idx="7087">
                  <c:v>7087</c:v>
                </c:pt>
                <c:pt idx="7088">
                  <c:v>7088</c:v>
                </c:pt>
                <c:pt idx="7089">
                  <c:v>7089</c:v>
                </c:pt>
                <c:pt idx="7090">
                  <c:v>7090</c:v>
                </c:pt>
                <c:pt idx="7091">
                  <c:v>7091</c:v>
                </c:pt>
                <c:pt idx="7092">
                  <c:v>7092</c:v>
                </c:pt>
                <c:pt idx="7093">
                  <c:v>7093</c:v>
                </c:pt>
                <c:pt idx="7094">
                  <c:v>7094</c:v>
                </c:pt>
                <c:pt idx="7095">
                  <c:v>7095</c:v>
                </c:pt>
                <c:pt idx="7096">
                  <c:v>7096</c:v>
                </c:pt>
                <c:pt idx="7097">
                  <c:v>7097</c:v>
                </c:pt>
                <c:pt idx="7098">
                  <c:v>7098</c:v>
                </c:pt>
                <c:pt idx="7099">
                  <c:v>7099</c:v>
                </c:pt>
                <c:pt idx="7100">
                  <c:v>7100</c:v>
                </c:pt>
                <c:pt idx="7101">
                  <c:v>7101</c:v>
                </c:pt>
                <c:pt idx="7102">
                  <c:v>7102</c:v>
                </c:pt>
                <c:pt idx="7103">
                  <c:v>7103</c:v>
                </c:pt>
                <c:pt idx="7104">
                  <c:v>7104</c:v>
                </c:pt>
                <c:pt idx="7105">
                  <c:v>7105</c:v>
                </c:pt>
                <c:pt idx="7106">
                  <c:v>7106</c:v>
                </c:pt>
                <c:pt idx="7107">
                  <c:v>7107</c:v>
                </c:pt>
                <c:pt idx="7108">
                  <c:v>7108</c:v>
                </c:pt>
                <c:pt idx="7109">
                  <c:v>7109</c:v>
                </c:pt>
                <c:pt idx="7110">
                  <c:v>7110</c:v>
                </c:pt>
                <c:pt idx="7111">
                  <c:v>7111</c:v>
                </c:pt>
                <c:pt idx="7112">
                  <c:v>7112</c:v>
                </c:pt>
                <c:pt idx="7113">
                  <c:v>7113</c:v>
                </c:pt>
                <c:pt idx="7114">
                  <c:v>7114</c:v>
                </c:pt>
                <c:pt idx="7115">
                  <c:v>7115</c:v>
                </c:pt>
                <c:pt idx="7116">
                  <c:v>7116</c:v>
                </c:pt>
                <c:pt idx="7117">
                  <c:v>7117</c:v>
                </c:pt>
                <c:pt idx="7118">
                  <c:v>7118</c:v>
                </c:pt>
                <c:pt idx="7119">
                  <c:v>7119</c:v>
                </c:pt>
                <c:pt idx="7120">
                  <c:v>7120</c:v>
                </c:pt>
                <c:pt idx="7121">
                  <c:v>7121</c:v>
                </c:pt>
                <c:pt idx="7122">
                  <c:v>7122</c:v>
                </c:pt>
                <c:pt idx="7123">
                  <c:v>7123</c:v>
                </c:pt>
                <c:pt idx="7124">
                  <c:v>7124</c:v>
                </c:pt>
                <c:pt idx="7125">
                  <c:v>7125</c:v>
                </c:pt>
                <c:pt idx="7126">
                  <c:v>7126</c:v>
                </c:pt>
                <c:pt idx="7127">
                  <c:v>7127</c:v>
                </c:pt>
                <c:pt idx="7128">
                  <c:v>7128</c:v>
                </c:pt>
                <c:pt idx="7129">
                  <c:v>7129</c:v>
                </c:pt>
                <c:pt idx="7130">
                  <c:v>7130</c:v>
                </c:pt>
                <c:pt idx="7131">
                  <c:v>7131</c:v>
                </c:pt>
                <c:pt idx="7132">
                  <c:v>7132</c:v>
                </c:pt>
                <c:pt idx="7133">
                  <c:v>7133</c:v>
                </c:pt>
                <c:pt idx="7134">
                  <c:v>7134</c:v>
                </c:pt>
                <c:pt idx="7135">
                  <c:v>7135</c:v>
                </c:pt>
                <c:pt idx="7136">
                  <c:v>7136</c:v>
                </c:pt>
                <c:pt idx="7137">
                  <c:v>7137</c:v>
                </c:pt>
                <c:pt idx="7138">
                  <c:v>7138</c:v>
                </c:pt>
                <c:pt idx="7139">
                  <c:v>7139</c:v>
                </c:pt>
                <c:pt idx="7140">
                  <c:v>7140</c:v>
                </c:pt>
                <c:pt idx="7141">
                  <c:v>7141</c:v>
                </c:pt>
                <c:pt idx="7142">
                  <c:v>7142</c:v>
                </c:pt>
                <c:pt idx="7143">
                  <c:v>7143</c:v>
                </c:pt>
                <c:pt idx="7144">
                  <c:v>7144</c:v>
                </c:pt>
                <c:pt idx="7145">
                  <c:v>7145</c:v>
                </c:pt>
                <c:pt idx="7146">
                  <c:v>7146</c:v>
                </c:pt>
                <c:pt idx="7147">
                  <c:v>7147</c:v>
                </c:pt>
                <c:pt idx="7148">
                  <c:v>7148</c:v>
                </c:pt>
                <c:pt idx="7149">
                  <c:v>7149</c:v>
                </c:pt>
                <c:pt idx="7150">
                  <c:v>7150</c:v>
                </c:pt>
                <c:pt idx="7151">
                  <c:v>7151</c:v>
                </c:pt>
                <c:pt idx="7152">
                  <c:v>7152</c:v>
                </c:pt>
                <c:pt idx="7153">
                  <c:v>7153</c:v>
                </c:pt>
                <c:pt idx="7154">
                  <c:v>7154</c:v>
                </c:pt>
                <c:pt idx="7155">
                  <c:v>7155</c:v>
                </c:pt>
                <c:pt idx="7156">
                  <c:v>7156</c:v>
                </c:pt>
                <c:pt idx="7157">
                  <c:v>7157</c:v>
                </c:pt>
                <c:pt idx="7158">
                  <c:v>7158</c:v>
                </c:pt>
                <c:pt idx="7159">
                  <c:v>7159</c:v>
                </c:pt>
                <c:pt idx="7160">
                  <c:v>7160</c:v>
                </c:pt>
                <c:pt idx="7161">
                  <c:v>7161</c:v>
                </c:pt>
                <c:pt idx="7162">
                  <c:v>7162</c:v>
                </c:pt>
                <c:pt idx="7163">
                  <c:v>7163</c:v>
                </c:pt>
                <c:pt idx="7164">
                  <c:v>7164</c:v>
                </c:pt>
                <c:pt idx="7165">
                  <c:v>7165</c:v>
                </c:pt>
                <c:pt idx="7166">
                  <c:v>7166</c:v>
                </c:pt>
                <c:pt idx="7167">
                  <c:v>7167</c:v>
                </c:pt>
                <c:pt idx="7168">
                  <c:v>7168</c:v>
                </c:pt>
                <c:pt idx="7169">
                  <c:v>7169</c:v>
                </c:pt>
                <c:pt idx="7170">
                  <c:v>7170</c:v>
                </c:pt>
                <c:pt idx="7171">
                  <c:v>7171</c:v>
                </c:pt>
                <c:pt idx="7172">
                  <c:v>7172</c:v>
                </c:pt>
                <c:pt idx="7173">
                  <c:v>7173</c:v>
                </c:pt>
                <c:pt idx="7174">
                  <c:v>7174</c:v>
                </c:pt>
                <c:pt idx="7175">
                  <c:v>7175</c:v>
                </c:pt>
                <c:pt idx="7176">
                  <c:v>7176</c:v>
                </c:pt>
                <c:pt idx="7177">
                  <c:v>7177</c:v>
                </c:pt>
                <c:pt idx="7178">
                  <c:v>7178</c:v>
                </c:pt>
                <c:pt idx="7179">
                  <c:v>7179</c:v>
                </c:pt>
                <c:pt idx="7180">
                  <c:v>7180</c:v>
                </c:pt>
                <c:pt idx="7181">
                  <c:v>7181</c:v>
                </c:pt>
                <c:pt idx="7182">
                  <c:v>7182</c:v>
                </c:pt>
                <c:pt idx="7183">
                  <c:v>7183</c:v>
                </c:pt>
                <c:pt idx="7184">
                  <c:v>7184</c:v>
                </c:pt>
                <c:pt idx="7185">
                  <c:v>7185</c:v>
                </c:pt>
                <c:pt idx="7186">
                  <c:v>7186</c:v>
                </c:pt>
                <c:pt idx="7187">
                  <c:v>7187</c:v>
                </c:pt>
                <c:pt idx="7188">
                  <c:v>7188</c:v>
                </c:pt>
                <c:pt idx="7189">
                  <c:v>7189</c:v>
                </c:pt>
                <c:pt idx="7190">
                  <c:v>7190</c:v>
                </c:pt>
                <c:pt idx="7191">
                  <c:v>7191</c:v>
                </c:pt>
                <c:pt idx="7192">
                  <c:v>7192</c:v>
                </c:pt>
                <c:pt idx="7193">
                  <c:v>7193</c:v>
                </c:pt>
                <c:pt idx="7194">
                  <c:v>7194</c:v>
                </c:pt>
                <c:pt idx="7195">
                  <c:v>7195</c:v>
                </c:pt>
                <c:pt idx="7196">
                  <c:v>7196</c:v>
                </c:pt>
                <c:pt idx="7197">
                  <c:v>7197</c:v>
                </c:pt>
                <c:pt idx="7198">
                  <c:v>7198</c:v>
                </c:pt>
                <c:pt idx="7199">
                  <c:v>7199</c:v>
                </c:pt>
                <c:pt idx="7200">
                  <c:v>7200</c:v>
                </c:pt>
                <c:pt idx="7201">
                  <c:v>7201</c:v>
                </c:pt>
                <c:pt idx="7202">
                  <c:v>7202</c:v>
                </c:pt>
                <c:pt idx="7203">
                  <c:v>7203</c:v>
                </c:pt>
                <c:pt idx="7204">
                  <c:v>7204</c:v>
                </c:pt>
                <c:pt idx="7205">
                  <c:v>7205</c:v>
                </c:pt>
                <c:pt idx="7206">
                  <c:v>7206</c:v>
                </c:pt>
                <c:pt idx="7207">
                  <c:v>7207</c:v>
                </c:pt>
                <c:pt idx="7208">
                  <c:v>7208</c:v>
                </c:pt>
                <c:pt idx="7209">
                  <c:v>7209</c:v>
                </c:pt>
                <c:pt idx="7210">
                  <c:v>7210</c:v>
                </c:pt>
                <c:pt idx="7211">
                  <c:v>7211</c:v>
                </c:pt>
                <c:pt idx="7212">
                  <c:v>7212</c:v>
                </c:pt>
                <c:pt idx="7213">
                  <c:v>7213</c:v>
                </c:pt>
                <c:pt idx="7214">
                  <c:v>7214</c:v>
                </c:pt>
                <c:pt idx="7215">
                  <c:v>7215</c:v>
                </c:pt>
                <c:pt idx="7216">
                  <c:v>7216</c:v>
                </c:pt>
                <c:pt idx="7217">
                  <c:v>7217</c:v>
                </c:pt>
                <c:pt idx="7218">
                  <c:v>7218</c:v>
                </c:pt>
                <c:pt idx="7219">
                  <c:v>7219</c:v>
                </c:pt>
                <c:pt idx="7220">
                  <c:v>7220</c:v>
                </c:pt>
                <c:pt idx="7221">
                  <c:v>7221</c:v>
                </c:pt>
                <c:pt idx="7222">
                  <c:v>7222</c:v>
                </c:pt>
                <c:pt idx="7223">
                  <c:v>7223</c:v>
                </c:pt>
                <c:pt idx="7224">
                  <c:v>7224</c:v>
                </c:pt>
                <c:pt idx="7225">
                  <c:v>7225</c:v>
                </c:pt>
                <c:pt idx="7226">
                  <c:v>7226</c:v>
                </c:pt>
                <c:pt idx="7227">
                  <c:v>7227</c:v>
                </c:pt>
                <c:pt idx="7228">
                  <c:v>7228</c:v>
                </c:pt>
                <c:pt idx="7229">
                  <c:v>7229</c:v>
                </c:pt>
                <c:pt idx="7230">
                  <c:v>7230</c:v>
                </c:pt>
                <c:pt idx="7231">
                  <c:v>7231</c:v>
                </c:pt>
                <c:pt idx="7232">
                  <c:v>7232</c:v>
                </c:pt>
                <c:pt idx="7233">
                  <c:v>7233</c:v>
                </c:pt>
                <c:pt idx="7234">
                  <c:v>7234</c:v>
                </c:pt>
                <c:pt idx="7235">
                  <c:v>7235</c:v>
                </c:pt>
                <c:pt idx="7236">
                  <c:v>7236</c:v>
                </c:pt>
                <c:pt idx="7237">
                  <c:v>7237</c:v>
                </c:pt>
                <c:pt idx="7238">
                  <c:v>7238</c:v>
                </c:pt>
                <c:pt idx="7239">
                  <c:v>7239</c:v>
                </c:pt>
                <c:pt idx="7240">
                  <c:v>7240</c:v>
                </c:pt>
                <c:pt idx="7241">
                  <c:v>7241</c:v>
                </c:pt>
                <c:pt idx="7242">
                  <c:v>7242</c:v>
                </c:pt>
                <c:pt idx="7243">
                  <c:v>7243</c:v>
                </c:pt>
                <c:pt idx="7244">
                  <c:v>7244</c:v>
                </c:pt>
                <c:pt idx="7245">
                  <c:v>7245</c:v>
                </c:pt>
                <c:pt idx="7246">
                  <c:v>7246</c:v>
                </c:pt>
                <c:pt idx="7247">
                  <c:v>7247</c:v>
                </c:pt>
                <c:pt idx="7248">
                  <c:v>7248</c:v>
                </c:pt>
                <c:pt idx="7249">
                  <c:v>7249</c:v>
                </c:pt>
                <c:pt idx="7250">
                  <c:v>7250</c:v>
                </c:pt>
                <c:pt idx="7251">
                  <c:v>7251</c:v>
                </c:pt>
                <c:pt idx="7252">
                  <c:v>7252</c:v>
                </c:pt>
                <c:pt idx="7253">
                  <c:v>7253</c:v>
                </c:pt>
                <c:pt idx="7254">
                  <c:v>7254</c:v>
                </c:pt>
                <c:pt idx="7255">
                  <c:v>7255</c:v>
                </c:pt>
                <c:pt idx="7256">
                  <c:v>7256</c:v>
                </c:pt>
                <c:pt idx="7257">
                  <c:v>7257</c:v>
                </c:pt>
                <c:pt idx="7258">
                  <c:v>7258</c:v>
                </c:pt>
                <c:pt idx="7259">
                  <c:v>7259</c:v>
                </c:pt>
                <c:pt idx="7260">
                  <c:v>7260</c:v>
                </c:pt>
                <c:pt idx="7261">
                  <c:v>7261</c:v>
                </c:pt>
                <c:pt idx="7262">
                  <c:v>7262</c:v>
                </c:pt>
                <c:pt idx="7263">
                  <c:v>7263</c:v>
                </c:pt>
                <c:pt idx="7264">
                  <c:v>7264</c:v>
                </c:pt>
                <c:pt idx="7265">
                  <c:v>7265</c:v>
                </c:pt>
                <c:pt idx="7266">
                  <c:v>7266</c:v>
                </c:pt>
                <c:pt idx="7267">
                  <c:v>7267</c:v>
                </c:pt>
                <c:pt idx="7268">
                  <c:v>7268</c:v>
                </c:pt>
                <c:pt idx="7269">
                  <c:v>7269</c:v>
                </c:pt>
                <c:pt idx="7270">
                  <c:v>7270</c:v>
                </c:pt>
                <c:pt idx="7271">
                  <c:v>7271</c:v>
                </c:pt>
                <c:pt idx="7272">
                  <c:v>7272</c:v>
                </c:pt>
                <c:pt idx="7273">
                  <c:v>7273</c:v>
                </c:pt>
                <c:pt idx="7274">
                  <c:v>7274</c:v>
                </c:pt>
                <c:pt idx="7275">
                  <c:v>7275</c:v>
                </c:pt>
                <c:pt idx="7276">
                  <c:v>7276</c:v>
                </c:pt>
                <c:pt idx="7277">
                  <c:v>7277</c:v>
                </c:pt>
                <c:pt idx="7278">
                  <c:v>7278</c:v>
                </c:pt>
                <c:pt idx="7279">
                  <c:v>7279</c:v>
                </c:pt>
                <c:pt idx="7280">
                  <c:v>7280</c:v>
                </c:pt>
                <c:pt idx="7281">
                  <c:v>7281</c:v>
                </c:pt>
                <c:pt idx="7282">
                  <c:v>7282</c:v>
                </c:pt>
                <c:pt idx="7283">
                  <c:v>7283</c:v>
                </c:pt>
                <c:pt idx="7284">
                  <c:v>7284</c:v>
                </c:pt>
                <c:pt idx="7285">
                  <c:v>7285</c:v>
                </c:pt>
                <c:pt idx="7286">
                  <c:v>7286</c:v>
                </c:pt>
                <c:pt idx="7287">
                  <c:v>7287</c:v>
                </c:pt>
                <c:pt idx="7288">
                  <c:v>7288</c:v>
                </c:pt>
                <c:pt idx="7289">
                  <c:v>7289</c:v>
                </c:pt>
                <c:pt idx="7290">
                  <c:v>7290</c:v>
                </c:pt>
                <c:pt idx="7291">
                  <c:v>7291</c:v>
                </c:pt>
                <c:pt idx="7292">
                  <c:v>7292</c:v>
                </c:pt>
                <c:pt idx="7293">
                  <c:v>7293</c:v>
                </c:pt>
                <c:pt idx="7294">
                  <c:v>7294</c:v>
                </c:pt>
                <c:pt idx="7295">
                  <c:v>7295</c:v>
                </c:pt>
                <c:pt idx="7296">
                  <c:v>7296</c:v>
                </c:pt>
                <c:pt idx="7297">
                  <c:v>7297</c:v>
                </c:pt>
                <c:pt idx="7298">
                  <c:v>7298</c:v>
                </c:pt>
                <c:pt idx="7299">
                  <c:v>7299</c:v>
                </c:pt>
                <c:pt idx="7300">
                  <c:v>7300</c:v>
                </c:pt>
                <c:pt idx="7301">
                  <c:v>7301</c:v>
                </c:pt>
                <c:pt idx="7302">
                  <c:v>7302</c:v>
                </c:pt>
                <c:pt idx="7303">
                  <c:v>7303</c:v>
                </c:pt>
                <c:pt idx="7304">
                  <c:v>7304</c:v>
                </c:pt>
                <c:pt idx="7305">
                  <c:v>7305</c:v>
                </c:pt>
                <c:pt idx="7306">
                  <c:v>7306</c:v>
                </c:pt>
                <c:pt idx="7307">
                  <c:v>7307</c:v>
                </c:pt>
                <c:pt idx="7308">
                  <c:v>7308</c:v>
                </c:pt>
                <c:pt idx="7309">
                  <c:v>7309</c:v>
                </c:pt>
                <c:pt idx="7310">
                  <c:v>7310</c:v>
                </c:pt>
                <c:pt idx="7311">
                  <c:v>7311</c:v>
                </c:pt>
                <c:pt idx="7312">
                  <c:v>7312</c:v>
                </c:pt>
                <c:pt idx="7313">
                  <c:v>7313</c:v>
                </c:pt>
                <c:pt idx="7314">
                  <c:v>7314</c:v>
                </c:pt>
                <c:pt idx="7315">
                  <c:v>7315</c:v>
                </c:pt>
                <c:pt idx="7316">
                  <c:v>7316</c:v>
                </c:pt>
                <c:pt idx="7317">
                  <c:v>7317</c:v>
                </c:pt>
                <c:pt idx="7318">
                  <c:v>7318</c:v>
                </c:pt>
                <c:pt idx="7319">
                  <c:v>7319</c:v>
                </c:pt>
                <c:pt idx="7320">
                  <c:v>7320</c:v>
                </c:pt>
                <c:pt idx="7321">
                  <c:v>7321</c:v>
                </c:pt>
                <c:pt idx="7322">
                  <c:v>7322</c:v>
                </c:pt>
                <c:pt idx="7323">
                  <c:v>7323</c:v>
                </c:pt>
                <c:pt idx="7324">
                  <c:v>7324</c:v>
                </c:pt>
                <c:pt idx="7325">
                  <c:v>7325</c:v>
                </c:pt>
                <c:pt idx="7326">
                  <c:v>7326</c:v>
                </c:pt>
                <c:pt idx="7327">
                  <c:v>7327</c:v>
                </c:pt>
                <c:pt idx="7328">
                  <c:v>7328</c:v>
                </c:pt>
                <c:pt idx="7329">
                  <c:v>7329</c:v>
                </c:pt>
                <c:pt idx="7330">
                  <c:v>7330</c:v>
                </c:pt>
                <c:pt idx="7331">
                  <c:v>7331</c:v>
                </c:pt>
                <c:pt idx="7332">
                  <c:v>7332</c:v>
                </c:pt>
                <c:pt idx="7333">
                  <c:v>7333</c:v>
                </c:pt>
                <c:pt idx="7334">
                  <c:v>7334</c:v>
                </c:pt>
                <c:pt idx="7335">
                  <c:v>7335</c:v>
                </c:pt>
                <c:pt idx="7336">
                  <c:v>7336</c:v>
                </c:pt>
                <c:pt idx="7337">
                  <c:v>7337</c:v>
                </c:pt>
                <c:pt idx="7338">
                  <c:v>7338</c:v>
                </c:pt>
                <c:pt idx="7339">
                  <c:v>7339</c:v>
                </c:pt>
                <c:pt idx="7340">
                  <c:v>7340</c:v>
                </c:pt>
                <c:pt idx="7341">
                  <c:v>7341</c:v>
                </c:pt>
                <c:pt idx="7342">
                  <c:v>7342</c:v>
                </c:pt>
                <c:pt idx="7343">
                  <c:v>7343</c:v>
                </c:pt>
                <c:pt idx="7344">
                  <c:v>7344</c:v>
                </c:pt>
                <c:pt idx="7345">
                  <c:v>7345</c:v>
                </c:pt>
                <c:pt idx="7346">
                  <c:v>7346</c:v>
                </c:pt>
                <c:pt idx="7347">
                  <c:v>7347</c:v>
                </c:pt>
                <c:pt idx="7348">
                  <c:v>7348</c:v>
                </c:pt>
                <c:pt idx="7349">
                  <c:v>7349</c:v>
                </c:pt>
                <c:pt idx="7350">
                  <c:v>7350</c:v>
                </c:pt>
                <c:pt idx="7351">
                  <c:v>7351</c:v>
                </c:pt>
                <c:pt idx="7352">
                  <c:v>7352</c:v>
                </c:pt>
                <c:pt idx="7353">
                  <c:v>7353</c:v>
                </c:pt>
                <c:pt idx="7354">
                  <c:v>7354</c:v>
                </c:pt>
                <c:pt idx="7355">
                  <c:v>7355</c:v>
                </c:pt>
                <c:pt idx="7356">
                  <c:v>7356</c:v>
                </c:pt>
                <c:pt idx="7357">
                  <c:v>7357</c:v>
                </c:pt>
                <c:pt idx="7358">
                  <c:v>7358</c:v>
                </c:pt>
                <c:pt idx="7359">
                  <c:v>7359</c:v>
                </c:pt>
                <c:pt idx="7360">
                  <c:v>7360</c:v>
                </c:pt>
                <c:pt idx="7361">
                  <c:v>7361</c:v>
                </c:pt>
                <c:pt idx="7362">
                  <c:v>7362</c:v>
                </c:pt>
                <c:pt idx="7363">
                  <c:v>7363</c:v>
                </c:pt>
                <c:pt idx="7364">
                  <c:v>7364</c:v>
                </c:pt>
                <c:pt idx="7365">
                  <c:v>7365</c:v>
                </c:pt>
                <c:pt idx="7366">
                  <c:v>7366</c:v>
                </c:pt>
                <c:pt idx="7367">
                  <c:v>7367</c:v>
                </c:pt>
                <c:pt idx="7368">
                  <c:v>7368</c:v>
                </c:pt>
                <c:pt idx="7369">
                  <c:v>7369</c:v>
                </c:pt>
                <c:pt idx="7370">
                  <c:v>7370</c:v>
                </c:pt>
                <c:pt idx="7371">
                  <c:v>7371</c:v>
                </c:pt>
                <c:pt idx="7372">
                  <c:v>7372</c:v>
                </c:pt>
                <c:pt idx="7373">
                  <c:v>7373</c:v>
                </c:pt>
                <c:pt idx="7374">
                  <c:v>7374</c:v>
                </c:pt>
                <c:pt idx="7375">
                  <c:v>7375</c:v>
                </c:pt>
                <c:pt idx="7376">
                  <c:v>7376</c:v>
                </c:pt>
                <c:pt idx="7377">
                  <c:v>7377</c:v>
                </c:pt>
                <c:pt idx="7378">
                  <c:v>7378</c:v>
                </c:pt>
                <c:pt idx="7379">
                  <c:v>7379</c:v>
                </c:pt>
                <c:pt idx="7380">
                  <c:v>7380</c:v>
                </c:pt>
                <c:pt idx="7381">
                  <c:v>7381</c:v>
                </c:pt>
                <c:pt idx="7382">
                  <c:v>7382</c:v>
                </c:pt>
                <c:pt idx="7383">
                  <c:v>7383</c:v>
                </c:pt>
                <c:pt idx="7384">
                  <c:v>7384</c:v>
                </c:pt>
                <c:pt idx="7385">
                  <c:v>7385</c:v>
                </c:pt>
                <c:pt idx="7386">
                  <c:v>7386</c:v>
                </c:pt>
                <c:pt idx="7387">
                  <c:v>7387</c:v>
                </c:pt>
                <c:pt idx="7388">
                  <c:v>7388</c:v>
                </c:pt>
                <c:pt idx="7389">
                  <c:v>7389</c:v>
                </c:pt>
                <c:pt idx="7390">
                  <c:v>7390</c:v>
                </c:pt>
                <c:pt idx="7391">
                  <c:v>7391</c:v>
                </c:pt>
                <c:pt idx="7392">
                  <c:v>7392</c:v>
                </c:pt>
                <c:pt idx="7393">
                  <c:v>7393</c:v>
                </c:pt>
                <c:pt idx="7394">
                  <c:v>7394</c:v>
                </c:pt>
                <c:pt idx="7395">
                  <c:v>7395</c:v>
                </c:pt>
                <c:pt idx="7396">
                  <c:v>7396</c:v>
                </c:pt>
                <c:pt idx="7397">
                  <c:v>7397</c:v>
                </c:pt>
                <c:pt idx="7398">
                  <c:v>7398</c:v>
                </c:pt>
                <c:pt idx="7399">
                  <c:v>7399</c:v>
                </c:pt>
                <c:pt idx="7400">
                  <c:v>7400</c:v>
                </c:pt>
                <c:pt idx="7401">
                  <c:v>7401</c:v>
                </c:pt>
                <c:pt idx="7402">
                  <c:v>7402</c:v>
                </c:pt>
                <c:pt idx="7403">
                  <c:v>7403</c:v>
                </c:pt>
                <c:pt idx="7404">
                  <c:v>7404</c:v>
                </c:pt>
                <c:pt idx="7405">
                  <c:v>7405</c:v>
                </c:pt>
                <c:pt idx="7406">
                  <c:v>7406</c:v>
                </c:pt>
                <c:pt idx="7407">
                  <c:v>7407</c:v>
                </c:pt>
                <c:pt idx="7408">
                  <c:v>7408</c:v>
                </c:pt>
                <c:pt idx="7409">
                  <c:v>7409</c:v>
                </c:pt>
                <c:pt idx="7410">
                  <c:v>7410</c:v>
                </c:pt>
                <c:pt idx="7411">
                  <c:v>7411</c:v>
                </c:pt>
                <c:pt idx="7412">
                  <c:v>7412</c:v>
                </c:pt>
                <c:pt idx="7413">
                  <c:v>7413</c:v>
                </c:pt>
                <c:pt idx="7414">
                  <c:v>7414</c:v>
                </c:pt>
                <c:pt idx="7415">
                  <c:v>7415</c:v>
                </c:pt>
                <c:pt idx="7416">
                  <c:v>7416</c:v>
                </c:pt>
                <c:pt idx="7417">
                  <c:v>7417</c:v>
                </c:pt>
                <c:pt idx="7418">
                  <c:v>7418</c:v>
                </c:pt>
                <c:pt idx="7419">
                  <c:v>7419</c:v>
                </c:pt>
                <c:pt idx="7420">
                  <c:v>7420</c:v>
                </c:pt>
                <c:pt idx="7421">
                  <c:v>7421</c:v>
                </c:pt>
                <c:pt idx="7422">
                  <c:v>7422</c:v>
                </c:pt>
                <c:pt idx="7423">
                  <c:v>7423</c:v>
                </c:pt>
                <c:pt idx="7424">
                  <c:v>7424</c:v>
                </c:pt>
                <c:pt idx="7425">
                  <c:v>7425</c:v>
                </c:pt>
                <c:pt idx="7426">
                  <c:v>7426</c:v>
                </c:pt>
                <c:pt idx="7427">
                  <c:v>7427</c:v>
                </c:pt>
                <c:pt idx="7428">
                  <c:v>7428</c:v>
                </c:pt>
                <c:pt idx="7429">
                  <c:v>7429</c:v>
                </c:pt>
                <c:pt idx="7430">
                  <c:v>7430</c:v>
                </c:pt>
                <c:pt idx="7431">
                  <c:v>7431</c:v>
                </c:pt>
                <c:pt idx="7432">
                  <c:v>7432</c:v>
                </c:pt>
                <c:pt idx="7433">
                  <c:v>7433</c:v>
                </c:pt>
                <c:pt idx="7434">
                  <c:v>7434</c:v>
                </c:pt>
                <c:pt idx="7435">
                  <c:v>7435</c:v>
                </c:pt>
                <c:pt idx="7436">
                  <c:v>7436</c:v>
                </c:pt>
                <c:pt idx="7437">
                  <c:v>7437</c:v>
                </c:pt>
                <c:pt idx="7438">
                  <c:v>7438</c:v>
                </c:pt>
                <c:pt idx="7439">
                  <c:v>7439</c:v>
                </c:pt>
                <c:pt idx="7440">
                  <c:v>7440</c:v>
                </c:pt>
                <c:pt idx="7441">
                  <c:v>7441</c:v>
                </c:pt>
                <c:pt idx="7442">
                  <c:v>7442</c:v>
                </c:pt>
                <c:pt idx="7443">
                  <c:v>7443</c:v>
                </c:pt>
                <c:pt idx="7444">
                  <c:v>7444</c:v>
                </c:pt>
                <c:pt idx="7445">
                  <c:v>7445</c:v>
                </c:pt>
                <c:pt idx="7446">
                  <c:v>7446</c:v>
                </c:pt>
                <c:pt idx="7447">
                  <c:v>7447</c:v>
                </c:pt>
                <c:pt idx="7448">
                  <c:v>7448</c:v>
                </c:pt>
                <c:pt idx="7449">
                  <c:v>7449</c:v>
                </c:pt>
                <c:pt idx="7450">
                  <c:v>7450</c:v>
                </c:pt>
                <c:pt idx="7451">
                  <c:v>7451</c:v>
                </c:pt>
                <c:pt idx="7452">
                  <c:v>7452</c:v>
                </c:pt>
                <c:pt idx="7453">
                  <c:v>7453</c:v>
                </c:pt>
                <c:pt idx="7454">
                  <c:v>7454</c:v>
                </c:pt>
                <c:pt idx="7455">
                  <c:v>7455</c:v>
                </c:pt>
                <c:pt idx="7456">
                  <c:v>7456</c:v>
                </c:pt>
                <c:pt idx="7457">
                  <c:v>7457</c:v>
                </c:pt>
                <c:pt idx="7458">
                  <c:v>7458</c:v>
                </c:pt>
                <c:pt idx="7459">
                  <c:v>7459</c:v>
                </c:pt>
                <c:pt idx="7460">
                  <c:v>7460</c:v>
                </c:pt>
                <c:pt idx="7461">
                  <c:v>7461</c:v>
                </c:pt>
                <c:pt idx="7462">
                  <c:v>7462</c:v>
                </c:pt>
                <c:pt idx="7463">
                  <c:v>7463</c:v>
                </c:pt>
                <c:pt idx="7464">
                  <c:v>7464</c:v>
                </c:pt>
                <c:pt idx="7465">
                  <c:v>7465</c:v>
                </c:pt>
                <c:pt idx="7466">
                  <c:v>7466</c:v>
                </c:pt>
                <c:pt idx="7467">
                  <c:v>7467</c:v>
                </c:pt>
                <c:pt idx="7468">
                  <c:v>7468</c:v>
                </c:pt>
                <c:pt idx="7469">
                  <c:v>7469</c:v>
                </c:pt>
                <c:pt idx="7470">
                  <c:v>7470</c:v>
                </c:pt>
                <c:pt idx="7471">
                  <c:v>7471</c:v>
                </c:pt>
                <c:pt idx="7472">
                  <c:v>7472</c:v>
                </c:pt>
                <c:pt idx="7473">
                  <c:v>7473</c:v>
                </c:pt>
                <c:pt idx="7474">
                  <c:v>7474</c:v>
                </c:pt>
                <c:pt idx="7475">
                  <c:v>7475</c:v>
                </c:pt>
                <c:pt idx="7476">
                  <c:v>7476</c:v>
                </c:pt>
                <c:pt idx="7477">
                  <c:v>7477</c:v>
                </c:pt>
                <c:pt idx="7478">
                  <c:v>7478</c:v>
                </c:pt>
                <c:pt idx="7479">
                  <c:v>7479</c:v>
                </c:pt>
                <c:pt idx="7480">
                  <c:v>7480</c:v>
                </c:pt>
                <c:pt idx="7481">
                  <c:v>7481</c:v>
                </c:pt>
                <c:pt idx="7482">
                  <c:v>7482</c:v>
                </c:pt>
                <c:pt idx="7483">
                  <c:v>7483</c:v>
                </c:pt>
                <c:pt idx="7484">
                  <c:v>7484</c:v>
                </c:pt>
                <c:pt idx="7485">
                  <c:v>7485</c:v>
                </c:pt>
                <c:pt idx="7486">
                  <c:v>7486</c:v>
                </c:pt>
                <c:pt idx="7487">
                  <c:v>7487</c:v>
                </c:pt>
                <c:pt idx="7488">
                  <c:v>7488</c:v>
                </c:pt>
                <c:pt idx="7489">
                  <c:v>7489</c:v>
                </c:pt>
                <c:pt idx="7490">
                  <c:v>7490</c:v>
                </c:pt>
                <c:pt idx="7491">
                  <c:v>7491</c:v>
                </c:pt>
                <c:pt idx="7492">
                  <c:v>7492</c:v>
                </c:pt>
                <c:pt idx="7493">
                  <c:v>7493</c:v>
                </c:pt>
                <c:pt idx="7494">
                  <c:v>7494</c:v>
                </c:pt>
                <c:pt idx="7495">
                  <c:v>7495</c:v>
                </c:pt>
                <c:pt idx="7496">
                  <c:v>7496</c:v>
                </c:pt>
                <c:pt idx="7497">
                  <c:v>7497</c:v>
                </c:pt>
                <c:pt idx="7498">
                  <c:v>7498</c:v>
                </c:pt>
                <c:pt idx="7499">
                  <c:v>7499</c:v>
                </c:pt>
                <c:pt idx="7500">
                  <c:v>7500</c:v>
                </c:pt>
                <c:pt idx="7501">
                  <c:v>7501</c:v>
                </c:pt>
                <c:pt idx="7502">
                  <c:v>7502</c:v>
                </c:pt>
                <c:pt idx="7503">
                  <c:v>7503</c:v>
                </c:pt>
                <c:pt idx="7504">
                  <c:v>7504</c:v>
                </c:pt>
                <c:pt idx="7505">
                  <c:v>7505</c:v>
                </c:pt>
                <c:pt idx="7506">
                  <c:v>7506</c:v>
                </c:pt>
                <c:pt idx="7507">
                  <c:v>7507</c:v>
                </c:pt>
                <c:pt idx="7508">
                  <c:v>7508</c:v>
                </c:pt>
                <c:pt idx="7509">
                  <c:v>7509</c:v>
                </c:pt>
                <c:pt idx="7510">
                  <c:v>7510</c:v>
                </c:pt>
                <c:pt idx="7511">
                  <c:v>7511</c:v>
                </c:pt>
                <c:pt idx="7512">
                  <c:v>7512</c:v>
                </c:pt>
                <c:pt idx="7513">
                  <c:v>7513</c:v>
                </c:pt>
                <c:pt idx="7514">
                  <c:v>7514</c:v>
                </c:pt>
                <c:pt idx="7515">
                  <c:v>7515</c:v>
                </c:pt>
                <c:pt idx="7516">
                  <c:v>7516</c:v>
                </c:pt>
                <c:pt idx="7517">
                  <c:v>7517</c:v>
                </c:pt>
                <c:pt idx="7518">
                  <c:v>7518</c:v>
                </c:pt>
                <c:pt idx="7519">
                  <c:v>7519</c:v>
                </c:pt>
                <c:pt idx="7520">
                  <c:v>7520</c:v>
                </c:pt>
                <c:pt idx="7521">
                  <c:v>7521</c:v>
                </c:pt>
                <c:pt idx="7522">
                  <c:v>7522</c:v>
                </c:pt>
                <c:pt idx="7523">
                  <c:v>7523</c:v>
                </c:pt>
                <c:pt idx="7524">
                  <c:v>7524</c:v>
                </c:pt>
                <c:pt idx="7525">
                  <c:v>7525</c:v>
                </c:pt>
                <c:pt idx="7526">
                  <c:v>7526</c:v>
                </c:pt>
                <c:pt idx="7527">
                  <c:v>7527</c:v>
                </c:pt>
                <c:pt idx="7528">
                  <c:v>7528</c:v>
                </c:pt>
                <c:pt idx="7529">
                  <c:v>7529</c:v>
                </c:pt>
                <c:pt idx="7530">
                  <c:v>7530</c:v>
                </c:pt>
                <c:pt idx="7531">
                  <c:v>7531</c:v>
                </c:pt>
                <c:pt idx="7532">
                  <c:v>7532</c:v>
                </c:pt>
                <c:pt idx="7533">
                  <c:v>7533</c:v>
                </c:pt>
                <c:pt idx="7534">
                  <c:v>7534</c:v>
                </c:pt>
                <c:pt idx="7535">
                  <c:v>7535</c:v>
                </c:pt>
                <c:pt idx="7536">
                  <c:v>7536</c:v>
                </c:pt>
                <c:pt idx="7537">
                  <c:v>7537</c:v>
                </c:pt>
                <c:pt idx="7538">
                  <c:v>7538</c:v>
                </c:pt>
                <c:pt idx="7539">
                  <c:v>7539</c:v>
                </c:pt>
                <c:pt idx="7540">
                  <c:v>7540</c:v>
                </c:pt>
                <c:pt idx="7541">
                  <c:v>7541</c:v>
                </c:pt>
                <c:pt idx="7542">
                  <c:v>7542</c:v>
                </c:pt>
                <c:pt idx="7543">
                  <c:v>7543</c:v>
                </c:pt>
                <c:pt idx="7544">
                  <c:v>7544</c:v>
                </c:pt>
                <c:pt idx="7545">
                  <c:v>7545</c:v>
                </c:pt>
                <c:pt idx="7546">
                  <c:v>7546</c:v>
                </c:pt>
                <c:pt idx="7547">
                  <c:v>7547</c:v>
                </c:pt>
                <c:pt idx="7548">
                  <c:v>7548</c:v>
                </c:pt>
                <c:pt idx="7549">
                  <c:v>7549</c:v>
                </c:pt>
                <c:pt idx="7550">
                  <c:v>7550</c:v>
                </c:pt>
                <c:pt idx="7551">
                  <c:v>7551</c:v>
                </c:pt>
                <c:pt idx="7552">
                  <c:v>7552</c:v>
                </c:pt>
                <c:pt idx="7553">
                  <c:v>7553</c:v>
                </c:pt>
                <c:pt idx="7554">
                  <c:v>7554</c:v>
                </c:pt>
                <c:pt idx="7555">
                  <c:v>7555</c:v>
                </c:pt>
                <c:pt idx="7556">
                  <c:v>7556</c:v>
                </c:pt>
                <c:pt idx="7557">
                  <c:v>7557</c:v>
                </c:pt>
                <c:pt idx="7558">
                  <c:v>7558</c:v>
                </c:pt>
                <c:pt idx="7559">
                  <c:v>7559</c:v>
                </c:pt>
                <c:pt idx="7560">
                  <c:v>7560</c:v>
                </c:pt>
                <c:pt idx="7561">
                  <c:v>7561</c:v>
                </c:pt>
                <c:pt idx="7562">
                  <c:v>7562</c:v>
                </c:pt>
                <c:pt idx="7563">
                  <c:v>7563</c:v>
                </c:pt>
                <c:pt idx="7564">
                  <c:v>7564</c:v>
                </c:pt>
                <c:pt idx="7565">
                  <c:v>7565</c:v>
                </c:pt>
                <c:pt idx="7566">
                  <c:v>7566</c:v>
                </c:pt>
                <c:pt idx="7567">
                  <c:v>7567</c:v>
                </c:pt>
                <c:pt idx="7568">
                  <c:v>7568</c:v>
                </c:pt>
                <c:pt idx="7569">
                  <c:v>7569</c:v>
                </c:pt>
                <c:pt idx="7570">
                  <c:v>7570</c:v>
                </c:pt>
                <c:pt idx="7571">
                  <c:v>7571</c:v>
                </c:pt>
                <c:pt idx="7572">
                  <c:v>7572</c:v>
                </c:pt>
                <c:pt idx="7573">
                  <c:v>7573</c:v>
                </c:pt>
                <c:pt idx="7574">
                  <c:v>7574</c:v>
                </c:pt>
                <c:pt idx="7575">
                  <c:v>7575</c:v>
                </c:pt>
                <c:pt idx="7576">
                  <c:v>7576</c:v>
                </c:pt>
                <c:pt idx="7577">
                  <c:v>7577</c:v>
                </c:pt>
                <c:pt idx="7578">
                  <c:v>7578</c:v>
                </c:pt>
                <c:pt idx="7579">
                  <c:v>7579</c:v>
                </c:pt>
                <c:pt idx="7580">
                  <c:v>7580</c:v>
                </c:pt>
                <c:pt idx="7581">
                  <c:v>7581</c:v>
                </c:pt>
                <c:pt idx="7582">
                  <c:v>7582</c:v>
                </c:pt>
                <c:pt idx="7583">
                  <c:v>7583</c:v>
                </c:pt>
                <c:pt idx="7584">
                  <c:v>7584</c:v>
                </c:pt>
                <c:pt idx="7585">
                  <c:v>7585</c:v>
                </c:pt>
                <c:pt idx="7586">
                  <c:v>7586</c:v>
                </c:pt>
                <c:pt idx="7587">
                  <c:v>7587</c:v>
                </c:pt>
                <c:pt idx="7588">
                  <c:v>7588</c:v>
                </c:pt>
                <c:pt idx="7589">
                  <c:v>7589</c:v>
                </c:pt>
                <c:pt idx="7590">
                  <c:v>7590</c:v>
                </c:pt>
                <c:pt idx="7591">
                  <c:v>7591</c:v>
                </c:pt>
                <c:pt idx="7592">
                  <c:v>7592</c:v>
                </c:pt>
                <c:pt idx="7593">
                  <c:v>7593</c:v>
                </c:pt>
                <c:pt idx="7594">
                  <c:v>7594</c:v>
                </c:pt>
                <c:pt idx="7595">
                  <c:v>7595</c:v>
                </c:pt>
                <c:pt idx="7596">
                  <c:v>7596</c:v>
                </c:pt>
                <c:pt idx="7597">
                  <c:v>7597</c:v>
                </c:pt>
                <c:pt idx="7598">
                  <c:v>7598</c:v>
                </c:pt>
                <c:pt idx="7599">
                  <c:v>7599</c:v>
                </c:pt>
                <c:pt idx="7600">
                  <c:v>7600</c:v>
                </c:pt>
                <c:pt idx="7601">
                  <c:v>7601</c:v>
                </c:pt>
                <c:pt idx="7602">
                  <c:v>7602</c:v>
                </c:pt>
                <c:pt idx="7603">
                  <c:v>7603</c:v>
                </c:pt>
                <c:pt idx="7604">
                  <c:v>7604</c:v>
                </c:pt>
                <c:pt idx="7605">
                  <c:v>7605</c:v>
                </c:pt>
                <c:pt idx="7606">
                  <c:v>7606</c:v>
                </c:pt>
                <c:pt idx="7607">
                  <c:v>7607</c:v>
                </c:pt>
                <c:pt idx="7608">
                  <c:v>7608</c:v>
                </c:pt>
                <c:pt idx="7609">
                  <c:v>7609</c:v>
                </c:pt>
                <c:pt idx="7610">
                  <c:v>7610</c:v>
                </c:pt>
                <c:pt idx="7611">
                  <c:v>7611</c:v>
                </c:pt>
                <c:pt idx="7612">
                  <c:v>7612</c:v>
                </c:pt>
                <c:pt idx="7613">
                  <c:v>7613</c:v>
                </c:pt>
                <c:pt idx="7614">
                  <c:v>7614</c:v>
                </c:pt>
                <c:pt idx="7615">
                  <c:v>7615</c:v>
                </c:pt>
                <c:pt idx="7616">
                  <c:v>7616</c:v>
                </c:pt>
                <c:pt idx="7617">
                  <c:v>7617</c:v>
                </c:pt>
                <c:pt idx="7618">
                  <c:v>7618</c:v>
                </c:pt>
                <c:pt idx="7619">
                  <c:v>7619</c:v>
                </c:pt>
                <c:pt idx="7620">
                  <c:v>7620</c:v>
                </c:pt>
                <c:pt idx="7621">
                  <c:v>7621</c:v>
                </c:pt>
                <c:pt idx="7622">
                  <c:v>7622</c:v>
                </c:pt>
                <c:pt idx="7623">
                  <c:v>7623</c:v>
                </c:pt>
                <c:pt idx="7624">
                  <c:v>7624</c:v>
                </c:pt>
                <c:pt idx="7625">
                  <c:v>7625</c:v>
                </c:pt>
                <c:pt idx="7626">
                  <c:v>7626</c:v>
                </c:pt>
                <c:pt idx="7627">
                  <c:v>7627</c:v>
                </c:pt>
                <c:pt idx="7628">
                  <c:v>7628</c:v>
                </c:pt>
                <c:pt idx="7629">
                  <c:v>7629</c:v>
                </c:pt>
                <c:pt idx="7630">
                  <c:v>7630</c:v>
                </c:pt>
                <c:pt idx="7631">
                  <c:v>7631</c:v>
                </c:pt>
                <c:pt idx="7632">
                  <c:v>7632</c:v>
                </c:pt>
                <c:pt idx="7633">
                  <c:v>7633</c:v>
                </c:pt>
                <c:pt idx="7634">
                  <c:v>7634</c:v>
                </c:pt>
                <c:pt idx="7635">
                  <c:v>7635</c:v>
                </c:pt>
                <c:pt idx="7636">
                  <c:v>7636</c:v>
                </c:pt>
                <c:pt idx="7637">
                  <c:v>7637</c:v>
                </c:pt>
                <c:pt idx="7638">
                  <c:v>7638</c:v>
                </c:pt>
                <c:pt idx="7639">
                  <c:v>7639</c:v>
                </c:pt>
                <c:pt idx="7640">
                  <c:v>7640</c:v>
                </c:pt>
                <c:pt idx="7641">
                  <c:v>7641</c:v>
                </c:pt>
                <c:pt idx="7642">
                  <c:v>7642</c:v>
                </c:pt>
                <c:pt idx="7643">
                  <c:v>7643</c:v>
                </c:pt>
                <c:pt idx="7644">
                  <c:v>7644</c:v>
                </c:pt>
                <c:pt idx="7645">
                  <c:v>7645</c:v>
                </c:pt>
                <c:pt idx="7646">
                  <c:v>7646</c:v>
                </c:pt>
                <c:pt idx="7647">
                  <c:v>7647</c:v>
                </c:pt>
                <c:pt idx="7648">
                  <c:v>7648</c:v>
                </c:pt>
                <c:pt idx="7649">
                  <c:v>7649</c:v>
                </c:pt>
                <c:pt idx="7650">
                  <c:v>7650</c:v>
                </c:pt>
                <c:pt idx="7651">
                  <c:v>7651</c:v>
                </c:pt>
                <c:pt idx="7652">
                  <c:v>7652</c:v>
                </c:pt>
                <c:pt idx="7653">
                  <c:v>7653</c:v>
                </c:pt>
                <c:pt idx="7654">
                  <c:v>7654</c:v>
                </c:pt>
                <c:pt idx="7655">
                  <c:v>7655</c:v>
                </c:pt>
                <c:pt idx="7656">
                  <c:v>7656</c:v>
                </c:pt>
                <c:pt idx="7657">
                  <c:v>7657</c:v>
                </c:pt>
                <c:pt idx="7658">
                  <c:v>7658</c:v>
                </c:pt>
                <c:pt idx="7659">
                  <c:v>7659</c:v>
                </c:pt>
                <c:pt idx="7660">
                  <c:v>7660</c:v>
                </c:pt>
                <c:pt idx="7661">
                  <c:v>7661</c:v>
                </c:pt>
                <c:pt idx="7662">
                  <c:v>7662</c:v>
                </c:pt>
                <c:pt idx="7663">
                  <c:v>7663</c:v>
                </c:pt>
                <c:pt idx="7664">
                  <c:v>7664</c:v>
                </c:pt>
                <c:pt idx="7665">
                  <c:v>7665</c:v>
                </c:pt>
                <c:pt idx="7666">
                  <c:v>7666</c:v>
                </c:pt>
                <c:pt idx="7667">
                  <c:v>7667</c:v>
                </c:pt>
                <c:pt idx="7668">
                  <c:v>7668</c:v>
                </c:pt>
                <c:pt idx="7669">
                  <c:v>7669</c:v>
                </c:pt>
                <c:pt idx="7670">
                  <c:v>7670</c:v>
                </c:pt>
                <c:pt idx="7671">
                  <c:v>7671</c:v>
                </c:pt>
                <c:pt idx="7672">
                  <c:v>7672</c:v>
                </c:pt>
                <c:pt idx="7673">
                  <c:v>7673</c:v>
                </c:pt>
                <c:pt idx="7674">
                  <c:v>7674</c:v>
                </c:pt>
                <c:pt idx="7675">
                  <c:v>7675</c:v>
                </c:pt>
                <c:pt idx="7676">
                  <c:v>7676</c:v>
                </c:pt>
                <c:pt idx="7677">
                  <c:v>7677</c:v>
                </c:pt>
                <c:pt idx="7678">
                  <c:v>7678</c:v>
                </c:pt>
                <c:pt idx="7679">
                  <c:v>7679</c:v>
                </c:pt>
                <c:pt idx="7680">
                  <c:v>7680</c:v>
                </c:pt>
                <c:pt idx="7681">
                  <c:v>7681</c:v>
                </c:pt>
                <c:pt idx="7682">
                  <c:v>7682</c:v>
                </c:pt>
                <c:pt idx="7683">
                  <c:v>7683</c:v>
                </c:pt>
                <c:pt idx="7684">
                  <c:v>7684</c:v>
                </c:pt>
                <c:pt idx="7685">
                  <c:v>7685</c:v>
                </c:pt>
                <c:pt idx="7686">
                  <c:v>7686</c:v>
                </c:pt>
                <c:pt idx="7687">
                  <c:v>7687</c:v>
                </c:pt>
                <c:pt idx="7688">
                  <c:v>7688</c:v>
                </c:pt>
                <c:pt idx="7689">
                  <c:v>7689</c:v>
                </c:pt>
                <c:pt idx="7690">
                  <c:v>7690</c:v>
                </c:pt>
                <c:pt idx="7691">
                  <c:v>7691</c:v>
                </c:pt>
                <c:pt idx="7692">
                  <c:v>7692</c:v>
                </c:pt>
                <c:pt idx="7693">
                  <c:v>7693</c:v>
                </c:pt>
                <c:pt idx="7694">
                  <c:v>7694</c:v>
                </c:pt>
                <c:pt idx="7695">
                  <c:v>7695</c:v>
                </c:pt>
                <c:pt idx="7696">
                  <c:v>7696</c:v>
                </c:pt>
                <c:pt idx="7697">
                  <c:v>7697</c:v>
                </c:pt>
                <c:pt idx="7698">
                  <c:v>7698</c:v>
                </c:pt>
                <c:pt idx="7699">
                  <c:v>7699</c:v>
                </c:pt>
                <c:pt idx="7700">
                  <c:v>7700</c:v>
                </c:pt>
                <c:pt idx="7701">
                  <c:v>7701</c:v>
                </c:pt>
                <c:pt idx="7702">
                  <c:v>7702</c:v>
                </c:pt>
                <c:pt idx="7703">
                  <c:v>7703</c:v>
                </c:pt>
                <c:pt idx="7704">
                  <c:v>7704</c:v>
                </c:pt>
                <c:pt idx="7705">
                  <c:v>7705</c:v>
                </c:pt>
                <c:pt idx="7706">
                  <c:v>7706</c:v>
                </c:pt>
                <c:pt idx="7707">
                  <c:v>7707</c:v>
                </c:pt>
                <c:pt idx="7708">
                  <c:v>7708</c:v>
                </c:pt>
                <c:pt idx="7709">
                  <c:v>7709</c:v>
                </c:pt>
                <c:pt idx="7710">
                  <c:v>7710</c:v>
                </c:pt>
                <c:pt idx="7711">
                  <c:v>7711</c:v>
                </c:pt>
                <c:pt idx="7712">
                  <c:v>7712</c:v>
                </c:pt>
                <c:pt idx="7713">
                  <c:v>7713</c:v>
                </c:pt>
                <c:pt idx="7714">
                  <c:v>7714</c:v>
                </c:pt>
                <c:pt idx="7715">
                  <c:v>7715</c:v>
                </c:pt>
                <c:pt idx="7716">
                  <c:v>7716</c:v>
                </c:pt>
                <c:pt idx="7717">
                  <c:v>7717</c:v>
                </c:pt>
                <c:pt idx="7718">
                  <c:v>7718</c:v>
                </c:pt>
                <c:pt idx="7719">
                  <c:v>7719</c:v>
                </c:pt>
                <c:pt idx="7720">
                  <c:v>7720</c:v>
                </c:pt>
                <c:pt idx="7721">
                  <c:v>7721</c:v>
                </c:pt>
                <c:pt idx="7722">
                  <c:v>7722</c:v>
                </c:pt>
                <c:pt idx="7723">
                  <c:v>7723</c:v>
                </c:pt>
                <c:pt idx="7724">
                  <c:v>7724</c:v>
                </c:pt>
                <c:pt idx="7725">
                  <c:v>7725</c:v>
                </c:pt>
                <c:pt idx="7726">
                  <c:v>7726</c:v>
                </c:pt>
                <c:pt idx="7727">
                  <c:v>7727</c:v>
                </c:pt>
                <c:pt idx="7728">
                  <c:v>7728</c:v>
                </c:pt>
                <c:pt idx="7729">
                  <c:v>7729</c:v>
                </c:pt>
                <c:pt idx="7730">
                  <c:v>7730</c:v>
                </c:pt>
                <c:pt idx="7731">
                  <c:v>7731</c:v>
                </c:pt>
                <c:pt idx="7732">
                  <c:v>7732</c:v>
                </c:pt>
                <c:pt idx="7733">
                  <c:v>7733</c:v>
                </c:pt>
                <c:pt idx="7734">
                  <c:v>7734</c:v>
                </c:pt>
                <c:pt idx="7735">
                  <c:v>7735</c:v>
                </c:pt>
                <c:pt idx="7736">
                  <c:v>7736</c:v>
                </c:pt>
                <c:pt idx="7737">
                  <c:v>7737</c:v>
                </c:pt>
                <c:pt idx="7738">
                  <c:v>7738</c:v>
                </c:pt>
                <c:pt idx="7739">
                  <c:v>7739</c:v>
                </c:pt>
                <c:pt idx="7740">
                  <c:v>7740</c:v>
                </c:pt>
                <c:pt idx="7741">
                  <c:v>7741</c:v>
                </c:pt>
                <c:pt idx="7742">
                  <c:v>7742</c:v>
                </c:pt>
                <c:pt idx="7743">
                  <c:v>7743</c:v>
                </c:pt>
                <c:pt idx="7744">
                  <c:v>7744</c:v>
                </c:pt>
                <c:pt idx="7745">
                  <c:v>7745</c:v>
                </c:pt>
                <c:pt idx="7746">
                  <c:v>7746</c:v>
                </c:pt>
                <c:pt idx="7747">
                  <c:v>7747</c:v>
                </c:pt>
                <c:pt idx="7748">
                  <c:v>7748</c:v>
                </c:pt>
                <c:pt idx="7749">
                  <c:v>7749</c:v>
                </c:pt>
                <c:pt idx="7750">
                  <c:v>7750</c:v>
                </c:pt>
                <c:pt idx="7751">
                  <c:v>7751</c:v>
                </c:pt>
                <c:pt idx="7752">
                  <c:v>7752</c:v>
                </c:pt>
                <c:pt idx="7753">
                  <c:v>7753</c:v>
                </c:pt>
                <c:pt idx="7754">
                  <c:v>7754</c:v>
                </c:pt>
                <c:pt idx="7755">
                  <c:v>7755</c:v>
                </c:pt>
                <c:pt idx="7756">
                  <c:v>7756</c:v>
                </c:pt>
                <c:pt idx="7757">
                  <c:v>7757</c:v>
                </c:pt>
                <c:pt idx="7758">
                  <c:v>7758</c:v>
                </c:pt>
                <c:pt idx="7759">
                  <c:v>7759</c:v>
                </c:pt>
                <c:pt idx="7760">
                  <c:v>7760</c:v>
                </c:pt>
                <c:pt idx="7761">
                  <c:v>7761</c:v>
                </c:pt>
                <c:pt idx="7762">
                  <c:v>7762</c:v>
                </c:pt>
                <c:pt idx="7763">
                  <c:v>7763</c:v>
                </c:pt>
                <c:pt idx="7764">
                  <c:v>7764</c:v>
                </c:pt>
                <c:pt idx="7765">
                  <c:v>7765</c:v>
                </c:pt>
                <c:pt idx="7766">
                  <c:v>7766</c:v>
                </c:pt>
                <c:pt idx="7767">
                  <c:v>7767</c:v>
                </c:pt>
                <c:pt idx="7768">
                  <c:v>7768</c:v>
                </c:pt>
                <c:pt idx="7769">
                  <c:v>7769</c:v>
                </c:pt>
                <c:pt idx="7770">
                  <c:v>7770</c:v>
                </c:pt>
                <c:pt idx="7771">
                  <c:v>7771</c:v>
                </c:pt>
                <c:pt idx="7772">
                  <c:v>7772</c:v>
                </c:pt>
                <c:pt idx="7773">
                  <c:v>7773</c:v>
                </c:pt>
                <c:pt idx="7774">
                  <c:v>7774</c:v>
                </c:pt>
                <c:pt idx="7775">
                  <c:v>7775</c:v>
                </c:pt>
                <c:pt idx="7776">
                  <c:v>7776</c:v>
                </c:pt>
                <c:pt idx="7777">
                  <c:v>7777</c:v>
                </c:pt>
                <c:pt idx="7778">
                  <c:v>7778</c:v>
                </c:pt>
                <c:pt idx="7779">
                  <c:v>7779</c:v>
                </c:pt>
                <c:pt idx="7780">
                  <c:v>7780</c:v>
                </c:pt>
                <c:pt idx="7781">
                  <c:v>7781</c:v>
                </c:pt>
                <c:pt idx="7782">
                  <c:v>7782</c:v>
                </c:pt>
                <c:pt idx="7783">
                  <c:v>7783</c:v>
                </c:pt>
                <c:pt idx="7784">
                  <c:v>7784</c:v>
                </c:pt>
                <c:pt idx="7785">
                  <c:v>7785</c:v>
                </c:pt>
                <c:pt idx="7786">
                  <c:v>7786</c:v>
                </c:pt>
                <c:pt idx="7787">
                  <c:v>7787</c:v>
                </c:pt>
                <c:pt idx="7788">
                  <c:v>7788</c:v>
                </c:pt>
                <c:pt idx="7789">
                  <c:v>7789</c:v>
                </c:pt>
                <c:pt idx="7790">
                  <c:v>7790</c:v>
                </c:pt>
                <c:pt idx="7791">
                  <c:v>7791</c:v>
                </c:pt>
                <c:pt idx="7792">
                  <c:v>7792</c:v>
                </c:pt>
                <c:pt idx="7793">
                  <c:v>7793</c:v>
                </c:pt>
                <c:pt idx="7794">
                  <c:v>7794</c:v>
                </c:pt>
                <c:pt idx="7795">
                  <c:v>7795</c:v>
                </c:pt>
                <c:pt idx="7796">
                  <c:v>7796</c:v>
                </c:pt>
                <c:pt idx="7797">
                  <c:v>7797</c:v>
                </c:pt>
                <c:pt idx="7798">
                  <c:v>7798</c:v>
                </c:pt>
                <c:pt idx="7799">
                  <c:v>7799</c:v>
                </c:pt>
                <c:pt idx="7800">
                  <c:v>7800</c:v>
                </c:pt>
                <c:pt idx="7801">
                  <c:v>7801</c:v>
                </c:pt>
                <c:pt idx="7802">
                  <c:v>7802</c:v>
                </c:pt>
                <c:pt idx="7803">
                  <c:v>7803</c:v>
                </c:pt>
                <c:pt idx="7804">
                  <c:v>7804</c:v>
                </c:pt>
                <c:pt idx="7805">
                  <c:v>7805</c:v>
                </c:pt>
                <c:pt idx="7806">
                  <c:v>7806</c:v>
                </c:pt>
                <c:pt idx="7807">
                  <c:v>7807</c:v>
                </c:pt>
                <c:pt idx="7808">
                  <c:v>7808</c:v>
                </c:pt>
                <c:pt idx="7809">
                  <c:v>7809</c:v>
                </c:pt>
                <c:pt idx="7810">
                  <c:v>7810</c:v>
                </c:pt>
                <c:pt idx="7811">
                  <c:v>7811</c:v>
                </c:pt>
                <c:pt idx="7812">
                  <c:v>7812</c:v>
                </c:pt>
                <c:pt idx="7813">
                  <c:v>7813</c:v>
                </c:pt>
                <c:pt idx="7814">
                  <c:v>7814</c:v>
                </c:pt>
                <c:pt idx="7815">
                  <c:v>7815</c:v>
                </c:pt>
                <c:pt idx="7816">
                  <c:v>7816</c:v>
                </c:pt>
                <c:pt idx="7817">
                  <c:v>7817</c:v>
                </c:pt>
                <c:pt idx="7818">
                  <c:v>7818</c:v>
                </c:pt>
                <c:pt idx="7819">
                  <c:v>7819</c:v>
                </c:pt>
                <c:pt idx="7820">
                  <c:v>7820</c:v>
                </c:pt>
                <c:pt idx="7821">
                  <c:v>7821</c:v>
                </c:pt>
                <c:pt idx="7822">
                  <c:v>7822</c:v>
                </c:pt>
                <c:pt idx="7823">
                  <c:v>7823</c:v>
                </c:pt>
                <c:pt idx="7824">
                  <c:v>7824</c:v>
                </c:pt>
                <c:pt idx="7825">
                  <c:v>7825</c:v>
                </c:pt>
                <c:pt idx="7826">
                  <c:v>7826</c:v>
                </c:pt>
                <c:pt idx="7827">
                  <c:v>7827</c:v>
                </c:pt>
                <c:pt idx="7828">
                  <c:v>7828</c:v>
                </c:pt>
                <c:pt idx="7829">
                  <c:v>7829</c:v>
                </c:pt>
                <c:pt idx="7830">
                  <c:v>7830</c:v>
                </c:pt>
                <c:pt idx="7831">
                  <c:v>7831</c:v>
                </c:pt>
                <c:pt idx="7832">
                  <c:v>7832</c:v>
                </c:pt>
                <c:pt idx="7833">
                  <c:v>7833</c:v>
                </c:pt>
                <c:pt idx="7834">
                  <c:v>7834</c:v>
                </c:pt>
                <c:pt idx="7835">
                  <c:v>7835</c:v>
                </c:pt>
                <c:pt idx="7836">
                  <c:v>7836</c:v>
                </c:pt>
                <c:pt idx="7837">
                  <c:v>7837</c:v>
                </c:pt>
                <c:pt idx="7838">
                  <c:v>7838</c:v>
                </c:pt>
                <c:pt idx="7839">
                  <c:v>7839</c:v>
                </c:pt>
                <c:pt idx="7840">
                  <c:v>7840</c:v>
                </c:pt>
                <c:pt idx="7841">
                  <c:v>7841</c:v>
                </c:pt>
                <c:pt idx="7842">
                  <c:v>7842</c:v>
                </c:pt>
                <c:pt idx="7843">
                  <c:v>7843</c:v>
                </c:pt>
                <c:pt idx="7844">
                  <c:v>7844</c:v>
                </c:pt>
                <c:pt idx="7845">
                  <c:v>7845</c:v>
                </c:pt>
                <c:pt idx="7846">
                  <c:v>7846</c:v>
                </c:pt>
                <c:pt idx="7847">
                  <c:v>7847</c:v>
                </c:pt>
                <c:pt idx="7848">
                  <c:v>7848</c:v>
                </c:pt>
                <c:pt idx="7849">
                  <c:v>7849</c:v>
                </c:pt>
                <c:pt idx="7850">
                  <c:v>7850</c:v>
                </c:pt>
                <c:pt idx="7851">
                  <c:v>7851</c:v>
                </c:pt>
                <c:pt idx="7852">
                  <c:v>7852</c:v>
                </c:pt>
                <c:pt idx="7853">
                  <c:v>7853</c:v>
                </c:pt>
                <c:pt idx="7854">
                  <c:v>7854</c:v>
                </c:pt>
                <c:pt idx="7855">
                  <c:v>7855</c:v>
                </c:pt>
                <c:pt idx="7856">
                  <c:v>7856</c:v>
                </c:pt>
                <c:pt idx="7857">
                  <c:v>7857</c:v>
                </c:pt>
                <c:pt idx="7858">
                  <c:v>7858</c:v>
                </c:pt>
                <c:pt idx="7859">
                  <c:v>7859</c:v>
                </c:pt>
                <c:pt idx="7860">
                  <c:v>7860</c:v>
                </c:pt>
                <c:pt idx="7861">
                  <c:v>7861</c:v>
                </c:pt>
                <c:pt idx="7862">
                  <c:v>7862</c:v>
                </c:pt>
                <c:pt idx="7863">
                  <c:v>7863</c:v>
                </c:pt>
                <c:pt idx="7864">
                  <c:v>7864</c:v>
                </c:pt>
                <c:pt idx="7865">
                  <c:v>7865</c:v>
                </c:pt>
                <c:pt idx="7866">
                  <c:v>7866</c:v>
                </c:pt>
                <c:pt idx="7867">
                  <c:v>7867</c:v>
                </c:pt>
                <c:pt idx="7868">
                  <c:v>7868</c:v>
                </c:pt>
                <c:pt idx="7869">
                  <c:v>7869</c:v>
                </c:pt>
                <c:pt idx="7870">
                  <c:v>7870</c:v>
                </c:pt>
                <c:pt idx="7871">
                  <c:v>7871</c:v>
                </c:pt>
                <c:pt idx="7872">
                  <c:v>7872</c:v>
                </c:pt>
                <c:pt idx="7873">
                  <c:v>7873</c:v>
                </c:pt>
                <c:pt idx="7874">
                  <c:v>7874</c:v>
                </c:pt>
                <c:pt idx="7875">
                  <c:v>7875</c:v>
                </c:pt>
                <c:pt idx="7876">
                  <c:v>7876</c:v>
                </c:pt>
                <c:pt idx="7877">
                  <c:v>7877</c:v>
                </c:pt>
                <c:pt idx="7878">
                  <c:v>7878</c:v>
                </c:pt>
                <c:pt idx="7879">
                  <c:v>7879</c:v>
                </c:pt>
                <c:pt idx="7880">
                  <c:v>7880</c:v>
                </c:pt>
                <c:pt idx="7881">
                  <c:v>7881</c:v>
                </c:pt>
                <c:pt idx="7882">
                  <c:v>7882</c:v>
                </c:pt>
                <c:pt idx="7883">
                  <c:v>7883</c:v>
                </c:pt>
                <c:pt idx="7884">
                  <c:v>7884</c:v>
                </c:pt>
                <c:pt idx="7885">
                  <c:v>7885</c:v>
                </c:pt>
                <c:pt idx="7886">
                  <c:v>7886</c:v>
                </c:pt>
                <c:pt idx="7887">
                  <c:v>7887</c:v>
                </c:pt>
                <c:pt idx="7888">
                  <c:v>7888</c:v>
                </c:pt>
                <c:pt idx="7889">
                  <c:v>7889</c:v>
                </c:pt>
                <c:pt idx="7890">
                  <c:v>7890</c:v>
                </c:pt>
                <c:pt idx="7891">
                  <c:v>7891</c:v>
                </c:pt>
                <c:pt idx="7892">
                  <c:v>7892</c:v>
                </c:pt>
                <c:pt idx="7893">
                  <c:v>7893</c:v>
                </c:pt>
                <c:pt idx="7894">
                  <c:v>7894</c:v>
                </c:pt>
                <c:pt idx="7895">
                  <c:v>7895</c:v>
                </c:pt>
                <c:pt idx="7896">
                  <c:v>7896</c:v>
                </c:pt>
                <c:pt idx="7897">
                  <c:v>7897</c:v>
                </c:pt>
                <c:pt idx="7898">
                  <c:v>7898</c:v>
                </c:pt>
                <c:pt idx="7899">
                  <c:v>7899</c:v>
                </c:pt>
                <c:pt idx="7900">
                  <c:v>7900</c:v>
                </c:pt>
                <c:pt idx="7901">
                  <c:v>7901</c:v>
                </c:pt>
                <c:pt idx="7902">
                  <c:v>7902</c:v>
                </c:pt>
                <c:pt idx="7903">
                  <c:v>7903</c:v>
                </c:pt>
                <c:pt idx="7904">
                  <c:v>7904</c:v>
                </c:pt>
                <c:pt idx="7905">
                  <c:v>7905</c:v>
                </c:pt>
                <c:pt idx="7906">
                  <c:v>7906</c:v>
                </c:pt>
                <c:pt idx="7907">
                  <c:v>7907</c:v>
                </c:pt>
                <c:pt idx="7908">
                  <c:v>7908</c:v>
                </c:pt>
                <c:pt idx="7909">
                  <c:v>7909</c:v>
                </c:pt>
                <c:pt idx="7910">
                  <c:v>7910</c:v>
                </c:pt>
                <c:pt idx="7911">
                  <c:v>7911</c:v>
                </c:pt>
                <c:pt idx="7912">
                  <c:v>7912</c:v>
                </c:pt>
                <c:pt idx="7913">
                  <c:v>7913</c:v>
                </c:pt>
                <c:pt idx="7914">
                  <c:v>7914</c:v>
                </c:pt>
                <c:pt idx="7915">
                  <c:v>7915</c:v>
                </c:pt>
                <c:pt idx="7916">
                  <c:v>7916</c:v>
                </c:pt>
                <c:pt idx="7917">
                  <c:v>7917</c:v>
                </c:pt>
                <c:pt idx="7918">
                  <c:v>7918</c:v>
                </c:pt>
                <c:pt idx="7919">
                  <c:v>7919</c:v>
                </c:pt>
                <c:pt idx="7920">
                  <c:v>7920</c:v>
                </c:pt>
                <c:pt idx="7921">
                  <c:v>7921</c:v>
                </c:pt>
                <c:pt idx="7922">
                  <c:v>7922</c:v>
                </c:pt>
                <c:pt idx="7923">
                  <c:v>7923</c:v>
                </c:pt>
                <c:pt idx="7924">
                  <c:v>7924</c:v>
                </c:pt>
                <c:pt idx="7925">
                  <c:v>7925</c:v>
                </c:pt>
                <c:pt idx="7926">
                  <c:v>7926</c:v>
                </c:pt>
                <c:pt idx="7927">
                  <c:v>7927</c:v>
                </c:pt>
                <c:pt idx="7928">
                  <c:v>7928</c:v>
                </c:pt>
                <c:pt idx="7929">
                  <c:v>7929</c:v>
                </c:pt>
                <c:pt idx="7930">
                  <c:v>7930</c:v>
                </c:pt>
                <c:pt idx="7931">
                  <c:v>7931</c:v>
                </c:pt>
                <c:pt idx="7932">
                  <c:v>7932</c:v>
                </c:pt>
                <c:pt idx="7933">
                  <c:v>7933</c:v>
                </c:pt>
                <c:pt idx="7934">
                  <c:v>7934</c:v>
                </c:pt>
                <c:pt idx="7935">
                  <c:v>7935</c:v>
                </c:pt>
                <c:pt idx="7936">
                  <c:v>7936</c:v>
                </c:pt>
                <c:pt idx="7937">
                  <c:v>7937</c:v>
                </c:pt>
                <c:pt idx="7938">
                  <c:v>7938</c:v>
                </c:pt>
                <c:pt idx="7939">
                  <c:v>7939</c:v>
                </c:pt>
                <c:pt idx="7940">
                  <c:v>7940</c:v>
                </c:pt>
                <c:pt idx="7941">
                  <c:v>7941</c:v>
                </c:pt>
                <c:pt idx="7942">
                  <c:v>7942</c:v>
                </c:pt>
                <c:pt idx="7943">
                  <c:v>7943</c:v>
                </c:pt>
                <c:pt idx="7944">
                  <c:v>7944</c:v>
                </c:pt>
                <c:pt idx="7945">
                  <c:v>7945</c:v>
                </c:pt>
                <c:pt idx="7946">
                  <c:v>7946</c:v>
                </c:pt>
                <c:pt idx="7947">
                  <c:v>7947</c:v>
                </c:pt>
                <c:pt idx="7948">
                  <c:v>7948</c:v>
                </c:pt>
                <c:pt idx="7949">
                  <c:v>7949</c:v>
                </c:pt>
                <c:pt idx="7950">
                  <c:v>7950</c:v>
                </c:pt>
                <c:pt idx="7951">
                  <c:v>7951</c:v>
                </c:pt>
                <c:pt idx="7952">
                  <c:v>7952</c:v>
                </c:pt>
                <c:pt idx="7953">
                  <c:v>7953</c:v>
                </c:pt>
                <c:pt idx="7954">
                  <c:v>7954</c:v>
                </c:pt>
                <c:pt idx="7955">
                  <c:v>7955</c:v>
                </c:pt>
                <c:pt idx="7956">
                  <c:v>7956</c:v>
                </c:pt>
                <c:pt idx="7957">
                  <c:v>7957</c:v>
                </c:pt>
                <c:pt idx="7958">
                  <c:v>7958</c:v>
                </c:pt>
                <c:pt idx="7959">
                  <c:v>7959</c:v>
                </c:pt>
                <c:pt idx="7960">
                  <c:v>7960</c:v>
                </c:pt>
                <c:pt idx="7961">
                  <c:v>7961</c:v>
                </c:pt>
                <c:pt idx="7962">
                  <c:v>7962</c:v>
                </c:pt>
                <c:pt idx="7963">
                  <c:v>7963</c:v>
                </c:pt>
                <c:pt idx="7964">
                  <c:v>7964</c:v>
                </c:pt>
                <c:pt idx="7965">
                  <c:v>7965</c:v>
                </c:pt>
                <c:pt idx="7966">
                  <c:v>7966</c:v>
                </c:pt>
                <c:pt idx="7967">
                  <c:v>7967</c:v>
                </c:pt>
                <c:pt idx="7968">
                  <c:v>7968</c:v>
                </c:pt>
                <c:pt idx="7969">
                  <c:v>7969</c:v>
                </c:pt>
                <c:pt idx="7970">
                  <c:v>7970</c:v>
                </c:pt>
                <c:pt idx="7971">
                  <c:v>7971</c:v>
                </c:pt>
                <c:pt idx="7972">
                  <c:v>7972</c:v>
                </c:pt>
                <c:pt idx="7973">
                  <c:v>7973</c:v>
                </c:pt>
                <c:pt idx="7974">
                  <c:v>7974</c:v>
                </c:pt>
                <c:pt idx="7975">
                  <c:v>7975</c:v>
                </c:pt>
                <c:pt idx="7976">
                  <c:v>7976</c:v>
                </c:pt>
                <c:pt idx="7977">
                  <c:v>7977</c:v>
                </c:pt>
                <c:pt idx="7978">
                  <c:v>7978</c:v>
                </c:pt>
                <c:pt idx="7979">
                  <c:v>7979</c:v>
                </c:pt>
                <c:pt idx="7980">
                  <c:v>7980</c:v>
                </c:pt>
                <c:pt idx="7981">
                  <c:v>7981</c:v>
                </c:pt>
                <c:pt idx="7982">
                  <c:v>7982</c:v>
                </c:pt>
                <c:pt idx="7983">
                  <c:v>7983</c:v>
                </c:pt>
                <c:pt idx="7984">
                  <c:v>7984</c:v>
                </c:pt>
                <c:pt idx="7985">
                  <c:v>7985</c:v>
                </c:pt>
                <c:pt idx="7986">
                  <c:v>7986</c:v>
                </c:pt>
                <c:pt idx="7987">
                  <c:v>7987</c:v>
                </c:pt>
                <c:pt idx="7988">
                  <c:v>7988</c:v>
                </c:pt>
                <c:pt idx="7989">
                  <c:v>7989</c:v>
                </c:pt>
                <c:pt idx="7990">
                  <c:v>7990</c:v>
                </c:pt>
                <c:pt idx="7991">
                  <c:v>7991</c:v>
                </c:pt>
                <c:pt idx="7992">
                  <c:v>7992</c:v>
                </c:pt>
                <c:pt idx="7993">
                  <c:v>7993</c:v>
                </c:pt>
                <c:pt idx="7994">
                  <c:v>7994</c:v>
                </c:pt>
                <c:pt idx="7995">
                  <c:v>7995</c:v>
                </c:pt>
                <c:pt idx="7996">
                  <c:v>7996</c:v>
                </c:pt>
                <c:pt idx="7997">
                  <c:v>7997</c:v>
                </c:pt>
                <c:pt idx="7998">
                  <c:v>7998</c:v>
                </c:pt>
                <c:pt idx="7999">
                  <c:v>7999</c:v>
                </c:pt>
                <c:pt idx="8000">
                  <c:v>8000</c:v>
                </c:pt>
                <c:pt idx="8001">
                  <c:v>8001</c:v>
                </c:pt>
                <c:pt idx="8002">
                  <c:v>8002</c:v>
                </c:pt>
                <c:pt idx="8003">
                  <c:v>8003</c:v>
                </c:pt>
                <c:pt idx="8004">
                  <c:v>8004</c:v>
                </c:pt>
                <c:pt idx="8005">
                  <c:v>8005</c:v>
                </c:pt>
                <c:pt idx="8006">
                  <c:v>8006</c:v>
                </c:pt>
                <c:pt idx="8007">
                  <c:v>8007</c:v>
                </c:pt>
                <c:pt idx="8008">
                  <c:v>8008</c:v>
                </c:pt>
                <c:pt idx="8009">
                  <c:v>8009</c:v>
                </c:pt>
                <c:pt idx="8010">
                  <c:v>8010</c:v>
                </c:pt>
                <c:pt idx="8011">
                  <c:v>8011</c:v>
                </c:pt>
                <c:pt idx="8012">
                  <c:v>8012</c:v>
                </c:pt>
                <c:pt idx="8013">
                  <c:v>8013</c:v>
                </c:pt>
                <c:pt idx="8014">
                  <c:v>8014</c:v>
                </c:pt>
                <c:pt idx="8015">
                  <c:v>8015</c:v>
                </c:pt>
                <c:pt idx="8016">
                  <c:v>8016</c:v>
                </c:pt>
                <c:pt idx="8017">
                  <c:v>8017</c:v>
                </c:pt>
                <c:pt idx="8018">
                  <c:v>8018</c:v>
                </c:pt>
                <c:pt idx="8019">
                  <c:v>8019</c:v>
                </c:pt>
                <c:pt idx="8020">
                  <c:v>8020</c:v>
                </c:pt>
                <c:pt idx="8021">
                  <c:v>8021</c:v>
                </c:pt>
                <c:pt idx="8022">
                  <c:v>8022</c:v>
                </c:pt>
                <c:pt idx="8023">
                  <c:v>8023</c:v>
                </c:pt>
                <c:pt idx="8024">
                  <c:v>8024</c:v>
                </c:pt>
                <c:pt idx="8025">
                  <c:v>8025</c:v>
                </c:pt>
                <c:pt idx="8026">
                  <c:v>8026</c:v>
                </c:pt>
                <c:pt idx="8027">
                  <c:v>8027</c:v>
                </c:pt>
                <c:pt idx="8028">
                  <c:v>8028</c:v>
                </c:pt>
                <c:pt idx="8029">
                  <c:v>8029</c:v>
                </c:pt>
                <c:pt idx="8030">
                  <c:v>8030</c:v>
                </c:pt>
                <c:pt idx="8031">
                  <c:v>8031</c:v>
                </c:pt>
                <c:pt idx="8032">
                  <c:v>8032</c:v>
                </c:pt>
                <c:pt idx="8033">
                  <c:v>8033</c:v>
                </c:pt>
                <c:pt idx="8034">
                  <c:v>8034</c:v>
                </c:pt>
                <c:pt idx="8035">
                  <c:v>8035</c:v>
                </c:pt>
                <c:pt idx="8036">
                  <c:v>8036</c:v>
                </c:pt>
                <c:pt idx="8037">
                  <c:v>8037</c:v>
                </c:pt>
                <c:pt idx="8038">
                  <c:v>8038</c:v>
                </c:pt>
                <c:pt idx="8039">
                  <c:v>8039</c:v>
                </c:pt>
                <c:pt idx="8040">
                  <c:v>8040</c:v>
                </c:pt>
                <c:pt idx="8041">
                  <c:v>8041</c:v>
                </c:pt>
                <c:pt idx="8042">
                  <c:v>8042</c:v>
                </c:pt>
                <c:pt idx="8043">
                  <c:v>8043</c:v>
                </c:pt>
                <c:pt idx="8044">
                  <c:v>8044</c:v>
                </c:pt>
                <c:pt idx="8045">
                  <c:v>8045</c:v>
                </c:pt>
                <c:pt idx="8046">
                  <c:v>8046</c:v>
                </c:pt>
                <c:pt idx="8047">
                  <c:v>8047</c:v>
                </c:pt>
                <c:pt idx="8048">
                  <c:v>8048</c:v>
                </c:pt>
                <c:pt idx="8049">
                  <c:v>8049</c:v>
                </c:pt>
                <c:pt idx="8050">
                  <c:v>8050</c:v>
                </c:pt>
                <c:pt idx="8051">
                  <c:v>8051</c:v>
                </c:pt>
                <c:pt idx="8052">
                  <c:v>8052</c:v>
                </c:pt>
                <c:pt idx="8053">
                  <c:v>8053</c:v>
                </c:pt>
                <c:pt idx="8054">
                  <c:v>8054</c:v>
                </c:pt>
                <c:pt idx="8055">
                  <c:v>8055</c:v>
                </c:pt>
                <c:pt idx="8056">
                  <c:v>8056</c:v>
                </c:pt>
                <c:pt idx="8057">
                  <c:v>8057</c:v>
                </c:pt>
                <c:pt idx="8058">
                  <c:v>8058</c:v>
                </c:pt>
                <c:pt idx="8059">
                  <c:v>8059</c:v>
                </c:pt>
                <c:pt idx="8060">
                  <c:v>8060</c:v>
                </c:pt>
                <c:pt idx="8061">
                  <c:v>8061</c:v>
                </c:pt>
                <c:pt idx="8062">
                  <c:v>8062</c:v>
                </c:pt>
                <c:pt idx="8063">
                  <c:v>8063</c:v>
                </c:pt>
                <c:pt idx="8064">
                  <c:v>8064</c:v>
                </c:pt>
                <c:pt idx="8065">
                  <c:v>8065</c:v>
                </c:pt>
                <c:pt idx="8066">
                  <c:v>8066</c:v>
                </c:pt>
                <c:pt idx="8067">
                  <c:v>8067</c:v>
                </c:pt>
                <c:pt idx="8068">
                  <c:v>8068</c:v>
                </c:pt>
                <c:pt idx="8069">
                  <c:v>8069</c:v>
                </c:pt>
                <c:pt idx="8070">
                  <c:v>8070</c:v>
                </c:pt>
                <c:pt idx="8071">
                  <c:v>8071</c:v>
                </c:pt>
                <c:pt idx="8072">
                  <c:v>8072</c:v>
                </c:pt>
                <c:pt idx="8073">
                  <c:v>8073</c:v>
                </c:pt>
                <c:pt idx="8074">
                  <c:v>8074</c:v>
                </c:pt>
                <c:pt idx="8075">
                  <c:v>8075</c:v>
                </c:pt>
                <c:pt idx="8076">
                  <c:v>8076</c:v>
                </c:pt>
                <c:pt idx="8077">
                  <c:v>8077</c:v>
                </c:pt>
                <c:pt idx="8078">
                  <c:v>8078</c:v>
                </c:pt>
                <c:pt idx="8079">
                  <c:v>8079</c:v>
                </c:pt>
                <c:pt idx="8080">
                  <c:v>8080</c:v>
                </c:pt>
                <c:pt idx="8081">
                  <c:v>8081</c:v>
                </c:pt>
                <c:pt idx="8082">
                  <c:v>8082</c:v>
                </c:pt>
                <c:pt idx="8083">
                  <c:v>8083</c:v>
                </c:pt>
                <c:pt idx="8084">
                  <c:v>8084</c:v>
                </c:pt>
                <c:pt idx="8085">
                  <c:v>8085</c:v>
                </c:pt>
                <c:pt idx="8086">
                  <c:v>8086</c:v>
                </c:pt>
                <c:pt idx="8087">
                  <c:v>8087</c:v>
                </c:pt>
                <c:pt idx="8088">
                  <c:v>8088</c:v>
                </c:pt>
                <c:pt idx="8089">
                  <c:v>8089</c:v>
                </c:pt>
                <c:pt idx="8090">
                  <c:v>8090</c:v>
                </c:pt>
                <c:pt idx="8091">
                  <c:v>8091</c:v>
                </c:pt>
                <c:pt idx="8092">
                  <c:v>8092</c:v>
                </c:pt>
                <c:pt idx="8093">
                  <c:v>8093</c:v>
                </c:pt>
                <c:pt idx="8094">
                  <c:v>8094</c:v>
                </c:pt>
                <c:pt idx="8095">
                  <c:v>8095</c:v>
                </c:pt>
                <c:pt idx="8096">
                  <c:v>8096</c:v>
                </c:pt>
                <c:pt idx="8097">
                  <c:v>8097</c:v>
                </c:pt>
                <c:pt idx="8098">
                  <c:v>8098</c:v>
                </c:pt>
                <c:pt idx="8099">
                  <c:v>8099</c:v>
                </c:pt>
                <c:pt idx="8100">
                  <c:v>8100</c:v>
                </c:pt>
                <c:pt idx="8101">
                  <c:v>8101</c:v>
                </c:pt>
                <c:pt idx="8102">
                  <c:v>8102</c:v>
                </c:pt>
                <c:pt idx="8103">
                  <c:v>8103</c:v>
                </c:pt>
                <c:pt idx="8104">
                  <c:v>8104</c:v>
                </c:pt>
                <c:pt idx="8105">
                  <c:v>8105</c:v>
                </c:pt>
                <c:pt idx="8106">
                  <c:v>8106</c:v>
                </c:pt>
                <c:pt idx="8107">
                  <c:v>8107</c:v>
                </c:pt>
                <c:pt idx="8108">
                  <c:v>8108</c:v>
                </c:pt>
                <c:pt idx="8109">
                  <c:v>8109</c:v>
                </c:pt>
                <c:pt idx="8110">
                  <c:v>8110</c:v>
                </c:pt>
                <c:pt idx="8111">
                  <c:v>8111</c:v>
                </c:pt>
                <c:pt idx="8112">
                  <c:v>8112</c:v>
                </c:pt>
                <c:pt idx="8113">
                  <c:v>8113</c:v>
                </c:pt>
                <c:pt idx="8114">
                  <c:v>8114</c:v>
                </c:pt>
                <c:pt idx="8115">
                  <c:v>8115</c:v>
                </c:pt>
                <c:pt idx="8116">
                  <c:v>8116</c:v>
                </c:pt>
                <c:pt idx="8117">
                  <c:v>8117</c:v>
                </c:pt>
                <c:pt idx="8118">
                  <c:v>8118</c:v>
                </c:pt>
                <c:pt idx="8119">
                  <c:v>8119</c:v>
                </c:pt>
                <c:pt idx="8120">
                  <c:v>8120</c:v>
                </c:pt>
                <c:pt idx="8121">
                  <c:v>8121</c:v>
                </c:pt>
                <c:pt idx="8122">
                  <c:v>8122</c:v>
                </c:pt>
                <c:pt idx="8123">
                  <c:v>8123</c:v>
                </c:pt>
                <c:pt idx="8124">
                  <c:v>8124</c:v>
                </c:pt>
                <c:pt idx="8125">
                  <c:v>8125</c:v>
                </c:pt>
                <c:pt idx="8126">
                  <c:v>8126</c:v>
                </c:pt>
                <c:pt idx="8127">
                  <c:v>8127</c:v>
                </c:pt>
                <c:pt idx="8128">
                  <c:v>8128</c:v>
                </c:pt>
                <c:pt idx="8129">
                  <c:v>8129</c:v>
                </c:pt>
                <c:pt idx="8130">
                  <c:v>8130</c:v>
                </c:pt>
                <c:pt idx="8131">
                  <c:v>8131</c:v>
                </c:pt>
                <c:pt idx="8132">
                  <c:v>8132</c:v>
                </c:pt>
                <c:pt idx="8133">
                  <c:v>8133</c:v>
                </c:pt>
                <c:pt idx="8134">
                  <c:v>8134</c:v>
                </c:pt>
                <c:pt idx="8135">
                  <c:v>8135</c:v>
                </c:pt>
                <c:pt idx="8136">
                  <c:v>8136</c:v>
                </c:pt>
                <c:pt idx="8137">
                  <c:v>8137</c:v>
                </c:pt>
                <c:pt idx="8138">
                  <c:v>8138</c:v>
                </c:pt>
                <c:pt idx="8139">
                  <c:v>8139</c:v>
                </c:pt>
                <c:pt idx="8140">
                  <c:v>8140</c:v>
                </c:pt>
                <c:pt idx="8141">
                  <c:v>8141</c:v>
                </c:pt>
                <c:pt idx="8142">
                  <c:v>8142</c:v>
                </c:pt>
                <c:pt idx="8143">
                  <c:v>8143</c:v>
                </c:pt>
                <c:pt idx="8144">
                  <c:v>8144</c:v>
                </c:pt>
                <c:pt idx="8145">
                  <c:v>8145</c:v>
                </c:pt>
                <c:pt idx="8146">
                  <c:v>8146</c:v>
                </c:pt>
                <c:pt idx="8147">
                  <c:v>8147</c:v>
                </c:pt>
                <c:pt idx="8148">
                  <c:v>8148</c:v>
                </c:pt>
                <c:pt idx="8149">
                  <c:v>8149</c:v>
                </c:pt>
                <c:pt idx="8150">
                  <c:v>8150</c:v>
                </c:pt>
                <c:pt idx="8151">
                  <c:v>8151</c:v>
                </c:pt>
                <c:pt idx="8152">
                  <c:v>8152</c:v>
                </c:pt>
                <c:pt idx="8153">
                  <c:v>8153</c:v>
                </c:pt>
                <c:pt idx="8154">
                  <c:v>8154</c:v>
                </c:pt>
                <c:pt idx="8155">
                  <c:v>8155</c:v>
                </c:pt>
                <c:pt idx="8156">
                  <c:v>8156</c:v>
                </c:pt>
                <c:pt idx="8157">
                  <c:v>8157</c:v>
                </c:pt>
                <c:pt idx="8158">
                  <c:v>8158</c:v>
                </c:pt>
                <c:pt idx="8159">
                  <c:v>8159</c:v>
                </c:pt>
                <c:pt idx="8160">
                  <c:v>8160</c:v>
                </c:pt>
                <c:pt idx="8161">
                  <c:v>8161</c:v>
                </c:pt>
                <c:pt idx="8162">
                  <c:v>8162</c:v>
                </c:pt>
                <c:pt idx="8163">
                  <c:v>8163</c:v>
                </c:pt>
                <c:pt idx="8164">
                  <c:v>8164</c:v>
                </c:pt>
                <c:pt idx="8165">
                  <c:v>8165</c:v>
                </c:pt>
                <c:pt idx="8166">
                  <c:v>8166</c:v>
                </c:pt>
                <c:pt idx="8167">
                  <c:v>8167</c:v>
                </c:pt>
                <c:pt idx="8168">
                  <c:v>8168</c:v>
                </c:pt>
                <c:pt idx="8169">
                  <c:v>8169</c:v>
                </c:pt>
                <c:pt idx="8170">
                  <c:v>8170</c:v>
                </c:pt>
                <c:pt idx="8171">
                  <c:v>8171</c:v>
                </c:pt>
                <c:pt idx="8172">
                  <c:v>8172</c:v>
                </c:pt>
                <c:pt idx="8173">
                  <c:v>8173</c:v>
                </c:pt>
                <c:pt idx="8174">
                  <c:v>8174</c:v>
                </c:pt>
                <c:pt idx="8175">
                  <c:v>8175</c:v>
                </c:pt>
                <c:pt idx="8176">
                  <c:v>8176</c:v>
                </c:pt>
                <c:pt idx="8177">
                  <c:v>8177</c:v>
                </c:pt>
                <c:pt idx="8178">
                  <c:v>8178</c:v>
                </c:pt>
                <c:pt idx="8179">
                  <c:v>8179</c:v>
                </c:pt>
                <c:pt idx="8180">
                  <c:v>8180</c:v>
                </c:pt>
                <c:pt idx="8181">
                  <c:v>8181</c:v>
                </c:pt>
                <c:pt idx="8182">
                  <c:v>8182</c:v>
                </c:pt>
                <c:pt idx="8183">
                  <c:v>8183</c:v>
                </c:pt>
                <c:pt idx="8184">
                  <c:v>8184</c:v>
                </c:pt>
                <c:pt idx="8185">
                  <c:v>8185</c:v>
                </c:pt>
                <c:pt idx="8186">
                  <c:v>8186</c:v>
                </c:pt>
                <c:pt idx="8187">
                  <c:v>8187</c:v>
                </c:pt>
                <c:pt idx="8188">
                  <c:v>8188</c:v>
                </c:pt>
                <c:pt idx="8189">
                  <c:v>8189</c:v>
                </c:pt>
                <c:pt idx="8190">
                  <c:v>8190</c:v>
                </c:pt>
                <c:pt idx="8191">
                  <c:v>8191</c:v>
                </c:pt>
                <c:pt idx="8192">
                  <c:v>8192</c:v>
                </c:pt>
                <c:pt idx="8193">
                  <c:v>8193</c:v>
                </c:pt>
                <c:pt idx="8194">
                  <c:v>8194</c:v>
                </c:pt>
                <c:pt idx="8195">
                  <c:v>8195</c:v>
                </c:pt>
                <c:pt idx="8196">
                  <c:v>8196</c:v>
                </c:pt>
                <c:pt idx="8197">
                  <c:v>8197</c:v>
                </c:pt>
                <c:pt idx="8198">
                  <c:v>8198</c:v>
                </c:pt>
                <c:pt idx="8199">
                  <c:v>8199</c:v>
                </c:pt>
                <c:pt idx="8200">
                  <c:v>8200</c:v>
                </c:pt>
                <c:pt idx="8201">
                  <c:v>8201</c:v>
                </c:pt>
                <c:pt idx="8202">
                  <c:v>8202</c:v>
                </c:pt>
                <c:pt idx="8203">
                  <c:v>8203</c:v>
                </c:pt>
                <c:pt idx="8204">
                  <c:v>8204</c:v>
                </c:pt>
                <c:pt idx="8205">
                  <c:v>8205</c:v>
                </c:pt>
                <c:pt idx="8206">
                  <c:v>8206</c:v>
                </c:pt>
                <c:pt idx="8207">
                  <c:v>8207</c:v>
                </c:pt>
                <c:pt idx="8208">
                  <c:v>8208</c:v>
                </c:pt>
                <c:pt idx="8209">
                  <c:v>8209</c:v>
                </c:pt>
                <c:pt idx="8210">
                  <c:v>8210</c:v>
                </c:pt>
                <c:pt idx="8211">
                  <c:v>8211</c:v>
                </c:pt>
                <c:pt idx="8212">
                  <c:v>8212</c:v>
                </c:pt>
                <c:pt idx="8213">
                  <c:v>8213</c:v>
                </c:pt>
                <c:pt idx="8214">
                  <c:v>8214</c:v>
                </c:pt>
                <c:pt idx="8215">
                  <c:v>8215</c:v>
                </c:pt>
                <c:pt idx="8216">
                  <c:v>8216</c:v>
                </c:pt>
                <c:pt idx="8217">
                  <c:v>8217</c:v>
                </c:pt>
                <c:pt idx="8218">
                  <c:v>8218</c:v>
                </c:pt>
                <c:pt idx="8219">
                  <c:v>8219</c:v>
                </c:pt>
                <c:pt idx="8220">
                  <c:v>8220</c:v>
                </c:pt>
                <c:pt idx="8221">
                  <c:v>8221</c:v>
                </c:pt>
                <c:pt idx="8222">
                  <c:v>8222</c:v>
                </c:pt>
                <c:pt idx="8223">
                  <c:v>8223</c:v>
                </c:pt>
                <c:pt idx="8224">
                  <c:v>8224</c:v>
                </c:pt>
                <c:pt idx="8225">
                  <c:v>8225</c:v>
                </c:pt>
                <c:pt idx="8226">
                  <c:v>8226</c:v>
                </c:pt>
                <c:pt idx="8227">
                  <c:v>8227</c:v>
                </c:pt>
                <c:pt idx="8228">
                  <c:v>8228</c:v>
                </c:pt>
                <c:pt idx="8229">
                  <c:v>8229</c:v>
                </c:pt>
                <c:pt idx="8230">
                  <c:v>8230</c:v>
                </c:pt>
                <c:pt idx="8231">
                  <c:v>8231</c:v>
                </c:pt>
                <c:pt idx="8232">
                  <c:v>8232</c:v>
                </c:pt>
                <c:pt idx="8233">
                  <c:v>8233</c:v>
                </c:pt>
                <c:pt idx="8234">
                  <c:v>8234</c:v>
                </c:pt>
                <c:pt idx="8235">
                  <c:v>8235</c:v>
                </c:pt>
                <c:pt idx="8236">
                  <c:v>8236</c:v>
                </c:pt>
                <c:pt idx="8237">
                  <c:v>8237</c:v>
                </c:pt>
                <c:pt idx="8238">
                  <c:v>8238</c:v>
                </c:pt>
                <c:pt idx="8239">
                  <c:v>8239</c:v>
                </c:pt>
                <c:pt idx="8240">
                  <c:v>8240</c:v>
                </c:pt>
                <c:pt idx="8241">
                  <c:v>8241</c:v>
                </c:pt>
                <c:pt idx="8242">
                  <c:v>8242</c:v>
                </c:pt>
                <c:pt idx="8243">
                  <c:v>8243</c:v>
                </c:pt>
                <c:pt idx="8244">
                  <c:v>8244</c:v>
                </c:pt>
                <c:pt idx="8245">
                  <c:v>8245</c:v>
                </c:pt>
                <c:pt idx="8246">
                  <c:v>8246</c:v>
                </c:pt>
                <c:pt idx="8247">
                  <c:v>8247</c:v>
                </c:pt>
                <c:pt idx="8248">
                  <c:v>8248</c:v>
                </c:pt>
                <c:pt idx="8249">
                  <c:v>8249</c:v>
                </c:pt>
                <c:pt idx="8250">
                  <c:v>8250</c:v>
                </c:pt>
                <c:pt idx="8251">
                  <c:v>8251</c:v>
                </c:pt>
                <c:pt idx="8252">
                  <c:v>8252</c:v>
                </c:pt>
                <c:pt idx="8253">
                  <c:v>8253</c:v>
                </c:pt>
                <c:pt idx="8254">
                  <c:v>8254</c:v>
                </c:pt>
                <c:pt idx="8255">
                  <c:v>8255</c:v>
                </c:pt>
                <c:pt idx="8256">
                  <c:v>8256</c:v>
                </c:pt>
                <c:pt idx="8257">
                  <c:v>8257</c:v>
                </c:pt>
                <c:pt idx="8258">
                  <c:v>8258</c:v>
                </c:pt>
                <c:pt idx="8259">
                  <c:v>8259</c:v>
                </c:pt>
                <c:pt idx="8260">
                  <c:v>8260</c:v>
                </c:pt>
                <c:pt idx="8261">
                  <c:v>8261</c:v>
                </c:pt>
                <c:pt idx="8262">
                  <c:v>8262</c:v>
                </c:pt>
                <c:pt idx="8263">
                  <c:v>8263</c:v>
                </c:pt>
                <c:pt idx="8264">
                  <c:v>8264</c:v>
                </c:pt>
                <c:pt idx="8265">
                  <c:v>8265</c:v>
                </c:pt>
                <c:pt idx="8266">
                  <c:v>8266</c:v>
                </c:pt>
                <c:pt idx="8267">
                  <c:v>8267</c:v>
                </c:pt>
                <c:pt idx="8268">
                  <c:v>8268</c:v>
                </c:pt>
                <c:pt idx="8269">
                  <c:v>8269</c:v>
                </c:pt>
                <c:pt idx="8270">
                  <c:v>8270</c:v>
                </c:pt>
                <c:pt idx="8271">
                  <c:v>8271</c:v>
                </c:pt>
                <c:pt idx="8272">
                  <c:v>8272</c:v>
                </c:pt>
                <c:pt idx="8273">
                  <c:v>8273</c:v>
                </c:pt>
                <c:pt idx="8274">
                  <c:v>8274</c:v>
                </c:pt>
                <c:pt idx="8275">
                  <c:v>8275</c:v>
                </c:pt>
                <c:pt idx="8276">
                  <c:v>8276</c:v>
                </c:pt>
                <c:pt idx="8277">
                  <c:v>8277</c:v>
                </c:pt>
                <c:pt idx="8278">
                  <c:v>8278</c:v>
                </c:pt>
                <c:pt idx="8279">
                  <c:v>8279</c:v>
                </c:pt>
                <c:pt idx="8280">
                  <c:v>8280</c:v>
                </c:pt>
                <c:pt idx="8281">
                  <c:v>8281</c:v>
                </c:pt>
                <c:pt idx="8282">
                  <c:v>8282</c:v>
                </c:pt>
                <c:pt idx="8283">
                  <c:v>8283</c:v>
                </c:pt>
                <c:pt idx="8284">
                  <c:v>8284</c:v>
                </c:pt>
                <c:pt idx="8285">
                  <c:v>8285</c:v>
                </c:pt>
                <c:pt idx="8286">
                  <c:v>8286</c:v>
                </c:pt>
                <c:pt idx="8287">
                  <c:v>8287</c:v>
                </c:pt>
                <c:pt idx="8288">
                  <c:v>8288</c:v>
                </c:pt>
                <c:pt idx="8289">
                  <c:v>8289</c:v>
                </c:pt>
                <c:pt idx="8290">
                  <c:v>8290</c:v>
                </c:pt>
                <c:pt idx="8291">
                  <c:v>8291</c:v>
                </c:pt>
                <c:pt idx="8292">
                  <c:v>8292</c:v>
                </c:pt>
                <c:pt idx="8293">
                  <c:v>8293</c:v>
                </c:pt>
                <c:pt idx="8294">
                  <c:v>8294</c:v>
                </c:pt>
                <c:pt idx="8295">
                  <c:v>8295</c:v>
                </c:pt>
                <c:pt idx="8296">
                  <c:v>8296</c:v>
                </c:pt>
                <c:pt idx="8297">
                  <c:v>8297</c:v>
                </c:pt>
                <c:pt idx="8298">
                  <c:v>8298</c:v>
                </c:pt>
                <c:pt idx="8299">
                  <c:v>8299</c:v>
                </c:pt>
                <c:pt idx="8300">
                  <c:v>8300</c:v>
                </c:pt>
                <c:pt idx="8301">
                  <c:v>8301</c:v>
                </c:pt>
                <c:pt idx="8302">
                  <c:v>8302</c:v>
                </c:pt>
                <c:pt idx="8303">
                  <c:v>8303</c:v>
                </c:pt>
                <c:pt idx="8304">
                  <c:v>8304</c:v>
                </c:pt>
                <c:pt idx="8305">
                  <c:v>8305</c:v>
                </c:pt>
                <c:pt idx="8306">
                  <c:v>8306</c:v>
                </c:pt>
                <c:pt idx="8307">
                  <c:v>8307</c:v>
                </c:pt>
                <c:pt idx="8308">
                  <c:v>8308</c:v>
                </c:pt>
                <c:pt idx="8309">
                  <c:v>8309</c:v>
                </c:pt>
                <c:pt idx="8310">
                  <c:v>8310</c:v>
                </c:pt>
                <c:pt idx="8311">
                  <c:v>8311</c:v>
                </c:pt>
                <c:pt idx="8312">
                  <c:v>8312</c:v>
                </c:pt>
                <c:pt idx="8313">
                  <c:v>8313</c:v>
                </c:pt>
                <c:pt idx="8314">
                  <c:v>8314</c:v>
                </c:pt>
                <c:pt idx="8315">
                  <c:v>8315</c:v>
                </c:pt>
                <c:pt idx="8316">
                  <c:v>8316</c:v>
                </c:pt>
                <c:pt idx="8317">
                  <c:v>8317</c:v>
                </c:pt>
                <c:pt idx="8318">
                  <c:v>8318</c:v>
                </c:pt>
                <c:pt idx="8319">
                  <c:v>8319</c:v>
                </c:pt>
                <c:pt idx="8320">
                  <c:v>8320</c:v>
                </c:pt>
                <c:pt idx="8321">
                  <c:v>8321</c:v>
                </c:pt>
                <c:pt idx="8322">
                  <c:v>8322</c:v>
                </c:pt>
                <c:pt idx="8323">
                  <c:v>8323</c:v>
                </c:pt>
                <c:pt idx="8324">
                  <c:v>8324</c:v>
                </c:pt>
                <c:pt idx="8325">
                  <c:v>8325</c:v>
                </c:pt>
                <c:pt idx="8326">
                  <c:v>8326</c:v>
                </c:pt>
                <c:pt idx="8327">
                  <c:v>8327</c:v>
                </c:pt>
                <c:pt idx="8328">
                  <c:v>8328</c:v>
                </c:pt>
                <c:pt idx="8329">
                  <c:v>8329</c:v>
                </c:pt>
                <c:pt idx="8330">
                  <c:v>8330</c:v>
                </c:pt>
                <c:pt idx="8331">
                  <c:v>8331</c:v>
                </c:pt>
                <c:pt idx="8332">
                  <c:v>8332</c:v>
                </c:pt>
                <c:pt idx="8333">
                  <c:v>8333</c:v>
                </c:pt>
                <c:pt idx="8334">
                  <c:v>8334</c:v>
                </c:pt>
                <c:pt idx="8335">
                  <c:v>8335</c:v>
                </c:pt>
                <c:pt idx="8336">
                  <c:v>8336</c:v>
                </c:pt>
                <c:pt idx="8337">
                  <c:v>8337</c:v>
                </c:pt>
                <c:pt idx="8338">
                  <c:v>8338</c:v>
                </c:pt>
                <c:pt idx="8339">
                  <c:v>8339</c:v>
                </c:pt>
                <c:pt idx="8340">
                  <c:v>8340</c:v>
                </c:pt>
                <c:pt idx="8341">
                  <c:v>8341</c:v>
                </c:pt>
                <c:pt idx="8342">
                  <c:v>8342</c:v>
                </c:pt>
                <c:pt idx="8343">
                  <c:v>8343</c:v>
                </c:pt>
                <c:pt idx="8344">
                  <c:v>8344</c:v>
                </c:pt>
                <c:pt idx="8345">
                  <c:v>8345</c:v>
                </c:pt>
                <c:pt idx="8346">
                  <c:v>8346</c:v>
                </c:pt>
                <c:pt idx="8347">
                  <c:v>8347</c:v>
                </c:pt>
                <c:pt idx="8348">
                  <c:v>8348</c:v>
                </c:pt>
                <c:pt idx="8349">
                  <c:v>8349</c:v>
                </c:pt>
                <c:pt idx="8350">
                  <c:v>8350</c:v>
                </c:pt>
                <c:pt idx="8351">
                  <c:v>8351</c:v>
                </c:pt>
                <c:pt idx="8352">
                  <c:v>8352</c:v>
                </c:pt>
                <c:pt idx="8353">
                  <c:v>8353</c:v>
                </c:pt>
                <c:pt idx="8354">
                  <c:v>8354</c:v>
                </c:pt>
                <c:pt idx="8355">
                  <c:v>8355</c:v>
                </c:pt>
                <c:pt idx="8356">
                  <c:v>8356</c:v>
                </c:pt>
                <c:pt idx="8357">
                  <c:v>8357</c:v>
                </c:pt>
                <c:pt idx="8358">
                  <c:v>8358</c:v>
                </c:pt>
                <c:pt idx="8359">
                  <c:v>8359</c:v>
                </c:pt>
                <c:pt idx="8360">
                  <c:v>8360</c:v>
                </c:pt>
                <c:pt idx="8361">
                  <c:v>8361</c:v>
                </c:pt>
                <c:pt idx="8362">
                  <c:v>8362</c:v>
                </c:pt>
                <c:pt idx="8363">
                  <c:v>8363</c:v>
                </c:pt>
                <c:pt idx="8364">
                  <c:v>8364</c:v>
                </c:pt>
                <c:pt idx="8365">
                  <c:v>8365</c:v>
                </c:pt>
                <c:pt idx="8366">
                  <c:v>8366</c:v>
                </c:pt>
                <c:pt idx="8367">
                  <c:v>8367</c:v>
                </c:pt>
                <c:pt idx="8368">
                  <c:v>8368</c:v>
                </c:pt>
                <c:pt idx="8369">
                  <c:v>8369</c:v>
                </c:pt>
                <c:pt idx="8370">
                  <c:v>8370</c:v>
                </c:pt>
                <c:pt idx="8371">
                  <c:v>8371</c:v>
                </c:pt>
                <c:pt idx="8372">
                  <c:v>8372</c:v>
                </c:pt>
                <c:pt idx="8373">
                  <c:v>8373</c:v>
                </c:pt>
                <c:pt idx="8374">
                  <c:v>8374</c:v>
                </c:pt>
                <c:pt idx="8375">
                  <c:v>8375</c:v>
                </c:pt>
                <c:pt idx="8376">
                  <c:v>8376</c:v>
                </c:pt>
                <c:pt idx="8377">
                  <c:v>8377</c:v>
                </c:pt>
                <c:pt idx="8378">
                  <c:v>8378</c:v>
                </c:pt>
                <c:pt idx="8379">
                  <c:v>8379</c:v>
                </c:pt>
                <c:pt idx="8380">
                  <c:v>8380</c:v>
                </c:pt>
                <c:pt idx="8381">
                  <c:v>8381</c:v>
                </c:pt>
                <c:pt idx="8382">
                  <c:v>8382</c:v>
                </c:pt>
                <c:pt idx="8383">
                  <c:v>8383</c:v>
                </c:pt>
                <c:pt idx="8384">
                  <c:v>8384</c:v>
                </c:pt>
                <c:pt idx="8385">
                  <c:v>8385</c:v>
                </c:pt>
                <c:pt idx="8386">
                  <c:v>8386</c:v>
                </c:pt>
                <c:pt idx="8387">
                  <c:v>8387</c:v>
                </c:pt>
                <c:pt idx="8388">
                  <c:v>8388</c:v>
                </c:pt>
                <c:pt idx="8389">
                  <c:v>8389</c:v>
                </c:pt>
                <c:pt idx="8390">
                  <c:v>8390</c:v>
                </c:pt>
                <c:pt idx="8391">
                  <c:v>8391</c:v>
                </c:pt>
                <c:pt idx="8392">
                  <c:v>8392</c:v>
                </c:pt>
                <c:pt idx="8393">
                  <c:v>8393</c:v>
                </c:pt>
                <c:pt idx="8394">
                  <c:v>8394</c:v>
                </c:pt>
                <c:pt idx="8395">
                  <c:v>8395</c:v>
                </c:pt>
                <c:pt idx="8396">
                  <c:v>8396</c:v>
                </c:pt>
                <c:pt idx="8397">
                  <c:v>8397</c:v>
                </c:pt>
                <c:pt idx="8398">
                  <c:v>8398</c:v>
                </c:pt>
                <c:pt idx="8399">
                  <c:v>8399</c:v>
                </c:pt>
                <c:pt idx="8400">
                  <c:v>8400</c:v>
                </c:pt>
                <c:pt idx="8401">
                  <c:v>8401</c:v>
                </c:pt>
                <c:pt idx="8402">
                  <c:v>8402</c:v>
                </c:pt>
                <c:pt idx="8403">
                  <c:v>8403</c:v>
                </c:pt>
                <c:pt idx="8404">
                  <c:v>8404</c:v>
                </c:pt>
                <c:pt idx="8405">
                  <c:v>8405</c:v>
                </c:pt>
                <c:pt idx="8406">
                  <c:v>8406</c:v>
                </c:pt>
                <c:pt idx="8407">
                  <c:v>8407</c:v>
                </c:pt>
                <c:pt idx="8408">
                  <c:v>8408</c:v>
                </c:pt>
                <c:pt idx="8409">
                  <c:v>8409</c:v>
                </c:pt>
                <c:pt idx="8410">
                  <c:v>8410</c:v>
                </c:pt>
                <c:pt idx="8411">
                  <c:v>8411</c:v>
                </c:pt>
                <c:pt idx="8412">
                  <c:v>8412</c:v>
                </c:pt>
                <c:pt idx="8413">
                  <c:v>8413</c:v>
                </c:pt>
                <c:pt idx="8414">
                  <c:v>8414</c:v>
                </c:pt>
                <c:pt idx="8415">
                  <c:v>8415</c:v>
                </c:pt>
                <c:pt idx="8416">
                  <c:v>8416</c:v>
                </c:pt>
                <c:pt idx="8417">
                  <c:v>8417</c:v>
                </c:pt>
                <c:pt idx="8418">
                  <c:v>8418</c:v>
                </c:pt>
                <c:pt idx="8419">
                  <c:v>8419</c:v>
                </c:pt>
                <c:pt idx="8420">
                  <c:v>8420</c:v>
                </c:pt>
                <c:pt idx="8421">
                  <c:v>8421</c:v>
                </c:pt>
                <c:pt idx="8422">
                  <c:v>8422</c:v>
                </c:pt>
                <c:pt idx="8423">
                  <c:v>8423</c:v>
                </c:pt>
                <c:pt idx="8424">
                  <c:v>8424</c:v>
                </c:pt>
                <c:pt idx="8425">
                  <c:v>8425</c:v>
                </c:pt>
                <c:pt idx="8426">
                  <c:v>8426</c:v>
                </c:pt>
                <c:pt idx="8427">
                  <c:v>8427</c:v>
                </c:pt>
                <c:pt idx="8428">
                  <c:v>8428</c:v>
                </c:pt>
                <c:pt idx="8429">
                  <c:v>8429</c:v>
                </c:pt>
                <c:pt idx="8430">
                  <c:v>8430</c:v>
                </c:pt>
                <c:pt idx="8431">
                  <c:v>8431</c:v>
                </c:pt>
                <c:pt idx="8432">
                  <c:v>8432</c:v>
                </c:pt>
                <c:pt idx="8433">
                  <c:v>8433</c:v>
                </c:pt>
                <c:pt idx="8434">
                  <c:v>8434</c:v>
                </c:pt>
                <c:pt idx="8435">
                  <c:v>8435</c:v>
                </c:pt>
                <c:pt idx="8436">
                  <c:v>8436</c:v>
                </c:pt>
                <c:pt idx="8437">
                  <c:v>8437</c:v>
                </c:pt>
                <c:pt idx="8438">
                  <c:v>8438</c:v>
                </c:pt>
                <c:pt idx="8439">
                  <c:v>8439</c:v>
                </c:pt>
                <c:pt idx="8440">
                  <c:v>8440</c:v>
                </c:pt>
                <c:pt idx="8441">
                  <c:v>8441</c:v>
                </c:pt>
                <c:pt idx="8442">
                  <c:v>8442</c:v>
                </c:pt>
                <c:pt idx="8443">
                  <c:v>8443</c:v>
                </c:pt>
                <c:pt idx="8444">
                  <c:v>8444</c:v>
                </c:pt>
                <c:pt idx="8445">
                  <c:v>8445</c:v>
                </c:pt>
                <c:pt idx="8446">
                  <c:v>8446</c:v>
                </c:pt>
                <c:pt idx="8447">
                  <c:v>8447</c:v>
                </c:pt>
                <c:pt idx="8448">
                  <c:v>8448</c:v>
                </c:pt>
                <c:pt idx="8449">
                  <c:v>8449</c:v>
                </c:pt>
                <c:pt idx="8450">
                  <c:v>8450</c:v>
                </c:pt>
                <c:pt idx="8451">
                  <c:v>8451</c:v>
                </c:pt>
                <c:pt idx="8452">
                  <c:v>8452</c:v>
                </c:pt>
                <c:pt idx="8453">
                  <c:v>8453</c:v>
                </c:pt>
                <c:pt idx="8454">
                  <c:v>8454</c:v>
                </c:pt>
                <c:pt idx="8455">
                  <c:v>8455</c:v>
                </c:pt>
                <c:pt idx="8456">
                  <c:v>8456</c:v>
                </c:pt>
                <c:pt idx="8457">
                  <c:v>8457</c:v>
                </c:pt>
                <c:pt idx="8458">
                  <c:v>8458</c:v>
                </c:pt>
                <c:pt idx="8459">
                  <c:v>8459</c:v>
                </c:pt>
                <c:pt idx="8460">
                  <c:v>8460</c:v>
                </c:pt>
                <c:pt idx="8461">
                  <c:v>8461</c:v>
                </c:pt>
                <c:pt idx="8462">
                  <c:v>8462</c:v>
                </c:pt>
                <c:pt idx="8463">
                  <c:v>8463</c:v>
                </c:pt>
                <c:pt idx="8464">
                  <c:v>8464</c:v>
                </c:pt>
                <c:pt idx="8465">
                  <c:v>8465</c:v>
                </c:pt>
                <c:pt idx="8466">
                  <c:v>8466</c:v>
                </c:pt>
                <c:pt idx="8467">
                  <c:v>8467</c:v>
                </c:pt>
                <c:pt idx="8468">
                  <c:v>8468</c:v>
                </c:pt>
                <c:pt idx="8469">
                  <c:v>8469</c:v>
                </c:pt>
                <c:pt idx="8470">
                  <c:v>8470</c:v>
                </c:pt>
                <c:pt idx="8471">
                  <c:v>8471</c:v>
                </c:pt>
                <c:pt idx="8472">
                  <c:v>8472</c:v>
                </c:pt>
                <c:pt idx="8473">
                  <c:v>8473</c:v>
                </c:pt>
                <c:pt idx="8474">
                  <c:v>8474</c:v>
                </c:pt>
                <c:pt idx="8475">
                  <c:v>8475</c:v>
                </c:pt>
                <c:pt idx="8476">
                  <c:v>8476</c:v>
                </c:pt>
                <c:pt idx="8477">
                  <c:v>8477</c:v>
                </c:pt>
                <c:pt idx="8478">
                  <c:v>8478</c:v>
                </c:pt>
                <c:pt idx="8479">
                  <c:v>8479</c:v>
                </c:pt>
                <c:pt idx="8480">
                  <c:v>8480</c:v>
                </c:pt>
                <c:pt idx="8481">
                  <c:v>8481</c:v>
                </c:pt>
                <c:pt idx="8482">
                  <c:v>8482</c:v>
                </c:pt>
                <c:pt idx="8483">
                  <c:v>8483</c:v>
                </c:pt>
                <c:pt idx="8484">
                  <c:v>8484</c:v>
                </c:pt>
                <c:pt idx="8485">
                  <c:v>8485</c:v>
                </c:pt>
                <c:pt idx="8486">
                  <c:v>8486</c:v>
                </c:pt>
                <c:pt idx="8487">
                  <c:v>8487</c:v>
                </c:pt>
                <c:pt idx="8488">
                  <c:v>8488</c:v>
                </c:pt>
                <c:pt idx="8489">
                  <c:v>8489</c:v>
                </c:pt>
                <c:pt idx="8490">
                  <c:v>8490</c:v>
                </c:pt>
                <c:pt idx="8491">
                  <c:v>8491</c:v>
                </c:pt>
                <c:pt idx="8492">
                  <c:v>8492</c:v>
                </c:pt>
                <c:pt idx="8493">
                  <c:v>8493</c:v>
                </c:pt>
                <c:pt idx="8494">
                  <c:v>8494</c:v>
                </c:pt>
                <c:pt idx="8495">
                  <c:v>8495</c:v>
                </c:pt>
                <c:pt idx="8496">
                  <c:v>8496</c:v>
                </c:pt>
                <c:pt idx="8497">
                  <c:v>8497</c:v>
                </c:pt>
                <c:pt idx="8498">
                  <c:v>8498</c:v>
                </c:pt>
                <c:pt idx="8499">
                  <c:v>8499</c:v>
                </c:pt>
                <c:pt idx="8500">
                  <c:v>8500</c:v>
                </c:pt>
                <c:pt idx="8501">
                  <c:v>8501</c:v>
                </c:pt>
                <c:pt idx="8502">
                  <c:v>8502</c:v>
                </c:pt>
                <c:pt idx="8503">
                  <c:v>8503</c:v>
                </c:pt>
                <c:pt idx="8504">
                  <c:v>8504</c:v>
                </c:pt>
                <c:pt idx="8505">
                  <c:v>8505</c:v>
                </c:pt>
                <c:pt idx="8506">
                  <c:v>8506</c:v>
                </c:pt>
                <c:pt idx="8507">
                  <c:v>8507</c:v>
                </c:pt>
                <c:pt idx="8508">
                  <c:v>8508</c:v>
                </c:pt>
                <c:pt idx="8509">
                  <c:v>8509</c:v>
                </c:pt>
                <c:pt idx="8510">
                  <c:v>8510</c:v>
                </c:pt>
                <c:pt idx="8511">
                  <c:v>8511</c:v>
                </c:pt>
                <c:pt idx="8512">
                  <c:v>8512</c:v>
                </c:pt>
                <c:pt idx="8513">
                  <c:v>8513</c:v>
                </c:pt>
                <c:pt idx="8514">
                  <c:v>8514</c:v>
                </c:pt>
                <c:pt idx="8515">
                  <c:v>8515</c:v>
                </c:pt>
                <c:pt idx="8516">
                  <c:v>8516</c:v>
                </c:pt>
                <c:pt idx="8517">
                  <c:v>8517</c:v>
                </c:pt>
                <c:pt idx="8518">
                  <c:v>8518</c:v>
                </c:pt>
                <c:pt idx="8519">
                  <c:v>8519</c:v>
                </c:pt>
                <c:pt idx="8520">
                  <c:v>8520</c:v>
                </c:pt>
                <c:pt idx="8521">
                  <c:v>8521</c:v>
                </c:pt>
                <c:pt idx="8522">
                  <c:v>8522</c:v>
                </c:pt>
                <c:pt idx="8523">
                  <c:v>8523</c:v>
                </c:pt>
                <c:pt idx="8524">
                  <c:v>8524</c:v>
                </c:pt>
                <c:pt idx="8525">
                  <c:v>8525</c:v>
                </c:pt>
                <c:pt idx="8526">
                  <c:v>8526</c:v>
                </c:pt>
                <c:pt idx="8527">
                  <c:v>8527</c:v>
                </c:pt>
                <c:pt idx="8528">
                  <c:v>8528</c:v>
                </c:pt>
                <c:pt idx="8529">
                  <c:v>8529</c:v>
                </c:pt>
                <c:pt idx="8530">
                  <c:v>8530</c:v>
                </c:pt>
                <c:pt idx="8531">
                  <c:v>8531</c:v>
                </c:pt>
                <c:pt idx="8532">
                  <c:v>8532</c:v>
                </c:pt>
                <c:pt idx="8533">
                  <c:v>8533</c:v>
                </c:pt>
                <c:pt idx="8534">
                  <c:v>8534</c:v>
                </c:pt>
                <c:pt idx="8535">
                  <c:v>8535</c:v>
                </c:pt>
                <c:pt idx="8536">
                  <c:v>8536</c:v>
                </c:pt>
                <c:pt idx="8537">
                  <c:v>8537</c:v>
                </c:pt>
                <c:pt idx="8538">
                  <c:v>8538</c:v>
                </c:pt>
                <c:pt idx="8539">
                  <c:v>8539</c:v>
                </c:pt>
                <c:pt idx="8540">
                  <c:v>8540</c:v>
                </c:pt>
                <c:pt idx="8541">
                  <c:v>8541</c:v>
                </c:pt>
                <c:pt idx="8542">
                  <c:v>8542</c:v>
                </c:pt>
                <c:pt idx="8543">
                  <c:v>8543</c:v>
                </c:pt>
                <c:pt idx="8544">
                  <c:v>8544</c:v>
                </c:pt>
                <c:pt idx="8545">
                  <c:v>8545</c:v>
                </c:pt>
                <c:pt idx="8546">
                  <c:v>8546</c:v>
                </c:pt>
                <c:pt idx="8547">
                  <c:v>8547</c:v>
                </c:pt>
                <c:pt idx="8548">
                  <c:v>8548</c:v>
                </c:pt>
                <c:pt idx="8549">
                  <c:v>8549</c:v>
                </c:pt>
                <c:pt idx="8550">
                  <c:v>8550</c:v>
                </c:pt>
                <c:pt idx="8551">
                  <c:v>8551</c:v>
                </c:pt>
                <c:pt idx="8552">
                  <c:v>8552</c:v>
                </c:pt>
                <c:pt idx="8553">
                  <c:v>8553</c:v>
                </c:pt>
                <c:pt idx="8554">
                  <c:v>8554</c:v>
                </c:pt>
                <c:pt idx="8555">
                  <c:v>8555</c:v>
                </c:pt>
                <c:pt idx="8556">
                  <c:v>8556</c:v>
                </c:pt>
                <c:pt idx="8557">
                  <c:v>8557</c:v>
                </c:pt>
                <c:pt idx="8558">
                  <c:v>8558</c:v>
                </c:pt>
                <c:pt idx="8559">
                  <c:v>8559</c:v>
                </c:pt>
                <c:pt idx="8560">
                  <c:v>8560</c:v>
                </c:pt>
                <c:pt idx="8561">
                  <c:v>8561</c:v>
                </c:pt>
                <c:pt idx="8562">
                  <c:v>8562</c:v>
                </c:pt>
                <c:pt idx="8563">
                  <c:v>8563</c:v>
                </c:pt>
                <c:pt idx="8564">
                  <c:v>8564</c:v>
                </c:pt>
                <c:pt idx="8565">
                  <c:v>8565</c:v>
                </c:pt>
                <c:pt idx="8566">
                  <c:v>8566</c:v>
                </c:pt>
                <c:pt idx="8567">
                  <c:v>8567</c:v>
                </c:pt>
                <c:pt idx="8568">
                  <c:v>8568</c:v>
                </c:pt>
                <c:pt idx="8569">
                  <c:v>8569</c:v>
                </c:pt>
                <c:pt idx="8570">
                  <c:v>8570</c:v>
                </c:pt>
                <c:pt idx="8571">
                  <c:v>8571</c:v>
                </c:pt>
                <c:pt idx="8572">
                  <c:v>8572</c:v>
                </c:pt>
                <c:pt idx="8573">
                  <c:v>8573</c:v>
                </c:pt>
                <c:pt idx="8574">
                  <c:v>8574</c:v>
                </c:pt>
                <c:pt idx="8575">
                  <c:v>8575</c:v>
                </c:pt>
                <c:pt idx="8576">
                  <c:v>8576</c:v>
                </c:pt>
                <c:pt idx="8577">
                  <c:v>8577</c:v>
                </c:pt>
                <c:pt idx="8578">
                  <c:v>8578</c:v>
                </c:pt>
                <c:pt idx="8579">
                  <c:v>8579</c:v>
                </c:pt>
                <c:pt idx="8580">
                  <c:v>8580</c:v>
                </c:pt>
                <c:pt idx="8581">
                  <c:v>8581</c:v>
                </c:pt>
                <c:pt idx="8582">
                  <c:v>8582</c:v>
                </c:pt>
                <c:pt idx="8583">
                  <c:v>8583</c:v>
                </c:pt>
                <c:pt idx="8584">
                  <c:v>8584</c:v>
                </c:pt>
                <c:pt idx="8585">
                  <c:v>8585</c:v>
                </c:pt>
                <c:pt idx="8586">
                  <c:v>8586</c:v>
                </c:pt>
                <c:pt idx="8587">
                  <c:v>8587</c:v>
                </c:pt>
                <c:pt idx="8588">
                  <c:v>8588</c:v>
                </c:pt>
                <c:pt idx="8589">
                  <c:v>8589</c:v>
                </c:pt>
                <c:pt idx="8590">
                  <c:v>8590</c:v>
                </c:pt>
                <c:pt idx="8591">
                  <c:v>8591</c:v>
                </c:pt>
                <c:pt idx="8592">
                  <c:v>8592</c:v>
                </c:pt>
                <c:pt idx="8593">
                  <c:v>8593</c:v>
                </c:pt>
                <c:pt idx="8594">
                  <c:v>8594</c:v>
                </c:pt>
                <c:pt idx="8595">
                  <c:v>8595</c:v>
                </c:pt>
                <c:pt idx="8596">
                  <c:v>8596</c:v>
                </c:pt>
                <c:pt idx="8597">
                  <c:v>8597</c:v>
                </c:pt>
                <c:pt idx="8598">
                  <c:v>8598</c:v>
                </c:pt>
                <c:pt idx="8599">
                  <c:v>8599</c:v>
                </c:pt>
                <c:pt idx="8600">
                  <c:v>8600</c:v>
                </c:pt>
                <c:pt idx="8601">
                  <c:v>8601</c:v>
                </c:pt>
                <c:pt idx="8602">
                  <c:v>8602</c:v>
                </c:pt>
                <c:pt idx="8603">
                  <c:v>8603</c:v>
                </c:pt>
                <c:pt idx="8604">
                  <c:v>8604</c:v>
                </c:pt>
                <c:pt idx="8605">
                  <c:v>8605</c:v>
                </c:pt>
                <c:pt idx="8606">
                  <c:v>8606</c:v>
                </c:pt>
                <c:pt idx="8607">
                  <c:v>8607</c:v>
                </c:pt>
                <c:pt idx="8608">
                  <c:v>8608</c:v>
                </c:pt>
                <c:pt idx="8609">
                  <c:v>8609</c:v>
                </c:pt>
                <c:pt idx="8610">
                  <c:v>8610</c:v>
                </c:pt>
                <c:pt idx="8611">
                  <c:v>8611</c:v>
                </c:pt>
                <c:pt idx="8612">
                  <c:v>8612</c:v>
                </c:pt>
                <c:pt idx="8613">
                  <c:v>8613</c:v>
                </c:pt>
                <c:pt idx="8614">
                  <c:v>8614</c:v>
                </c:pt>
                <c:pt idx="8615">
                  <c:v>8615</c:v>
                </c:pt>
                <c:pt idx="8616">
                  <c:v>8616</c:v>
                </c:pt>
                <c:pt idx="8617">
                  <c:v>8617</c:v>
                </c:pt>
                <c:pt idx="8618">
                  <c:v>8618</c:v>
                </c:pt>
                <c:pt idx="8619">
                  <c:v>8619</c:v>
                </c:pt>
                <c:pt idx="8620">
                  <c:v>8620</c:v>
                </c:pt>
                <c:pt idx="8621">
                  <c:v>8621</c:v>
                </c:pt>
                <c:pt idx="8622">
                  <c:v>8622</c:v>
                </c:pt>
                <c:pt idx="8623">
                  <c:v>8623</c:v>
                </c:pt>
                <c:pt idx="8624">
                  <c:v>8624</c:v>
                </c:pt>
                <c:pt idx="8625">
                  <c:v>8625</c:v>
                </c:pt>
                <c:pt idx="8626">
                  <c:v>8626</c:v>
                </c:pt>
                <c:pt idx="8627">
                  <c:v>8627</c:v>
                </c:pt>
                <c:pt idx="8628">
                  <c:v>8628</c:v>
                </c:pt>
                <c:pt idx="8629">
                  <c:v>8629</c:v>
                </c:pt>
                <c:pt idx="8630">
                  <c:v>8630</c:v>
                </c:pt>
                <c:pt idx="8631">
                  <c:v>8631</c:v>
                </c:pt>
                <c:pt idx="8632">
                  <c:v>8632</c:v>
                </c:pt>
                <c:pt idx="8633">
                  <c:v>8633</c:v>
                </c:pt>
                <c:pt idx="8634">
                  <c:v>8634</c:v>
                </c:pt>
                <c:pt idx="8635">
                  <c:v>8635</c:v>
                </c:pt>
                <c:pt idx="8636">
                  <c:v>8636</c:v>
                </c:pt>
                <c:pt idx="8637">
                  <c:v>8637</c:v>
                </c:pt>
                <c:pt idx="8638">
                  <c:v>8638</c:v>
                </c:pt>
                <c:pt idx="8639">
                  <c:v>8639</c:v>
                </c:pt>
                <c:pt idx="8640">
                  <c:v>8640</c:v>
                </c:pt>
                <c:pt idx="8641">
                  <c:v>8641</c:v>
                </c:pt>
                <c:pt idx="8642">
                  <c:v>8642</c:v>
                </c:pt>
                <c:pt idx="8643">
                  <c:v>8643</c:v>
                </c:pt>
                <c:pt idx="8644">
                  <c:v>8644</c:v>
                </c:pt>
                <c:pt idx="8645">
                  <c:v>8645</c:v>
                </c:pt>
                <c:pt idx="8646">
                  <c:v>8646</c:v>
                </c:pt>
                <c:pt idx="8647">
                  <c:v>8647</c:v>
                </c:pt>
                <c:pt idx="8648">
                  <c:v>8648</c:v>
                </c:pt>
                <c:pt idx="8649">
                  <c:v>8649</c:v>
                </c:pt>
                <c:pt idx="8650">
                  <c:v>8650</c:v>
                </c:pt>
                <c:pt idx="8651">
                  <c:v>8651</c:v>
                </c:pt>
                <c:pt idx="8652">
                  <c:v>8652</c:v>
                </c:pt>
                <c:pt idx="8653">
                  <c:v>8653</c:v>
                </c:pt>
                <c:pt idx="8654">
                  <c:v>8654</c:v>
                </c:pt>
                <c:pt idx="8655">
                  <c:v>8655</c:v>
                </c:pt>
                <c:pt idx="8656">
                  <c:v>8656</c:v>
                </c:pt>
                <c:pt idx="8657">
                  <c:v>8657</c:v>
                </c:pt>
                <c:pt idx="8658">
                  <c:v>8658</c:v>
                </c:pt>
                <c:pt idx="8659">
                  <c:v>8659</c:v>
                </c:pt>
                <c:pt idx="8660">
                  <c:v>8660</c:v>
                </c:pt>
                <c:pt idx="8661">
                  <c:v>8661</c:v>
                </c:pt>
                <c:pt idx="8662">
                  <c:v>8662</c:v>
                </c:pt>
                <c:pt idx="8663">
                  <c:v>8663</c:v>
                </c:pt>
                <c:pt idx="8664">
                  <c:v>8664</c:v>
                </c:pt>
                <c:pt idx="8665">
                  <c:v>8665</c:v>
                </c:pt>
                <c:pt idx="8666">
                  <c:v>8666</c:v>
                </c:pt>
                <c:pt idx="8667">
                  <c:v>8667</c:v>
                </c:pt>
                <c:pt idx="8668">
                  <c:v>8668</c:v>
                </c:pt>
                <c:pt idx="8669">
                  <c:v>8669</c:v>
                </c:pt>
                <c:pt idx="8670">
                  <c:v>8670</c:v>
                </c:pt>
                <c:pt idx="8671">
                  <c:v>8671</c:v>
                </c:pt>
                <c:pt idx="8672">
                  <c:v>8672</c:v>
                </c:pt>
                <c:pt idx="8673">
                  <c:v>8673</c:v>
                </c:pt>
                <c:pt idx="8674">
                  <c:v>8674</c:v>
                </c:pt>
                <c:pt idx="8675">
                  <c:v>8675</c:v>
                </c:pt>
                <c:pt idx="8676">
                  <c:v>8676</c:v>
                </c:pt>
                <c:pt idx="8677">
                  <c:v>8677</c:v>
                </c:pt>
                <c:pt idx="8678">
                  <c:v>8678</c:v>
                </c:pt>
                <c:pt idx="8679">
                  <c:v>8679</c:v>
                </c:pt>
                <c:pt idx="8680">
                  <c:v>8680</c:v>
                </c:pt>
                <c:pt idx="8681">
                  <c:v>8681</c:v>
                </c:pt>
                <c:pt idx="8682">
                  <c:v>8682</c:v>
                </c:pt>
                <c:pt idx="8683">
                  <c:v>8683</c:v>
                </c:pt>
                <c:pt idx="8684">
                  <c:v>8684</c:v>
                </c:pt>
                <c:pt idx="8685">
                  <c:v>8685</c:v>
                </c:pt>
                <c:pt idx="8686">
                  <c:v>8686</c:v>
                </c:pt>
                <c:pt idx="8687">
                  <c:v>8687</c:v>
                </c:pt>
                <c:pt idx="8688">
                  <c:v>8688</c:v>
                </c:pt>
                <c:pt idx="8689">
                  <c:v>8689</c:v>
                </c:pt>
                <c:pt idx="8690">
                  <c:v>8690</c:v>
                </c:pt>
                <c:pt idx="8691">
                  <c:v>8691</c:v>
                </c:pt>
                <c:pt idx="8692">
                  <c:v>8692</c:v>
                </c:pt>
                <c:pt idx="8693">
                  <c:v>8693</c:v>
                </c:pt>
                <c:pt idx="8694">
                  <c:v>8694</c:v>
                </c:pt>
                <c:pt idx="8695">
                  <c:v>8695</c:v>
                </c:pt>
                <c:pt idx="8696">
                  <c:v>8696</c:v>
                </c:pt>
                <c:pt idx="8697">
                  <c:v>8697</c:v>
                </c:pt>
                <c:pt idx="8698">
                  <c:v>8698</c:v>
                </c:pt>
                <c:pt idx="8699">
                  <c:v>8699</c:v>
                </c:pt>
                <c:pt idx="8700">
                  <c:v>8700</c:v>
                </c:pt>
                <c:pt idx="8701">
                  <c:v>8701</c:v>
                </c:pt>
                <c:pt idx="8702">
                  <c:v>8702</c:v>
                </c:pt>
                <c:pt idx="8703">
                  <c:v>8703</c:v>
                </c:pt>
                <c:pt idx="8704">
                  <c:v>8704</c:v>
                </c:pt>
                <c:pt idx="8705">
                  <c:v>8705</c:v>
                </c:pt>
                <c:pt idx="8706">
                  <c:v>8706</c:v>
                </c:pt>
                <c:pt idx="8707">
                  <c:v>8707</c:v>
                </c:pt>
                <c:pt idx="8708">
                  <c:v>8708</c:v>
                </c:pt>
                <c:pt idx="8709">
                  <c:v>8709</c:v>
                </c:pt>
                <c:pt idx="8710">
                  <c:v>8710</c:v>
                </c:pt>
                <c:pt idx="8711">
                  <c:v>8711</c:v>
                </c:pt>
                <c:pt idx="8712">
                  <c:v>8712</c:v>
                </c:pt>
                <c:pt idx="8713">
                  <c:v>8713</c:v>
                </c:pt>
                <c:pt idx="8714">
                  <c:v>8714</c:v>
                </c:pt>
                <c:pt idx="8715">
                  <c:v>8715</c:v>
                </c:pt>
                <c:pt idx="8716">
                  <c:v>8716</c:v>
                </c:pt>
                <c:pt idx="8717">
                  <c:v>8717</c:v>
                </c:pt>
                <c:pt idx="8718">
                  <c:v>8718</c:v>
                </c:pt>
                <c:pt idx="8719">
                  <c:v>8719</c:v>
                </c:pt>
                <c:pt idx="8720">
                  <c:v>8720</c:v>
                </c:pt>
                <c:pt idx="8721">
                  <c:v>8721</c:v>
                </c:pt>
                <c:pt idx="8722">
                  <c:v>8722</c:v>
                </c:pt>
                <c:pt idx="8723">
                  <c:v>8723</c:v>
                </c:pt>
                <c:pt idx="8724">
                  <c:v>8724</c:v>
                </c:pt>
                <c:pt idx="8725">
                  <c:v>8725</c:v>
                </c:pt>
                <c:pt idx="8726">
                  <c:v>8726</c:v>
                </c:pt>
                <c:pt idx="8727">
                  <c:v>8727</c:v>
                </c:pt>
                <c:pt idx="8728">
                  <c:v>8728</c:v>
                </c:pt>
                <c:pt idx="8729">
                  <c:v>8729</c:v>
                </c:pt>
                <c:pt idx="8730">
                  <c:v>8730</c:v>
                </c:pt>
                <c:pt idx="8731">
                  <c:v>8731</c:v>
                </c:pt>
                <c:pt idx="8732">
                  <c:v>8732</c:v>
                </c:pt>
                <c:pt idx="8733">
                  <c:v>8733</c:v>
                </c:pt>
                <c:pt idx="8734">
                  <c:v>8734</c:v>
                </c:pt>
                <c:pt idx="8735">
                  <c:v>8735</c:v>
                </c:pt>
                <c:pt idx="8736">
                  <c:v>8736</c:v>
                </c:pt>
                <c:pt idx="8737">
                  <c:v>8737</c:v>
                </c:pt>
                <c:pt idx="8738">
                  <c:v>8738</c:v>
                </c:pt>
                <c:pt idx="8739">
                  <c:v>8739</c:v>
                </c:pt>
                <c:pt idx="8740">
                  <c:v>8740</c:v>
                </c:pt>
                <c:pt idx="8741">
                  <c:v>8741</c:v>
                </c:pt>
                <c:pt idx="8742">
                  <c:v>8742</c:v>
                </c:pt>
                <c:pt idx="8743">
                  <c:v>8743</c:v>
                </c:pt>
                <c:pt idx="8744">
                  <c:v>8744</c:v>
                </c:pt>
                <c:pt idx="8745">
                  <c:v>8745</c:v>
                </c:pt>
                <c:pt idx="8746">
                  <c:v>8746</c:v>
                </c:pt>
                <c:pt idx="8747">
                  <c:v>8747</c:v>
                </c:pt>
                <c:pt idx="8748">
                  <c:v>8748</c:v>
                </c:pt>
                <c:pt idx="8749">
                  <c:v>8749</c:v>
                </c:pt>
                <c:pt idx="8750">
                  <c:v>8750</c:v>
                </c:pt>
                <c:pt idx="8751">
                  <c:v>8751</c:v>
                </c:pt>
                <c:pt idx="8752">
                  <c:v>8752</c:v>
                </c:pt>
                <c:pt idx="8753">
                  <c:v>8753</c:v>
                </c:pt>
                <c:pt idx="8754">
                  <c:v>8754</c:v>
                </c:pt>
                <c:pt idx="8755">
                  <c:v>8755</c:v>
                </c:pt>
                <c:pt idx="8756">
                  <c:v>8756</c:v>
                </c:pt>
                <c:pt idx="8757">
                  <c:v>8757</c:v>
                </c:pt>
                <c:pt idx="8758">
                  <c:v>8758</c:v>
                </c:pt>
                <c:pt idx="8759">
                  <c:v>8759</c:v>
                </c:pt>
                <c:pt idx="8760">
                  <c:v>8760</c:v>
                </c:pt>
                <c:pt idx="8761">
                  <c:v>8761</c:v>
                </c:pt>
                <c:pt idx="8762">
                  <c:v>8762</c:v>
                </c:pt>
                <c:pt idx="8763">
                  <c:v>8763</c:v>
                </c:pt>
                <c:pt idx="8764">
                  <c:v>8764</c:v>
                </c:pt>
                <c:pt idx="8765">
                  <c:v>8765</c:v>
                </c:pt>
                <c:pt idx="8766">
                  <c:v>8766</c:v>
                </c:pt>
                <c:pt idx="8767">
                  <c:v>8767</c:v>
                </c:pt>
                <c:pt idx="8768">
                  <c:v>8768</c:v>
                </c:pt>
                <c:pt idx="8769">
                  <c:v>8769</c:v>
                </c:pt>
                <c:pt idx="8770">
                  <c:v>8770</c:v>
                </c:pt>
                <c:pt idx="8771">
                  <c:v>8771</c:v>
                </c:pt>
                <c:pt idx="8772">
                  <c:v>8772</c:v>
                </c:pt>
                <c:pt idx="8773">
                  <c:v>8773</c:v>
                </c:pt>
                <c:pt idx="8774">
                  <c:v>8774</c:v>
                </c:pt>
                <c:pt idx="8775">
                  <c:v>8775</c:v>
                </c:pt>
                <c:pt idx="8776">
                  <c:v>8776</c:v>
                </c:pt>
                <c:pt idx="8777">
                  <c:v>8777</c:v>
                </c:pt>
                <c:pt idx="8778">
                  <c:v>8778</c:v>
                </c:pt>
                <c:pt idx="8779">
                  <c:v>8779</c:v>
                </c:pt>
                <c:pt idx="8780">
                  <c:v>8780</c:v>
                </c:pt>
                <c:pt idx="8781">
                  <c:v>8781</c:v>
                </c:pt>
                <c:pt idx="8782">
                  <c:v>8782</c:v>
                </c:pt>
                <c:pt idx="8783">
                  <c:v>8783</c:v>
                </c:pt>
                <c:pt idx="8784">
                  <c:v>8784</c:v>
                </c:pt>
                <c:pt idx="8785">
                  <c:v>8785</c:v>
                </c:pt>
                <c:pt idx="8786">
                  <c:v>8786</c:v>
                </c:pt>
                <c:pt idx="8787">
                  <c:v>8787</c:v>
                </c:pt>
                <c:pt idx="8788">
                  <c:v>8788</c:v>
                </c:pt>
                <c:pt idx="8789">
                  <c:v>8789</c:v>
                </c:pt>
                <c:pt idx="8790">
                  <c:v>8790</c:v>
                </c:pt>
                <c:pt idx="8791">
                  <c:v>8791</c:v>
                </c:pt>
                <c:pt idx="8792">
                  <c:v>8792</c:v>
                </c:pt>
                <c:pt idx="8793">
                  <c:v>8793</c:v>
                </c:pt>
                <c:pt idx="8794">
                  <c:v>8794</c:v>
                </c:pt>
                <c:pt idx="8795">
                  <c:v>8795</c:v>
                </c:pt>
                <c:pt idx="8796">
                  <c:v>8796</c:v>
                </c:pt>
                <c:pt idx="8797">
                  <c:v>8797</c:v>
                </c:pt>
                <c:pt idx="8798">
                  <c:v>8798</c:v>
                </c:pt>
                <c:pt idx="8799">
                  <c:v>8799</c:v>
                </c:pt>
                <c:pt idx="8800">
                  <c:v>8800</c:v>
                </c:pt>
                <c:pt idx="8801">
                  <c:v>8801</c:v>
                </c:pt>
                <c:pt idx="8802">
                  <c:v>8802</c:v>
                </c:pt>
                <c:pt idx="8803">
                  <c:v>8803</c:v>
                </c:pt>
                <c:pt idx="8804">
                  <c:v>8804</c:v>
                </c:pt>
                <c:pt idx="8805">
                  <c:v>8805</c:v>
                </c:pt>
                <c:pt idx="8806">
                  <c:v>8806</c:v>
                </c:pt>
                <c:pt idx="8807">
                  <c:v>8807</c:v>
                </c:pt>
                <c:pt idx="8808">
                  <c:v>8808</c:v>
                </c:pt>
                <c:pt idx="8809">
                  <c:v>8809</c:v>
                </c:pt>
                <c:pt idx="8810">
                  <c:v>8810</c:v>
                </c:pt>
                <c:pt idx="8811">
                  <c:v>8811</c:v>
                </c:pt>
                <c:pt idx="8812">
                  <c:v>8812</c:v>
                </c:pt>
                <c:pt idx="8813">
                  <c:v>8813</c:v>
                </c:pt>
                <c:pt idx="8814">
                  <c:v>8814</c:v>
                </c:pt>
                <c:pt idx="8815">
                  <c:v>8815</c:v>
                </c:pt>
                <c:pt idx="8816">
                  <c:v>8816</c:v>
                </c:pt>
                <c:pt idx="8817">
                  <c:v>8817</c:v>
                </c:pt>
                <c:pt idx="8818">
                  <c:v>8818</c:v>
                </c:pt>
                <c:pt idx="8819">
                  <c:v>8819</c:v>
                </c:pt>
                <c:pt idx="8820">
                  <c:v>8820</c:v>
                </c:pt>
                <c:pt idx="8821">
                  <c:v>8821</c:v>
                </c:pt>
                <c:pt idx="8822">
                  <c:v>8822</c:v>
                </c:pt>
                <c:pt idx="8823">
                  <c:v>8823</c:v>
                </c:pt>
                <c:pt idx="8824">
                  <c:v>8824</c:v>
                </c:pt>
                <c:pt idx="8825">
                  <c:v>8825</c:v>
                </c:pt>
                <c:pt idx="8826">
                  <c:v>8826</c:v>
                </c:pt>
                <c:pt idx="8827">
                  <c:v>8827</c:v>
                </c:pt>
                <c:pt idx="8828">
                  <c:v>8828</c:v>
                </c:pt>
                <c:pt idx="8829">
                  <c:v>8829</c:v>
                </c:pt>
                <c:pt idx="8830">
                  <c:v>8830</c:v>
                </c:pt>
                <c:pt idx="8831">
                  <c:v>8831</c:v>
                </c:pt>
                <c:pt idx="8832">
                  <c:v>8832</c:v>
                </c:pt>
                <c:pt idx="8833">
                  <c:v>8833</c:v>
                </c:pt>
                <c:pt idx="8834">
                  <c:v>8834</c:v>
                </c:pt>
                <c:pt idx="8835">
                  <c:v>8835</c:v>
                </c:pt>
                <c:pt idx="8836">
                  <c:v>8836</c:v>
                </c:pt>
                <c:pt idx="8837">
                  <c:v>8837</c:v>
                </c:pt>
                <c:pt idx="8838">
                  <c:v>8838</c:v>
                </c:pt>
                <c:pt idx="8839">
                  <c:v>8839</c:v>
                </c:pt>
                <c:pt idx="8840">
                  <c:v>8840</c:v>
                </c:pt>
                <c:pt idx="8841">
                  <c:v>8841</c:v>
                </c:pt>
                <c:pt idx="8842">
                  <c:v>8842</c:v>
                </c:pt>
                <c:pt idx="8843">
                  <c:v>8843</c:v>
                </c:pt>
                <c:pt idx="8844">
                  <c:v>8844</c:v>
                </c:pt>
                <c:pt idx="8845">
                  <c:v>8845</c:v>
                </c:pt>
                <c:pt idx="8846">
                  <c:v>8846</c:v>
                </c:pt>
                <c:pt idx="8847">
                  <c:v>8847</c:v>
                </c:pt>
                <c:pt idx="8848">
                  <c:v>8848</c:v>
                </c:pt>
                <c:pt idx="8849">
                  <c:v>8849</c:v>
                </c:pt>
                <c:pt idx="8850">
                  <c:v>8850</c:v>
                </c:pt>
                <c:pt idx="8851">
                  <c:v>8851</c:v>
                </c:pt>
                <c:pt idx="8852">
                  <c:v>8852</c:v>
                </c:pt>
                <c:pt idx="8853">
                  <c:v>8853</c:v>
                </c:pt>
                <c:pt idx="8854">
                  <c:v>8854</c:v>
                </c:pt>
                <c:pt idx="8855">
                  <c:v>8855</c:v>
                </c:pt>
                <c:pt idx="8856">
                  <c:v>8856</c:v>
                </c:pt>
                <c:pt idx="8857">
                  <c:v>8857</c:v>
                </c:pt>
                <c:pt idx="8858">
                  <c:v>8858</c:v>
                </c:pt>
                <c:pt idx="8859">
                  <c:v>8859</c:v>
                </c:pt>
                <c:pt idx="8860">
                  <c:v>8860</c:v>
                </c:pt>
                <c:pt idx="8861">
                  <c:v>8861</c:v>
                </c:pt>
                <c:pt idx="8862">
                  <c:v>8862</c:v>
                </c:pt>
                <c:pt idx="8863">
                  <c:v>8863</c:v>
                </c:pt>
                <c:pt idx="8864">
                  <c:v>8864</c:v>
                </c:pt>
                <c:pt idx="8865">
                  <c:v>8865</c:v>
                </c:pt>
                <c:pt idx="8866">
                  <c:v>8866</c:v>
                </c:pt>
                <c:pt idx="8867">
                  <c:v>8867</c:v>
                </c:pt>
                <c:pt idx="8868">
                  <c:v>8868</c:v>
                </c:pt>
                <c:pt idx="8869">
                  <c:v>8869</c:v>
                </c:pt>
                <c:pt idx="8870">
                  <c:v>8870</c:v>
                </c:pt>
                <c:pt idx="8871">
                  <c:v>8871</c:v>
                </c:pt>
                <c:pt idx="8872">
                  <c:v>8872</c:v>
                </c:pt>
                <c:pt idx="8873">
                  <c:v>8873</c:v>
                </c:pt>
                <c:pt idx="8874">
                  <c:v>8874</c:v>
                </c:pt>
                <c:pt idx="8875">
                  <c:v>8875</c:v>
                </c:pt>
                <c:pt idx="8876">
                  <c:v>8876</c:v>
                </c:pt>
                <c:pt idx="8877">
                  <c:v>8877</c:v>
                </c:pt>
                <c:pt idx="8878">
                  <c:v>8878</c:v>
                </c:pt>
                <c:pt idx="8879">
                  <c:v>8879</c:v>
                </c:pt>
                <c:pt idx="8880">
                  <c:v>8880</c:v>
                </c:pt>
                <c:pt idx="8881">
                  <c:v>8881</c:v>
                </c:pt>
                <c:pt idx="8882">
                  <c:v>8882</c:v>
                </c:pt>
                <c:pt idx="8883">
                  <c:v>8883</c:v>
                </c:pt>
                <c:pt idx="8884">
                  <c:v>8884</c:v>
                </c:pt>
                <c:pt idx="8885">
                  <c:v>8885</c:v>
                </c:pt>
                <c:pt idx="8886">
                  <c:v>8886</c:v>
                </c:pt>
                <c:pt idx="8887">
                  <c:v>8887</c:v>
                </c:pt>
                <c:pt idx="8888">
                  <c:v>8888</c:v>
                </c:pt>
                <c:pt idx="8889">
                  <c:v>8889</c:v>
                </c:pt>
                <c:pt idx="8890">
                  <c:v>8890</c:v>
                </c:pt>
                <c:pt idx="8891">
                  <c:v>8891</c:v>
                </c:pt>
                <c:pt idx="8892">
                  <c:v>8892</c:v>
                </c:pt>
                <c:pt idx="8893">
                  <c:v>8893</c:v>
                </c:pt>
                <c:pt idx="8894">
                  <c:v>8894</c:v>
                </c:pt>
                <c:pt idx="8895">
                  <c:v>8895</c:v>
                </c:pt>
                <c:pt idx="8896">
                  <c:v>8896</c:v>
                </c:pt>
                <c:pt idx="8897">
                  <c:v>8897</c:v>
                </c:pt>
                <c:pt idx="8898">
                  <c:v>8898</c:v>
                </c:pt>
                <c:pt idx="8899">
                  <c:v>8899</c:v>
                </c:pt>
                <c:pt idx="8900">
                  <c:v>8900</c:v>
                </c:pt>
                <c:pt idx="8901">
                  <c:v>8901</c:v>
                </c:pt>
                <c:pt idx="8902">
                  <c:v>8902</c:v>
                </c:pt>
                <c:pt idx="8903">
                  <c:v>8903</c:v>
                </c:pt>
                <c:pt idx="8904">
                  <c:v>8904</c:v>
                </c:pt>
                <c:pt idx="8905">
                  <c:v>8905</c:v>
                </c:pt>
                <c:pt idx="8906">
                  <c:v>8906</c:v>
                </c:pt>
                <c:pt idx="8907">
                  <c:v>8907</c:v>
                </c:pt>
                <c:pt idx="8908">
                  <c:v>8908</c:v>
                </c:pt>
                <c:pt idx="8909">
                  <c:v>8909</c:v>
                </c:pt>
                <c:pt idx="8910">
                  <c:v>8910</c:v>
                </c:pt>
                <c:pt idx="8911">
                  <c:v>8911</c:v>
                </c:pt>
                <c:pt idx="8912">
                  <c:v>8912</c:v>
                </c:pt>
                <c:pt idx="8913">
                  <c:v>8913</c:v>
                </c:pt>
                <c:pt idx="8914">
                  <c:v>8914</c:v>
                </c:pt>
                <c:pt idx="8915">
                  <c:v>8915</c:v>
                </c:pt>
                <c:pt idx="8916">
                  <c:v>8916</c:v>
                </c:pt>
                <c:pt idx="8917">
                  <c:v>8917</c:v>
                </c:pt>
                <c:pt idx="8918">
                  <c:v>8918</c:v>
                </c:pt>
                <c:pt idx="8919">
                  <c:v>8919</c:v>
                </c:pt>
                <c:pt idx="8920">
                  <c:v>8920</c:v>
                </c:pt>
                <c:pt idx="8921">
                  <c:v>8921</c:v>
                </c:pt>
                <c:pt idx="8922">
                  <c:v>8922</c:v>
                </c:pt>
                <c:pt idx="8923">
                  <c:v>8923</c:v>
                </c:pt>
                <c:pt idx="8924">
                  <c:v>8924</c:v>
                </c:pt>
                <c:pt idx="8925">
                  <c:v>8925</c:v>
                </c:pt>
                <c:pt idx="8926">
                  <c:v>8926</c:v>
                </c:pt>
                <c:pt idx="8927">
                  <c:v>8927</c:v>
                </c:pt>
                <c:pt idx="8928">
                  <c:v>8928</c:v>
                </c:pt>
                <c:pt idx="8929">
                  <c:v>8929</c:v>
                </c:pt>
                <c:pt idx="8930">
                  <c:v>8930</c:v>
                </c:pt>
                <c:pt idx="8931">
                  <c:v>8931</c:v>
                </c:pt>
                <c:pt idx="8932">
                  <c:v>8932</c:v>
                </c:pt>
                <c:pt idx="8933">
                  <c:v>8933</c:v>
                </c:pt>
                <c:pt idx="8934">
                  <c:v>8934</c:v>
                </c:pt>
                <c:pt idx="8935">
                  <c:v>8935</c:v>
                </c:pt>
                <c:pt idx="8936">
                  <c:v>8936</c:v>
                </c:pt>
                <c:pt idx="8937">
                  <c:v>8937</c:v>
                </c:pt>
                <c:pt idx="8938">
                  <c:v>8938</c:v>
                </c:pt>
                <c:pt idx="8939">
                  <c:v>8939</c:v>
                </c:pt>
                <c:pt idx="8940">
                  <c:v>8940</c:v>
                </c:pt>
                <c:pt idx="8941">
                  <c:v>8941</c:v>
                </c:pt>
                <c:pt idx="8942">
                  <c:v>8942</c:v>
                </c:pt>
                <c:pt idx="8943">
                  <c:v>8943</c:v>
                </c:pt>
                <c:pt idx="8944">
                  <c:v>8944</c:v>
                </c:pt>
                <c:pt idx="8945">
                  <c:v>8945</c:v>
                </c:pt>
                <c:pt idx="8946">
                  <c:v>8946</c:v>
                </c:pt>
                <c:pt idx="8947">
                  <c:v>8947</c:v>
                </c:pt>
                <c:pt idx="8948">
                  <c:v>8948</c:v>
                </c:pt>
                <c:pt idx="8949">
                  <c:v>8949</c:v>
                </c:pt>
                <c:pt idx="8950">
                  <c:v>8950</c:v>
                </c:pt>
                <c:pt idx="8951">
                  <c:v>8951</c:v>
                </c:pt>
                <c:pt idx="8952">
                  <c:v>8952</c:v>
                </c:pt>
                <c:pt idx="8953">
                  <c:v>8953</c:v>
                </c:pt>
                <c:pt idx="8954">
                  <c:v>8954</c:v>
                </c:pt>
                <c:pt idx="8955">
                  <c:v>8955</c:v>
                </c:pt>
                <c:pt idx="8956">
                  <c:v>8956</c:v>
                </c:pt>
                <c:pt idx="8957">
                  <c:v>8957</c:v>
                </c:pt>
                <c:pt idx="8958">
                  <c:v>8958</c:v>
                </c:pt>
                <c:pt idx="8959">
                  <c:v>8959</c:v>
                </c:pt>
                <c:pt idx="8960">
                  <c:v>8960</c:v>
                </c:pt>
                <c:pt idx="8961">
                  <c:v>8961</c:v>
                </c:pt>
                <c:pt idx="8962">
                  <c:v>8962</c:v>
                </c:pt>
                <c:pt idx="8963">
                  <c:v>8963</c:v>
                </c:pt>
                <c:pt idx="8964">
                  <c:v>8964</c:v>
                </c:pt>
                <c:pt idx="8965">
                  <c:v>8965</c:v>
                </c:pt>
                <c:pt idx="8966">
                  <c:v>8966</c:v>
                </c:pt>
                <c:pt idx="8967">
                  <c:v>8967</c:v>
                </c:pt>
                <c:pt idx="8968">
                  <c:v>8968</c:v>
                </c:pt>
                <c:pt idx="8969">
                  <c:v>8969</c:v>
                </c:pt>
                <c:pt idx="8970">
                  <c:v>8970</c:v>
                </c:pt>
                <c:pt idx="8971">
                  <c:v>8971</c:v>
                </c:pt>
                <c:pt idx="8972">
                  <c:v>8972</c:v>
                </c:pt>
                <c:pt idx="8973">
                  <c:v>8973</c:v>
                </c:pt>
                <c:pt idx="8974">
                  <c:v>8974</c:v>
                </c:pt>
                <c:pt idx="8975">
                  <c:v>8975</c:v>
                </c:pt>
                <c:pt idx="8976">
                  <c:v>8976</c:v>
                </c:pt>
                <c:pt idx="8977">
                  <c:v>8977</c:v>
                </c:pt>
                <c:pt idx="8978">
                  <c:v>8978</c:v>
                </c:pt>
                <c:pt idx="8979">
                  <c:v>8979</c:v>
                </c:pt>
                <c:pt idx="8980">
                  <c:v>8980</c:v>
                </c:pt>
                <c:pt idx="8981">
                  <c:v>8981</c:v>
                </c:pt>
                <c:pt idx="8982">
                  <c:v>8982</c:v>
                </c:pt>
                <c:pt idx="8983">
                  <c:v>8983</c:v>
                </c:pt>
                <c:pt idx="8984">
                  <c:v>8984</c:v>
                </c:pt>
                <c:pt idx="8985">
                  <c:v>8985</c:v>
                </c:pt>
                <c:pt idx="8986">
                  <c:v>8986</c:v>
                </c:pt>
                <c:pt idx="8987">
                  <c:v>8987</c:v>
                </c:pt>
                <c:pt idx="8988">
                  <c:v>8988</c:v>
                </c:pt>
                <c:pt idx="8989">
                  <c:v>8989</c:v>
                </c:pt>
                <c:pt idx="8990">
                  <c:v>8990</c:v>
                </c:pt>
                <c:pt idx="8991">
                  <c:v>8991</c:v>
                </c:pt>
                <c:pt idx="8992">
                  <c:v>8992</c:v>
                </c:pt>
                <c:pt idx="8993">
                  <c:v>8993</c:v>
                </c:pt>
                <c:pt idx="8994">
                  <c:v>8994</c:v>
                </c:pt>
                <c:pt idx="8995">
                  <c:v>8995</c:v>
                </c:pt>
                <c:pt idx="8996">
                  <c:v>8996</c:v>
                </c:pt>
                <c:pt idx="8997">
                  <c:v>8997</c:v>
                </c:pt>
                <c:pt idx="8998">
                  <c:v>8998</c:v>
                </c:pt>
                <c:pt idx="8999">
                  <c:v>8999</c:v>
                </c:pt>
                <c:pt idx="9000">
                  <c:v>9000</c:v>
                </c:pt>
                <c:pt idx="9001">
                  <c:v>9001</c:v>
                </c:pt>
                <c:pt idx="9002">
                  <c:v>9002</c:v>
                </c:pt>
                <c:pt idx="9003">
                  <c:v>9003</c:v>
                </c:pt>
                <c:pt idx="9004">
                  <c:v>9004</c:v>
                </c:pt>
                <c:pt idx="9005">
                  <c:v>9005</c:v>
                </c:pt>
                <c:pt idx="9006">
                  <c:v>9006</c:v>
                </c:pt>
                <c:pt idx="9007">
                  <c:v>9007</c:v>
                </c:pt>
                <c:pt idx="9008">
                  <c:v>9008</c:v>
                </c:pt>
                <c:pt idx="9009">
                  <c:v>9009</c:v>
                </c:pt>
                <c:pt idx="9010">
                  <c:v>9010</c:v>
                </c:pt>
                <c:pt idx="9011">
                  <c:v>9011</c:v>
                </c:pt>
                <c:pt idx="9012">
                  <c:v>9012</c:v>
                </c:pt>
                <c:pt idx="9013">
                  <c:v>9013</c:v>
                </c:pt>
                <c:pt idx="9014">
                  <c:v>9014</c:v>
                </c:pt>
                <c:pt idx="9015">
                  <c:v>9015</c:v>
                </c:pt>
                <c:pt idx="9016">
                  <c:v>9016</c:v>
                </c:pt>
                <c:pt idx="9017">
                  <c:v>9017</c:v>
                </c:pt>
                <c:pt idx="9018">
                  <c:v>9018</c:v>
                </c:pt>
                <c:pt idx="9019">
                  <c:v>9019</c:v>
                </c:pt>
                <c:pt idx="9020">
                  <c:v>9020</c:v>
                </c:pt>
                <c:pt idx="9021">
                  <c:v>9021</c:v>
                </c:pt>
                <c:pt idx="9022">
                  <c:v>9022</c:v>
                </c:pt>
                <c:pt idx="9023">
                  <c:v>9023</c:v>
                </c:pt>
                <c:pt idx="9024">
                  <c:v>9024</c:v>
                </c:pt>
                <c:pt idx="9025">
                  <c:v>9025</c:v>
                </c:pt>
                <c:pt idx="9026">
                  <c:v>9026</c:v>
                </c:pt>
                <c:pt idx="9027">
                  <c:v>9027</c:v>
                </c:pt>
                <c:pt idx="9028">
                  <c:v>9028</c:v>
                </c:pt>
                <c:pt idx="9029">
                  <c:v>9029</c:v>
                </c:pt>
                <c:pt idx="9030">
                  <c:v>9030</c:v>
                </c:pt>
                <c:pt idx="9031">
                  <c:v>9031</c:v>
                </c:pt>
                <c:pt idx="9032">
                  <c:v>9032</c:v>
                </c:pt>
                <c:pt idx="9033">
                  <c:v>9033</c:v>
                </c:pt>
                <c:pt idx="9034">
                  <c:v>9034</c:v>
                </c:pt>
                <c:pt idx="9035">
                  <c:v>9035</c:v>
                </c:pt>
                <c:pt idx="9036">
                  <c:v>9036</c:v>
                </c:pt>
                <c:pt idx="9037">
                  <c:v>9037</c:v>
                </c:pt>
                <c:pt idx="9038">
                  <c:v>9038</c:v>
                </c:pt>
                <c:pt idx="9039">
                  <c:v>9039</c:v>
                </c:pt>
                <c:pt idx="9040">
                  <c:v>9040</c:v>
                </c:pt>
                <c:pt idx="9041">
                  <c:v>9041</c:v>
                </c:pt>
                <c:pt idx="9042">
                  <c:v>9042</c:v>
                </c:pt>
                <c:pt idx="9043">
                  <c:v>9043</c:v>
                </c:pt>
                <c:pt idx="9044">
                  <c:v>9044</c:v>
                </c:pt>
                <c:pt idx="9045">
                  <c:v>9045</c:v>
                </c:pt>
                <c:pt idx="9046">
                  <c:v>9046</c:v>
                </c:pt>
                <c:pt idx="9047">
                  <c:v>9047</c:v>
                </c:pt>
                <c:pt idx="9048">
                  <c:v>9048</c:v>
                </c:pt>
                <c:pt idx="9049">
                  <c:v>9049</c:v>
                </c:pt>
                <c:pt idx="9050">
                  <c:v>9050</c:v>
                </c:pt>
                <c:pt idx="9051">
                  <c:v>9051</c:v>
                </c:pt>
                <c:pt idx="9052">
                  <c:v>9052</c:v>
                </c:pt>
                <c:pt idx="9053">
                  <c:v>9053</c:v>
                </c:pt>
                <c:pt idx="9054">
                  <c:v>9054</c:v>
                </c:pt>
                <c:pt idx="9055">
                  <c:v>9055</c:v>
                </c:pt>
                <c:pt idx="9056">
                  <c:v>9056</c:v>
                </c:pt>
                <c:pt idx="9057">
                  <c:v>9057</c:v>
                </c:pt>
                <c:pt idx="9058">
                  <c:v>9058</c:v>
                </c:pt>
                <c:pt idx="9059">
                  <c:v>9059</c:v>
                </c:pt>
                <c:pt idx="9060">
                  <c:v>9060</c:v>
                </c:pt>
                <c:pt idx="9061">
                  <c:v>9061</c:v>
                </c:pt>
                <c:pt idx="9062">
                  <c:v>9062</c:v>
                </c:pt>
                <c:pt idx="9063">
                  <c:v>9063</c:v>
                </c:pt>
                <c:pt idx="9064">
                  <c:v>9064</c:v>
                </c:pt>
                <c:pt idx="9065">
                  <c:v>9065</c:v>
                </c:pt>
                <c:pt idx="9066">
                  <c:v>9066</c:v>
                </c:pt>
                <c:pt idx="9067">
                  <c:v>9067</c:v>
                </c:pt>
                <c:pt idx="9068">
                  <c:v>9068</c:v>
                </c:pt>
                <c:pt idx="9069">
                  <c:v>9069</c:v>
                </c:pt>
                <c:pt idx="9070">
                  <c:v>9070</c:v>
                </c:pt>
                <c:pt idx="9071">
                  <c:v>9071</c:v>
                </c:pt>
                <c:pt idx="9072">
                  <c:v>9072</c:v>
                </c:pt>
                <c:pt idx="9073">
                  <c:v>9073</c:v>
                </c:pt>
                <c:pt idx="9074">
                  <c:v>9074</c:v>
                </c:pt>
                <c:pt idx="9075">
                  <c:v>9075</c:v>
                </c:pt>
                <c:pt idx="9076">
                  <c:v>9076</c:v>
                </c:pt>
                <c:pt idx="9077">
                  <c:v>9077</c:v>
                </c:pt>
                <c:pt idx="9078">
                  <c:v>9078</c:v>
                </c:pt>
                <c:pt idx="9079">
                  <c:v>9079</c:v>
                </c:pt>
                <c:pt idx="9080">
                  <c:v>9080</c:v>
                </c:pt>
                <c:pt idx="9081">
                  <c:v>9081</c:v>
                </c:pt>
                <c:pt idx="9082">
                  <c:v>9082</c:v>
                </c:pt>
                <c:pt idx="9083">
                  <c:v>9083</c:v>
                </c:pt>
                <c:pt idx="9084">
                  <c:v>9084</c:v>
                </c:pt>
                <c:pt idx="9085">
                  <c:v>9085</c:v>
                </c:pt>
                <c:pt idx="9086">
                  <c:v>9086</c:v>
                </c:pt>
                <c:pt idx="9087">
                  <c:v>9087</c:v>
                </c:pt>
                <c:pt idx="9088">
                  <c:v>9088</c:v>
                </c:pt>
                <c:pt idx="9089">
                  <c:v>9089</c:v>
                </c:pt>
                <c:pt idx="9090">
                  <c:v>9090</c:v>
                </c:pt>
                <c:pt idx="9091">
                  <c:v>9091</c:v>
                </c:pt>
                <c:pt idx="9092">
                  <c:v>9092</c:v>
                </c:pt>
                <c:pt idx="9093">
                  <c:v>9093</c:v>
                </c:pt>
                <c:pt idx="9094">
                  <c:v>9094</c:v>
                </c:pt>
                <c:pt idx="9095">
                  <c:v>9095</c:v>
                </c:pt>
                <c:pt idx="9096">
                  <c:v>9096</c:v>
                </c:pt>
                <c:pt idx="9097">
                  <c:v>9097</c:v>
                </c:pt>
                <c:pt idx="9098">
                  <c:v>9098</c:v>
                </c:pt>
                <c:pt idx="9099">
                  <c:v>9099</c:v>
                </c:pt>
                <c:pt idx="9100">
                  <c:v>9100</c:v>
                </c:pt>
                <c:pt idx="9101">
                  <c:v>9101</c:v>
                </c:pt>
                <c:pt idx="9102">
                  <c:v>9102</c:v>
                </c:pt>
                <c:pt idx="9103">
                  <c:v>9103</c:v>
                </c:pt>
                <c:pt idx="9104">
                  <c:v>9104</c:v>
                </c:pt>
                <c:pt idx="9105">
                  <c:v>9105</c:v>
                </c:pt>
                <c:pt idx="9106">
                  <c:v>9106</c:v>
                </c:pt>
                <c:pt idx="9107">
                  <c:v>9107</c:v>
                </c:pt>
                <c:pt idx="9108">
                  <c:v>9108</c:v>
                </c:pt>
                <c:pt idx="9109">
                  <c:v>9109</c:v>
                </c:pt>
                <c:pt idx="9110">
                  <c:v>9110</c:v>
                </c:pt>
                <c:pt idx="9111">
                  <c:v>9111</c:v>
                </c:pt>
                <c:pt idx="9112">
                  <c:v>9112</c:v>
                </c:pt>
                <c:pt idx="9113">
                  <c:v>9113</c:v>
                </c:pt>
                <c:pt idx="9114">
                  <c:v>9114</c:v>
                </c:pt>
                <c:pt idx="9115">
                  <c:v>9115</c:v>
                </c:pt>
                <c:pt idx="9116">
                  <c:v>9116</c:v>
                </c:pt>
                <c:pt idx="9117">
                  <c:v>9117</c:v>
                </c:pt>
                <c:pt idx="9118">
                  <c:v>9118</c:v>
                </c:pt>
                <c:pt idx="9119">
                  <c:v>9119</c:v>
                </c:pt>
                <c:pt idx="9120">
                  <c:v>9120</c:v>
                </c:pt>
                <c:pt idx="9121">
                  <c:v>9121</c:v>
                </c:pt>
                <c:pt idx="9122">
                  <c:v>9122</c:v>
                </c:pt>
                <c:pt idx="9123">
                  <c:v>9123</c:v>
                </c:pt>
                <c:pt idx="9124">
                  <c:v>9124</c:v>
                </c:pt>
                <c:pt idx="9125">
                  <c:v>9125</c:v>
                </c:pt>
                <c:pt idx="9126">
                  <c:v>9126</c:v>
                </c:pt>
                <c:pt idx="9127">
                  <c:v>9127</c:v>
                </c:pt>
                <c:pt idx="9128">
                  <c:v>9128</c:v>
                </c:pt>
                <c:pt idx="9129">
                  <c:v>9129</c:v>
                </c:pt>
                <c:pt idx="9130">
                  <c:v>9130</c:v>
                </c:pt>
                <c:pt idx="9131">
                  <c:v>9131</c:v>
                </c:pt>
                <c:pt idx="9132">
                  <c:v>9132</c:v>
                </c:pt>
                <c:pt idx="9133">
                  <c:v>9133</c:v>
                </c:pt>
                <c:pt idx="9134">
                  <c:v>9134</c:v>
                </c:pt>
                <c:pt idx="9135">
                  <c:v>9135</c:v>
                </c:pt>
                <c:pt idx="9136">
                  <c:v>9136</c:v>
                </c:pt>
                <c:pt idx="9137">
                  <c:v>9137</c:v>
                </c:pt>
                <c:pt idx="9138">
                  <c:v>9138</c:v>
                </c:pt>
                <c:pt idx="9139">
                  <c:v>9139</c:v>
                </c:pt>
                <c:pt idx="9140">
                  <c:v>9140</c:v>
                </c:pt>
                <c:pt idx="9141">
                  <c:v>9141</c:v>
                </c:pt>
                <c:pt idx="9142">
                  <c:v>9142</c:v>
                </c:pt>
                <c:pt idx="9143">
                  <c:v>9143</c:v>
                </c:pt>
                <c:pt idx="9144">
                  <c:v>9144</c:v>
                </c:pt>
                <c:pt idx="9145">
                  <c:v>9145</c:v>
                </c:pt>
                <c:pt idx="9146">
                  <c:v>9146</c:v>
                </c:pt>
                <c:pt idx="9147">
                  <c:v>9147</c:v>
                </c:pt>
                <c:pt idx="9148">
                  <c:v>9148</c:v>
                </c:pt>
                <c:pt idx="9149">
                  <c:v>9149</c:v>
                </c:pt>
                <c:pt idx="9150">
                  <c:v>9150</c:v>
                </c:pt>
                <c:pt idx="9151">
                  <c:v>9151</c:v>
                </c:pt>
                <c:pt idx="9152">
                  <c:v>9152</c:v>
                </c:pt>
                <c:pt idx="9153">
                  <c:v>9153</c:v>
                </c:pt>
                <c:pt idx="9154">
                  <c:v>9154</c:v>
                </c:pt>
                <c:pt idx="9155">
                  <c:v>9155</c:v>
                </c:pt>
                <c:pt idx="9156">
                  <c:v>9156</c:v>
                </c:pt>
                <c:pt idx="9157">
                  <c:v>9157</c:v>
                </c:pt>
                <c:pt idx="9158">
                  <c:v>9158</c:v>
                </c:pt>
                <c:pt idx="9159">
                  <c:v>9159</c:v>
                </c:pt>
                <c:pt idx="9160">
                  <c:v>9160</c:v>
                </c:pt>
                <c:pt idx="9161">
                  <c:v>9161</c:v>
                </c:pt>
                <c:pt idx="9162">
                  <c:v>9162</c:v>
                </c:pt>
                <c:pt idx="9163">
                  <c:v>9163</c:v>
                </c:pt>
                <c:pt idx="9164">
                  <c:v>9164</c:v>
                </c:pt>
                <c:pt idx="9165">
                  <c:v>9165</c:v>
                </c:pt>
                <c:pt idx="9166">
                  <c:v>9166</c:v>
                </c:pt>
                <c:pt idx="9167">
                  <c:v>9167</c:v>
                </c:pt>
                <c:pt idx="9168">
                  <c:v>9168</c:v>
                </c:pt>
                <c:pt idx="9169">
                  <c:v>9169</c:v>
                </c:pt>
                <c:pt idx="9170">
                  <c:v>9170</c:v>
                </c:pt>
                <c:pt idx="9171">
                  <c:v>9171</c:v>
                </c:pt>
                <c:pt idx="9172">
                  <c:v>9172</c:v>
                </c:pt>
                <c:pt idx="9173">
                  <c:v>9173</c:v>
                </c:pt>
                <c:pt idx="9174">
                  <c:v>9174</c:v>
                </c:pt>
                <c:pt idx="9175">
                  <c:v>9175</c:v>
                </c:pt>
                <c:pt idx="9176">
                  <c:v>9176</c:v>
                </c:pt>
                <c:pt idx="9177">
                  <c:v>9177</c:v>
                </c:pt>
                <c:pt idx="9178">
                  <c:v>9178</c:v>
                </c:pt>
                <c:pt idx="9179">
                  <c:v>9179</c:v>
                </c:pt>
                <c:pt idx="9180">
                  <c:v>9180</c:v>
                </c:pt>
                <c:pt idx="9181">
                  <c:v>9181</c:v>
                </c:pt>
                <c:pt idx="9182">
                  <c:v>9182</c:v>
                </c:pt>
                <c:pt idx="9183">
                  <c:v>9183</c:v>
                </c:pt>
                <c:pt idx="9184">
                  <c:v>9184</c:v>
                </c:pt>
                <c:pt idx="9185">
                  <c:v>9185</c:v>
                </c:pt>
                <c:pt idx="9186">
                  <c:v>9186</c:v>
                </c:pt>
                <c:pt idx="9187">
                  <c:v>9187</c:v>
                </c:pt>
                <c:pt idx="9188">
                  <c:v>9188</c:v>
                </c:pt>
                <c:pt idx="9189">
                  <c:v>9189</c:v>
                </c:pt>
                <c:pt idx="9190">
                  <c:v>9190</c:v>
                </c:pt>
                <c:pt idx="9191">
                  <c:v>9191</c:v>
                </c:pt>
                <c:pt idx="9192">
                  <c:v>9192</c:v>
                </c:pt>
                <c:pt idx="9193">
                  <c:v>9193</c:v>
                </c:pt>
                <c:pt idx="9194">
                  <c:v>9194</c:v>
                </c:pt>
                <c:pt idx="9195">
                  <c:v>9195</c:v>
                </c:pt>
                <c:pt idx="9196">
                  <c:v>9196</c:v>
                </c:pt>
                <c:pt idx="9197">
                  <c:v>9197</c:v>
                </c:pt>
                <c:pt idx="9198">
                  <c:v>9198</c:v>
                </c:pt>
                <c:pt idx="9199">
                  <c:v>9199</c:v>
                </c:pt>
                <c:pt idx="9200">
                  <c:v>9200</c:v>
                </c:pt>
                <c:pt idx="9201">
                  <c:v>9201</c:v>
                </c:pt>
                <c:pt idx="9202">
                  <c:v>9202</c:v>
                </c:pt>
                <c:pt idx="9203">
                  <c:v>9203</c:v>
                </c:pt>
                <c:pt idx="9204">
                  <c:v>9204</c:v>
                </c:pt>
                <c:pt idx="9205">
                  <c:v>9205</c:v>
                </c:pt>
                <c:pt idx="9206">
                  <c:v>9206</c:v>
                </c:pt>
                <c:pt idx="9207">
                  <c:v>9207</c:v>
                </c:pt>
                <c:pt idx="9208">
                  <c:v>9208</c:v>
                </c:pt>
                <c:pt idx="9209">
                  <c:v>9209</c:v>
                </c:pt>
                <c:pt idx="9210">
                  <c:v>9210</c:v>
                </c:pt>
                <c:pt idx="9211">
                  <c:v>9211</c:v>
                </c:pt>
                <c:pt idx="9212">
                  <c:v>9212</c:v>
                </c:pt>
                <c:pt idx="9213">
                  <c:v>9213</c:v>
                </c:pt>
                <c:pt idx="9214">
                  <c:v>9214</c:v>
                </c:pt>
                <c:pt idx="9215">
                  <c:v>9215</c:v>
                </c:pt>
                <c:pt idx="9216">
                  <c:v>9216</c:v>
                </c:pt>
                <c:pt idx="9217">
                  <c:v>9217</c:v>
                </c:pt>
                <c:pt idx="9218">
                  <c:v>9218</c:v>
                </c:pt>
                <c:pt idx="9219">
                  <c:v>9219</c:v>
                </c:pt>
                <c:pt idx="9220">
                  <c:v>9220</c:v>
                </c:pt>
                <c:pt idx="9221">
                  <c:v>9221</c:v>
                </c:pt>
                <c:pt idx="9222">
                  <c:v>9222</c:v>
                </c:pt>
                <c:pt idx="9223">
                  <c:v>9223</c:v>
                </c:pt>
                <c:pt idx="9224">
                  <c:v>9224</c:v>
                </c:pt>
                <c:pt idx="9225">
                  <c:v>9225</c:v>
                </c:pt>
                <c:pt idx="9226">
                  <c:v>9226</c:v>
                </c:pt>
                <c:pt idx="9227">
                  <c:v>9227</c:v>
                </c:pt>
                <c:pt idx="9228">
                  <c:v>9228</c:v>
                </c:pt>
                <c:pt idx="9229">
                  <c:v>9229</c:v>
                </c:pt>
                <c:pt idx="9230">
                  <c:v>9230</c:v>
                </c:pt>
                <c:pt idx="9231">
                  <c:v>9231</c:v>
                </c:pt>
                <c:pt idx="9232">
                  <c:v>9232</c:v>
                </c:pt>
                <c:pt idx="9233">
                  <c:v>9233</c:v>
                </c:pt>
                <c:pt idx="9234">
                  <c:v>9234</c:v>
                </c:pt>
                <c:pt idx="9235">
                  <c:v>9235</c:v>
                </c:pt>
                <c:pt idx="9236">
                  <c:v>9236</c:v>
                </c:pt>
                <c:pt idx="9237">
                  <c:v>9237</c:v>
                </c:pt>
                <c:pt idx="9238">
                  <c:v>9238</c:v>
                </c:pt>
                <c:pt idx="9239">
                  <c:v>9239</c:v>
                </c:pt>
                <c:pt idx="9240">
                  <c:v>9240</c:v>
                </c:pt>
                <c:pt idx="9241">
                  <c:v>9241</c:v>
                </c:pt>
                <c:pt idx="9242">
                  <c:v>9242</c:v>
                </c:pt>
                <c:pt idx="9243">
                  <c:v>9243</c:v>
                </c:pt>
                <c:pt idx="9244">
                  <c:v>9244</c:v>
                </c:pt>
                <c:pt idx="9245">
                  <c:v>9245</c:v>
                </c:pt>
                <c:pt idx="9246">
                  <c:v>9246</c:v>
                </c:pt>
                <c:pt idx="9247">
                  <c:v>9247</c:v>
                </c:pt>
                <c:pt idx="9248">
                  <c:v>9248</c:v>
                </c:pt>
                <c:pt idx="9249">
                  <c:v>9249</c:v>
                </c:pt>
                <c:pt idx="9250">
                  <c:v>9250</c:v>
                </c:pt>
                <c:pt idx="9251">
                  <c:v>9251</c:v>
                </c:pt>
                <c:pt idx="9252">
                  <c:v>9252</c:v>
                </c:pt>
                <c:pt idx="9253">
                  <c:v>9253</c:v>
                </c:pt>
                <c:pt idx="9254">
                  <c:v>9254</c:v>
                </c:pt>
                <c:pt idx="9255">
                  <c:v>9255</c:v>
                </c:pt>
                <c:pt idx="9256">
                  <c:v>9256</c:v>
                </c:pt>
                <c:pt idx="9257">
                  <c:v>9257</c:v>
                </c:pt>
                <c:pt idx="9258">
                  <c:v>9258</c:v>
                </c:pt>
                <c:pt idx="9259">
                  <c:v>9259</c:v>
                </c:pt>
                <c:pt idx="9260">
                  <c:v>9260</c:v>
                </c:pt>
                <c:pt idx="9261">
                  <c:v>9261</c:v>
                </c:pt>
                <c:pt idx="9262">
                  <c:v>9262</c:v>
                </c:pt>
                <c:pt idx="9263">
                  <c:v>9263</c:v>
                </c:pt>
                <c:pt idx="9264">
                  <c:v>9264</c:v>
                </c:pt>
                <c:pt idx="9265">
                  <c:v>9265</c:v>
                </c:pt>
                <c:pt idx="9266">
                  <c:v>9266</c:v>
                </c:pt>
                <c:pt idx="9267">
                  <c:v>9267</c:v>
                </c:pt>
                <c:pt idx="9268">
                  <c:v>9268</c:v>
                </c:pt>
                <c:pt idx="9269">
                  <c:v>9269</c:v>
                </c:pt>
                <c:pt idx="9270">
                  <c:v>9270</c:v>
                </c:pt>
                <c:pt idx="9271">
                  <c:v>9271</c:v>
                </c:pt>
                <c:pt idx="9272">
                  <c:v>9272</c:v>
                </c:pt>
                <c:pt idx="9273">
                  <c:v>9273</c:v>
                </c:pt>
                <c:pt idx="9274">
                  <c:v>9274</c:v>
                </c:pt>
                <c:pt idx="9275">
                  <c:v>9275</c:v>
                </c:pt>
                <c:pt idx="9276">
                  <c:v>9276</c:v>
                </c:pt>
                <c:pt idx="9277">
                  <c:v>9277</c:v>
                </c:pt>
                <c:pt idx="9278">
                  <c:v>9278</c:v>
                </c:pt>
                <c:pt idx="9279">
                  <c:v>9279</c:v>
                </c:pt>
                <c:pt idx="9280">
                  <c:v>9280</c:v>
                </c:pt>
                <c:pt idx="9281">
                  <c:v>9281</c:v>
                </c:pt>
                <c:pt idx="9282">
                  <c:v>9282</c:v>
                </c:pt>
                <c:pt idx="9283">
                  <c:v>9283</c:v>
                </c:pt>
                <c:pt idx="9284">
                  <c:v>9284</c:v>
                </c:pt>
                <c:pt idx="9285">
                  <c:v>9285</c:v>
                </c:pt>
                <c:pt idx="9286">
                  <c:v>9286</c:v>
                </c:pt>
                <c:pt idx="9287">
                  <c:v>9287</c:v>
                </c:pt>
                <c:pt idx="9288">
                  <c:v>9288</c:v>
                </c:pt>
                <c:pt idx="9289">
                  <c:v>9289</c:v>
                </c:pt>
                <c:pt idx="9290">
                  <c:v>9290</c:v>
                </c:pt>
                <c:pt idx="9291">
                  <c:v>9291</c:v>
                </c:pt>
                <c:pt idx="9292">
                  <c:v>9292</c:v>
                </c:pt>
                <c:pt idx="9293">
                  <c:v>9293</c:v>
                </c:pt>
                <c:pt idx="9294">
                  <c:v>9294</c:v>
                </c:pt>
                <c:pt idx="9295">
                  <c:v>9295</c:v>
                </c:pt>
                <c:pt idx="9296">
                  <c:v>9296</c:v>
                </c:pt>
                <c:pt idx="9297">
                  <c:v>9297</c:v>
                </c:pt>
                <c:pt idx="9298">
                  <c:v>9298</c:v>
                </c:pt>
                <c:pt idx="9299">
                  <c:v>9299</c:v>
                </c:pt>
                <c:pt idx="9300">
                  <c:v>9300</c:v>
                </c:pt>
                <c:pt idx="9301">
                  <c:v>9301</c:v>
                </c:pt>
                <c:pt idx="9302">
                  <c:v>9302</c:v>
                </c:pt>
                <c:pt idx="9303">
                  <c:v>9303</c:v>
                </c:pt>
                <c:pt idx="9304">
                  <c:v>9304</c:v>
                </c:pt>
                <c:pt idx="9305">
                  <c:v>9305</c:v>
                </c:pt>
                <c:pt idx="9306">
                  <c:v>9306</c:v>
                </c:pt>
                <c:pt idx="9307">
                  <c:v>9307</c:v>
                </c:pt>
                <c:pt idx="9308">
                  <c:v>9308</c:v>
                </c:pt>
                <c:pt idx="9309">
                  <c:v>9309</c:v>
                </c:pt>
                <c:pt idx="9310">
                  <c:v>9310</c:v>
                </c:pt>
                <c:pt idx="9311">
                  <c:v>9311</c:v>
                </c:pt>
                <c:pt idx="9312">
                  <c:v>9312</c:v>
                </c:pt>
                <c:pt idx="9313">
                  <c:v>9313</c:v>
                </c:pt>
                <c:pt idx="9314">
                  <c:v>9314</c:v>
                </c:pt>
                <c:pt idx="9315">
                  <c:v>9315</c:v>
                </c:pt>
                <c:pt idx="9316">
                  <c:v>9316</c:v>
                </c:pt>
                <c:pt idx="9317">
                  <c:v>9317</c:v>
                </c:pt>
                <c:pt idx="9318">
                  <c:v>9318</c:v>
                </c:pt>
                <c:pt idx="9319">
                  <c:v>9319</c:v>
                </c:pt>
                <c:pt idx="9320">
                  <c:v>9320</c:v>
                </c:pt>
                <c:pt idx="9321">
                  <c:v>9321</c:v>
                </c:pt>
                <c:pt idx="9322">
                  <c:v>9322</c:v>
                </c:pt>
                <c:pt idx="9323">
                  <c:v>9323</c:v>
                </c:pt>
                <c:pt idx="9324">
                  <c:v>9324</c:v>
                </c:pt>
                <c:pt idx="9325">
                  <c:v>9325</c:v>
                </c:pt>
                <c:pt idx="9326">
                  <c:v>9326</c:v>
                </c:pt>
                <c:pt idx="9327">
                  <c:v>9327</c:v>
                </c:pt>
                <c:pt idx="9328">
                  <c:v>9328</c:v>
                </c:pt>
                <c:pt idx="9329">
                  <c:v>9329</c:v>
                </c:pt>
                <c:pt idx="9330">
                  <c:v>9330</c:v>
                </c:pt>
                <c:pt idx="9331">
                  <c:v>9331</c:v>
                </c:pt>
                <c:pt idx="9332">
                  <c:v>9332</c:v>
                </c:pt>
                <c:pt idx="9333">
                  <c:v>9333</c:v>
                </c:pt>
                <c:pt idx="9334">
                  <c:v>9334</c:v>
                </c:pt>
                <c:pt idx="9335">
                  <c:v>9335</c:v>
                </c:pt>
                <c:pt idx="9336">
                  <c:v>9336</c:v>
                </c:pt>
                <c:pt idx="9337">
                  <c:v>9337</c:v>
                </c:pt>
                <c:pt idx="9338">
                  <c:v>9338</c:v>
                </c:pt>
                <c:pt idx="9339">
                  <c:v>9339</c:v>
                </c:pt>
                <c:pt idx="9340">
                  <c:v>9340</c:v>
                </c:pt>
                <c:pt idx="9341">
                  <c:v>9341</c:v>
                </c:pt>
                <c:pt idx="9342">
                  <c:v>9342</c:v>
                </c:pt>
                <c:pt idx="9343">
                  <c:v>9343</c:v>
                </c:pt>
                <c:pt idx="9344">
                  <c:v>9344</c:v>
                </c:pt>
                <c:pt idx="9345">
                  <c:v>9345</c:v>
                </c:pt>
                <c:pt idx="9346">
                  <c:v>9346</c:v>
                </c:pt>
                <c:pt idx="9347">
                  <c:v>9347</c:v>
                </c:pt>
                <c:pt idx="9348">
                  <c:v>9348</c:v>
                </c:pt>
                <c:pt idx="9349">
                  <c:v>9349</c:v>
                </c:pt>
                <c:pt idx="9350">
                  <c:v>9350</c:v>
                </c:pt>
                <c:pt idx="9351">
                  <c:v>9351</c:v>
                </c:pt>
                <c:pt idx="9352">
                  <c:v>9352</c:v>
                </c:pt>
                <c:pt idx="9353">
                  <c:v>9353</c:v>
                </c:pt>
                <c:pt idx="9354">
                  <c:v>9354</c:v>
                </c:pt>
                <c:pt idx="9355">
                  <c:v>9355</c:v>
                </c:pt>
                <c:pt idx="9356">
                  <c:v>9356</c:v>
                </c:pt>
                <c:pt idx="9357">
                  <c:v>9357</c:v>
                </c:pt>
                <c:pt idx="9358">
                  <c:v>9358</c:v>
                </c:pt>
                <c:pt idx="9359">
                  <c:v>9359</c:v>
                </c:pt>
                <c:pt idx="9360">
                  <c:v>9360</c:v>
                </c:pt>
                <c:pt idx="9361">
                  <c:v>9361</c:v>
                </c:pt>
                <c:pt idx="9362">
                  <c:v>9362</c:v>
                </c:pt>
                <c:pt idx="9363">
                  <c:v>9363</c:v>
                </c:pt>
                <c:pt idx="9364">
                  <c:v>9364</c:v>
                </c:pt>
                <c:pt idx="9365">
                  <c:v>9365</c:v>
                </c:pt>
                <c:pt idx="9366">
                  <c:v>9366</c:v>
                </c:pt>
                <c:pt idx="9367">
                  <c:v>9367</c:v>
                </c:pt>
                <c:pt idx="9368">
                  <c:v>9368</c:v>
                </c:pt>
                <c:pt idx="9369">
                  <c:v>9369</c:v>
                </c:pt>
                <c:pt idx="9370">
                  <c:v>9370</c:v>
                </c:pt>
                <c:pt idx="9371">
                  <c:v>9371</c:v>
                </c:pt>
                <c:pt idx="9372">
                  <c:v>9372</c:v>
                </c:pt>
                <c:pt idx="9373">
                  <c:v>9373</c:v>
                </c:pt>
                <c:pt idx="9374">
                  <c:v>9374</c:v>
                </c:pt>
                <c:pt idx="9375">
                  <c:v>9375</c:v>
                </c:pt>
                <c:pt idx="9376">
                  <c:v>9376</c:v>
                </c:pt>
                <c:pt idx="9377">
                  <c:v>9377</c:v>
                </c:pt>
                <c:pt idx="9378">
                  <c:v>9378</c:v>
                </c:pt>
                <c:pt idx="9379">
                  <c:v>9379</c:v>
                </c:pt>
                <c:pt idx="9380">
                  <c:v>9380</c:v>
                </c:pt>
                <c:pt idx="9381">
                  <c:v>9381</c:v>
                </c:pt>
                <c:pt idx="9382">
                  <c:v>9382</c:v>
                </c:pt>
                <c:pt idx="9383">
                  <c:v>9383</c:v>
                </c:pt>
                <c:pt idx="9384">
                  <c:v>9384</c:v>
                </c:pt>
                <c:pt idx="9385">
                  <c:v>9385</c:v>
                </c:pt>
                <c:pt idx="9386">
                  <c:v>9386</c:v>
                </c:pt>
                <c:pt idx="9387">
                  <c:v>9387</c:v>
                </c:pt>
                <c:pt idx="9388">
                  <c:v>9388</c:v>
                </c:pt>
                <c:pt idx="9389">
                  <c:v>9389</c:v>
                </c:pt>
                <c:pt idx="9390">
                  <c:v>9390</c:v>
                </c:pt>
                <c:pt idx="9391">
                  <c:v>9391</c:v>
                </c:pt>
                <c:pt idx="9392">
                  <c:v>9392</c:v>
                </c:pt>
                <c:pt idx="9393">
                  <c:v>9393</c:v>
                </c:pt>
                <c:pt idx="9394">
                  <c:v>9394</c:v>
                </c:pt>
                <c:pt idx="9395">
                  <c:v>9395</c:v>
                </c:pt>
                <c:pt idx="9396">
                  <c:v>9396</c:v>
                </c:pt>
                <c:pt idx="9397">
                  <c:v>9397</c:v>
                </c:pt>
                <c:pt idx="9398">
                  <c:v>9398</c:v>
                </c:pt>
                <c:pt idx="9399">
                  <c:v>9399</c:v>
                </c:pt>
                <c:pt idx="9400">
                  <c:v>9400</c:v>
                </c:pt>
                <c:pt idx="9401">
                  <c:v>9401</c:v>
                </c:pt>
                <c:pt idx="9402">
                  <c:v>9402</c:v>
                </c:pt>
                <c:pt idx="9403">
                  <c:v>9403</c:v>
                </c:pt>
                <c:pt idx="9404">
                  <c:v>9404</c:v>
                </c:pt>
                <c:pt idx="9405">
                  <c:v>9405</c:v>
                </c:pt>
                <c:pt idx="9406">
                  <c:v>9406</c:v>
                </c:pt>
                <c:pt idx="9407">
                  <c:v>9407</c:v>
                </c:pt>
                <c:pt idx="9408">
                  <c:v>9408</c:v>
                </c:pt>
                <c:pt idx="9409">
                  <c:v>9409</c:v>
                </c:pt>
                <c:pt idx="9410">
                  <c:v>9410</c:v>
                </c:pt>
                <c:pt idx="9411">
                  <c:v>9411</c:v>
                </c:pt>
                <c:pt idx="9412">
                  <c:v>9412</c:v>
                </c:pt>
                <c:pt idx="9413">
                  <c:v>9413</c:v>
                </c:pt>
                <c:pt idx="9414">
                  <c:v>9414</c:v>
                </c:pt>
                <c:pt idx="9415">
                  <c:v>9415</c:v>
                </c:pt>
                <c:pt idx="9416">
                  <c:v>9416</c:v>
                </c:pt>
                <c:pt idx="9417">
                  <c:v>9417</c:v>
                </c:pt>
                <c:pt idx="9418">
                  <c:v>9418</c:v>
                </c:pt>
                <c:pt idx="9419">
                  <c:v>9419</c:v>
                </c:pt>
                <c:pt idx="9420">
                  <c:v>9420</c:v>
                </c:pt>
                <c:pt idx="9421">
                  <c:v>9421</c:v>
                </c:pt>
                <c:pt idx="9422">
                  <c:v>9422</c:v>
                </c:pt>
                <c:pt idx="9423">
                  <c:v>9423</c:v>
                </c:pt>
                <c:pt idx="9424">
                  <c:v>9424</c:v>
                </c:pt>
                <c:pt idx="9425">
                  <c:v>9425</c:v>
                </c:pt>
                <c:pt idx="9426">
                  <c:v>9426</c:v>
                </c:pt>
                <c:pt idx="9427">
                  <c:v>9427</c:v>
                </c:pt>
                <c:pt idx="9428">
                  <c:v>9428</c:v>
                </c:pt>
                <c:pt idx="9429">
                  <c:v>9429</c:v>
                </c:pt>
                <c:pt idx="9430">
                  <c:v>9430</c:v>
                </c:pt>
                <c:pt idx="9431">
                  <c:v>9431</c:v>
                </c:pt>
                <c:pt idx="9432">
                  <c:v>9432</c:v>
                </c:pt>
                <c:pt idx="9433">
                  <c:v>9433</c:v>
                </c:pt>
                <c:pt idx="9434">
                  <c:v>9434</c:v>
                </c:pt>
                <c:pt idx="9435">
                  <c:v>9435</c:v>
                </c:pt>
                <c:pt idx="9436">
                  <c:v>9436</c:v>
                </c:pt>
                <c:pt idx="9437">
                  <c:v>9437</c:v>
                </c:pt>
                <c:pt idx="9438">
                  <c:v>9438</c:v>
                </c:pt>
                <c:pt idx="9439">
                  <c:v>9439</c:v>
                </c:pt>
                <c:pt idx="9440">
                  <c:v>9440</c:v>
                </c:pt>
                <c:pt idx="9441">
                  <c:v>9441</c:v>
                </c:pt>
                <c:pt idx="9442">
                  <c:v>9442</c:v>
                </c:pt>
                <c:pt idx="9443">
                  <c:v>9443</c:v>
                </c:pt>
                <c:pt idx="9444">
                  <c:v>9444</c:v>
                </c:pt>
                <c:pt idx="9445">
                  <c:v>9445</c:v>
                </c:pt>
                <c:pt idx="9446">
                  <c:v>9446</c:v>
                </c:pt>
                <c:pt idx="9447">
                  <c:v>9447</c:v>
                </c:pt>
                <c:pt idx="9448">
                  <c:v>9448</c:v>
                </c:pt>
                <c:pt idx="9449">
                  <c:v>9449</c:v>
                </c:pt>
                <c:pt idx="9450">
                  <c:v>9450</c:v>
                </c:pt>
                <c:pt idx="9451">
                  <c:v>9451</c:v>
                </c:pt>
                <c:pt idx="9452">
                  <c:v>9452</c:v>
                </c:pt>
                <c:pt idx="9453">
                  <c:v>9453</c:v>
                </c:pt>
                <c:pt idx="9454">
                  <c:v>9454</c:v>
                </c:pt>
                <c:pt idx="9455">
                  <c:v>9455</c:v>
                </c:pt>
                <c:pt idx="9456">
                  <c:v>9456</c:v>
                </c:pt>
                <c:pt idx="9457">
                  <c:v>9457</c:v>
                </c:pt>
                <c:pt idx="9458">
                  <c:v>9458</c:v>
                </c:pt>
                <c:pt idx="9459">
                  <c:v>9459</c:v>
                </c:pt>
                <c:pt idx="9460">
                  <c:v>9460</c:v>
                </c:pt>
                <c:pt idx="9461">
                  <c:v>9461</c:v>
                </c:pt>
                <c:pt idx="9462">
                  <c:v>9462</c:v>
                </c:pt>
                <c:pt idx="9463">
                  <c:v>9463</c:v>
                </c:pt>
                <c:pt idx="9464">
                  <c:v>9464</c:v>
                </c:pt>
                <c:pt idx="9465">
                  <c:v>9465</c:v>
                </c:pt>
                <c:pt idx="9466">
                  <c:v>9466</c:v>
                </c:pt>
                <c:pt idx="9467">
                  <c:v>9467</c:v>
                </c:pt>
                <c:pt idx="9468">
                  <c:v>9468</c:v>
                </c:pt>
                <c:pt idx="9469">
                  <c:v>9469</c:v>
                </c:pt>
                <c:pt idx="9470">
                  <c:v>9470</c:v>
                </c:pt>
                <c:pt idx="9471">
                  <c:v>9471</c:v>
                </c:pt>
                <c:pt idx="9472">
                  <c:v>9472</c:v>
                </c:pt>
                <c:pt idx="9473">
                  <c:v>9473</c:v>
                </c:pt>
                <c:pt idx="9474">
                  <c:v>9474</c:v>
                </c:pt>
                <c:pt idx="9475">
                  <c:v>9475</c:v>
                </c:pt>
                <c:pt idx="9476">
                  <c:v>9476</c:v>
                </c:pt>
                <c:pt idx="9477">
                  <c:v>9477</c:v>
                </c:pt>
                <c:pt idx="9478">
                  <c:v>9478</c:v>
                </c:pt>
                <c:pt idx="9479">
                  <c:v>9479</c:v>
                </c:pt>
                <c:pt idx="9480">
                  <c:v>9480</c:v>
                </c:pt>
                <c:pt idx="9481">
                  <c:v>9481</c:v>
                </c:pt>
                <c:pt idx="9482">
                  <c:v>9482</c:v>
                </c:pt>
                <c:pt idx="9483">
                  <c:v>9483</c:v>
                </c:pt>
                <c:pt idx="9484">
                  <c:v>9484</c:v>
                </c:pt>
                <c:pt idx="9485">
                  <c:v>9485</c:v>
                </c:pt>
                <c:pt idx="9486">
                  <c:v>9486</c:v>
                </c:pt>
                <c:pt idx="9487">
                  <c:v>9487</c:v>
                </c:pt>
                <c:pt idx="9488">
                  <c:v>9488</c:v>
                </c:pt>
                <c:pt idx="9489">
                  <c:v>9489</c:v>
                </c:pt>
                <c:pt idx="9490">
                  <c:v>9490</c:v>
                </c:pt>
                <c:pt idx="9491">
                  <c:v>9491</c:v>
                </c:pt>
                <c:pt idx="9492">
                  <c:v>9492</c:v>
                </c:pt>
                <c:pt idx="9493">
                  <c:v>9493</c:v>
                </c:pt>
                <c:pt idx="9494">
                  <c:v>9494</c:v>
                </c:pt>
                <c:pt idx="9495">
                  <c:v>9495</c:v>
                </c:pt>
                <c:pt idx="9496">
                  <c:v>9496</c:v>
                </c:pt>
                <c:pt idx="9497">
                  <c:v>9497</c:v>
                </c:pt>
                <c:pt idx="9498">
                  <c:v>9498</c:v>
                </c:pt>
                <c:pt idx="9499">
                  <c:v>9499</c:v>
                </c:pt>
                <c:pt idx="9500">
                  <c:v>9500</c:v>
                </c:pt>
                <c:pt idx="9501">
                  <c:v>9501</c:v>
                </c:pt>
                <c:pt idx="9502">
                  <c:v>9502</c:v>
                </c:pt>
                <c:pt idx="9503">
                  <c:v>9503</c:v>
                </c:pt>
                <c:pt idx="9504">
                  <c:v>9504</c:v>
                </c:pt>
                <c:pt idx="9505">
                  <c:v>9505</c:v>
                </c:pt>
                <c:pt idx="9506">
                  <c:v>9506</c:v>
                </c:pt>
                <c:pt idx="9507">
                  <c:v>9507</c:v>
                </c:pt>
                <c:pt idx="9508">
                  <c:v>9508</c:v>
                </c:pt>
                <c:pt idx="9509">
                  <c:v>9509</c:v>
                </c:pt>
                <c:pt idx="9510">
                  <c:v>9510</c:v>
                </c:pt>
                <c:pt idx="9511">
                  <c:v>9511</c:v>
                </c:pt>
                <c:pt idx="9512">
                  <c:v>9512</c:v>
                </c:pt>
                <c:pt idx="9513">
                  <c:v>9513</c:v>
                </c:pt>
                <c:pt idx="9514">
                  <c:v>9514</c:v>
                </c:pt>
                <c:pt idx="9515">
                  <c:v>9515</c:v>
                </c:pt>
                <c:pt idx="9516">
                  <c:v>9516</c:v>
                </c:pt>
                <c:pt idx="9517">
                  <c:v>9517</c:v>
                </c:pt>
                <c:pt idx="9518">
                  <c:v>9518</c:v>
                </c:pt>
                <c:pt idx="9519">
                  <c:v>9519</c:v>
                </c:pt>
                <c:pt idx="9520">
                  <c:v>9520</c:v>
                </c:pt>
                <c:pt idx="9521">
                  <c:v>9521</c:v>
                </c:pt>
                <c:pt idx="9522">
                  <c:v>9522</c:v>
                </c:pt>
                <c:pt idx="9523">
                  <c:v>9523</c:v>
                </c:pt>
                <c:pt idx="9524">
                  <c:v>9524</c:v>
                </c:pt>
                <c:pt idx="9525">
                  <c:v>9525</c:v>
                </c:pt>
                <c:pt idx="9526">
                  <c:v>9526</c:v>
                </c:pt>
                <c:pt idx="9527">
                  <c:v>9527</c:v>
                </c:pt>
                <c:pt idx="9528">
                  <c:v>9528</c:v>
                </c:pt>
                <c:pt idx="9529">
                  <c:v>9529</c:v>
                </c:pt>
                <c:pt idx="9530">
                  <c:v>9530</c:v>
                </c:pt>
                <c:pt idx="9531">
                  <c:v>9531</c:v>
                </c:pt>
                <c:pt idx="9532">
                  <c:v>9532</c:v>
                </c:pt>
                <c:pt idx="9533">
                  <c:v>9533</c:v>
                </c:pt>
                <c:pt idx="9534">
                  <c:v>9534</c:v>
                </c:pt>
                <c:pt idx="9535">
                  <c:v>9535</c:v>
                </c:pt>
                <c:pt idx="9536">
                  <c:v>9536</c:v>
                </c:pt>
                <c:pt idx="9537">
                  <c:v>9537</c:v>
                </c:pt>
                <c:pt idx="9538">
                  <c:v>9538</c:v>
                </c:pt>
                <c:pt idx="9539">
                  <c:v>9539</c:v>
                </c:pt>
                <c:pt idx="9540">
                  <c:v>9540</c:v>
                </c:pt>
                <c:pt idx="9541">
                  <c:v>9541</c:v>
                </c:pt>
                <c:pt idx="9542">
                  <c:v>9542</c:v>
                </c:pt>
                <c:pt idx="9543">
                  <c:v>9543</c:v>
                </c:pt>
                <c:pt idx="9544">
                  <c:v>9544</c:v>
                </c:pt>
                <c:pt idx="9545">
                  <c:v>9545</c:v>
                </c:pt>
                <c:pt idx="9546">
                  <c:v>9546</c:v>
                </c:pt>
                <c:pt idx="9547">
                  <c:v>9547</c:v>
                </c:pt>
                <c:pt idx="9548">
                  <c:v>9548</c:v>
                </c:pt>
                <c:pt idx="9549">
                  <c:v>9549</c:v>
                </c:pt>
                <c:pt idx="9550">
                  <c:v>9550</c:v>
                </c:pt>
                <c:pt idx="9551">
                  <c:v>9551</c:v>
                </c:pt>
                <c:pt idx="9552">
                  <c:v>9552</c:v>
                </c:pt>
                <c:pt idx="9553">
                  <c:v>9553</c:v>
                </c:pt>
                <c:pt idx="9554">
                  <c:v>9554</c:v>
                </c:pt>
                <c:pt idx="9555">
                  <c:v>9555</c:v>
                </c:pt>
                <c:pt idx="9556">
                  <c:v>9556</c:v>
                </c:pt>
                <c:pt idx="9557">
                  <c:v>9557</c:v>
                </c:pt>
                <c:pt idx="9558">
                  <c:v>9558</c:v>
                </c:pt>
                <c:pt idx="9559">
                  <c:v>9559</c:v>
                </c:pt>
                <c:pt idx="9560">
                  <c:v>9560</c:v>
                </c:pt>
                <c:pt idx="9561">
                  <c:v>9561</c:v>
                </c:pt>
                <c:pt idx="9562">
                  <c:v>9562</c:v>
                </c:pt>
                <c:pt idx="9563">
                  <c:v>9563</c:v>
                </c:pt>
                <c:pt idx="9564">
                  <c:v>9564</c:v>
                </c:pt>
                <c:pt idx="9565">
                  <c:v>9565</c:v>
                </c:pt>
                <c:pt idx="9566">
                  <c:v>9566</c:v>
                </c:pt>
                <c:pt idx="9567">
                  <c:v>9567</c:v>
                </c:pt>
                <c:pt idx="9568">
                  <c:v>9568</c:v>
                </c:pt>
                <c:pt idx="9569">
                  <c:v>9569</c:v>
                </c:pt>
                <c:pt idx="9570">
                  <c:v>9570</c:v>
                </c:pt>
                <c:pt idx="9571">
                  <c:v>9571</c:v>
                </c:pt>
                <c:pt idx="9572">
                  <c:v>9572</c:v>
                </c:pt>
                <c:pt idx="9573">
                  <c:v>9573</c:v>
                </c:pt>
                <c:pt idx="9574">
                  <c:v>9574</c:v>
                </c:pt>
                <c:pt idx="9575">
                  <c:v>9575</c:v>
                </c:pt>
                <c:pt idx="9576">
                  <c:v>9576</c:v>
                </c:pt>
                <c:pt idx="9577">
                  <c:v>9577</c:v>
                </c:pt>
                <c:pt idx="9578">
                  <c:v>9578</c:v>
                </c:pt>
                <c:pt idx="9579">
                  <c:v>9579</c:v>
                </c:pt>
                <c:pt idx="9580">
                  <c:v>9580</c:v>
                </c:pt>
                <c:pt idx="9581">
                  <c:v>9581</c:v>
                </c:pt>
                <c:pt idx="9582">
                  <c:v>9582</c:v>
                </c:pt>
                <c:pt idx="9583">
                  <c:v>9583</c:v>
                </c:pt>
                <c:pt idx="9584">
                  <c:v>9584</c:v>
                </c:pt>
                <c:pt idx="9585">
                  <c:v>9585</c:v>
                </c:pt>
                <c:pt idx="9586">
                  <c:v>9586</c:v>
                </c:pt>
                <c:pt idx="9587">
                  <c:v>9587</c:v>
                </c:pt>
                <c:pt idx="9588">
                  <c:v>9588</c:v>
                </c:pt>
                <c:pt idx="9589">
                  <c:v>9589</c:v>
                </c:pt>
                <c:pt idx="9590">
                  <c:v>9590</c:v>
                </c:pt>
                <c:pt idx="9591">
                  <c:v>9591</c:v>
                </c:pt>
                <c:pt idx="9592">
                  <c:v>9592</c:v>
                </c:pt>
                <c:pt idx="9593">
                  <c:v>9593</c:v>
                </c:pt>
                <c:pt idx="9594">
                  <c:v>9594</c:v>
                </c:pt>
                <c:pt idx="9595">
                  <c:v>9595</c:v>
                </c:pt>
                <c:pt idx="9596">
                  <c:v>9596</c:v>
                </c:pt>
                <c:pt idx="9597">
                  <c:v>9597</c:v>
                </c:pt>
                <c:pt idx="9598">
                  <c:v>9598</c:v>
                </c:pt>
                <c:pt idx="9599">
                  <c:v>9599</c:v>
                </c:pt>
                <c:pt idx="9600">
                  <c:v>9600</c:v>
                </c:pt>
                <c:pt idx="9601">
                  <c:v>9601</c:v>
                </c:pt>
                <c:pt idx="9602">
                  <c:v>9602</c:v>
                </c:pt>
                <c:pt idx="9603">
                  <c:v>9603</c:v>
                </c:pt>
                <c:pt idx="9604">
                  <c:v>9604</c:v>
                </c:pt>
                <c:pt idx="9605">
                  <c:v>9605</c:v>
                </c:pt>
                <c:pt idx="9606">
                  <c:v>9606</c:v>
                </c:pt>
                <c:pt idx="9607">
                  <c:v>9607</c:v>
                </c:pt>
                <c:pt idx="9608">
                  <c:v>9608</c:v>
                </c:pt>
                <c:pt idx="9609">
                  <c:v>9609</c:v>
                </c:pt>
                <c:pt idx="9610">
                  <c:v>9610</c:v>
                </c:pt>
                <c:pt idx="9611">
                  <c:v>9611</c:v>
                </c:pt>
                <c:pt idx="9612">
                  <c:v>9612</c:v>
                </c:pt>
                <c:pt idx="9613">
                  <c:v>9613</c:v>
                </c:pt>
                <c:pt idx="9614">
                  <c:v>9614</c:v>
                </c:pt>
                <c:pt idx="9615">
                  <c:v>9615</c:v>
                </c:pt>
                <c:pt idx="9616">
                  <c:v>9616</c:v>
                </c:pt>
                <c:pt idx="9617">
                  <c:v>9617</c:v>
                </c:pt>
                <c:pt idx="9618">
                  <c:v>9618</c:v>
                </c:pt>
                <c:pt idx="9619">
                  <c:v>9619</c:v>
                </c:pt>
                <c:pt idx="9620">
                  <c:v>9620</c:v>
                </c:pt>
                <c:pt idx="9621">
                  <c:v>9621</c:v>
                </c:pt>
                <c:pt idx="9622">
                  <c:v>9622</c:v>
                </c:pt>
                <c:pt idx="9623">
                  <c:v>9623</c:v>
                </c:pt>
                <c:pt idx="9624">
                  <c:v>9624</c:v>
                </c:pt>
                <c:pt idx="9625">
                  <c:v>9625</c:v>
                </c:pt>
                <c:pt idx="9626">
                  <c:v>9626</c:v>
                </c:pt>
                <c:pt idx="9627">
                  <c:v>9627</c:v>
                </c:pt>
                <c:pt idx="9628">
                  <c:v>9628</c:v>
                </c:pt>
                <c:pt idx="9629">
                  <c:v>9629</c:v>
                </c:pt>
                <c:pt idx="9630">
                  <c:v>9630</c:v>
                </c:pt>
                <c:pt idx="9631">
                  <c:v>9631</c:v>
                </c:pt>
                <c:pt idx="9632">
                  <c:v>9632</c:v>
                </c:pt>
                <c:pt idx="9633">
                  <c:v>9633</c:v>
                </c:pt>
                <c:pt idx="9634">
                  <c:v>9634</c:v>
                </c:pt>
                <c:pt idx="9635">
                  <c:v>9635</c:v>
                </c:pt>
                <c:pt idx="9636">
                  <c:v>9636</c:v>
                </c:pt>
                <c:pt idx="9637">
                  <c:v>9637</c:v>
                </c:pt>
                <c:pt idx="9638">
                  <c:v>9638</c:v>
                </c:pt>
                <c:pt idx="9639">
                  <c:v>9639</c:v>
                </c:pt>
                <c:pt idx="9640">
                  <c:v>9640</c:v>
                </c:pt>
                <c:pt idx="9641">
                  <c:v>9641</c:v>
                </c:pt>
                <c:pt idx="9642">
                  <c:v>9642</c:v>
                </c:pt>
                <c:pt idx="9643">
                  <c:v>9643</c:v>
                </c:pt>
                <c:pt idx="9644">
                  <c:v>9644</c:v>
                </c:pt>
                <c:pt idx="9645">
                  <c:v>9645</c:v>
                </c:pt>
                <c:pt idx="9646">
                  <c:v>9646</c:v>
                </c:pt>
                <c:pt idx="9647">
                  <c:v>9647</c:v>
                </c:pt>
                <c:pt idx="9648">
                  <c:v>9648</c:v>
                </c:pt>
                <c:pt idx="9649">
                  <c:v>9649</c:v>
                </c:pt>
                <c:pt idx="9650">
                  <c:v>9650</c:v>
                </c:pt>
                <c:pt idx="9651">
                  <c:v>9651</c:v>
                </c:pt>
                <c:pt idx="9652">
                  <c:v>9652</c:v>
                </c:pt>
                <c:pt idx="9653">
                  <c:v>9653</c:v>
                </c:pt>
                <c:pt idx="9654">
                  <c:v>9654</c:v>
                </c:pt>
                <c:pt idx="9655">
                  <c:v>9655</c:v>
                </c:pt>
                <c:pt idx="9656">
                  <c:v>9656</c:v>
                </c:pt>
                <c:pt idx="9657">
                  <c:v>9657</c:v>
                </c:pt>
                <c:pt idx="9658">
                  <c:v>9658</c:v>
                </c:pt>
                <c:pt idx="9659">
                  <c:v>9659</c:v>
                </c:pt>
                <c:pt idx="9660">
                  <c:v>9660</c:v>
                </c:pt>
                <c:pt idx="9661">
                  <c:v>9661</c:v>
                </c:pt>
                <c:pt idx="9662">
                  <c:v>9662</c:v>
                </c:pt>
                <c:pt idx="9663">
                  <c:v>9663</c:v>
                </c:pt>
                <c:pt idx="9664">
                  <c:v>9664</c:v>
                </c:pt>
                <c:pt idx="9665">
                  <c:v>9665</c:v>
                </c:pt>
                <c:pt idx="9666">
                  <c:v>9666</c:v>
                </c:pt>
                <c:pt idx="9667">
                  <c:v>9667</c:v>
                </c:pt>
                <c:pt idx="9668">
                  <c:v>9668</c:v>
                </c:pt>
                <c:pt idx="9669">
                  <c:v>9669</c:v>
                </c:pt>
                <c:pt idx="9670">
                  <c:v>9670</c:v>
                </c:pt>
                <c:pt idx="9671">
                  <c:v>9671</c:v>
                </c:pt>
                <c:pt idx="9672">
                  <c:v>9672</c:v>
                </c:pt>
                <c:pt idx="9673">
                  <c:v>9673</c:v>
                </c:pt>
                <c:pt idx="9674">
                  <c:v>9674</c:v>
                </c:pt>
                <c:pt idx="9675">
                  <c:v>9675</c:v>
                </c:pt>
                <c:pt idx="9676">
                  <c:v>9676</c:v>
                </c:pt>
                <c:pt idx="9677">
                  <c:v>9677</c:v>
                </c:pt>
                <c:pt idx="9678">
                  <c:v>9678</c:v>
                </c:pt>
                <c:pt idx="9679">
                  <c:v>9679</c:v>
                </c:pt>
                <c:pt idx="9680">
                  <c:v>9680</c:v>
                </c:pt>
                <c:pt idx="9681">
                  <c:v>9681</c:v>
                </c:pt>
                <c:pt idx="9682">
                  <c:v>9682</c:v>
                </c:pt>
                <c:pt idx="9683">
                  <c:v>9683</c:v>
                </c:pt>
                <c:pt idx="9684">
                  <c:v>9684</c:v>
                </c:pt>
                <c:pt idx="9685">
                  <c:v>9685</c:v>
                </c:pt>
                <c:pt idx="9686">
                  <c:v>9686</c:v>
                </c:pt>
                <c:pt idx="9687">
                  <c:v>9687</c:v>
                </c:pt>
                <c:pt idx="9688">
                  <c:v>9688</c:v>
                </c:pt>
                <c:pt idx="9689">
                  <c:v>9689</c:v>
                </c:pt>
                <c:pt idx="9690">
                  <c:v>9690</c:v>
                </c:pt>
                <c:pt idx="9691">
                  <c:v>9691</c:v>
                </c:pt>
                <c:pt idx="9692">
                  <c:v>9692</c:v>
                </c:pt>
                <c:pt idx="9693">
                  <c:v>9693</c:v>
                </c:pt>
                <c:pt idx="9694">
                  <c:v>9694</c:v>
                </c:pt>
                <c:pt idx="9695">
                  <c:v>9695</c:v>
                </c:pt>
                <c:pt idx="9696">
                  <c:v>9696</c:v>
                </c:pt>
                <c:pt idx="9697">
                  <c:v>9697</c:v>
                </c:pt>
                <c:pt idx="9698">
                  <c:v>9698</c:v>
                </c:pt>
                <c:pt idx="9699">
                  <c:v>9699</c:v>
                </c:pt>
                <c:pt idx="9700">
                  <c:v>9700</c:v>
                </c:pt>
                <c:pt idx="9701">
                  <c:v>9701</c:v>
                </c:pt>
                <c:pt idx="9702">
                  <c:v>9702</c:v>
                </c:pt>
                <c:pt idx="9703">
                  <c:v>9703</c:v>
                </c:pt>
                <c:pt idx="9704">
                  <c:v>9704</c:v>
                </c:pt>
                <c:pt idx="9705">
                  <c:v>9705</c:v>
                </c:pt>
                <c:pt idx="9706">
                  <c:v>9706</c:v>
                </c:pt>
                <c:pt idx="9707">
                  <c:v>9707</c:v>
                </c:pt>
                <c:pt idx="9708">
                  <c:v>9708</c:v>
                </c:pt>
                <c:pt idx="9709">
                  <c:v>9709</c:v>
                </c:pt>
                <c:pt idx="9710">
                  <c:v>9710</c:v>
                </c:pt>
                <c:pt idx="9711">
                  <c:v>9711</c:v>
                </c:pt>
                <c:pt idx="9712">
                  <c:v>9712</c:v>
                </c:pt>
                <c:pt idx="9713">
                  <c:v>9713</c:v>
                </c:pt>
                <c:pt idx="9714">
                  <c:v>9714</c:v>
                </c:pt>
                <c:pt idx="9715">
                  <c:v>9715</c:v>
                </c:pt>
                <c:pt idx="9716">
                  <c:v>9716</c:v>
                </c:pt>
                <c:pt idx="9717">
                  <c:v>9717</c:v>
                </c:pt>
                <c:pt idx="9718">
                  <c:v>9718</c:v>
                </c:pt>
                <c:pt idx="9719">
                  <c:v>9719</c:v>
                </c:pt>
                <c:pt idx="9720">
                  <c:v>9720</c:v>
                </c:pt>
                <c:pt idx="9721">
                  <c:v>9721</c:v>
                </c:pt>
                <c:pt idx="9722">
                  <c:v>9722</c:v>
                </c:pt>
                <c:pt idx="9723">
                  <c:v>9723</c:v>
                </c:pt>
                <c:pt idx="9724">
                  <c:v>9724</c:v>
                </c:pt>
                <c:pt idx="9725">
                  <c:v>9725</c:v>
                </c:pt>
                <c:pt idx="9726">
                  <c:v>9726</c:v>
                </c:pt>
                <c:pt idx="9727">
                  <c:v>9727</c:v>
                </c:pt>
                <c:pt idx="9728">
                  <c:v>9728</c:v>
                </c:pt>
                <c:pt idx="9729">
                  <c:v>9729</c:v>
                </c:pt>
                <c:pt idx="9730">
                  <c:v>9730</c:v>
                </c:pt>
                <c:pt idx="9731">
                  <c:v>9731</c:v>
                </c:pt>
                <c:pt idx="9732">
                  <c:v>9732</c:v>
                </c:pt>
                <c:pt idx="9733">
                  <c:v>9733</c:v>
                </c:pt>
                <c:pt idx="9734">
                  <c:v>9734</c:v>
                </c:pt>
                <c:pt idx="9735">
                  <c:v>9735</c:v>
                </c:pt>
                <c:pt idx="9736">
                  <c:v>9736</c:v>
                </c:pt>
                <c:pt idx="9737">
                  <c:v>9737</c:v>
                </c:pt>
                <c:pt idx="9738">
                  <c:v>9738</c:v>
                </c:pt>
                <c:pt idx="9739">
                  <c:v>9739</c:v>
                </c:pt>
                <c:pt idx="9740">
                  <c:v>9740</c:v>
                </c:pt>
                <c:pt idx="9741">
                  <c:v>9741</c:v>
                </c:pt>
                <c:pt idx="9742">
                  <c:v>9742</c:v>
                </c:pt>
                <c:pt idx="9743">
                  <c:v>9743</c:v>
                </c:pt>
                <c:pt idx="9744">
                  <c:v>9744</c:v>
                </c:pt>
                <c:pt idx="9745">
                  <c:v>9745</c:v>
                </c:pt>
                <c:pt idx="9746">
                  <c:v>9746</c:v>
                </c:pt>
                <c:pt idx="9747">
                  <c:v>9747</c:v>
                </c:pt>
                <c:pt idx="9748">
                  <c:v>9748</c:v>
                </c:pt>
                <c:pt idx="9749">
                  <c:v>9749</c:v>
                </c:pt>
                <c:pt idx="9750">
                  <c:v>9750</c:v>
                </c:pt>
                <c:pt idx="9751">
                  <c:v>9751</c:v>
                </c:pt>
                <c:pt idx="9752">
                  <c:v>9752</c:v>
                </c:pt>
                <c:pt idx="9753">
                  <c:v>9753</c:v>
                </c:pt>
                <c:pt idx="9754">
                  <c:v>9754</c:v>
                </c:pt>
                <c:pt idx="9755">
                  <c:v>9755</c:v>
                </c:pt>
                <c:pt idx="9756">
                  <c:v>9756</c:v>
                </c:pt>
                <c:pt idx="9757">
                  <c:v>9757</c:v>
                </c:pt>
                <c:pt idx="9758">
                  <c:v>9758</c:v>
                </c:pt>
                <c:pt idx="9759">
                  <c:v>9759</c:v>
                </c:pt>
                <c:pt idx="9760">
                  <c:v>9760</c:v>
                </c:pt>
                <c:pt idx="9761">
                  <c:v>9761</c:v>
                </c:pt>
                <c:pt idx="9762">
                  <c:v>9762</c:v>
                </c:pt>
                <c:pt idx="9763">
                  <c:v>9763</c:v>
                </c:pt>
                <c:pt idx="9764">
                  <c:v>9764</c:v>
                </c:pt>
                <c:pt idx="9765">
                  <c:v>9765</c:v>
                </c:pt>
                <c:pt idx="9766">
                  <c:v>9766</c:v>
                </c:pt>
                <c:pt idx="9767">
                  <c:v>9767</c:v>
                </c:pt>
                <c:pt idx="9768">
                  <c:v>9768</c:v>
                </c:pt>
                <c:pt idx="9769">
                  <c:v>9769</c:v>
                </c:pt>
                <c:pt idx="9770">
                  <c:v>9770</c:v>
                </c:pt>
                <c:pt idx="9771">
                  <c:v>9771</c:v>
                </c:pt>
                <c:pt idx="9772">
                  <c:v>9772</c:v>
                </c:pt>
                <c:pt idx="9773">
                  <c:v>9773</c:v>
                </c:pt>
                <c:pt idx="9774">
                  <c:v>9774</c:v>
                </c:pt>
                <c:pt idx="9775">
                  <c:v>9775</c:v>
                </c:pt>
                <c:pt idx="9776">
                  <c:v>9776</c:v>
                </c:pt>
                <c:pt idx="9777">
                  <c:v>9777</c:v>
                </c:pt>
                <c:pt idx="9778">
                  <c:v>9778</c:v>
                </c:pt>
                <c:pt idx="9779">
                  <c:v>9779</c:v>
                </c:pt>
                <c:pt idx="9780">
                  <c:v>9780</c:v>
                </c:pt>
                <c:pt idx="9781">
                  <c:v>9781</c:v>
                </c:pt>
                <c:pt idx="9782">
                  <c:v>9782</c:v>
                </c:pt>
                <c:pt idx="9783">
                  <c:v>9783</c:v>
                </c:pt>
                <c:pt idx="9784">
                  <c:v>9784</c:v>
                </c:pt>
                <c:pt idx="9785">
                  <c:v>9785</c:v>
                </c:pt>
                <c:pt idx="9786">
                  <c:v>9786</c:v>
                </c:pt>
                <c:pt idx="9787">
                  <c:v>9787</c:v>
                </c:pt>
                <c:pt idx="9788">
                  <c:v>9788</c:v>
                </c:pt>
                <c:pt idx="9789">
                  <c:v>9789</c:v>
                </c:pt>
                <c:pt idx="9790">
                  <c:v>9790</c:v>
                </c:pt>
                <c:pt idx="9791">
                  <c:v>9791</c:v>
                </c:pt>
                <c:pt idx="9792">
                  <c:v>9792</c:v>
                </c:pt>
                <c:pt idx="9793">
                  <c:v>9793</c:v>
                </c:pt>
                <c:pt idx="9794">
                  <c:v>9794</c:v>
                </c:pt>
                <c:pt idx="9795">
                  <c:v>9795</c:v>
                </c:pt>
                <c:pt idx="9796">
                  <c:v>9796</c:v>
                </c:pt>
                <c:pt idx="9797">
                  <c:v>9797</c:v>
                </c:pt>
                <c:pt idx="9798">
                  <c:v>9798</c:v>
                </c:pt>
                <c:pt idx="9799">
                  <c:v>9799</c:v>
                </c:pt>
                <c:pt idx="9800">
                  <c:v>9800</c:v>
                </c:pt>
                <c:pt idx="9801">
                  <c:v>9801</c:v>
                </c:pt>
                <c:pt idx="9802">
                  <c:v>9802</c:v>
                </c:pt>
                <c:pt idx="9803">
                  <c:v>9803</c:v>
                </c:pt>
                <c:pt idx="9804">
                  <c:v>9804</c:v>
                </c:pt>
                <c:pt idx="9805">
                  <c:v>9805</c:v>
                </c:pt>
                <c:pt idx="9806">
                  <c:v>9806</c:v>
                </c:pt>
                <c:pt idx="9807">
                  <c:v>9807</c:v>
                </c:pt>
                <c:pt idx="9808">
                  <c:v>9808</c:v>
                </c:pt>
                <c:pt idx="9809">
                  <c:v>9809</c:v>
                </c:pt>
                <c:pt idx="9810">
                  <c:v>9810</c:v>
                </c:pt>
                <c:pt idx="9811">
                  <c:v>9811</c:v>
                </c:pt>
                <c:pt idx="9812">
                  <c:v>9812</c:v>
                </c:pt>
                <c:pt idx="9813">
                  <c:v>9813</c:v>
                </c:pt>
                <c:pt idx="9814">
                  <c:v>9814</c:v>
                </c:pt>
                <c:pt idx="9815">
                  <c:v>9815</c:v>
                </c:pt>
                <c:pt idx="9816">
                  <c:v>9816</c:v>
                </c:pt>
                <c:pt idx="9817">
                  <c:v>9817</c:v>
                </c:pt>
                <c:pt idx="9818">
                  <c:v>9818</c:v>
                </c:pt>
                <c:pt idx="9819">
                  <c:v>9819</c:v>
                </c:pt>
                <c:pt idx="9820">
                  <c:v>9820</c:v>
                </c:pt>
                <c:pt idx="9821">
                  <c:v>9821</c:v>
                </c:pt>
                <c:pt idx="9822">
                  <c:v>9822</c:v>
                </c:pt>
                <c:pt idx="9823">
                  <c:v>9823</c:v>
                </c:pt>
                <c:pt idx="9824">
                  <c:v>9824</c:v>
                </c:pt>
                <c:pt idx="9825">
                  <c:v>9825</c:v>
                </c:pt>
                <c:pt idx="9826">
                  <c:v>9826</c:v>
                </c:pt>
                <c:pt idx="9827">
                  <c:v>9827</c:v>
                </c:pt>
                <c:pt idx="9828">
                  <c:v>9828</c:v>
                </c:pt>
                <c:pt idx="9829">
                  <c:v>9829</c:v>
                </c:pt>
                <c:pt idx="9830">
                  <c:v>9830</c:v>
                </c:pt>
                <c:pt idx="9831">
                  <c:v>9831</c:v>
                </c:pt>
                <c:pt idx="9832">
                  <c:v>9832</c:v>
                </c:pt>
                <c:pt idx="9833">
                  <c:v>9833</c:v>
                </c:pt>
                <c:pt idx="9834">
                  <c:v>9834</c:v>
                </c:pt>
                <c:pt idx="9835">
                  <c:v>9835</c:v>
                </c:pt>
                <c:pt idx="9836">
                  <c:v>9836</c:v>
                </c:pt>
                <c:pt idx="9837">
                  <c:v>9837</c:v>
                </c:pt>
                <c:pt idx="9838">
                  <c:v>9838</c:v>
                </c:pt>
                <c:pt idx="9839">
                  <c:v>9839</c:v>
                </c:pt>
                <c:pt idx="9840">
                  <c:v>9840</c:v>
                </c:pt>
                <c:pt idx="9841">
                  <c:v>9841</c:v>
                </c:pt>
                <c:pt idx="9842">
                  <c:v>9842</c:v>
                </c:pt>
                <c:pt idx="9843">
                  <c:v>9843</c:v>
                </c:pt>
                <c:pt idx="9844">
                  <c:v>9844</c:v>
                </c:pt>
                <c:pt idx="9845">
                  <c:v>9845</c:v>
                </c:pt>
                <c:pt idx="9846">
                  <c:v>9846</c:v>
                </c:pt>
                <c:pt idx="9847">
                  <c:v>9847</c:v>
                </c:pt>
                <c:pt idx="9848">
                  <c:v>9848</c:v>
                </c:pt>
                <c:pt idx="9849">
                  <c:v>9849</c:v>
                </c:pt>
                <c:pt idx="9850">
                  <c:v>9850</c:v>
                </c:pt>
                <c:pt idx="9851">
                  <c:v>9851</c:v>
                </c:pt>
                <c:pt idx="9852">
                  <c:v>9852</c:v>
                </c:pt>
                <c:pt idx="9853">
                  <c:v>9853</c:v>
                </c:pt>
                <c:pt idx="9854">
                  <c:v>9854</c:v>
                </c:pt>
                <c:pt idx="9855">
                  <c:v>9855</c:v>
                </c:pt>
                <c:pt idx="9856">
                  <c:v>9856</c:v>
                </c:pt>
                <c:pt idx="9857">
                  <c:v>9857</c:v>
                </c:pt>
                <c:pt idx="9858">
                  <c:v>9858</c:v>
                </c:pt>
                <c:pt idx="9859">
                  <c:v>9859</c:v>
                </c:pt>
                <c:pt idx="9860">
                  <c:v>9860</c:v>
                </c:pt>
                <c:pt idx="9861">
                  <c:v>9861</c:v>
                </c:pt>
                <c:pt idx="9862">
                  <c:v>9862</c:v>
                </c:pt>
                <c:pt idx="9863">
                  <c:v>9863</c:v>
                </c:pt>
                <c:pt idx="9864">
                  <c:v>9864</c:v>
                </c:pt>
                <c:pt idx="9865">
                  <c:v>9865</c:v>
                </c:pt>
                <c:pt idx="9866">
                  <c:v>9866</c:v>
                </c:pt>
                <c:pt idx="9867">
                  <c:v>9867</c:v>
                </c:pt>
                <c:pt idx="9868">
                  <c:v>9868</c:v>
                </c:pt>
                <c:pt idx="9869">
                  <c:v>9869</c:v>
                </c:pt>
                <c:pt idx="9870">
                  <c:v>9870</c:v>
                </c:pt>
                <c:pt idx="9871">
                  <c:v>9871</c:v>
                </c:pt>
                <c:pt idx="9872">
                  <c:v>9872</c:v>
                </c:pt>
                <c:pt idx="9873">
                  <c:v>9873</c:v>
                </c:pt>
                <c:pt idx="9874">
                  <c:v>9874</c:v>
                </c:pt>
                <c:pt idx="9875">
                  <c:v>9875</c:v>
                </c:pt>
                <c:pt idx="9876">
                  <c:v>9876</c:v>
                </c:pt>
                <c:pt idx="9877">
                  <c:v>9877</c:v>
                </c:pt>
                <c:pt idx="9878">
                  <c:v>9878</c:v>
                </c:pt>
                <c:pt idx="9879">
                  <c:v>9879</c:v>
                </c:pt>
                <c:pt idx="9880">
                  <c:v>9880</c:v>
                </c:pt>
                <c:pt idx="9881">
                  <c:v>9881</c:v>
                </c:pt>
                <c:pt idx="9882">
                  <c:v>9882</c:v>
                </c:pt>
                <c:pt idx="9883">
                  <c:v>9883</c:v>
                </c:pt>
                <c:pt idx="9884">
                  <c:v>9884</c:v>
                </c:pt>
                <c:pt idx="9885">
                  <c:v>9885</c:v>
                </c:pt>
                <c:pt idx="9886">
                  <c:v>9886</c:v>
                </c:pt>
                <c:pt idx="9887">
                  <c:v>9887</c:v>
                </c:pt>
                <c:pt idx="9888">
                  <c:v>9888</c:v>
                </c:pt>
                <c:pt idx="9889">
                  <c:v>9889</c:v>
                </c:pt>
                <c:pt idx="9890">
                  <c:v>9890</c:v>
                </c:pt>
                <c:pt idx="9891">
                  <c:v>9891</c:v>
                </c:pt>
                <c:pt idx="9892">
                  <c:v>9892</c:v>
                </c:pt>
                <c:pt idx="9893">
                  <c:v>9893</c:v>
                </c:pt>
                <c:pt idx="9894">
                  <c:v>9894</c:v>
                </c:pt>
                <c:pt idx="9895">
                  <c:v>9895</c:v>
                </c:pt>
                <c:pt idx="9896">
                  <c:v>9896</c:v>
                </c:pt>
                <c:pt idx="9897">
                  <c:v>9897</c:v>
                </c:pt>
                <c:pt idx="9898">
                  <c:v>9898</c:v>
                </c:pt>
                <c:pt idx="9899">
                  <c:v>9899</c:v>
                </c:pt>
                <c:pt idx="9900">
                  <c:v>9900</c:v>
                </c:pt>
                <c:pt idx="9901">
                  <c:v>9901</c:v>
                </c:pt>
                <c:pt idx="9902">
                  <c:v>9902</c:v>
                </c:pt>
                <c:pt idx="9903">
                  <c:v>9903</c:v>
                </c:pt>
                <c:pt idx="9904">
                  <c:v>9904</c:v>
                </c:pt>
                <c:pt idx="9905">
                  <c:v>9905</c:v>
                </c:pt>
                <c:pt idx="9906">
                  <c:v>9906</c:v>
                </c:pt>
                <c:pt idx="9907">
                  <c:v>9907</c:v>
                </c:pt>
                <c:pt idx="9908">
                  <c:v>9908</c:v>
                </c:pt>
                <c:pt idx="9909">
                  <c:v>9909</c:v>
                </c:pt>
                <c:pt idx="9910">
                  <c:v>9910</c:v>
                </c:pt>
                <c:pt idx="9911">
                  <c:v>9911</c:v>
                </c:pt>
                <c:pt idx="9912">
                  <c:v>9912</c:v>
                </c:pt>
                <c:pt idx="9913">
                  <c:v>9913</c:v>
                </c:pt>
                <c:pt idx="9914">
                  <c:v>9914</c:v>
                </c:pt>
                <c:pt idx="9915">
                  <c:v>9915</c:v>
                </c:pt>
                <c:pt idx="9916">
                  <c:v>9916</c:v>
                </c:pt>
                <c:pt idx="9917">
                  <c:v>9917</c:v>
                </c:pt>
                <c:pt idx="9918">
                  <c:v>9918</c:v>
                </c:pt>
                <c:pt idx="9919">
                  <c:v>9919</c:v>
                </c:pt>
                <c:pt idx="9920">
                  <c:v>9920</c:v>
                </c:pt>
                <c:pt idx="9921">
                  <c:v>9921</c:v>
                </c:pt>
                <c:pt idx="9922">
                  <c:v>9922</c:v>
                </c:pt>
                <c:pt idx="9923">
                  <c:v>9923</c:v>
                </c:pt>
                <c:pt idx="9924">
                  <c:v>9924</c:v>
                </c:pt>
                <c:pt idx="9925">
                  <c:v>9925</c:v>
                </c:pt>
                <c:pt idx="9926">
                  <c:v>9926</c:v>
                </c:pt>
                <c:pt idx="9927">
                  <c:v>9927</c:v>
                </c:pt>
                <c:pt idx="9928">
                  <c:v>9928</c:v>
                </c:pt>
                <c:pt idx="9929">
                  <c:v>9929</c:v>
                </c:pt>
                <c:pt idx="9930">
                  <c:v>9930</c:v>
                </c:pt>
                <c:pt idx="9931">
                  <c:v>9931</c:v>
                </c:pt>
                <c:pt idx="9932">
                  <c:v>9932</c:v>
                </c:pt>
                <c:pt idx="9933">
                  <c:v>9933</c:v>
                </c:pt>
                <c:pt idx="9934">
                  <c:v>9934</c:v>
                </c:pt>
                <c:pt idx="9935">
                  <c:v>9935</c:v>
                </c:pt>
                <c:pt idx="9936">
                  <c:v>9936</c:v>
                </c:pt>
                <c:pt idx="9937">
                  <c:v>9937</c:v>
                </c:pt>
                <c:pt idx="9938">
                  <c:v>9938</c:v>
                </c:pt>
                <c:pt idx="9939">
                  <c:v>9939</c:v>
                </c:pt>
                <c:pt idx="9940">
                  <c:v>9940</c:v>
                </c:pt>
                <c:pt idx="9941">
                  <c:v>9941</c:v>
                </c:pt>
                <c:pt idx="9942">
                  <c:v>9942</c:v>
                </c:pt>
                <c:pt idx="9943">
                  <c:v>9943</c:v>
                </c:pt>
                <c:pt idx="9944">
                  <c:v>9944</c:v>
                </c:pt>
                <c:pt idx="9945">
                  <c:v>9945</c:v>
                </c:pt>
                <c:pt idx="9946">
                  <c:v>9946</c:v>
                </c:pt>
                <c:pt idx="9947">
                  <c:v>9947</c:v>
                </c:pt>
                <c:pt idx="9948">
                  <c:v>9948</c:v>
                </c:pt>
                <c:pt idx="9949">
                  <c:v>9949</c:v>
                </c:pt>
                <c:pt idx="9950">
                  <c:v>9950</c:v>
                </c:pt>
                <c:pt idx="9951">
                  <c:v>9951</c:v>
                </c:pt>
                <c:pt idx="9952">
                  <c:v>9952</c:v>
                </c:pt>
                <c:pt idx="9953">
                  <c:v>9953</c:v>
                </c:pt>
                <c:pt idx="9954">
                  <c:v>9954</c:v>
                </c:pt>
                <c:pt idx="9955">
                  <c:v>9955</c:v>
                </c:pt>
                <c:pt idx="9956">
                  <c:v>9956</c:v>
                </c:pt>
                <c:pt idx="9957">
                  <c:v>9957</c:v>
                </c:pt>
                <c:pt idx="9958">
                  <c:v>9958</c:v>
                </c:pt>
                <c:pt idx="9959">
                  <c:v>9959</c:v>
                </c:pt>
                <c:pt idx="9960">
                  <c:v>9960</c:v>
                </c:pt>
                <c:pt idx="9961">
                  <c:v>9961</c:v>
                </c:pt>
                <c:pt idx="9962">
                  <c:v>9962</c:v>
                </c:pt>
                <c:pt idx="9963">
                  <c:v>9963</c:v>
                </c:pt>
                <c:pt idx="9964">
                  <c:v>9964</c:v>
                </c:pt>
                <c:pt idx="9965">
                  <c:v>9965</c:v>
                </c:pt>
                <c:pt idx="9966">
                  <c:v>9966</c:v>
                </c:pt>
                <c:pt idx="9967">
                  <c:v>9967</c:v>
                </c:pt>
                <c:pt idx="9968">
                  <c:v>9968</c:v>
                </c:pt>
                <c:pt idx="9969">
                  <c:v>9969</c:v>
                </c:pt>
                <c:pt idx="9970">
                  <c:v>9970</c:v>
                </c:pt>
                <c:pt idx="9971">
                  <c:v>9971</c:v>
                </c:pt>
                <c:pt idx="9972">
                  <c:v>9972</c:v>
                </c:pt>
                <c:pt idx="9973">
                  <c:v>9973</c:v>
                </c:pt>
                <c:pt idx="9974">
                  <c:v>9974</c:v>
                </c:pt>
                <c:pt idx="9975">
                  <c:v>9975</c:v>
                </c:pt>
                <c:pt idx="9976">
                  <c:v>9976</c:v>
                </c:pt>
                <c:pt idx="9977">
                  <c:v>9977</c:v>
                </c:pt>
                <c:pt idx="9978">
                  <c:v>9978</c:v>
                </c:pt>
                <c:pt idx="9979">
                  <c:v>9979</c:v>
                </c:pt>
                <c:pt idx="9980">
                  <c:v>9980</c:v>
                </c:pt>
                <c:pt idx="9981">
                  <c:v>9981</c:v>
                </c:pt>
                <c:pt idx="9982">
                  <c:v>9982</c:v>
                </c:pt>
                <c:pt idx="9983">
                  <c:v>9983</c:v>
                </c:pt>
                <c:pt idx="9984">
                  <c:v>9984</c:v>
                </c:pt>
                <c:pt idx="9985">
                  <c:v>9985</c:v>
                </c:pt>
                <c:pt idx="9986">
                  <c:v>9986</c:v>
                </c:pt>
                <c:pt idx="9987">
                  <c:v>9987</c:v>
                </c:pt>
                <c:pt idx="9988">
                  <c:v>9988</c:v>
                </c:pt>
                <c:pt idx="9989">
                  <c:v>9989</c:v>
                </c:pt>
                <c:pt idx="9990">
                  <c:v>9990</c:v>
                </c:pt>
                <c:pt idx="9991">
                  <c:v>9991</c:v>
                </c:pt>
                <c:pt idx="9992">
                  <c:v>9992</c:v>
                </c:pt>
                <c:pt idx="9993">
                  <c:v>9993</c:v>
                </c:pt>
                <c:pt idx="9994">
                  <c:v>9994</c:v>
                </c:pt>
                <c:pt idx="9995">
                  <c:v>9995</c:v>
                </c:pt>
                <c:pt idx="9996">
                  <c:v>9996</c:v>
                </c:pt>
                <c:pt idx="9997">
                  <c:v>9997</c:v>
                </c:pt>
                <c:pt idx="9998">
                  <c:v>9998</c:v>
                </c:pt>
                <c:pt idx="9999">
                  <c:v>9999</c:v>
                </c:pt>
                <c:pt idx="10000">
                  <c:v>10000</c:v>
                </c:pt>
                <c:pt idx="10001">
                  <c:v>10001</c:v>
                </c:pt>
                <c:pt idx="10002">
                  <c:v>10002</c:v>
                </c:pt>
                <c:pt idx="10003">
                  <c:v>10003</c:v>
                </c:pt>
                <c:pt idx="10004">
                  <c:v>10004</c:v>
                </c:pt>
                <c:pt idx="10005">
                  <c:v>10005</c:v>
                </c:pt>
                <c:pt idx="10006">
                  <c:v>10006</c:v>
                </c:pt>
                <c:pt idx="10007">
                  <c:v>10007</c:v>
                </c:pt>
                <c:pt idx="10008">
                  <c:v>10008</c:v>
                </c:pt>
                <c:pt idx="10009">
                  <c:v>10009</c:v>
                </c:pt>
                <c:pt idx="10010">
                  <c:v>10010</c:v>
                </c:pt>
                <c:pt idx="10011">
                  <c:v>10011</c:v>
                </c:pt>
                <c:pt idx="10012">
                  <c:v>10012</c:v>
                </c:pt>
                <c:pt idx="10013">
                  <c:v>10013</c:v>
                </c:pt>
                <c:pt idx="10014">
                  <c:v>10014</c:v>
                </c:pt>
                <c:pt idx="10015">
                  <c:v>10015</c:v>
                </c:pt>
                <c:pt idx="10016">
                  <c:v>10016</c:v>
                </c:pt>
                <c:pt idx="10017">
                  <c:v>10017</c:v>
                </c:pt>
                <c:pt idx="10018">
                  <c:v>10018</c:v>
                </c:pt>
                <c:pt idx="10019">
                  <c:v>10019</c:v>
                </c:pt>
                <c:pt idx="10020">
                  <c:v>10020</c:v>
                </c:pt>
                <c:pt idx="10021">
                  <c:v>10021</c:v>
                </c:pt>
                <c:pt idx="10022">
                  <c:v>10022</c:v>
                </c:pt>
                <c:pt idx="10023">
                  <c:v>10023</c:v>
                </c:pt>
                <c:pt idx="10024">
                  <c:v>10024</c:v>
                </c:pt>
                <c:pt idx="10025">
                  <c:v>10025</c:v>
                </c:pt>
                <c:pt idx="10026">
                  <c:v>10026</c:v>
                </c:pt>
                <c:pt idx="10027">
                  <c:v>10027</c:v>
                </c:pt>
                <c:pt idx="10028">
                  <c:v>10028</c:v>
                </c:pt>
                <c:pt idx="10029">
                  <c:v>10029</c:v>
                </c:pt>
                <c:pt idx="10030">
                  <c:v>10030</c:v>
                </c:pt>
                <c:pt idx="10031">
                  <c:v>10031</c:v>
                </c:pt>
                <c:pt idx="10032">
                  <c:v>10032</c:v>
                </c:pt>
                <c:pt idx="10033">
                  <c:v>10033</c:v>
                </c:pt>
                <c:pt idx="10034">
                  <c:v>10034</c:v>
                </c:pt>
                <c:pt idx="10035">
                  <c:v>10035</c:v>
                </c:pt>
                <c:pt idx="10036">
                  <c:v>10036</c:v>
                </c:pt>
                <c:pt idx="10037">
                  <c:v>10037</c:v>
                </c:pt>
                <c:pt idx="10038">
                  <c:v>10038</c:v>
                </c:pt>
                <c:pt idx="10039">
                  <c:v>10039</c:v>
                </c:pt>
                <c:pt idx="10040">
                  <c:v>10040</c:v>
                </c:pt>
                <c:pt idx="10041">
                  <c:v>10041</c:v>
                </c:pt>
                <c:pt idx="10042">
                  <c:v>10042</c:v>
                </c:pt>
                <c:pt idx="10043">
                  <c:v>10043</c:v>
                </c:pt>
                <c:pt idx="10044">
                  <c:v>10044</c:v>
                </c:pt>
                <c:pt idx="10045">
                  <c:v>10045</c:v>
                </c:pt>
                <c:pt idx="10046">
                  <c:v>10046</c:v>
                </c:pt>
                <c:pt idx="10047">
                  <c:v>10047</c:v>
                </c:pt>
                <c:pt idx="10048">
                  <c:v>10048</c:v>
                </c:pt>
                <c:pt idx="10049">
                  <c:v>10049</c:v>
                </c:pt>
                <c:pt idx="10050">
                  <c:v>10050</c:v>
                </c:pt>
                <c:pt idx="10051">
                  <c:v>10051</c:v>
                </c:pt>
                <c:pt idx="10052">
                  <c:v>10052</c:v>
                </c:pt>
                <c:pt idx="10053">
                  <c:v>10053</c:v>
                </c:pt>
                <c:pt idx="10054">
                  <c:v>10054</c:v>
                </c:pt>
                <c:pt idx="10055">
                  <c:v>10055</c:v>
                </c:pt>
                <c:pt idx="10056">
                  <c:v>10056</c:v>
                </c:pt>
                <c:pt idx="10057">
                  <c:v>10057</c:v>
                </c:pt>
                <c:pt idx="10058">
                  <c:v>10058</c:v>
                </c:pt>
                <c:pt idx="10059">
                  <c:v>10059</c:v>
                </c:pt>
                <c:pt idx="10060">
                  <c:v>10060</c:v>
                </c:pt>
                <c:pt idx="10061">
                  <c:v>10061</c:v>
                </c:pt>
                <c:pt idx="10062">
                  <c:v>10062</c:v>
                </c:pt>
                <c:pt idx="10063">
                  <c:v>10063</c:v>
                </c:pt>
                <c:pt idx="10064">
                  <c:v>10064</c:v>
                </c:pt>
                <c:pt idx="10065">
                  <c:v>10065</c:v>
                </c:pt>
                <c:pt idx="10066">
                  <c:v>10066</c:v>
                </c:pt>
                <c:pt idx="10067">
                  <c:v>10067</c:v>
                </c:pt>
                <c:pt idx="10068">
                  <c:v>10068</c:v>
                </c:pt>
                <c:pt idx="10069">
                  <c:v>10069</c:v>
                </c:pt>
                <c:pt idx="10070">
                  <c:v>10070</c:v>
                </c:pt>
                <c:pt idx="10071">
                  <c:v>10071</c:v>
                </c:pt>
                <c:pt idx="10072">
                  <c:v>10072</c:v>
                </c:pt>
                <c:pt idx="10073">
                  <c:v>10073</c:v>
                </c:pt>
                <c:pt idx="10074">
                  <c:v>10074</c:v>
                </c:pt>
                <c:pt idx="10075">
                  <c:v>10075</c:v>
                </c:pt>
                <c:pt idx="10076">
                  <c:v>10076</c:v>
                </c:pt>
                <c:pt idx="10077">
                  <c:v>10077</c:v>
                </c:pt>
                <c:pt idx="10078">
                  <c:v>10078</c:v>
                </c:pt>
                <c:pt idx="10079">
                  <c:v>10079</c:v>
                </c:pt>
                <c:pt idx="10080">
                  <c:v>10080</c:v>
                </c:pt>
                <c:pt idx="10081">
                  <c:v>10081</c:v>
                </c:pt>
                <c:pt idx="10082">
                  <c:v>10082</c:v>
                </c:pt>
                <c:pt idx="10083">
                  <c:v>10083</c:v>
                </c:pt>
                <c:pt idx="10084">
                  <c:v>10084</c:v>
                </c:pt>
                <c:pt idx="10085">
                  <c:v>10085</c:v>
                </c:pt>
                <c:pt idx="10086">
                  <c:v>10086</c:v>
                </c:pt>
                <c:pt idx="10087">
                  <c:v>10087</c:v>
                </c:pt>
                <c:pt idx="10088">
                  <c:v>10088</c:v>
                </c:pt>
                <c:pt idx="10089">
                  <c:v>10089</c:v>
                </c:pt>
                <c:pt idx="10090">
                  <c:v>10090</c:v>
                </c:pt>
                <c:pt idx="10091">
                  <c:v>10091</c:v>
                </c:pt>
                <c:pt idx="10092">
                  <c:v>10092</c:v>
                </c:pt>
                <c:pt idx="10093">
                  <c:v>10093</c:v>
                </c:pt>
                <c:pt idx="10094">
                  <c:v>10094</c:v>
                </c:pt>
                <c:pt idx="10095">
                  <c:v>10095</c:v>
                </c:pt>
                <c:pt idx="10096">
                  <c:v>10096</c:v>
                </c:pt>
                <c:pt idx="10097">
                  <c:v>10097</c:v>
                </c:pt>
                <c:pt idx="10098">
                  <c:v>10098</c:v>
                </c:pt>
                <c:pt idx="10099">
                  <c:v>10099</c:v>
                </c:pt>
                <c:pt idx="10100">
                  <c:v>10100</c:v>
                </c:pt>
                <c:pt idx="10101">
                  <c:v>10101</c:v>
                </c:pt>
                <c:pt idx="10102">
                  <c:v>10102</c:v>
                </c:pt>
                <c:pt idx="10103">
                  <c:v>10103</c:v>
                </c:pt>
                <c:pt idx="10104">
                  <c:v>10104</c:v>
                </c:pt>
                <c:pt idx="10105">
                  <c:v>10105</c:v>
                </c:pt>
                <c:pt idx="10106">
                  <c:v>10106</c:v>
                </c:pt>
                <c:pt idx="10107">
                  <c:v>10107</c:v>
                </c:pt>
                <c:pt idx="10108">
                  <c:v>10108</c:v>
                </c:pt>
                <c:pt idx="10109">
                  <c:v>10109</c:v>
                </c:pt>
                <c:pt idx="10110">
                  <c:v>10110</c:v>
                </c:pt>
                <c:pt idx="10111">
                  <c:v>10111</c:v>
                </c:pt>
                <c:pt idx="10112">
                  <c:v>10112</c:v>
                </c:pt>
                <c:pt idx="10113">
                  <c:v>10113</c:v>
                </c:pt>
                <c:pt idx="10114">
                  <c:v>10114</c:v>
                </c:pt>
                <c:pt idx="10115">
                  <c:v>10115</c:v>
                </c:pt>
                <c:pt idx="10116">
                  <c:v>10116</c:v>
                </c:pt>
                <c:pt idx="10117">
                  <c:v>10117</c:v>
                </c:pt>
                <c:pt idx="10118">
                  <c:v>10118</c:v>
                </c:pt>
                <c:pt idx="10119">
                  <c:v>10119</c:v>
                </c:pt>
                <c:pt idx="10120">
                  <c:v>10120</c:v>
                </c:pt>
                <c:pt idx="10121">
                  <c:v>10121</c:v>
                </c:pt>
                <c:pt idx="10122">
                  <c:v>10122</c:v>
                </c:pt>
                <c:pt idx="10123">
                  <c:v>10123</c:v>
                </c:pt>
                <c:pt idx="10124">
                  <c:v>10124</c:v>
                </c:pt>
                <c:pt idx="10125">
                  <c:v>10125</c:v>
                </c:pt>
                <c:pt idx="10126">
                  <c:v>10126</c:v>
                </c:pt>
                <c:pt idx="10127">
                  <c:v>10127</c:v>
                </c:pt>
                <c:pt idx="10128">
                  <c:v>10128</c:v>
                </c:pt>
                <c:pt idx="10129">
                  <c:v>10129</c:v>
                </c:pt>
                <c:pt idx="10130">
                  <c:v>10130</c:v>
                </c:pt>
                <c:pt idx="10131">
                  <c:v>10131</c:v>
                </c:pt>
                <c:pt idx="10132">
                  <c:v>10132</c:v>
                </c:pt>
                <c:pt idx="10133">
                  <c:v>10133</c:v>
                </c:pt>
                <c:pt idx="10134">
                  <c:v>10134</c:v>
                </c:pt>
                <c:pt idx="10135">
                  <c:v>10135</c:v>
                </c:pt>
                <c:pt idx="10136">
                  <c:v>10136</c:v>
                </c:pt>
                <c:pt idx="10137">
                  <c:v>10137</c:v>
                </c:pt>
                <c:pt idx="10138">
                  <c:v>10138</c:v>
                </c:pt>
                <c:pt idx="10139">
                  <c:v>10139</c:v>
                </c:pt>
                <c:pt idx="10140">
                  <c:v>10140</c:v>
                </c:pt>
                <c:pt idx="10141">
                  <c:v>10141</c:v>
                </c:pt>
                <c:pt idx="10142">
                  <c:v>10142</c:v>
                </c:pt>
                <c:pt idx="10143">
                  <c:v>10143</c:v>
                </c:pt>
                <c:pt idx="10144">
                  <c:v>10144</c:v>
                </c:pt>
                <c:pt idx="10145">
                  <c:v>10145</c:v>
                </c:pt>
                <c:pt idx="10146">
                  <c:v>10146</c:v>
                </c:pt>
                <c:pt idx="10147">
                  <c:v>10147</c:v>
                </c:pt>
                <c:pt idx="10148">
                  <c:v>10148</c:v>
                </c:pt>
                <c:pt idx="10149">
                  <c:v>10149</c:v>
                </c:pt>
                <c:pt idx="10150">
                  <c:v>10150</c:v>
                </c:pt>
                <c:pt idx="10151">
                  <c:v>10151</c:v>
                </c:pt>
                <c:pt idx="10152">
                  <c:v>10152</c:v>
                </c:pt>
                <c:pt idx="10153">
                  <c:v>10153</c:v>
                </c:pt>
                <c:pt idx="10154">
                  <c:v>10154</c:v>
                </c:pt>
                <c:pt idx="10155">
                  <c:v>10155</c:v>
                </c:pt>
                <c:pt idx="10156">
                  <c:v>10156</c:v>
                </c:pt>
                <c:pt idx="10157">
                  <c:v>10157</c:v>
                </c:pt>
                <c:pt idx="10158">
                  <c:v>10158</c:v>
                </c:pt>
                <c:pt idx="10159">
                  <c:v>10159</c:v>
                </c:pt>
                <c:pt idx="10160">
                  <c:v>10160</c:v>
                </c:pt>
                <c:pt idx="10161">
                  <c:v>10161</c:v>
                </c:pt>
                <c:pt idx="10162">
                  <c:v>10162</c:v>
                </c:pt>
                <c:pt idx="10163">
                  <c:v>10163</c:v>
                </c:pt>
                <c:pt idx="10164">
                  <c:v>10164</c:v>
                </c:pt>
                <c:pt idx="10165">
                  <c:v>10165</c:v>
                </c:pt>
                <c:pt idx="10166">
                  <c:v>10166</c:v>
                </c:pt>
                <c:pt idx="10167">
                  <c:v>10167</c:v>
                </c:pt>
                <c:pt idx="10168">
                  <c:v>10168</c:v>
                </c:pt>
                <c:pt idx="10169">
                  <c:v>10169</c:v>
                </c:pt>
                <c:pt idx="10170">
                  <c:v>10170</c:v>
                </c:pt>
                <c:pt idx="10171">
                  <c:v>10171</c:v>
                </c:pt>
                <c:pt idx="10172">
                  <c:v>10172</c:v>
                </c:pt>
                <c:pt idx="10173">
                  <c:v>10173</c:v>
                </c:pt>
                <c:pt idx="10174">
                  <c:v>10174</c:v>
                </c:pt>
                <c:pt idx="10175">
                  <c:v>10175</c:v>
                </c:pt>
                <c:pt idx="10176">
                  <c:v>10176</c:v>
                </c:pt>
                <c:pt idx="10177">
                  <c:v>10177</c:v>
                </c:pt>
                <c:pt idx="10178">
                  <c:v>10178</c:v>
                </c:pt>
                <c:pt idx="10179">
                  <c:v>10179</c:v>
                </c:pt>
                <c:pt idx="10180">
                  <c:v>10180</c:v>
                </c:pt>
                <c:pt idx="10181">
                  <c:v>10181</c:v>
                </c:pt>
                <c:pt idx="10182">
                  <c:v>10182</c:v>
                </c:pt>
                <c:pt idx="10183">
                  <c:v>10183</c:v>
                </c:pt>
                <c:pt idx="10184">
                  <c:v>10184</c:v>
                </c:pt>
                <c:pt idx="10185">
                  <c:v>10185</c:v>
                </c:pt>
                <c:pt idx="10186">
                  <c:v>10186</c:v>
                </c:pt>
                <c:pt idx="10187">
                  <c:v>10187</c:v>
                </c:pt>
                <c:pt idx="10188">
                  <c:v>10188</c:v>
                </c:pt>
                <c:pt idx="10189">
                  <c:v>10189</c:v>
                </c:pt>
                <c:pt idx="10190">
                  <c:v>10190</c:v>
                </c:pt>
                <c:pt idx="10191">
                  <c:v>10191</c:v>
                </c:pt>
                <c:pt idx="10192">
                  <c:v>10192</c:v>
                </c:pt>
                <c:pt idx="10193">
                  <c:v>10193</c:v>
                </c:pt>
                <c:pt idx="10194">
                  <c:v>10194</c:v>
                </c:pt>
                <c:pt idx="10195">
                  <c:v>10195</c:v>
                </c:pt>
                <c:pt idx="10196">
                  <c:v>10196</c:v>
                </c:pt>
                <c:pt idx="10197">
                  <c:v>10197</c:v>
                </c:pt>
                <c:pt idx="10198">
                  <c:v>10198</c:v>
                </c:pt>
                <c:pt idx="10199">
                  <c:v>10199</c:v>
                </c:pt>
                <c:pt idx="10200">
                  <c:v>10200</c:v>
                </c:pt>
                <c:pt idx="10201">
                  <c:v>10201</c:v>
                </c:pt>
                <c:pt idx="10202">
                  <c:v>10202</c:v>
                </c:pt>
                <c:pt idx="10203">
                  <c:v>10203</c:v>
                </c:pt>
                <c:pt idx="10204">
                  <c:v>10204</c:v>
                </c:pt>
                <c:pt idx="10205">
                  <c:v>10205</c:v>
                </c:pt>
                <c:pt idx="10206">
                  <c:v>10206</c:v>
                </c:pt>
                <c:pt idx="10207">
                  <c:v>10207</c:v>
                </c:pt>
                <c:pt idx="10208">
                  <c:v>10208</c:v>
                </c:pt>
                <c:pt idx="10209">
                  <c:v>10209</c:v>
                </c:pt>
                <c:pt idx="10210">
                  <c:v>10210</c:v>
                </c:pt>
                <c:pt idx="10211">
                  <c:v>10211</c:v>
                </c:pt>
                <c:pt idx="10212">
                  <c:v>10212</c:v>
                </c:pt>
                <c:pt idx="10213">
                  <c:v>10213</c:v>
                </c:pt>
                <c:pt idx="10214">
                  <c:v>10214</c:v>
                </c:pt>
                <c:pt idx="10215">
                  <c:v>10215</c:v>
                </c:pt>
                <c:pt idx="10216">
                  <c:v>10216</c:v>
                </c:pt>
                <c:pt idx="10217">
                  <c:v>10217</c:v>
                </c:pt>
                <c:pt idx="10218">
                  <c:v>10218</c:v>
                </c:pt>
                <c:pt idx="10219">
                  <c:v>10219</c:v>
                </c:pt>
                <c:pt idx="10220">
                  <c:v>10220</c:v>
                </c:pt>
                <c:pt idx="10221">
                  <c:v>10221</c:v>
                </c:pt>
                <c:pt idx="10222">
                  <c:v>10222</c:v>
                </c:pt>
                <c:pt idx="10223">
                  <c:v>10223</c:v>
                </c:pt>
                <c:pt idx="10224">
                  <c:v>10224</c:v>
                </c:pt>
                <c:pt idx="10225">
                  <c:v>10225</c:v>
                </c:pt>
                <c:pt idx="10226">
                  <c:v>10226</c:v>
                </c:pt>
                <c:pt idx="10227">
                  <c:v>10227</c:v>
                </c:pt>
                <c:pt idx="10228">
                  <c:v>10228</c:v>
                </c:pt>
                <c:pt idx="10229">
                  <c:v>10229</c:v>
                </c:pt>
                <c:pt idx="10230">
                  <c:v>10230</c:v>
                </c:pt>
                <c:pt idx="10231">
                  <c:v>10231</c:v>
                </c:pt>
                <c:pt idx="10232">
                  <c:v>10232</c:v>
                </c:pt>
                <c:pt idx="10233">
                  <c:v>10233</c:v>
                </c:pt>
                <c:pt idx="10234">
                  <c:v>10234</c:v>
                </c:pt>
                <c:pt idx="10235">
                  <c:v>10235</c:v>
                </c:pt>
                <c:pt idx="10236">
                  <c:v>10236</c:v>
                </c:pt>
                <c:pt idx="10237">
                  <c:v>10237</c:v>
                </c:pt>
                <c:pt idx="10238">
                  <c:v>10238</c:v>
                </c:pt>
                <c:pt idx="10239">
                  <c:v>10239</c:v>
                </c:pt>
                <c:pt idx="10240">
                  <c:v>10240</c:v>
                </c:pt>
                <c:pt idx="10241">
                  <c:v>10241</c:v>
                </c:pt>
                <c:pt idx="10242">
                  <c:v>10242</c:v>
                </c:pt>
                <c:pt idx="10243">
                  <c:v>10243</c:v>
                </c:pt>
                <c:pt idx="10244">
                  <c:v>10244</c:v>
                </c:pt>
                <c:pt idx="10245">
                  <c:v>10245</c:v>
                </c:pt>
                <c:pt idx="10246">
                  <c:v>10246</c:v>
                </c:pt>
                <c:pt idx="10247">
                  <c:v>10247</c:v>
                </c:pt>
                <c:pt idx="10248">
                  <c:v>10248</c:v>
                </c:pt>
                <c:pt idx="10249">
                  <c:v>10249</c:v>
                </c:pt>
                <c:pt idx="10250">
                  <c:v>10250</c:v>
                </c:pt>
                <c:pt idx="10251">
                  <c:v>10251</c:v>
                </c:pt>
                <c:pt idx="10252">
                  <c:v>10252</c:v>
                </c:pt>
                <c:pt idx="10253">
                  <c:v>10253</c:v>
                </c:pt>
                <c:pt idx="10254">
                  <c:v>10254</c:v>
                </c:pt>
                <c:pt idx="10255">
                  <c:v>10255</c:v>
                </c:pt>
                <c:pt idx="10256">
                  <c:v>10256</c:v>
                </c:pt>
                <c:pt idx="10257">
                  <c:v>10257</c:v>
                </c:pt>
                <c:pt idx="10258">
                  <c:v>10258</c:v>
                </c:pt>
                <c:pt idx="10259">
                  <c:v>10259</c:v>
                </c:pt>
                <c:pt idx="10260">
                  <c:v>10260</c:v>
                </c:pt>
                <c:pt idx="10261">
                  <c:v>10261</c:v>
                </c:pt>
                <c:pt idx="10262">
                  <c:v>10262</c:v>
                </c:pt>
                <c:pt idx="10263">
                  <c:v>10263</c:v>
                </c:pt>
                <c:pt idx="10264">
                  <c:v>10264</c:v>
                </c:pt>
                <c:pt idx="10265">
                  <c:v>10265</c:v>
                </c:pt>
                <c:pt idx="10266">
                  <c:v>10266</c:v>
                </c:pt>
                <c:pt idx="10267">
                  <c:v>10267</c:v>
                </c:pt>
                <c:pt idx="10268">
                  <c:v>10268</c:v>
                </c:pt>
                <c:pt idx="10269">
                  <c:v>10269</c:v>
                </c:pt>
                <c:pt idx="10270">
                  <c:v>10270</c:v>
                </c:pt>
                <c:pt idx="10271">
                  <c:v>10271</c:v>
                </c:pt>
                <c:pt idx="10272">
                  <c:v>10272</c:v>
                </c:pt>
                <c:pt idx="10273">
                  <c:v>10273</c:v>
                </c:pt>
                <c:pt idx="10274">
                  <c:v>10274</c:v>
                </c:pt>
                <c:pt idx="10275">
                  <c:v>10275</c:v>
                </c:pt>
                <c:pt idx="10276">
                  <c:v>10276</c:v>
                </c:pt>
                <c:pt idx="10277">
                  <c:v>10277</c:v>
                </c:pt>
                <c:pt idx="10278">
                  <c:v>10278</c:v>
                </c:pt>
                <c:pt idx="10279">
                  <c:v>10279</c:v>
                </c:pt>
                <c:pt idx="10280">
                  <c:v>10280</c:v>
                </c:pt>
                <c:pt idx="10281">
                  <c:v>10281</c:v>
                </c:pt>
                <c:pt idx="10282">
                  <c:v>10282</c:v>
                </c:pt>
                <c:pt idx="10283">
                  <c:v>10283</c:v>
                </c:pt>
                <c:pt idx="10284">
                  <c:v>10284</c:v>
                </c:pt>
                <c:pt idx="10285">
                  <c:v>10285</c:v>
                </c:pt>
                <c:pt idx="10286">
                  <c:v>10286</c:v>
                </c:pt>
                <c:pt idx="10287">
                  <c:v>10287</c:v>
                </c:pt>
                <c:pt idx="10288">
                  <c:v>10288</c:v>
                </c:pt>
                <c:pt idx="10289">
                  <c:v>10289</c:v>
                </c:pt>
                <c:pt idx="10290">
                  <c:v>10290</c:v>
                </c:pt>
                <c:pt idx="10291">
                  <c:v>10291</c:v>
                </c:pt>
                <c:pt idx="10292">
                  <c:v>10292</c:v>
                </c:pt>
                <c:pt idx="10293">
                  <c:v>10293</c:v>
                </c:pt>
                <c:pt idx="10294">
                  <c:v>10294</c:v>
                </c:pt>
                <c:pt idx="10295">
                  <c:v>10295</c:v>
                </c:pt>
                <c:pt idx="10296">
                  <c:v>10296</c:v>
                </c:pt>
                <c:pt idx="10297">
                  <c:v>10297</c:v>
                </c:pt>
                <c:pt idx="10298">
                  <c:v>10298</c:v>
                </c:pt>
                <c:pt idx="10299">
                  <c:v>10299</c:v>
                </c:pt>
                <c:pt idx="10300">
                  <c:v>10300</c:v>
                </c:pt>
                <c:pt idx="10301">
                  <c:v>10301</c:v>
                </c:pt>
                <c:pt idx="10302">
                  <c:v>10302</c:v>
                </c:pt>
                <c:pt idx="10303">
                  <c:v>10303</c:v>
                </c:pt>
                <c:pt idx="10304">
                  <c:v>10304</c:v>
                </c:pt>
                <c:pt idx="10305">
                  <c:v>10305</c:v>
                </c:pt>
                <c:pt idx="10306">
                  <c:v>10306</c:v>
                </c:pt>
                <c:pt idx="10307">
                  <c:v>10307</c:v>
                </c:pt>
                <c:pt idx="10308">
                  <c:v>10308</c:v>
                </c:pt>
                <c:pt idx="10309">
                  <c:v>10309</c:v>
                </c:pt>
                <c:pt idx="10310">
                  <c:v>10310</c:v>
                </c:pt>
                <c:pt idx="10311">
                  <c:v>10311</c:v>
                </c:pt>
                <c:pt idx="10312">
                  <c:v>10312</c:v>
                </c:pt>
                <c:pt idx="10313">
                  <c:v>10313</c:v>
                </c:pt>
                <c:pt idx="10314">
                  <c:v>10314</c:v>
                </c:pt>
                <c:pt idx="10315">
                  <c:v>10315</c:v>
                </c:pt>
                <c:pt idx="10316">
                  <c:v>10316</c:v>
                </c:pt>
                <c:pt idx="10317">
                  <c:v>10317</c:v>
                </c:pt>
                <c:pt idx="10318">
                  <c:v>10318</c:v>
                </c:pt>
                <c:pt idx="10319">
                  <c:v>10319</c:v>
                </c:pt>
                <c:pt idx="10320">
                  <c:v>10320</c:v>
                </c:pt>
                <c:pt idx="10321">
                  <c:v>10321</c:v>
                </c:pt>
                <c:pt idx="10322">
                  <c:v>10322</c:v>
                </c:pt>
                <c:pt idx="10323">
                  <c:v>10323</c:v>
                </c:pt>
                <c:pt idx="10324">
                  <c:v>10324</c:v>
                </c:pt>
                <c:pt idx="10325">
                  <c:v>10325</c:v>
                </c:pt>
                <c:pt idx="10326">
                  <c:v>10326</c:v>
                </c:pt>
                <c:pt idx="10327">
                  <c:v>10327</c:v>
                </c:pt>
                <c:pt idx="10328">
                  <c:v>10328</c:v>
                </c:pt>
                <c:pt idx="10329">
                  <c:v>10329</c:v>
                </c:pt>
                <c:pt idx="10330">
                  <c:v>10330</c:v>
                </c:pt>
                <c:pt idx="10331">
                  <c:v>10331</c:v>
                </c:pt>
                <c:pt idx="10332">
                  <c:v>10332</c:v>
                </c:pt>
                <c:pt idx="10333">
                  <c:v>10333</c:v>
                </c:pt>
                <c:pt idx="10334">
                  <c:v>10334</c:v>
                </c:pt>
                <c:pt idx="10335">
                  <c:v>10335</c:v>
                </c:pt>
                <c:pt idx="10336">
                  <c:v>10336</c:v>
                </c:pt>
                <c:pt idx="10337">
                  <c:v>10337</c:v>
                </c:pt>
                <c:pt idx="10338">
                  <c:v>10338</c:v>
                </c:pt>
                <c:pt idx="10339">
                  <c:v>10339</c:v>
                </c:pt>
                <c:pt idx="10340">
                  <c:v>10340</c:v>
                </c:pt>
                <c:pt idx="10341">
                  <c:v>10341</c:v>
                </c:pt>
                <c:pt idx="10342">
                  <c:v>10342</c:v>
                </c:pt>
                <c:pt idx="10343">
                  <c:v>10343</c:v>
                </c:pt>
                <c:pt idx="10344">
                  <c:v>10344</c:v>
                </c:pt>
                <c:pt idx="10345">
                  <c:v>10345</c:v>
                </c:pt>
                <c:pt idx="10346">
                  <c:v>10346</c:v>
                </c:pt>
                <c:pt idx="10347">
                  <c:v>10347</c:v>
                </c:pt>
                <c:pt idx="10348">
                  <c:v>10348</c:v>
                </c:pt>
                <c:pt idx="10349">
                  <c:v>10349</c:v>
                </c:pt>
                <c:pt idx="10350">
                  <c:v>10350</c:v>
                </c:pt>
                <c:pt idx="10351">
                  <c:v>10351</c:v>
                </c:pt>
                <c:pt idx="10352">
                  <c:v>10352</c:v>
                </c:pt>
                <c:pt idx="10353">
                  <c:v>10353</c:v>
                </c:pt>
                <c:pt idx="10354">
                  <c:v>10354</c:v>
                </c:pt>
                <c:pt idx="10355">
                  <c:v>10355</c:v>
                </c:pt>
                <c:pt idx="10356">
                  <c:v>10356</c:v>
                </c:pt>
                <c:pt idx="10357">
                  <c:v>10357</c:v>
                </c:pt>
                <c:pt idx="10358">
                  <c:v>10358</c:v>
                </c:pt>
                <c:pt idx="10359">
                  <c:v>10359</c:v>
                </c:pt>
                <c:pt idx="10360">
                  <c:v>10360</c:v>
                </c:pt>
                <c:pt idx="10361">
                  <c:v>10361</c:v>
                </c:pt>
                <c:pt idx="10362">
                  <c:v>10362</c:v>
                </c:pt>
                <c:pt idx="10363">
                  <c:v>10363</c:v>
                </c:pt>
                <c:pt idx="10364">
                  <c:v>10364</c:v>
                </c:pt>
                <c:pt idx="10365">
                  <c:v>10365</c:v>
                </c:pt>
                <c:pt idx="10366">
                  <c:v>10366</c:v>
                </c:pt>
                <c:pt idx="10367">
                  <c:v>10367</c:v>
                </c:pt>
                <c:pt idx="10368">
                  <c:v>10368</c:v>
                </c:pt>
                <c:pt idx="10369">
                  <c:v>10369</c:v>
                </c:pt>
                <c:pt idx="10370">
                  <c:v>10370</c:v>
                </c:pt>
                <c:pt idx="10371">
                  <c:v>10371</c:v>
                </c:pt>
                <c:pt idx="10372">
                  <c:v>10372</c:v>
                </c:pt>
                <c:pt idx="10373">
                  <c:v>10373</c:v>
                </c:pt>
                <c:pt idx="10374">
                  <c:v>10374</c:v>
                </c:pt>
                <c:pt idx="10375">
                  <c:v>10375</c:v>
                </c:pt>
                <c:pt idx="10376">
                  <c:v>10376</c:v>
                </c:pt>
                <c:pt idx="10377">
                  <c:v>10377</c:v>
                </c:pt>
                <c:pt idx="10378">
                  <c:v>10378</c:v>
                </c:pt>
                <c:pt idx="10379">
                  <c:v>10379</c:v>
                </c:pt>
                <c:pt idx="10380">
                  <c:v>10380</c:v>
                </c:pt>
                <c:pt idx="10381">
                  <c:v>10381</c:v>
                </c:pt>
                <c:pt idx="10382">
                  <c:v>10382</c:v>
                </c:pt>
                <c:pt idx="10383">
                  <c:v>10383</c:v>
                </c:pt>
                <c:pt idx="10384">
                  <c:v>10384</c:v>
                </c:pt>
                <c:pt idx="10385">
                  <c:v>10385</c:v>
                </c:pt>
                <c:pt idx="10386">
                  <c:v>10386</c:v>
                </c:pt>
                <c:pt idx="10387">
                  <c:v>10387</c:v>
                </c:pt>
                <c:pt idx="10388">
                  <c:v>10388</c:v>
                </c:pt>
                <c:pt idx="10389">
                  <c:v>10389</c:v>
                </c:pt>
                <c:pt idx="10390">
                  <c:v>10390</c:v>
                </c:pt>
                <c:pt idx="10391">
                  <c:v>10391</c:v>
                </c:pt>
                <c:pt idx="10392">
                  <c:v>10392</c:v>
                </c:pt>
                <c:pt idx="10393">
                  <c:v>10393</c:v>
                </c:pt>
                <c:pt idx="10394">
                  <c:v>10394</c:v>
                </c:pt>
                <c:pt idx="10395">
                  <c:v>10395</c:v>
                </c:pt>
                <c:pt idx="10396">
                  <c:v>10396</c:v>
                </c:pt>
                <c:pt idx="10397">
                  <c:v>10397</c:v>
                </c:pt>
                <c:pt idx="10398">
                  <c:v>10398</c:v>
                </c:pt>
                <c:pt idx="10399">
                  <c:v>10399</c:v>
                </c:pt>
                <c:pt idx="10400">
                  <c:v>10400</c:v>
                </c:pt>
                <c:pt idx="10401">
                  <c:v>10401</c:v>
                </c:pt>
                <c:pt idx="10402">
                  <c:v>10402</c:v>
                </c:pt>
                <c:pt idx="10403">
                  <c:v>10403</c:v>
                </c:pt>
                <c:pt idx="10404">
                  <c:v>10404</c:v>
                </c:pt>
                <c:pt idx="10405">
                  <c:v>10405</c:v>
                </c:pt>
                <c:pt idx="10406">
                  <c:v>10406</c:v>
                </c:pt>
                <c:pt idx="10407">
                  <c:v>10407</c:v>
                </c:pt>
                <c:pt idx="10408">
                  <c:v>10408</c:v>
                </c:pt>
                <c:pt idx="10409">
                  <c:v>10409</c:v>
                </c:pt>
                <c:pt idx="10410">
                  <c:v>10410</c:v>
                </c:pt>
                <c:pt idx="10411">
                  <c:v>10411</c:v>
                </c:pt>
                <c:pt idx="10412">
                  <c:v>10412</c:v>
                </c:pt>
                <c:pt idx="10413">
                  <c:v>10413</c:v>
                </c:pt>
                <c:pt idx="10414">
                  <c:v>10414</c:v>
                </c:pt>
                <c:pt idx="10415">
                  <c:v>10415</c:v>
                </c:pt>
                <c:pt idx="10416">
                  <c:v>10416</c:v>
                </c:pt>
                <c:pt idx="10417">
                  <c:v>10417</c:v>
                </c:pt>
                <c:pt idx="10418">
                  <c:v>10418</c:v>
                </c:pt>
                <c:pt idx="10419">
                  <c:v>10419</c:v>
                </c:pt>
                <c:pt idx="10420">
                  <c:v>10420</c:v>
                </c:pt>
                <c:pt idx="10421">
                  <c:v>10421</c:v>
                </c:pt>
                <c:pt idx="10422">
                  <c:v>10422</c:v>
                </c:pt>
                <c:pt idx="10423">
                  <c:v>10423</c:v>
                </c:pt>
                <c:pt idx="10424">
                  <c:v>10424</c:v>
                </c:pt>
                <c:pt idx="10425">
                  <c:v>10425</c:v>
                </c:pt>
                <c:pt idx="10426">
                  <c:v>10426</c:v>
                </c:pt>
                <c:pt idx="10427">
                  <c:v>10427</c:v>
                </c:pt>
                <c:pt idx="10428">
                  <c:v>10428</c:v>
                </c:pt>
                <c:pt idx="10429">
                  <c:v>10429</c:v>
                </c:pt>
                <c:pt idx="10430">
                  <c:v>10430</c:v>
                </c:pt>
                <c:pt idx="10431">
                  <c:v>10431</c:v>
                </c:pt>
                <c:pt idx="10432">
                  <c:v>10432</c:v>
                </c:pt>
                <c:pt idx="10433">
                  <c:v>10433</c:v>
                </c:pt>
                <c:pt idx="10434">
                  <c:v>10434</c:v>
                </c:pt>
                <c:pt idx="10435">
                  <c:v>10435</c:v>
                </c:pt>
                <c:pt idx="10436">
                  <c:v>10436</c:v>
                </c:pt>
                <c:pt idx="10437">
                  <c:v>10437</c:v>
                </c:pt>
                <c:pt idx="10438">
                  <c:v>10438</c:v>
                </c:pt>
                <c:pt idx="10439">
                  <c:v>10439</c:v>
                </c:pt>
                <c:pt idx="10440">
                  <c:v>10440</c:v>
                </c:pt>
                <c:pt idx="10441">
                  <c:v>10441</c:v>
                </c:pt>
                <c:pt idx="10442">
                  <c:v>10442</c:v>
                </c:pt>
                <c:pt idx="10443">
                  <c:v>10443</c:v>
                </c:pt>
                <c:pt idx="10444">
                  <c:v>10444</c:v>
                </c:pt>
                <c:pt idx="10445">
                  <c:v>10445</c:v>
                </c:pt>
                <c:pt idx="10446">
                  <c:v>10446</c:v>
                </c:pt>
                <c:pt idx="10447">
                  <c:v>10447</c:v>
                </c:pt>
                <c:pt idx="10448">
                  <c:v>10448</c:v>
                </c:pt>
                <c:pt idx="10449">
                  <c:v>10449</c:v>
                </c:pt>
                <c:pt idx="10450">
                  <c:v>10450</c:v>
                </c:pt>
                <c:pt idx="10451">
                  <c:v>10451</c:v>
                </c:pt>
                <c:pt idx="10452">
                  <c:v>10452</c:v>
                </c:pt>
                <c:pt idx="10453">
                  <c:v>10453</c:v>
                </c:pt>
                <c:pt idx="10454">
                  <c:v>10454</c:v>
                </c:pt>
                <c:pt idx="10455">
                  <c:v>10455</c:v>
                </c:pt>
                <c:pt idx="10456">
                  <c:v>10456</c:v>
                </c:pt>
                <c:pt idx="10457">
                  <c:v>10457</c:v>
                </c:pt>
                <c:pt idx="10458">
                  <c:v>10458</c:v>
                </c:pt>
                <c:pt idx="10459">
                  <c:v>10459</c:v>
                </c:pt>
                <c:pt idx="10460">
                  <c:v>10460</c:v>
                </c:pt>
                <c:pt idx="10461">
                  <c:v>10461</c:v>
                </c:pt>
                <c:pt idx="10462">
                  <c:v>10462</c:v>
                </c:pt>
                <c:pt idx="10463">
                  <c:v>10463</c:v>
                </c:pt>
                <c:pt idx="10464">
                  <c:v>10464</c:v>
                </c:pt>
                <c:pt idx="10465">
                  <c:v>10465</c:v>
                </c:pt>
                <c:pt idx="10466">
                  <c:v>10466</c:v>
                </c:pt>
                <c:pt idx="10467">
                  <c:v>10467</c:v>
                </c:pt>
                <c:pt idx="10468">
                  <c:v>10468</c:v>
                </c:pt>
                <c:pt idx="10469">
                  <c:v>10469</c:v>
                </c:pt>
                <c:pt idx="10470">
                  <c:v>10470</c:v>
                </c:pt>
                <c:pt idx="10471">
                  <c:v>10471</c:v>
                </c:pt>
                <c:pt idx="10472">
                  <c:v>10472</c:v>
                </c:pt>
                <c:pt idx="10473">
                  <c:v>10473</c:v>
                </c:pt>
                <c:pt idx="10474">
                  <c:v>10474</c:v>
                </c:pt>
                <c:pt idx="10475">
                  <c:v>10475</c:v>
                </c:pt>
                <c:pt idx="10476">
                  <c:v>10476</c:v>
                </c:pt>
                <c:pt idx="10477">
                  <c:v>10477</c:v>
                </c:pt>
                <c:pt idx="10478">
                  <c:v>10478</c:v>
                </c:pt>
                <c:pt idx="10479">
                  <c:v>10479</c:v>
                </c:pt>
                <c:pt idx="10480">
                  <c:v>10480</c:v>
                </c:pt>
                <c:pt idx="10481">
                  <c:v>10481</c:v>
                </c:pt>
                <c:pt idx="10482">
                  <c:v>10482</c:v>
                </c:pt>
                <c:pt idx="10483">
                  <c:v>10483</c:v>
                </c:pt>
                <c:pt idx="10484">
                  <c:v>10484</c:v>
                </c:pt>
                <c:pt idx="10485">
                  <c:v>10485</c:v>
                </c:pt>
                <c:pt idx="10486">
                  <c:v>10486</c:v>
                </c:pt>
                <c:pt idx="10487">
                  <c:v>10487</c:v>
                </c:pt>
                <c:pt idx="10488">
                  <c:v>10488</c:v>
                </c:pt>
                <c:pt idx="10489">
                  <c:v>10489</c:v>
                </c:pt>
                <c:pt idx="10490">
                  <c:v>10490</c:v>
                </c:pt>
                <c:pt idx="10491">
                  <c:v>10491</c:v>
                </c:pt>
                <c:pt idx="10492">
                  <c:v>10492</c:v>
                </c:pt>
                <c:pt idx="10493">
                  <c:v>10493</c:v>
                </c:pt>
                <c:pt idx="10494">
                  <c:v>10494</c:v>
                </c:pt>
                <c:pt idx="10495">
                  <c:v>10495</c:v>
                </c:pt>
                <c:pt idx="10496">
                  <c:v>10496</c:v>
                </c:pt>
                <c:pt idx="10497">
                  <c:v>10497</c:v>
                </c:pt>
                <c:pt idx="10498">
                  <c:v>10498</c:v>
                </c:pt>
                <c:pt idx="10499">
                  <c:v>10499</c:v>
                </c:pt>
                <c:pt idx="10500">
                  <c:v>10500</c:v>
                </c:pt>
                <c:pt idx="10501">
                  <c:v>10501</c:v>
                </c:pt>
                <c:pt idx="10502">
                  <c:v>10502</c:v>
                </c:pt>
                <c:pt idx="10503">
                  <c:v>10503</c:v>
                </c:pt>
                <c:pt idx="10504">
                  <c:v>10504</c:v>
                </c:pt>
                <c:pt idx="10505">
                  <c:v>10505</c:v>
                </c:pt>
                <c:pt idx="10506">
                  <c:v>10506</c:v>
                </c:pt>
                <c:pt idx="10507">
                  <c:v>10507</c:v>
                </c:pt>
                <c:pt idx="10508">
                  <c:v>10508</c:v>
                </c:pt>
                <c:pt idx="10509">
                  <c:v>10509</c:v>
                </c:pt>
                <c:pt idx="10510">
                  <c:v>10510</c:v>
                </c:pt>
                <c:pt idx="10511">
                  <c:v>10511</c:v>
                </c:pt>
                <c:pt idx="10512">
                  <c:v>10512</c:v>
                </c:pt>
                <c:pt idx="10513">
                  <c:v>10513</c:v>
                </c:pt>
                <c:pt idx="10514">
                  <c:v>10514</c:v>
                </c:pt>
                <c:pt idx="10515">
                  <c:v>10515</c:v>
                </c:pt>
                <c:pt idx="10516">
                  <c:v>10516</c:v>
                </c:pt>
                <c:pt idx="10517">
                  <c:v>10517</c:v>
                </c:pt>
                <c:pt idx="10518">
                  <c:v>10518</c:v>
                </c:pt>
                <c:pt idx="10519">
                  <c:v>10519</c:v>
                </c:pt>
                <c:pt idx="10520">
                  <c:v>10520</c:v>
                </c:pt>
                <c:pt idx="10521">
                  <c:v>10521</c:v>
                </c:pt>
                <c:pt idx="10522">
                  <c:v>10522</c:v>
                </c:pt>
                <c:pt idx="10523">
                  <c:v>10523</c:v>
                </c:pt>
                <c:pt idx="10524">
                  <c:v>10524</c:v>
                </c:pt>
                <c:pt idx="10525">
                  <c:v>10525</c:v>
                </c:pt>
                <c:pt idx="10526">
                  <c:v>10526</c:v>
                </c:pt>
                <c:pt idx="10527">
                  <c:v>10527</c:v>
                </c:pt>
                <c:pt idx="10528">
                  <c:v>10528</c:v>
                </c:pt>
                <c:pt idx="10529">
                  <c:v>10529</c:v>
                </c:pt>
                <c:pt idx="10530">
                  <c:v>10530</c:v>
                </c:pt>
                <c:pt idx="10531">
                  <c:v>10531</c:v>
                </c:pt>
                <c:pt idx="10532">
                  <c:v>10532</c:v>
                </c:pt>
                <c:pt idx="10533">
                  <c:v>10533</c:v>
                </c:pt>
                <c:pt idx="10534">
                  <c:v>10534</c:v>
                </c:pt>
                <c:pt idx="10535">
                  <c:v>10535</c:v>
                </c:pt>
                <c:pt idx="10536">
                  <c:v>10536</c:v>
                </c:pt>
                <c:pt idx="10537">
                  <c:v>10537</c:v>
                </c:pt>
                <c:pt idx="10538">
                  <c:v>10538</c:v>
                </c:pt>
                <c:pt idx="10539">
                  <c:v>10539</c:v>
                </c:pt>
                <c:pt idx="10540">
                  <c:v>10540</c:v>
                </c:pt>
                <c:pt idx="10541">
                  <c:v>10541</c:v>
                </c:pt>
                <c:pt idx="10542">
                  <c:v>10542</c:v>
                </c:pt>
                <c:pt idx="10543">
                  <c:v>10543</c:v>
                </c:pt>
                <c:pt idx="10544">
                  <c:v>10544</c:v>
                </c:pt>
                <c:pt idx="10545">
                  <c:v>10545</c:v>
                </c:pt>
                <c:pt idx="10546">
                  <c:v>10546</c:v>
                </c:pt>
                <c:pt idx="10547">
                  <c:v>10547</c:v>
                </c:pt>
                <c:pt idx="10548">
                  <c:v>10548</c:v>
                </c:pt>
                <c:pt idx="10549">
                  <c:v>10549</c:v>
                </c:pt>
                <c:pt idx="10550">
                  <c:v>10550</c:v>
                </c:pt>
                <c:pt idx="10551">
                  <c:v>10551</c:v>
                </c:pt>
                <c:pt idx="10552">
                  <c:v>10552</c:v>
                </c:pt>
                <c:pt idx="10553">
                  <c:v>10553</c:v>
                </c:pt>
                <c:pt idx="10554">
                  <c:v>10554</c:v>
                </c:pt>
                <c:pt idx="10555">
                  <c:v>10555</c:v>
                </c:pt>
                <c:pt idx="10556">
                  <c:v>10556</c:v>
                </c:pt>
                <c:pt idx="10557">
                  <c:v>10557</c:v>
                </c:pt>
                <c:pt idx="10558">
                  <c:v>10558</c:v>
                </c:pt>
                <c:pt idx="10559">
                  <c:v>10559</c:v>
                </c:pt>
                <c:pt idx="10560">
                  <c:v>10560</c:v>
                </c:pt>
                <c:pt idx="10561">
                  <c:v>10561</c:v>
                </c:pt>
                <c:pt idx="10562">
                  <c:v>10562</c:v>
                </c:pt>
                <c:pt idx="10563">
                  <c:v>10563</c:v>
                </c:pt>
                <c:pt idx="10564">
                  <c:v>10564</c:v>
                </c:pt>
                <c:pt idx="10565">
                  <c:v>10565</c:v>
                </c:pt>
                <c:pt idx="10566">
                  <c:v>10566</c:v>
                </c:pt>
                <c:pt idx="10567">
                  <c:v>10567</c:v>
                </c:pt>
                <c:pt idx="10568">
                  <c:v>10568</c:v>
                </c:pt>
                <c:pt idx="10569">
                  <c:v>10569</c:v>
                </c:pt>
                <c:pt idx="10570">
                  <c:v>10570</c:v>
                </c:pt>
                <c:pt idx="10571">
                  <c:v>10571</c:v>
                </c:pt>
                <c:pt idx="10572">
                  <c:v>10572</c:v>
                </c:pt>
                <c:pt idx="10573">
                  <c:v>10573</c:v>
                </c:pt>
                <c:pt idx="10574">
                  <c:v>10574</c:v>
                </c:pt>
                <c:pt idx="10575">
                  <c:v>10575</c:v>
                </c:pt>
                <c:pt idx="10576">
                  <c:v>10576</c:v>
                </c:pt>
                <c:pt idx="10577">
                  <c:v>10577</c:v>
                </c:pt>
                <c:pt idx="10578">
                  <c:v>10578</c:v>
                </c:pt>
                <c:pt idx="10579">
                  <c:v>10579</c:v>
                </c:pt>
                <c:pt idx="10580">
                  <c:v>10580</c:v>
                </c:pt>
                <c:pt idx="10581">
                  <c:v>10581</c:v>
                </c:pt>
                <c:pt idx="10582">
                  <c:v>10582</c:v>
                </c:pt>
                <c:pt idx="10583">
                  <c:v>10583</c:v>
                </c:pt>
                <c:pt idx="10584">
                  <c:v>10584</c:v>
                </c:pt>
                <c:pt idx="10585">
                  <c:v>10585</c:v>
                </c:pt>
                <c:pt idx="10586">
                  <c:v>10586</c:v>
                </c:pt>
                <c:pt idx="10587">
                  <c:v>10587</c:v>
                </c:pt>
                <c:pt idx="10588">
                  <c:v>10588</c:v>
                </c:pt>
                <c:pt idx="10589">
                  <c:v>10589</c:v>
                </c:pt>
                <c:pt idx="10590">
                  <c:v>10590</c:v>
                </c:pt>
                <c:pt idx="10591">
                  <c:v>10591</c:v>
                </c:pt>
                <c:pt idx="10592">
                  <c:v>10592</c:v>
                </c:pt>
                <c:pt idx="10593">
                  <c:v>10593</c:v>
                </c:pt>
                <c:pt idx="10594">
                  <c:v>10594</c:v>
                </c:pt>
                <c:pt idx="10595">
                  <c:v>10595</c:v>
                </c:pt>
                <c:pt idx="10596">
                  <c:v>10596</c:v>
                </c:pt>
                <c:pt idx="10597">
                  <c:v>10597</c:v>
                </c:pt>
                <c:pt idx="10598">
                  <c:v>10598</c:v>
                </c:pt>
                <c:pt idx="10599">
                  <c:v>10599</c:v>
                </c:pt>
                <c:pt idx="10600">
                  <c:v>10600</c:v>
                </c:pt>
                <c:pt idx="10601">
                  <c:v>10601</c:v>
                </c:pt>
                <c:pt idx="10602">
                  <c:v>10602</c:v>
                </c:pt>
                <c:pt idx="10603">
                  <c:v>10603</c:v>
                </c:pt>
                <c:pt idx="10604">
                  <c:v>10604</c:v>
                </c:pt>
                <c:pt idx="10605">
                  <c:v>10605</c:v>
                </c:pt>
                <c:pt idx="10606">
                  <c:v>10606</c:v>
                </c:pt>
                <c:pt idx="10607">
                  <c:v>10607</c:v>
                </c:pt>
                <c:pt idx="10608">
                  <c:v>10608</c:v>
                </c:pt>
                <c:pt idx="10609">
                  <c:v>10609</c:v>
                </c:pt>
                <c:pt idx="10610">
                  <c:v>10610</c:v>
                </c:pt>
                <c:pt idx="10611">
                  <c:v>10611</c:v>
                </c:pt>
                <c:pt idx="10612">
                  <c:v>10612</c:v>
                </c:pt>
                <c:pt idx="10613">
                  <c:v>10613</c:v>
                </c:pt>
                <c:pt idx="10614">
                  <c:v>10614</c:v>
                </c:pt>
                <c:pt idx="10615">
                  <c:v>10615</c:v>
                </c:pt>
                <c:pt idx="10616">
                  <c:v>10616</c:v>
                </c:pt>
                <c:pt idx="10617">
                  <c:v>10617</c:v>
                </c:pt>
                <c:pt idx="10618">
                  <c:v>10618</c:v>
                </c:pt>
                <c:pt idx="10619">
                  <c:v>10619</c:v>
                </c:pt>
                <c:pt idx="10620">
                  <c:v>10620</c:v>
                </c:pt>
                <c:pt idx="10621">
                  <c:v>10621</c:v>
                </c:pt>
                <c:pt idx="10622">
                  <c:v>10622</c:v>
                </c:pt>
                <c:pt idx="10623">
                  <c:v>10623</c:v>
                </c:pt>
                <c:pt idx="10624">
                  <c:v>10624</c:v>
                </c:pt>
                <c:pt idx="10625">
                  <c:v>10625</c:v>
                </c:pt>
                <c:pt idx="10626">
                  <c:v>10626</c:v>
                </c:pt>
                <c:pt idx="10627">
                  <c:v>10627</c:v>
                </c:pt>
                <c:pt idx="10628">
                  <c:v>10628</c:v>
                </c:pt>
                <c:pt idx="10629">
                  <c:v>10629</c:v>
                </c:pt>
                <c:pt idx="10630">
                  <c:v>10630</c:v>
                </c:pt>
                <c:pt idx="10631">
                  <c:v>10631</c:v>
                </c:pt>
                <c:pt idx="10632">
                  <c:v>10632</c:v>
                </c:pt>
                <c:pt idx="10633">
                  <c:v>10633</c:v>
                </c:pt>
                <c:pt idx="10634">
                  <c:v>10634</c:v>
                </c:pt>
                <c:pt idx="10635">
                  <c:v>10635</c:v>
                </c:pt>
                <c:pt idx="10636">
                  <c:v>10636</c:v>
                </c:pt>
                <c:pt idx="10637">
                  <c:v>10637</c:v>
                </c:pt>
                <c:pt idx="10638">
                  <c:v>10638</c:v>
                </c:pt>
                <c:pt idx="10639">
                  <c:v>10639</c:v>
                </c:pt>
                <c:pt idx="10640">
                  <c:v>10640</c:v>
                </c:pt>
                <c:pt idx="10641">
                  <c:v>10641</c:v>
                </c:pt>
                <c:pt idx="10642">
                  <c:v>10642</c:v>
                </c:pt>
                <c:pt idx="10643">
                  <c:v>10643</c:v>
                </c:pt>
                <c:pt idx="10644">
                  <c:v>10644</c:v>
                </c:pt>
                <c:pt idx="10645">
                  <c:v>10645</c:v>
                </c:pt>
                <c:pt idx="10646">
                  <c:v>10646</c:v>
                </c:pt>
                <c:pt idx="10647">
                  <c:v>10647</c:v>
                </c:pt>
                <c:pt idx="10648">
                  <c:v>10648</c:v>
                </c:pt>
                <c:pt idx="10649">
                  <c:v>10649</c:v>
                </c:pt>
                <c:pt idx="10650">
                  <c:v>10650</c:v>
                </c:pt>
                <c:pt idx="10651">
                  <c:v>10651</c:v>
                </c:pt>
                <c:pt idx="10652">
                  <c:v>10652</c:v>
                </c:pt>
                <c:pt idx="10653">
                  <c:v>10653</c:v>
                </c:pt>
                <c:pt idx="10654">
                  <c:v>10654</c:v>
                </c:pt>
                <c:pt idx="10655">
                  <c:v>10655</c:v>
                </c:pt>
                <c:pt idx="10656">
                  <c:v>10656</c:v>
                </c:pt>
                <c:pt idx="10657">
                  <c:v>10657</c:v>
                </c:pt>
                <c:pt idx="10658">
                  <c:v>10658</c:v>
                </c:pt>
                <c:pt idx="10659">
                  <c:v>10659</c:v>
                </c:pt>
                <c:pt idx="10660">
                  <c:v>10660</c:v>
                </c:pt>
                <c:pt idx="10661">
                  <c:v>10661</c:v>
                </c:pt>
                <c:pt idx="10662">
                  <c:v>10662</c:v>
                </c:pt>
                <c:pt idx="10663">
                  <c:v>10663</c:v>
                </c:pt>
                <c:pt idx="10664">
                  <c:v>10664</c:v>
                </c:pt>
                <c:pt idx="10665">
                  <c:v>10665</c:v>
                </c:pt>
                <c:pt idx="10666">
                  <c:v>10666</c:v>
                </c:pt>
                <c:pt idx="10667">
                  <c:v>10667</c:v>
                </c:pt>
                <c:pt idx="10668">
                  <c:v>10668</c:v>
                </c:pt>
                <c:pt idx="10669">
                  <c:v>10669</c:v>
                </c:pt>
                <c:pt idx="10670">
                  <c:v>10670</c:v>
                </c:pt>
                <c:pt idx="10671">
                  <c:v>10671</c:v>
                </c:pt>
                <c:pt idx="10672">
                  <c:v>10672</c:v>
                </c:pt>
                <c:pt idx="10673">
                  <c:v>10673</c:v>
                </c:pt>
                <c:pt idx="10674">
                  <c:v>10674</c:v>
                </c:pt>
                <c:pt idx="10675">
                  <c:v>10675</c:v>
                </c:pt>
                <c:pt idx="10676">
                  <c:v>10676</c:v>
                </c:pt>
                <c:pt idx="10677">
                  <c:v>10677</c:v>
                </c:pt>
                <c:pt idx="10678">
                  <c:v>10678</c:v>
                </c:pt>
                <c:pt idx="10679">
                  <c:v>10679</c:v>
                </c:pt>
                <c:pt idx="10680">
                  <c:v>10680</c:v>
                </c:pt>
                <c:pt idx="10681">
                  <c:v>10681</c:v>
                </c:pt>
                <c:pt idx="10682">
                  <c:v>10682</c:v>
                </c:pt>
                <c:pt idx="10683">
                  <c:v>10683</c:v>
                </c:pt>
                <c:pt idx="10684">
                  <c:v>10684</c:v>
                </c:pt>
                <c:pt idx="10685">
                  <c:v>10685</c:v>
                </c:pt>
                <c:pt idx="10686">
                  <c:v>10686</c:v>
                </c:pt>
                <c:pt idx="10687">
                  <c:v>10687</c:v>
                </c:pt>
                <c:pt idx="10688">
                  <c:v>10688</c:v>
                </c:pt>
                <c:pt idx="10689">
                  <c:v>10689</c:v>
                </c:pt>
                <c:pt idx="10690">
                  <c:v>10690</c:v>
                </c:pt>
                <c:pt idx="10691">
                  <c:v>10691</c:v>
                </c:pt>
                <c:pt idx="10692">
                  <c:v>10692</c:v>
                </c:pt>
                <c:pt idx="10693">
                  <c:v>10693</c:v>
                </c:pt>
                <c:pt idx="10694">
                  <c:v>10694</c:v>
                </c:pt>
                <c:pt idx="10695">
                  <c:v>10695</c:v>
                </c:pt>
                <c:pt idx="10696">
                  <c:v>10696</c:v>
                </c:pt>
                <c:pt idx="10697">
                  <c:v>10697</c:v>
                </c:pt>
                <c:pt idx="10698">
                  <c:v>10698</c:v>
                </c:pt>
                <c:pt idx="10699">
                  <c:v>10699</c:v>
                </c:pt>
                <c:pt idx="10700">
                  <c:v>10700</c:v>
                </c:pt>
                <c:pt idx="10701">
                  <c:v>10701</c:v>
                </c:pt>
                <c:pt idx="10702">
                  <c:v>10702</c:v>
                </c:pt>
                <c:pt idx="10703">
                  <c:v>10703</c:v>
                </c:pt>
                <c:pt idx="10704">
                  <c:v>10704</c:v>
                </c:pt>
                <c:pt idx="10705">
                  <c:v>10705</c:v>
                </c:pt>
                <c:pt idx="10706">
                  <c:v>10706</c:v>
                </c:pt>
                <c:pt idx="10707">
                  <c:v>10707</c:v>
                </c:pt>
                <c:pt idx="10708">
                  <c:v>10708</c:v>
                </c:pt>
                <c:pt idx="10709">
                  <c:v>10709</c:v>
                </c:pt>
                <c:pt idx="10710">
                  <c:v>10710</c:v>
                </c:pt>
                <c:pt idx="10711">
                  <c:v>10711</c:v>
                </c:pt>
                <c:pt idx="10712">
                  <c:v>10712</c:v>
                </c:pt>
                <c:pt idx="10713">
                  <c:v>10713</c:v>
                </c:pt>
                <c:pt idx="10714">
                  <c:v>10714</c:v>
                </c:pt>
                <c:pt idx="10715">
                  <c:v>10715</c:v>
                </c:pt>
                <c:pt idx="10716">
                  <c:v>10716</c:v>
                </c:pt>
                <c:pt idx="10717">
                  <c:v>10717</c:v>
                </c:pt>
                <c:pt idx="10718">
                  <c:v>10718</c:v>
                </c:pt>
                <c:pt idx="10719">
                  <c:v>10719</c:v>
                </c:pt>
                <c:pt idx="10720">
                  <c:v>10720</c:v>
                </c:pt>
                <c:pt idx="10721">
                  <c:v>10721</c:v>
                </c:pt>
                <c:pt idx="10722">
                  <c:v>10722</c:v>
                </c:pt>
                <c:pt idx="10723">
                  <c:v>10723</c:v>
                </c:pt>
                <c:pt idx="10724">
                  <c:v>10724</c:v>
                </c:pt>
                <c:pt idx="10725">
                  <c:v>10725</c:v>
                </c:pt>
                <c:pt idx="10726">
                  <c:v>10726</c:v>
                </c:pt>
                <c:pt idx="10727">
                  <c:v>10727</c:v>
                </c:pt>
                <c:pt idx="10728">
                  <c:v>10728</c:v>
                </c:pt>
                <c:pt idx="10729">
                  <c:v>10729</c:v>
                </c:pt>
                <c:pt idx="10730">
                  <c:v>10730</c:v>
                </c:pt>
                <c:pt idx="10731">
                  <c:v>10731</c:v>
                </c:pt>
                <c:pt idx="10732">
                  <c:v>10732</c:v>
                </c:pt>
                <c:pt idx="10733">
                  <c:v>10733</c:v>
                </c:pt>
                <c:pt idx="10734">
                  <c:v>10734</c:v>
                </c:pt>
                <c:pt idx="10735">
                  <c:v>10735</c:v>
                </c:pt>
                <c:pt idx="10736">
                  <c:v>10736</c:v>
                </c:pt>
                <c:pt idx="10737">
                  <c:v>10737</c:v>
                </c:pt>
                <c:pt idx="10738">
                  <c:v>10738</c:v>
                </c:pt>
                <c:pt idx="10739">
                  <c:v>10739</c:v>
                </c:pt>
                <c:pt idx="10740">
                  <c:v>10740</c:v>
                </c:pt>
                <c:pt idx="10741">
                  <c:v>10741</c:v>
                </c:pt>
                <c:pt idx="10742">
                  <c:v>10742</c:v>
                </c:pt>
                <c:pt idx="10743">
                  <c:v>10743</c:v>
                </c:pt>
                <c:pt idx="10744">
                  <c:v>10744</c:v>
                </c:pt>
                <c:pt idx="10745">
                  <c:v>10745</c:v>
                </c:pt>
                <c:pt idx="10746">
                  <c:v>10746</c:v>
                </c:pt>
                <c:pt idx="10747">
                  <c:v>10747</c:v>
                </c:pt>
                <c:pt idx="10748">
                  <c:v>10748</c:v>
                </c:pt>
                <c:pt idx="10749">
                  <c:v>10749</c:v>
                </c:pt>
                <c:pt idx="10750">
                  <c:v>10750</c:v>
                </c:pt>
                <c:pt idx="10751">
                  <c:v>10751</c:v>
                </c:pt>
                <c:pt idx="10752">
                  <c:v>10752</c:v>
                </c:pt>
                <c:pt idx="10753">
                  <c:v>10753</c:v>
                </c:pt>
                <c:pt idx="10754">
                  <c:v>10754</c:v>
                </c:pt>
                <c:pt idx="10755">
                  <c:v>10755</c:v>
                </c:pt>
                <c:pt idx="10756">
                  <c:v>10756</c:v>
                </c:pt>
                <c:pt idx="10757">
                  <c:v>10757</c:v>
                </c:pt>
                <c:pt idx="10758">
                  <c:v>10758</c:v>
                </c:pt>
                <c:pt idx="10759">
                  <c:v>10759</c:v>
                </c:pt>
                <c:pt idx="10760">
                  <c:v>10760</c:v>
                </c:pt>
                <c:pt idx="10761">
                  <c:v>10761</c:v>
                </c:pt>
                <c:pt idx="10762">
                  <c:v>10762</c:v>
                </c:pt>
                <c:pt idx="10763">
                  <c:v>10763</c:v>
                </c:pt>
                <c:pt idx="10764">
                  <c:v>10764</c:v>
                </c:pt>
                <c:pt idx="10765">
                  <c:v>10765</c:v>
                </c:pt>
                <c:pt idx="10766">
                  <c:v>10766</c:v>
                </c:pt>
                <c:pt idx="10767">
                  <c:v>10767</c:v>
                </c:pt>
                <c:pt idx="10768">
                  <c:v>10768</c:v>
                </c:pt>
                <c:pt idx="10769">
                  <c:v>10769</c:v>
                </c:pt>
                <c:pt idx="10770">
                  <c:v>10770</c:v>
                </c:pt>
                <c:pt idx="10771">
                  <c:v>10771</c:v>
                </c:pt>
                <c:pt idx="10772">
                  <c:v>10772</c:v>
                </c:pt>
                <c:pt idx="10773">
                  <c:v>10773</c:v>
                </c:pt>
                <c:pt idx="10774">
                  <c:v>10774</c:v>
                </c:pt>
                <c:pt idx="10775">
                  <c:v>10775</c:v>
                </c:pt>
                <c:pt idx="10776">
                  <c:v>10776</c:v>
                </c:pt>
                <c:pt idx="10777">
                  <c:v>10777</c:v>
                </c:pt>
                <c:pt idx="10778">
                  <c:v>10778</c:v>
                </c:pt>
                <c:pt idx="10779">
                  <c:v>10779</c:v>
                </c:pt>
                <c:pt idx="10780">
                  <c:v>10780</c:v>
                </c:pt>
                <c:pt idx="10781">
                  <c:v>10781</c:v>
                </c:pt>
                <c:pt idx="10782">
                  <c:v>10782</c:v>
                </c:pt>
                <c:pt idx="10783">
                  <c:v>10783</c:v>
                </c:pt>
                <c:pt idx="10784">
                  <c:v>10784</c:v>
                </c:pt>
                <c:pt idx="10785">
                  <c:v>10785</c:v>
                </c:pt>
                <c:pt idx="10786">
                  <c:v>10786</c:v>
                </c:pt>
                <c:pt idx="10787">
                  <c:v>10787</c:v>
                </c:pt>
                <c:pt idx="10788">
                  <c:v>10788</c:v>
                </c:pt>
                <c:pt idx="10789">
                  <c:v>10789</c:v>
                </c:pt>
                <c:pt idx="10790">
                  <c:v>10790</c:v>
                </c:pt>
                <c:pt idx="10791">
                  <c:v>10791</c:v>
                </c:pt>
                <c:pt idx="10792">
                  <c:v>10792</c:v>
                </c:pt>
                <c:pt idx="10793">
                  <c:v>10793</c:v>
                </c:pt>
                <c:pt idx="10794">
                  <c:v>10794</c:v>
                </c:pt>
                <c:pt idx="10795">
                  <c:v>10795</c:v>
                </c:pt>
                <c:pt idx="10796">
                  <c:v>10796</c:v>
                </c:pt>
                <c:pt idx="10797">
                  <c:v>10797</c:v>
                </c:pt>
                <c:pt idx="10798">
                  <c:v>10798</c:v>
                </c:pt>
                <c:pt idx="10799">
                  <c:v>10799</c:v>
                </c:pt>
                <c:pt idx="10800">
                  <c:v>10800</c:v>
                </c:pt>
                <c:pt idx="10801">
                  <c:v>10801</c:v>
                </c:pt>
                <c:pt idx="10802">
                  <c:v>10802</c:v>
                </c:pt>
                <c:pt idx="10803">
                  <c:v>10803</c:v>
                </c:pt>
                <c:pt idx="10804">
                  <c:v>10804</c:v>
                </c:pt>
                <c:pt idx="10805">
                  <c:v>10805</c:v>
                </c:pt>
                <c:pt idx="10806">
                  <c:v>10806</c:v>
                </c:pt>
                <c:pt idx="10807">
                  <c:v>10807</c:v>
                </c:pt>
                <c:pt idx="10808">
                  <c:v>10808</c:v>
                </c:pt>
                <c:pt idx="10809">
                  <c:v>10809</c:v>
                </c:pt>
                <c:pt idx="10810">
                  <c:v>10810</c:v>
                </c:pt>
                <c:pt idx="10811">
                  <c:v>10811</c:v>
                </c:pt>
                <c:pt idx="10812">
                  <c:v>10812</c:v>
                </c:pt>
                <c:pt idx="10813">
                  <c:v>10813</c:v>
                </c:pt>
                <c:pt idx="10814">
                  <c:v>10814</c:v>
                </c:pt>
                <c:pt idx="10815">
                  <c:v>10815</c:v>
                </c:pt>
                <c:pt idx="10816">
                  <c:v>10816</c:v>
                </c:pt>
                <c:pt idx="10817">
                  <c:v>10817</c:v>
                </c:pt>
                <c:pt idx="10818">
                  <c:v>10818</c:v>
                </c:pt>
                <c:pt idx="10819">
                  <c:v>10819</c:v>
                </c:pt>
                <c:pt idx="10820">
                  <c:v>10820</c:v>
                </c:pt>
                <c:pt idx="10821">
                  <c:v>10821</c:v>
                </c:pt>
                <c:pt idx="10822">
                  <c:v>10822</c:v>
                </c:pt>
                <c:pt idx="10823">
                  <c:v>10823</c:v>
                </c:pt>
                <c:pt idx="10824">
                  <c:v>10824</c:v>
                </c:pt>
                <c:pt idx="10825">
                  <c:v>10825</c:v>
                </c:pt>
                <c:pt idx="10826">
                  <c:v>10826</c:v>
                </c:pt>
                <c:pt idx="10827">
                  <c:v>10827</c:v>
                </c:pt>
                <c:pt idx="10828">
                  <c:v>10828</c:v>
                </c:pt>
                <c:pt idx="10829">
                  <c:v>10829</c:v>
                </c:pt>
                <c:pt idx="10830">
                  <c:v>10830</c:v>
                </c:pt>
                <c:pt idx="10831">
                  <c:v>10831</c:v>
                </c:pt>
                <c:pt idx="10832">
                  <c:v>10832</c:v>
                </c:pt>
                <c:pt idx="10833">
                  <c:v>10833</c:v>
                </c:pt>
                <c:pt idx="10834">
                  <c:v>10834</c:v>
                </c:pt>
                <c:pt idx="10835">
                  <c:v>10835</c:v>
                </c:pt>
                <c:pt idx="10836">
                  <c:v>10836</c:v>
                </c:pt>
                <c:pt idx="10837">
                  <c:v>10837</c:v>
                </c:pt>
                <c:pt idx="10838">
                  <c:v>10838</c:v>
                </c:pt>
                <c:pt idx="10839">
                  <c:v>10839</c:v>
                </c:pt>
                <c:pt idx="10840">
                  <c:v>10840</c:v>
                </c:pt>
                <c:pt idx="10841">
                  <c:v>10841</c:v>
                </c:pt>
                <c:pt idx="10842">
                  <c:v>10842</c:v>
                </c:pt>
                <c:pt idx="10843">
                  <c:v>10843</c:v>
                </c:pt>
                <c:pt idx="10844">
                  <c:v>10844</c:v>
                </c:pt>
                <c:pt idx="10845">
                  <c:v>10845</c:v>
                </c:pt>
                <c:pt idx="10846">
                  <c:v>10846</c:v>
                </c:pt>
                <c:pt idx="10847">
                  <c:v>10847</c:v>
                </c:pt>
                <c:pt idx="10848">
                  <c:v>10848</c:v>
                </c:pt>
                <c:pt idx="10849">
                  <c:v>10849</c:v>
                </c:pt>
                <c:pt idx="10850">
                  <c:v>10850</c:v>
                </c:pt>
                <c:pt idx="10851">
                  <c:v>10851</c:v>
                </c:pt>
                <c:pt idx="10852">
                  <c:v>10852</c:v>
                </c:pt>
                <c:pt idx="10853">
                  <c:v>10853</c:v>
                </c:pt>
                <c:pt idx="10854">
                  <c:v>10854</c:v>
                </c:pt>
                <c:pt idx="10855">
                  <c:v>10855</c:v>
                </c:pt>
                <c:pt idx="10856">
                  <c:v>10856</c:v>
                </c:pt>
                <c:pt idx="10857">
                  <c:v>10857</c:v>
                </c:pt>
                <c:pt idx="10858">
                  <c:v>10858</c:v>
                </c:pt>
                <c:pt idx="10859">
                  <c:v>10859</c:v>
                </c:pt>
                <c:pt idx="10860">
                  <c:v>10860</c:v>
                </c:pt>
                <c:pt idx="10861">
                  <c:v>10861</c:v>
                </c:pt>
                <c:pt idx="10862">
                  <c:v>10862</c:v>
                </c:pt>
                <c:pt idx="10863">
                  <c:v>10863</c:v>
                </c:pt>
                <c:pt idx="10864">
                  <c:v>10864</c:v>
                </c:pt>
                <c:pt idx="10865">
                  <c:v>10865</c:v>
                </c:pt>
                <c:pt idx="10866">
                  <c:v>10866</c:v>
                </c:pt>
                <c:pt idx="10867">
                  <c:v>10867</c:v>
                </c:pt>
                <c:pt idx="10868">
                  <c:v>10868</c:v>
                </c:pt>
                <c:pt idx="10869">
                  <c:v>10869</c:v>
                </c:pt>
                <c:pt idx="10870">
                  <c:v>10870</c:v>
                </c:pt>
                <c:pt idx="10871">
                  <c:v>10871</c:v>
                </c:pt>
                <c:pt idx="10872">
                  <c:v>10872</c:v>
                </c:pt>
                <c:pt idx="10873">
                  <c:v>10873</c:v>
                </c:pt>
                <c:pt idx="10874">
                  <c:v>10874</c:v>
                </c:pt>
                <c:pt idx="10875">
                  <c:v>10875</c:v>
                </c:pt>
                <c:pt idx="10876">
                  <c:v>10876</c:v>
                </c:pt>
                <c:pt idx="10877">
                  <c:v>10877</c:v>
                </c:pt>
                <c:pt idx="10878">
                  <c:v>10878</c:v>
                </c:pt>
                <c:pt idx="10879">
                  <c:v>10879</c:v>
                </c:pt>
                <c:pt idx="10880">
                  <c:v>10880</c:v>
                </c:pt>
                <c:pt idx="10881">
                  <c:v>10881</c:v>
                </c:pt>
                <c:pt idx="10882">
                  <c:v>10882</c:v>
                </c:pt>
                <c:pt idx="10883">
                  <c:v>10883</c:v>
                </c:pt>
                <c:pt idx="10884">
                  <c:v>10884</c:v>
                </c:pt>
                <c:pt idx="10885">
                  <c:v>10885</c:v>
                </c:pt>
                <c:pt idx="10886">
                  <c:v>10886</c:v>
                </c:pt>
                <c:pt idx="10887">
                  <c:v>10887</c:v>
                </c:pt>
                <c:pt idx="10888">
                  <c:v>10888</c:v>
                </c:pt>
                <c:pt idx="10889">
                  <c:v>10889</c:v>
                </c:pt>
                <c:pt idx="10890">
                  <c:v>10890</c:v>
                </c:pt>
                <c:pt idx="10891">
                  <c:v>10891</c:v>
                </c:pt>
                <c:pt idx="10892">
                  <c:v>10892</c:v>
                </c:pt>
                <c:pt idx="10893">
                  <c:v>10893</c:v>
                </c:pt>
                <c:pt idx="10894">
                  <c:v>10894</c:v>
                </c:pt>
                <c:pt idx="10895">
                  <c:v>10895</c:v>
                </c:pt>
                <c:pt idx="10896">
                  <c:v>10896</c:v>
                </c:pt>
                <c:pt idx="10897">
                  <c:v>10897</c:v>
                </c:pt>
                <c:pt idx="10898">
                  <c:v>10898</c:v>
                </c:pt>
                <c:pt idx="10899">
                  <c:v>10899</c:v>
                </c:pt>
                <c:pt idx="10900">
                  <c:v>10900</c:v>
                </c:pt>
                <c:pt idx="10901">
                  <c:v>10901</c:v>
                </c:pt>
                <c:pt idx="10902">
                  <c:v>10902</c:v>
                </c:pt>
                <c:pt idx="10903">
                  <c:v>10903</c:v>
                </c:pt>
                <c:pt idx="10904">
                  <c:v>10904</c:v>
                </c:pt>
                <c:pt idx="10905">
                  <c:v>10905</c:v>
                </c:pt>
                <c:pt idx="10906">
                  <c:v>10906</c:v>
                </c:pt>
                <c:pt idx="10907">
                  <c:v>10907</c:v>
                </c:pt>
                <c:pt idx="10908">
                  <c:v>10908</c:v>
                </c:pt>
                <c:pt idx="10909">
                  <c:v>10909</c:v>
                </c:pt>
                <c:pt idx="10910">
                  <c:v>10910</c:v>
                </c:pt>
                <c:pt idx="10911">
                  <c:v>10911</c:v>
                </c:pt>
                <c:pt idx="10912">
                  <c:v>10912</c:v>
                </c:pt>
                <c:pt idx="10913">
                  <c:v>10913</c:v>
                </c:pt>
                <c:pt idx="10914">
                  <c:v>10914</c:v>
                </c:pt>
                <c:pt idx="10915">
                  <c:v>10915</c:v>
                </c:pt>
                <c:pt idx="10916">
                  <c:v>10916</c:v>
                </c:pt>
                <c:pt idx="10917">
                  <c:v>10917</c:v>
                </c:pt>
                <c:pt idx="10918">
                  <c:v>10918</c:v>
                </c:pt>
                <c:pt idx="10919">
                  <c:v>10919</c:v>
                </c:pt>
                <c:pt idx="10920">
                  <c:v>10920</c:v>
                </c:pt>
                <c:pt idx="10921">
                  <c:v>10921</c:v>
                </c:pt>
                <c:pt idx="10922">
                  <c:v>10922</c:v>
                </c:pt>
                <c:pt idx="10923">
                  <c:v>10923</c:v>
                </c:pt>
                <c:pt idx="10924">
                  <c:v>10924</c:v>
                </c:pt>
                <c:pt idx="10925">
                  <c:v>10925</c:v>
                </c:pt>
                <c:pt idx="10926">
                  <c:v>10926</c:v>
                </c:pt>
                <c:pt idx="10927">
                  <c:v>10927</c:v>
                </c:pt>
                <c:pt idx="10928">
                  <c:v>10928</c:v>
                </c:pt>
                <c:pt idx="10929">
                  <c:v>10929</c:v>
                </c:pt>
                <c:pt idx="10930">
                  <c:v>10930</c:v>
                </c:pt>
                <c:pt idx="10931">
                  <c:v>10931</c:v>
                </c:pt>
                <c:pt idx="10932">
                  <c:v>10932</c:v>
                </c:pt>
                <c:pt idx="10933">
                  <c:v>10933</c:v>
                </c:pt>
                <c:pt idx="10934">
                  <c:v>10934</c:v>
                </c:pt>
                <c:pt idx="10935">
                  <c:v>10935</c:v>
                </c:pt>
                <c:pt idx="10936">
                  <c:v>10936</c:v>
                </c:pt>
                <c:pt idx="10937">
                  <c:v>10937</c:v>
                </c:pt>
                <c:pt idx="10938">
                  <c:v>10938</c:v>
                </c:pt>
                <c:pt idx="10939">
                  <c:v>10939</c:v>
                </c:pt>
                <c:pt idx="10940">
                  <c:v>10940</c:v>
                </c:pt>
                <c:pt idx="10941">
                  <c:v>10941</c:v>
                </c:pt>
                <c:pt idx="10942">
                  <c:v>10942</c:v>
                </c:pt>
                <c:pt idx="10943">
                  <c:v>10943</c:v>
                </c:pt>
                <c:pt idx="10944">
                  <c:v>10944</c:v>
                </c:pt>
                <c:pt idx="10945">
                  <c:v>10945</c:v>
                </c:pt>
                <c:pt idx="10946">
                  <c:v>10946</c:v>
                </c:pt>
                <c:pt idx="10947">
                  <c:v>10947</c:v>
                </c:pt>
                <c:pt idx="10948">
                  <c:v>10948</c:v>
                </c:pt>
                <c:pt idx="10949">
                  <c:v>10949</c:v>
                </c:pt>
                <c:pt idx="10950">
                  <c:v>10950</c:v>
                </c:pt>
                <c:pt idx="10951">
                  <c:v>10951</c:v>
                </c:pt>
                <c:pt idx="10952">
                  <c:v>10952</c:v>
                </c:pt>
                <c:pt idx="10953">
                  <c:v>10953</c:v>
                </c:pt>
                <c:pt idx="10954">
                  <c:v>10954</c:v>
                </c:pt>
                <c:pt idx="10955">
                  <c:v>10955</c:v>
                </c:pt>
                <c:pt idx="10956">
                  <c:v>10956</c:v>
                </c:pt>
                <c:pt idx="10957">
                  <c:v>10957</c:v>
                </c:pt>
                <c:pt idx="10958">
                  <c:v>10958</c:v>
                </c:pt>
                <c:pt idx="10959">
                  <c:v>10959</c:v>
                </c:pt>
                <c:pt idx="10960">
                  <c:v>10960</c:v>
                </c:pt>
                <c:pt idx="10961">
                  <c:v>10961</c:v>
                </c:pt>
                <c:pt idx="10962">
                  <c:v>10962</c:v>
                </c:pt>
                <c:pt idx="10963">
                  <c:v>10963</c:v>
                </c:pt>
                <c:pt idx="10964">
                  <c:v>10964</c:v>
                </c:pt>
                <c:pt idx="10965">
                  <c:v>10965</c:v>
                </c:pt>
                <c:pt idx="10966">
                  <c:v>10966</c:v>
                </c:pt>
                <c:pt idx="10967">
                  <c:v>10967</c:v>
                </c:pt>
                <c:pt idx="10968">
                  <c:v>10968</c:v>
                </c:pt>
                <c:pt idx="10969">
                  <c:v>10969</c:v>
                </c:pt>
                <c:pt idx="10970">
                  <c:v>10970</c:v>
                </c:pt>
                <c:pt idx="10971">
                  <c:v>10971</c:v>
                </c:pt>
                <c:pt idx="10972">
                  <c:v>10972</c:v>
                </c:pt>
                <c:pt idx="10973">
                  <c:v>10973</c:v>
                </c:pt>
                <c:pt idx="10974">
                  <c:v>10974</c:v>
                </c:pt>
                <c:pt idx="10975">
                  <c:v>10975</c:v>
                </c:pt>
                <c:pt idx="10976">
                  <c:v>10976</c:v>
                </c:pt>
                <c:pt idx="10977">
                  <c:v>10977</c:v>
                </c:pt>
                <c:pt idx="10978">
                  <c:v>10978</c:v>
                </c:pt>
                <c:pt idx="10979">
                  <c:v>10979</c:v>
                </c:pt>
                <c:pt idx="10980">
                  <c:v>10980</c:v>
                </c:pt>
                <c:pt idx="10981">
                  <c:v>10981</c:v>
                </c:pt>
                <c:pt idx="10982">
                  <c:v>10982</c:v>
                </c:pt>
                <c:pt idx="10983">
                  <c:v>10983</c:v>
                </c:pt>
                <c:pt idx="10984">
                  <c:v>10984</c:v>
                </c:pt>
                <c:pt idx="10985">
                  <c:v>10985</c:v>
                </c:pt>
                <c:pt idx="10986">
                  <c:v>10986</c:v>
                </c:pt>
                <c:pt idx="10987">
                  <c:v>10987</c:v>
                </c:pt>
                <c:pt idx="10988">
                  <c:v>10988</c:v>
                </c:pt>
                <c:pt idx="10989">
                  <c:v>10989</c:v>
                </c:pt>
                <c:pt idx="10990">
                  <c:v>10990</c:v>
                </c:pt>
                <c:pt idx="10991">
                  <c:v>10991</c:v>
                </c:pt>
                <c:pt idx="10992">
                  <c:v>10992</c:v>
                </c:pt>
                <c:pt idx="10993">
                  <c:v>10993</c:v>
                </c:pt>
                <c:pt idx="10994">
                  <c:v>10994</c:v>
                </c:pt>
                <c:pt idx="10995">
                  <c:v>10995</c:v>
                </c:pt>
                <c:pt idx="10996">
                  <c:v>10996</c:v>
                </c:pt>
                <c:pt idx="10997">
                  <c:v>10997</c:v>
                </c:pt>
                <c:pt idx="10998">
                  <c:v>10998</c:v>
                </c:pt>
                <c:pt idx="10999">
                  <c:v>10999</c:v>
                </c:pt>
                <c:pt idx="11000">
                  <c:v>11000</c:v>
                </c:pt>
                <c:pt idx="11001">
                  <c:v>11001</c:v>
                </c:pt>
                <c:pt idx="11002">
                  <c:v>11002</c:v>
                </c:pt>
                <c:pt idx="11003">
                  <c:v>11003</c:v>
                </c:pt>
                <c:pt idx="11004">
                  <c:v>11004</c:v>
                </c:pt>
                <c:pt idx="11005">
                  <c:v>11005</c:v>
                </c:pt>
                <c:pt idx="11006">
                  <c:v>11006</c:v>
                </c:pt>
                <c:pt idx="11007">
                  <c:v>11007</c:v>
                </c:pt>
                <c:pt idx="11008">
                  <c:v>11008</c:v>
                </c:pt>
                <c:pt idx="11009">
                  <c:v>11009</c:v>
                </c:pt>
                <c:pt idx="11010">
                  <c:v>11010</c:v>
                </c:pt>
                <c:pt idx="11011">
                  <c:v>11011</c:v>
                </c:pt>
                <c:pt idx="11012">
                  <c:v>11012</c:v>
                </c:pt>
                <c:pt idx="11013">
                  <c:v>11013</c:v>
                </c:pt>
                <c:pt idx="11014">
                  <c:v>11014</c:v>
                </c:pt>
                <c:pt idx="11015">
                  <c:v>11015</c:v>
                </c:pt>
                <c:pt idx="11016">
                  <c:v>11016</c:v>
                </c:pt>
                <c:pt idx="11017">
                  <c:v>11017</c:v>
                </c:pt>
                <c:pt idx="11018">
                  <c:v>11018</c:v>
                </c:pt>
                <c:pt idx="11019">
                  <c:v>11019</c:v>
                </c:pt>
                <c:pt idx="11020">
                  <c:v>11020</c:v>
                </c:pt>
                <c:pt idx="11021">
                  <c:v>11021</c:v>
                </c:pt>
                <c:pt idx="11022">
                  <c:v>11022</c:v>
                </c:pt>
                <c:pt idx="11023">
                  <c:v>11023</c:v>
                </c:pt>
                <c:pt idx="11024">
                  <c:v>11024</c:v>
                </c:pt>
                <c:pt idx="11025">
                  <c:v>11025</c:v>
                </c:pt>
                <c:pt idx="11026">
                  <c:v>11026</c:v>
                </c:pt>
                <c:pt idx="11027">
                  <c:v>11027</c:v>
                </c:pt>
                <c:pt idx="11028">
                  <c:v>11028</c:v>
                </c:pt>
                <c:pt idx="11029">
                  <c:v>11029</c:v>
                </c:pt>
                <c:pt idx="11030">
                  <c:v>11030</c:v>
                </c:pt>
                <c:pt idx="11031">
                  <c:v>11031</c:v>
                </c:pt>
                <c:pt idx="11032">
                  <c:v>11032</c:v>
                </c:pt>
                <c:pt idx="11033">
                  <c:v>11033</c:v>
                </c:pt>
                <c:pt idx="11034">
                  <c:v>11034</c:v>
                </c:pt>
                <c:pt idx="11035">
                  <c:v>11035</c:v>
                </c:pt>
                <c:pt idx="11036">
                  <c:v>11036</c:v>
                </c:pt>
                <c:pt idx="11037">
                  <c:v>11037</c:v>
                </c:pt>
                <c:pt idx="11038">
                  <c:v>11038</c:v>
                </c:pt>
                <c:pt idx="11039">
                  <c:v>11039</c:v>
                </c:pt>
                <c:pt idx="11040">
                  <c:v>11040</c:v>
                </c:pt>
                <c:pt idx="11041">
                  <c:v>11041</c:v>
                </c:pt>
                <c:pt idx="11042">
                  <c:v>11042</c:v>
                </c:pt>
                <c:pt idx="11043">
                  <c:v>11043</c:v>
                </c:pt>
                <c:pt idx="11044">
                  <c:v>11044</c:v>
                </c:pt>
                <c:pt idx="11045">
                  <c:v>11045</c:v>
                </c:pt>
                <c:pt idx="11046">
                  <c:v>11046</c:v>
                </c:pt>
                <c:pt idx="11047">
                  <c:v>11047</c:v>
                </c:pt>
                <c:pt idx="11048">
                  <c:v>11048</c:v>
                </c:pt>
                <c:pt idx="11049">
                  <c:v>11049</c:v>
                </c:pt>
                <c:pt idx="11050">
                  <c:v>11050</c:v>
                </c:pt>
                <c:pt idx="11051">
                  <c:v>11051</c:v>
                </c:pt>
                <c:pt idx="11052">
                  <c:v>11052</c:v>
                </c:pt>
                <c:pt idx="11053">
                  <c:v>11053</c:v>
                </c:pt>
                <c:pt idx="11054">
                  <c:v>11054</c:v>
                </c:pt>
                <c:pt idx="11055">
                  <c:v>11055</c:v>
                </c:pt>
                <c:pt idx="11056">
                  <c:v>11056</c:v>
                </c:pt>
                <c:pt idx="11057">
                  <c:v>11057</c:v>
                </c:pt>
                <c:pt idx="11058">
                  <c:v>11058</c:v>
                </c:pt>
                <c:pt idx="11059">
                  <c:v>11059</c:v>
                </c:pt>
                <c:pt idx="11060">
                  <c:v>11060</c:v>
                </c:pt>
                <c:pt idx="11061">
                  <c:v>11061</c:v>
                </c:pt>
                <c:pt idx="11062">
                  <c:v>11062</c:v>
                </c:pt>
                <c:pt idx="11063">
                  <c:v>11063</c:v>
                </c:pt>
                <c:pt idx="11064">
                  <c:v>11064</c:v>
                </c:pt>
                <c:pt idx="11065">
                  <c:v>11065</c:v>
                </c:pt>
                <c:pt idx="11066">
                  <c:v>11066</c:v>
                </c:pt>
                <c:pt idx="11067">
                  <c:v>11067</c:v>
                </c:pt>
                <c:pt idx="11068">
                  <c:v>11068</c:v>
                </c:pt>
                <c:pt idx="11069">
                  <c:v>11069</c:v>
                </c:pt>
                <c:pt idx="11070">
                  <c:v>11070</c:v>
                </c:pt>
                <c:pt idx="11071">
                  <c:v>11071</c:v>
                </c:pt>
                <c:pt idx="11072">
                  <c:v>11072</c:v>
                </c:pt>
                <c:pt idx="11073">
                  <c:v>11073</c:v>
                </c:pt>
                <c:pt idx="11074">
                  <c:v>11074</c:v>
                </c:pt>
                <c:pt idx="11075">
                  <c:v>11075</c:v>
                </c:pt>
                <c:pt idx="11076">
                  <c:v>11076</c:v>
                </c:pt>
                <c:pt idx="11077">
                  <c:v>11077</c:v>
                </c:pt>
                <c:pt idx="11078">
                  <c:v>11078</c:v>
                </c:pt>
                <c:pt idx="11079">
                  <c:v>11079</c:v>
                </c:pt>
                <c:pt idx="11080">
                  <c:v>11080</c:v>
                </c:pt>
                <c:pt idx="11081">
                  <c:v>11081</c:v>
                </c:pt>
                <c:pt idx="11082">
                  <c:v>11082</c:v>
                </c:pt>
                <c:pt idx="11083">
                  <c:v>11083</c:v>
                </c:pt>
                <c:pt idx="11084">
                  <c:v>11084</c:v>
                </c:pt>
                <c:pt idx="11085">
                  <c:v>11085</c:v>
                </c:pt>
                <c:pt idx="11086">
                  <c:v>11086</c:v>
                </c:pt>
                <c:pt idx="11087">
                  <c:v>11087</c:v>
                </c:pt>
                <c:pt idx="11088">
                  <c:v>11088</c:v>
                </c:pt>
                <c:pt idx="11089">
                  <c:v>11089</c:v>
                </c:pt>
                <c:pt idx="11090">
                  <c:v>11090</c:v>
                </c:pt>
                <c:pt idx="11091">
                  <c:v>11091</c:v>
                </c:pt>
                <c:pt idx="11092">
                  <c:v>11092</c:v>
                </c:pt>
                <c:pt idx="11093">
                  <c:v>11093</c:v>
                </c:pt>
                <c:pt idx="11094">
                  <c:v>11094</c:v>
                </c:pt>
                <c:pt idx="11095">
                  <c:v>11095</c:v>
                </c:pt>
                <c:pt idx="11096">
                  <c:v>11096</c:v>
                </c:pt>
                <c:pt idx="11097">
                  <c:v>11097</c:v>
                </c:pt>
                <c:pt idx="11098">
                  <c:v>11098</c:v>
                </c:pt>
                <c:pt idx="11099">
                  <c:v>11099</c:v>
                </c:pt>
                <c:pt idx="11100">
                  <c:v>11100</c:v>
                </c:pt>
                <c:pt idx="11101">
                  <c:v>11101</c:v>
                </c:pt>
                <c:pt idx="11102">
                  <c:v>11102</c:v>
                </c:pt>
                <c:pt idx="11103">
                  <c:v>11103</c:v>
                </c:pt>
                <c:pt idx="11104">
                  <c:v>11104</c:v>
                </c:pt>
                <c:pt idx="11105">
                  <c:v>11105</c:v>
                </c:pt>
                <c:pt idx="11106">
                  <c:v>11106</c:v>
                </c:pt>
                <c:pt idx="11107">
                  <c:v>11107</c:v>
                </c:pt>
                <c:pt idx="11108">
                  <c:v>11108</c:v>
                </c:pt>
                <c:pt idx="11109">
                  <c:v>11109</c:v>
                </c:pt>
                <c:pt idx="11110">
                  <c:v>11110</c:v>
                </c:pt>
                <c:pt idx="11111">
                  <c:v>11111</c:v>
                </c:pt>
                <c:pt idx="11112">
                  <c:v>11112</c:v>
                </c:pt>
                <c:pt idx="11113">
                  <c:v>11113</c:v>
                </c:pt>
                <c:pt idx="11114">
                  <c:v>11114</c:v>
                </c:pt>
                <c:pt idx="11115">
                  <c:v>11115</c:v>
                </c:pt>
                <c:pt idx="11116">
                  <c:v>11116</c:v>
                </c:pt>
                <c:pt idx="11117">
                  <c:v>11117</c:v>
                </c:pt>
                <c:pt idx="11118">
                  <c:v>11118</c:v>
                </c:pt>
                <c:pt idx="11119">
                  <c:v>11119</c:v>
                </c:pt>
                <c:pt idx="11120">
                  <c:v>11120</c:v>
                </c:pt>
                <c:pt idx="11121">
                  <c:v>11121</c:v>
                </c:pt>
                <c:pt idx="11122">
                  <c:v>11122</c:v>
                </c:pt>
                <c:pt idx="11123">
                  <c:v>11123</c:v>
                </c:pt>
                <c:pt idx="11124">
                  <c:v>11124</c:v>
                </c:pt>
                <c:pt idx="11125">
                  <c:v>11125</c:v>
                </c:pt>
                <c:pt idx="11126">
                  <c:v>11126</c:v>
                </c:pt>
                <c:pt idx="11127">
                  <c:v>11127</c:v>
                </c:pt>
                <c:pt idx="11128">
                  <c:v>11128</c:v>
                </c:pt>
                <c:pt idx="11129">
                  <c:v>11129</c:v>
                </c:pt>
                <c:pt idx="11130">
                  <c:v>11130</c:v>
                </c:pt>
                <c:pt idx="11131">
                  <c:v>11131</c:v>
                </c:pt>
                <c:pt idx="11132">
                  <c:v>11132</c:v>
                </c:pt>
                <c:pt idx="11133">
                  <c:v>11133</c:v>
                </c:pt>
                <c:pt idx="11134">
                  <c:v>11134</c:v>
                </c:pt>
                <c:pt idx="11135">
                  <c:v>11135</c:v>
                </c:pt>
                <c:pt idx="11136">
                  <c:v>11136</c:v>
                </c:pt>
                <c:pt idx="11137">
                  <c:v>11137</c:v>
                </c:pt>
                <c:pt idx="11138">
                  <c:v>11138</c:v>
                </c:pt>
                <c:pt idx="11139">
                  <c:v>11139</c:v>
                </c:pt>
                <c:pt idx="11140">
                  <c:v>11140</c:v>
                </c:pt>
                <c:pt idx="11141">
                  <c:v>11141</c:v>
                </c:pt>
                <c:pt idx="11142">
                  <c:v>11142</c:v>
                </c:pt>
                <c:pt idx="11143">
                  <c:v>11143</c:v>
                </c:pt>
                <c:pt idx="11144">
                  <c:v>11144</c:v>
                </c:pt>
                <c:pt idx="11145">
                  <c:v>11145</c:v>
                </c:pt>
                <c:pt idx="11146">
                  <c:v>11146</c:v>
                </c:pt>
                <c:pt idx="11147">
                  <c:v>11147</c:v>
                </c:pt>
                <c:pt idx="11148">
                  <c:v>11148</c:v>
                </c:pt>
                <c:pt idx="11149">
                  <c:v>11149</c:v>
                </c:pt>
                <c:pt idx="11150">
                  <c:v>11150</c:v>
                </c:pt>
                <c:pt idx="11151">
                  <c:v>11151</c:v>
                </c:pt>
                <c:pt idx="11152">
                  <c:v>11152</c:v>
                </c:pt>
                <c:pt idx="11153">
                  <c:v>11153</c:v>
                </c:pt>
                <c:pt idx="11154">
                  <c:v>11154</c:v>
                </c:pt>
                <c:pt idx="11155">
                  <c:v>11155</c:v>
                </c:pt>
                <c:pt idx="11156">
                  <c:v>11156</c:v>
                </c:pt>
                <c:pt idx="11157">
                  <c:v>11157</c:v>
                </c:pt>
                <c:pt idx="11158">
                  <c:v>11158</c:v>
                </c:pt>
                <c:pt idx="11159">
                  <c:v>11159</c:v>
                </c:pt>
                <c:pt idx="11160">
                  <c:v>11160</c:v>
                </c:pt>
                <c:pt idx="11161">
                  <c:v>11161</c:v>
                </c:pt>
                <c:pt idx="11162">
                  <c:v>11162</c:v>
                </c:pt>
                <c:pt idx="11163">
                  <c:v>11163</c:v>
                </c:pt>
                <c:pt idx="11164">
                  <c:v>11164</c:v>
                </c:pt>
                <c:pt idx="11165">
                  <c:v>11165</c:v>
                </c:pt>
                <c:pt idx="11166">
                  <c:v>11166</c:v>
                </c:pt>
                <c:pt idx="11167">
                  <c:v>11167</c:v>
                </c:pt>
                <c:pt idx="11168">
                  <c:v>11168</c:v>
                </c:pt>
                <c:pt idx="11169">
                  <c:v>11169</c:v>
                </c:pt>
                <c:pt idx="11170">
                  <c:v>11170</c:v>
                </c:pt>
                <c:pt idx="11171">
                  <c:v>11171</c:v>
                </c:pt>
                <c:pt idx="11172">
                  <c:v>11172</c:v>
                </c:pt>
                <c:pt idx="11173">
                  <c:v>11173</c:v>
                </c:pt>
                <c:pt idx="11174">
                  <c:v>11174</c:v>
                </c:pt>
                <c:pt idx="11175">
                  <c:v>11175</c:v>
                </c:pt>
                <c:pt idx="11176">
                  <c:v>11176</c:v>
                </c:pt>
                <c:pt idx="11177">
                  <c:v>11177</c:v>
                </c:pt>
                <c:pt idx="11178">
                  <c:v>11178</c:v>
                </c:pt>
                <c:pt idx="11179">
                  <c:v>11179</c:v>
                </c:pt>
                <c:pt idx="11180">
                  <c:v>11180</c:v>
                </c:pt>
                <c:pt idx="11181">
                  <c:v>11181</c:v>
                </c:pt>
                <c:pt idx="11182">
                  <c:v>11182</c:v>
                </c:pt>
                <c:pt idx="11183">
                  <c:v>11183</c:v>
                </c:pt>
                <c:pt idx="11184">
                  <c:v>11184</c:v>
                </c:pt>
                <c:pt idx="11185">
                  <c:v>11185</c:v>
                </c:pt>
                <c:pt idx="11186">
                  <c:v>11186</c:v>
                </c:pt>
                <c:pt idx="11187">
                  <c:v>11187</c:v>
                </c:pt>
                <c:pt idx="11188">
                  <c:v>11188</c:v>
                </c:pt>
                <c:pt idx="11189">
                  <c:v>11189</c:v>
                </c:pt>
                <c:pt idx="11190">
                  <c:v>11190</c:v>
                </c:pt>
                <c:pt idx="11191">
                  <c:v>11191</c:v>
                </c:pt>
                <c:pt idx="11192">
                  <c:v>11192</c:v>
                </c:pt>
                <c:pt idx="11193">
                  <c:v>11193</c:v>
                </c:pt>
                <c:pt idx="11194">
                  <c:v>11194</c:v>
                </c:pt>
                <c:pt idx="11195">
                  <c:v>11195</c:v>
                </c:pt>
                <c:pt idx="11196">
                  <c:v>11196</c:v>
                </c:pt>
                <c:pt idx="11197">
                  <c:v>11197</c:v>
                </c:pt>
                <c:pt idx="11198">
                  <c:v>11198</c:v>
                </c:pt>
                <c:pt idx="11199">
                  <c:v>11199</c:v>
                </c:pt>
                <c:pt idx="11200">
                  <c:v>11200</c:v>
                </c:pt>
                <c:pt idx="11201">
                  <c:v>11201</c:v>
                </c:pt>
                <c:pt idx="11202">
                  <c:v>11202</c:v>
                </c:pt>
                <c:pt idx="11203">
                  <c:v>11203</c:v>
                </c:pt>
                <c:pt idx="11204">
                  <c:v>11204</c:v>
                </c:pt>
                <c:pt idx="11205">
                  <c:v>11205</c:v>
                </c:pt>
                <c:pt idx="11206">
                  <c:v>11206</c:v>
                </c:pt>
                <c:pt idx="11207">
                  <c:v>11207</c:v>
                </c:pt>
                <c:pt idx="11208">
                  <c:v>11208</c:v>
                </c:pt>
                <c:pt idx="11209">
                  <c:v>11209</c:v>
                </c:pt>
                <c:pt idx="11210">
                  <c:v>11210</c:v>
                </c:pt>
                <c:pt idx="11211">
                  <c:v>11211</c:v>
                </c:pt>
                <c:pt idx="11212">
                  <c:v>11212</c:v>
                </c:pt>
                <c:pt idx="11213">
                  <c:v>11213</c:v>
                </c:pt>
                <c:pt idx="11214">
                  <c:v>11214</c:v>
                </c:pt>
                <c:pt idx="11215">
                  <c:v>11215</c:v>
                </c:pt>
                <c:pt idx="11216">
                  <c:v>11216</c:v>
                </c:pt>
                <c:pt idx="11217">
                  <c:v>11217</c:v>
                </c:pt>
                <c:pt idx="11218">
                  <c:v>11218</c:v>
                </c:pt>
                <c:pt idx="11219">
                  <c:v>11219</c:v>
                </c:pt>
                <c:pt idx="11220">
                  <c:v>11220</c:v>
                </c:pt>
                <c:pt idx="11221">
                  <c:v>11221</c:v>
                </c:pt>
                <c:pt idx="11222">
                  <c:v>11222</c:v>
                </c:pt>
                <c:pt idx="11223">
                  <c:v>11223</c:v>
                </c:pt>
                <c:pt idx="11224">
                  <c:v>11224</c:v>
                </c:pt>
                <c:pt idx="11225">
                  <c:v>11225</c:v>
                </c:pt>
                <c:pt idx="11226">
                  <c:v>11226</c:v>
                </c:pt>
                <c:pt idx="11227">
                  <c:v>11227</c:v>
                </c:pt>
                <c:pt idx="11228">
                  <c:v>11228</c:v>
                </c:pt>
                <c:pt idx="11229">
                  <c:v>11229</c:v>
                </c:pt>
                <c:pt idx="11230">
                  <c:v>11230</c:v>
                </c:pt>
                <c:pt idx="11231">
                  <c:v>11231</c:v>
                </c:pt>
                <c:pt idx="11232">
                  <c:v>11232</c:v>
                </c:pt>
                <c:pt idx="11233">
                  <c:v>11233</c:v>
                </c:pt>
                <c:pt idx="11234">
                  <c:v>11234</c:v>
                </c:pt>
                <c:pt idx="11235">
                  <c:v>11235</c:v>
                </c:pt>
                <c:pt idx="11236">
                  <c:v>11236</c:v>
                </c:pt>
                <c:pt idx="11237">
                  <c:v>11237</c:v>
                </c:pt>
                <c:pt idx="11238">
                  <c:v>11238</c:v>
                </c:pt>
                <c:pt idx="11239">
                  <c:v>11239</c:v>
                </c:pt>
                <c:pt idx="11240">
                  <c:v>11240</c:v>
                </c:pt>
                <c:pt idx="11241">
                  <c:v>11241</c:v>
                </c:pt>
                <c:pt idx="11242">
                  <c:v>11242</c:v>
                </c:pt>
                <c:pt idx="11243">
                  <c:v>11243</c:v>
                </c:pt>
                <c:pt idx="11244">
                  <c:v>11244</c:v>
                </c:pt>
                <c:pt idx="11245">
                  <c:v>11245</c:v>
                </c:pt>
                <c:pt idx="11246">
                  <c:v>11246</c:v>
                </c:pt>
                <c:pt idx="11247">
                  <c:v>11247</c:v>
                </c:pt>
                <c:pt idx="11248">
                  <c:v>11248</c:v>
                </c:pt>
                <c:pt idx="11249">
                  <c:v>11249</c:v>
                </c:pt>
                <c:pt idx="11250">
                  <c:v>11250</c:v>
                </c:pt>
                <c:pt idx="11251">
                  <c:v>11251</c:v>
                </c:pt>
                <c:pt idx="11252">
                  <c:v>11252</c:v>
                </c:pt>
                <c:pt idx="11253">
                  <c:v>11253</c:v>
                </c:pt>
                <c:pt idx="11254">
                  <c:v>11254</c:v>
                </c:pt>
                <c:pt idx="11255">
                  <c:v>11255</c:v>
                </c:pt>
                <c:pt idx="11256">
                  <c:v>11256</c:v>
                </c:pt>
                <c:pt idx="11257">
                  <c:v>11257</c:v>
                </c:pt>
                <c:pt idx="11258">
                  <c:v>11258</c:v>
                </c:pt>
                <c:pt idx="11259">
                  <c:v>11259</c:v>
                </c:pt>
                <c:pt idx="11260">
                  <c:v>11260</c:v>
                </c:pt>
                <c:pt idx="11261">
                  <c:v>11261</c:v>
                </c:pt>
                <c:pt idx="11262">
                  <c:v>11262</c:v>
                </c:pt>
                <c:pt idx="11263">
                  <c:v>11263</c:v>
                </c:pt>
                <c:pt idx="11264">
                  <c:v>11264</c:v>
                </c:pt>
                <c:pt idx="11265">
                  <c:v>11265</c:v>
                </c:pt>
                <c:pt idx="11266">
                  <c:v>11266</c:v>
                </c:pt>
                <c:pt idx="11267">
                  <c:v>11267</c:v>
                </c:pt>
                <c:pt idx="11268">
                  <c:v>11268</c:v>
                </c:pt>
                <c:pt idx="11269">
                  <c:v>11269</c:v>
                </c:pt>
                <c:pt idx="11270">
                  <c:v>11270</c:v>
                </c:pt>
                <c:pt idx="11271">
                  <c:v>11271</c:v>
                </c:pt>
                <c:pt idx="11272">
                  <c:v>11272</c:v>
                </c:pt>
                <c:pt idx="11273">
                  <c:v>11273</c:v>
                </c:pt>
                <c:pt idx="11274">
                  <c:v>11274</c:v>
                </c:pt>
                <c:pt idx="11275">
                  <c:v>11275</c:v>
                </c:pt>
                <c:pt idx="11276">
                  <c:v>11276</c:v>
                </c:pt>
                <c:pt idx="11277">
                  <c:v>11277</c:v>
                </c:pt>
                <c:pt idx="11278">
                  <c:v>11278</c:v>
                </c:pt>
                <c:pt idx="11279">
                  <c:v>11279</c:v>
                </c:pt>
                <c:pt idx="11280">
                  <c:v>11280</c:v>
                </c:pt>
                <c:pt idx="11281">
                  <c:v>11281</c:v>
                </c:pt>
                <c:pt idx="11282">
                  <c:v>11282</c:v>
                </c:pt>
                <c:pt idx="11283">
                  <c:v>11283</c:v>
                </c:pt>
                <c:pt idx="11284">
                  <c:v>11284</c:v>
                </c:pt>
                <c:pt idx="11285">
                  <c:v>11285</c:v>
                </c:pt>
                <c:pt idx="11286">
                  <c:v>11286</c:v>
                </c:pt>
                <c:pt idx="11287">
                  <c:v>11287</c:v>
                </c:pt>
                <c:pt idx="11288">
                  <c:v>11288</c:v>
                </c:pt>
                <c:pt idx="11289">
                  <c:v>11289</c:v>
                </c:pt>
                <c:pt idx="11290">
                  <c:v>11290</c:v>
                </c:pt>
                <c:pt idx="11291">
                  <c:v>11291</c:v>
                </c:pt>
                <c:pt idx="11292">
                  <c:v>11292</c:v>
                </c:pt>
                <c:pt idx="11293">
                  <c:v>11293</c:v>
                </c:pt>
                <c:pt idx="11294">
                  <c:v>11294</c:v>
                </c:pt>
                <c:pt idx="11295">
                  <c:v>11295</c:v>
                </c:pt>
                <c:pt idx="11296">
                  <c:v>11296</c:v>
                </c:pt>
                <c:pt idx="11297">
                  <c:v>11297</c:v>
                </c:pt>
                <c:pt idx="11298">
                  <c:v>11298</c:v>
                </c:pt>
                <c:pt idx="11299">
                  <c:v>11299</c:v>
                </c:pt>
                <c:pt idx="11300">
                  <c:v>11300</c:v>
                </c:pt>
                <c:pt idx="11301">
                  <c:v>11301</c:v>
                </c:pt>
                <c:pt idx="11302">
                  <c:v>11302</c:v>
                </c:pt>
                <c:pt idx="11303">
                  <c:v>11303</c:v>
                </c:pt>
                <c:pt idx="11304">
                  <c:v>11304</c:v>
                </c:pt>
                <c:pt idx="11305">
                  <c:v>11305</c:v>
                </c:pt>
                <c:pt idx="11306">
                  <c:v>11306</c:v>
                </c:pt>
                <c:pt idx="11307">
                  <c:v>11307</c:v>
                </c:pt>
                <c:pt idx="11308">
                  <c:v>11308</c:v>
                </c:pt>
                <c:pt idx="11309">
                  <c:v>11309</c:v>
                </c:pt>
                <c:pt idx="11310">
                  <c:v>11310</c:v>
                </c:pt>
                <c:pt idx="11311">
                  <c:v>11311</c:v>
                </c:pt>
                <c:pt idx="11312">
                  <c:v>11312</c:v>
                </c:pt>
                <c:pt idx="11313">
                  <c:v>11313</c:v>
                </c:pt>
                <c:pt idx="11314">
                  <c:v>11314</c:v>
                </c:pt>
                <c:pt idx="11315">
                  <c:v>11315</c:v>
                </c:pt>
                <c:pt idx="11316">
                  <c:v>11316</c:v>
                </c:pt>
                <c:pt idx="11317">
                  <c:v>11317</c:v>
                </c:pt>
                <c:pt idx="11318">
                  <c:v>11318</c:v>
                </c:pt>
                <c:pt idx="11319">
                  <c:v>11319</c:v>
                </c:pt>
                <c:pt idx="11320">
                  <c:v>11320</c:v>
                </c:pt>
                <c:pt idx="11321">
                  <c:v>11321</c:v>
                </c:pt>
                <c:pt idx="11322">
                  <c:v>11322</c:v>
                </c:pt>
                <c:pt idx="11323">
                  <c:v>11323</c:v>
                </c:pt>
                <c:pt idx="11324">
                  <c:v>11324</c:v>
                </c:pt>
                <c:pt idx="11325">
                  <c:v>11325</c:v>
                </c:pt>
                <c:pt idx="11326">
                  <c:v>11326</c:v>
                </c:pt>
                <c:pt idx="11327">
                  <c:v>11327</c:v>
                </c:pt>
                <c:pt idx="11328">
                  <c:v>11328</c:v>
                </c:pt>
                <c:pt idx="11329">
                  <c:v>11329</c:v>
                </c:pt>
                <c:pt idx="11330">
                  <c:v>11330</c:v>
                </c:pt>
                <c:pt idx="11331">
                  <c:v>11331</c:v>
                </c:pt>
                <c:pt idx="11332">
                  <c:v>11332</c:v>
                </c:pt>
                <c:pt idx="11333">
                  <c:v>11333</c:v>
                </c:pt>
                <c:pt idx="11334">
                  <c:v>11334</c:v>
                </c:pt>
                <c:pt idx="11335">
                  <c:v>11335</c:v>
                </c:pt>
                <c:pt idx="11336">
                  <c:v>11336</c:v>
                </c:pt>
                <c:pt idx="11337">
                  <c:v>11337</c:v>
                </c:pt>
                <c:pt idx="11338">
                  <c:v>11338</c:v>
                </c:pt>
                <c:pt idx="11339">
                  <c:v>11339</c:v>
                </c:pt>
                <c:pt idx="11340">
                  <c:v>11340</c:v>
                </c:pt>
                <c:pt idx="11341">
                  <c:v>11341</c:v>
                </c:pt>
                <c:pt idx="11342">
                  <c:v>11342</c:v>
                </c:pt>
                <c:pt idx="11343">
                  <c:v>11343</c:v>
                </c:pt>
                <c:pt idx="11344">
                  <c:v>11344</c:v>
                </c:pt>
                <c:pt idx="11345">
                  <c:v>11345</c:v>
                </c:pt>
                <c:pt idx="11346">
                  <c:v>11346</c:v>
                </c:pt>
                <c:pt idx="11347">
                  <c:v>11347</c:v>
                </c:pt>
                <c:pt idx="11348">
                  <c:v>11348</c:v>
                </c:pt>
                <c:pt idx="11349">
                  <c:v>11349</c:v>
                </c:pt>
                <c:pt idx="11350">
                  <c:v>11350</c:v>
                </c:pt>
                <c:pt idx="11351">
                  <c:v>11351</c:v>
                </c:pt>
                <c:pt idx="11352">
                  <c:v>11352</c:v>
                </c:pt>
                <c:pt idx="11353">
                  <c:v>11353</c:v>
                </c:pt>
                <c:pt idx="11354">
                  <c:v>11354</c:v>
                </c:pt>
                <c:pt idx="11355">
                  <c:v>11355</c:v>
                </c:pt>
                <c:pt idx="11356">
                  <c:v>11356</c:v>
                </c:pt>
                <c:pt idx="11357">
                  <c:v>11357</c:v>
                </c:pt>
                <c:pt idx="11358">
                  <c:v>11358</c:v>
                </c:pt>
                <c:pt idx="11359">
                  <c:v>11359</c:v>
                </c:pt>
                <c:pt idx="11360">
                  <c:v>11360</c:v>
                </c:pt>
                <c:pt idx="11361">
                  <c:v>11361</c:v>
                </c:pt>
                <c:pt idx="11362">
                  <c:v>11362</c:v>
                </c:pt>
                <c:pt idx="11363">
                  <c:v>11363</c:v>
                </c:pt>
                <c:pt idx="11364">
                  <c:v>11364</c:v>
                </c:pt>
                <c:pt idx="11365">
                  <c:v>11365</c:v>
                </c:pt>
                <c:pt idx="11366">
                  <c:v>11366</c:v>
                </c:pt>
                <c:pt idx="11367">
                  <c:v>11367</c:v>
                </c:pt>
                <c:pt idx="11368">
                  <c:v>11368</c:v>
                </c:pt>
                <c:pt idx="11369">
                  <c:v>11369</c:v>
                </c:pt>
                <c:pt idx="11370">
                  <c:v>11370</c:v>
                </c:pt>
                <c:pt idx="11371">
                  <c:v>11371</c:v>
                </c:pt>
                <c:pt idx="11372">
                  <c:v>11372</c:v>
                </c:pt>
                <c:pt idx="11373">
                  <c:v>11373</c:v>
                </c:pt>
                <c:pt idx="11374">
                  <c:v>11374</c:v>
                </c:pt>
                <c:pt idx="11375">
                  <c:v>11375</c:v>
                </c:pt>
                <c:pt idx="11376">
                  <c:v>11376</c:v>
                </c:pt>
                <c:pt idx="11377">
                  <c:v>11377</c:v>
                </c:pt>
                <c:pt idx="11378">
                  <c:v>11378</c:v>
                </c:pt>
                <c:pt idx="11379">
                  <c:v>11379</c:v>
                </c:pt>
                <c:pt idx="11380">
                  <c:v>11380</c:v>
                </c:pt>
                <c:pt idx="11381">
                  <c:v>11381</c:v>
                </c:pt>
                <c:pt idx="11382">
                  <c:v>11382</c:v>
                </c:pt>
                <c:pt idx="11383">
                  <c:v>11383</c:v>
                </c:pt>
                <c:pt idx="11384">
                  <c:v>11384</c:v>
                </c:pt>
                <c:pt idx="11385">
                  <c:v>11385</c:v>
                </c:pt>
                <c:pt idx="11386">
                  <c:v>11386</c:v>
                </c:pt>
                <c:pt idx="11387">
                  <c:v>11387</c:v>
                </c:pt>
                <c:pt idx="11388">
                  <c:v>11388</c:v>
                </c:pt>
                <c:pt idx="11389">
                  <c:v>11389</c:v>
                </c:pt>
                <c:pt idx="11390">
                  <c:v>11390</c:v>
                </c:pt>
                <c:pt idx="11391">
                  <c:v>11391</c:v>
                </c:pt>
                <c:pt idx="11392">
                  <c:v>11392</c:v>
                </c:pt>
                <c:pt idx="11393">
                  <c:v>11393</c:v>
                </c:pt>
                <c:pt idx="11394">
                  <c:v>11394</c:v>
                </c:pt>
                <c:pt idx="11395">
                  <c:v>11395</c:v>
                </c:pt>
                <c:pt idx="11396">
                  <c:v>11396</c:v>
                </c:pt>
                <c:pt idx="11397">
                  <c:v>11397</c:v>
                </c:pt>
                <c:pt idx="11398">
                  <c:v>11398</c:v>
                </c:pt>
                <c:pt idx="11399">
                  <c:v>11399</c:v>
                </c:pt>
                <c:pt idx="11400">
                  <c:v>11400</c:v>
                </c:pt>
                <c:pt idx="11401">
                  <c:v>11401</c:v>
                </c:pt>
                <c:pt idx="11402">
                  <c:v>11402</c:v>
                </c:pt>
                <c:pt idx="11403">
                  <c:v>11403</c:v>
                </c:pt>
                <c:pt idx="11404">
                  <c:v>11404</c:v>
                </c:pt>
                <c:pt idx="11405">
                  <c:v>11405</c:v>
                </c:pt>
                <c:pt idx="11406">
                  <c:v>11406</c:v>
                </c:pt>
                <c:pt idx="11407">
                  <c:v>11407</c:v>
                </c:pt>
                <c:pt idx="11408">
                  <c:v>11408</c:v>
                </c:pt>
                <c:pt idx="11409">
                  <c:v>11409</c:v>
                </c:pt>
                <c:pt idx="11410">
                  <c:v>11410</c:v>
                </c:pt>
                <c:pt idx="11411">
                  <c:v>11411</c:v>
                </c:pt>
                <c:pt idx="11412">
                  <c:v>11412</c:v>
                </c:pt>
                <c:pt idx="11413">
                  <c:v>11413</c:v>
                </c:pt>
                <c:pt idx="11414">
                  <c:v>11414</c:v>
                </c:pt>
                <c:pt idx="11415">
                  <c:v>11415</c:v>
                </c:pt>
                <c:pt idx="11416">
                  <c:v>11416</c:v>
                </c:pt>
                <c:pt idx="11417">
                  <c:v>11417</c:v>
                </c:pt>
                <c:pt idx="11418">
                  <c:v>11418</c:v>
                </c:pt>
                <c:pt idx="11419">
                  <c:v>11419</c:v>
                </c:pt>
                <c:pt idx="11420">
                  <c:v>11420</c:v>
                </c:pt>
                <c:pt idx="11421">
                  <c:v>11421</c:v>
                </c:pt>
                <c:pt idx="11422">
                  <c:v>11422</c:v>
                </c:pt>
                <c:pt idx="11423">
                  <c:v>11423</c:v>
                </c:pt>
                <c:pt idx="11424">
                  <c:v>11424</c:v>
                </c:pt>
                <c:pt idx="11425">
                  <c:v>11425</c:v>
                </c:pt>
                <c:pt idx="11426">
                  <c:v>11426</c:v>
                </c:pt>
                <c:pt idx="11427">
                  <c:v>11427</c:v>
                </c:pt>
                <c:pt idx="11428">
                  <c:v>11428</c:v>
                </c:pt>
                <c:pt idx="11429">
                  <c:v>11429</c:v>
                </c:pt>
                <c:pt idx="11430">
                  <c:v>11430</c:v>
                </c:pt>
                <c:pt idx="11431">
                  <c:v>11431</c:v>
                </c:pt>
                <c:pt idx="11432">
                  <c:v>11432</c:v>
                </c:pt>
                <c:pt idx="11433">
                  <c:v>11433</c:v>
                </c:pt>
                <c:pt idx="11434">
                  <c:v>11434</c:v>
                </c:pt>
                <c:pt idx="11435">
                  <c:v>11435</c:v>
                </c:pt>
                <c:pt idx="11436">
                  <c:v>11436</c:v>
                </c:pt>
                <c:pt idx="11437">
                  <c:v>11437</c:v>
                </c:pt>
                <c:pt idx="11438">
                  <c:v>11438</c:v>
                </c:pt>
                <c:pt idx="11439">
                  <c:v>11439</c:v>
                </c:pt>
                <c:pt idx="11440">
                  <c:v>11440</c:v>
                </c:pt>
                <c:pt idx="11441">
                  <c:v>11441</c:v>
                </c:pt>
                <c:pt idx="11442">
                  <c:v>11442</c:v>
                </c:pt>
                <c:pt idx="11443">
                  <c:v>11443</c:v>
                </c:pt>
                <c:pt idx="11444">
                  <c:v>11444</c:v>
                </c:pt>
                <c:pt idx="11445">
                  <c:v>11445</c:v>
                </c:pt>
                <c:pt idx="11446">
                  <c:v>11446</c:v>
                </c:pt>
                <c:pt idx="11447">
                  <c:v>11447</c:v>
                </c:pt>
                <c:pt idx="11448">
                  <c:v>11448</c:v>
                </c:pt>
                <c:pt idx="11449">
                  <c:v>11449</c:v>
                </c:pt>
                <c:pt idx="11450">
                  <c:v>11450</c:v>
                </c:pt>
                <c:pt idx="11451">
                  <c:v>11451</c:v>
                </c:pt>
                <c:pt idx="11452">
                  <c:v>11452</c:v>
                </c:pt>
                <c:pt idx="11453">
                  <c:v>11453</c:v>
                </c:pt>
                <c:pt idx="11454">
                  <c:v>11454</c:v>
                </c:pt>
                <c:pt idx="11455">
                  <c:v>11455</c:v>
                </c:pt>
                <c:pt idx="11456">
                  <c:v>11456</c:v>
                </c:pt>
                <c:pt idx="11457">
                  <c:v>11457</c:v>
                </c:pt>
                <c:pt idx="11458">
                  <c:v>11458</c:v>
                </c:pt>
                <c:pt idx="11459">
                  <c:v>11459</c:v>
                </c:pt>
                <c:pt idx="11460">
                  <c:v>11460</c:v>
                </c:pt>
                <c:pt idx="11461">
                  <c:v>11461</c:v>
                </c:pt>
                <c:pt idx="11462">
                  <c:v>11462</c:v>
                </c:pt>
                <c:pt idx="11463">
                  <c:v>11463</c:v>
                </c:pt>
                <c:pt idx="11464">
                  <c:v>11464</c:v>
                </c:pt>
                <c:pt idx="11465">
                  <c:v>11465</c:v>
                </c:pt>
                <c:pt idx="11466">
                  <c:v>11466</c:v>
                </c:pt>
                <c:pt idx="11467">
                  <c:v>11467</c:v>
                </c:pt>
                <c:pt idx="11468">
                  <c:v>11468</c:v>
                </c:pt>
                <c:pt idx="11469">
                  <c:v>11469</c:v>
                </c:pt>
                <c:pt idx="11470">
                  <c:v>11470</c:v>
                </c:pt>
                <c:pt idx="11471">
                  <c:v>11471</c:v>
                </c:pt>
                <c:pt idx="11472">
                  <c:v>11472</c:v>
                </c:pt>
                <c:pt idx="11473">
                  <c:v>11473</c:v>
                </c:pt>
                <c:pt idx="11474">
                  <c:v>11474</c:v>
                </c:pt>
                <c:pt idx="11475">
                  <c:v>11475</c:v>
                </c:pt>
                <c:pt idx="11476">
                  <c:v>11476</c:v>
                </c:pt>
                <c:pt idx="11477">
                  <c:v>11477</c:v>
                </c:pt>
                <c:pt idx="11478">
                  <c:v>11478</c:v>
                </c:pt>
                <c:pt idx="11479">
                  <c:v>11479</c:v>
                </c:pt>
                <c:pt idx="11480">
                  <c:v>11480</c:v>
                </c:pt>
                <c:pt idx="11481">
                  <c:v>11481</c:v>
                </c:pt>
                <c:pt idx="11482">
                  <c:v>11482</c:v>
                </c:pt>
                <c:pt idx="11483">
                  <c:v>11483</c:v>
                </c:pt>
                <c:pt idx="11484">
                  <c:v>11484</c:v>
                </c:pt>
                <c:pt idx="11485">
                  <c:v>11485</c:v>
                </c:pt>
                <c:pt idx="11486">
                  <c:v>11486</c:v>
                </c:pt>
                <c:pt idx="11487">
                  <c:v>11487</c:v>
                </c:pt>
                <c:pt idx="11488">
                  <c:v>11488</c:v>
                </c:pt>
                <c:pt idx="11489">
                  <c:v>11489</c:v>
                </c:pt>
                <c:pt idx="11490">
                  <c:v>11490</c:v>
                </c:pt>
                <c:pt idx="11491">
                  <c:v>11491</c:v>
                </c:pt>
                <c:pt idx="11492">
                  <c:v>11492</c:v>
                </c:pt>
                <c:pt idx="11493">
                  <c:v>11493</c:v>
                </c:pt>
                <c:pt idx="11494">
                  <c:v>11494</c:v>
                </c:pt>
                <c:pt idx="11495">
                  <c:v>11495</c:v>
                </c:pt>
                <c:pt idx="11496">
                  <c:v>11496</c:v>
                </c:pt>
                <c:pt idx="11497">
                  <c:v>11497</c:v>
                </c:pt>
                <c:pt idx="11498">
                  <c:v>11498</c:v>
                </c:pt>
                <c:pt idx="11499">
                  <c:v>11499</c:v>
                </c:pt>
                <c:pt idx="11500">
                  <c:v>11500</c:v>
                </c:pt>
                <c:pt idx="11501">
                  <c:v>11501</c:v>
                </c:pt>
                <c:pt idx="11502">
                  <c:v>11502</c:v>
                </c:pt>
                <c:pt idx="11503">
                  <c:v>11503</c:v>
                </c:pt>
                <c:pt idx="11504">
                  <c:v>11504</c:v>
                </c:pt>
                <c:pt idx="11505">
                  <c:v>11505</c:v>
                </c:pt>
                <c:pt idx="11506">
                  <c:v>11506</c:v>
                </c:pt>
                <c:pt idx="11507">
                  <c:v>11507</c:v>
                </c:pt>
                <c:pt idx="11508">
                  <c:v>11508</c:v>
                </c:pt>
                <c:pt idx="11509">
                  <c:v>11509</c:v>
                </c:pt>
                <c:pt idx="11510">
                  <c:v>11510</c:v>
                </c:pt>
                <c:pt idx="11511">
                  <c:v>11511</c:v>
                </c:pt>
                <c:pt idx="11512">
                  <c:v>11512</c:v>
                </c:pt>
                <c:pt idx="11513">
                  <c:v>11513</c:v>
                </c:pt>
                <c:pt idx="11514">
                  <c:v>11514</c:v>
                </c:pt>
                <c:pt idx="11515">
                  <c:v>11515</c:v>
                </c:pt>
                <c:pt idx="11516">
                  <c:v>11516</c:v>
                </c:pt>
                <c:pt idx="11517">
                  <c:v>11517</c:v>
                </c:pt>
                <c:pt idx="11518">
                  <c:v>11518</c:v>
                </c:pt>
                <c:pt idx="11519">
                  <c:v>11519</c:v>
                </c:pt>
                <c:pt idx="11520">
                  <c:v>11520</c:v>
                </c:pt>
                <c:pt idx="11521">
                  <c:v>11521</c:v>
                </c:pt>
                <c:pt idx="11522">
                  <c:v>11522</c:v>
                </c:pt>
                <c:pt idx="11523">
                  <c:v>11523</c:v>
                </c:pt>
                <c:pt idx="11524">
                  <c:v>11524</c:v>
                </c:pt>
                <c:pt idx="11525">
                  <c:v>11525</c:v>
                </c:pt>
                <c:pt idx="11526">
                  <c:v>11526</c:v>
                </c:pt>
                <c:pt idx="11527">
                  <c:v>11527</c:v>
                </c:pt>
                <c:pt idx="11528">
                  <c:v>11528</c:v>
                </c:pt>
                <c:pt idx="11529">
                  <c:v>11529</c:v>
                </c:pt>
                <c:pt idx="11530">
                  <c:v>11530</c:v>
                </c:pt>
                <c:pt idx="11531">
                  <c:v>11531</c:v>
                </c:pt>
                <c:pt idx="11532">
                  <c:v>11532</c:v>
                </c:pt>
                <c:pt idx="11533">
                  <c:v>11533</c:v>
                </c:pt>
                <c:pt idx="11534">
                  <c:v>11534</c:v>
                </c:pt>
                <c:pt idx="11535">
                  <c:v>11535</c:v>
                </c:pt>
                <c:pt idx="11536">
                  <c:v>11536</c:v>
                </c:pt>
                <c:pt idx="11537">
                  <c:v>11537</c:v>
                </c:pt>
                <c:pt idx="11538">
                  <c:v>11538</c:v>
                </c:pt>
                <c:pt idx="11539">
                  <c:v>11539</c:v>
                </c:pt>
                <c:pt idx="11540">
                  <c:v>11540</c:v>
                </c:pt>
                <c:pt idx="11541">
                  <c:v>11541</c:v>
                </c:pt>
                <c:pt idx="11542">
                  <c:v>11542</c:v>
                </c:pt>
                <c:pt idx="11543">
                  <c:v>11543</c:v>
                </c:pt>
                <c:pt idx="11544">
                  <c:v>11544</c:v>
                </c:pt>
                <c:pt idx="11545">
                  <c:v>11545</c:v>
                </c:pt>
                <c:pt idx="11546">
                  <c:v>11546</c:v>
                </c:pt>
                <c:pt idx="11547">
                  <c:v>11547</c:v>
                </c:pt>
                <c:pt idx="11548">
                  <c:v>11548</c:v>
                </c:pt>
                <c:pt idx="11549">
                  <c:v>11549</c:v>
                </c:pt>
                <c:pt idx="11550">
                  <c:v>11550</c:v>
                </c:pt>
                <c:pt idx="11551">
                  <c:v>11551</c:v>
                </c:pt>
                <c:pt idx="11552">
                  <c:v>11552</c:v>
                </c:pt>
                <c:pt idx="11553">
                  <c:v>11553</c:v>
                </c:pt>
                <c:pt idx="11554">
                  <c:v>11554</c:v>
                </c:pt>
                <c:pt idx="11555">
                  <c:v>11555</c:v>
                </c:pt>
                <c:pt idx="11556">
                  <c:v>11556</c:v>
                </c:pt>
                <c:pt idx="11557">
                  <c:v>11557</c:v>
                </c:pt>
                <c:pt idx="11558">
                  <c:v>11558</c:v>
                </c:pt>
                <c:pt idx="11559">
                  <c:v>11559</c:v>
                </c:pt>
                <c:pt idx="11560">
                  <c:v>11560</c:v>
                </c:pt>
                <c:pt idx="11561">
                  <c:v>11561</c:v>
                </c:pt>
                <c:pt idx="11562">
                  <c:v>11562</c:v>
                </c:pt>
                <c:pt idx="11563">
                  <c:v>11563</c:v>
                </c:pt>
                <c:pt idx="11564">
                  <c:v>11564</c:v>
                </c:pt>
                <c:pt idx="11565">
                  <c:v>11565</c:v>
                </c:pt>
                <c:pt idx="11566">
                  <c:v>11566</c:v>
                </c:pt>
                <c:pt idx="11567">
                  <c:v>11567</c:v>
                </c:pt>
                <c:pt idx="11568">
                  <c:v>11568</c:v>
                </c:pt>
                <c:pt idx="11569">
                  <c:v>11569</c:v>
                </c:pt>
                <c:pt idx="11570">
                  <c:v>11570</c:v>
                </c:pt>
                <c:pt idx="11571">
                  <c:v>11571</c:v>
                </c:pt>
                <c:pt idx="11572">
                  <c:v>11572</c:v>
                </c:pt>
                <c:pt idx="11573">
                  <c:v>11573</c:v>
                </c:pt>
                <c:pt idx="11574">
                  <c:v>11574</c:v>
                </c:pt>
                <c:pt idx="11575">
                  <c:v>11575</c:v>
                </c:pt>
                <c:pt idx="11576">
                  <c:v>11576</c:v>
                </c:pt>
                <c:pt idx="11577">
                  <c:v>11577</c:v>
                </c:pt>
                <c:pt idx="11578">
                  <c:v>11578</c:v>
                </c:pt>
                <c:pt idx="11579">
                  <c:v>11579</c:v>
                </c:pt>
                <c:pt idx="11580">
                  <c:v>11580</c:v>
                </c:pt>
                <c:pt idx="11581">
                  <c:v>11581</c:v>
                </c:pt>
                <c:pt idx="11582">
                  <c:v>11582</c:v>
                </c:pt>
                <c:pt idx="11583">
                  <c:v>11583</c:v>
                </c:pt>
                <c:pt idx="11584">
                  <c:v>11584</c:v>
                </c:pt>
                <c:pt idx="11585">
                  <c:v>11585</c:v>
                </c:pt>
                <c:pt idx="11586">
                  <c:v>11586</c:v>
                </c:pt>
                <c:pt idx="11587">
                  <c:v>11587</c:v>
                </c:pt>
                <c:pt idx="11588">
                  <c:v>11588</c:v>
                </c:pt>
                <c:pt idx="11589">
                  <c:v>11589</c:v>
                </c:pt>
                <c:pt idx="11590">
                  <c:v>11590</c:v>
                </c:pt>
                <c:pt idx="11591">
                  <c:v>11591</c:v>
                </c:pt>
                <c:pt idx="11592">
                  <c:v>11592</c:v>
                </c:pt>
                <c:pt idx="11593">
                  <c:v>11593</c:v>
                </c:pt>
                <c:pt idx="11594">
                  <c:v>11594</c:v>
                </c:pt>
                <c:pt idx="11595">
                  <c:v>11595</c:v>
                </c:pt>
                <c:pt idx="11596">
                  <c:v>11596</c:v>
                </c:pt>
                <c:pt idx="11597">
                  <c:v>11597</c:v>
                </c:pt>
                <c:pt idx="11598">
                  <c:v>11598</c:v>
                </c:pt>
                <c:pt idx="11599">
                  <c:v>11599</c:v>
                </c:pt>
                <c:pt idx="11600">
                  <c:v>11600</c:v>
                </c:pt>
                <c:pt idx="11601">
                  <c:v>11601</c:v>
                </c:pt>
                <c:pt idx="11602">
                  <c:v>11602</c:v>
                </c:pt>
                <c:pt idx="11603">
                  <c:v>11603</c:v>
                </c:pt>
                <c:pt idx="11604">
                  <c:v>11604</c:v>
                </c:pt>
                <c:pt idx="11605">
                  <c:v>11605</c:v>
                </c:pt>
                <c:pt idx="11606">
                  <c:v>11606</c:v>
                </c:pt>
                <c:pt idx="11607">
                  <c:v>11607</c:v>
                </c:pt>
                <c:pt idx="11608">
                  <c:v>11608</c:v>
                </c:pt>
                <c:pt idx="11609">
                  <c:v>11609</c:v>
                </c:pt>
                <c:pt idx="11610">
                  <c:v>11610</c:v>
                </c:pt>
                <c:pt idx="11611">
                  <c:v>11611</c:v>
                </c:pt>
                <c:pt idx="11612">
                  <c:v>11612</c:v>
                </c:pt>
                <c:pt idx="11613">
                  <c:v>11613</c:v>
                </c:pt>
                <c:pt idx="11614">
                  <c:v>11614</c:v>
                </c:pt>
                <c:pt idx="11615">
                  <c:v>11615</c:v>
                </c:pt>
                <c:pt idx="11616">
                  <c:v>11616</c:v>
                </c:pt>
                <c:pt idx="11617">
                  <c:v>11617</c:v>
                </c:pt>
                <c:pt idx="11618">
                  <c:v>11618</c:v>
                </c:pt>
                <c:pt idx="11619">
                  <c:v>11619</c:v>
                </c:pt>
                <c:pt idx="11620">
                  <c:v>11620</c:v>
                </c:pt>
                <c:pt idx="11621">
                  <c:v>11621</c:v>
                </c:pt>
                <c:pt idx="11622">
                  <c:v>11622</c:v>
                </c:pt>
                <c:pt idx="11623">
                  <c:v>11623</c:v>
                </c:pt>
                <c:pt idx="11624">
                  <c:v>11624</c:v>
                </c:pt>
                <c:pt idx="11625">
                  <c:v>11625</c:v>
                </c:pt>
                <c:pt idx="11626">
                  <c:v>11626</c:v>
                </c:pt>
                <c:pt idx="11627">
                  <c:v>11627</c:v>
                </c:pt>
                <c:pt idx="11628">
                  <c:v>11628</c:v>
                </c:pt>
                <c:pt idx="11629">
                  <c:v>11629</c:v>
                </c:pt>
                <c:pt idx="11630">
                  <c:v>11630</c:v>
                </c:pt>
                <c:pt idx="11631">
                  <c:v>11631</c:v>
                </c:pt>
                <c:pt idx="11632">
                  <c:v>11632</c:v>
                </c:pt>
                <c:pt idx="11633">
                  <c:v>11633</c:v>
                </c:pt>
                <c:pt idx="11634">
                  <c:v>11634</c:v>
                </c:pt>
                <c:pt idx="11635">
                  <c:v>11635</c:v>
                </c:pt>
                <c:pt idx="11636">
                  <c:v>11636</c:v>
                </c:pt>
                <c:pt idx="11637">
                  <c:v>11637</c:v>
                </c:pt>
                <c:pt idx="11638">
                  <c:v>11638</c:v>
                </c:pt>
                <c:pt idx="11639">
                  <c:v>11639</c:v>
                </c:pt>
                <c:pt idx="11640">
                  <c:v>11640</c:v>
                </c:pt>
                <c:pt idx="11641">
                  <c:v>11641</c:v>
                </c:pt>
                <c:pt idx="11642">
                  <c:v>11642</c:v>
                </c:pt>
                <c:pt idx="11643">
                  <c:v>11643</c:v>
                </c:pt>
                <c:pt idx="11644">
                  <c:v>11644</c:v>
                </c:pt>
                <c:pt idx="11645">
                  <c:v>11645</c:v>
                </c:pt>
                <c:pt idx="11646">
                  <c:v>11646</c:v>
                </c:pt>
                <c:pt idx="11647">
                  <c:v>11647</c:v>
                </c:pt>
                <c:pt idx="11648">
                  <c:v>11648</c:v>
                </c:pt>
                <c:pt idx="11649">
                  <c:v>11649</c:v>
                </c:pt>
                <c:pt idx="11650">
                  <c:v>11650</c:v>
                </c:pt>
                <c:pt idx="11651">
                  <c:v>11651</c:v>
                </c:pt>
                <c:pt idx="11652">
                  <c:v>11652</c:v>
                </c:pt>
                <c:pt idx="11653">
                  <c:v>11653</c:v>
                </c:pt>
                <c:pt idx="11654">
                  <c:v>11654</c:v>
                </c:pt>
                <c:pt idx="11655">
                  <c:v>11655</c:v>
                </c:pt>
                <c:pt idx="11656">
                  <c:v>11656</c:v>
                </c:pt>
                <c:pt idx="11657">
                  <c:v>11657</c:v>
                </c:pt>
                <c:pt idx="11658">
                  <c:v>11658</c:v>
                </c:pt>
                <c:pt idx="11659">
                  <c:v>11659</c:v>
                </c:pt>
                <c:pt idx="11660">
                  <c:v>11660</c:v>
                </c:pt>
                <c:pt idx="11661">
                  <c:v>11661</c:v>
                </c:pt>
                <c:pt idx="11662">
                  <c:v>11662</c:v>
                </c:pt>
                <c:pt idx="11663">
                  <c:v>11663</c:v>
                </c:pt>
                <c:pt idx="11664">
                  <c:v>11664</c:v>
                </c:pt>
                <c:pt idx="11665">
                  <c:v>11665</c:v>
                </c:pt>
                <c:pt idx="11666">
                  <c:v>11666</c:v>
                </c:pt>
                <c:pt idx="11667">
                  <c:v>11667</c:v>
                </c:pt>
                <c:pt idx="11668">
                  <c:v>11668</c:v>
                </c:pt>
                <c:pt idx="11669">
                  <c:v>11669</c:v>
                </c:pt>
                <c:pt idx="11670">
                  <c:v>11670</c:v>
                </c:pt>
                <c:pt idx="11671">
                  <c:v>11671</c:v>
                </c:pt>
                <c:pt idx="11672">
                  <c:v>11672</c:v>
                </c:pt>
                <c:pt idx="11673">
                  <c:v>11673</c:v>
                </c:pt>
                <c:pt idx="11674">
                  <c:v>11674</c:v>
                </c:pt>
                <c:pt idx="11675">
                  <c:v>11675</c:v>
                </c:pt>
                <c:pt idx="11676">
                  <c:v>11676</c:v>
                </c:pt>
                <c:pt idx="11677">
                  <c:v>11677</c:v>
                </c:pt>
                <c:pt idx="11678">
                  <c:v>11678</c:v>
                </c:pt>
                <c:pt idx="11679">
                  <c:v>11679</c:v>
                </c:pt>
                <c:pt idx="11680">
                  <c:v>11680</c:v>
                </c:pt>
                <c:pt idx="11681">
                  <c:v>11681</c:v>
                </c:pt>
                <c:pt idx="11682">
                  <c:v>11682</c:v>
                </c:pt>
                <c:pt idx="11683">
                  <c:v>11683</c:v>
                </c:pt>
                <c:pt idx="11684">
                  <c:v>11684</c:v>
                </c:pt>
                <c:pt idx="11685">
                  <c:v>11685</c:v>
                </c:pt>
                <c:pt idx="11686">
                  <c:v>11686</c:v>
                </c:pt>
                <c:pt idx="11687">
                  <c:v>11687</c:v>
                </c:pt>
                <c:pt idx="11688">
                  <c:v>11688</c:v>
                </c:pt>
                <c:pt idx="11689">
                  <c:v>11689</c:v>
                </c:pt>
                <c:pt idx="11690">
                  <c:v>11690</c:v>
                </c:pt>
                <c:pt idx="11691">
                  <c:v>11691</c:v>
                </c:pt>
                <c:pt idx="11692">
                  <c:v>11692</c:v>
                </c:pt>
                <c:pt idx="11693">
                  <c:v>11693</c:v>
                </c:pt>
                <c:pt idx="11694">
                  <c:v>11694</c:v>
                </c:pt>
                <c:pt idx="11695">
                  <c:v>11695</c:v>
                </c:pt>
                <c:pt idx="11696">
                  <c:v>11696</c:v>
                </c:pt>
                <c:pt idx="11697">
                  <c:v>11697</c:v>
                </c:pt>
                <c:pt idx="11698">
                  <c:v>11698</c:v>
                </c:pt>
                <c:pt idx="11699">
                  <c:v>11699</c:v>
                </c:pt>
                <c:pt idx="11700">
                  <c:v>11700</c:v>
                </c:pt>
                <c:pt idx="11701">
                  <c:v>11701</c:v>
                </c:pt>
                <c:pt idx="11702">
                  <c:v>11702</c:v>
                </c:pt>
                <c:pt idx="11703">
                  <c:v>11703</c:v>
                </c:pt>
                <c:pt idx="11704">
                  <c:v>11704</c:v>
                </c:pt>
                <c:pt idx="11705">
                  <c:v>11705</c:v>
                </c:pt>
                <c:pt idx="11706">
                  <c:v>11706</c:v>
                </c:pt>
                <c:pt idx="11707">
                  <c:v>11707</c:v>
                </c:pt>
                <c:pt idx="11708">
                  <c:v>11708</c:v>
                </c:pt>
                <c:pt idx="11709">
                  <c:v>11709</c:v>
                </c:pt>
                <c:pt idx="11710">
                  <c:v>11710</c:v>
                </c:pt>
                <c:pt idx="11711">
                  <c:v>11711</c:v>
                </c:pt>
                <c:pt idx="11712">
                  <c:v>11712</c:v>
                </c:pt>
                <c:pt idx="11713">
                  <c:v>11713</c:v>
                </c:pt>
                <c:pt idx="11714">
                  <c:v>11714</c:v>
                </c:pt>
                <c:pt idx="11715">
                  <c:v>11715</c:v>
                </c:pt>
                <c:pt idx="11716">
                  <c:v>11716</c:v>
                </c:pt>
                <c:pt idx="11717">
                  <c:v>11717</c:v>
                </c:pt>
                <c:pt idx="11718">
                  <c:v>11718</c:v>
                </c:pt>
                <c:pt idx="11719">
                  <c:v>11719</c:v>
                </c:pt>
                <c:pt idx="11720">
                  <c:v>11720</c:v>
                </c:pt>
                <c:pt idx="11721">
                  <c:v>11721</c:v>
                </c:pt>
                <c:pt idx="11722">
                  <c:v>11722</c:v>
                </c:pt>
                <c:pt idx="11723">
                  <c:v>11723</c:v>
                </c:pt>
                <c:pt idx="11724">
                  <c:v>11724</c:v>
                </c:pt>
                <c:pt idx="11725">
                  <c:v>11725</c:v>
                </c:pt>
                <c:pt idx="11726">
                  <c:v>11726</c:v>
                </c:pt>
                <c:pt idx="11727">
                  <c:v>11727</c:v>
                </c:pt>
                <c:pt idx="11728">
                  <c:v>11728</c:v>
                </c:pt>
                <c:pt idx="11729">
                  <c:v>11729</c:v>
                </c:pt>
                <c:pt idx="11730">
                  <c:v>11730</c:v>
                </c:pt>
                <c:pt idx="11731">
                  <c:v>11731</c:v>
                </c:pt>
                <c:pt idx="11732">
                  <c:v>11732</c:v>
                </c:pt>
                <c:pt idx="11733">
                  <c:v>11733</c:v>
                </c:pt>
                <c:pt idx="11734">
                  <c:v>11734</c:v>
                </c:pt>
                <c:pt idx="11735">
                  <c:v>11735</c:v>
                </c:pt>
                <c:pt idx="11736">
                  <c:v>11736</c:v>
                </c:pt>
                <c:pt idx="11737">
                  <c:v>11737</c:v>
                </c:pt>
                <c:pt idx="11738">
                  <c:v>11738</c:v>
                </c:pt>
                <c:pt idx="11739">
                  <c:v>11739</c:v>
                </c:pt>
                <c:pt idx="11740">
                  <c:v>11740</c:v>
                </c:pt>
                <c:pt idx="11741">
                  <c:v>11741</c:v>
                </c:pt>
                <c:pt idx="11742">
                  <c:v>11742</c:v>
                </c:pt>
                <c:pt idx="11743">
                  <c:v>11743</c:v>
                </c:pt>
                <c:pt idx="11744">
                  <c:v>11744</c:v>
                </c:pt>
                <c:pt idx="11745">
                  <c:v>11745</c:v>
                </c:pt>
                <c:pt idx="11746">
                  <c:v>11746</c:v>
                </c:pt>
                <c:pt idx="11747">
                  <c:v>11747</c:v>
                </c:pt>
                <c:pt idx="11748">
                  <c:v>11748</c:v>
                </c:pt>
                <c:pt idx="11749">
                  <c:v>11749</c:v>
                </c:pt>
                <c:pt idx="11750">
                  <c:v>11750</c:v>
                </c:pt>
                <c:pt idx="11751">
                  <c:v>11751</c:v>
                </c:pt>
                <c:pt idx="11752">
                  <c:v>11752</c:v>
                </c:pt>
                <c:pt idx="11753">
                  <c:v>11753</c:v>
                </c:pt>
                <c:pt idx="11754">
                  <c:v>11754</c:v>
                </c:pt>
                <c:pt idx="11755">
                  <c:v>11755</c:v>
                </c:pt>
                <c:pt idx="11756">
                  <c:v>11756</c:v>
                </c:pt>
                <c:pt idx="11757">
                  <c:v>11757</c:v>
                </c:pt>
                <c:pt idx="11758">
                  <c:v>11758</c:v>
                </c:pt>
                <c:pt idx="11759">
                  <c:v>11759</c:v>
                </c:pt>
                <c:pt idx="11760">
                  <c:v>11760</c:v>
                </c:pt>
                <c:pt idx="11761">
                  <c:v>11761</c:v>
                </c:pt>
                <c:pt idx="11762">
                  <c:v>11762</c:v>
                </c:pt>
                <c:pt idx="11763">
                  <c:v>11763</c:v>
                </c:pt>
                <c:pt idx="11764">
                  <c:v>11764</c:v>
                </c:pt>
                <c:pt idx="11765">
                  <c:v>11765</c:v>
                </c:pt>
                <c:pt idx="11766">
                  <c:v>11766</c:v>
                </c:pt>
                <c:pt idx="11767">
                  <c:v>11767</c:v>
                </c:pt>
                <c:pt idx="11768">
                  <c:v>11768</c:v>
                </c:pt>
                <c:pt idx="11769">
                  <c:v>11769</c:v>
                </c:pt>
                <c:pt idx="11770">
                  <c:v>11770</c:v>
                </c:pt>
                <c:pt idx="11771">
                  <c:v>11771</c:v>
                </c:pt>
                <c:pt idx="11772">
                  <c:v>11772</c:v>
                </c:pt>
                <c:pt idx="11773">
                  <c:v>11773</c:v>
                </c:pt>
                <c:pt idx="11774">
                  <c:v>11774</c:v>
                </c:pt>
                <c:pt idx="11775">
                  <c:v>11775</c:v>
                </c:pt>
                <c:pt idx="11776">
                  <c:v>11776</c:v>
                </c:pt>
                <c:pt idx="11777">
                  <c:v>11777</c:v>
                </c:pt>
                <c:pt idx="11778">
                  <c:v>11778</c:v>
                </c:pt>
                <c:pt idx="11779">
                  <c:v>11779</c:v>
                </c:pt>
                <c:pt idx="11780">
                  <c:v>11780</c:v>
                </c:pt>
                <c:pt idx="11781">
                  <c:v>11781</c:v>
                </c:pt>
                <c:pt idx="11782">
                  <c:v>11782</c:v>
                </c:pt>
                <c:pt idx="11783">
                  <c:v>11783</c:v>
                </c:pt>
                <c:pt idx="11784">
                  <c:v>11784</c:v>
                </c:pt>
                <c:pt idx="11785">
                  <c:v>11785</c:v>
                </c:pt>
                <c:pt idx="11786">
                  <c:v>11786</c:v>
                </c:pt>
                <c:pt idx="11787">
                  <c:v>11787</c:v>
                </c:pt>
                <c:pt idx="11788">
                  <c:v>11788</c:v>
                </c:pt>
                <c:pt idx="11789">
                  <c:v>11789</c:v>
                </c:pt>
                <c:pt idx="11790">
                  <c:v>11790</c:v>
                </c:pt>
                <c:pt idx="11791">
                  <c:v>11791</c:v>
                </c:pt>
                <c:pt idx="11792">
                  <c:v>11792</c:v>
                </c:pt>
                <c:pt idx="11793">
                  <c:v>11793</c:v>
                </c:pt>
                <c:pt idx="11794">
                  <c:v>11794</c:v>
                </c:pt>
                <c:pt idx="11795">
                  <c:v>11795</c:v>
                </c:pt>
                <c:pt idx="11796">
                  <c:v>11796</c:v>
                </c:pt>
                <c:pt idx="11797">
                  <c:v>11797</c:v>
                </c:pt>
                <c:pt idx="11798">
                  <c:v>11798</c:v>
                </c:pt>
                <c:pt idx="11799">
                  <c:v>11799</c:v>
                </c:pt>
                <c:pt idx="11800">
                  <c:v>11800</c:v>
                </c:pt>
                <c:pt idx="11801">
                  <c:v>11801</c:v>
                </c:pt>
                <c:pt idx="11802">
                  <c:v>11802</c:v>
                </c:pt>
                <c:pt idx="11803">
                  <c:v>11803</c:v>
                </c:pt>
                <c:pt idx="11804">
                  <c:v>11804</c:v>
                </c:pt>
                <c:pt idx="11805">
                  <c:v>11805</c:v>
                </c:pt>
                <c:pt idx="11806">
                  <c:v>11806</c:v>
                </c:pt>
                <c:pt idx="11807">
                  <c:v>11807</c:v>
                </c:pt>
                <c:pt idx="11808">
                  <c:v>11808</c:v>
                </c:pt>
                <c:pt idx="11809">
                  <c:v>11809</c:v>
                </c:pt>
                <c:pt idx="11810">
                  <c:v>11810</c:v>
                </c:pt>
                <c:pt idx="11811">
                  <c:v>11811</c:v>
                </c:pt>
                <c:pt idx="11812">
                  <c:v>11812</c:v>
                </c:pt>
                <c:pt idx="11813">
                  <c:v>11813</c:v>
                </c:pt>
                <c:pt idx="11814">
                  <c:v>11814</c:v>
                </c:pt>
                <c:pt idx="11815">
                  <c:v>11815</c:v>
                </c:pt>
                <c:pt idx="11816">
                  <c:v>11816</c:v>
                </c:pt>
                <c:pt idx="11817">
                  <c:v>11817</c:v>
                </c:pt>
                <c:pt idx="11818">
                  <c:v>11818</c:v>
                </c:pt>
                <c:pt idx="11819">
                  <c:v>11819</c:v>
                </c:pt>
                <c:pt idx="11820">
                  <c:v>11820</c:v>
                </c:pt>
                <c:pt idx="11821">
                  <c:v>11821</c:v>
                </c:pt>
                <c:pt idx="11822">
                  <c:v>11822</c:v>
                </c:pt>
                <c:pt idx="11823">
                  <c:v>11823</c:v>
                </c:pt>
                <c:pt idx="11824">
                  <c:v>11824</c:v>
                </c:pt>
                <c:pt idx="11825">
                  <c:v>11825</c:v>
                </c:pt>
                <c:pt idx="11826">
                  <c:v>11826</c:v>
                </c:pt>
                <c:pt idx="11827">
                  <c:v>11827</c:v>
                </c:pt>
                <c:pt idx="11828">
                  <c:v>11828</c:v>
                </c:pt>
                <c:pt idx="11829">
                  <c:v>11829</c:v>
                </c:pt>
                <c:pt idx="11830">
                  <c:v>11830</c:v>
                </c:pt>
                <c:pt idx="11831">
                  <c:v>11831</c:v>
                </c:pt>
                <c:pt idx="11832">
                  <c:v>11832</c:v>
                </c:pt>
                <c:pt idx="11833">
                  <c:v>11833</c:v>
                </c:pt>
                <c:pt idx="11834">
                  <c:v>11834</c:v>
                </c:pt>
                <c:pt idx="11835">
                  <c:v>11835</c:v>
                </c:pt>
                <c:pt idx="11836">
                  <c:v>11836</c:v>
                </c:pt>
                <c:pt idx="11837">
                  <c:v>11837</c:v>
                </c:pt>
                <c:pt idx="11838">
                  <c:v>11838</c:v>
                </c:pt>
                <c:pt idx="11839">
                  <c:v>11839</c:v>
                </c:pt>
                <c:pt idx="11840">
                  <c:v>11840</c:v>
                </c:pt>
                <c:pt idx="11841">
                  <c:v>11841</c:v>
                </c:pt>
                <c:pt idx="11842">
                  <c:v>11842</c:v>
                </c:pt>
                <c:pt idx="11843">
                  <c:v>11843</c:v>
                </c:pt>
                <c:pt idx="11844">
                  <c:v>11844</c:v>
                </c:pt>
                <c:pt idx="11845">
                  <c:v>11845</c:v>
                </c:pt>
                <c:pt idx="11846">
                  <c:v>11846</c:v>
                </c:pt>
                <c:pt idx="11847">
                  <c:v>11847</c:v>
                </c:pt>
                <c:pt idx="11848">
                  <c:v>11848</c:v>
                </c:pt>
                <c:pt idx="11849">
                  <c:v>11849</c:v>
                </c:pt>
                <c:pt idx="11850">
                  <c:v>11850</c:v>
                </c:pt>
                <c:pt idx="11851">
                  <c:v>11851</c:v>
                </c:pt>
                <c:pt idx="11852">
                  <c:v>11852</c:v>
                </c:pt>
                <c:pt idx="11853">
                  <c:v>11853</c:v>
                </c:pt>
                <c:pt idx="11854">
                  <c:v>11854</c:v>
                </c:pt>
                <c:pt idx="11855">
                  <c:v>11855</c:v>
                </c:pt>
                <c:pt idx="11856">
                  <c:v>11856</c:v>
                </c:pt>
                <c:pt idx="11857">
                  <c:v>11857</c:v>
                </c:pt>
                <c:pt idx="11858">
                  <c:v>11858</c:v>
                </c:pt>
                <c:pt idx="11859">
                  <c:v>11859</c:v>
                </c:pt>
                <c:pt idx="11860">
                  <c:v>11860</c:v>
                </c:pt>
                <c:pt idx="11861">
                  <c:v>11861</c:v>
                </c:pt>
                <c:pt idx="11862">
                  <c:v>11862</c:v>
                </c:pt>
                <c:pt idx="11863">
                  <c:v>11863</c:v>
                </c:pt>
                <c:pt idx="11864">
                  <c:v>11864</c:v>
                </c:pt>
                <c:pt idx="11865">
                  <c:v>11865</c:v>
                </c:pt>
                <c:pt idx="11866">
                  <c:v>11866</c:v>
                </c:pt>
                <c:pt idx="11867">
                  <c:v>11867</c:v>
                </c:pt>
                <c:pt idx="11868">
                  <c:v>11868</c:v>
                </c:pt>
                <c:pt idx="11869">
                  <c:v>11869</c:v>
                </c:pt>
                <c:pt idx="11870">
                  <c:v>11870</c:v>
                </c:pt>
                <c:pt idx="11871">
                  <c:v>11871</c:v>
                </c:pt>
                <c:pt idx="11872">
                  <c:v>11872</c:v>
                </c:pt>
                <c:pt idx="11873">
                  <c:v>11873</c:v>
                </c:pt>
                <c:pt idx="11874">
                  <c:v>11874</c:v>
                </c:pt>
                <c:pt idx="11875">
                  <c:v>11875</c:v>
                </c:pt>
                <c:pt idx="11876">
                  <c:v>11876</c:v>
                </c:pt>
                <c:pt idx="11877">
                  <c:v>11877</c:v>
                </c:pt>
                <c:pt idx="11878">
                  <c:v>11878</c:v>
                </c:pt>
                <c:pt idx="11879">
                  <c:v>11879</c:v>
                </c:pt>
                <c:pt idx="11880">
                  <c:v>11880</c:v>
                </c:pt>
                <c:pt idx="11881">
                  <c:v>11881</c:v>
                </c:pt>
                <c:pt idx="11882">
                  <c:v>11882</c:v>
                </c:pt>
                <c:pt idx="11883">
                  <c:v>11883</c:v>
                </c:pt>
                <c:pt idx="11884">
                  <c:v>11884</c:v>
                </c:pt>
                <c:pt idx="11885">
                  <c:v>11885</c:v>
                </c:pt>
                <c:pt idx="11886">
                  <c:v>11886</c:v>
                </c:pt>
                <c:pt idx="11887">
                  <c:v>11887</c:v>
                </c:pt>
                <c:pt idx="11888">
                  <c:v>11888</c:v>
                </c:pt>
                <c:pt idx="11889">
                  <c:v>11889</c:v>
                </c:pt>
                <c:pt idx="11890">
                  <c:v>11890</c:v>
                </c:pt>
                <c:pt idx="11891">
                  <c:v>11891</c:v>
                </c:pt>
                <c:pt idx="11892">
                  <c:v>11892</c:v>
                </c:pt>
                <c:pt idx="11893">
                  <c:v>11893</c:v>
                </c:pt>
                <c:pt idx="11894">
                  <c:v>11894</c:v>
                </c:pt>
                <c:pt idx="11895">
                  <c:v>11895</c:v>
                </c:pt>
                <c:pt idx="11896">
                  <c:v>11896</c:v>
                </c:pt>
                <c:pt idx="11897">
                  <c:v>11897</c:v>
                </c:pt>
                <c:pt idx="11898">
                  <c:v>11898</c:v>
                </c:pt>
                <c:pt idx="11899">
                  <c:v>11899</c:v>
                </c:pt>
                <c:pt idx="11900">
                  <c:v>11900</c:v>
                </c:pt>
                <c:pt idx="11901">
                  <c:v>11901</c:v>
                </c:pt>
                <c:pt idx="11902">
                  <c:v>11902</c:v>
                </c:pt>
                <c:pt idx="11903">
                  <c:v>11903</c:v>
                </c:pt>
                <c:pt idx="11904">
                  <c:v>11904</c:v>
                </c:pt>
                <c:pt idx="11905">
                  <c:v>11905</c:v>
                </c:pt>
                <c:pt idx="11906">
                  <c:v>11906</c:v>
                </c:pt>
                <c:pt idx="11907">
                  <c:v>11907</c:v>
                </c:pt>
                <c:pt idx="11908">
                  <c:v>11908</c:v>
                </c:pt>
                <c:pt idx="11909">
                  <c:v>11909</c:v>
                </c:pt>
                <c:pt idx="11910">
                  <c:v>11910</c:v>
                </c:pt>
                <c:pt idx="11911">
                  <c:v>11911</c:v>
                </c:pt>
                <c:pt idx="11912">
                  <c:v>11912</c:v>
                </c:pt>
                <c:pt idx="11913">
                  <c:v>11913</c:v>
                </c:pt>
                <c:pt idx="11914">
                  <c:v>11914</c:v>
                </c:pt>
                <c:pt idx="11915">
                  <c:v>11915</c:v>
                </c:pt>
                <c:pt idx="11916">
                  <c:v>11916</c:v>
                </c:pt>
                <c:pt idx="11917">
                  <c:v>11917</c:v>
                </c:pt>
                <c:pt idx="11918">
                  <c:v>11918</c:v>
                </c:pt>
                <c:pt idx="11919">
                  <c:v>11919</c:v>
                </c:pt>
                <c:pt idx="11920">
                  <c:v>11920</c:v>
                </c:pt>
                <c:pt idx="11921">
                  <c:v>11921</c:v>
                </c:pt>
                <c:pt idx="11922">
                  <c:v>11922</c:v>
                </c:pt>
                <c:pt idx="11923">
                  <c:v>11923</c:v>
                </c:pt>
                <c:pt idx="11924">
                  <c:v>11924</c:v>
                </c:pt>
                <c:pt idx="11925">
                  <c:v>11925</c:v>
                </c:pt>
                <c:pt idx="11926">
                  <c:v>11926</c:v>
                </c:pt>
                <c:pt idx="11927">
                  <c:v>11927</c:v>
                </c:pt>
                <c:pt idx="11928">
                  <c:v>11928</c:v>
                </c:pt>
                <c:pt idx="11929">
                  <c:v>11929</c:v>
                </c:pt>
                <c:pt idx="11930">
                  <c:v>11930</c:v>
                </c:pt>
                <c:pt idx="11931">
                  <c:v>11931</c:v>
                </c:pt>
                <c:pt idx="11932">
                  <c:v>11932</c:v>
                </c:pt>
                <c:pt idx="11933">
                  <c:v>11933</c:v>
                </c:pt>
                <c:pt idx="11934">
                  <c:v>11934</c:v>
                </c:pt>
                <c:pt idx="11935">
                  <c:v>11935</c:v>
                </c:pt>
                <c:pt idx="11936">
                  <c:v>11936</c:v>
                </c:pt>
                <c:pt idx="11937">
                  <c:v>11937</c:v>
                </c:pt>
                <c:pt idx="11938">
                  <c:v>11938</c:v>
                </c:pt>
                <c:pt idx="11939">
                  <c:v>11939</c:v>
                </c:pt>
                <c:pt idx="11940">
                  <c:v>11940</c:v>
                </c:pt>
                <c:pt idx="11941">
                  <c:v>11941</c:v>
                </c:pt>
                <c:pt idx="11942">
                  <c:v>11942</c:v>
                </c:pt>
                <c:pt idx="11943">
                  <c:v>11943</c:v>
                </c:pt>
                <c:pt idx="11944">
                  <c:v>11944</c:v>
                </c:pt>
                <c:pt idx="11945">
                  <c:v>11945</c:v>
                </c:pt>
                <c:pt idx="11946">
                  <c:v>11946</c:v>
                </c:pt>
                <c:pt idx="11947">
                  <c:v>11947</c:v>
                </c:pt>
                <c:pt idx="11948">
                  <c:v>11948</c:v>
                </c:pt>
                <c:pt idx="11949">
                  <c:v>11949</c:v>
                </c:pt>
                <c:pt idx="11950">
                  <c:v>11950</c:v>
                </c:pt>
                <c:pt idx="11951">
                  <c:v>11951</c:v>
                </c:pt>
                <c:pt idx="11952">
                  <c:v>11952</c:v>
                </c:pt>
                <c:pt idx="11953">
                  <c:v>11953</c:v>
                </c:pt>
                <c:pt idx="11954">
                  <c:v>11954</c:v>
                </c:pt>
                <c:pt idx="11955">
                  <c:v>11955</c:v>
                </c:pt>
                <c:pt idx="11956">
                  <c:v>11956</c:v>
                </c:pt>
                <c:pt idx="11957">
                  <c:v>11957</c:v>
                </c:pt>
                <c:pt idx="11958">
                  <c:v>11958</c:v>
                </c:pt>
                <c:pt idx="11959">
                  <c:v>11959</c:v>
                </c:pt>
                <c:pt idx="11960">
                  <c:v>11960</c:v>
                </c:pt>
                <c:pt idx="11961">
                  <c:v>11961</c:v>
                </c:pt>
                <c:pt idx="11962">
                  <c:v>11962</c:v>
                </c:pt>
                <c:pt idx="11963">
                  <c:v>11963</c:v>
                </c:pt>
                <c:pt idx="11964">
                  <c:v>11964</c:v>
                </c:pt>
                <c:pt idx="11965">
                  <c:v>11965</c:v>
                </c:pt>
                <c:pt idx="11966">
                  <c:v>11966</c:v>
                </c:pt>
                <c:pt idx="11967">
                  <c:v>11967</c:v>
                </c:pt>
                <c:pt idx="11968">
                  <c:v>11968</c:v>
                </c:pt>
                <c:pt idx="11969">
                  <c:v>11969</c:v>
                </c:pt>
                <c:pt idx="11970">
                  <c:v>11970</c:v>
                </c:pt>
                <c:pt idx="11971">
                  <c:v>11971</c:v>
                </c:pt>
                <c:pt idx="11972">
                  <c:v>11972</c:v>
                </c:pt>
                <c:pt idx="11973">
                  <c:v>11973</c:v>
                </c:pt>
                <c:pt idx="11974">
                  <c:v>11974</c:v>
                </c:pt>
                <c:pt idx="11975">
                  <c:v>11975</c:v>
                </c:pt>
                <c:pt idx="11976">
                  <c:v>11976</c:v>
                </c:pt>
                <c:pt idx="11977">
                  <c:v>11977</c:v>
                </c:pt>
                <c:pt idx="11978">
                  <c:v>11978</c:v>
                </c:pt>
                <c:pt idx="11979">
                  <c:v>11979</c:v>
                </c:pt>
                <c:pt idx="11980">
                  <c:v>11980</c:v>
                </c:pt>
                <c:pt idx="11981">
                  <c:v>11981</c:v>
                </c:pt>
                <c:pt idx="11982">
                  <c:v>11982</c:v>
                </c:pt>
                <c:pt idx="11983">
                  <c:v>11983</c:v>
                </c:pt>
                <c:pt idx="11984">
                  <c:v>11984</c:v>
                </c:pt>
                <c:pt idx="11985">
                  <c:v>11985</c:v>
                </c:pt>
                <c:pt idx="11986">
                  <c:v>11986</c:v>
                </c:pt>
                <c:pt idx="11987">
                  <c:v>11987</c:v>
                </c:pt>
                <c:pt idx="11988">
                  <c:v>11988</c:v>
                </c:pt>
                <c:pt idx="11989">
                  <c:v>11989</c:v>
                </c:pt>
                <c:pt idx="11990">
                  <c:v>11990</c:v>
                </c:pt>
                <c:pt idx="11991">
                  <c:v>11991</c:v>
                </c:pt>
                <c:pt idx="11992">
                  <c:v>11992</c:v>
                </c:pt>
                <c:pt idx="11993">
                  <c:v>11993</c:v>
                </c:pt>
                <c:pt idx="11994">
                  <c:v>11994</c:v>
                </c:pt>
                <c:pt idx="11995">
                  <c:v>11995</c:v>
                </c:pt>
                <c:pt idx="11996">
                  <c:v>11996</c:v>
                </c:pt>
                <c:pt idx="11997">
                  <c:v>11997</c:v>
                </c:pt>
                <c:pt idx="11998">
                  <c:v>11998</c:v>
                </c:pt>
                <c:pt idx="11999">
                  <c:v>11999</c:v>
                </c:pt>
                <c:pt idx="12000">
                  <c:v>12000</c:v>
                </c:pt>
                <c:pt idx="12001">
                  <c:v>12001</c:v>
                </c:pt>
                <c:pt idx="12002">
                  <c:v>12002</c:v>
                </c:pt>
                <c:pt idx="12003">
                  <c:v>12003</c:v>
                </c:pt>
                <c:pt idx="12004">
                  <c:v>12004</c:v>
                </c:pt>
                <c:pt idx="12005">
                  <c:v>12005</c:v>
                </c:pt>
                <c:pt idx="12006">
                  <c:v>12006</c:v>
                </c:pt>
                <c:pt idx="12007">
                  <c:v>12007</c:v>
                </c:pt>
                <c:pt idx="12008">
                  <c:v>12008</c:v>
                </c:pt>
                <c:pt idx="12009">
                  <c:v>12009</c:v>
                </c:pt>
                <c:pt idx="12010">
                  <c:v>12010</c:v>
                </c:pt>
                <c:pt idx="12011">
                  <c:v>12011</c:v>
                </c:pt>
                <c:pt idx="12012">
                  <c:v>12012</c:v>
                </c:pt>
                <c:pt idx="12013">
                  <c:v>12013</c:v>
                </c:pt>
                <c:pt idx="12014">
                  <c:v>12014</c:v>
                </c:pt>
                <c:pt idx="12015">
                  <c:v>12015</c:v>
                </c:pt>
                <c:pt idx="12016">
                  <c:v>12016</c:v>
                </c:pt>
                <c:pt idx="12017">
                  <c:v>12017</c:v>
                </c:pt>
                <c:pt idx="12018">
                  <c:v>12018</c:v>
                </c:pt>
                <c:pt idx="12019">
                  <c:v>12019</c:v>
                </c:pt>
                <c:pt idx="12020">
                  <c:v>12020</c:v>
                </c:pt>
                <c:pt idx="12021">
                  <c:v>12021</c:v>
                </c:pt>
                <c:pt idx="12022">
                  <c:v>12022</c:v>
                </c:pt>
                <c:pt idx="12023">
                  <c:v>12023</c:v>
                </c:pt>
                <c:pt idx="12024">
                  <c:v>12024</c:v>
                </c:pt>
                <c:pt idx="12025">
                  <c:v>12025</c:v>
                </c:pt>
                <c:pt idx="12026">
                  <c:v>12026</c:v>
                </c:pt>
                <c:pt idx="12027">
                  <c:v>12027</c:v>
                </c:pt>
                <c:pt idx="12028">
                  <c:v>12028</c:v>
                </c:pt>
                <c:pt idx="12029">
                  <c:v>12029</c:v>
                </c:pt>
                <c:pt idx="12030">
                  <c:v>12030</c:v>
                </c:pt>
                <c:pt idx="12031">
                  <c:v>12031</c:v>
                </c:pt>
                <c:pt idx="12032">
                  <c:v>12032</c:v>
                </c:pt>
                <c:pt idx="12033">
                  <c:v>12033</c:v>
                </c:pt>
                <c:pt idx="12034">
                  <c:v>12034</c:v>
                </c:pt>
                <c:pt idx="12035">
                  <c:v>12035</c:v>
                </c:pt>
                <c:pt idx="12036">
                  <c:v>12036</c:v>
                </c:pt>
                <c:pt idx="12037">
                  <c:v>12037</c:v>
                </c:pt>
                <c:pt idx="12038">
                  <c:v>12038</c:v>
                </c:pt>
                <c:pt idx="12039">
                  <c:v>12039</c:v>
                </c:pt>
                <c:pt idx="12040">
                  <c:v>12040</c:v>
                </c:pt>
                <c:pt idx="12041">
                  <c:v>12041</c:v>
                </c:pt>
                <c:pt idx="12042">
                  <c:v>12042</c:v>
                </c:pt>
                <c:pt idx="12043">
                  <c:v>12043</c:v>
                </c:pt>
                <c:pt idx="12044">
                  <c:v>12044</c:v>
                </c:pt>
                <c:pt idx="12045">
                  <c:v>12045</c:v>
                </c:pt>
                <c:pt idx="12046">
                  <c:v>12046</c:v>
                </c:pt>
                <c:pt idx="12047">
                  <c:v>12047</c:v>
                </c:pt>
                <c:pt idx="12048">
                  <c:v>12048</c:v>
                </c:pt>
                <c:pt idx="12049">
                  <c:v>12049</c:v>
                </c:pt>
                <c:pt idx="12050">
                  <c:v>12050</c:v>
                </c:pt>
                <c:pt idx="12051">
                  <c:v>12051</c:v>
                </c:pt>
                <c:pt idx="12052">
                  <c:v>12052</c:v>
                </c:pt>
                <c:pt idx="12053">
                  <c:v>12053</c:v>
                </c:pt>
                <c:pt idx="12054">
                  <c:v>12054</c:v>
                </c:pt>
                <c:pt idx="12055">
                  <c:v>12055</c:v>
                </c:pt>
                <c:pt idx="12056">
                  <c:v>12056</c:v>
                </c:pt>
                <c:pt idx="12057">
                  <c:v>12057</c:v>
                </c:pt>
                <c:pt idx="12058">
                  <c:v>12058</c:v>
                </c:pt>
                <c:pt idx="12059">
                  <c:v>12059</c:v>
                </c:pt>
                <c:pt idx="12060">
                  <c:v>12060</c:v>
                </c:pt>
                <c:pt idx="12061">
                  <c:v>12061</c:v>
                </c:pt>
                <c:pt idx="12062">
                  <c:v>12062</c:v>
                </c:pt>
                <c:pt idx="12063">
                  <c:v>12063</c:v>
                </c:pt>
                <c:pt idx="12064">
                  <c:v>12064</c:v>
                </c:pt>
                <c:pt idx="12065">
                  <c:v>12065</c:v>
                </c:pt>
                <c:pt idx="12066">
                  <c:v>12066</c:v>
                </c:pt>
                <c:pt idx="12067">
                  <c:v>12067</c:v>
                </c:pt>
                <c:pt idx="12068">
                  <c:v>12068</c:v>
                </c:pt>
                <c:pt idx="12069">
                  <c:v>12069</c:v>
                </c:pt>
                <c:pt idx="12070">
                  <c:v>12070</c:v>
                </c:pt>
                <c:pt idx="12071">
                  <c:v>12071</c:v>
                </c:pt>
                <c:pt idx="12072">
                  <c:v>12072</c:v>
                </c:pt>
                <c:pt idx="12073">
                  <c:v>12073</c:v>
                </c:pt>
                <c:pt idx="12074">
                  <c:v>12074</c:v>
                </c:pt>
                <c:pt idx="12075">
                  <c:v>12075</c:v>
                </c:pt>
                <c:pt idx="12076">
                  <c:v>12076</c:v>
                </c:pt>
                <c:pt idx="12077">
                  <c:v>12077</c:v>
                </c:pt>
                <c:pt idx="12078">
                  <c:v>12078</c:v>
                </c:pt>
                <c:pt idx="12079">
                  <c:v>12079</c:v>
                </c:pt>
                <c:pt idx="12080">
                  <c:v>12080</c:v>
                </c:pt>
                <c:pt idx="12081">
                  <c:v>12081</c:v>
                </c:pt>
                <c:pt idx="12082">
                  <c:v>12082</c:v>
                </c:pt>
                <c:pt idx="12083">
                  <c:v>12083</c:v>
                </c:pt>
                <c:pt idx="12084">
                  <c:v>12084</c:v>
                </c:pt>
                <c:pt idx="12085">
                  <c:v>12085</c:v>
                </c:pt>
                <c:pt idx="12086">
                  <c:v>12086</c:v>
                </c:pt>
                <c:pt idx="12087">
                  <c:v>12087</c:v>
                </c:pt>
                <c:pt idx="12088">
                  <c:v>12088</c:v>
                </c:pt>
                <c:pt idx="12089">
                  <c:v>12089</c:v>
                </c:pt>
                <c:pt idx="12090">
                  <c:v>12090</c:v>
                </c:pt>
                <c:pt idx="12091">
                  <c:v>12091</c:v>
                </c:pt>
                <c:pt idx="12092">
                  <c:v>12092</c:v>
                </c:pt>
                <c:pt idx="12093">
                  <c:v>12093</c:v>
                </c:pt>
                <c:pt idx="12094">
                  <c:v>12094</c:v>
                </c:pt>
                <c:pt idx="12095">
                  <c:v>12095</c:v>
                </c:pt>
                <c:pt idx="12096">
                  <c:v>12096</c:v>
                </c:pt>
                <c:pt idx="12097">
                  <c:v>12097</c:v>
                </c:pt>
                <c:pt idx="12098">
                  <c:v>12098</c:v>
                </c:pt>
                <c:pt idx="12099">
                  <c:v>12099</c:v>
                </c:pt>
                <c:pt idx="12100">
                  <c:v>12100</c:v>
                </c:pt>
                <c:pt idx="12101">
                  <c:v>12101</c:v>
                </c:pt>
                <c:pt idx="12102">
                  <c:v>12102</c:v>
                </c:pt>
                <c:pt idx="12103">
                  <c:v>12103</c:v>
                </c:pt>
                <c:pt idx="12104">
                  <c:v>12104</c:v>
                </c:pt>
                <c:pt idx="12105">
                  <c:v>12105</c:v>
                </c:pt>
                <c:pt idx="12106">
                  <c:v>12106</c:v>
                </c:pt>
                <c:pt idx="12107">
                  <c:v>12107</c:v>
                </c:pt>
                <c:pt idx="12108">
                  <c:v>12108</c:v>
                </c:pt>
                <c:pt idx="12109">
                  <c:v>12109</c:v>
                </c:pt>
                <c:pt idx="12110">
                  <c:v>12110</c:v>
                </c:pt>
                <c:pt idx="12111">
                  <c:v>12111</c:v>
                </c:pt>
                <c:pt idx="12112">
                  <c:v>12112</c:v>
                </c:pt>
                <c:pt idx="12113">
                  <c:v>12113</c:v>
                </c:pt>
                <c:pt idx="12114">
                  <c:v>12114</c:v>
                </c:pt>
                <c:pt idx="12115">
                  <c:v>12115</c:v>
                </c:pt>
                <c:pt idx="12116">
                  <c:v>12116</c:v>
                </c:pt>
                <c:pt idx="12117">
                  <c:v>12117</c:v>
                </c:pt>
                <c:pt idx="12118">
                  <c:v>12118</c:v>
                </c:pt>
                <c:pt idx="12119">
                  <c:v>12119</c:v>
                </c:pt>
                <c:pt idx="12120">
                  <c:v>12120</c:v>
                </c:pt>
                <c:pt idx="12121">
                  <c:v>12121</c:v>
                </c:pt>
                <c:pt idx="12122">
                  <c:v>12122</c:v>
                </c:pt>
                <c:pt idx="12123">
                  <c:v>12123</c:v>
                </c:pt>
                <c:pt idx="12124">
                  <c:v>12124</c:v>
                </c:pt>
                <c:pt idx="12125">
                  <c:v>12125</c:v>
                </c:pt>
                <c:pt idx="12126">
                  <c:v>12126</c:v>
                </c:pt>
                <c:pt idx="12127">
                  <c:v>12127</c:v>
                </c:pt>
                <c:pt idx="12128">
                  <c:v>12128</c:v>
                </c:pt>
                <c:pt idx="12129">
                  <c:v>12129</c:v>
                </c:pt>
                <c:pt idx="12130">
                  <c:v>12130</c:v>
                </c:pt>
                <c:pt idx="12131">
                  <c:v>12131</c:v>
                </c:pt>
                <c:pt idx="12132">
                  <c:v>12132</c:v>
                </c:pt>
                <c:pt idx="12133">
                  <c:v>12133</c:v>
                </c:pt>
                <c:pt idx="12134">
                  <c:v>12134</c:v>
                </c:pt>
                <c:pt idx="12135">
                  <c:v>12135</c:v>
                </c:pt>
                <c:pt idx="12136">
                  <c:v>12136</c:v>
                </c:pt>
                <c:pt idx="12137">
                  <c:v>12137</c:v>
                </c:pt>
                <c:pt idx="12138">
                  <c:v>12138</c:v>
                </c:pt>
                <c:pt idx="12139">
                  <c:v>12139</c:v>
                </c:pt>
                <c:pt idx="12140">
                  <c:v>12140</c:v>
                </c:pt>
                <c:pt idx="12141">
                  <c:v>12141</c:v>
                </c:pt>
                <c:pt idx="12142">
                  <c:v>12142</c:v>
                </c:pt>
                <c:pt idx="12143">
                  <c:v>12143</c:v>
                </c:pt>
                <c:pt idx="12144">
                  <c:v>12144</c:v>
                </c:pt>
                <c:pt idx="12145">
                  <c:v>12145</c:v>
                </c:pt>
                <c:pt idx="12146">
                  <c:v>12146</c:v>
                </c:pt>
                <c:pt idx="12147">
                  <c:v>12147</c:v>
                </c:pt>
                <c:pt idx="12148">
                  <c:v>12148</c:v>
                </c:pt>
                <c:pt idx="12149">
                  <c:v>12149</c:v>
                </c:pt>
                <c:pt idx="12150">
                  <c:v>12150</c:v>
                </c:pt>
                <c:pt idx="12151">
                  <c:v>12151</c:v>
                </c:pt>
                <c:pt idx="12152">
                  <c:v>12152</c:v>
                </c:pt>
                <c:pt idx="12153">
                  <c:v>12153</c:v>
                </c:pt>
                <c:pt idx="12154">
                  <c:v>12154</c:v>
                </c:pt>
                <c:pt idx="12155">
                  <c:v>12155</c:v>
                </c:pt>
                <c:pt idx="12156">
                  <c:v>12156</c:v>
                </c:pt>
                <c:pt idx="12157">
                  <c:v>12157</c:v>
                </c:pt>
                <c:pt idx="12158">
                  <c:v>12158</c:v>
                </c:pt>
                <c:pt idx="12159">
                  <c:v>12159</c:v>
                </c:pt>
                <c:pt idx="12160">
                  <c:v>12160</c:v>
                </c:pt>
                <c:pt idx="12161">
                  <c:v>12161</c:v>
                </c:pt>
                <c:pt idx="12162">
                  <c:v>12162</c:v>
                </c:pt>
                <c:pt idx="12163">
                  <c:v>12163</c:v>
                </c:pt>
                <c:pt idx="12164">
                  <c:v>12164</c:v>
                </c:pt>
                <c:pt idx="12165">
                  <c:v>12165</c:v>
                </c:pt>
                <c:pt idx="12166">
                  <c:v>12166</c:v>
                </c:pt>
                <c:pt idx="12167">
                  <c:v>12167</c:v>
                </c:pt>
                <c:pt idx="12168">
                  <c:v>12168</c:v>
                </c:pt>
                <c:pt idx="12169">
                  <c:v>12169</c:v>
                </c:pt>
                <c:pt idx="12170">
                  <c:v>12170</c:v>
                </c:pt>
                <c:pt idx="12171">
                  <c:v>12171</c:v>
                </c:pt>
                <c:pt idx="12172">
                  <c:v>12172</c:v>
                </c:pt>
                <c:pt idx="12173">
                  <c:v>12173</c:v>
                </c:pt>
                <c:pt idx="12174">
                  <c:v>12174</c:v>
                </c:pt>
                <c:pt idx="12175">
                  <c:v>12175</c:v>
                </c:pt>
                <c:pt idx="12176">
                  <c:v>12176</c:v>
                </c:pt>
                <c:pt idx="12177">
                  <c:v>12177</c:v>
                </c:pt>
                <c:pt idx="12178">
                  <c:v>12178</c:v>
                </c:pt>
                <c:pt idx="12179">
                  <c:v>12179</c:v>
                </c:pt>
                <c:pt idx="12180">
                  <c:v>12180</c:v>
                </c:pt>
                <c:pt idx="12181">
                  <c:v>12181</c:v>
                </c:pt>
                <c:pt idx="12182">
                  <c:v>12182</c:v>
                </c:pt>
                <c:pt idx="12183">
                  <c:v>12183</c:v>
                </c:pt>
                <c:pt idx="12184">
                  <c:v>12184</c:v>
                </c:pt>
                <c:pt idx="12185">
                  <c:v>12185</c:v>
                </c:pt>
                <c:pt idx="12186">
                  <c:v>12186</c:v>
                </c:pt>
                <c:pt idx="12187">
                  <c:v>12187</c:v>
                </c:pt>
                <c:pt idx="12188">
                  <c:v>12188</c:v>
                </c:pt>
                <c:pt idx="12189">
                  <c:v>12189</c:v>
                </c:pt>
                <c:pt idx="12190">
                  <c:v>12190</c:v>
                </c:pt>
                <c:pt idx="12191">
                  <c:v>12191</c:v>
                </c:pt>
                <c:pt idx="12192">
                  <c:v>12192</c:v>
                </c:pt>
                <c:pt idx="12193">
                  <c:v>12193</c:v>
                </c:pt>
                <c:pt idx="12194">
                  <c:v>12194</c:v>
                </c:pt>
                <c:pt idx="12195">
                  <c:v>12195</c:v>
                </c:pt>
                <c:pt idx="12196">
                  <c:v>12196</c:v>
                </c:pt>
                <c:pt idx="12197">
                  <c:v>12197</c:v>
                </c:pt>
                <c:pt idx="12198">
                  <c:v>12198</c:v>
                </c:pt>
                <c:pt idx="12199">
                  <c:v>12199</c:v>
                </c:pt>
                <c:pt idx="12200">
                  <c:v>12200</c:v>
                </c:pt>
                <c:pt idx="12201">
                  <c:v>12201</c:v>
                </c:pt>
                <c:pt idx="12202">
                  <c:v>12202</c:v>
                </c:pt>
                <c:pt idx="12203">
                  <c:v>12203</c:v>
                </c:pt>
                <c:pt idx="12204">
                  <c:v>12204</c:v>
                </c:pt>
                <c:pt idx="12205">
                  <c:v>12205</c:v>
                </c:pt>
                <c:pt idx="12206">
                  <c:v>12206</c:v>
                </c:pt>
                <c:pt idx="12207">
                  <c:v>12207</c:v>
                </c:pt>
                <c:pt idx="12208">
                  <c:v>12208</c:v>
                </c:pt>
                <c:pt idx="12209">
                  <c:v>12209</c:v>
                </c:pt>
                <c:pt idx="12210">
                  <c:v>12210</c:v>
                </c:pt>
                <c:pt idx="12211">
                  <c:v>12211</c:v>
                </c:pt>
                <c:pt idx="12212">
                  <c:v>12212</c:v>
                </c:pt>
                <c:pt idx="12213">
                  <c:v>12213</c:v>
                </c:pt>
                <c:pt idx="12214">
                  <c:v>12214</c:v>
                </c:pt>
                <c:pt idx="12215">
                  <c:v>12215</c:v>
                </c:pt>
                <c:pt idx="12216">
                  <c:v>12216</c:v>
                </c:pt>
                <c:pt idx="12217">
                  <c:v>12217</c:v>
                </c:pt>
                <c:pt idx="12218">
                  <c:v>12218</c:v>
                </c:pt>
                <c:pt idx="12219">
                  <c:v>12219</c:v>
                </c:pt>
                <c:pt idx="12220">
                  <c:v>12220</c:v>
                </c:pt>
                <c:pt idx="12221">
                  <c:v>12221</c:v>
                </c:pt>
                <c:pt idx="12222">
                  <c:v>12222</c:v>
                </c:pt>
                <c:pt idx="12223">
                  <c:v>12223</c:v>
                </c:pt>
                <c:pt idx="12224">
                  <c:v>12224</c:v>
                </c:pt>
                <c:pt idx="12225">
                  <c:v>12225</c:v>
                </c:pt>
                <c:pt idx="12226">
                  <c:v>12226</c:v>
                </c:pt>
                <c:pt idx="12227">
                  <c:v>12227</c:v>
                </c:pt>
                <c:pt idx="12228">
                  <c:v>12228</c:v>
                </c:pt>
                <c:pt idx="12229">
                  <c:v>12229</c:v>
                </c:pt>
                <c:pt idx="12230">
                  <c:v>12230</c:v>
                </c:pt>
                <c:pt idx="12231">
                  <c:v>12231</c:v>
                </c:pt>
                <c:pt idx="12232">
                  <c:v>12232</c:v>
                </c:pt>
                <c:pt idx="12233">
                  <c:v>12233</c:v>
                </c:pt>
                <c:pt idx="12234">
                  <c:v>12234</c:v>
                </c:pt>
                <c:pt idx="12235">
                  <c:v>12235</c:v>
                </c:pt>
                <c:pt idx="12236">
                  <c:v>12236</c:v>
                </c:pt>
                <c:pt idx="12237">
                  <c:v>12237</c:v>
                </c:pt>
                <c:pt idx="12238">
                  <c:v>12238</c:v>
                </c:pt>
                <c:pt idx="12239">
                  <c:v>12239</c:v>
                </c:pt>
                <c:pt idx="12240">
                  <c:v>12240</c:v>
                </c:pt>
                <c:pt idx="12241">
                  <c:v>12241</c:v>
                </c:pt>
                <c:pt idx="12242">
                  <c:v>12242</c:v>
                </c:pt>
                <c:pt idx="12243">
                  <c:v>12243</c:v>
                </c:pt>
                <c:pt idx="12244">
                  <c:v>12244</c:v>
                </c:pt>
                <c:pt idx="12245">
                  <c:v>12245</c:v>
                </c:pt>
                <c:pt idx="12246">
                  <c:v>12246</c:v>
                </c:pt>
                <c:pt idx="12247">
                  <c:v>12247</c:v>
                </c:pt>
                <c:pt idx="12248">
                  <c:v>12248</c:v>
                </c:pt>
                <c:pt idx="12249">
                  <c:v>12249</c:v>
                </c:pt>
                <c:pt idx="12250">
                  <c:v>12250</c:v>
                </c:pt>
                <c:pt idx="12251">
                  <c:v>12251</c:v>
                </c:pt>
                <c:pt idx="12252">
                  <c:v>12252</c:v>
                </c:pt>
                <c:pt idx="12253">
                  <c:v>12253</c:v>
                </c:pt>
                <c:pt idx="12254">
                  <c:v>12254</c:v>
                </c:pt>
                <c:pt idx="12255">
                  <c:v>12255</c:v>
                </c:pt>
                <c:pt idx="12256">
                  <c:v>12256</c:v>
                </c:pt>
                <c:pt idx="12257">
                  <c:v>12257</c:v>
                </c:pt>
                <c:pt idx="12258">
                  <c:v>12258</c:v>
                </c:pt>
                <c:pt idx="12259">
                  <c:v>12259</c:v>
                </c:pt>
                <c:pt idx="12260">
                  <c:v>12260</c:v>
                </c:pt>
                <c:pt idx="12261">
                  <c:v>12261</c:v>
                </c:pt>
                <c:pt idx="12262">
                  <c:v>12262</c:v>
                </c:pt>
                <c:pt idx="12263">
                  <c:v>12263</c:v>
                </c:pt>
                <c:pt idx="12264">
                  <c:v>12264</c:v>
                </c:pt>
                <c:pt idx="12265">
                  <c:v>12265</c:v>
                </c:pt>
                <c:pt idx="12266">
                  <c:v>12266</c:v>
                </c:pt>
                <c:pt idx="12267">
                  <c:v>12267</c:v>
                </c:pt>
                <c:pt idx="12268">
                  <c:v>12268</c:v>
                </c:pt>
                <c:pt idx="12269">
                  <c:v>12269</c:v>
                </c:pt>
                <c:pt idx="12270">
                  <c:v>12270</c:v>
                </c:pt>
                <c:pt idx="12271">
                  <c:v>12271</c:v>
                </c:pt>
                <c:pt idx="12272">
                  <c:v>12272</c:v>
                </c:pt>
                <c:pt idx="12273">
                  <c:v>12273</c:v>
                </c:pt>
                <c:pt idx="12274">
                  <c:v>12274</c:v>
                </c:pt>
                <c:pt idx="12275">
                  <c:v>12275</c:v>
                </c:pt>
                <c:pt idx="12276">
                  <c:v>12276</c:v>
                </c:pt>
                <c:pt idx="12277">
                  <c:v>12277</c:v>
                </c:pt>
                <c:pt idx="12278">
                  <c:v>12278</c:v>
                </c:pt>
                <c:pt idx="12279">
                  <c:v>12279</c:v>
                </c:pt>
                <c:pt idx="12280">
                  <c:v>12280</c:v>
                </c:pt>
                <c:pt idx="12281">
                  <c:v>12281</c:v>
                </c:pt>
                <c:pt idx="12282">
                  <c:v>12282</c:v>
                </c:pt>
                <c:pt idx="12283">
                  <c:v>12283</c:v>
                </c:pt>
                <c:pt idx="12284">
                  <c:v>12284</c:v>
                </c:pt>
                <c:pt idx="12285">
                  <c:v>12285</c:v>
                </c:pt>
                <c:pt idx="12286">
                  <c:v>12286</c:v>
                </c:pt>
                <c:pt idx="12287">
                  <c:v>12287</c:v>
                </c:pt>
                <c:pt idx="12288">
                  <c:v>12288</c:v>
                </c:pt>
                <c:pt idx="12289">
                  <c:v>12289</c:v>
                </c:pt>
                <c:pt idx="12290">
                  <c:v>12290</c:v>
                </c:pt>
                <c:pt idx="12291">
                  <c:v>12291</c:v>
                </c:pt>
                <c:pt idx="12292">
                  <c:v>12292</c:v>
                </c:pt>
                <c:pt idx="12293">
                  <c:v>12293</c:v>
                </c:pt>
                <c:pt idx="12294">
                  <c:v>12294</c:v>
                </c:pt>
                <c:pt idx="12295">
                  <c:v>12295</c:v>
                </c:pt>
                <c:pt idx="12296">
                  <c:v>12296</c:v>
                </c:pt>
                <c:pt idx="12297">
                  <c:v>12297</c:v>
                </c:pt>
                <c:pt idx="12298">
                  <c:v>12298</c:v>
                </c:pt>
                <c:pt idx="12299">
                  <c:v>12299</c:v>
                </c:pt>
                <c:pt idx="12300">
                  <c:v>12300</c:v>
                </c:pt>
                <c:pt idx="12301">
                  <c:v>12301</c:v>
                </c:pt>
                <c:pt idx="12302">
                  <c:v>12302</c:v>
                </c:pt>
                <c:pt idx="12303">
                  <c:v>12303</c:v>
                </c:pt>
                <c:pt idx="12304">
                  <c:v>12304</c:v>
                </c:pt>
                <c:pt idx="12305">
                  <c:v>12305</c:v>
                </c:pt>
                <c:pt idx="12306">
                  <c:v>12306</c:v>
                </c:pt>
                <c:pt idx="12307">
                  <c:v>12307</c:v>
                </c:pt>
                <c:pt idx="12308">
                  <c:v>12308</c:v>
                </c:pt>
                <c:pt idx="12309">
                  <c:v>12309</c:v>
                </c:pt>
                <c:pt idx="12310">
                  <c:v>12310</c:v>
                </c:pt>
                <c:pt idx="12311">
                  <c:v>12311</c:v>
                </c:pt>
                <c:pt idx="12312">
                  <c:v>12312</c:v>
                </c:pt>
                <c:pt idx="12313">
                  <c:v>12313</c:v>
                </c:pt>
                <c:pt idx="12314">
                  <c:v>12314</c:v>
                </c:pt>
                <c:pt idx="12315">
                  <c:v>12315</c:v>
                </c:pt>
                <c:pt idx="12316">
                  <c:v>12316</c:v>
                </c:pt>
                <c:pt idx="12317">
                  <c:v>12317</c:v>
                </c:pt>
                <c:pt idx="12318">
                  <c:v>12318</c:v>
                </c:pt>
                <c:pt idx="12319">
                  <c:v>12319</c:v>
                </c:pt>
                <c:pt idx="12320">
                  <c:v>12320</c:v>
                </c:pt>
                <c:pt idx="12321">
                  <c:v>12321</c:v>
                </c:pt>
                <c:pt idx="12322">
                  <c:v>12322</c:v>
                </c:pt>
                <c:pt idx="12323">
                  <c:v>12323</c:v>
                </c:pt>
                <c:pt idx="12324">
                  <c:v>12324</c:v>
                </c:pt>
                <c:pt idx="12325">
                  <c:v>12325</c:v>
                </c:pt>
                <c:pt idx="12326">
                  <c:v>12326</c:v>
                </c:pt>
                <c:pt idx="12327">
                  <c:v>12327</c:v>
                </c:pt>
                <c:pt idx="12328">
                  <c:v>12328</c:v>
                </c:pt>
                <c:pt idx="12329">
                  <c:v>12329</c:v>
                </c:pt>
                <c:pt idx="12330">
                  <c:v>12330</c:v>
                </c:pt>
                <c:pt idx="12331">
                  <c:v>12331</c:v>
                </c:pt>
                <c:pt idx="12332">
                  <c:v>12332</c:v>
                </c:pt>
                <c:pt idx="12333">
                  <c:v>12333</c:v>
                </c:pt>
                <c:pt idx="12334">
                  <c:v>12334</c:v>
                </c:pt>
                <c:pt idx="12335">
                  <c:v>12335</c:v>
                </c:pt>
                <c:pt idx="12336">
                  <c:v>12336</c:v>
                </c:pt>
                <c:pt idx="12337">
                  <c:v>12337</c:v>
                </c:pt>
                <c:pt idx="12338">
                  <c:v>12338</c:v>
                </c:pt>
                <c:pt idx="12339">
                  <c:v>12339</c:v>
                </c:pt>
                <c:pt idx="12340">
                  <c:v>12340</c:v>
                </c:pt>
                <c:pt idx="12341">
                  <c:v>12341</c:v>
                </c:pt>
                <c:pt idx="12342">
                  <c:v>12342</c:v>
                </c:pt>
                <c:pt idx="12343">
                  <c:v>12343</c:v>
                </c:pt>
                <c:pt idx="12344">
                  <c:v>12344</c:v>
                </c:pt>
                <c:pt idx="12345">
                  <c:v>12345</c:v>
                </c:pt>
                <c:pt idx="12346">
                  <c:v>12346</c:v>
                </c:pt>
                <c:pt idx="12347">
                  <c:v>12347</c:v>
                </c:pt>
                <c:pt idx="12348">
                  <c:v>12348</c:v>
                </c:pt>
                <c:pt idx="12349">
                  <c:v>12349</c:v>
                </c:pt>
                <c:pt idx="12350">
                  <c:v>12350</c:v>
                </c:pt>
                <c:pt idx="12351">
                  <c:v>12351</c:v>
                </c:pt>
                <c:pt idx="12352">
                  <c:v>12352</c:v>
                </c:pt>
                <c:pt idx="12353">
                  <c:v>12353</c:v>
                </c:pt>
                <c:pt idx="12354">
                  <c:v>12354</c:v>
                </c:pt>
                <c:pt idx="12355">
                  <c:v>12355</c:v>
                </c:pt>
                <c:pt idx="12356">
                  <c:v>12356</c:v>
                </c:pt>
                <c:pt idx="12357">
                  <c:v>12357</c:v>
                </c:pt>
                <c:pt idx="12358">
                  <c:v>12358</c:v>
                </c:pt>
                <c:pt idx="12359">
                  <c:v>12359</c:v>
                </c:pt>
                <c:pt idx="12360">
                  <c:v>12360</c:v>
                </c:pt>
                <c:pt idx="12361">
                  <c:v>12361</c:v>
                </c:pt>
                <c:pt idx="12362">
                  <c:v>12362</c:v>
                </c:pt>
                <c:pt idx="12363">
                  <c:v>12363</c:v>
                </c:pt>
                <c:pt idx="12364">
                  <c:v>12364</c:v>
                </c:pt>
                <c:pt idx="12365">
                  <c:v>12365</c:v>
                </c:pt>
                <c:pt idx="12366">
                  <c:v>12366</c:v>
                </c:pt>
                <c:pt idx="12367">
                  <c:v>12367</c:v>
                </c:pt>
                <c:pt idx="12368">
                  <c:v>12368</c:v>
                </c:pt>
                <c:pt idx="12369">
                  <c:v>12369</c:v>
                </c:pt>
                <c:pt idx="12370">
                  <c:v>12370</c:v>
                </c:pt>
                <c:pt idx="12371">
                  <c:v>12371</c:v>
                </c:pt>
                <c:pt idx="12372">
                  <c:v>12372</c:v>
                </c:pt>
                <c:pt idx="12373">
                  <c:v>12373</c:v>
                </c:pt>
                <c:pt idx="12374">
                  <c:v>12374</c:v>
                </c:pt>
                <c:pt idx="12375">
                  <c:v>12375</c:v>
                </c:pt>
                <c:pt idx="12376">
                  <c:v>12376</c:v>
                </c:pt>
                <c:pt idx="12377">
                  <c:v>12377</c:v>
                </c:pt>
                <c:pt idx="12378">
                  <c:v>12378</c:v>
                </c:pt>
                <c:pt idx="12379">
                  <c:v>12379</c:v>
                </c:pt>
                <c:pt idx="12380">
                  <c:v>12380</c:v>
                </c:pt>
                <c:pt idx="12381">
                  <c:v>12381</c:v>
                </c:pt>
                <c:pt idx="12382">
                  <c:v>12382</c:v>
                </c:pt>
                <c:pt idx="12383">
                  <c:v>12383</c:v>
                </c:pt>
                <c:pt idx="12384">
                  <c:v>12384</c:v>
                </c:pt>
                <c:pt idx="12385">
                  <c:v>12385</c:v>
                </c:pt>
                <c:pt idx="12386">
                  <c:v>12386</c:v>
                </c:pt>
                <c:pt idx="12387">
                  <c:v>12387</c:v>
                </c:pt>
                <c:pt idx="12388">
                  <c:v>12388</c:v>
                </c:pt>
                <c:pt idx="12389">
                  <c:v>12389</c:v>
                </c:pt>
                <c:pt idx="12390">
                  <c:v>12390</c:v>
                </c:pt>
                <c:pt idx="12391">
                  <c:v>12391</c:v>
                </c:pt>
                <c:pt idx="12392">
                  <c:v>12392</c:v>
                </c:pt>
                <c:pt idx="12393">
                  <c:v>12393</c:v>
                </c:pt>
                <c:pt idx="12394">
                  <c:v>12394</c:v>
                </c:pt>
                <c:pt idx="12395">
                  <c:v>12395</c:v>
                </c:pt>
                <c:pt idx="12396">
                  <c:v>12396</c:v>
                </c:pt>
                <c:pt idx="12397">
                  <c:v>12397</c:v>
                </c:pt>
                <c:pt idx="12398">
                  <c:v>12398</c:v>
                </c:pt>
                <c:pt idx="12399">
                  <c:v>12399</c:v>
                </c:pt>
                <c:pt idx="12400">
                  <c:v>12400</c:v>
                </c:pt>
                <c:pt idx="12401">
                  <c:v>12401</c:v>
                </c:pt>
                <c:pt idx="12402">
                  <c:v>12402</c:v>
                </c:pt>
                <c:pt idx="12403">
                  <c:v>12403</c:v>
                </c:pt>
                <c:pt idx="12404">
                  <c:v>12404</c:v>
                </c:pt>
                <c:pt idx="12405">
                  <c:v>12405</c:v>
                </c:pt>
                <c:pt idx="12406">
                  <c:v>12406</c:v>
                </c:pt>
                <c:pt idx="12407">
                  <c:v>12407</c:v>
                </c:pt>
                <c:pt idx="12408">
                  <c:v>12408</c:v>
                </c:pt>
                <c:pt idx="12409">
                  <c:v>12409</c:v>
                </c:pt>
                <c:pt idx="12410">
                  <c:v>12410</c:v>
                </c:pt>
                <c:pt idx="12411">
                  <c:v>12411</c:v>
                </c:pt>
                <c:pt idx="12412">
                  <c:v>12412</c:v>
                </c:pt>
                <c:pt idx="12413">
                  <c:v>12413</c:v>
                </c:pt>
                <c:pt idx="12414">
                  <c:v>12414</c:v>
                </c:pt>
                <c:pt idx="12415">
                  <c:v>12415</c:v>
                </c:pt>
                <c:pt idx="12416">
                  <c:v>12416</c:v>
                </c:pt>
                <c:pt idx="12417">
                  <c:v>12417</c:v>
                </c:pt>
                <c:pt idx="12418">
                  <c:v>12418</c:v>
                </c:pt>
                <c:pt idx="12419">
                  <c:v>12419</c:v>
                </c:pt>
                <c:pt idx="12420">
                  <c:v>12420</c:v>
                </c:pt>
                <c:pt idx="12421">
                  <c:v>12421</c:v>
                </c:pt>
                <c:pt idx="12422">
                  <c:v>12422</c:v>
                </c:pt>
                <c:pt idx="12423">
                  <c:v>12423</c:v>
                </c:pt>
                <c:pt idx="12424">
                  <c:v>12424</c:v>
                </c:pt>
                <c:pt idx="12425">
                  <c:v>12425</c:v>
                </c:pt>
                <c:pt idx="12426">
                  <c:v>12426</c:v>
                </c:pt>
                <c:pt idx="12427">
                  <c:v>12427</c:v>
                </c:pt>
                <c:pt idx="12428">
                  <c:v>12428</c:v>
                </c:pt>
                <c:pt idx="12429">
                  <c:v>12429</c:v>
                </c:pt>
                <c:pt idx="12430">
                  <c:v>12430</c:v>
                </c:pt>
                <c:pt idx="12431">
                  <c:v>12431</c:v>
                </c:pt>
                <c:pt idx="12432">
                  <c:v>12432</c:v>
                </c:pt>
                <c:pt idx="12433">
                  <c:v>12433</c:v>
                </c:pt>
                <c:pt idx="12434">
                  <c:v>12434</c:v>
                </c:pt>
                <c:pt idx="12435">
                  <c:v>12435</c:v>
                </c:pt>
                <c:pt idx="12436">
                  <c:v>12436</c:v>
                </c:pt>
                <c:pt idx="12437">
                  <c:v>12437</c:v>
                </c:pt>
                <c:pt idx="12438">
                  <c:v>12438</c:v>
                </c:pt>
                <c:pt idx="12439">
                  <c:v>12439</c:v>
                </c:pt>
                <c:pt idx="12440">
                  <c:v>12440</c:v>
                </c:pt>
                <c:pt idx="12441">
                  <c:v>12441</c:v>
                </c:pt>
                <c:pt idx="12442">
                  <c:v>12442</c:v>
                </c:pt>
                <c:pt idx="12443">
                  <c:v>12443</c:v>
                </c:pt>
                <c:pt idx="12444">
                  <c:v>12444</c:v>
                </c:pt>
                <c:pt idx="12445">
                  <c:v>12445</c:v>
                </c:pt>
                <c:pt idx="12446">
                  <c:v>12446</c:v>
                </c:pt>
                <c:pt idx="12447">
                  <c:v>12447</c:v>
                </c:pt>
                <c:pt idx="12448">
                  <c:v>12448</c:v>
                </c:pt>
                <c:pt idx="12449">
                  <c:v>12449</c:v>
                </c:pt>
                <c:pt idx="12450">
                  <c:v>12450</c:v>
                </c:pt>
                <c:pt idx="12451">
                  <c:v>12451</c:v>
                </c:pt>
                <c:pt idx="12452">
                  <c:v>12452</c:v>
                </c:pt>
                <c:pt idx="12453">
                  <c:v>12453</c:v>
                </c:pt>
                <c:pt idx="12454">
                  <c:v>12454</c:v>
                </c:pt>
                <c:pt idx="12455">
                  <c:v>12455</c:v>
                </c:pt>
                <c:pt idx="12456">
                  <c:v>12456</c:v>
                </c:pt>
                <c:pt idx="12457">
                  <c:v>12457</c:v>
                </c:pt>
                <c:pt idx="12458">
                  <c:v>12458</c:v>
                </c:pt>
                <c:pt idx="12459">
                  <c:v>12459</c:v>
                </c:pt>
                <c:pt idx="12460">
                  <c:v>12460</c:v>
                </c:pt>
                <c:pt idx="12461">
                  <c:v>12461</c:v>
                </c:pt>
                <c:pt idx="12462">
                  <c:v>12462</c:v>
                </c:pt>
                <c:pt idx="12463">
                  <c:v>12463</c:v>
                </c:pt>
                <c:pt idx="12464">
                  <c:v>12464</c:v>
                </c:pt>
                <c:pt idx="12465">
                  <c:v>12465</c:v>
                </c:pt>
                <c:pt idx="12466">
                  <c:v>12466</c:v>
                </c:pt>
                <c:pt idx="12467">
                  <c:v>12467</c:v>
                </c:pt>
                <c:pt idx="12468">
                  <c:v>12468</c:v>
                </c:pt>
                <c:pt idx="12469">
                  <c:v>12469</c:v>
                </c:pt>
                <c:pt idx="12470">
                  <c:v>12470</c:v>
                </c:pt>
                <c:pt idx="12471">
                  <c:v>12471</c:v>
                </c:pt>
                <c:pt idx="12472">
                  <c:v>12472</c:v>
                </c:pt>
                <c:pt idx="12473">
                  <c:v>12473</c:v>
                </c:pt>
                <c:pt idx="12474">
                  <c:v>12474</c:v>
                </c:pt>
                <c:pt idx="12475">
                  <c:v>12475</c:v>
                </c:pt>
                <c:pt idx="12476">
                  <c:v>12476</c:v>
                </c:pt>
                <c:pt idx="12477">
                  <c:v>12477</c:v>
                </c:pt>
                <c:pt idx="12478">
                  <c:v>12478</c:v>
                </c:pt>
                <c:pt idx="12479">
                  <c:v>12479</c:v>
                </c:pt>
                <c:pt idx="12480">
                  <c:v>12480</c:v>
                </c:pt>
                <c:pt idx="12481">
                  <c:v>12481</c:v>
                </c:pt>
                <c:pt idx="12482">
                  <c:v>12482</c:v>
                </c:pt>
                <c:pt idx="12483">
                  <c:v>12483</c:v>
                </c:pt>
                <c:pt idx="12484">
                  <c:v>12484</c:v>
                </c:pt>
                <c:pt idx="12485">
                  <c:v>12485</c:v>
                </c:pt>
                <c:pt idx="12486">
                  <c:v>12486</c:v>
                </c:pt>
                <c:pt idx="12487">
                  <c:v>12487</c:v>
                </c:pt>
                <c:pt idx="12488">
                  <c:v>12488</c:v>
                </c:pt>
                <c:pt idx="12489">
                  <c:v>12489</c:v>
                </c:pt>
                <c:pt idx="12490">
                  <c:v>12490</c:v>
                </c:pt>
                <c:pt idx="12491">
                  <c:v>12491</c:v>
                </c:pt>
                <c:pt idx="12492">
                  <c:v>12492</c:v>
                </c:pt>
                <c:pt idx="12493">
                  <c:v>12493</c:v>
                </c:pt>
                <c:pt idx="12494">
                  <c:v>12494</c:v>
                </c:pt>
                <c:pt idx="12495">
                  <c:v>12495</c:v>
                </c:pt>
                <c:pt idx="12496">
                  <c:v>12496</c:v>
                </c:pt>
                <c:pt idx="12497">
                  <c:v>12497</c:v>
                </c:pt>
                <c:pt idx="12498">
                  <c:v>12498</c:v>
                </c:pt>
                <c:pt idx="12499">
                  <c:v>12499</c:v>
                </c:pt>
                <c:pt idx="12500">
                  <c:v>12500</c:v>
                </c:pt>
                <c:pt idx="12501">
                  <c:v>12501</c:v>
                </c:pt>
                <c:pt idx="12502">
                  <c:v>12502</c:v>
                </c:pt>
                <c:pt idx="12503">
                  <c:v>12503</c:v>
                </c:pt>
                <c:pt idx="12504">
                  <c:v>12504</c:v>
                </c:pt>
                <c:pt idx="12505">
                  <c:v>12505</c:v>
                </c:pt>
                <c:pt idx="12506">
                  <c:v>12506</c:v>
                </c:pt>
                <c:pt idx="12507">
                  <c:v>12507</c:v>
                </c:pt>
                <c:pt idx="12508">
                  <c:v>12508</c:v>
                </c:pt>
                <c:pt idx="12509">
                  <c:v>12509</c:v>
                </c:pt>
                <c:pt idx="12510">
                  <c:v>12510</c:v>
                </c:pt>
                <c:pt idx="12511">
                  <c:v>12511</c:v>
                </c:pt>
                <c:pt idx="12512">
                  <c:v>12512</c:v>
                </c:pt>
                <c:pt idx="12513">
                  <c:v>12513</c:v>
                </c:pt>
                <c:pt idx="12514">
                  <c:v>12514</c:v>
                </c:pt>
                <c:pt idx="12515">
                  <c:v>12515</c:v>
                </c:pt>
                <c:pt idx="12516">
                  <c:v>12516</c:v>
                </c:pt>
                <c:pt idx="12517">
                  <c:v>12517</c:v>
                </c:pt>
                <c:pt idx="12518">
                  <c:v>12518</c:v>
                </c:pt>
                <c:pt idx="12519">
                  <c:v>12519</c:v>
                </c:pt>
                <c:pt idx="12520">
                  <c:v>12520</c:v>
                </c:pt>
                <c:pt idx="12521">
                  <c:v>12521</c:v>
                </c:pt>
                <c:pt idx="12522">
                  <c:v>12522</c:v>
                </c:pt>
                <c:pt idx="12523">
                  <c:v>12523</c:v>
                </c:pt>
                <c:pt idx="12524">
                  <c:v>12524</c:v>
                </c:pt>
                <c:pt idx="12525">
                  <c:v>12525</c:v>
                </c:pt>
                <c:pt idx="12526">
                  <c:v>12526</c:v>
                </c:pt>
                <c:pt idx="12527">
                  <c:v>12527</c:v>
                </c:pt>
                <c:pt idx="12528">
                  <c:v>12528</c:v>
                </c:pt>
                <c:pt idx="12529">
                  <c:v>12529</c:v>
                </c:pt>
                <c:pt idx="12530">
                  <c:v>12530</c:v>
                </c:pt>
                <c:pt idx="12531">
                  <c:v>12531</c:v>
                </c:pt>
                <c:pt idx="12532">
                  <c:v>12532</c:v>
                </c:pt>
                <c:pt idx="12533">
                  <c:v>12533</c:v>
                </c:pt>
                <c:pt idx="12534">
                  <c:v>12534</c:v>
                </c:pt>
                <c:pt idx="12535">
                  <c:v>12535</c:v>
                </c:pt>
                <c:pt idx="12536">
                  <c:v>12536</c:v>
                </c:pt>
                <c:pt idx="12537">
                  <c:v>12537</c:v>
                </c:pt>
                <c:pt idx="12538">
                  <c:v>12538</c:v>
                </c:pt>
                <c:pt idx="12539">
                  <c:v>12539</c:v>
                </c:pt>
                <c:pt idx="12540">
                  <c:v>12540</c:v>
                </c:pt>
                <c:pt idx="12541">
                  <c:v>12541</c:v>
                </c:pt>
                <c:pt idx="12542">
                  <c:v>12542</c:v>
                </c:pt>
                <c:pt idx="12543">
                  <c:v>12543</c:v>
                </c:pt>
                <c:pt idx="12544">
                  <c:v>12544</c:v>
                </c:pt>
                <c:pt idx="12545">
                  <c:v>12545</c:v>
                </c:pt>
                <c:pt idx="12546">
                  <c:v>12546</c:v>
                </c:pt>
                <c:pt idx="12547">
                  <c:v>12547</c:v>
                </c:pt>
                <c:pt idx="12548">
                  <c:v>12548</c:v>
                </c:pt>
                <c:pt idx="12549">
                  <c:v>12549</c:v>
                </c:pt>
                <c:pt idx="12550">
                  <c:v>12550</c:v>
                </c:pt>
                <c:pt idx="12551">
                  <c:v>12551</c:v>
                </c:pt>
                <c:pt idx="12552">
                  <c:v>12552</c:v>
                </c:pt>
                <c:pt idx="12553">
                  <c:v>12553</c:v>
                </c:pt>
                <c:pt idx="12554">
                  <c:v>12554</c:v>
                </c:pt>
                <c:pt idx="12555">
                  <c:v>12555</c:v>
                </c:pt>
                <c:pt idx="12556">
                  <c:v>12556</c:v>
                </c:pt>
                <c:pt idx="12557">
                  <c:v>12557</c:v>
                </c:pt>
                <c:pt idx="12558">
                  <c:v>12558</c:v>
                </c:pt>
                <c:pt idx="12559">
                  <c:v>12559</c:v>
                </c:pt>
                <c:pt idx="12560">
                  <c:v>12560</c:v>
                </c:pt>
                <c:pt idx="12561">
                  <c:v>12561</c:v>
                </c:pt>
                <c:pt idx="12562">
                  <c:v>12562</c:v>
                </c:pt>
                <c:pt idx="12563">
                  <c:v>12563</c:v>
                </c:pt>
                <c:pt idx="12564">
                  <c:v>12564</c:v>
                </c:pt>
                <c:pt idx="12565">
                  <c:v>12565</c:v>
                </c:pt>
                <c:pt idx="12566">
                  <c:v>12566</c:v>
                </c:pt>
                <c:pt idx="12567">
                  <c:v>12567</c:v>
                </c:pt>
                <c:pt idx="12568">
                  <c:v>12568</c:v>
                </c:pt>
                <c:pt idx="12569">
                  <c:v>12569</c:v>
                </c:pt>
                <c:pt idx="12570">
                  <c:v>12570</c:v>
                </c:pt>
                <c:pt idx="12571">
                  <c:v>12571</c:v>
                </c:pt>
                <c:pt idx="12572">
                  <c:v>12572</c:v>
                </c:pt>
                <c:pt idx="12573">
                  <c:v>12573</c:v>
                </c:pt>
                <c:pt idx="12574">
                  <c:v>12574</c:v>
                </c:pt>
                <c:pt idx="12575">
                  <c:v>12575</c:v>
                </c:pt>
                <c:pt idx="12576">
                  <c:v>12576</c:v>
                </c:pt>
                <c:pt idx="12577">
                  <c:v>12577</c:v>
                </c:pt>
                <c:pt idx="12578">
                  <c:v>12578</c:v>
                </c:pt>
                <c:pt idx="12579">
                  <c:v>12579</c:v>
                </c:pt>
                <c:pt idx="12580">
                  <c:v>12580</c:v>
                </c:pt>
                <c:pt idx="12581">
                  <c:v>12581</c:v>
                </c:pt>
                <c:pt idx="12582">
                  <c:v>12582</c:v>
                </c:pt>
                <c:pt idx="12583">
                  <c:v>12583</c:v>
                </c:pt>
                <c:pt idx="12584">
                  <c:v>12584</c:v>
                </c:pt>
                <c:pt idx="12585">
                  <c:v>12585</c:v>
                </c:pt>
                <c:pt idx="12586">
                  <c:v>12586</c:v>
                </c:pt>
                <c:pt idx="12587">
                  <c:v>12587</c:v>
                </c:pt>
                <c:pt idx="12588">
                  <c:v>12588</c:v>
                </c:pt>
                <c:pt idx="12589">
                  <c:v>12589</c:v>
                </c:pt>
                <c:pt idx="12590">
                  <c:v>12590</c:v>
                </c:pt>
                <c:pt idx="12591">
                  <c:v>12591</c:v>
                </c:pt>
                <c:pt idx="12592">
                  <c:v>12592</c:v>
                </c:pt>
                <c:pt idx="12593">
                  <c:v>12593</c:v>
                </c:pt>
                <c:pt idx="12594">
                  <c:v>12594</c:v>
                </c:pt>
                <c:pt idx="12595">
                  <c:v>12595</c:v>
                </c:pt>
                <c:pt idx="12596">
                  <c:v>12596</c:v>
                </c:pt>
                <c:pt idx="12597">
                  <c:v>12597</c:v>
                </c:pt>
                <c:pt idx="12598">
                  <c:v>12598</c:v>
                </c:pt>
                <c:pt idx="12599">
                  <c:v>12599</c:v>
                </c:pt>
                <c:pt idx="12600">
                  <c:v>12600</c:v>
                </c:pt>
                <c:pt idx="12601">
                  <c:v>12601</c:v>
                </c:pt>
                <c:pt idx="12602">
                  <c:v>12602</c:v>
                </c:pt>
                <c:pt idx="12603">
                  <c:v>12603</c:v>
                </c:pt>
                <c:pt idx="12604">
                  <c:v>12604</c:v>
                </c:pt>
                <c:pt idx="12605">
                  <c:v>12605</c:v>
                </c:pt>
                <c:pt idx="12606">
                  <c:v>12606</c:v>
                </c:pt>
                <c:pt idx="12607">
                  <c:v>12607</c:v>
                </c:pt>
                <c:pt idx="12608">
                  <c:v>12608</c:v>
                </c:pt>
                <c:pt idx="12609">
                  <c:v>12609</c:v>
                </c:pt>
                <c:pt idx="12610">
                  <c:v>12610</c:v>
                </c:pt>
                <c:pt idx="12611">
                  <c:v>12611</c:v>
                </c:pt>
                <c:pt idx="12612">
                  <c:v>12612</c:v>
                </c:pt>
                <c:pt idx="12613">
                  <c:v>12613</c:v>
                </c:pt>
                <c:pt idx="12614">
                  <c:v>12614</c:v>
                </c:pt>
                <c:pt idx="12615">
                  <c:v>12615</c:v>
                </c:pt>
                <c:pt idx="12616">
                  <c:v>12616</c:v>
                </c:pt>
                <c:pt idx="12617">
                  <c:v>12617</c:v>
                </c:pt>
                <c:pt idx="12618">
                  <c:v>12618</c:v>
                </c:pt>
                <c:pt idx="12619">
                  <c:v>12619</c:v>
                </c:pt>
                <c:pt idx="12620">
                  <c:v>12620</c:v>
                </c:pt>
                <c:pt idx="12621">
                  <c:v>12621</c:v>
                </c:pt>
                <c:pt idx="12622">
                  <c:v>12622</c:v>
                </c:pt>
                <c:pt idx="12623">
                  <c:v>12623</c:v>
                </c:pt>
                <c:pt idx="12624">
                  <c:v>12624</c:v>
                </c:pt>
                <c:pt idx="12625">
                  <c:v>12625</c:v>
                </c:pt>
                <c:pt idx="12626">
                  <c:v>12626</c:v>
                </c:pt>
                <c:pt idx="12627">
                  <c:v>12627</c:v>
                </c:pt>
                <c:pt idx="12628">
                  <c:v>12628</c:v>
                </c:pt>
                <c:pt idx="12629">
                  <c:v>12629</c:v>
                </c:pt>
                <c:pt idx="12630">
                  <c:v>12630</c:v>
                </c:pt>
                <c:pt idx="12631">
                  <c:v>12631</c:v>
                </c:pt>
                <c:pt idx="12632">
                  <c:v>12632</c:v>
                </c:pt>
                <c:pt idx="12633">
                  <c:v>12633</c:v>
                </c:pt>
                <c:pt idx="12634">
                  <c:v>12634</c:v>
                </c:pt>
                <c:pt idx="12635">
                  <c:v>12635</c:v>
                </c:pt>
                <c:pt idx="12636">
                  <c:v>12636</c:v>
                </c:pt>
                <c:pt idx="12637">
                  <c:v>12637</c:v>
                </c:pt>
                <c:pt idx="12638">
                  <c:v>12638</c:v>
                </c:pt>
                <c:pt idx="12639">
                  <c:v>12639</c:v>
                </c:pt>
                <c:pt idx="12640">
                  <c:v>12640</c:v>
                </c:pt>
                <c:pt idx="12641">
                  <c:v>12641</c:v>
                </c:pt>
                <c:pt idx="12642">
                  <c:v>12642</c:v>
                </c:pt>
                <c:pt idx="12643">
                  <c:v>12643</c:v>
                </c:pt>
                <c:pt idx="12644">
                  <c:v>12644</c:v>
                </c:pt>
                <c:pt idx="12645">
                  <c:v>12645</c:v>
                </c:pt>
                <c:pt idx="12646">
                  <c:v>12646</c:v>
                </c:pt>
                <c:pt idx="12647">
                  <c:v>12647</c:v>
                </c:pt>
                <c:pt idx="12648">
                  <c:v>12648</c:v>
                </c:pt>
                <c:pt idx="12649">
                  <c:v>12649</c:v>
                </c:pt>
                <c:pt idx="12650">
                  <c:v>12650</c:v>
                </c:pt>
                <c:pt idx="12651">
                  <c:v>12651</c:v>
                </c:pt>
                <c:pt idx="12652">
                  <c:v>12652</c:v>
                </c:pt>
                <c:pt idx="12653">
                  <c:v>12653</c:v>
                </c:pt>
                <c:pt idx="12654">
                  <c:v>12654</c:v>
                </c:pt>
                <c:pt idx="12655">
                  <c:v>12655</c:v>
                </c:pt>
                <c:pt idx="12656">
                  <c:v>12656</c:v>
                </c:pt>
                <c:pt idx="12657">
                  <c:v>12657</c:v>
                </c:pt>
                <c:pt idx="12658">
                  <c:v>12658</c:v>
                </c:pt>
                <c:pt idx="12659">
                  <c:v>12659</c:v>
                </c:pt>
                <c:pt idx="12660">
                  <c:v>12660</c:v>
                </c:pt>
                <c:pt idx="12661">
                  <c:v>12661</c:v>
                </c:pt>
                <c:pt idx="12662">
                  <c:v>12662</c:v>
                </c:pt>
                <c:pt idx="12663">
                  <c:v>12663</c:v>
                </c:pt>
                <c:pt idx="12664">
                  <c:v>12664</c:v>
                </c:pt>
                <c:pt idx="12665">
                  <c:v>12665</c:v>
                </c:pt>
                <c:pt idx="12666">
                  <c:v>12666</c:v>
                </c:pt>
                <c:pt idx="12667">
                  <c:v>12667</c:v>
                </c:pt>
                <c:pt idx="12668">
                  <c:v>12668</c:v>
                </c:pt>
                <c:pt idx="12669">
                  <c:v>12669</c:v>
                </c:pt>
                <c:pt idx="12670">
                  <c:v>12670</c:v>
                </c:pt>
                <c:pt idx="12671">
                  <c:v>12671</c:v>
                </c:pt>
                <c:pt idx="12672">
                  <c:v>12672</c:v>
                </c:pt>
                <c:pt idx="12673">
                  <c:v>12673</c:v>
                </c:pt>
                <c:pt idx="12674">
                  <c:v>12674</c:v>
                </c:pt>
                <c:pt idx="12675">
                  <c:v>12675</c:v>
                </c:pt>
                <c:pt idx="12676">
                  <c:v>12676</c:v>
                </c:pt>
                <c:pt idx="12677">
                  <c:v>12677</c:v>
                </c:pt>
                <c:pt idx="12678">
                  <c:v>12678</c:v>
                </c:pt>
                <c:pt idx="12679">
                  <c:v>12679</c:v>
                </c:pt>
                <c:pt idx="12680">
                  <c:v>12680</c:v>
                </c:pt>
                <c:pt idx="12681">
                  <c:v>12681</c:v>
                </c:pt>
                <c:pt idx="12682">
                  <c:v>12682</c:v>
                </c:pt>
                <c:pt idx="12683">
                  <c:v>12683</c:v>
                </c:pt>
                <c:pt idx="12684">
                  <c:v>12684</c:v>
                </c:pt>
                <c:pt idx="12685">
                  <c:v>12685</c:v>
                </c:pt>
                <c:pt idx="12686">
                  <c:v>12686</c:v>
                </c:pt>
                <c:pt idx="12687">
                  <c:v>12687</c:v>
                </c:pt>
                <c:pt idx="12688">
                  <c:v>12688</c:v>
                </c:pt>
                <c:pt idx="12689">
                  <c:v>12689</c:v>
                </c:pt>
                <c:pt idx="12690">
                  <c:v>12690</c:v>
                </c:pt>
                <c:pt idx="12691">
                  <c:v>12691</c:v>
                </c:pt>
                <c:pt idx="12692">
                  <c:v>12692</c:v>
                </c:pt>
                <c:pt idx="12693">
                  <c:v>12693</c:v>
                </c:pt>
                <c:pt idx="12694">
                  <c:v>12694</c:v>
                </c:pt>
                <c:pt idx="12695">
                  <c:v>12695</c:v>
                </c:pt>
                <c:pt idx="12696">
                  <c:v>12696</c:v>
                </c:pt>
                <c:pt idx="12697">
                  <c:v>12697</c:v>
                </c:pt>
                <c:pt idx="12698">
                  <c:v>12698</c:v>
                </c:pt>
                <c:pt idx="12699">
                  <c:v>12699</c:v>
                </c:pt>
                <c:pt idx="12700">
                  <c:v>12700</c:v>
                </c:pt>
                <c:pt idx="12701">
                  <c:v>12701</c:v>
                </c:pt>
                <c:pt idx="12702">
                  <c:v>12702</c:v>
                </c:pt>
                <c:pt idx="12703">
                  <c:v>12703</c:v>
                </c:pt>
                <c:pt idx="12704">
                  <c:v>12704</c:v>
                </c:pt>
                <c:pt idx="12705">
                  <c:v>12705</c:v>
                </c:pt>
                <c:pt idx="12706">
                  <c:v>12706</c:v>
                </c:pt>
                <c:pt idx="12707">
                  <c:v>12707</c:v>
                </c:pt>
                <c:pt idx="12708">
                  <c:v>12708</c:v>
                </c:pt>
                <c:pt idx="12709">
                  <c:v>12709</c:v>
                </c:pt>
                <c:pt idx="12710">
                  <c:v>12710</c:v>
                </c:pt>
                <c:pt idx="12711">
                  <c:v>12711</c:v>
                </c:pt>
                <c:pt idx="12712">
                  <c:v>12712</c:v>
                </c:pt>
                <c:pt idx="12713">
                  <c:v>12713</c:v>
                </c:pt>
                <c:pt idx="12714">
                  <c:v>12714</c:v>
                </c:pt>
                <c:pt idx="12715">
                  <c:v>12715</c:v>
                </c:pt>
                <c:pt idx="12716">
                  <c:v>12716</c:v>
                </c:pt>
                <c:pt idx="12717">
                  <c:v>12717</c:v>
                </c:pt>
                <c:pt idx="12718">
                  <c:v>12718</c:v>
                </c:pt>
                <c:pt idx="12719">
                  <c:v>12719</c:v>
                </c:pt>
                <c:pt idx="12720">
                  <c:v>12720</c:v>
                </c:pt>
                <c:pt idx="12721">
                  <c:v>12721</c:v>
                </c:pt>
                <c:pt idx="12722">
                  <c:v>12722</c:v>
                </c:pt>
                <c:pt idx="12723">
                  <c:v>12723</c:v>
                </c:pt>
                <c:pt idx="12724">
                  <c:v>12724</c:v>
                </c:pt>
                <c:pt idx="12725">
                  <c:v>12725</c:v>
                </c:pt>
                <c:pt idx="12726">
                  <c:v>12726</c:v>
                </c:pt>
                <c:pt idx="12727">
                  <c:v>12727</c:v>
                </c:pt>
                <c:pt idx="12728">
                  <c:v>12728</c:v>
                </c:pt>
                <c:pt idx="12729">
                  <c:v>12729</c:v>
                </c:pt>
                <c:pt idx="12730">
                  <c:v>12730</c:v>
                </c:pt>
                <c:pt idx="12731">
                  <c:v>12731</c:v>
                </c:pt>
                <c:pt idx="12732">
                  <c:v>12732</c:v>
                </c:pt>
                <c:pt idx="12733">
                  <c:v>12733</c:v>
                </c:pt>
                <c:pt idx="12734">
                  <c:v>12734</c:v>
                </c:pt>
                <c:pt idx="12735">
                  <c:v>12735</c:v>
                </c:pt>
                <c:pt idx="12736">
                  <c:v>12736</c:v>
                </c:pt>
                <c:pt idx="12737">
                  <c:v>12737</c:v>
                </c:pt>
                <c:pt idx="12738">
                  <c:v>12738</c:v>
                </c:pt>
                <c:pt idx="12739">
                  <c:v>12739</c:v>
                </c:pt>
                <c:pt idx="12740">
                  <c:v>12740</c:v>
                </c:pt>
                <c:pt idx="12741">
                  <c:v>12741</c:v>
                </c:pt>
                <c:pt idx="12742">
                  <c:v>12742</c:v>
                </c:pt>
                <c:pt idx="12743">
                  <c:v>12743</c:v>
                </c:pt>
                <c:pt idx="12744">
                  <c:v>12744</c:v>
                </c:pt>
                <c:pt idx="12745">
                  <c:v>12745</c:v>
                </c:pt>
                <c:pt idx="12746">
                  <c:v>12746</c:v>
                </c:pt>
                <c:pt idx="12747">
                  <c:v>12747</c:v>
                </c:pt>
                <c:pt idx="12748">
                  <c:v>12748</c:v>
                </c:pt>
                <c:pt idx="12749">
                  <c:v>12749</c:v>
                </c:pt>
                <c:pt idx="12750">
                  <c:v>12750</c:v>
                </c:pt>
                <c:pt idx="12751">
                  <c:v>12751</c:v>
                </c:pt>
                <c:pt idx="12752">
                  <c:v>12752</c:v>
                </c:pt>
                <c:pt idx="12753">
                  <c:v>12753</c:v>
                </c:pt>
                <c:pt idx="12754">
                  <c:v>12754</c:v>
                </c:pt>
                <c:pt idx="12755">
                  <c:v>12755</c:v>
                </c:pt>
                <c:pt idx="12756">
                  <c:v>12756</c:v>
                </c:pt>
                <c:pt idx="12757">
                  <c:v>12757</c:v>
                </c:pt>
                <c:pt idx="12758">
                  <c:v>12758</c:v>
                </c:pt>
                <c:pt idx="12759">
                  <c:v>12759</c:v>
                </c:pt>
                <c:pt idx="12760">
                  <c:v>12760</c:v>
                </c:pt>
                <c:pt idx="12761">
                  <c:v>12761</c:v>
                </c:pt>
                <c:pt idx="12762">
                  <c:v>12762</c:v>
                </c:pt>
                <c:pt idx="12763">
                  <c:v>12763</c:v>
                </c:pt>
                <c:pt idx="12764">
                  <c:v>12764</c:v>
                </c:pt>
                <c:pt idx="12765">
                  <c:v>12765</c:v>
                </c:pt>
                <c:pt idx="12766">
                  <c:v>12766</c:v>
                </c:pt>
                <c:pt idx="12767">
                  <c:v>12767</c:v>
                </c:pt>
                <c:pt idx="12768">
                  <c:v>12768</c:v>
                </c:pt>
                <c:pt idx="12769">
                  <c:v>12769</c:v>
                </c:pt>
                <c:pt idx="12770">
                  <c:v>12770</c:v>
                </c:pt>
                <c:pt idx="12771">
                  <c:v>12771</c:v>
                </c:pt>
                <c:pt idx="12772">
                  <c:v>12772</c:v>
                </c:pt>
                <c:pt idx="12773">
                  <c:v>12773</c:v>
                </c:pt>
                <c:pt idx="12774">
                  <c:v>12774</c:v>
                </c:pt>
                <c:pt idx="12775">
                  <c:v>12775</c:v>
                </c:pt>
                <c:pt idx="12776">
                  <c:v>12776</c:v>
                </c:pt>
                <c:pt idx="12777">
                  <c:v>12777</c:v>
                </c:pt>
                <c:pt idx="12778">
                  <c:v>12778</c:v>
                </c:pt>
                <c:pt idx="12779">
                  <c:v>12779</c:v>
                </c:pt>
                <c:pt idx="12780">
                  <c:v>12780</c:v>
                </c:pt>
                <c:pt idx="12781">
                  <c:v>12781</c:v>
                </c:pt>
                <c:pt idx="12782">
                  <c:v>12782</c:v>
                </c:pt>
                <c:pt idx="12783">
                  <c:v>12783</c:v>
                </c:pt>
                <c:pt idx="12784">
                  <c:v>12784</c:v>
                </c:pt>
                <c:pt idx="12785">
                  <c:v>12785</c:v>
                </c:pt>
                <c:pt idx="12786">
                  <c:v>12786</c:v>
                </c:pt>
                <c:pt idx="12787">
                  <c:v>12787</c:v>
                </c:pt>
                <c:pt idx="12788">
                  <c:v>12788</c:v>
                </c:pt>
                <c:pt idx="12789">
                  <c:v>12789</c:v>
                </c:pt>
                <c:pt idx="12790">
                  <c:v>12790</c:v>
                </c:pt>
                <c:pt idx="12791">
                  <c:v>12791</c:v>
                </c:pt>
                <c:pt idx="12792">
                  <c:v>12792</c:v>
                </c:pt>
                <c:pt idx="12793">
                  <c:v>12793</c:v>
                </c:pt>
                <c:pt idx="12794">
                  <c:v>12794</c:v>
                </c:pt>
                <c:pt idx="12795">
                  <c:v>12795</c:v>
                </c:pt>
                <c:pt idx="12796">
                  <c:v>12796</c:v>
                </c:pt>
                <c:pt idx="12797">
                  <c:v>12797</c:v>
                </c:pt>
                <c:pt idx="12798">
                  <c:v>12798</c:v>
                </c:pt>
                <c:pt idx="12799">
                  <c:v>12799</c:v>
                </c:pt>
                <c:pt idx="12800">
                  <c:v>12800</c:v>
                </c:pt>
                <c:pt idx="12801">
                  <c:v>12801</c:v>
                </c:pt>
                <c:pt idx="12802">
                  <c:v>12802</c:v>
                </c:pt>
                <c:pt idx="12803">
                  <c:v>12803</c:v>
                </c:pt>
                <c:pt idx="12804">
                  <c:v>12804</c:v>
                </c:pt>
                <c:pt idx="12805">
                  <c:v>12805</c:v>
                </c:pt>
                <c:pt idx="12806">
                  <c:v>12806</c:v>
                </c:pt>
                <c:pt idx="12807">
                  <c:v>12807</c:v>
                </c:pt>
                <c:pt idx="12808">
                  <c:v>12808</c:v>
                </c:pt>
                <c:pt idx="12809">
                  <c:v>12809</c:v>
                </c:pt>
                <c:pt idx="12810">
                  <c:v>12810</c:v>
                </c:pt>
                <c:pt idx="12811">
                  <c:v>12811</c:v>
                </c:pt>
                <c:pt idx="12812">
                  <c:v>12812</c:v>
                </c:pt>
                <c:pt idx="12813">
                  <c:v>12813</c:v>
                </c:pt>
                <c:pt idx="12814">
                  <c:v>12814</c:v>
                </c:pt>
                <c:pt idx="12815">
                  <c:v>12815</c:v>
                </c:pt>
                <c:pt idx="12816">
                  <c:v>12816</c:v>
                </c:pt>
                <c:pt idx="12817">
                  <c:v>12817</c:v>
                </c:pt>
                <c:pt idx="12818">
                  <c:v>12818</c:v>
                </c:pt>
                <c:pt idx="12819">
                  <c:v>12819</c:v>
                </c:pt>
                <c:pt idx="12820">
                  <c:v>12820</c:v>
                </c:pt>
                <c:pt idx="12821">
                  <c:v>12821</c:v>
                </c:pt>
                <c:pt idx="12822">
                  <c:v>12822</c:v>
                </c:pt>
                <c:pt idx="12823">
                  <c:v>12823</c:v>
                </c:pt>
                <c:pt idx="12824">
                  <c:v>12824</c:v>
                </c:pt>
                <c:pt idx="12825">
                  <c:v>12825</c:v>
                </c:pt>
                <c:pt idx="12826">
                  <c:v>12826</c:v>
                </c:pt>
                <c:pt idx="12827">
                  <c:v>12827</c:v>
                </c:pt>
                <c:pt idx="12828">
                  <c:v>12828</c:v>
                </c:pt>
                <c:pt idx="12829">
                  <c:v>12829</c:v>
                </c:pt>
                <c:pt idx="12830">
                  <c:v>12830</c:v>
                </c:pt>
                <c:pt idx="12831">
                  <c:v>12831</c:v>
                </c:pt>
                <c:pt idx="12832">
                  <c:v>12832</c:v>
                </c:pt>
                <c:pt idx="12833">
                  <c:v>12833</c:v>
                </c:pt>
                <c:pt idx="12834">
                  <c:v>12834</c:v>
                </c:pt>
                <c:pt idx="12835">
                  <c:v>12835</c:v>
                </c:pt>
                <c:pt idx="12836">
                  <c:v>12836</c:v>
                </c:pt>
                <c:pt idx="12837">
                  <c:v>12837</c:v>
                </c:pt>
                <c:pt idx="12838">
                  <c:v>12838</c:v>
                </c:pt>
                <c:pt idx="12839">
                  <c:v>12839</c:v>
                </c:pt>
                <c:pt idx="12840">
                  <c:v>12840</c:v>
                </c:pt>
                <c:pt idx="12841">
                  <c:v>12841</c:v>
                </c:pt>
                <c:pt idx="12842">
                  <c:v>12842</c:v>
                </c:pt>
                <c:pt idx="12843">
                  <c:v>12843</c:v>
                </c:pt>
                <c:pt idx="12844">
                  <c:v>12844</c:v>
                </c:pt>
                <c:pt idx="12845">
                  <c:v>12845</c:v>
                </c:pt>
                <c:pt idx="12846">
                  <c:v>12846</c:v>
                </c:pt>
                <c:pt idx="12847">
                  <c:v>12847</c:v>
                </c:pt>
                <c:pt idx="12848">
                  <c:v>12848</c:v>
                </c:pt>
                <c:pt idx="12849">
                  <c:v>12849</c:v>
                </c:pt>
                <c:pt idx="12850">
                  <c:v>12850</c:v>
                </c:pt>
                <c:pt idx="12851">
                  <c:v>12851</c:v>
                </c:pt>
                <c:pt idx="12852">
                  <c:v>12852</c:v>
                </c:pt>
                <c:pt idx="12853">
                  <c:v>12853</c:v>
                </c:pt>
                <c:pt idx="12854">
                  <c:v>12854</c:v>
                </c:pt>
                <c:pt idx="12855">
                  <c:v>12855</c:v>
                </c:pt>
                <c:pt idx="12856">
                  <c:v>12856</c:v>
                </c:pt>
                <c:pt idx="12857">
                  <c:v>12857</c:v>
                </c:pt>
                <c:pt idx="12858">
                  <c:v>12858</c:v>
                </c:pt>
                <c:pt idx="12859">
                  <c:v>12859</c:v>
                </c:pt>
                <c:pt idx="12860">
                  <c:v>12860</c:v>
                </c:pt>
                <c:pt idx="12861">
                  <c:v>12861</c:v>
                </c:pt>
                <c:pt idx="12862">
                  <c:v>12862</c:v>
                </c:pt>
                <c:pt idx="12863">
                  <c:v>12863</c:v>
                </c:pt>
                <c:pt idx="12864">
                  <c:v>12864</c:v>
                </c:pt>
                <c:pt idx="12865">
                  <c:v>12865</c:v>
                </c:pt>
                <c:pt idx="12866">
                  <c:v>12866</c:v>
                </c:pt>
                <c:pt idx="12867">
                  <c:v>12867</c:v>
                </c:pt>
                <c:pt idx="12868">
                  <c:v>12868</c:v>
                </c:pt>
                <c:pt idx="12869">
                  <c:v>12869</c:v>
                </c:pt>
                <c:pt idx="12870">
                  <c:v>12870</c:v>
                </c:pt>
                <c:pt idx="12871">
                  <c:v>12871</c:v>
                </c:pt>
                <c:pt idx="12872">
                  <c:v>12872</c:v>
                </c:pt>
                <c:pt idx="12873">
                  <c:v>12873</c:v>
                </c:pt>
                <c:pt idx="12874">
                  <c:v>12874</c:v>
                </c:pt>
                <c:pt idx="12875">
                  <c:v>12875</c:v>
                </c:pt>
                <c:pt idx="12876">
                  <c:v>12876</c:v>
                </c:pt>
                <c:pt idx="12877">
                  <c:v>12877</c:v>
                </c:pt>
                <c:pt idx="12878">
                  <c:v>12878</c:v>
                </c:pt>
                <c:pt idx="12879">
                  <c:v>12879</c:v>
                </c:pt>
                <c:pt idx="12880">
                  <c:v>12880</c:v>
                </c:pt>
                <c:pt idx="12881">
                  <c:v>12881</c:v>
                </c:pt>
                <c:pt idx="12882">
                  <c:v>12882</c:v>
                </c:pt>
                <c:pt idx="12883">
                  <c:v>12883</c:v>
                </c:pt>
                <c:pt idx="12884">
                  <c:v>12884</c:v>
                </c:pt>
                <c:pt idx="12885">
                  <c:v>12885</c:v>
                </c:pt>
                <c:pt idx="12886">
                  <c:v>12886</c:v>
                </c:pt>
                <c:pt idx="12887">
                  <c:v>12887</c:v>
                </c:pt>
                <c:pt idx="12888">
                  <c:v>12888</c:v>
                </c:pt>
                <c:pt idx="12889">
                  <c:v>12889</c:v>
                </c:pt>
                <c:pt idx="12890">
                  <c:v>12890</c:v>
                </c:pt>
                <c:pt idx="12891">
                  <c:v>12891</c:v>
                </c:pt>
                <c:pt idx="12892">
                  <c:v>12892</c:v>
                </c:pt>
                <c:pt idx="12893">
                  <c:v>12893</c:v>
                </c:pt>
                <c:pt idx="12894">
                  <c:v>12894</c:v>
                </c:pt>
                <c:pt idx="12895">
                  <c:v>12895</c:v>
                </c:pt>
                <c:pt idx="12896">
                  <c:v>12896</c:v>
                </c:pt>
                <c:pt idx="12897">
                  <c:v>12897</c:v>
                </c:pt>
                <c:pt idx="12898">
                  <c:v>12898</c:v>
                </c:pt>
                <c:pt idx="12899">
                  <c:v>12899</c:v>
                </c:pt>
                <c:pt idx="12900">
                  <c:v>12900</c:v>
                </c:pt>
                <c:pt idx="12901">
                  <c:v>12901</c:v>
                </c:pt>
                <c:pt idx="12902">
                  <c:v>12902</c:v>
                </c:pt>
                <c:pt idx="12903">
                  <c:v>12903</c:v>
                </c:pt>
                <c:pt idx="12904">
                  <c:v>12904</c:v>
                </c:pt>
                <c:pt idx="12905">
                  <c:v>12905</c:v>
                </c:pt>
                <c:pt idx="12906">
                  <c:v>12906</c:v>
                </c:pt>
                <c:pt idx="12907">
                  <c:v>12907</c:v>
                </c:pt>
                <c:pt idx="12908">
                  <c:v>12908</c:v>
                </c:pt>
                <c:pt idx="12909">
                  <c:v>12909</c:v>
                </c:pt>
                <c:pt idx="12910">
                  <c:v>12910</c:v>
                </c:pt>
                <c:pt idx="12911">
                  <c:v>12911</c:v>
                </c:pt>
                <c:pt idx="12912">
                  <c:v>12912</c:v>
                </c:pt>
                <c:pt idx="12913">
                  <c:v>12913</c:v>
                </c:pt>
                <c:pt idx="12914">
                  <c:v>12914</c:v>
                </c:pt>
                <c:pt idx="12915">
                  <c:v>12915</c:v>
                </c:pt>
                <c:pt idx="12916">
                  <c:v>12916</c:v>
                </c:pt>
                <c:pt idx="12917">
                  <c:v>12917</c:v>
                </c:pt>
                <c:pt idx="12918">
                  <c:v>12918</c:v>
                </c:pt>
                <c:pt idx="12919">
                  <c:v>12919</c:v>
                </c:pt>
                <c:pt idx="12920">
                  <c:v>12920</c:v>
                </c:pt>
                <c:pt idx="12921">
                  <c:v>12921</c:v>
                </c:pt>
                <c:pt idx="12922">
                  <c:v>12922</c:v>
                </c:pt>
                <c:pt idx="12923">
                  <c:v>12923</c:v>
                </c:pt>
                <c:pt idx="12924">
                  <c:v>12924</c:v>
                </c:pt>
                <c:pt idx="12925">
                  <c:v>12925</c:v>
                </c:pt>
                <c:pt idx="12926">
                  <c:v>12926</c:v>
                </c:pt>
                <c:pt idx="12927">
                  <c:v>12927</c:v>
                </c:pt>
                <c:pt idx="12928">
                  <c:v>12928</c:v>
                </c:pt>
                <c:pt idx="12929">
                  <c:v>12929</c:v>
                </c:pt>
                <c:pt idx="12930">
                  <c:v>12930</c:v>
                </c:pt>
                <c:pt idx="12931">
                  <c:v>12931</c:v>
                </c:pt>
                <c:pt idx="12932">
                  <c:v>12932</c:v>
                </c:pt>
                <c:pt idx="12933">
                  <c:v>12933</c:v>
                </c:pt>
                <c:pt idx="12934">
                  <c:v>12934</c:v>
                </c:pt>
                <c:pt idx="12935">
                  <c:v>12935</c:v>
                </c:pt>
                <c:pt idx="12936">
                  <c:v>12936</c:v>
                </c:pt>
                <c:pt idx="12937">
                  <c:v>12937</c:v>
                </c:pt>
                <c:pt idx="12938">
                  <c:v>12938</c:v>
                </c:pt>
                <c:pt idx="12939">
                  <c:v>12939</c:v>
                </c:pt>
                <c:pt idx="12940">
                  <c:v>12940</c:v>
                </c:pt>
                <c:pt idx="12941">
                  <c:v>12941</c:v>
                </c:pt>
                <c:pt idx="12942">
                  <c:v>12942</c:v>
                </c:pt>
                <c:pt idx="12943">
                  <c:v>12943</c:v>
                </c:pt>
                <c:pt idx="12944">
                  <c:v>12944</c:v>
                </c:pt>
                <c:pt idx="12945">
                  <c:v>12945</c:v>
                </c:pt>
                <c:pt idx="12946">
                  <c:v>12946</c:v>
                </c:pt>
                <c:pt idx="12947">
                  <c:v>12947</c:v>
                </c:pt>
                <c:pt idx="12948">
                  <c:v>12948</c:v>
                </c:pt>
                <c:pt idx="12949">
                  <c:v>12949</c:v>
                </c:pt>
                <c:pt idx="12950">
                  <c:v>12950</c:v>
                </c:pt>
                <c:pt idx="12951">
                  <c:v>12951</c:v>
                </c:pt>
                <c:pt idx="12952">
                  <c:v>12952</c:v>
                </c:pt>
                <c:pt idx="12953">
                  <c:v>12953</c:v>
                </c:pt>
                <c:pt idx="12954">
                  <c:v>12954</c:v>
                </c:pt>
                <c:pt idx="12955">
                  <c:v>12955</c:v>
                </c:pt>
                <c:pt idx="12956">
                  <c:v>12956</c:v>
                </c:pt>
                <c:pt idx="12957">
                  <c:v>12957</c:v>
                </c:pt>
                <c:pt idx="12958">
                  <c:v>12958</c:v>
                </c:pt>
                <c:pt idx="12959">
                  <c:v>12959</c:v>
                </c:pt>
                <c:pt idx="12960">
                  <c:v>12960</c:v>
                </c:pt>
                <c:pt idx="12961">
                  <c:v>12961</c:v>
                </c:pt>
                <c:pt idx="12962">
                  <c:v>12962</c:v>
                </c:pt>
                <c:pt idx="12963">
                  <c:v>12963</c:v>
                </c:pt>
                <c:pt idx="12964">
                  <c:v>12964</c:v>
                </c:pt>
                <c:pt idx="12965">
                  <c:v>12965</c:v>
                </c:pt>
                <c:pt idx="12966">
                  <c:v>12966</c:v>
                </c:pt>
                <c:pt idx="12967">
                  <c:v>12967</c:v>
                </c:pt>
                <c:pt idx="12968">
                  <c:v>12968</c:v>
                </c:pt>
                <c:pt idx="12969">
                  <c:v>12969</c:v>
                </c:pt>
                <c:pt idx="12970">
                  <c:v>12970</c:v>
                </c:pt>
                <c:pt idx="12971">
                  <c:v>12971</c:v>
                </c:pt>
                <c:pt idx="12972">
                  <c:v>12972</c:v>
                </c:pt>
                <c:pt idx="12973">
                  <c:v>12973</c:v>
                </c:pt>
                <c:pt idx="12974">
                  <c:v>12974</c:v>
                </c:pt>
                <c:pt idx="12975">
                  <c:v>12975</c:v>
                </c:pt>
                <c:pt idx="12976">
                  <c:v>12976</c:v>
                </c:pt>
                <c:pt idx="12977">
                  <c:v>12977</c:v>
                </c:pt>
                <c:pt idx="12978">
                  <c:v>12978</c:v>
                </c:pt>
                <c:pt idx="12979">
                  <c:v>12979</c:v>
                </c:pt>
                <c:pt idx="12980">
                  <c:v>12980</c:v>
                </c:pt>
                <c:pt idx="12981">
                  <c:v>12981</c:v>
                </c:pt>
                <c:pt idx="12982">
                  <c:v>12982</c:v>
                </c:pt>
                <c:pt idx="12983">
                  <c:v>12983</c:v>
                </c:pt>
                <c:pt idx="12984">
                  <c:v>12984</c:v>
                </c:pt>
                <c:pt idx="12985">
                  <c:v>12985</c:v>
                </c:pt>
                <c:pt idx="12986">
                  <c:v>12986</c:v>
                </c:pt>
                <c:pt idx="12987">
                  <c:v>12987</c:v>
                </c:pt>
                <c:pt idx="12988">
                  <c:v>12988</c:v>
                </c:pt>
                <c:pt idx="12989">
                  <c:v>12989</c:v>
                </c:pt>
                <c:pt idx="12990">
                  <c:v>12990</c:v>
                </c:pt>
                <c:pt idx="12991">
                  <c:v>12991</c:v>
                </c:pt>
                <c:pt idx="12992">
                  <c:v>12992</c:v>
                </c:pt>
                <c:pt idx="12993">
                  <c:v>12993</c:v>
                </c:pt>
                <c:pt idx="12994">
                  <c:v>12994</c:v>
                </c:pt>
                <c:pt idx="12995">
                  <c:v>12995</c:v>
                </c:pt>
                <c:pt idx="12996">
                  <c:v>12996</c:v>
                </c:pt>
                <c:pt idx="12997">
                  <c:v>12997</c:v>
                </c:pt>
                <c:pt idx="12998">
                  <c:v>12998</c:v>
                </c:pt>
                <c:pt idx="12999">
                  <c:v>12999</c:v>
                </c:pt>
                <c:pt idx="13000">
                  <c:v>13000</c:v>
                </c:pt>
                <c:pt idx="13001">
                  <c:v>13001</c:v>
                </c:pt>
                <c:pt idx="13002">
                  <c:v>13002</c:v>
                </c:pt>
                <c:pt idx="13003">
                  <c:v>13003</c:v>
                </c:pt>
                <c:pt idx="13004">
                  <c:v>13004</c:v>
                </c:pt>
                <c:pt idx="13005">
                  <c:v>13005</c:v>
                </c:pt>
                <c:pt idx="13006">
                  <c:v>13006</c:v>
                </c:pt>
                <c:pt idx="13007">
                  <c:v>13007</c:v>
                </c:pt>
                <c:pt idx="13008">
                  <c:v>13008</c:v>
                </c:pt>
                <c:pt idx="13009">
                  <c:v>13009</c:v>
                </c:pt>
                <c:pt idx="13010">
                  <c:v>13010</c:v>
                </c:pt>
                <c:pt idx="13011">
                  <c:v>13011</c:v>
                </c:pt>
                <c:pt idx="13012">
                  <c:v>13012</c:v>
                </c:pt>
                <c:pt idx="13013">
                  <c:v>13013</c:v>
                </c:pt>
                <c:pt idx="13014">
                  <c:v>13014</c:v>
                </c:pt>
                <c:pt idx="13015">
                  <c:v>13015</c:v>
                </c:pt>
                <c:pt idx="13016">
                  <c:v>13016</c:v>
                </c:pt>
                <c:pt idx="13017">
                  <c:v>13017</c:v>
                </c:pt>
                <c:pt idx="13018">
                  <c:v>13018</c:v>
                </c:pt>
                <c:pt idx="13019">
                  <c:v>13019</c:v>
                </c:pt>
                <c:pt idx="13020">
                  <c:v>13020</c:v>
                </c:pt>
                <c:pt idx="13021">
                  <c:v>13021</c:v>
                </c:pt>
                <c:pt idx="13022">
                  <c:v>13022</c:v>
                </c:pt>
                <c:pt idx="13023">
                  <c:v>13023</c:v>
                </c:pt>
                <c:pt idx="13024">
                  <c:v>13024</c:v>
                </c:pt>
                <c:pt idx="13025">
                  <c:v>13025</c:v>
                </c:pt>
                <c:pt idx="13026">
                  <c:v>13026</c:v>
                </c:pt>
                <c:pt idx="13027">
                  <c:v>13027</c:v>
                </c:pt>
                <c:pt idx="13028">
                  <c:v>13028</c:v>
                </c:pt>
                <c:pt idx="13029">
                  <c:v>13029</c:v>
                </c:pt>
                <c:pt idx="13030">
                  <c:v>13030</c:v>
                </c:pt>
                <c:pt idx="13031">
                  <c:v>13031</c:v>
                </c:pt>
                <c:pt idx="13032">
                  <c:v>13032</c:v>
                </c:pt>
                <c:pt idx="13033">
                  <c:v>13033</c:v>
                </c:pt>
                <c:pt idx="13034">
                  <c:v>13034</c:v>
                </c:pt>
                <c:pt idx="13035">
                  <c:v>13035</c:v>
                </c:pt>
                <c:pt idx="13036">
                  <c:v>13036</c:v>
                </c:pt>
                <c:pt idx="13037">
                  <c:v>13037</c:v>
                </c:pt>
                <c:pt idx="13038">
                  <c:v>13038</c:v>
                </c:pt>
                <c:pt idx="13039">
                  <c:v>13039</c:v>
                </c:pt>
                <c:pt idx="13040">
                  <c:v>13040</c:v>
                </c:pt>
                <c:pt idx="13041">
                  <c:v>13041</c:v>
                </c:pt>
                <c:pt idx="13042">
                  <c:v>13042</c:v>
                </c:pt>
                <c:pt idx="13043">
                  <c:v>13043</c:v>
                </c:pt>
                <c:pt idx="13044">
                  <c:v>13044</c:v>
                </c:pt>
                <c:pt idx="13045">
                  <c:v>13045</c:v>
                </c:pt>
                <c:pt idx="13046">
                  <c:v>13046</c:v>
                </c:pt>
                <c:pt idx="13047">
                  <c:v>13047</c:v>
                </c:pt>
                <c:pt idx="13048">
                  <c:v>13048</c:v>
                </c:pt>
                <c:pt idx="13049">
                  <c:v>13049</c:v>
                </c:pt>
                <c:pt idx="13050">
                  <c:v>13050</c:v>
                </c:pt>
                <c:pt idx="13051">
                  <c:v>13051</c:v>
                </c:pt>
                <c:pt idx="13052">
                  <c:v>13052</c:v>
                </c:pt>
                <c:pt idx="13053">
                  <c:v>13053</c:v>
                </c:pt>
                <c:pt idx="13054">
                  <c:v>13054</c:v>
                </c:pt>
                <c:pt idx="13055">
                  <c:v>13055</c:v>
                </c:pt>
                <c:pt idx="13056">
                  <c:v>13056</c:v>
                </c:pt>
                <c:pt idx="13057">
                  <c:v>13057</c:v>
                </c:pt>
                <c:pt idx="13058">
                  <c:v>13058</c:v>
                </c:pt>
                <c:pt idx="13059">
                  <c:v>13059</c:v>
                </c:pt>
                <c:pt idx="13060">
                  <c:v>13060</c:v>
                </c:pt>
                <c:pt idx="13061">
                  <c:v>13061</c:v>
                </c:pt>
                <c:pt idx="13062">
                  <c:v>13062</c:v>
                </c:pt>
                <c:pt idx="13063">
                  <c:v>13063</c:v>
                </c:pt>
                <c:pt idx="13064">
                  <c:v>13064</c:v>
                </c:pt>
                <c:pt idx="13065">
                  <c:v>13065</c:v>
                </c:pt>
                <c:pt idx="13066">
                  <c:v>13066</c:v>
                </c:pt>
                <c:pt idx="13067">
                  <c:v>13067</c:v>
                </c:pt>
                <c:pt idx="13068">
                  <c:v>13068</c:v>
                </c:pt>
                <c:pt idx="13069">
                  <c:v>13069</c:v>
                </c:pt>
                <c:pt idx="13070">
                  <c:v>13070</c:v>
                </c:pt>
                <c:pt idx="13071">
                  <c:v>13071</c:v>
                </c:pt>
                <c:pt idx="13072">
                  <c:v>13072</c:v>
                </c:pt>
                <c:pt idx="13073">
                  <c:v>13073</c:v>
                </c:pt>
                <c:pt idx="13074">
                  <c:v>13074</c:v>
                </c:pt>
                <c:pt idx="13075">
                  <c:v>13075</c:v>
                </c:pt>
                <c:pt idx="13076">
                  <c:v>13076</c:v>
                </c:pt>
                <c:pt idx="13077">
                  <c:v>13077</c:v>
                </c:pt>
                <c:pt idx="13078">
                  <c:v>13078</c:v>
                </c:pt>
                <c:pt idx="13079">
                  <c:v>13079</c:v>
                </c:pt>
                <c:pt idx="13080">
                  <c:v>13080</c:v>
                </c:pt>
                <c:pt idx="13081">
                  <c:v>13081</c:v>
                </c:pt>
                <c:pt idx="13082">
                  <c:v>13082</c:v>
                </c:pt>
                <c:pt idx="13083">
                  <c:v>13083</c:v>
                </c:pt>
                <c:pt idx="13084">
                  <c:v>13084</c:v>
                </c:pt>
                <c:pt idx="13085">
                  <c:v>13085</c:v>
                </c:pt>
                <c:pt idx="13086">
                  <c:v>13086</c:v>
                </c:pt>
                <c:pt idx="13087">
                  <c:v>13087</c:v>
                </c:pt>
                <c:pt idx="13088">
                  <c:v>13088</c:v>
                </c:pt>
                <c:pt idx="13089">
                  <c:v>13089</c:v>
                </c:pt>
                <c:pt idx="13090">
                  <c:v>13090</c:v>
                </c:pt>
                <c:pt idx="13091">
                  <c:v>13091</c:v>
                </c:pt>
                <c:pt idx="13092">
                  <c:v>13092</c:v>
                </c:pt>
                <c:pt idx="13093">
                  <c:v>13093</c:v>
                </c:pt>
                <c:pt idx="13094">
                  <c:v>13094</c:v>
                </c:pt>
                <c:pt idx="13095">
                  <c:v>13095</c:v>
                </c:pt>
                <c:pt idx="13096">
                  <c:v>13096</c:v>
                </c:pt>
                <c:pt idx="13097">
                  <c:v>13097</c:v>
                </c:pt>
                <c:pt idx="13098">
                  <c:v>13098</c:v>
                </c:pt>
                <c:pt idx="13099">
                  <c:v>13099</c:v>
                </c:pt>
                <c:pt idx="13100">
                  <c:v>13100</c:v>
                </c:pt>
                <c:pt idx="13101">
                  <c:v>13101</c:v>
                </c:pt>
                <c:pt idx="13102">
                  <c:v>13102</c:v>
                </c:pt>
                <c:pt idx="13103">
                  <c:v>13103</c:v>
                </c:pt>
                <c:pt idx="13104">
                  <c:v>13104</c:v>
                </c:pt>
                <c:pt idx="13105">
                  <c:v>13105</c:v>
                </c:pt>
                <c:pt idx="13106">
                  <c:v>13106</c:v>
                </c:pt>
                <c:pt idx="13107">
                  <c:v>13107</c:v>
                </c:pt>
                <c:pt idx="13108">
                  <c:v>13108</c:v>
                </c:pt>
                <c:pt idx="13109">
                  <c:v>13109</c:v>
                </c:pt>
                <c:pt idx="13110">
                  <c:v>13110</c:v>
                </c:pt>
                <c:pt idx="13111">
                  <c:v>13111</c:v>
                </c:pt>
                <c:pt idx="13112">
                  <c:v>13112</c:v>
                </c:pt>
                <c:pt idx="13113">
                  <c:v>13113</c:v>
                </c:pt>
                <c:pt idx="13114">
                  <c:v>13114</c:v>
                </c:pt>
                <c:pt idx="13115">
                  <c:v>13115</c:v>
                </c:pt>
                <c:pt idx="13116">
                  <c:v>13116</c:v>
                </c:pt>
                <c:pt idx="13117">
                  <c:v>13117</c:v>
                </c:pt>
                <c:pt idx="13118">
                  <c:v>13118</c:v>
                </c:pt>
                <c:pt idx="13119">
                  <c:v>13119</c:v>
                </c:pt>
                <c:pt idx="13120">
                  <c:v>13120</c:v>
                </c:pt>
                <c:pt idx="13121">
                  <c:v>13121</c:v>
                </c:pt>
                <c:pt idx="13122">
                  <c:v>13122</c:v>
                </c:pt>
                <c:pt idx="13123">
                  <c:v>13123</c:v>
                </c:pt>
                <c:pt idx="13124">
                  <c:v>13124</c:v>
                </c:pt>
                <c:pt idx="13125">
                  <c:v>13125</c:v>
                </c:pt>
                <c:pt idx="13126">
                  <c:v>13126</c:v>
                </c:pt>
                <c:pt idx="13127">
                  <c:v>13127</c:v>
                </c:pt>
                <c:pt idx="13128">
                  <c:v>13128</c:v>
                </c:pt>
                <c:pt idx="13129">
                  <c:v>13129</c:v>
                </c:pt>
                <c:pt idx="13130">
                  <c:v>13130</c:v>
                </c:pt>
                <c:pt idx="13131">
                  <c:v>13131</c:v>
                </c:pt>
                <c:pt idx="13132">
                  <c:v>13132</c:v>
                </c:pt>
                <c:pt idx="13133">
                  <c:v>13133</c:v>
                </c:pt>
                <c:pt idx="13134">
                  <c:v>13134</c:v>
                </c:pt>
                <c:pt idx="13135">
                  <c:v>13135</c:v>
                </c:pt>
                <c:pt idx="13136">
                  <c:v>13136</c:v>
                </c:pt>
                <c:pt idx="13137">
                  <c:v>13137</c:v>
                </c:pt>
                <c:pt idx="13138">
                  <c:v>13138</c:v>
                </c:pt>
                <c:pt idx="13139">
                  <c:v>13139</c:v>
                </c:pt>
                <c:pt idx="13140">
                  <c:v>13140</c:v>
                </c:pt>
                <c:pt idx="13141">
                  <c:v>13141</c:v>
                </c:pt>
                <c:pt idx="13142">
                  <c:v>13142</c:v>
                </c:pt>
                <c:pt idx="13143">
                  <c:v>13143</c:v>
                </c:pt>
                <c:pt idx="13144">
                  <c:v>13144</c:v>
                </c:pt>
                <c:pt idx="13145">
                  <c:v>13145</c:v>
                </c:pt>
                <c:pt idx="13146">
                  <c:v>13146</c:v>
                </c:pt>
                <c:pt idx="13147">
                  <c:v>13147</c:v>
                </c:pt>
                <c:pt idx="13148">
                  <c:v>13148</c:v>
                </c:pt>
                <c:pt idx="13149">
                  <c:v>13149</c:v>
                </c:pt>
                <c:pt idx="13150">
                  <c:v>13150</c:v>
                </c:pt>
                <c:pt idx="13151">
                  <c:v>13151</c:v>
                </c:pt>
                <c:pt idx="13152">
                  <c:v>13152</c:v>
                </c:pt>
                <c:pt idx="13153">
                  <c:v>13153</c:v>
                </c:pt>
                <c:pt idx="13154">
                  <c:v>13154</c:v>
                </c:pt>
                <c:pt idx="13155">
                  <c:v>13155</c:v>
                </c:pt>
                <c:pt idx="13156">
                  <c:v>13156</c:v>
                </c:pt>
                <c:pt idx="13157">
                  <c:v>13157</c:v>
                </c:pt>
                <c:pt idx="13158">
                  <c:v>13158</c:v>
                </c:pt>
                <c:pt idx="13159">
                  <c:v>13159</c:v>
                </c:pt>
                <c:pt idx="13160">
                  <c:v>13160</c:v>
                </c:pt>
                <c:pt idx="13161">
                  <c:v>13161</c:v>
                </c:pt>
                <c:pt idx="13162">
                  <c:v>13162</c:v>
                </c:pt>
                <c:pt idx="13163">
                  <c:v>13163</c:v>
                </c:pt>
                <c:pt idx="13164">
                  <c:v>13164</c:v>
                </c:pt>
                <c:pt idx="13165">
                  <c:v>13165</c:v>
                </c:pt>
                <c:pt idx="13166">
                  <c:v>13166</c:v>
                </c:pt>
                <c:pt idx="13167">
                  <c:v>13167</c:v>
                </c:pt>
                <c:pt idx="13168">
                  <c:v>13168</c:v>
                </c:pt>
                <c:pt idx="13169">
                  <c:v>13169</c:v>
                </c:pt>
                <c:pt idx="13170">
                  <c:v>13170</c:v>
                </c:pt>
                <c:pt idx="13171">
                  <c:v>13171</c:v>
                </c:pt>
                <c:pt idx="13172">
                  <c:v>13172</c:v>
                </c:pt>
                <c:pt idx="13173">
                  <c:v>13173</c:v>
                </c:pt>
                <c:pt idx="13174">
                  <c:v>13174</c:v>
                </c:pt>
                <c:pt idx="13175">
                  <c:v>13175</c:v>
                </c:pt>
                <c:pt idx="13176">
                  <c:v>13176</c:v>
                </c:pt>
                <c:pt idx="13177">
                  <c:v>13177</c:v>
                </c:pt>
                <c:pt idx="13178">
                  <c:v>13178</c:v>
                </c:pt>
                <c:pt idx="13179">
                  <c:v>13179</c:v>
                </c:pt>
                <c:pt idx="13180">
                  <c:v>13180</c:v>
                </c:pt>
                <c:pt idx="13181">
                  <c:v>13181</c:v>
                </c:pt>
                <c:pt idx="13182">
                  <c:v>13182</c:v>
                </c:pt>
                <c:pt idx="13183">
                  <c:v>13183</c:v>
                </c:pt>
                <c:pt idx="13184">
                  <c:v>13184</c:v>
                </c:pt>
                <c:pt idx="13185">
                  <c:v>13185</c:v>
                </c:pt>
                <c:pt idx="13186">
                  <c:v>13186</c:v>
                </c:pt>
                <c:pt idx="13187">
                  <c:v>13187</c:v>
                </c:pt>
                <c:pt idx="13188">
                  <c:v>13188</c:v>
                </c:pt>
                <c:pt idx="13189">
                  <c:v>13189</c:v>
                </c:pt>
                <c:pt idx="13190">
                  <c:v>13190</c:v>
                </c:pt>
                <c:pt idx="13191">
                  <c:v>13191</c:v>
                </c:pt>
                <c:pt idx="13192">
                  <c:v>13192</c:v>
                </c:pt>
                <c:pt idx="13193">
                  <c:v>13193</c:v>
                </c:pt>
                <c:pt idx="13194">
                  <c:v>13194</c:v>
                </c:pt>
                <c:pt idx="13195">
                  <c:v>13195</c:v>
                </c:pt>
                <c:pt idx="13196">
                  <c:v>13196</c:v>
                </c:pt>
                <c:pt idx="13197">
                  <c:v>13197</c:v>
                </c:pt>
                <c:pt idx="13198">
                  <c:v>13198</c:v>
                </c:pt>
                <c:pt idx="13199">
                  <c:v>13199</c:v>
                </c:pt>
                <c:pt idx="13200">
                  <c:v>13200</c:v>
                </c:pt>
                <c:pt idx="13201">
                  <c:v>13201</c:v>
                </c:pt>
                <c:pt idx="13202">
                  <c:v>13202</c:v>
                </c:pt>
                <c:pt idx="13203">
                  <c:v>13203</c:v>
                </c:pt>
                <c:pt idx="13204">
                  <c:v>13204</c:v>
                </c:pt>
                <c:pt idx="13205">
                  <c:v>13205</c:v>
                </c:pt>
                <c:pt idx="13206">
                  <c:v>13206</c:v>
                </c:pt>
                <c:pt idx="13207">
                  <c:v>13207</c:v>
                </c:pt>
                <c:pt idx="13208">
                  <c:v>13208</c:v>
                </c:pt>
                <c:pt idx="13209">
                  <c:v>13209</c:v>
                </c:pt>
                <c:pt idx="13210">
                  <c:v>13210</c:v>
                </c:pt>
                <c:pt idx="13211">
                  <c:v>13211</c:v>
                </c:pt>
                <c:pt idx="13212">
                  <c:v>13212</c:v>
                </c:pt>
                <c:pt idx="13213">
                  <c:v>13213</c:v>
                </c:pt>
                <c:pt idx="13214">
                  <c:v>13214</c:v>
                </c:pt>
                <c:pt idx="13215">
                  <c:v>13215</c:v>
                </c:pt>
                <c:pt idx="13216">
                  <c:v>13216</c:v>
                </c:pt>
                <c:pt idx="13217">
                  <c:v>13217</c:v>
                </c:pt>
                <c:pt idx="13218">
                  <c:v>13218</c:v>
                </c:pt>
                <c:pt idx="13219">
                  <c:v>13219</c:v>
                </c:pt>
                <c:pt idx="13220">
                  <c:v>13220</c:v>
                </c:pt>
                <c:pt idx="13221">
                  <c:v>13221</c:v>
                </c:pt>
                <c:pt idx="13222">
                  <c:v>13222</c:v>
                </c:pt>
                <c:pt idx="13223">
                  <c:v>13223</c:v>
                </c:pt>
                <c:pt idx="13224">
                  <c:v>13224</c:v>
                </c:pt>
                <c:pt idx="13225">
                  <c:v>13225</c:v>
                </c:pt>
                <c:pt idx="13226">
                  <c:v>13226</c:v>
                </c:pt>
                <c:pt idx="13227">
                  <c:v>13227</c:v>
                </c:pt>
                <c:pt idx="13228">
                  <c:v>13228</c:v>
                </c:pt>
                <c:pt idx="13229">
                  <c:v>13229</c:v>
                </c:pt>
                <c:pt idx="13230">
                  <c:v>13230</c:v>
                </c:pt>
                <c:pt idx="13231">
                  <c:v>13231</c:v>
                </c:pt>
                <c:pt idx="13232">
                  <c:v>13232</c:v>
                </c:pt>
                <c:pt idx="13233">
                  <c:v>13233</c:v>
                </c:pt>
                <c:pt idx="13234">
                  <c:v>13234</c:v>
                </c:pt>
                <c:pt idx="13235">
                  <c:v>13235</c:v>
                </c:pt>
                <c:pt idx="13236">
                  <c:v>13236</c:v>
                </c:pt>
                <c:pt idx="13237">
                  <c:v>13237</c:v>
                </c:pt>
                <c:pt idx="13238">
                  <c:v>13238</c:v>
                </c:pt>
                <c:pt idx="13239">
                  <c:v>13239</c:v>
                </c:pt>
                <c:pt idx="13240">
                  <c:v>13240</c:v>
                </c:pt>
                <c:pt idx="13241">
                  <c:v>13241</c:v>
                </c:pt>
                <c:pt idx="13242">
                  <c:v>13242</c:v>
                </c:pt>
                <c:pt idx="13243">
                  <c:v>13243</c:v>
                </c:pt>
                <c:pt idx="13244">
                  <c:v>13244</c:v>
                </c:pt>
                <c:pt idx="13245">
                  <c:v>13245</c:v>
                </c:pt>
                <c:pt idx="13246">
                  <c:v>13246</c:v>
                </c:pt>
                <c:pt idx="13247">
                  <c:v>13247</c:v>
                </c:pt>
                <c:pt idx="13248">
                  <c:v>13248</c:v>
                </c:pt>
                <c:pt idx="13249">
                  <c:v>13249</c:v>
                </c:pt>
                <c:pt idx="13250">
                  <c:v>13250</c:v>
                </c:pt>
                <c:pt idx="13251">
                  <c:v>13251</c:v>
                </c:pt>
                <c:pt idx="13252">
                  <c:v>13252</c:v>
                </c:pt>
                <c:pt idx="13253">
                  <c:v>13253</c:v>
                </c:pt>
                <c:pt idx="13254">
                  <c:v>13254</c:v>
                </c:pt>
                <c:pt idx="13255">
                  <c:v>13255</c:v>
                </c:pt>
                <c:pt idx="13256">
                  <c:v>13256</c:v>
                </c:pt>
                <c:pt idx="13257">
                  <c:v>13257</c:v>
                </c:pt>
                <c:pt idx="13258">
                  <c:v>13258</c:v>
                </c:pt>
                <c:pt idx="13259">
                  <c:v>13259</c:v>
                </c:pt>
                <c:pt idx="13260">
                  <c:v>13260</c:v>
                </c:pt>
                <c:pt idx="13261">
                  <c:v>13261</c:v>
                </c:pt>
                <c:pt idx="13262">
                  <c:v>13262</c:v>
                </c:pt>
                <c:pt idx="13263">
                  <c:v>13263</c:v>
                </c:pt>
                <c:pt idx="13264">
                  <c:v>13264</c:v>
                </c:pt>
                <c:pt idx="13265">
                  <c:v>13265</c:v>
                </c:pt>
                <c:pt idx="13266">
                  <c:v>13266</c:v>
                </c:pt>
                <c:pt idx="13267">
                  <c:v>13267</c:v>
                </c:pt>
                <c:pt idx="13268">
                  <c:v>13268</c:v>
                </c:pt>
                <c:pt idx="13269">
                  <c:v>13269</c:v>
                </c:pt>
                <c:pt idx="13270">
                  <c:v>13270</c:v>
                </c:pt>
                <c:pt idx="13271">
                  <c:v>13271</c:v>
                </c:pt>
                <c:pt idx="13272">
                  <c:v>13272</c:v>
                </c:pt>
                <c:pt idx="13273">
                  <c:v>13273</c:v>
                </c:pt>
                <c:pt idx="13274">
                  <c:v>13274</c:v>
                </c:pt>
                <c:pt idx="13275">
                  <c:v>13275</c:v>
                </c:pt>
                <c:pt idx="13276">
                  <c:v>13276</c:v>
                </c:pt>
                <c:pt idx="13277">
                  <c:v>13277</c:v>
                </c:pt>
                <c:pt idx="13278">
                  <c:v>13278</c:v>
                </c:pt>
                <c:pt idx="13279">
                  <c:v>13279</c:v>
                </c:pt>
                <c:pt idx="13280">
                  <c:v>13280</c:v>
                </c:pt>
                <c:pt idx="13281">
                  <c:v>13281</c:v>
                </c:pt>
                <c:pt idx="13282">
                  <c:v>13282</c:v>
                </c:pt>
                <c:pt idx="13283">
                  <c:v>13283</c:v>
                </c:pt>
                <c:pt idx="13284">
                  <c:v>13284</c:v>
                </c:pt>
                <c:pt idx="13285">
                  <c:v>13285</c:v>
                </c:pt>
                <c:pt idx="13286">
                  <c:v>13286</c:v>
                </c:pt>
                <c:pt idx="13287">
                  <c:v>13287</c:v>
                </c:pt>
                <c:pt idx="13288">
                  <c:v>13288</c:v>
                </c:pt>
                <c:pt idx="13289">
                  <c:v>13289</c:v>
                </c:pt>
                <c:pt idx="13290">
                  <c:v>13290</c:v>
                </c:pt>
                <c:pt idx="13291">
                  <c:v>13291</c:v>
                </c:pt>
                <c:pt idx="13292">
                  <c:v>13292</c:v>
                </c:pt>
                <c:pt idx="13293">
                  <c:v>13293</c:v>
                </c:pt>
                <c:pt idx="13294">
                  <c:v>13294</c:v>
                </c:pt>
                <c:pt idx="13295">
                  <c:v>13295</c:v>
                </c:pt>
                <c:pt idx="13296">
                  <c:v>13296</c:v>
                </c:pt>
                <c:pt idx="13297">
                  <c:v>13297</c:v>
                </c:pt>
                <c:pt idx="13298">
                  <c:v>13298</c:v>
                </c:pt>
                <c:pt idx="13299">
                  <c:v>13299</c:v>
                </c:pt>
                <c:pt idx="13300">
                  <c:v>13300</c:v>
                </c:pt>
                <c:pt idx="13301">
                  <c:v>13301</c:v>
                </c:pt>
                <c:pt idx="13302">
                  <c:v>13302</c:v>
                </c:pt>
                <c:pt idx="13303">
                  <c:v>13303</c:v>
                </c:pt>
                <c:pt idx="13304">
                  <c:v>13304</c:v>
                </c:pt>
                <c:pt idx="13305">
                  <c:v>13305</c:v>
                </c:pt>
                <c:pt idx="13306">
                  <c:v>13306</c:v>
                </c:pt>
                <c:pt idx="13307">
                  <c:v>13307</c:v>
                </c:pt>
                <c:pt idx="13308">
                  <c:v>13308</c:v>
                </c:pt>
                <c:pt idx="13309">
                  <c:v>13309</c:v>
                </c:pt>
                <c:pt idx="13310">
                  <c:v>13310</c:v>
                </c:pt>
                <c:pt idx="13311">
                  <c:v>13311</c:v>
                </c:pt>
                <c:pt idx="13312">
                  <c:v>13312</c:v>
                </c:pt>
                <c:pt idx="13313">
                  <c:v>13313</c:v>
                </c:pt>
                <c:pt idx="13314">
                  <c:v>13314</c:v>
                </c:pt>
                <c:pt idx="13315">
                  <c:v>13315</c:v>
                </c:pt>
                <c:pt idx="13316">
                  <c:v>13316</c:v>
                </c:pt>
                <c:pt idx="13317">
                  <c:v>13317</c:v>
                </c:pt>
                <c:pt idx="13318">
                  <c:v>13318</c:v>
                </c:pt>
                <c:pt idx="13319">
                  <c:v>13319</c:v>
                </c:pt>
                <c:pt idx="13320">
                  <c:v>13320</c:v>
                </c:pt>
                <c:pt idx="13321">
                  <c:v>13321</c:v>
                </c:pt>
                <c:pt idx="13322">
                  <c:v>13322</c:v>
                </c:pt>
                <c:pt idx="13323">
                  <c:v>13323</c:v>
                </c:pt>
                <c:pt idx="13324">
                  <c:v>13324</c:v>
                </c:pt>
                <c:pt idx="13325">
                  <c:v>13325</c:v>
                </c:pt>
                <c:pt idx="13326">
                  <c:v>13326</c:v>
                </c:pt>
                <c:pt idx="13327">
                  <c:v>13327</c:v>
                </c:pt>
                <c:pt idx="13328">
                  <c:v>13328</c:v>
                </c:pt>
                <c:pt idx="13329">
                  <c:v>13329</c:v>
                </c:pt>
                <c:pt idx="13330">
                  <c:v>13330</c:v>
                </c:pt>
                <c:pt idx="13331">
                  <c:v>13331</c:v>
                </c:pt>
                <c:pt idx="13332">
                  <c:v>13332</c:v>
                </c:pt>
                <c:pt idx="13333">
                  <c:v>13333</c:v>
                </c:pt>
                <c:pt idx="13334">
                  <c:v>13334</c:v>
                </c:pt>
                <c:pt idx="13335">
                  <c:v>13335</c:v>
                </c:pt>
                <c:pt idx="13336">
                  <c:v>13336</c:v>
                </c:pt>
                <c:pt idx="13337">
                  <c:v>13337</c:v>
                </c:pt>
                <c:pt idx="13338">
                  <c:v>13338</c:v>
                </c:pt>
                <c:pt idx="13339">
                  <c:v>13339</c:v>
                </c:pt>
                <c:pt idx="13340">
                  <c:v>13340</c:v>
                </c:pt>
                <c:pt idx="13341">
                  <c:v>13341</c:v>
                </c:pt>
                <c:pt idx="13342">
                  <c:v>13342</c:v>
                </c:pt>
                <c:pt idx="13343">
                  <c:v>13343</c:v>
                </c:pt>
                <c:pt idx="13344">
                  <c:v>13344</c:v>
                </c:pt>
                <c:pt idx="13345">
                  <c:v>13345</c:v>
                </c:pt>
                <c:pt idx="13346">
                  <c:v>13346</c:v>
                </c:pt>
                <c:pt idx="13347">
                  <c:v>13347</c:v>
                </c:pt>
                <c:pt idx="13348">
                  <c:v>13348</c:v>
                </c:pt>
                <c:pt idx="13349">
                  <c:v>13349</c:v>
                </c:pt>
                <c:pt idx="13350">
                  <c:v>13350</c:v>
                </c:pt>
                <c:pt idx="13351">
                  <c:v>13351</c:v>
                </c:pt>
                <c:pt idx="13352">
                  <c:v>13352</c:v>
                </c:pt>
                <c:pt idx="13353">
                  <c:v>13353</c:v>
                </c:pt>
                <c:pt idx="13354">
                  <c:v>13354</c:v>
                </c:pt>
                <c:pt idx="13355">
                  <c:v>13355</c:v>
                </c:pt>
                <c:pt idx="13356">
                  <c:v>13356</c:v>
                </c:pt>
                <c:pt idx="13357">
                  <c:v>13357</c:v>
                </c:pt>
                <c:pt idx="13358">
                  <c:v>13358</c:v>
                </c:pt>
                <c:pt idx="13359">
                  <c:v>13359</c:v>
                </c:pt>
                <c:pt idx="13360">
                  <c:v>13360</c:v>
                </c:pt>
                <c:pt idx="13361">
                  <c:v>13361</c:v>
                </c:pt>
                <c:pt idx="13362">
                  <c:v>13362</c:v>
                </c:pt>
                <c:pt idx="13363">
                  <c:v>13363</c:v>
                </c:pt>
                <c:pt idx="13364">
                  <c:v>13364</c:v>
                </c:pt>
                <c:pt idx="13365">
                  <c:v>13365</c:v>
                </c:pt>
                <c:pt idx="13366">
                  <c:v>13366</c:v>
                </c:pt>
                <c:pt idx="13367">
                  <c:v>13367</c:v>
                </c:pt>
                <c:pt idx="13368">
                  <c:v>13368</c:v>
                </c:pt>
                <c:pt idx="13369">
                  <c:v>13369</c:v>
                </c:pt>
                <c:pt idx="13370">
                  <c:v>13370</c:v>
                </c:pt>
                <c:pt idx="13371">
                  <c:v>13371</c:v>
                </c:pt>
                <c:pt idx="13372">
                  <c:v>13372</c:v>
                </c:pt>
                <c:pt idx="13373">
                  <c:v>13373</c:v>
                </c:pt>
                <c:pt idx="13374">
                  <c:v>13374</c:v>
                </c:pt>
                <c:pt idx="13375">
                  <c:v>13375</c:v>
                </c:pt>
                <c:pt idx="13376">
                  <c:v>13376</c:v>
                </c:pt>
                <c:pt idx="13377">
                  <c:v>13377</c:v>
                </c:pt>
                <c:pt idx="13378">
                  <c:v>13378</c:v>
                </c:pt>
                <c:pt idx="13379">
                  <c:v>13379</c:v>
                </c:pt>
                <c:pt idx="13380">
                  <c:v>13380</c:v>
                </c:pt>
                <c:pt idx="13381">
                  <c:v>13381</c:v>
                </c:pt>
                <c:pt idx="13382">
                  <c:v>13382</c:v>
                </c:pt>
                <c:pt idx="13383">
                  <c:v>13383</c:v>
                </c:pt>
                <c:pt idx="13384">
                  <c:v>13384</c:v>
                </c:pt>
                <c:pt idx="13385">
                  <c:v>13385</c:v>
                </c:pt>
                <c:pt idx="13386">
                  <c:v>13386</c:v>
                </c:pt>
                <c:pt idx="13387">
                  <c:v>13387</c:v>
                </c:pt>
                <c:pt idx="13388">
                  <c:v>13388</c:v>
                </c:pt>
                <c:pt idx="13389">
                  <c:v>13389</c:v>
                </c:pt>
                <c:pt idx="13390">
                  <c:v>13390</c:v>
                </c:pt>
                <c:pt idx="13391">
                  <c:v>13391</c:v>
                </c:pt>
                <c:pt idx="13392">
                  <c:v>13392</c:v>
                </c:pt>
                <c:pt idx="13393">
                  <c:v>13393</c:v>
                </c:pt>
                <c:pt idx="13394">
                  <c:v>13394</c:v>
                </c:pt>
                <c:pt idx="13395">
                  <c:v>13395</c:v>
                </c:pt>
                <c:pt idx="13396">
                  <c:v>13396</c:v>
                </c:pt>
                <c:pt idx="13397">
                  <c:v>13397</c:v>
                </c:pt>
                <c:pt idx="13398">
                  <c:v>13398</c:v>
                </c:pt>
                <c:pt idx="13399">
                  <c:v>13399</c:v>
                </c:pt>
                <c:pt idx="13400">
                  <c:v>13400</c:v>
                </c:pt>
                <c:pt idx="13401">
                  <c:v>13401</c:v>
                </c:pt>
                <c:pt idx="13402">
                  <c:v>13402</c:v>
                </c:pt>
                <c:pt idx="13403">
                  <c:v>13403</c:v>
                </c:pt>
                <c:pt idx="13404">
                  <c:v>13404</c:v>
                </c:pt>
                <c:pt idx="13405">
                  <c:v>13405</c:v>
                </c:pt>
                <c:pt idx="13406">
                  <c:v>13406</c:v>
                </c:pt>
                <c:pt idx="13407">
                  <c:v>13407</c:v>
                </c:pt>
                <c:pt idx="13408">
                  <c:v>13408</c:v>
                </c:pt>
                <c:pt idx="13409">
                  <c:v>13409</c:v>
                </c:pt>
                <c:pt idx="13410">
                  <c:v>13410</c:v>
                </c:pt>
                <c:pt idx="13411">
                  <c:v>13411</c:v>
                </c:pt>
                <c:pt idx="13412">
                  <c:v>13412</c:v>
                </c:pt>
                <c:pt idx="13413">
                  <c:v>13413</c:v>
                </c:pt>
                <c:pt idx="13414">
                  <c:v>13414</c:v>
                </c:pt>
                <c:pt idx="13415">
                  <c:v>13415</c:v>
                </c:pt>
                <c:pt idx="13416">
                  <c:v>13416</c:v>
                </c:pt>
                <c:pt idx="13417">
                  <c:v>13417</c:v>
                </c:pt>
                <c:pt idx="13418">
                  <c:v>13418</c:v>
                </c:pt>
                <c:pt idx="13419">
                  <c:v>13419</c:v>
                </c:pt>
                <c:pt idx="13420">
                  <c:v>13420</c:v>
                </c:pt>
                <c:pt idx="13421">
                  <c:v>13421</c:v>
                </c:pt>
                <c:pt idx="13422">
                  <c:v>13422</c:v>
                </c:pt>
                <c:pt idx="13423">
                  <c:v>13423</c:v>
                </c:pt>
                <c:pt idx="13424">
                  <c:v>13424</c:v>
                </c:pt>
                <c:pt idx="13425">
                  <c:v>13425</c:v>
                </c:pt>
                <c:pt idx="13426">
                  <c:v>13426</c:v>
                </c:pt>
                <c:pt idx="13427">
                  <c:v>13427</c:v>
                </c:pt>
                <c:pt idx="13428">
                  <c:v>13428</c:v>
                </c:pt>
                <c:pt idx="13429">
                  <c:v>13429</c:v>
                </c:pt>
                <c:pt idx="13430">
                  <c:v>13430</c:v>
                </c:pt>
                <c:pt idx="13431">
                  <c:v>13431</c:v>
                </c:pt>
                <c:pt idx="13432">
                  <c:v>13432</c:v>
                </c:pt>
                <c:pt idx="13433">
                  <c:v>13433</c:v>
                </c:pt>
                <c:pt idx="13434">
                  <c:v>13434</c:v>
                </c:pt>
                <c:pt idx="13435">
                  <c:v>13435</c:v>
                </c:pt>
                <c:pt idx="13436">
                  <c:v>13436</c:v>
                </c:pt>
                <c:pt idx="13437">
                  <c:v>13437</c:v>
                </c:pt>
                <c:pt idx="13438">
                  <c:v>13438</c:v>
                </c:pt>
                <c:pt idx="13439">
                  <c:v>13439</c:v>
                </c:pt>
                <c:pt idx="13440">
                  <c:v>13440</c:v>
                </c:pt>
                <c:pt idx="13441">
                  <c:v>13441</c:v>
                </c:pt>
                <c:pt idx="13442">
                  <c:v>13442</c:v>
                </c:pt>
                <c:pt idx="13443">
                  <c:v>13443</c:v>
                </c:pt>
                <c:pt idx="13444">
                  <c:v>13444</c:v>
                </c:pt>
                <c:pt idx="13445">
                  <c:v>13445</c:v>
                </c:pt>
                <c:pt idx="13446">
                  <c:v>13446</c:v>
                </c:pt>
                <c:pt idx="13447">
                  <c:v>13447</c:v>
                </c:pt>
                <c:pt idx="13448">
                  <c:v>13448</c:v>
                </c:pt>
                <c:pt idx="13449">
                  <c:v>13449</c:v>
                </c:pt>
                <c:pt idx="13450">
                  <c:v>13450</c:v>
                </c:pt>
                <c:pt idx="13451">
                  <c:v>13451</c:v>
                </c:pt>
                <c:pt idx="13452">
                  <c:v>13452</c:v>
                </c:pt>
                <c:pt idx="13453">
                  <c:v>13453</c:v>
                </c:pt>
                <c:pt idx="13454">
                  <c:v>13454</c:v>
                </c:pt>
                <c:pt idx="13455">
                  <c:v>13455</c:v>
                </c:pt>
                <c:pt idx="13456">
                  <c:v>13456</c:v>
                </c:pt>
                <c:pt idx="13457">
                  <c:v>13457</c:v>
                </c:pt>
                <c:pt idx="13458">
                  <c:v>13458</c:v>
                </c:pt>
                <c:pt idx="13459">
                  <c:v>13459</c:v>
                </c:pt>
                <c:pt idx="13460">
                  <c:v>13460</c:v>
                </c:pt>
                <c:pt idx="13461">
                  <c:v>13461</c:v>
                </c:pt>
                <c:pt idx="13462">
                  <c:v>13462</c:v>
                </c:pt>
                <c:pt idx="13463">
                  <c:v>13463</c:v>
                </c:pt>
                <c:pt idx="13464">
                  <c:v>13464</c:v>
                </c:pt>
                <c:pt idx="13465">
                  <c:v>13465</c:v>
                </c:pt>
                <c:pt idx="13466">
                  <c:v>13466</c:v>
                </c:pt>
                <c:pt idx="13467">
                  <c:v>13467</c:v>
                </c:pt>
                <c:pt idx="13468">
                  <c:v>13468</c:v>
                </c:pt>
                <c:pt idx="13469">
                  <c:v>13469</c:v>
                </c:pt>
                <c:pt idx="13470">
                  <c:v>13470</c:v>
                </c:pt>
                <c:pt idx="13471">
                  <c:v>13471</c:v>
                </c:pt>
                <c:pt idx="13472">
                  <c:v>13472</c:v>
                </c:pt>
                <c:pt idx="13473">
                  <c:v>13473</c:v>
                </c:pt>
                <c:pt idx="13474">
                  <c:v>13474</c:v>
                </c:pt>
                <c:pt idx="13475">
                  <c:v>13475</c:v>
                </c:pt>
                <c:pt idx="13476">
                  <c:v>13476</c:v>
                </c:pt>
                <c:pt idx="13477">
                  <c:v>13477</c:v>
                </c:pt>
                <c:pt idx="13478">
                  <c:v>13478</c:v>
                </c:pt>
                <c:pt idx="13479">
                  <c:v>13479</c:v>
                </c:pt>
                <c:pt idx="13480">
                  <c:v>13480</c:v>
                </c:pt>
                <c:pt idx="13481">
                  <c:v>13481</c:v>
                </c:pt>
                <c:pt idx="13482">
                  <c:v>13482</c:v>
                </c:pt>
                <c:pt idx="13483">
                  <c:v>13483</c:v>
                </c:pt>
                <c:pt idx="13484">
                  <c:v>13484</c:v>
                </c:pt>
                <c:pt idx="13485">
                  <c:v>13485</c:v>
                </c:pt>
                <c:pt idx="13486">
                  <c:v>13486</c:v>
                </c:pt>
                <c:pt idx="13487">
                  <c:v>13487</c:v>
                </c:pt>
                <c:pt idx="13488">
                  <c:v>13488</c:v>
                </c:pt>
                <c:pt idx="13489">
                  <c:v>13489</c:v>
                </c:pt>
                <c:pt idx="13490">
                  <c:v>13490</c:v>
                </c:pt>
                <c:pt idx="13491">
                  <c:v>13491</c:v>
                </c:pt>
                <c:pt idx="13492">
                  <c:v>13492</c:v>
                </c:pt>
                <c:pt idx="13493">
                  <c:v>13493</c:v>
                </c:pt>
                <c:pt idx="13494">
                  <c:v>13494</c:v>
                </c:pt>
                <c:pt idx="13495">
                  <c:v>13495</c:v>
                </c:pt>
                <c:pt idx="13496">
                  <c:v>13496</c:v>
                </c:pt>
                <c:pt idx="13497">
                  <c:v>13497</c:v>
                </c:pt>
                <c:pt idx="13498">
                  <c:v>13498</c:v>
                </c:pt>
                <c:pt idx="13499">
                  <c:v>13499</c:v>
                </c:pt>
                <c:pt idx="13500">
                  <c:v>13500</c:v>
                </c:pt>
                <c:pt idx="13501">
                  <c:v>13501</c:v>
                </c:pt>
                <c:pt idx="13502">
                  <c:v>13502</c:v>
                </c:pt>
                <c:pt idx="13503">
                  <c:v>13503</c:v>
                </c:pt>
                <c:pt idx="13504">
                  <c:v>13504</c:v>
                </c:pt>
                <c:pt idx="13505">
                  <c:v>13505</c:v>
                </c:pt>
                <c:pt idx="13506">
                  <c:v>13506</c:v>
                </c:pt>
                <c:pt idx="13507">
                  <c:v>13507</c:v>
                </c:pt>
                <c:pt idx="13508">
                  <c:v>13508</c:v>
                </c:pt>
                <c:pt idx="13509">
                  <c:v>13509</c:v>
                </c:pt>
                <c:pt idx="13510">
                  <c:v>13510</c:v>
                </c:pt>
                <c:pt idx="13511">
                  <c:v>13511</c:v>
                </c:pt>
                <c:pt idx="13512">
                  <c:v>13512</c:v>
                </c:pt>
                <c:pt idx="13513">
                  <c:v>13513</c:v>
                </c:pt>
                <c:pt idx="13514">
                  <c:v>13514</c:v>
                </c:pt>
                <c:pt idx="13515">
                  <c:v>13515</c:v>
                </c:pt>
                <c:pt idx="13516">
                  <c:v>13516</c:v>
                </c:pt>
                <c:pt idx="13517">
                  <c:v>13517</c:v>
                </c:pt>
                <c:pt idx="13518">
                  <c:v>13518</c:v>
                </c:pt>
                <c:pt idx="13519">
                  <c:v>13519</c:v>
                </c:pt>
                <c:pt idx="13520">
                  <c:v>13520</c:v>
                </c:pt>
                <c:pt idx="13521">
                  <c:v>13521</c:v>
                </c:pt>
                <c:pt idx="13522">
                  <c:v>13522</c:v>
                </c:pt>
                <c:pt idx="13523">
                  <c:v>13523</c:v>
                </c:pt>
                <c:pt idx="13524">
                  <c:v>13524</c:v>
                </c:pt>
                <c:pt idx="13525">
                  <c:v>13525</c:v>
                </c:pt>
                <c:pt idx="13526">
                  <c:v>13526</c:v>
                </c:pt>
                <c:pt idx="13527">
                  <c:v>13527</c:v>
                </c:pt>
                <c:pt idx="13528">
                  <c:v>13528</c:v>
                </c:pt>
                <c:pt idx="13529">
                  <c:v>13529</c:v>
                </c:pt>
                <c:pt idx="13530">
                  <c:v>13530</c:v>
                </c:pt>
                <c:pt idx="13531">
                  <c:v>13531</c:v>
                </c:pt>
                <c:pt idx="13532">
                  <c:v>13532</c:v>
                </c:pt>
                <c:pt idx="13533">
                  <c:v>13533</c:v>
                </c:pt>
                <c:pt idx="13534">
                  <c:v>13534</c:v>
                </c:pt>
                <c:pt idx="13535">
                  <c:v>13535</c:v>
                </c:pt>
                <c:pt idx="13536">
                  <c:v>13536</c:v>
                </c:pt>
                <c:pt idx="13537">
                  <c:v>13537</c:v>
                </c:pt>
                <c:pt idx="13538">
                  <c:v>13538</c:v>
                </c:pt>
                <c:pt idx="13539">
                  <c:v>13539</c:v>
                </c:pt>
                <c:pt idx="13540">
                  <c:v>13540</c:v>
                </c:pt>
                <c:pt idx="13541">
                  <c:v>13541</c:v>
                </c:pt>
                <c:pt idx="13542">
                  <c:v>13542</c:v>
                </c:pt>
                <c:pt idx="13543">
                  <c:v>13543</c:v>
                </c:pt>
                <c:pt idx="13544">
                  <c:v>13544</c:v>
                </c:pt>
                <c:pt idx="13545">
                  <c:v>13545</c:v>
                </c:pt>
                <c:pt idx="13546">
                  <c:v>13546</c:v>
                </c:pt>
                <c:pt idx="13547">
                  <c:v>13547</c:v>
                </c:pt>
                <c:pt idx="13548">
                  <c:v>13548</c:v>
                </c:pt>
                <c:pt idx="13549">
                  <c:v>13549</c:v>
                </c:pt>
                <c:pt idx="13550">
                  <c:v>13550</c:v>
                </c:pt>
                <c:pt idx="13551">
                  <c:v>13551</c:v>
                </c:pt>
                <c:pt idx="13552">
                  <c:v>13552</c:v>
                </c:pt>
                <c:pt idx="13553">
                  <c:v>13553</c:v>
                </c:pt>
                <c:pt idx="13554">
                  <c:v>13554</c:v>
                </c:pt>
                <c:pt idx="13555">
                  <c:v>13555</c:v>
                </c:pt>
                <c:pt idx="13556">
                  <c:v>13556</c:v>
                </c:pt>
                <c:pt idx="13557">
                  <c:v>13557</c:v>
                </c:pt>
                <c:pt idx="13558">
                  <c:v>13558</c:v>
                </c:pt>
                <c:pt idx="13559">
                  <c:v>13559</c:v>
                </c:pt>
                <c:pt idx="13560">
                  <c:v>13560</c:v>
                </c:pt>
                <c:pt idx="13561">
                  <c:v>13561</c:v>
                </c:pt>
                <c:pt idx="13562">
                  <c:v>13562</c:v>
                </c:pt>
                <c:pt idx="13563">
                  <c:v>13563</c:v>
                </c:pt>
                <c:pt idx="13564">
                  <c:v>13564</c:v>
                </c:pt>
                <c:pt idx="13565">
                  <c:v>13565</c:v>
                </c:pt>
                <c:pt idx="13566">
                  <c:v>13566</c:v>
                </c:pt>
                <c:pt idx="13567">
                  <c:v>13567</c:v>
                </c:pt>
                <c:pt idx="13568">
                  <c:v>13568</c:v>
                </c:pt>
                <c:pt idx="13569">
                  <c:v>13569</c:v>
                </c:pt>
                <c:pt idx="13570">
                  <c:v>13570</c:v>
                </c:pt>
                <c:pt idx="13571">
                  <c:v>13571</c:v>
                </c:pt>
                <c:pt idx="13572">
                  <c:v>13572</c:v>
                </c:pt>
                <c:pt idx="13573">
                  <c:v>13573</c:v>
                </c:pt>
                <c:pt idx="13574">
                  <c:v>13574</c:v>
                </c:pt>
                <c:pt idx="13575">
                  <c:v>13575</c:v>
                </c:pt>
                <c:pt idx="13576">
                  <c:v>13576</c:v>
                </c:pt>
                <c:pt idx="13577">
                  <c:v>13577</c:v>
                </c:pt>
                <c:pt idx="13578">
                  <c:v>13578</c:v>
                </c:pt>
                <c:pt idx="13579">
                  <c:v>13579</c:v>
                </c:pt>
                <c:pt idx="13580">
                  <c:v>13580</c:v>
                </c:pt>
                <c:pt idx="13581">
                  <c:v>13581</c:v>
                </c:pt>
                <c:pt idx="13582">
                  <c:v>13582</c:v>
                </c:pt>
                <c:pt idx="13583">
                  <c:v>13583</c:v>
                </c:pt>
                <c:pt idx="13584">
                  <c:v>13584</c:v>
                </c:pt>
                <c:pt idx="13585">
                  <c:v>13585</c:v>
                </c:pt>
                <c:pt idx="13586">
                  <c:v>13586</c:v>
                </c:pt>
                <c:pt idx="13587">
                  <c:v>13587</c:v>
                </c:pt>
                <c:pt idx="13588">
                  <c:v>13588</c:v>
                </c:pt>
                <c:pt idx="13589">
                  <c:v>13589</c:v>
                </c:pt>
                <c:pt idx="13590">
                  <c:v>13590</c:v>
                </c:pt>
                <c:pt idx="13591">
                  <c:v>13591</c:v>
                </c:pt>
                <c:pt idx="13592">
                  <c:v>13592</c:v>
                </c:pt>
                <c:pt idx="13593">
                  <c:v>13593</c:v>
                </c:pt>
                <c:pt idx="13594">
                  <c:v>13594</c:v>
                </c:pt>
                <c:pt idx="13595">
                  <c:v>13595</c:v>
                </c:pt>
                <c:pt idx="13596">
                  <c:v>13596</c:v>
                </c:pt>
                <c:pt idx="13597">
                  <c:v>13597</c:v>
                </c:pt>
                <c:pt idx="13598">
                  <c:v>13598</c:v>
                </c:pt>
                <c:pt idx="13599">
                  <c:v>13599</c:v>
                </c:pt>
                <c:pt idx="13600">
                  <c:v>13600</c:v>
                </c:pt>
                <c:pt idx="13601">
                  <c:v>13601</c:v>
                </c:pt>
                <c:pt idx="13602">
                  <c:v>13602</c:v>
                </c:pt>
                <c:pt idx="13603">
                  <c:v>13603</c:v>
                </c:pt>
                <c:pt idx="13604">
                  <c:v>13604</c:v>
                </c:pt>
                <c:pt idx="13605">
                  <c:v>13605</c:v>
                </c:pt>
                <c:pt idx="13606">
                  <c:v>13606</c:v>
                </c:pt>
                <c:pt idx="13607">
                  <c:v>13607</c:v>
                </c:pt>
                <c:pt idx="13608">
                  <c:v>13608</c:v>
                </c:pt>
                <c:pt idx="13609">
                  <c:v>13609</c:v>
                </c:pt>
                <c:pt idx="13610">
                  <c:v>13610</c:v>
                </c:pt>
                <c:pt idx="13611">
                  <c:v>13611</c:v>
                </c:pt>
                <c:pt idx="13612">
                  <c:v>13612</c:v>
                </c:pt>
                <c:pt idx="13613">
                  <c:v>13613</c:v>
                </c:pt>
                <c:pt idx="13614">
                  <c:v>13614</c:v>
                </c:pt>
                <c:pt idx="13615">
                  <c:v>13615</c:v>
                </c:pt>
                <c:pt idx="13616">
                  <c:v>13616</c:v>
                </c:pt>
                <c:pt idx="13617">
                  <c:v>13617</c:v>
                </c:pt>
                <c:pt idx="13618">
                  <c:v>13618</c:v>
                </c:pt>
                <c:pt idx="13619">
                  <c:v>13619</c:v>
                </c:pt>
                <c:pt idx="13620">
                  <c:v>13620</c:v>
                </c:pt>
                <c:pt idx="13621">
                  <c:v>13621</c:v>
                </c:pt>
                <c:pt idx="13622">
                  <c:v>13622</c:v>
                </c:pt>
                <c:pt idx="13623">
                  <c:v>13623</c:v>
                </c:pt>
                <c:pt idx="13624">
                  <c:v>13624</c:v>
                </c:pt>
                <c:pt idx="13625">
                  <c:v>13625</c:v>
                </c:pt>
                <c:pt idx="13626">
                  <c:v>13626</c:v>
                </c:pt>
                <c:pt idx="13627">
                  <c:v>13627</c:v>
                </c:pt>
                <c:pt idx="13628">
                  <c:v>13628</c:v>
                </c:pt>
                <c:pt idx="13629">
                  <c:v>13629</c:v>
                </c:pt>
                <c:pt idx="13630">
                  <c:v>13630</c:v>
                </c:pt>
                <c:pt idx="13631">
                  <c:v>13631</c:v>
                </c:pt>
                <c:pt idx="13632">
                  <c:v>13632</c:v>
                </c:pt>
                <c:pt idx="13633">
                  <c:v>13633</c:v>
                </c:pt>
                <c:pt idx="13634">
                  <c:v>13634</c:v>
                </c:pt>
                <c:pt idx="13635">
                  <c:v>13635</c:v>
                </c:pt>
                <c:pt idx="13636">
                  <c:v>13636</c:v>
                </c:pt>
                <c:pt idx="13637">
                  <c:v>13637</c:v>
                </c:pt>
                <c:pt idx="13638">
                  <c:v>13638</c:v>
                </c:pt>
                <c:pt idx="13639">
                  <c:v>13639</c:v>
                </c:pt>
                <c:pt idx="13640">
                  <c:v>13640</c:v>
                </c:pt>
                <c:pt idx="13641">
                  <c:v>13641</c:v>
                </c:pt>
                <c:pt idx="13642">
                  <c:v>13642</c:v>
                </c:pt>
                <c:pt idx="13643">
                  <c:v>13643</c:v>
                </c:pt>
                <c:pt idx="13644">
                  <c:v>13644</c:v>
                </c:pt>
                <c:pt idx="13645">
                  <c:v>13645</c:v>
                </c:pt>
                <c:pt idx="13646">
                  <c:v>13646</c:v>
                </c:pt>
                <c:pt idx="13647">
                  <c:v>13647</c:v>
                </c:pt>
                <c:pt idx="13648">
                  <c:v>13648</c:v>
                </c:pt>
                <c:pt idx="13649">
                  <c:v>13649</c:v>
                </c:pt>
                <c:pt idx="13650">
                  <c:v>13650</c:v>
                </c:pt>
                <c:pt idx="13651">
                  <c:v>13651</c:v>
                </c:pt>
                <c:pt idx="13652">
                  <c:v>13652</c:v>
                </c:pt>
                <c:pt idx="13653">
                  <c:v>13653</c:v>
                </c:pt>
                <c:pt idx="13654">
                  <c:v>13654</c:v>
                </c:pt>
                <c:pt idx="13655">
                  <c:v>13655</c:v>
                </c:pt>
                <c:pt idx="13656">
                  <c:v>13656</c:v>
                </c:pt>
                <c:pt idx="13657">
                  <c:v>13657</c:v>
                </c:pt>
                <c:pt idx="13658">
                  <c:v>13658</c:v>
                </c:pt>
                <c:pt idx="13659">
                  <c:v>13659</c:v>
                </c:pt>
                <c:pt idx="13660">
                  <c:v>13660</c:v>
                </c:pt>
                <c:pt idx="13661">
                  <c:v>13661</c:v>
                </c:pt>
                <c:pt idx="13662">
                  <c:v>13662</c:v>
                </c:pt>
                <c:pt idx="13663">
                  <c:v>13663</c:v>
                </c:pt>
                <c:pt idx="13664">
                  <c:v>13664</c:v>
                </c:pt>
                <c:pt idx="13665">
                  <c:v>13665</c:v>
                </c:pt>
                <c:pt idx="13666">
                  <c:v>13666</c:v>
                </c:pt>
                <c:pt idx="13667">
                  <c:v>13667</c:v>
                </c:pt>
                <c:pt idx="13668">
                  <c:v>13668</c:v>
                </c:pt>
                <c:pt idx="13669">
                  <c:v>13669</c:v>
                </c:pt>
                <c:pt idx="13670">
                  <c:v>13670</c:v>
                </c:pt>
                <c:pt idx="13671">
                  <c:v>13671</c:v>
                </c:pt>
                <c:pt idx="13672">
                  <c:v>13672</c:v>
                </c:pt>
                <c:pt idx="13673">
                  <c:v>13673</c:v>
                </c:pt>
                <c:pt idx="13674">
                  <c:v>13674</c:v>
                </c:pt>
                <c:pt idx="13675">
                  <c:v>13675</c:v>
                </c:pt>
                <c:pt idx="13676">
                  <c:v>13676</c:v>
                </c:pt>
                <c:pt idx="13677">
                  <c:v>13677</c:v>
                </c:pt>
                <c:pt idx="13678">
                  <c:v>13678</c:v>
                </c:pt>
                <c:pt idx="13679">
                  <c:v>13679</c:v>
                </c:pt>
                <c:pt idx="13680">
                  <c:v>13680</c:v>
                </c:pt>
                <c:pt idx="13681">
                  <c:v>13681</c:v>
                </c:pt>
                <c:pt idx="13682">
                  <c:v>13682</c:v>
                </c:pt>
                <c:pt idx="13683">
                  <c:v>13683</c:v>
                </c:pt>
                <c:pt idx="13684">
                  <c:v>13684</c:v>
                </c:pt>
                <c:pt idx="13685">
                  <c:v>13685</c:v>
                </c:pt>
                <c:pt idx="13686">
                  <c:v>13686</c:v>
                </c:pt>
                <c:pt idx="13687">
                  <c:v>13687</c:v>
                </c:pt>
                <c:pt idx="13688">
                  <c:v>13688</c:v>
                </c:pt>
                <c:pt idx="13689">
                  <c:v>13689</c:v>
                </c:pt>
                <c:pt idx="13690">
                  <c:v>13690</c:v>
                </c:pt>
                <c:pt idx="13691">
                  <c:v>13691</c:v>
                </c:pt>
                <c:pt idx="13692">
                  <c:v>13692</c:v>
                </c:pt>
                <c:pt idx="13693">
                  <c:v>13693</c:v>
                </c:pt>
                <c:pt idx="13694">
                  <c:v>13694</c:v>
                </c:pt>
                <c:pt idx="13695">
                  <c:v>13695</c:v>
                </c:pt>
                <c:pt idx="13696">
                  <c:v>13696</c:v>
                </c:pt>
                <c:pt idx="13697">
                  <c:v>13697</c:v>
                </c:pt>
                <c:pt idx="13698">
                  <c:v>13698</c:v>
                </c:pt>
                <c:pt idx="13699">
                  <c:v>13699</c:v>
                </c:pt>
                <c:pt idx="13700">
                  <c:v>13700</c:v>
                </c:pt>
                <c:pt idx="13701">
                  <c:v>13701</c:v>
                </c:pt>
                <c:pt idx="13702">
                  <c:v>13702</c:v>
                </c:pt>
                <c:pt idx="13703">
                  <c:v>13703</c:v>
                </c:pt>
                <c:pt idx="13704">
                  <c:v>13704</c:v>
                </c:pt>
                <c:pt idx="13705">
                  <c:v>13705</c:v>
                </c:pt>
                <c:pt idx="13706">
                  <c:v>13706</c:v>
                </c:pt>
                <c:pt idx="13707">
                  <c:v>13707</c:v>
                </c:pt>
                <c:pt idx="13708">
                  <c:v>13708</c:v>
                </c:pt>
                <c:pt idx="13709">
                  <c:v>13709</c:v>
                </c:pt>
                <c:pt idx="13710">
                  <c:v>13710</c:v>
                </c:pt>
                <c:pt idx="13711">
                  <c:v>13711</c:v>
                </c:pt>
                <c:pt idx="13712">
                  <c:v>13712</c:v>
                </c:pt>
                <c:pt idx="13713">
                  <c:v>13713</c:v>
                </c:pt>
                <c:pt idx="13714">
                  <c:v>13714</c:v>
                </c:pt>
                <c:pt idx="13715">
                  <c:v>13715</c:v>
                </c:pt>
                <c:pt idx="13716">
                  <c:v>13716</c:v>
                </c:pt>
                <c:pt idx="13717">
                  <c:v>13717</c:v>
                </c:pt>
                <c:pt idx="13718">
                  <c:v>13718</c:v>
                </c:pt>
                <c:pt idx="13719">
                  <c:v>13719</c:v>
                </c:pt>
                <c:pt idx="13720">
                  <c:v>13720</c:v>
                </c:pt>
                <c:pt idx="13721">
                  <c:v>13721</c:v>
                </c:pt>
                <c:pt idx="13722">
                  <c:v>13722</c:v>
                </c:pt>
                <c:pt idx="13723">
                  <c:v>13723</c:v>
                </c:pt>
                <c:pt idx="13724">
                  <c:v>13724</c:v>
                </c:pt>
                <c:pt idx="13725">
                  <c:v>13725</c:v>
                </c:pt>
                <c:pt idx="13726">
                  <c:v>13726</c:v>
                </c:pt>
                <c:pt idx="13727">
                  <c:v>13727</c:v>
                </c:pt>
                <c:pt idx="13728">
                  <c:v>13728</c:v>
                </c:pt>
                <c:pt idx="13729">
                  <c:v>13729</c:v>
                </c:pt>
                <c:pt idx="13730">
                  <c:v>13730</c:v>
                </c:pt>
                <c:pt idx="13731">
                  <c:v>13731</c:v>
                </c:pt>
                <c:pt idx="13732">
                  <c:v>13732</c:v>
                </c:pt>
                <c:pt idx="13733">
                  <c:v>13733</c:v>
                </c:pt>
                <c:pt idx="13734">
                  <c:v>13734</c:v>
                </c:pt>
                <c:pt idx="13735">
                  <c:v>13735</c:v>
                </c:pt>
                <c:pt idx="13736">
                  <c:v>13736</c:v>
                </c:pt>
                <c:pt idx="13737">
                  <c:v>13737</c:v>
                </c:pt>
                <c:pt idx="13738">
                  <c:v>13738</c:v>
                </c:pt>
                <c:pt idx="13739">
                  <c:v>13739</c:v>
                </c:pt>
                <c:pt idx="13740">
                  <c:v>13740</c:v>
                </c:pt>
                <c:pt idx="13741">
                  <c:v>13741</c:v>
                </c:pt>
                <c:pt idx="13742">
                  <c:v>13742</c:v>
                </c:pt>
                <c:pt idx="13743">
                  <c:v>13743</c:v>
                </c:pt>
                <c:pt idx="13744">
                  <c:v>13744</c:v>
                </c:pt>
                <c:pt idx="13745">
                  <c:v>13745</c:v>
                </c:pt>
                <c:pt idx="13746">
                  <c:v>13746</c:v>
                </c:pt>
                <c:pt idx="13747">
                  <c:v>13747</c:v>
                </c:pt>
                <c:pt idx="13748">
                  <c:v>13748</c:v>
                </c:pt>
                <c:pt idx="13749">
                  <c:v>13749</c:v>
                </c:pt>
                <c:pt idx="13750">
                  <c:v>13750</c:v>
                </c:pt>
                <c:pt idx="13751">
                  <c:v>13751</c:v>
                </c:pt>
                <c:pt idx="13752">
                  <c:v>13752</c:v>
                </c:pt>
                <c:pt idx="13753">
                  <c:v>13753</c:v>
                </c:pt>
                <c:pt idx="13754">
                  <c:v>13754</c:v>
                </c:pt>
                <c:pt idx="13755">
                  <c:v>13755</c:v>
                </c:pt>
                <c:pt idx="13756">
                  <c:v>13756</c:v>
                </c:pt>
                <c:pt idx="13757">
                  <c:v>13757</c:v>
                </c:pt>
                <c:pt idx="13758">
                  <c:v>13758</c:v>
                </c:pt>
                <c:pt idx="13759">
                  <c:v>13759</c:v>
                </c:pt>
                <c:pt idx="13760">
                  <c:v>13760</c:v>
                </c:pt>
                <c:pt idx="13761">
                  <c:v>13761</c:v>
                </c:pt>
                <c:pt idx="13762">
                  <c:v>13762</c:v>
                </c:pt>
                <c:pt idx="13763">
                  <c:v>13763</c:v>
                </c:pt>
                <c:pt idx="13764">
                  <c:v>13764</c:v>
                </c:pt>
                <c:pt idx="13765">
                  <c:v>13765</c:v>
                </c:pt>
                <c:pt idx="13766">
                  <c:v>13766</c:v>
                </c:pt>
                <c:pt idx="13767">
                  <c:v>13767</c:v>
                </c:pt>
                <c:pt idx="13768">
                  <c:v>13768</c:v>
                </c:pt>
                <c:pt idx="13769">
                  <c:v>13769</c:v>
                </c:pt>
                <c:pt idx="13770">
                  <c:v>13770</c:v>
                </c:pt>
                <c:pt idx="13771">
                  <c:v>13771</c:v>
                </c:pt>
                <c:pt idx="13772">
                  <c:v>13772</c:v>
                </c:pt>
                <c:pt idx="13773">
                  <c:v>13773</c:v>
                </c:pt>
                <c:pt idx="13774">
                  <c:v>13774</c:v>
                </c:pt>
                <c:pt idx="13775">
                  <c:v>13775</c:v>
                </c:pt>
                <c:pt idx="13776">
                  <c:v>13776</c:v>
                </c:pt>
                <c:pt idx="13777">
                  <c:v>13777</c:v>
                </c:pt>
                <c:pt idx="13778">
                  <c:v>13778</c:v>
                </c:pt>
                <c:pt idx="13779">
                  <c:v>13779</c:v>
                </c:pt>
                <c:pt idx="13780">
                  <c:v>13780</c:v>
                </c:pt>
                <c:pt idx="13781">
                  <c:v>13781</c:v>
                </c:pt>
                <c:pt idx="13782">
                  <c:v>13782</c:v>
                </c:pt>
                <c:pt idx="13783">
                  <c:v>13783</c:v>
                </c:pt>
                <c:pt idx="13784">
                  <c:v>13784</c:v>
                </c:pt>
                <c:pt idx="13785">
                  <c:v>13785</c:v>
                </c:pt>
                <c:pt idx="13786">
                  <c:v>13786</c:v>
                </c:pt>
                <c:pt idx="13787">
                  <c:v>13787</c:v>
                </c:pt>
                <c:pt idx="13788">
                  <c:v>13788</c:v>
                </c:pt>
                <c:pt idx="13789">
                  <c:v>13789</c:v>
                </c:pt>
                <c:pt idx="13790">
                  <c:v>13790</c:v>
                </c:pt>
                <c:pt idx="13791">
                  <c:v>13791</c:v>
                </c:pt>
                <c:pt idx="13792">
                  <c:v>13792</c:v>
                </c:pt>
                <c:pt idx="13793">
                  <c:v>13793</c:v>
                </c:pt>
                <c:pt idx="13794">
                  <c:v>13794</c:v>
                </c:pt>
                <c:pt idx="13795">
                  <c:v>13795</c:v>
                </c:pt>
                <c:pt idx="13796">
                  <c:v>13796</c:v>
                </c:pt>
                <c:pt idx="13797">
                  <c:v>13797</c:v>
                </c:pt>
                <c:pt idx="13798">
                  <c:v>13798</c:v>
                </c:pt>
                <c:pt idx="13799">
                  <c:v>13799</c:v>
                </c:pt>
                <c:pt idx="13800">
                  <c:v>13800</c:v>
                </c:pt>
                <c:pt idx="13801">
                  <c:v>13801</c:v>
                </c:pt>
                <c:pt idx="13802">
                  <c:v>13802</c:v>
                </c:pt>
                <c:pt idx="13803">
                  <c:v>13803</c:v>
                </c:pt>
                <c:pt idx="13804">
                  <c:v>13804</c:v>
                </c:pt>
                <c:pt idx="13805">
                  <c:v>13805</c:v>
                </c:pt>
                <c:pt idx="13806">
                  <c:v>13806</c:v>
                </c:pt>
                <c:pt idx="13807">
                  <c:v>13807</c:v>
                </c:pt>
                <c:pt idx="13808">
                  <c:v>13808</c:v>
                </c:pt>
                <c:pt idx="13809">
                  <c:v>13809</c:v>
                </c:pt>
                <c:pt idx="13810">
                  <c:v>13810</c:v>
                </c:pt>
                <c:pt idx="13811">
                  <c:v>13811</c:v>
                </c:pt>
                <c:pt idx="13812">
                  <c:v>13812</c:v>
                </c:pt>
                <c:pt idx="13813">
                  <c:v>13813</c:v>
                </c:pt>
                <c:pt idx="13814">
                  <c:v>13814</c:v>
                </c:pt>
                <c:pt idx="13815">
                  <c:v>13815</c:v>
                </c:pt>
                <c:pt idx="13816">
                  <c:v>13816</c:v>
                </c:pt>
                <c:pt idx="13817">
                  <c:v>13817</c:v>
                </c:pt>
                <c:pt idx="13818">
                  <c:v>13818</c:v>
                </c:pt>
                <c:pt idx="13819">
                  <c:v>13819</c:v>
                </c:pt>
                <c:pt idx="13820">
                  <c:v>13820</c:v>
                </c:pt>
                <c:pt idx="13821">
                  <c:v>13821</c:v>
                </c:pt>
                <c:pt idx="13822">
                  <c:v>13822</c:v>
                </c:pt>
                <c:pt idx="13823">
                  <c:v>13823</c:v>
                </c:pt>
                <c:pt idx="13824">
                  <c:v>13824</c:v>
                </c:pt>
                <c:pt idx="13825">
                  <c:v>13825</c:v>
                </c:pt>
                <c:pt idx="13826">
                  <c:v>13826</c:v>
                </c:pt>
                <c:pt idx="13827">
                  <c:v>13827</c:v>
                </c:pt>
                <c:pt idx="13828">
                  <c:v>13828</c:v>
                </c:pt>
                <c:pt idx="13829">
                  <c:v>13829</c:v>
                </c:pt>
                <c:pt idx="13830">
                  <c:v>13830</c:v>
                </c:pt>
                <c:pt idx="13831">
                  <c:v>13831</c:v>
                </c:pt>
                <c:pt idx="13832">
                  <c:v>13832</c:v>
                </c:pt>
                <c:pt idx="13833">
                  <c:v>13833</c:v>
                </c:pt>
                <c:pt idx="13834">
                  <c:v>13834</c:v>
                </c:pt>
                <c:pt idx="13835">
                  <c:v>13835</c:v>
                </c:pt>
                <c:pt idx="13836">
                  <c:v>13836</c:v>
                </c:pt>
                <c:pt idx="13837">
                  <c:v>13837</c:v>
                </c:pt>
                <c:pt idx="13838">
                  <c:v>13838</c:v>
                </c:pt>
                <c:pt idx="13839">
                  <c:v>13839</c:v>
                </c:pt>
                <c:pt idx="13840">
                  <c:v>13840</c:v>
                </c:pt>
                <c:pt idx="13841">
                  <c:v>13841</c:v>
                </c:pt>
                <c:pt idx="13842">
                  <c:v>13842</c:v>
                </c:pt>
                <c:pt idx="13843">
                  <c:v>13843</c:v>
                </c:pt>
                <c:pt idx="13844">
                  <c:v>13844</c:v>
                </c:pt>
                <c:pt idx="13845">
                  <c:v>13845</c:v>
                </c:pt>
                <c:pt idx="13846">
                  <c:v>13846</c:v>
                </c:pt>
                <c:pt idx="13847">
                  <c:v>13847</c:v>
                </c:pt>
                <c:pt idx="13848">
                  <c:v>13848</c:v>
                </c:pt>
                <c:pt idx="13849">
                  <c:v>13849</c:v>
                </c:pt>
                <c:pt idx="13850">
                  <c:v>13850</c:v>
                </c:pt>
                <c:pt idx="13851">
                  <c:v>13851</c:v>
                </c:pt>
                <c:pt idx="13852">
                  <c:v>13852</c:v>
                </c:pt>
                <c:pt idx="13853">
                  <c:v>13853</c:v>
                </c:pt>
                <c:pt idx="13854">
                  <c:v>13854</c:v>
                </c:pt>
                <c:pt idx="13855">
                  <c:v>13855</c:v>
                </c:pt>
                <c:pt idx="13856">
                  <c:v>13856</c:v>
                </c:pt>
                <c:pt idx="13857">
                  <c:v>13857</c:v>
                </c:pt>
                <c:pt idx="13858">
                  <c:v>13858</c:v>
                </c:pt>
                <c:pt idx="13859">
                  <c:v>13859</c:v>
                </c:pt>
                <c:pt idx="13860">
                  <c:v>13860</c:v>
                </c:pt>
                <c:pt idx="13861">
                  <c:v>13861</c:v>
                </c:pt>
                <c:pt idx="13862">
                  <c:v>13862</c:v>
                </c:pt>
                <c:pt idx="13863">
                  <c:v>13863</c:v>
                </c:pt>
                <c:pt idx="13864">
                  <c:v>13864</c:v>
                </c:pt>
                <c:pt idx="13865">
                  <c:v>13865</c:v>
                </c:pt>
                <c:pt idx="13866">
                  <c:v>13866</c:v>
                </c:pt>
                <c:pt idx="13867">
                  <c:v>13867</c:v>
                </c:pt>
                <c:pt idx="13868">
                  <c:v>13868</c:v>
                </c:pt>
                <c:pt idx="13869">
                  <c:v>13869</c:v>
                </c:pt>
                <c:pt idx="13870">
                  <c:v>13870</c:v>
                </c:pt>
                <c:pt idx="13871">
                  <c:v>13871</c:v>
                </c:pt>
                <c:pt idx="13872">
                  <c:v>13872</c:v>
                </c:pt>
                <c:pt idx="13873">
                  <c:v>13873</c:v>
                </c:pt>
                <c:pt idx="13874">
                  <c:v>13874</c:v>
                </c:pt>
                <c:pt idx="13875">
                  <c:v>13875</c:v>
                </c:pt>
                <c:pt idx="13876">
                  <c:v>13876</c:v>
                </c:pt>
                <c:pt idx="13877">
                  <c:v>13877</c:v>
                </c:pt>
                <c:pt idx="13878">
                  <c:v>13878</c:v>
                </c:pt>
                <c:pt idx="13879">
                  <c:v>13879</c:v>
                </c:pt>
                <c:pt idx="13880">
                  <c:v>13880</c:v>
                </c:pt>
                <c:pt idx="13881">
                  <c:v>13881</c:v>
                </c:pt>
                <c:pt idx="13882">
                  <c:v>13882</c:v>
                </c:pt>
                <c:pt idx="13883">
                  <c:v>13883</c:v>
                </c:pt>
                <c:pt idx="13884">
                  <c:v>13884</c:v>
                </c:pt>
                <c:pt idx="13885">
                  <c:v>13885</c:v>
                </c:pt>
                <c:pt idx="13886">
                  <c:v>13886</c:v>
                </c:pt>
                <c:pt idx="13887">
                  <c:v>13887</c:v>
                </c:pt>
                <c:pt idx="13888">
                  <c:v>13888</c:v>
                </c:pt>
                <c:pt idx="13889">
                  <c:v>13889</c:v>
                </c:pt>
                <c:pt idx="13890">
                  <c:v>13890</c:v>
                </c:pt>
                <c:pt idx="13891">
                  <c:v>13891</c:v>
                </c:pt>
                <c:pt idx="13892">
                  <c:v>13892</c:v>
                </c:pt>
                <c:pt idx="13893">
                  <c:v>13893</c:v>
                </c:pt>
                <c:pt idx="13894">
                  <c:v>13894</c:v>
                </c:pt>
                <c:pt idx="13895">
                  <c:v>13895</c:v>
                </c:pt>
                <c:pt idx="13896">
                  <c:v>13896</c:v>
                </c:pt>
                <c:pt idx="13897">
                  <c:v>13897</c:v>
                </c:pt>
                <c:pt idx="13898">
                  <c:v>13898</c:v>
                </c:pt>
                <c:pt idx="13899">
                  <c:v>13899</c:v>
                </c:pt>
                <c:pt idx="13900">
                  <c:v>13900</c:v>
                </c:pt>
                <c:pt idx="13901">
                  <c:v>13901</c:v>
                </c:pt>
                <c:pt idx="13902">
                  <c:v>13902</c:v>
                </c:pt>
                <c:pt idx="13903">
                  <c:v>13903</c:v>
                </c:pt>
                <c:pt idx="13904">
                  <c:v>13904</c:v>
                </c:pt>
                <c:pt idx="13905">
                  <c:v>13905</c:v>
                </c:pt>
                <c:pt idx="13906">
                  <c:v>13906</c:v>
                </c:pt>
                <c:pt idx="13907">
                  <c:v>13907</c:v>
                </c:pt>
                <c:pt idx="13908">
                  <c:v>13908</c:v>
                </c:pt>
                <c:pt idx="13909">
                  <c:v>13909</c:v>
                </c:pt>
                <c:pt idx="13910">
                  <c:v>13910</c:v>
                </c:pt>
                <c:pt idx="13911">
                  <c:v>13911</c:v>
                </c:pt>
                <c:pt idx="13912">
                  <c:v>13912</c:v>
                </c:pt>
                <c:pt idx="13913">
                  <c:v>13913</c:v>
                </c:pt>
                <c:pt idx="13914">
                  <c:v>13914</c:v>
                </c:pt>
                <c:pt idx="13915">
                  <c:v>13915</c:v>
                </c:pt>
                <c:pt idx="13916">
                  <c:v>13916</c:v>
                </c:pt>
                <c:pt idx="13917">
                  <c:v>13917</c:v>
                </c:pt>
                <c:pt idx="13918">
                  <c:v>13918</c:v>
                </c:pt>
                <c:pt idx="13919">
                  <c:v>13919</c:v>
                </c:pt>
                <c:pt idx="13920">
                  <c:v>13920</c:v>
                </c:pt>
                <c:pt idx="13921">
                  <c:v>13921</c:v>
                </c:pt>
                <c:pt idx="13922">
                  <c:v>13922</c:v>
                </c:pt>
                <c:pt idx="13923">
                  <c:v>13923</c:v>
                </c:pt>
                <c:pt idx="13924">
                  <c:v>13924</c:v>
                </c:pt>
                <c:pt idx="13925">
                  <c:v>13925</c:v>
                </c:pt>
                <c:pt idx="13926">
                  <c:v>13926</c:v>
                </c:pt>
                <c:pt idx="13927">
                  <c:v>13927</c:v>
                </c:pt>
                <c:pt idx="13928">
                  <c:v>13928</c:v>
                </c:pt>
                <c:pt idx="13929">
                  <c:v>13929</c:v>
                </c:pt>
                <c:pt idx="13930">
                  <c:v>13930</c:v>
                </c:pt>
                <c:pt idx="13931">
                  <c:v>13931</c:v>
                </c:pt>
                <c:pt idx="13932">
                  <c:v>13932</c:v>
                </c:pt>
                <c:pt idx="13933">
                  <c:v>13933</c:v>
                </c:pt>
                <c:pt idx="13934">
                  <c:v>13934</c:v>
                </c:pt>
                <c:pt idx="13935">
                  <c:v>13935</c:v>
                </c:pt>
                <c:pt idx="13936">
                  <c:v>13936</c:v>
                </c:pt>
                <c:pt idx="13937">
                  <c:v>13937</c:v>
                </c:pt>
                <c:pt idx="13938">
                  <c:v>13938</c:v>
                </c:pt>
                <c:pt idx="13939">
                  <c:v>13939</c:v>
                </c:pt>
                <c:pt idx="13940">
                  <c:v>13940</c:v>
                </c:pt>
                <c:pt idx="13941">
                  <c:v>13941</c:v>
                </c:pt>
                <c:pt idx="13942">
                  <c:v>13942</c:v>
                </c:pt>
                <c:pt idx="13943">
                  <c:v>13943</c:v>
                </c:pt>
                <c:pt idx="13944">
                  <c:v>13944</c:v>
                </c:pt>
                <c:pt idx="13945">
                  <c:v>13945</c:v>
                </c:pt>
                <c:pt idx="13946">
                  <c:v>13946</c:v>
                </c:pt>
                <c:pt idx="13947">
                  <c:v>13947</c:v>
                </c:pt>
                <c:pt idx="13948">
                  <c:v>13948</c:v>
                </c:pt>
                <c:pt idx="13949">
                  <c:v>13949</c:v>
                </c:pt>
                <c:pt idx="13950">
                  <c:v>13950</c:v>
                </c:pt>
                <c:pt idx="13951">
                  <c:v>13951</c:v>
                </c:pt>
                <c:pt idx="13952">
                  <c:v>13952</c:v>
                </c:pt>
                <c:pt idx="13953">
                  <c:v>13953</c:v>
                </c:pt>
                <c:pt idx="13954">
                  <c:v>13954</c:v>
                </c:pt>
                <c:pt idx="13955">
                  <c:v>13955</c:v>
                </c:pt>
                <c:pt idx="13956">
                  <c:v>13956</c:v>
                </c:pt>
                <c:pt idx="13957">
                  <c:v>13957</c:v>
                </c:pt>
                <c:pt idx="13958">
                  <c:v>13958</c:v>
                </c:pt>
                <c:pt idx="13959">
                  <c:v>13959</c:v>
                </c:pt>
                <c:pt idx="13960">
                  <c:v>13960</c:v>
                </c:pt>
                <c:pt idx="13961">
                  <c:v>13961</c:v>
                </c:pt>
                <c:pt idx="13962">
                  <c:v>13962</c:v>
                </c:pt>
                <c:pt idx="13963">
                  <c:v>13963</c:v>
                </c:pt>
                <c:pt idx="13964">
                  <c:v>13964</c:v>
                </c:pt>
                <c:pt idx="13965">
                  <c:v>13965</c:v>
                </c:pt>
                <c:pt idx="13966">
                  <c:v>13966</c:v>
                </c:pt>
                <c:pt idx="13967">
                  <c:v>13967</c:v>
                </c:pt>
                <c:pt idx="13968">
                  <c:v>13968</c:v>
                </c:pt>
                <c:pt idx="13969">
                  <c:v>13969</c:v>
                </c:pt>
                <c:pt idx="13970">
                  <c:v>13970</c:v>
                </c:pt>
                <c:pt idx="13971">
                  <c:v>13971</c:v>
                </c:pt>
                <c:pt idx="13972">
                  <c:v>13972</c:v>
                </c:pt>
                <c:pt idx="13973">
                  <c:v>13973</c:v>
                </c:pt>
                <c:pt idx="13974">
                  <c:v>13974</c:v>
                </c:pt>
                <c:pt idx="13975">
                  <c:v>13975</c:v>
                </c:pt>
                <c:pt idx="13976">
                  <c:v>13976</c:v>
                </c:pt>
                <c:pt idx="13977">
                  <c:v>13977</c:v>
                </c:pt>
                <c:pt idx="13978">
                  <c:v>13978</c:v>
                </c:pt>
                <c:pt idx="13979">
                  <c:v>13979</c:v>
                </c:pt>
                <c:pt idx="13980">
                  <c:v>13980</c:v>
                </c:pt>
                <c:pt idx="13981">
                  <c:v>13981</c:v>
                </c:pt>
                <c:pt idx="13982">
                  <c:v>13982</c:v>
                </c:pt>
                <c:pt idx="13983">
                  <c:v>13983</c:v>
                </c:pt>
                <c:pt idx="13984">
                  <c:v>13984</c:v>
                </c:pt>
                <c:pt idx="13985">
                  <c:v>13985</c:v>
                </c:pt>
                <c:pt idx="13986">
                  <c:v>13986</c:v>
                </c:pt>
                <c:pt idx="13987">
                  <c:v>13987</c:v>
                </c:pt>
                <c:pt idx="13988">
                  <c:v>13988</c:v>
                </c:pt>
                <c:pt idx="13989">
                  <c:v>13989</c:v>
                </c:pt>
                <c:pt idx="13990">
                  <c:v>13990</c:v>
                </c:pt>
                <c:pt idx="13991">
                  <c:v>13991</c:v>
                </c:pt>
                <c:pt idx="13992">
                  <c:v>13992</c:v>
                </c:pt>
                <c:pt idx="13993">
                  <c:v>13993</c:v>
                </c:pt>
                <c:pt idx="13994">
                  <c:v>13994</c:v>
                </c:pt>
                <c:pt idx="13995">
                  <c:v>13995</c:v>
                </c:pt>
                <c:pt idx="13996">
                  <c:v>13996</c:v>
                </c:pt>
                <c:pt idx="13997">
                  <c:v>13997</c:v>
                </c:pt>
                <c:pt idx="13998">
                  <c:v>13998</c:v>
                </c:pt>
                <c:pt idx="13999">
                  <c:v>13999</c:v>
                </c:pt>
                <c:pt idx="14000">
                  <c:v>14000</c:v>
                </c:pt>
                <c:pt idx="14001">
                  <c:v>14001</c:v>
                </c:pt>
                <c:pt idx="14002">
                  <c:v>14002</c:v>
                </c:pt>
                <c:pt idx="14003">
                  <c:v>14003</c:v>
                </c:pt>
                <c:pt idx="14004">
                  <c:v>14004</c:v>
                </c:pt>
                <c:pt idx="14005">
                  <c:v>14005</c:v>
                </c:pt>
                <c:pt idx="14006">
                  <c:v>14006</c:v>
                </c:pt>
                <c:pt idx="14007">
                  <c:v>14007</c:v>
                </c:pt>
                <c:pt idx="14008">
                  <c:v>14008</c:v>
                </c:pt>
                <c:pt idx="14009">
                  <c:v>14009</c:v>
                </c:pt>
                <c:pt idx="14010">
                  <c:v>14010</c:v>
                </c:pt>
                <c:pt idx="14011">
                  <c:v>14011</c:v>
                </c:pt>
                <c:pt idx="14012">
                  <c:v>14012</c:v>
                </c:pt>
                <c:pt idx="14013">
                  <c:v>14013</c:v>
                </c:pt>
                <c:pt idx="14014">
                  <c:v>14014</c:v>
                </c:pt>
                <c:pt idx="14015">
                  <c:v>14015</c:v>
                </c:pt>
                <c:pt idx="14016">
                  <c:v>14016</c:v>
                </c:pt>
                <c:pt idx="14017">
                  <c:v>14017</c:v>
                </c:pt>
                <c:pt idx="14018">
                  <c:v>14018</c:v>
                </c:pt>
                <c:pt idx="14019">
                  <c:v>14019</c:v>
                </c:pt>
                <c:pt idx="14020">
                  <c:v>14020</c:v>
                </c:pt>
                <c:pt idx="14021">
                  <c:v>14021</c:v>
                </c:pt>
                <c:pt idx="14022">
                  <c:v>14022</c:v>
                </c:pt>
                <c:pt idx="14023">
                  <c:v>14023</c:v>
                </c:pt>
                <c:pt idx="14024">
                  <c:v>14024</c:v>
                </c:pt>
                <c:pt idx="14025">
                  <c:v>14025</c:v>
                </c:pt>
                <c:pt idx="14026">
                  <c:v>14026</c:v>
                </c:pt>
                <c:pt idx="14027">
                  <c:v>14027</c:v>
                </c:pt>
                <c:pt idx="14028">
                  <c:v>14028</c:v>
                </c:pt>
                <c:pt idx="14029">
                  <c:v>14029</c:v>
                </c:pt>
                <c:pt idx="14030">
                  <c:v>14030</c:v>
                </c:pt>
                <c:pt idx="14031">
                  <c:v>14031</c:v>
                </c:pt>
                <c:pt idx="14032">
                  <c:v>14032</c:v>
                </c:pt>
                <c:pt idx="14033">
                  <c:v>14033</c:v>
                </c:pt>
                <c:pt idx="14034">
                  <c:v>14034</c:v>
                </c:pt>
                <c:pt idx="14035">
                  <c:v>14035</c:v>
                </c:pt>
                <c:pt idx="14036">
                  <c:v>14036</c:v>
                </c:pt>
                <c:pt idx="14037">
                  <c:v>14037</c:v>
                </c:pt>
                <c:pt idx="14038">
                  <c:v>14038</c:v>
                </c:pt>
                <c:pt idx="14039">
                  <c:v>14039</c:v>
                </c:pt>
                <c:pt idx="14040">
                  <c:v>14040</c:v>
                </c:pt>
                <c:pt idx="14041">
                  <c:v>14041</c:v>
                </c:pt>
                <c:pt idx="14042">
                  <c:v>14042</c:v>
                </c:pt>
                <c:pt idx="14043">
                  <c:v>14043</c:v>
                </c:pt>
                <c:pt idx="14044">
                  <c:v>14044</c:v>
                </c:pt>
                <c:pt idx="14045">
                  <c:v>14045</c:v>
                </c:pt>
                <c:pt idx="14046">
                  <c:v>14046</c:v>
                </c:pt>
                <c:pt idx="14047">
                  <c:v>14047</c:v>
                </c:pt>
                <c:pt idx="14048">
                  <c:v>14048</c:v>
                </c:pt>
                <c:pt idx="14049">
                  <c:v>14049</c:v>
                </c:pt>
                <c:pt idx="14050">
                  <c:v>14050</c:v>
                </c:pt>
                <c:pt idx="14051">
                  <c:v>14051</c:v>
                </c:pt>
                <c:pt idx="14052">
                  <c:v>14052</c:v>
                </c:pt>
                <c:pt idx="14053">
                  <c:v>14053</c:v>
                </c:pt>
                <c:pt idx="14054">
                  <c:v>14054</c:v>
                </c:pt>
                <c:pt idx="14055">
                  <c:v>14055</c:v>
                </c:pt>
                <c:pt idx="14056">
                  <c:v>14056</c:v>
                </c:pt>
                <c:pt idx="14057">
                  <c:v>14057</c:v>
                </c:pt>
                <c:pt idx="14058">
                  <c:v>14058</c:v>
                </c:pt>
                <c:pt idx="14059">
                  <c:v>14059</c:v>
                </c:pt>
                <c:pt idx="14060">
                  <c:v>14060</c:v>
                </c:pt>
                <c:pt idx="14061">
                  <c:v>14061</c:v>
                </c:pt>
                <c:pt idx="14062">
                  <c:v>14062</c:v>
                </c:pt>
                <c:pt idx="14063">
                  <c:v>14063</c:v>
                </c:pt>
                <c:pt idx="14064">
                  <c:v>14064</c:v>
                </c:pt>
                <c:pt idx="14065">
                  <c:v>14065</c:v>
                </c:pt>
                <c:pt idx="14066">
                  <c:v>14066</c:v>
                </c:pt>
                <c:pt idx="14067">
                  <c:v>14067</c:v>
                </c:pt>
                <c:pt idx="14068">
                  <c:v>14068</c:v>
                </c:pt>
                <c:pt idx="14069">
                  <c:v>14069</c:v>
                </c:pt>
                <c:pt idx="14070">
                  <c:v>14070</c:v>
                </c:pt>
                <c:pt idx="14071">
                  <c:v>14071</c:v>
                </c:pt>
                <c:pt idx="14072">
                  <c:v>14072</c:v>
                </c:pt>
                <c:pt idx="14073">
                  <c:v>14073</c:v>
                </c:pt>
                <c:pt idx="14074">
                  <c:v>14074</c:v>
                </c:pt>
                <c:pt idx="14075">
                  <c:v>14075</c:v>
                </c:pt>
                <c:pt idx="14076">
                  <c:v>14076</c:v>
                </c:pt>
                <c:pt idx="14077">
                  <c:v>14077</c:v>
                </c:pt>
                <c:pt idx="14078">
                  <c:v>14078</c:v>
                </c:pt>
                <c:pt idx="14079">
                  <c:v>14079</c:v>
                </c:pt>
                <c:pt idx="14080">
                  <c:v>14080</c:v>
                </c:pt>
                <c:pt idx="14081">
                  <c:v>14081</c:v>
                </c:pt>
                <c:pt idx="14082">
                  <c:v>14082</c:v>
                </c:pt>
                <c:pt idx="14083">
                  <c:v>14083</c:v>
                </c:pt>
                <c:pt idx="14084">
                  <c:v>14084</c:v>
                </c:pt>
                <c:pt idx="14085">
                  <c:v>14085</c:v>
                </c:pt>
                <c:pt idx="14086">
                  <c:v>14086</c:v>
                </c:pt>
                <c:pt idx="14087">
                  <c:v>14087</c:v>
                </c:pt>
                <c:pt idx="14088">
                  <c:v>14088</c:v>
                </c:pt>
                <c:pt idx="14089">
                  <c:v>14089</c:v>
                </c:pt>
                <c:pt idx="14090">
                  <c:v>14090</c:v>
                </c:pt>
                <c:pt idx="14091">
                  <c:v>14091</c:v>
                </c:pt>
                <c:pt idx="14092">
                  <c:v>14092</c:v>
                </c:pt>
                <c:pt idx="14093">
                  <c:v>14093</c:v>
                </c:pt>
                <c:pt idx="14094">
                  <c:v>14094</c:v>
                </c:pt>
                <c:pt idx="14095">
                  <c:v>14095</c:v>
                </c:pt>
                <c:pt idx="14096">
                  <c:v>14096</c:v>
                </c:pt>
                <c:pt idx="14097">
                  <c:v>14097</c:v>
                </c:pt>
                <c:pt idx="14098">
                  <c:v>14098</c:v>
                </c:pt>
                <c:pt idx="14099">
                  <c:v>14099</c:v>
                </c:pt>
                <c:pt idx="14100">
                  <c:v>14100</c:v>
                </c:pt>
                <c:pt idx="14101">
                  <c:v>14101</c:v>
                </c:pt>
                <c:pt idx="14102">
                  <c:v>14102</c:v>
                </c:pt>
                <c:pt idx="14103">
                  <c:v>14103</c:v>
                </c:pt>
                <c:pt idx="14104">
                  <c:v>14104</c:v>
                </c:pt>
                <c:pt idx="14105">
                  <c:v>14105</c:v>
                </c:pt>
                <c:pt idx="14106">
                  <c:v>14106</c:v>
                </c:pt>
                <c:pt idx="14107">
                  <c:v>14107</c:v>
                </c:pt>
                <c:pt idx="14108">
                  <c:v>14108</c:v>
                </c:pt>
                <c:pt idx="14109">
                  <c:v>14109</c:v>
                </c:pt>
                <c:pt idx="14110">
                  <c:v>14110</c:v>
                </c:pt>
                <c:pt idx="14111">
                  <c:v>14111</c:v>
                </c:pt>
                <c:pt idx="14112">
                  <c:v>14112</c:v>
                </c:pt>
                <c:pt idx="14113">
                  <c:v>14113</c:v>
                </c:pt>
                <c:pt idx="14114">
                  <c:v>14114</c:v>
                </c:pt>
                <c:pt idx="14115">
                  <c:v>14115</c:v>
                </c:pt>
                <c:pt idx="14116">
                  <c:v>14116</c:v>
                </c:pt>
                <c:pt idx="14117">
                  <c:v>14117</c:v>
                </c:pt>
                <c:pt idx="14118">
                  <c:v>14118</c:v>
                </c:pt>
                <c:pt idx="14119">
                  <c:v>14119</c:v>
                </c:pt>
                <c:pt idx="14120">
                  <c:v>14120</c:v>
                </c:pt>
                <c:pt idx="14121">
                  <c:v>14121</c:v>
                </c:pt>
                <c:pt idx="14122">
                  <c:v>14122</c:v>
                </c:pt>
                <c:pt idx="14123">
                  <c:v>14123</c:v>
                </c:pt>
                <c:pt idx="14124">
                  <c:v>14124</c:v>
                </c:pt>
                <c:pt idx="14125">
                  <c:v>14125</c:v>
                </c:pt>
                <c:pt idx="14126">
                  <c:v>14126</c:v>
                </c:pt>
                <c:pt idx="14127">
                  <c:v>14127</c:v>
                </c:pt>
                <c:pt idx="14128">
                  <c:v>14128</c:v>
                </c:pt>
                <c:pt idx="14129">
                  <c:v>14129</c:v>
                </c:pt>
                <c:pt idx="14130">
                  <c:v>14130</c:v>
                </c:pt>
                <c:pt idx="14131">
                  <c:v>14131</c:v>
                </c:pt>
                <c:pt idx="14132">
                  <c:v>14132</c:v>
                </c:pt>
                <c:pt idx="14133">
                  <c:v>14133</c:v>
                </c:pt>
                <c:pt idx="14134">
                  <c:v>14134</c:v>
                </c:pt>
                <c:pt idx="14135">
                  <c:v>14135</c:v>
                </c:pt>
                <c:pt idx="14136">
                  <c:v>14136</c:v>
                </c:pt>
                <c:pt idx="14137">
                  <c:v>14137</c:v>
                </c:pt>
                <c:pt idx="14138">
                  <c:v>14138</c:v>
                </c:pt>
                <c:pt idx="14139">
                  <c:v>14139</c:v>
                </c:pt>
                <c:pt idx="14140">
                  <c:v>14140</c:v>
                </c:pt>
                <c:pt idx="14141">
                  <c:v>14141</c:v>
                </c:pt>
                <c:pt idx="14142">
                  <c:v>14142</c:v>
                </c:pt>
                <c:pt idx="14143">
                  <c:v>14143</c:v>
                </c:pt>
                <c:pt idx="14144">
                  <c:v>14144</c:v>
                </c:pt>
                <c:pt idx="14145">
                  <c:v>14145</c:v>
                </c:pt>
                <c:pt idx="14146">
                  <c:v>14146</c:v>
                </c:pt>
                <c:pt idx="14147">
                  <c:v>14147</c:v>
                </c:pt>
                <c:pt idx="14148">
                  <c:v>14148</c:v>
                </c:pt>
                <c:pt idx="14149">
                  <c:v>14149</c:v>
                </c:pt>
                <c:pt idx="14150">
                  <c:v>14150</c:v>
                </c:pt>
                <c:pt idx="14151">
                  <c:v>14151</c:v>
                </c:pt>
                <c:pt idx="14152">
                  <c:v>14152</c:v>
                </c:pt>
                <c:pt idx="14153">
                  <c:v>14153</c:v>
                </c:pt>
                <c:pt idx="14154">
                  <c:v>14154</c:v>
                </c:pt>
                <c:pt idx="14155">
                  <c:v>14155</c:v>
                </c:pt>
                <c:pt idx="14156">
                  <c:v>14156</c:v>
                </c:pt>
                <c:pt idx="14157">
                  <c:v>14157</c:v>
                </c:pt>
                <c:pt idx="14158">
                  <c:v>14158</c:v>
                </c:pt>
                <c:pt idx="14159">
                  <c:v>14159</c:v>
                </c:pt>
                <c:pt idx="14160">
                  <c:v>14160</c:v>
                </c:pt>
                <c:pt idx="14161">
                  <c:v>14161</c:v>
                </c:pt>
                <c:pt idx="14162">
                  <c:v>14162</c:v>
                </c:pt>
                <c:pt idx="14163">
                  <c:v>14163</c:v>
                </c:pt>
                <c:pt idx="14164">
                  <c:v>14164</c:v>
                </c:pt>
                <c:pt idx="14165">
                  <c:v>14165</c:v>
                </c:pt>
                <c:pt idx="14166">
                  <c:v>14166</c:v>
                </c:pt>
                <c:pt idx="14167">
                  <c:v>14167</c:v>
                </c:pt>
                <c:pt idx="14168">
                  <c:v>14168</c:v>
                </c:pt>
                <c:pt idx="14169">
                  <c:v>14169</c:v>
                </c:pt>
                <c:pt idx="14170">
                  <c:v>14170</c:v>
                </c:pt>
                <c:pt idx="14171">
                  <c:v>14171</c:v>
                </c:pt>
                <c:pt idx="14172">
                  <c:v>14172</c:v>
                </c:pt>
                <c:pt idx="14173">
                  <c:v>14173</c:v>
                </c:pt>
                <c:pt idx="14174">
                  <c:v>14174</c:v>
                </c:pt>
                <c:pt idx="14175">
                  <c:v>14175</c:v>
                </c:pt>
                <c:pt idx="14176">
                  <c:v>14176</c:v>
                </c:pt>
                <c:pt idx="14177">
                  <c:v>14177</c:v>
                </c:pt>
                <c:pt idx="14178">
                  <c:v>14178</c:v>
                </c:pt>
                <c:pt idx="14179">
                  <c:v>14179</c:v>
                </c:pt>
                <c:pt idx="14180">
                  <c:v>14180</c:v>
                </c:pt>
                <c:pt idx="14181">
                  <c:v>14181</c:v>
                </c:pt>
                <c:pt idx="14182">
                  <c:v>14182</c:v>
                </c:pt>
                <c:pt idx="14183">
                  <c:v>14183</c:v>
                </c:pt>
                <c:pt idx="14184">
                  <c:v>14184</c:v>
                </c:pt>
                <c:pt idx="14185">
                  <c:v>14185</c:v>
                </c:pt>
                <c:pt idx="14186">
                  <c:v>14186</c:v>
                </c:pt>
                <c:pt idx="14187">
                  <c:v>14187</c:v>
                </c:pt>
                <c:pt idx="14188">
                  <c:v>14188</c:v>
                </c:pt>
                <c:pt idx="14189">
                  <c:v>14189</c:v>
                </c:pt>
                <c:pt idx="14190">
                  <c:v>14190</c:v>
                </c:pt>
                <c:pt idx="14191">
                  <c:v>14191</c:v>
                </c:pt>
                <c:pt idx="14192">
                  <c:v>14192</c:v>
                </c:pt>
                <c:pt idx="14193">
                  <c:v>14193</c:v>
                </c:pt>
                <c:pt idx="14194">
                  <c:v>14194</c:v>
                </c:pt>
                <c:pt idx="14195">
                  <c:v>14195</c:v>
                </c:pt>
                <c:pt idx="14196">
                  <c:v>14196</c:v>
                </c:pt>
                <c:pt idx="14197">
                  <c:v>14197</c:v>
                </c:pt>
                <c:pt idx="14198">
                  <c:v>14198</c:v>
                </c:pt>
                <c:pt idx="14199">
                  <c:v>14199</c:v>
                </c:pt>
                <c:pt idx="14200">
                  <c:v>14200</c:v>
                </c:pt>
                <c:pt idx="14201">
                  <c:v>14201</c:v>
                </c:pt>
                <c:pt idx="14202">
                  <c:v>14202</c:v>
                </c:pt>
                <c:pt idx="14203">
                  <c:v>14203</c:v>
                </c:pt>
                <c:pt idx="14204">
                  <c:v>14204</c:v>
                </c:pt>
                <c:pt idx="14205">
                  <c:v>14205</c:v>
                </c:pt>
                <c:pt idx="14206">
                  <c:v>14206</c:v>
                </c:pt>
                <c:pt idx="14207">
                  <c:v>14207</c:v>
                </c:pt>
                <c:pt idx="14208">
                  <c:v>14208</c:v>
                </c:pt>
                <c:pt idx="14209">
                  <c:v>14209</c:v>
                </c:pt>
                <c:pt idx="14210">
                  <c:v>14210</c:v>
                </c:pt>
                <c:pt idx="14211">
                  <c:v>14211</c:v>
                </c:pt>
                <c:pt idx="14212">
                  <c:v>14212</c:v>
                </c:pt>
                <c:pt idx="14213">
                  <c:v>14213</c:v>
                </c:pt>
                <c:pt idx="14214">
                  <c:v>14214</c:v>
                </c:pt>
                <c:pt idx="14215">
                  <c:v>14215</c:v>
                </c:pt>
                <c:pt idx="14216">
                  <c:v>14216</c:v>
                </c:pt>
                <c:pt idx="14217">
                  <c:v>14217</c:v>
                </c:pt>
                <c:pt idx="14218">
                  <c:v>14218</c:v>
                </c:pt>
                <c:pt idx="14219">
                  <c:v>14219</c:v>
                </c:pt>
                <c:pt idx="14220">
                  <c:v>14220</c:v>
                </c:pt>
                <c:pt idx="14221">
                  <c:v>14221</c:v>
                </c:pt>
                <c:pt idx="14222">
                  <c:v>14222</c:v>
                </c:pt>
                <c:pt idx="14223">
                  <c:v>14223</c:v>
                </c:pt>
                <c:pt idx="14224">
                  <c:v>14224</c:v>
                </c:pt>
                <c:pt idx="14225">
                  <c:v>14225</c:v>
                </c:pt>
                <c:pt idx="14226">
                  <c:v>14226</c:v>
                </c:pt>
                <c:pt idx="14227">
                  <c:v>14227</c:v>
                </c:pt>
                <c:pt idx="14228">
                  <c:v>14228</c:v>
                </c:pt>
                <c:pt idx="14229">
                  <c:v>14229</c:v>
                </c:pt>
                <c:pt idx="14230">
                  <c:v>14230</c:v>
                </c:pt>
                <c:pt idx="14231">
                  <c:v>14231</c:v>
                </c:pt>
                <c:pt idx="14232">
                  <c:v>14232</c:v>
                </c:pt>
                <c:pt idx="14233">
                  <c:v>14233</c:v>
                </c:pt>
                <c:pt idx="14234">
                  <c:v>14234</c:v>
                </c:pt>
                <c:pt idx="14235">
                  <c:v>14235</c:v>
                </c:pt>
                <c:pt idx="14236">
                  <c:v>14236</c:v>
                </c:pt>
                <c:pt idx="14237">
                  <c:v>14237</c:v>
                </c:pt>
                <c:pt idx="14238">
                  <c:v>14238</c:v>
                </c:pt>
                <c:pt idx="14239">
                  <c:v>14239</c:v>
                </c:pt>
                <c:pt idx="14240">
                  <c:v>14240</c:v>
                </c:pt>
                <c:pt idx="14241">
                  <c:v>14241</c:v>
                </c:pt>
                <c:pt idx="14242">
                  <c:v>14242</c:v>
                </c:pt>
                <c:pt idx="14243">
                  <c:v>14243</c:v>
                </c:pt>
                <c:pt idx="14244">
                  <c:v>14244</c:v>
                </c:pt>
                <c:pt idx="14245">
                  <c:v>14245</c:v>
                </c:pt>
                <c:pt idx="14246">
                  <c:v>14246</c:v>
                </c:pt>
                <c:pt idx="14247">
                  <c:v>14247</c:v>
                </c:pt>
                <c:pt idx="14248">
                  <c:v>14248</c:v>
                </c:pt>
                <c:pt idx="14249">
                  <c:v>14249</c:v>
                </c:pt>
                <c:pt idx="14250">
                  <c:v>14250</c:v>
                </c:pt>
                <c:pt idx="14251">
                  <c:v>14251</c:v>
                </c:pt>
                <c:pt idx="14252">
                  <c:v>14252</c:v>
                </c:pt>
                <c:pt idx="14253">
                  <c:v>14253</c:v>
                </c:pt>
                <c:pt idx="14254">
                  <c:v>14254</c:v>
                </c:pt>
                <c:pt idx="14255">
                  <c:v>14255</c:v>
                </c:pt>
                <c:pt idx="14256">
                  <c:v>14256</c:v>
                </c:pt>
                <c:pt idx="14257">
                  <c:v>14257</c:v>
                </c:pt>
                <c:pt idx="14258">
                  <c:v>14258</c:v>
                </c:pt>
                <c:pt idx="14259">
                  <c:v>14259</c:v>
                </c:pt>
                <c:pt idx="14260">
                  <c:v>14260</c:v>
                </c:pt>
                <c:pt idx="14261">
                  <c:v>14261</c:v>
                </c:pt>
                <c:pt idx="14262">
                  <c:v>14262</c:v>
                </c:pt>
                <c:pt idx="14263">
                  <c:v>14263</c:v>
                </c:pt>
                <c:pt idx="14264">
                  <c:v>14264</c:v>
                </c:pt>
                <c:pt idx="14265">
                  <c:v>14265</c:v>
                </c:pt>
                <c:pt idx="14266">
                  <c:v>14266</c:v>
                </c:pt>
                <c:pt idx="14267">
                  <c:v>14267</c:v>
                </c:pt>
                <c:pt idx="14268">
                  <c:v>14268</c:v>
                </c:pt>
                <c:pt idx="14269">
                  <c:v>14269</c:v>
                </c:pt>
                <c:pt idx="14270">
                  <c:v>14270</c:v>
                </c:pt>
                <c:pt idx="14271">
                  <c:v>14271</c:v>
                </c:pt>
                <c:pt idx="14272">
                  <c:v>14272</c:v>
                </c:pt>
                <c:pt idx="14273">
                  <c:v>14273</c:v>
                </c:pt>
                <c:pt idx="14274">
                  <c:v>14274</c:v>
                </c:pt>
                <c:pt idx="14275">
                  <c:v>14275</c:v>
                </c:pt>
                <c:pt idx="14276">
                  <c:v>14276</c:v>
                </c:pt>
                <c:pt idx="14277">
                  <c:v>14277</c:v>
                </c:pt>
                <c:pt idx="14278">
                  <c:v>14278</c:v>
                </c:pt>
                <c:pt idx="14279">
                  <c:v>14279</c:v>
                </c:pt>
                <c:pt idx="14280">
                  <c:v>14280</c:v>
                </c:pt>
                <c:pt idx="14281">
                  <c:v>14281</c:v>
                </c:pt>
                <c:pt idx="14282">
                  <c:v>14282</c:v>
                </c:pt>
                <c:pt idx="14283">
                  <c:v>14283</c:v>
                </c:pt>
                <c:pt idx="14284">
                  <c:v>14284</c:v>
                </c:pt>
                <c:pt idx="14285">
                  <c:v>14285</c:v>
                </c:pt>
                <c:pt idx="14286">
                  <c:v>14286</c:v>
                </c:pt>
                <c:pt idx="14287">
                  <c:v>14287</c:v>
                </c:pt>
                <c:pt idx="14288">
                  <c:v>14288</c:v>
                </c:pt>
                <c:pt idx="14289">
                  <c:v>14289</c:v>
                </c:pt>
                <c:pt idx="14290">
                  <c:v>14290</c:v>
                </c:pt>
                <c:pt idx="14291">
                  <c:v>14291</c:v>
                </c:pt>
                <c:pt idx="14292">
                  <c:v>14292</c:v>
                </c:pt>
                <c:pt idx="14293">
                  <c:v>14293</c:v>
                </c:pt>
                <c:pt idx="14294">
                  <c:v>14294</c:v>
                </c:pt>
                <c:pt idx="14295">
                  <c:v>14295</c:v>
                </c:pt>
                <c:pt idx="14296">
                  <c:v>14296</c:v>
                </c:pt>
                <c:pt idx="14297">
                  <c:v>14297</c:v>
                </c:pt>
                <c:pt idx="14298">
                  <c:v>14298</c:v>
                </c:pt>
                <c:pt idx="14299">
                  <c:v>14299</c:v>
                </c:pt>
                <c:pt idx="14300">
                  <c:v>14300</c:v>
                </c:pt>
                <c:pt idx="14301">
                  <c:v>14301</c:v>
                </c:pt>
                <c:pt idx="14302">
                  <c:v>14302</c:v>
                </c:pt>
                <c:pt idx="14303">
                  <c:v>14303</c:v>
                </c:pt>
                <c:pt idx="14304">
                  <c:v>14304</c:v>
                </c:pt>
                <c:pt idx="14305">
                  <c:v>14305</c:v>
                </c:pt>
                <c:pt idx="14306">
                  <c:v>14306</c:v>
                </c:pt>
                <c:pt idx="14307">
                  <c:v>14307</c:v>
                </c:pt>
                <c:pt idx="14308">
                  <c:v>14308</c:v>
                </c:pt>
                <c:pt idx="14309">
                  <c:v>14309</c:v>
                </c:pt>
                <c:pt idx="14310">
                  <c:v>14310</c:v>
                </c:pt>
                <c:pt idx="14311">
                  <c:v>14311</c:v>
                </c:pt>
                <c:pt idx="14312">
                  <c:v>14312</c:v>
                </c:pt>
                <c:pt idx="14313">
                  <c:v>14313</c:v>
                </c:pt>
                <c:pt idx="14314">
                  <c:v>14314</c:v>
                </c:pt>
                <c:pt idx="14315">
                  <c:v>14315</c:v>
                </c:pt>
                <c:pt idx="14316">
                  <c:v>14316</c:v>
                </c:pt>
                <c:pt idx="14317">
                  <c:v>14317</c:v>
                </c:pt>
                <c:pt idx="14318">
                  <c:v>14318</c:v>
                </c:pt>
                <c:pt idx="14319">
                  <c:v>14319</c:v>
                </c:pt>
                <c:pt idx="14320">
                  <c:v>14320</c:v>
                </c:pt>
                <c:pt idx="14321">
                  <c:v>14321</c:v>
                </c:pt>
                <c:pt idx="14322">
                  <c:v>14322</c:v>
                </c:pt>
                <c:pt idx="14323">
                  <c:v>14323</c:v>
                </c:pt>
                <c:pt idx="14324">
                  <c:v>14324</c:v>
                </c:pt>
                <c:pt idx="14325">
                  <c:v>14325</c:v>
                </c:pt>
                <c:pt idx="14326">
                  <c:v>14326</c:v>
                </c:pt>
                <c:pt idx="14327">
                  <c:v>14327</c:v>
                </c:pt>
                <c:pt idx="14328">
                  <c:v>14328</c:v>
                </c:pt>
                <c:pt idx="14329">
                  <c:v>14329</c:v>
                </c:pt>
                <c:pt idx="14330">
                  <c:v>14330</c:v>
                </c:pt>
                <c:pt idx="14331">
                  <c:v>14331</c:v>
                </c:pt>
                <c:pt idx="14332">
                  <c:v>14332</c:v>
                </c:pt>
                <c:pt idx="14333">
                  <c:v>14333</c:v>
                </c:pt>
                <c:pt idx="14334">
                  <c:v>14334</c:v>
                </c:pt>
                <c:pt idx="14335">
                  <c:v>14335</c:v>
                </c:pt>
                <c:pt idx="14336">
                  <c:v>14336</c:v>
                </c:pt>
                <c:pt idx="14337">
                  <c:v>14337</c:v>
                </c:pt>
                <c:pt idx="14338">
                  <c:v>14338</c:v>
                </c:pt>
                <c:pt idx="14339">
                  <c:v>14339</c:v>
                </c:pt>
                <c:pt idx="14340">
                  <c:v>14340</c:v>
                </c:pt>
                <c:pt idx="14341">
                  <c:v>14341</c:v>
                </c:pt>
                <c:pt idx="14342">
                  <c:v>14342</c:v>
                </c:pt>
                <c:pt idx="14343">
                  <c:v>14343</c:v>
                </c:pt>
                <c:pt idx="14344">
                  <c:v>14344</c:v>
                </c:pt>
                <c:pt idx="14345">
                  <c:v>14345</c:v>
                </c:pt>
                <c:pt idx="14346">
                  <c:v>14346</c:v>
                </c:pt>
                <c:pt idx="14347">
                  <c:v>14347</c:v>
                </c:pt>
                <c:pt idx="14348">
                  <c:v>14348</c:v>
                </c:pt>
                <c:pt idx="14349">
                  <c:v>14349</c:v>
                </c:pt>
                <c:pt idx="14350">
                  <c:v>14350</c:v>
                </c:pt>
                <c:pt idx="14351">
                  <c:v>14351</c:v>
                </c:pt>
                <c:pt idx="14352">
                  <c:v>14352</c:v>
                </c:pt>
                <c:pt idx="14353">
                  <c:v>14353</c:v>
                </c:pt>
                <c:pt idx="14354">
                  <c:v>14354</c:v>
                </c:pt>
                <c:pt idx="14355">
                  <c:v>14355</c:v>
                </c:pt>
                <c:pt idx="14356">
                  <c:v>14356</c:v>
                </c:pt>
                <c:pt idx="14357">
                  <c:v>14357</c:v>
                </c:pt>
                <c:pt idx="14358">
                  <c:v>14358</c:v>
                </c:pt>
                <c:pt idx="14359">
                  <c:v>14359</c:v>
                </c:pt>
                <c:pt idx="14360">
                  <c:v>14360</c:v>
                </c:pt>
                <c:pt idx="14361">
                  <c:v>14361</c:v>
                </c:pt>
                <c:pt idx="14362">
                  <c:v>14362</c:v>
                </c:pt>
                <c:pt idx="14363">
                  <c:v>14363</c:v>
                </c:pt>
                <c:pt idx="14364">
                  <c:v>14364</c:v>
                </c:pt>
                <c:pt idx="14365">
                  <c:v>14365</c:v>
                </c:pt>
                <c:pt idx="14366">
                  <c:v>14366</c:v>
                </c:pt>
                <c:pt idx="14367">
                  <c:v>14367</c:v>
                </c:pt>
                <c:pt idx="14368">
                  <c:v>14368</c:v>
                </c:pt>
                <c:pt idx="14369">
                  <c:v>14369</c:v>
                </c:pt>
                <c:pt idx="14370">
                  <c:v>14370</c:v>
                </c:pt>
                <c:pt idx="14371">
                  <c:v>14371</c:v>
                </c:pt>
                <c:pt idx="14372">
                  <c:v>14372</c:v>
                </c:pt>
                <c:pt idx="14373">
                  <c:v>14373</c:v>
                </c:pt>
                <c:pt idx="14374">
                  <c:v>14374</c:v>
                </c:pt>
                <c:pt idx="14375">
                  <c:v>14375</c:v>
                </c:pt>
                <c:pt idx="14376">
                  <c:v>14376</c:v>
                </c:pt>
                <c:pt idx="14377">
                  <c:v>14377</c:v>
                </c:pt>
                <c:pt idx="14378">
                  <c:v>14378</c:v>
                </c:pt>
                <c:pt idx="14379">
                  <c:v>14379</c:v>
                </c:pt>
                <c:pt idx="14380">
                  <c:v>14380</c:v>
                </c:pt>
                <c:pt idx="14381">
                  <c:v>14381</c:v>
                </c:pt>
                <c:pt idx="14382">
                  <c:v>14382</c:v>
                </c:pt>
                <c:pt idx="14383">
                  <c:v>14383</c:v>
                </c:pt>
                <c:pt idx="14384">
                  <c:v>14384</c:v>
                </c:pt>
                <c:pt idx="14385">
                  <c:v>14385</c:v>
                </c:pt>
                <c:pt idx="14386">
                  <c:v>14386</c:v>
                </c:pt>
                <c:pt idx="14387">
                  <c:v>14387</c:v>
                </c:pt>
                <c:pt idx="14388">
                  <c:v>14388</c:v>
                </c:pt>
                <c:pt idx="14389">
                  <c:v>14389</c:v>
                </c:pt>
                <c:pt idx="14390">
                  <c:v>14390</c:v>
                </c:pt>
                <c:pt idx="14391">
                  <c:v>14391</c:v>
                </c:pt>
                <c:pt idx="14392">
                  <c:v>14392</c:v>
                </c:pt>
                <c:pt idx="14393">
                  <c:v>14393</c:v>
                </c:pt>
                <c:pt idx="14394">
                  <c:v>14394</c:v>
                </c:pt>
                <c:pt idx="14395">
                  <c:v>14395</c:v>
                </c:pt>
                <c:pt idx="14396">
                  <c:v>14396</c:v>
                </c:pt>
                <c:pt idx="14397">
                  <c:v>14397</c:v>
                </c:pt>
                <c:pt idx="14398">
                  <c:v>14398</c:v>
                </c:pt>
                <c:pt idx="14399">
                  <c:v>14399</c:v>
                </c:pt>
                <c:pt idx="14400">
                  <c:v>14400</c:v>
                </c:pt>
                <c:pt idx="14401">
                  <c:v>14401</c:v>
                </c:pt>
                <c:pt idx="14402">
                  <c:v>14402</c:v>
                </c:pt>
                <c:pt idx="14403">
                  <c:v>14403</c:v>
                </c:pt>
                <c:pt idx="14404">
                  <c:v>14404</c:v>
                </c:pt>
                <c:pt idx="14405">
                  <c:v>14405</c:v>
                </c:pt>
                <c:pt idx="14406">
                  <c:v>14406</c:v>
                </c:pt>
                <c:pt idx="14407">
                  <c:v>14407</c:v>
                </c:pt>
                <c:pt idx="14408">
                  <c:v>14408</c:v>
                </c:pt>
                <c:pt idx="14409">
                  <c:v>14409</c:v>
                </c:pt>
                <c:pt idx="14410">
                  <c:v>14410</c:v>
                </c:pt>
                <c:pt idx="14411">
                  <c:v>14411</c:v>
                </c:pt>
                <c:pt idx="14412">
                  <c:v>14412</c:v>
                </c:pt>
                <c:pt idx="14413">
                  <c:v>14413</c:v>
                </c:pt>
                <c:pt idx="14414">
                  <c:v>14414</c:v>
                </c:pt>
                <c:pt idx="14415">
                  <c:v>14415</c:v>
                </c:pt>
                <c:pt idx="14416">
                  <c:v>14416</c:v>
                </c:pt>
                <c:pt idx="14417">
                  <c:v>14417</c:v>
                </c:pt>
                <c:pt idx="14418">
                  <c:v>14418</c:v>
                </c:pt>
                <c:pt idx="14419">
                  <c:v>14419</c:v>
                </c:pt>
                <c:pt idx="14420">
                  <c:v>14420</c:v>
                </c:pt>
                <c:pt idx="14421">
                  <c:v>14421</c:v>
                </c:pt>
                <c:pt idx="14422">
                  <c:v>14422</c:v>
                </c:pt>
                <c:pt idx="14423">
                  <c:v>14423</c:v>
                </c:pt>
                <c:pt idx="14424">
                  <c:v>14424</c:v>
                </c:pt>
                <c:pt idx="14425">
                  <c:v>14425</c:v>
                </c:pt>
                <c:pt idx="14426">
                  <c:v>14426</c:v>
                </c:pt>
                <c:pt idx="14427">
                  <c:v>14427</c:v>
                </c:pt>
                <c:pt idx="14428">
                  <c:v>14428</c:v>
                </c:pt>
                <c:pt idx="14429">
                  <c:v>14429</c:v>
                </c:pt>
                <c:pt idx="14430">
                  <c:v>14430</c:v>
                </c:pt>
                <c:pt idx="14431">
                  <c:v>14431</c:v>
                </c:pt>
                <c:pt idx="14432">
                  <c:v>14432</c:v>
                </c:pt>
                <c:pt idx="14433">
                  <c:v>14433</c:v>
                </c:pt>
                <c:pt idx="14434">
                  <c:v>14434</c:v>
                </c:pt>
                <c:pt idx="14435">
                  <c:v>14435</c:v>
                </c:pt>
                <c:pt idx="14436">
                  <c:v>14436</c:v>
                </c:pt>
                <c:pt idx="14437">
                  <c:v>14437</c:v>
                </c:pt>
                <c:pt idx="14438">
                  <c:v>14438</c:v>
                </c:pt>
                <c:pt idx="14439">
                  <c:v>14439</c:v>
                </c:pt>
                <c:pt idx="14440">
                  <c:v>14440</c:v>
                </c:pt>
                <c:pt idx="14441">
                  <c:v>14441</c:v>
                </c:pt>
                <c:pt idx="14442">
                  <c:v>14442</c:v>
                </c:pt>
                <c:pt idx="14443">
                  <c:v>14443</c:v>
                </c:pt>
                <c:pt idx="14444">
                  <c:v>14444</c:v>
                </c:pt>
                <c:pt idx="14445">
                  <c:v>14445</c:v>
                </c:pt>
                <c:pt idx="14446">
                  <c:v>14446</c:v>
                </c:pt>
                <c:pt idx="14447">
                  <c:v>14447</c:v>
                </c:pt>
                <c:pt idx="14448">
                  <c:v>14448</c:v>
                </c:pt>
                <c:pt idx="14449">
                  <c:v>14449</c:v>
                </c:pt>
                <c:pt idx="14450">
                  <c:v>14450</c:v>
                </c:pt>
                <c:pt idx="14451">
                  <c:v>14451</c:v>
                </c:pt>
                <c:pt idx="14452">
                  <c:v>14452</c:v>
                </c:pt>
                <c:pt idx="14453">
                  <c:v>14453</c:v>
                </c:pt>
                <c:pt idx="14454">
                  <c:v>14454</c:v>
                </c:pt>
                <c:pt idx="14455">
                  <c:v>14455</c:v>
                </c:pt>
                <c:pt idx="14456">
                  <c:v>14456</c:v>
                </c:pt>
                <c:pt idx="14457">
                  <c:v>14457</c:v>
                </c:pt>
                <c:pt idx="14458">
                  <c:v>14458</c:v>
                </c:pt>
                <c:pt idx="14459">
                  <c:v>14459</c:v>
                </c:pt>
                <c:pt idx="14460">
                  <c:v>14460</c:v>
                </c:pt>
                <c:pt idx="14461">
                  <c:v>14461</c:v>
                </c:pt>
                <c:pt idx="14462">
                  <c:v>14462</c:v>
                </c:pt>
                <c:pt idx="14463">
                  <c:v>14463</c:v>
                </c:pt>
                <c:pt idx="14464">
                  <c:v>14464</c:v>
                </c:pt>
                <c:pt idx="14465">
                  <c:v>14465</c:v>
                </c:pt>
                <c:pt idx="14466">
                  <c:v>14466</c:v>
                </c:pt>
                <c:pt idx="14467">
                  <c:v>14467</c:v>
                </c:pt>
                <c:pt idx="14468">
                  <c:v>14468</c:v>
                </c:pt>
                <c:pt idx="14469">
                  <c:v>14469</c:v>
                </c:pt>
                <c:pt idx="14470">
                  <c:v>14470</c:v>
                </c:pt>
                <c:pt idx="14471">
                  <c:v>14471</c:v>
                </c:pt>
                <c:pt idx="14472">
                  <c:v>14472</c:v>
                </c:pt>
                <c:pt idx="14473">
                  <c:v>14473</c:v>
                </c:pt>
                <c:pt idx="14474">
                  <c:v>14474</c:v>
                </c:pt>
                <c:pt idx="14475">
                  <c:v>14475</c:v>
                </c:pt>
                <c:pt idx="14476">
                  <c:v>14476</c:v>
                </c:pt>
                <c:pt idx="14477">
                  <c:v>14477</c:v>
                </c:pt>
                <c:pt idx="14478">
                  <c:v>14478</c:v>
                </c:pt>
                <c:pt idx="14479">
                  <c:v>14479</c:v>
                </c:pt>
                <c:pt idx="14480">
                  <c:v>14480</c:v>
                </c:pt>
                <c:pt idx="14481">
                  <c:v>14481</c:v>
                </c:pt>
                <c:pt idx="14482">
                  <c:v>14482</c:v>
                </c:pt>
                <c:pt idx="14483">
                  <c:v>14483</c:v>
                </c:pt>
                <c:pt idx="14484">
                  <c:v>14484</c:v>
                </c:pt>
                <c:pt idx="14485">
                  <c:v>14485</c:v>
                </c:pt>
                <c:pt idx="14486">
                  <c:v>14486</c:v>
                </c:pt>
                <c:pt idx="14487">
                  <c:v>14487</c:v>
                </c:pt>
                <c:pt idx="14488">
                  <c:v>14488</c:v>
                </c:pt>
                <c:pt idx="14489">
                  <c:v>14489</c:v>
                </c:pt>
                <c:pt idx="14490">
                  <c:v>14490</c:v>
                </c:pt>
                <c:pt idx="14491">
                  <c:v>14491</c:v>
                </c:pt>
                <c:pt idx="14492">
                  <c:v>14492</c:v>
                </c:pt>
                <c:pt idx="14493">
                  <c:v>14493</c:v>
                </c:pt>
                <c:pt idx="14494">
                  <c:v>14494</c:v>
                </c:pt>
                <c:pt idx="14495">
                  <c:v>14495</c:v>
                </c:pt>
                <c:pt idx="14496">
                  <c:v>14496</c:v>
                </c:pt>
                <c:pt idx="14497">
                  <c:v>14497</c:v>
                </c:pt>
                <c:pt idx="14498">
                  <c:v>14498</c:v>
                </c:pt>
                <c:pt idx="14499">
                  <c:v>14499</c:v>
                </c:pt>
                <c:pt idx="14500">
                  <c:v>14500</c:v>
                </c:pt>
                <c:pt idx="14501">
                  <c:v>14501</c:v>
                </c:pt>
                <c:pt idx="14502">
                  <c:v>14502</c:v>
                </c:pt>
                <c:pt idx="14503">
                  <c:v>14503</c:v>
                </c:pt>
                <c:pt idx="14504">
                  <c:v>14504</c:v>
                </c:pt>
                <c:pt idx="14505">
                  <c:v>14505</c:v>
                </c:pt>
                <c:pt idx="14506">
                  <c:v>14506</c:v>
                </c:pt>
                <c:pt idx="14507">
                  <c:v>14507</c:v>
                </c:pt>
                <c:pt idx="14508">
                  <c:v>14508</c:v>
                </c:pt>
                <c:pt idx="14509">
                  <c:v>14509</c:v>
                </c:pt>
                <c:pt idx="14510">
                  <c:v>14510</c:v>
                </c:pt>
                <c:pt idx="14511">
                  <c:v>14511</c:v>
                </c:pt>
                <c:pt idx="14512">
                  <c:v>14512</c:v>
                </c:pt>
                <c:pt idx="14513">
                  <c:v>14513</c:v>
                </c:pt>
                <c:pt idx="14514">
                  <c:v>14514</c:v>
                </c:pt>
                <c:pt idx="14515">
                  <c:v>14515</c:v>
                </c:pt>
                <c:pt idx="14516">
                  <c:v>14516</c:v>
                </c:pt>
                <c:pt idx="14517">
                  <c:v>14517</c:v>
                </c:pt>
                <c:pt idx="14518">
                  <c:v>14518</c:v>
                </c:pt>
                <c:pt idx="14519">
                  <c:v>14519</c:v>
                </c:pt>
                <c:pt idx="14520">
                  <c:v>14520</c:v>
                </c:pt>
                <c:pt idx="14521">
                  <c:v>14521</c:v>
                </c:pt>
                <c:pt idx="14522">
                  <c:v>14522</c:v>
                </c:pt>
                <c:pt idx="14523">
                  <c:v>14523</c:v>
                </c:pt>
                <c:pt idx="14524">
                  <c:v>14524</c:v>
                </c:pt>
                <c:pt idx="14525">
                  <c:v>14525</c:v>
                </c:pt>
                <c:pt idx="14526">
                  <c:v>14526</c:v>
                </c:pt>
                <c:pt idx="14527">
                  <c:v>14527</c:v>
                </c:pt>
                <c:pt idx="14528">
                  <c:v>14528</c:v>
                </c:pt>
                <c:pt idx="14529">
                  <c:v>14529</c:v>
                </c:pt>
                <c:pt idx="14530">
                  <c:v>14530</c:v>
                </c:pt>
                <c:pt idx="14531">
                  <c:v>14531</c:v>
                </c:pt>
                <c:pt idx="14532">
                  <c:v>14532</c:v>
                </c:pt>
                <c:pt idx="14533">
                  <c:v>14533</c:v>
                </c:pt>
                <c:pt idx="14534">
                  <c:v>14534</c:v>
                </c:pt>
                <c:pt idx="14535">
                  <c:v>14535</c:v>
                </c:pt>
                <c:pt idx="14536">
                  <c:v>14536</c:v>
                </c:pt>
                <c:pt idx="14537">
                  <c:v>14537</c:v>
                </c:pt>
                <c:pt idx="14538">
                  <c:v>14538</c:v>
                </c:pt>
                <c:pt idx="14539">
                  <c:v>14539</c:v>
                </c:pt>
                <c:pt idx="14540">
                  <c:v>14540</c:v>
                </c:pt>
                <c:pt idx="14541">
                  <c:v>14541</c:v>
                </c:pt>
                <c:pt idx="14542">
                  <c:v>14542</c:v>
                </c:pt>
                <c:pt idx="14543">
                  <c:v>14543</c:v>
                </c:pt>
                <c:pt idx="14544">
                  <c:v>14544</c:v>
                </c:pt>
                <c:pt idx="14545">
                  <c:v>14545</c:v>
                </c:pt>
                <c:pt idx="14546">
                  <c:v>14546</c:v>
                </c:pt>
                <c:pt idx="14547">
                  <c:v>14547</c:v>
                </c:pt>
                <c:pt idx="14548">
                  <c:v>14548</c:v>
                </c:pt>
                <c:pt idx="14549">
                  <c:v>14549</c:v>
                </c:pt>
                <c:pt idx="14550">
                  <c:v>14550</c:v>
                </c:pt>
                <c:pt idx="14551">
                  <c:v>14551</c:v>
                </c:pt>
                <c:pt idx="14552">
                  <c:v>14552</c:v>
                </c:pt>
                <c:pt idx="14553">
                  <c:v>14553</c:v>
                </c:pt>
                <c:pt idx="14554">
                  <c:v>14554</c:v>
                </c:pt>
                <c:pt idx="14555">
                  <c:v>14555</c:v>
                </c:pt>
                <c:pt idx="14556">
                  <c:v>14556</c:v>
                </c:pt>
                <c:pt idx="14557">
                  <c:v>14557</c:v>
                </c:pt>
                <c:pt idx="14558">
                  <c:v>14558</c:v>
                </c:pt>
                <c:pt idx="14559">
                  <c:v>14559</c:v>
                </c:pt>
                <c:pt idx="14560">
                  <c:v>14560</c:v>
                </c:pt>
                <c:pt idx="14561">
                  <c:v>14561</c:v>
                </c:pt>
                <c:pt idx="14562">
                  <c:v>14562</c:v>
                </c:pt>
                <c:pt idx="14563">
                  <c:v>14563</c:v>
                </c:pt>
                <c:pt idx="14564">
                  <c:v>14564</c:v>
                </c:pt>
                <c:pt idx="14565">
                  <c:v>14565</c:v>
                </c:pt>
                <c:pt idx="14566">
                  <c:v>14566</c:v>
                </c:pt>
                <c:pt idx="14567">
                  <c:v>14567</c:v>
                </c:pt>
                <c:pt idx="14568">
                  <c:v>14568</c:v>
                </c:pt>
                <c:pt idx="14569">
                  <c:v>14569</c:v>
                </c:pt>
                <c:pt idx="14570">
                  <c:v>14570</c:v>
                </c:pt>
                <c:pt idx="14571">
                  <c:v>14571</c:v>
                </c:pt>
                <c:pt idx="14572">
                  <c:v>14572</c:v>
                </c:pt>
                <c:pt idx="14573">
                  <c:v>14573</c:v>
                </c:pt>
                <c:pt idx="14574">
                  <c:v>14574</c:v>
                </c:pt>
                <c:pt idx="14575">
                  <c:v>14575</c:v>
                </c:pt>
                <c:pt idx="14576">
                  <c:v>14576</c:v>
                </c:pt>
                <c:pt idx="14577">
                  <c:v>14577</c:v>
                </c:pt>
                <c:pt idx="14578">
                  <c:v>14578</c:v>
                </c:pt>
                <c:pt idx="14579">
                  <c:v>14579</c:v>
                </c:pt>
                <c:pt idx="14580">
                  <c:v>14580</c:v>
                </c:pt>
                <c:pt idx="14581">
                  <c:v>14581</c:v>
                </c:pt>
                <c:pt idx="14582">
                  <c:v>14582</c:v>
                </c:pt>
                <c:pt idx="14583">
                  <c:v>14583</c:v>
                </c:pt>
                <c:pt idx="14584">
                  <c:v>14584</c:v>
                </c:pt>
                <c:pt idx="14585">
                  <c:v>14585</c:v>
                </c:pt>
                <c:pt idx="14586">
                  <c:v>14586</c:v>
                </c:pt>
                <c:pt idx="14587">
                  <c:v>14587</c:v>
                </c:pt>
                <c:pt idx="14588">
                  <c:v>14588</c:v>
                </c:pt>
                <c:pt idx="14589">
                  <c:v>14589</c:v>
                </c:pt>
                <c:pt idx="14590">
                  <c:v>14590</c:v>
                </c:pt>
                <c:pt idx="14591">
                  <c:v>14591</c:v>
                </c:pt>
                <c:pt idx="14592">
                  <c:v>14592</c:v>
                </c:pt>
                <c:pt idx="14593">
                  <c:v>14593</c:v>
                </c:pt>
                <c:pt idx="14594">
                  <c:v>14594</c:v>
                </c:pt>
                <c:pt idx="14595">
                  <c:v>14595</c:v>
                </c:pt>
                <c:pt idx="14596">
                  <c:v>14596</c:v>
                </c:pt>
                <c:pt idx="14597">
                  <c:v>14597</c:v>
                </c:pt>
                <c:pt idx="14598">
                  <c:v>14598</c:v>
                </c:pt>
                <c:pt idx="14599">
                  <c:v>14599</c:v>
                </c:pt>
                <c:pt idx="14600">
                  <c:v>14600</c:v>
                </c:pt>
                <c:pt idx="14601">
                  <c:v>14601</c:v>
                </c:pt>
                <c:pt idx="14602">
                  <c:v>14602</c:v>
                </c:pt>
                <c:pt idx="14603">
                  <c:v>14603</c:v>
                </c:pt>
                <c:pt idx="14604">
                  <c:v>14604</c:v>
                </c:pt>
                <c:pt idx="14605">
                  <c:v>14605</c:v>
                </c:pt>
                <c:pt idx="14606">
                  <c:v>14606</c:v>
                </c:pt>
                <c:pt idx="14607">
                  <c:v>14607</c:v>
                </c:pt>
                <c:pt idx="14608">
                  <c:v>14608</c:v>
                </c:pt>
                <c:pt idx="14609">
                  <c:v>14609</c:v>
                </c:pt>
                <c:pt idx="14610">
                  <c:v>14610</c:v>
                </c:pt>
                <c:pt idx="14611">
                  <c:v>14611</c:v>
                </c:pt>
                <c:pt idx="14612">
                  <c:v>14612</c:v>
                </c:pt>
                <c:pt idx="14613">
                  <c:v>14613</c:v>
                </c:pt>
                <c:pt idx="14614">
                  <c:v>14614</c:v>
                </c:pt>
                <c:pt idx="14615">
                  <c:v>14615</c:v>
                </c:pt>
                <c:pt idx="14616">
                  <c:v>14616</c:v>
                </c:pt>
                <c:pt idx="14617">
                  <c:v>14617</c:v>
                </c:pt>
                <c:pt idx="14618">
                  <c:v>14618</c:v>
                </c:pt>
                <c:pt idx="14619">
                  <c:v>14619</c:v>
                </c:pt>
                <c:pt idx="14620">
                  <c:v>14620</c:v>
                </c:pt>
                <c:pt idx="14621">
                  <c:v>14621</c:v>
                </c:pt>
                <c:pt idx="14622">
                  <c:v>14622</c:v>
                </c:pt>
                <c:pt idx="14623">
                  <c:v>14623</c:v>
                </c:pt>
                <c:pt idx="14624">
                  <c:v>14624</c:v>
                </c:pt>
                <c:pt idx="14625">
                  <c:v>14625</c:v>
                </c:pt>
                <c:pt idx="14626">
                  <c:v>14626</c:v>
                </c:pt>
                <c:pt idx="14627">
                  <c:v>14627</c:v>
                </c:pt>
                <c:pt idx="14628">
                  <c:v>14628</c:v>
                </c:pt>
                <c:pt idx="14629">
                  <c:v>14629</c:v>
                </c:pt>
                <c:pt idx="14630">
                  <c:v>14630</c:v>
                </c:pt>
                <c:pt idx="14631">
                  <c:v>14631</c:v>
                </c:pt>
                <c:pt idx="14632">
                  <c:v>14632</c:v>
                </c:pt>
                <c:pt idx="14633">
                  <c:v>14633</c:v>
                </c:pt>
                <c:pt idx="14634">
                  <c:v>14634</c:v>
                </c:pt>
                <c:pt idx="14635">
                  <c:v>14635</c:v>
                </c:pt>
                <c:pt idx="14636">
                  <c:v>14636</c:v>
                </c:pt>
                <c:pt idx="14637">
                  <c:v>14637</c:v>
                </c:pt>
                <c:pt idx="14638">
                  <c:v>14638</c:v>
                </c:pt>
                <c:pt idx="14639">
                  <c:v>14639</c:v>
                </c:pt>
                <c:pt idx="14640">
                  <c:v>14640</c:v>
                </c:pt>
                <c:pt idx="14641">
                  <c:v>14641</c:v>
                </c:pt>
                <c:pt idx="14642">
                  <c:v>14642</c:v>
                </c:pt>
                <c:pt idx="14643">
                  <c:v>14643</c:v>
                </c:pt>
                <c:pt idx="14644">
                  <c:v>14644</c:v>
                </c:pt>
                <c:pt idx="14645">
                  <c:v>14645</c:v>
                </c:pt>
                <c:pt idx="14646">
                  <c:v>14646</c:v>
                </c:pt>
                <c:pt idx="14647">
                  <c:v>14647</c:v>
                </c:pt>
                <c:pt idx="14648">
                  <c:v>14648</c:v>
                </c:pt>
                <c:pt idx="14649">
                  <c:v>14649</c:v>
                </c:pt>
                <c:pt idx="14650">
                  <c:v>14650</c:v>
                </c:pt>
                <c:pt idx="14651">
                  <c:v>14651</c:v>
                </c:pt>
                <c:pt idx="14652">
                  <c:v>14652</c:v>
                </c:pt>
                <c:pt idx="14653">
                  <c:v>14653</c:v>
                </c:pt>
                <c:pt idx="14654">
                  <c:v>14654</c:v>
                </c:pt>
                <c:pt idx="14655">
                  <c:v>14655</c:v>
                </c:pt>
                <c:pt idx="14656">
                  <c:v>14656</c:v>
                </c:pt>
                <c:pt idx="14657">
                  <c:v>14657</c:v>
                </c:pt>
                <c:pt idx="14658">
                  <c:v>14658</c:v>
                </c:pt>
                <c:pt idx="14659">
                  <c:v>14659</c:v>
                </c:pt>
                <c:pt idx="14660">
                  <c:v>14660</c:v>
                </c:pt>
                <c:pt idx="14661">
                  <c:v>14661</c:v>
                </c:pt>
                <c:pt idx="14662">
                  <c:v>14662</c:v>
                </c:pt>
                <c:pt idx="14663">
                  <c:v>14663</c:v>
                </c:pt>
                <c:pt idx="14664">
                  <c:v>14664</c:v>
                </c:pt>
                <c:pt idx="14665">
                  <c:v>14665</c:v>
                </c:pt>
                <c:pt idx="14666">
                  <c:v>14666</c:v>
                </c:pt>
                <c:pt idx="14667">
                  <c:v>14667</c:v>
                </c:pt>
                <c:pt idx="14668">
                  <c:v>14668</c:v>
                </c:pt>
                <c:pt idx="14669">
                  <c:v>14669</c:v>
                </c:pt>
                <c:pt idx="14670">
                  <c:v>14670</c:v>
                </c:pt>
                <c:pt idx="14671">
                  <c:v>14671</c:v>
                </c:pt>
                <c:pt idx="14672">
                  <c:v>14672</c:v>
                </c:pt>
                <c:pt idx="14673">
                  <c:v>14673</c:v>
                </c:pt>
                <c:pt idx="14674">
                  <c:v>14674</c:v>
                </c:pt>
                <c:pt idx="14675">
                  <c:v>14675</c:v>
                </c:pt>
                <c:pt idx="14676">
                  <c:v>14676</c:v>
                </c:pt>
                <c:pt idx="14677">
                  <c:v>14677</c:v>
                </c:pt>
                <c:pt idx="14678">
                  <c:v>14678</c:v>
                </c:pt>
                <c:pt idx="14679">
                  <c:v>14679</c:v>
                </c:pt>
                <c:pt idx="14680">
                  <c:v>14680</c:v>
                </c:pt>
                <c:pt idx="14681">
                  <c:v>14681</c:v>
                </c:pt>
                <c:pt idx="14682">
                  <c:v>14682</c:v>
                </c:pt>
                <c:pt idx="14683">
                  <c:v>14683</c:v>
                </c:pt>
                <c:pt idx="14684">
                  <c:v>14684</c:v>
                </c:pt>
                <c:pt idx="14685">
                  <c:v>14685</c:v>
                </c:pt>
                <c:pt idx="14686">
                  <c:v>14686</c:v>
                </c:pt>
                <c:pt idx="14687">
                  <c:v>14687</c:v>
                </c:pt>
                <c:pt idx="14688">
                  <c:v>14688</c:v>
                </c:pt>
                <c:pt idx="14689">
                  <c:v>14689</c:v>
                </c:pt>
                <c:pt idx="14690">
                  <c:v>14690</c:v>
                </c:pt>
                <c:pt idx="14691">
                  <c:v>14691</c:v>
                </c:pt>
                <c:pt idx="14692">
                  <c:v>14692</c:v>
                </c:pt>
                <c:pt idx="14693">
                  <c:v>14693</c:v>
                </c:pt>
                <c:pt idx="14694">
                  <c:v>14694</c:v>
                </c:pt>
                <c:pt idx="14695">
                  <c:v>14695</c:v>
                </c:pt>
                <c:pt idx="14696">
                  <c:v>14696</c:v>
                </c:pt>
                <c:pt idx="14697">
                  <c:v>14697</c:v>
                </c:pt>
                <c:pt idx="14698">
                  <c:v>14698</c:v>
                </c:pt>
                <c:pt idx="14699">
                  <c:v>14699</c:v>
                </c:pt>
                <c:pt idx="14700">
                  <c:v>14700</c:v>
                </c:pt>
                <c:pt idx="14701">
                  <c:v>14701</c:v>
                </c:pt>
                <c:pt idx="14702">
                  <c:v>14702</c:v>
                </c:pt>
                <c:pt idx="14703">
                  <c:v>14703</c:v>
                </c:pt>
                <c:pt idx="14704">
                  <c:v>14704</c:v>
                </c:pt>
                <c:pt idx="14705">
                  <c:v>14705</c:v>
                </c:pt>
                <c:pt idx="14706">
                  <c:v>14706</c:v>
                </c:pt>
                <c:pt idx="14707">
                  <c:v>14707</c:v>
                </c:pt>
                <c:pt idx="14708">
                  <c:v>14708</c:v>
                </c:pt>
                <c:pt idx="14709">
                  <c:v>14709</c:v>
                </c:pt>
                <c:pt idx="14710">
                  <c:v>14710</c:v>
                </c:pt>
                <c:pt idx="14711">
                  <c:v>14711</c:v>
                </c:pt>
                <c:pt idx="14712">
                  <c:v>14712</c:v>
                </c:pt>
                <c:pt idx="14713">
                  <c:v>14713</c:v>
                </c:pt>
                <c:pt idx="14714">
                  <c:v>14714</c:v>
                </c:pt>
                <c:pt idx="14715">
                  <c:v>14715</c:v>
                </c:pt>
                <c:pt idx="14716">
                  <c:v>14716</c:v>
                </c:pt>
                <c:pt idx="14717">
                  <c:v>14717</c:v>
                </c:pt>
                <c:pt idx="14718">
                  <c:v>14718</c:v>
                </c:pt>
                <c:pt idx="14719">
                  <c:v>14719</c:v>
                </c:pt>
                <c:pt idx="14720">
                  <c:v>14720</c:v>
                </c:pt>
                <c:pt idx="14721">
                  <c:v>14721</c:v>
                </c:pt>
                <c:pt idx="14722">
                  <c:v>14722</c:v>
                </c:pt>
                <c:pt idx="14723">
                  <c:v>14723</c:v>
                </c:pt>
                <c:pt idx="14724">
                  <c:v>14724</c:v>
                </c:pt>
                <c:pt idx="14725">
                  <c:v>14725</c:v>
                </c:pt>
                <c:pt idx="14726">
                  <c:v>14726</c:v>
                </c:pt>
                <c:pt idx="14727">
                  <c:v>14727</c:v>
                </c:pt>
                <c:pt idx="14728">
                  <c:v>14728</c:v>
                </c:pt>
                <c:pt idx="14729">
                  <c:v>14729</c:v>
                </c:pt>
                <c:pt idx="14730">
                  <c:v>14730</c:v>
                </c:pt>
                <c:pt idx="14731">
                  <c:v>14731</c:v>
                </c:pt>
                <c:pt idx="14732">
                  <c:v>14732</c:v>
                </c:pt>
                <c:pt idx="14733">
                  <c:v>14733</c:v>
                </c:pt>
                <c:pt idx="14734">
                  <c:v>14734</c:v>
                </c:pt>
                <c:pt idx="14735">
                  <c:v>14735</c:v>
                </c:pt>
                <c:pt idx="14736">
                  <c:v>14736</c:v>
                </c:pt>
                <c:pt idx="14737">
                  <c:v>14737</c:v>
                </c:pt>
                <c:pt idx="14738">
                  <c:v>14738</c:v>
                </c:pt>
                <c:pt idx="14739">
                  <c:v>14739</c:v>
                </c:pt>
                <c:pt idx="14740">
                  <c:v>14740</c:v>
                </c:pt>
                <c:pt idx="14741">
                  <c:v>14741</c:v>
                </c:pt>
                <c:pt idx="14742">
                  <c:v>14742</c:v>
                </c:pt>
                <c:pt idx="14743">
                  <c:v>14743</c:v>
                </c:pt>
                <c:pt idx="14744">
                  <c:v>14744</c:v>
                </c:pt>
                <c:pt idx="14745">
                  <c:v>14745</c:v>
                </c:pt>
                <c:pt idx="14746">
                  <c:v>14746</c:v>
                </c:pt>
                <c:pt idx="14747">
                  <c:v>14747</c:v>
                </c:pt>
                <c:pt idx="14748">
                  <c:v>14748</c:v>
                </c:pt>
                <c:pt idx="14749">
                  <c:v>14749</c:v>
                </c:pt>
                <c:pt idx="14750">
                  <c:v>14750</c:v>
                </c:pt>
                <c:pt idx="14751">
                  <c:v>14751</c:v>
                </c:pt>
                <c:pt idx="14752">
                  <c:v>14752</c:v>
                </c:pt>
                <c:pt idx="14753">
                  <c:v>14753</c:v>
                </c:pt>
                <c:pt idx="14754">
                  <c:v>14754</c:v>
                </c:pt>
                <c:pt idx="14755">
                  <c:v>14755</c:v>
                </c:pt>
                <c:pt idx="14756">
                  <c:v>14756</c:v>
                </c:pt>
                <c:pt idx="14757">
                  <c:v>14757</c:v>
                </c:pt>
                <c:pt idx="14758">
                  <c:v>14758</c:v>
                </c:pt>
                <c:pt idx="14759">
                  <c:v>14759</c:v>
                </c:pt>
                <c:pt idx="14760">
                  <c:v>14760</c:v>
                </c:pt>
                <c:pt idx="14761">
                  <c:v>14761</c:v>
                </c:pt>
                <c:pt idx="14762">
                  <c:v>14762</c:v>
                </c:pt>
                <c:pt idx="14763">
                  <c:v>14763</c:v>
                </c:pt>
                <c:pt idx="14764">
                  <c:v>14764</c:v>
                </c:pt>
                <c:pt idx="14765">
                  <c:v>14765</c:v>
                </c:pt>
                <c:pt idx="14766">
                  <c:v>14766</c:v>
                </c:pt>
                <c:pt idx="14767">
                  <c:v>14767</c:v>
                </c:pt>
                <c:pt idx="14768">
                  <c:v>14768</c:v>
                </c:pt>
                <c:pt idx="14769">
                  <c:v>14769</c:v>
                </c:pt>
                <c:pt idx="14770">
                  <c:v>14770</c:v>
                </c:pt>
                <c:pt idx="14771">
                  <c:v>14771</c:v>
                </c:pt>
                <c:pt idx="14772">
                  <c:v>14772</c:v>
                </c:pt>
                <c:pt idx="14773">
                  <c:v>14773</c:v>
                </c:pt>
                <c:pt idx="14774">
                  <c:v>14774</c:v>
                </c:pt>
                <c:pt idx="14775">
                  <c:v>14775</c:v>
                </c:pt>
                <c:pt idx="14776">
                  <c:v>14776</c:v>
                </c:pt>
                <c:pt idx="14777">
                  <c:v>14777</c:v>
                </c:pt>
                <c:pt idx="14778">
                  <c:v>14778</c:v>
                </c:pt>
                <c:pt idx="14779">
                  <c:v>14779</c:v>
                </c:pt>
                <c:pt idx="14780">
                  <c:v>14780</c:v>
                </c:pt>
                <c:pt idx="14781">
                  <c:v>14781</c:v>
                </c:pt>
                <c:pt idx="14782">
                  <c:v>14782</c:v>
                </c:pt>
                <c:pt idx="14783">
                  <c:v>14783</c:v>
                </c:pt>
                <c:pt idx="14784">
                  <c:v>14784</c:v>
                </c:pt>
                <c:pt idx="14785">
                  <c:v>14785</c:v>
                </c:pt>
                <c:pt idx="14786">
                  <c:v>14786</c:v>
                </c:pt>
                <c:pt idx="14787">
                  <c:v>14787</c:v>
                </c:pt>
                <c:pt idx="14788">
                  <c:v>14788</c:v>
                </c:pt>
                <c:pt idx="14789">
                  <c:v>14789</c:v>
                </c:pt>
                <c:pt idx="14790">
                  <c:v>14790</c:v>
                </c:pt>
                <c:pt idx="14791">
                  <c:v>14791</c:v>
                </c:pt>
                <c:pt idx="14792">
                  <c:v>14792</c:v>
                </c:pt>
                <c:pt idx="14793">
                  <c:v>14793</c:v>
                </c:pt>
                <c:pt idx="14794">
                  <c:v>14794</c:v>
                </c:pt>
                <c:pt idx="14795">
                  <c:v>14795</c:v>
                </c:pt>
                <c:pt idx="14796">
                  <c:v>14796</c:v>
                </c:pt>
                <c:pt idx="14797">
                  <c:v>14797</c:v>
                </c:pt>
                <c:pt idx="14798">
                  <c:v>14798</c:v>
                </c:pt>
                <c:pt idx="14799">
                  <c:v>14799</c:v>
                </c:pt>
                <c:pt idx="14800">
                  <c:v>14800</c:v>
                </c:pt>
                <c:pt idx="14801">
                  <c:v>14801</c:v>
                </c:pt>
                <c:pt idx="14802">
                  <c:v>14802</c:v>
                </c:pt>
                <c:pt idx="14803">
                  <c:v>14803</c:v>
                </c:pt>
                <c:pt idx="14804">
                  <c:v>14804</c:v>
                </c:pt>
                <c:pt idx="14805">
                  <c:v>14805</c:v>
                </c:pt>
                <c:pt idx="14806">
                  <c:v>14806</c:v>
                </c:pt>
                <c:pt idx="14807">
                  <c:v>14807</c:v>
                </c:pt>
                <c:pt idx="14808">
                  <c:v>14808</c:v>
                </c:pt>
                <c:pt idx="14809">
                  <c:v>14809</c:v>
                </c:pt>
                <c:pt idx="14810">
                  <c:v>14810</c:v>
                </c:pt>
                <c:pt idx="14811">
                  <c:v>14811</c:v>
                </c:pt>
                <c:pt idx="14812">
                  <c:v>14812</c:v>
                </c:pt>
                <c:pt idx="14813">
                  <c:v>14813</c:v>
                </c:pt>
                <c:pt idx="14814">
                  <c:v>14814</c:v>
                </c:pt>
                <c:pt idx="14815">
                  <c:v>14815</c:v>
                </c:pt>
                <c:pt idx="14816">
                  <c:v>14816</c:v>
                </c:pt>
                <c:pt idx="14817">
                  <c:v>14817</c:v>
                </c:pt>
                <c:pt idx="14818">
                  <c:v>14818</c:v>
                </c:pt>
                <c:pt idx="14819">
                  <c:v>14819</c:v>
                </c:pt>
                <c:pt idx="14820">
                  <c:v>14820</c:v>
                </c:pt>
                <c:pt idx="14821">
                  <c:v>14821</c:v>
                </c:pt>
                <c:pt idx="14822">
                  <c:v>14822</c:v>
                </c:pt>
                <c:pt idx="14823">
                  <c:v>14823</c:v>
                </c:pt>
                <c:pt idx="14824">
                  <c:v>14824</c:v>
                </c:pt>
                <c:pt idx="14825">
                  <c:v>14825</c:v>
                </c:pt>
                <c:pt idx="14826">
                  <c:v>14826</c:v>
                </c:pt>
                <c:pt idx="14827">
                  <c:v>14827</c:v>
                </c:pt>
                <c:pt idx="14828">
                  <c:v>14828</c:v>
                </c:pt>
                <c:pt idx="14829">
                  <c:v>14829</c:v>
                </c:pt>
                <c:pt idx="14830">
                  <c:v>14830</c:v>
                </c:pt>
                <c:pt idx="14831">
                  <c:v>14831</c:v>
                </c:pt>
                <c:pt idx="14832">
                  <c:v>14832</c:v>
                </c:pt>
                <c:pt idx="14833">
                  <c:v>14833</c:v>
                </c:pt>
                <c:pt idx="14834">
                  <c:v>14834</c:v>
                </c:pt>
                <c:pt idx="14835">
                  <c:v>14835</c:v>
                </c:pt>
                <c:pt idx="14836">
                  <c:v>14836</c:v>
                </c:pt>
                <c:pt idx="14837">
                  <c:v>14837</c:v>
                </c:pt>
                <c:pt idx="14838">
                  <c:v>14838</c:v>
                </c:pt>
                <c:pt idx="14839">
                  <c:v>14839</c:v>
                </c:pt>
                <c:pt idx="14840">
                  <c:v>14840</c:v>
                </c:pt>
                <c:pt idx="14841">
                  <c:v>14841</c:v>
                </c:pt>
                <c:pt idx="14842">
                  <c:v>14842</c:v>
                </c:pt>
                <c:pt idx="14843">
                  <c:v>14843</c:v>
                </c:pt>
                <c:pt idx="14844">
                  <c:v>14844</c:v>
                </c:pt>
                <c:pt idx="14845">
                  <c:v>14845</c:v>
                </c:pt>
                <c:pt idx="14846">
                  <c:v>14846</c:v>
                </c:pt>
                <c:pt idx="14847">
                  <c:v>14847</c:v>
                </c:pt>
                <c:pt idx="14848">
                  <c:v>14848</c:v>
                </c:pt>
                <c:pt idx="14849">
                  <c:v>14849</c:v>
                </c:pt>
                <c:pt idx="14850">
                  <c:v>14850</c:v>
                </c:pt>
                <c:pt idx="14851">
                  <c:v>14851</c:v>
                </c:pt>
                <c:pt idx="14852">
                  <c:v>14852</c:v>
                </c:pt>
                <c:pt idx="14853">
                  <c:v>14853</c:v>
                </c:pt>
                <c:pt idx="14854">
                  <c:v>14854</c:v>
                </c:pt>
                <c:pt idx="14855">
                  <c:v>14855</c:v>
                </c:pt>
                <c:pt idx="14856">
                  <c:v>14856</c:v>
                </c:pt>
                <c:pt idx="14857">
                  <c:v>14857</c:v>
                </c:pt>
                <c:pt idx="14858">
                  <c:v>14858</c:v>
                </c:pt>
                <c:pt idx="14859">
                  <c:v>14859</c:v>
                </c:pt>
                <c:pt idx="14860">
                  <c:v>14860</c:v>
                </c:pt>
                <c:pt idx="14861">
                  <c:v>14861</c:v>
                </c:pt>
                <c:pt idx="14862">
                  <c:v>14862</c:v>
                </c:pt>
                <c:pt idx="14863">
                  <c:v>14863</c:v>
                </c:pt>
                <c:pt idx="14864">
                  <c:v>14864</c:v>
                </c:pt>
                <c:pt idx="14865">
                  <c:v>14865</c:v>
                </c:pt>
                <c:pt idx="14866">
                  <c:v>14866</c:v>
                </c:pt>
                <c:pt idx="14867">
                  <c:v>14867</c:v>
                </c:pt>
                <c:pt idx="14868">
                  <c:v>14868</c:v>
                </c:pt>
                <c:pt idx="14869">
                  <c:v>14869</c:v>
                </c:pt>
                <c:pt idx="14870">
                  <c:v>14870</c:v>
                </c:pt>
                <c:pt idx="14871">
                  <c:v>14871</c:v>
                </c:pt>
                <c:pt idx="14872">
                  <c:v>14872</c:v>
                </c:pt>
                <c:pt idx="14873">
                  <c:v>14873</c:v>
                </c:pt>
                <c:pt idx="14874">
                  <c:v>14874</c:v>
                </c:pt>
                <c:pt idx="14875">
                  <c:v>14875</c:v>
                </c:pt>
                <c:pt idx="14876">
                  <c:v>14876</c:v>
                </c:pt>
                <c:pt idx="14877">
                  <c:v>14877</c:v>
                </c:pt>
                <c:pt idx="14878">
                  <c:v>14878</c:v>
                </c:pt>
                <c:pt idx="14879">
                  <c:v>14879</c:v>
                </c:pt>
                <c:pt idx="14880">
                  <c:v>14880</c:v>
                </c:pt>
                <c:pt idx="14881">
                  <c:v>14881</c:v>
                </c:pt>
                <c:pt idx="14882">
                  <c:v>14882</c:v>
                </c:pt>
                <c:pt idx="14883">
                  <c:v>14883</c:v>
                </c:pt>
                <c:pt idx="14884">
                  <c:v>14884</c:v>
                </c:pt>
                <c:pt idx="14885">
                  <c:v>14885</c:v>
                </c:pt>
                <c:pt idx="14886">
                  <c:v>14886</c:v>
                </c:pt>
                <c:pt idx="14887">
                  <c:v>14887</c:v>
                </c:pt>
                <c:pt idx="14888">
                  <c:v>14888</c:v>
                </c:pt>
                <c:pt idx="14889">
                  <c:v>14889</c:v>
                </c:pt>
                <c:pt idx="14890">
                  <c:v>14890</c:v>
                </c:pt>
                <c:pt idx="14891">
                  <c:v>14891</c:v>
                </c:pt>
                <c:pt idx="14892">
                  <c:v>14892</c:v>
                </c:pt>
                <c:pt idx="14893">
                  <c:v>14893</c:v>
                </c:pt>
                <c:pt idx="14894">
                  <c:v>14894</c:v>
                </c:pt>
                <c:pt idx="14895">
                  <c:v>14895</c:v>
                </c:pt>
                <c:pt idx="14896">
                  <c:v>14896</c:v>
                </c:pt>
                <c:pt idx="14897">
                  <c:v>14897</c:v>
                </c:pt>
                <c:pt idx="14898">
                  <c:v>14898</c:v>
                </c:pt>
                <c:pt idx="14899">
                  <c:v>14899</c:v>
                </c:pt>
                <c:pt idx="14900">
                  <c:v>14900</c:v>
                </c:pt>
                <c:pt idx="14901">
                  <c:v>14901</c:v>
                </c:pt>
                <c:pt idx="14902">
                  <c:v>14902</c:v>
                </c:pt>
                <c:pt idx="14903">
                  <c:v>14903</c:v>
                </c:pt>
                <c:pt idx="14904">
                  <c:v>14904</c:v>
                </c:pt>
                <c:pt idx="14905">
                  <c:v>14905</c:v>
                </c:pt>
                <c:pt idx="14906">
                  <c:v>14906</c:v>
                </c:pt>
                <c:pt idx="14907">
                  <c:v>14907</c:v>
                </c:pt>
                <c:pt idx="14908">
                  <c:v>14908</c:v>
                </c:pt>
                <c:pt idx="14909">
                  <c:v>14909</c:v>
                </c:pt>
                <c:pt idx="14910">
                  <c:v>14910</c:v>
                </c:pt>
                <c:pt idx="14911">
                  <c:v>14911</c:v>
                </c:pt>
                <c:pt idx="14912">
                  <c:v>14912</c:v>
                </c:pt>
                <c:pt idx="14913">
                  <c:v>14913</c:v>
                </c:pt>
                <c:pt idx="14914">
                  <c:v>14914</c:v>
                </c:pt>
                <c:pt idx="14915">
                  <c:v>14915</c:v>
                </c:pt>
                <c:pt idx="14916">
                  <c:v>14916</c:v>
                </c:pt>
                <c:pt idx="14917">
                  <c:v>14917</c:v>
                </c:pt>
                <c:pt idx="14918">
                  <c:v>14918</c:v>
                </c:pt>
                <c:pt idx="14919">
                  <c:v>14919</c:v>
                </c:pt>
                <c:pt idx="14920">
                  <c:v>14920</c:v>
                </c:pt>
                <c:pt idx="14921">
                  <c:v>14921</c:v>
                </c:pt>
                <c:pt idx="14922">
                  <c:v>14922</c:v>
                </c:pt>
                <c:pt idx="14923">
                  <c:v>14923</c:v>
                </c:pt>
                <c:pt idx="14924">
                  <c:v>14924</c:v>
                </c:pt>
                <c:pt idx="14925">
                  <c:v>14925</c:v>
                </c:pt>
                <c:pt idx="14926">
                  <c:v>14926</c:v>
                </c:pt>
                <c:pt idx="14927">
                  <c:v>14927</c:v>
                </c:pt>
                <c:pt idx="14928">
                  <c:v>14928</c:v>
                </c:pt>
                <c:pt idx="14929">
                  <c:v>14929</c:v>
                </c:pt>
                <c:pt idx="14930">
                  <c:v>14930</c:v>
                </c:pt>
                <c:pt idx="14931">
                  <c:v>14931</c:v>
                </c:pt>
                <c:pt idx="14932">
                  <c:v>14932</c:v>
                </c:pt>
                <c:pt idx="14933">
                  <c:v>14933</c:v>
                </c:pt>
                <c:pt idx="14934">
                  <c:v>14934</c:v>
                </c:pt>
                <c:pt idx="14935">
                  <c:v>14935</c:v>
                </c:pt>
                <c:pt idx="14936">
                  <c:v>14936</c:v>
                </c:pt>
                <c:pt idx="14937">
                  <c:v>14937</c:v>
                </c:pt>
                <c:pt idx="14938">
                  <c:v>14938</c:v>
                </c:pt>
                <c:pt idx="14939">
                  <c:v>14939</c:v>
                </c:pt>
                <c:pt idx="14940">
                  <c:v>14940</c:v>
                </c:pt>
                <c:pt idx="14941">
                  <c:v>14941</c:v>
                </c:pt>
                <c:pt idx="14942">
                  <c:v>14942</c:v>
                </c:pt>
                <c:pt idx="14943">
                  <c:v>14943</c:v>
                </c:pt>
                <c:pt idx="14944">
                  <c:v>14944</c:v>
                </c:pt>
                <c:pt idx="14945">
                  <c:v>14945</c:v>
                </c:pt>
                <c:pt idx="14946">
                  <c:v>14946</c:v>
                </c:pt>
                <c:pt idx="14947">
                  <c:v>14947</c:v>
                </c:pt>
                <c:pt idx="14948">
                  <c:v>14948</c:v>
                </c:pt>
                <c:pt idx="14949">
                  <c:v>14949</c:v>
                </c:pt>
                <c:pt idx="14950">
                  <c:v>14950</c:v>
                </c:pt>
                <c:pt idx="14951">
                  <c:v>14951</c:v>
                </c:pt>
                <c:pt idx="14952">
                  <c:v>14952</c:v>
                </c:pt>
                <c:pt idx="14953">
                  <c:v>14953</c:v>
                </c:pt>
                <c:pt idx="14954">
                  <c:v>14954</c:v>
                </c:pt>
                <c:pt idx="14955">
                  <c:v>14955</c:v>
                </c:pt>
                <c:pt idx="14956">
                  <c:v>14956</c:v>
                </c:pt>
                <c:pt idx="14957">
                  <c:v>14957</c:v>
                </c:pt>
                <c:pt idx="14958">
                  <c:v>14958</c:v>
                </c:pt>
                <c:pt idx="14959">
                  <c:v>14959</c:v>
                </c:pt>
                <c:pt idx="14960">
                  <c:v>14960</c:v>
                </c:pt>
                <c:pt idx="14961">
                  <c:v>14961</c:v>
                </c:pt>
                <c:pt idx="14962">
                  <c:v>14962</c:v>
                </c:pt>
                <c:pt idx="14963">
                  <c:v>14963</c:v>
                </c:pt>
                <c:pt idx="14964">
                  <c:v>14964</c:v>
                </c:pt>
                <c:pt idx="14965">
                  <c:v>14965</c:v>
                </c:pt>
                <c:pt idx="14966">
                  <c:v>14966</c:v>
                </c:pt>
                <c:pt idx="14967">
                  <c:v>14967</c:v>
                </c:pt>
                <c:pt idx="14968">
                  <c:v>14968</c:v>
                </c:pt>
                <c:pt idx="14969">
                  <c:v>14969</c:v>
                </c:pt>
                <c:pt idx="14970">
                  <c:v>14970</c:v>
                </c:pt>
                <c:pt idx="14971">
                  <c:v>14971</c:v>
                </c:pt>
                <c:pt idx="14972">
                  <c:v>14972</c:v>
                </c:pt>
                <c:pt idx="14973">
                  <c:v>14973</c:v>
                </c:pt>
                <c:pt idx="14974">
                  <c:v>14974</c:v>
                </c:pt>
                <c:pt idx="14975">
                  <c:v>14975</c:v>
                </c:pt>
                <c:pt idx="14976">
                  <c:v>14976</c:v>
                </c:pt>
                <c:pt idx="14977">
                  <c:v>14977</c:v>
                </c:pt>
                <c:pt idx="14978">
                  <c:v>14978</c:v>
                </c:pt>
                <c:pt idx="14979">
                  <c:v>14979</c:v>
                </c:pt>
                <c:pt idx="14980">
                  <c:v>14980</c:v>
                </c:pt>
                <c:pt idx="14981">
                  <c:v>14981</c:v>
                </c:pt>
                <c:pt idx="14982">
                  <c:v>14982</c:v>
                </c:pt>
                <c:pt idx="14983">
                  <c:v>14983</c:v>
                </c:pt>
                <c:pt idx="14984">
                  <c:v>14984</c:v>
                </c:pt>
                <c:pt idx="14985">
                  <c:v>14985</c:v>
                </c:pt>
                <c:pt idx="14986">
                  <c:v>14986</c:v>
                </c:pt>
                <c:pt idx="14987">
                  <c:v>14987</c:v>
                </c:pt>
                <c:pt idx="14988">
                  <c:v>14988</c:v>
                </c:pt>
                <c:pt idx="14989">
                  <c:v>14989</c:v>
                </c:pt>
                <c:pt idx="14990">
                  <c:v>14990</c:v>
                </c:pt>
                <c:pt idx="14991">
                  <c:v>14991</c:v>
                </c:pt>
                <c:pt idx="14992">
                  <c:v>14992</c:v>
                </c:pt>
                <c:pt idx="14993">
                  <c:v>14993</c:v>
                </c:pt>
                <c:pt idx="14994">
                  <c:v>14994</c:v>
                </c:pt>
                <c:pt idx="14995">
                  <c:v>14995</c:v>
                </c:pt>
                <c:pt idx="14996">
                  <c:v>14996</c:v>
                </c:pt>
                <c:pt idx="14997">
                  <c:v>14997</c:v>
                </c:pt>
                <c:pt idx="14998">
                  <c:v>14998</c:v>
                </c:pt>
                <c:pt idx="14999">
                  <c:v>14999</c:v>
                </c:pt>
                <c:pt idx="15000">
                  <c:v>15000</c:v>
                </c:pt>
                <c:pt idx="15001">
                  <c:v>15001</c:v>
                </c:pt>
                <c:pt idx="15002">
                  <c:v>15002</c:v>
                </c:pt>
                <c:pt idx="15003">
                  <c:v>15003</c:v>
                </c:pt>
                <c:pt idx="15004">
                  <c:v>15004</c:v>
                </c:pt>
                <c:pt idx="15005">
                  <c:v>15005</c:v>
                </c:pt>
                <c:pt idx="15006">
                  <c:v>15006</c:v>
                </c:pt>
                <c:pt idx="15007">
                  <c:v>15007</c:v>
                </c:pt>
                <c:pt idx="15008">
                  <c:v>15008</c:v>
                </c:pt>
                <c:pt idx="15009">
                  <c:v>15009</c:v>
                </c:pt>
                <c:pt idx="15010">
                  <c:v>15010</c:v>
                </c:pt>
                <c:pt idx="15011">
                  <c:v>15011</c:v>
                </c:pt>
                <c:pt idx="15012">
                  <c:v>15012</c:v>
                </c:pt>
                <c:pt idx="15013">
                  <c:v>15013</c:v>
                </c:pt>
                <c:pt idx="15014">
                  <c:v>15014</c:v>
                </c:pt>
                <c:pt idx="15015">
                  <c:v>15015</c:v>
                </c:pt>
                <c:pt idx="15016">
                  <c:v>15016</c:v>
                </c:pt>
                <c:pt idx="15017">
                  <c:v>15017</c:v>
                </c:pt>
                <c:pt idx="15018">
                  <c:v>15018</c:v>
                </c:pt>
                <c:pt idx="15019">
                  <c:v>15019</c:v>
                </c:pt>
                <c:pt idx="15020">
                  <c:v>15020</c:v>
                </c:pt>
                <c:pt idx="15021">
                  <c:v>15021</c:v>
                </c:pt>
                <c:pt idx="15022">
                  <c:v>15022</c:v>
                </c:pt>
                <c:pt idx="15023">
                  <c:v>15023</c:v>
                </c:pt>
                <c:pt idx="15024">
                  <c:v>15024</c:v>
                </c:pt>
                <c:pt idx="15025">
                  <c:v>15025</c:v>
                </c:pt>
                <c:pt idx="15026">
                  <c:v>15026</c:v>
                </c:pt>
                <c:pt idx="15027">
                  <c:v>15027</c:v>
                </c:pt>
                <c:pt idx="15028">
                  <c:v>15028</c:v>
                </c:pt>
                <c:pt idx="15029">
                  <c:v>15029</c:v>
                </c:pt>
                <c:pt idx="15030">
                  <c:v>15030</c:v>
                </c:pt>
                <c:pt idx="15031">
                  <c:v>15031</c:v>
                </c:pt>
                <c:pt idx="15032">
                  <c:v>15032</c:v>
                </c:pt>
                <c:pt idx="15033">
                  <c:v>15033</c:v>
                </c:pt>
                <c:pt idx="15034">
                  <c:v>15034</c:v>
                </c:pt>
                <c:pt idx="15035">
                  <c:v>15035</c:v>
                </c:pt>
                <c:pt idx="15036">
                  <c:v>15036</c:v>
                </c:pt>
                <c:pt idx="15037">
                  <c:v>15037</c:v>
                </c:pt>
                <c:pt idx="15038">
                  <c:v>15038</c:v>
                </c:pt>
                <c:pt idx="15039">
                  <c:v>15039</c:v>
                </c:pt>
                <c:pt idx="15040">
                  <c:v>15040</c:v>
                </c:pt>
                <c:pt idx="15041">
                  <c:v>15041</c:v>
                </c:pt>
                <c:pt idx="15042">
                  <c:v>15042</c:v>
                </c:pt>
                <c:pt idx="15043">
                  <c:v>15043</c:v>
                </c:pt>
                <c:pt idx="15044">
                  <c:v>15044</c:v>
                </c:pt>
                <c:pt idx="15045">
                  <c:v>15045</c:v>
                </c:pt>
                <c:pt idx="15046">
                  <c:v>15046</c:v>
                </c:pt>
                <c:pt idx="15047">
                  <c:v>15047</c:v>
                </c:pt>
                <c:pt idx="15048">
                  <c:v>15048</c:v>
                </c:pt>
                <c:pt idx="15049">
                  <c:v>15049</c:v>
                </c:pt>
                <c:pt idx="15050">
                  <c:v>15050</c:v>
                </c:pt>
                <c:pt idx="15051">
                  <c:v>15051</c:v>
                </c:pt>
                <c:pt idx="15052">
                  <c:v>15052</c:v>
                </c:pt>
                <c:pt idx="15053">
                  <c:v>15053</c:v>
                </c:pt>
                <c:pt idx="15054">
                  <c:v>15054</c:v>
                </c:pt>
                <c:pt idx="15055">
                  <c:v>15055</c:v>
                </c:pt>
                <c:pt idx="15056">
                  <c:v>15056</c:v>
                </c:pt>
                <c:pt idx="15057">
                  <c:v>15057</c:v>
                </c:pt>
                <c:pt idx="15058">
                  <c:v>15058</c:v>
                </c:pt>
                <c:pt idx="15059">
                  <c:v>15059</c:v>
                </c:pt>
                <c:pt idx="15060">
                  <c:v>15060</c:v>
                </c:pt>
                <c:pt idx="15061">
                  <c:v>15061</c:v>
                </c:pt>
                <c:pt idx="15062">
                  <c:v>15062</c:v>
                </c:pt>
                <c:pt idx="15063">
                  <c:v>15063</c:v>
                </c:pt>
                <c:pt idx="15064">
                  <c:v>15064</c:v>
                </c:pt>
                <c:pt idx="15065">
                  <c:v>15065</c:v>
                </c:pt>
                <c:pt idx="15066">
                  <c:v>15066</c:v>
                </c:pt>
                <c:pt idx="15067">
                  <c:v>15067</c:v>
                </c:pt>
                <c:pt idx="15068">
                  <c:v>15068</c:v>
                </c:pt>
                <c:pt idx="15069">
                  <c:v>15069</c:v>
                </c:pt>
                <c:pt idx="15070">
                  <c:v>15070</c:v>
                </c:pt>
                <c:pt idx="15071">
                  <c:v>15071</c:v>
                </c:pt>
                <c:pt idx="15072">
                  <c:v>15072</c:v>
                </c:pt>
                <c:pt idx="15073">
                  <c:v>15073</c:v>
                </c:pt>
                <c:pt idx="15074">
                  <c:v>15074</c:v>
                </c:pt>
                <c:pt idx="15075">
                  <c:v>15075</c:v>
                </c:pt>
                <c:pt idx="15076">
                  <c:v>15076</c:v>
                </c:pt>
                <c:pt idx="15077">
                  <c:v>15077</c:v>
                </c:pt>
                <c:pt idx="15078">
                  <c:v>15078</c:v>
                </c:pt>
                <c:pt idx="15079">
                  <c:v>15079</c:v>
                </c:pt>
                <c:pt idx="15080">
                  <c:v>15080</c:v>
                </c:pt>
                <c:pt idx="15081">
                  <c:v>15081</c:v>
                </c:pt>
                <c:pt idx="15082">
                  <c:v>15082</c:v>
                </c:pt>
                <c:pt idx="15083">
                  <c:v>15083</c:v>
                </c:pt>
                <c:pt idx="15084">
                  <c:v>15084</c:v>
                </c:pt>
                <c:pt idx="15085">
                  <c:v>15085</c:v>
                </c:pt>
                <c:pt idx="15086">
                  <c:v>15086</c:v>
                </c:pt>
                <c:pt idx="15087">
                  <c:v>15087</c:v>
                </c:pt>
                <c:pt idx="15088">
                  <c:v>15088</c:v>
                </c:pt>
                <c:pt idx="15089">
                  <c:v>15089</c:v>
                </c:pt>
                <c:pt idx="15090">
                  <c:v>15090</c:v>
                </c:pt>
                <c:pt idx="15091">
                  <c:v>15091</c:v>
                </c:pt>
                <c:pt idx="15092">
                  <c:v>15092</c:v>
                </c:pt>
                <c:pt idx="15093">
                  <c:v>15093</c:v>
                </c:pt>
                <c:pt idx="15094">
                  <c:v>15094</c:v>
                </c:pt>
                <c:pt idx="15095">
                  <c:v>15095</c:v>
                </c:pt>
                <c:pt idx="15096">
                  <c:v>15096</c:v>
                </c:pt>
                <c:pt idx="15097">
                  <c:v>15097</c:v>
                </c:pt>
                <c:pt idx="15098">
                  <c:v>15098</c:v>
                </c:pt>
                <c:pt idx="15099">
                  <c:v>15099</c:v>
                </c:pt>
                <c:pt idx="15100">
                  <c:v>15100</c:v>
                </c:pt>
                <c:pt idx="15101">
                  <c:v>15101</c:v>
                </c:pt>
                <c:pt idx="15102">
                  <c:v>15102</c:v>
                </c:pt>
                <c:pt idx="15103">
                  <c:v>15103</c:v>
                </c:pt>
                <c:pt idx="15104">
                  <c:v>15104</c:v>
                </c:pt>
                <c:pt idx="15105">
                  <c:v>15105</c:v>
                </c:pt>
                <c:pt idx="15106">
                  <c:v>15106</c:v>
                </c:pt>
                <c:pt idx="15107">
                  <c:v>15107</c:v>
                </c:pt>
                <c:pt idx="15108">
                  <c:v>15108</c:v>
                </c:pt>
                <c:pt idx="15109">
                  <c:v>15109</c:v>
                </c:pt>
                <c:pt idx="15110">
                  <c:v>15110</c:v>
                </c:pt>
                <c:pt idx="15111">
                  <c:v>15111</c:v>
                </c:pt>
                <c:pt idx="15112">
                  <c:v>15112</c:v>
                </c:pt>
                <c:pt idx="15113">
                  <c:v>15113</c:v>
                </c:pt>
                <c:pt idx="15114">
                  <c:v>15114</c:v>
                </c:pt>
                <c:pt idx="15115">
                  <c:v>15115</c:v>
                </c:pt>
                <c:pt idx="15116">
                  <c:v>15116</c:v>
                </c:pt>
                <c:pt idx="15117">
                  <c:v>15117</c:v>
                </c:pt>
                <c:pt idx="15118">
                  <c:v>15118</c:v>
                </c:pt>
                <c:pt idx="15119">
                  <c:v>15119</c:v>
                </c:pt>
                <c:pt idx="15120">
                  <c:v>15120</c:v>
                </c:pt>
                <c:pt idx="15121">
                  <c:v>15121</c:v>
                </c:pt>
                <c:pt idx="15122">
                  <c:v>15122</c:v>
                </c:pt>
                <c:pt idx="15123">
                  <c:v>15123</c:v>
                </c:pt>
                <c:pt idx="15124">
                  <c:v>15124</c:v>
                </c:pt>
                <c:pt idx="15125">
                  <c:v>15125</c:v>
                </c:pt>
                <c:pt idx="15126">
                  <c:v>15126</c:v>
                </c:pt>
                <c:pt idx="15127">
                  <c:v>15127</c:v>
                </c:pt>
                <c:pt idx="15128">
                  <c:v>15128</c:v>
                </c:pt>
                <c:pt idx="15129">
                  <c:v>15129</c:v>
                </c:pt>
                <c:pt idx="15130">
                  <c:v>15130</c:v>
                </c:pt>
                <c:pt idx="15131">
                  <c:v>15131</c:v>
                </c:pt>
                <c:pt idx="15132">
                  <c:v>15132</c:v>
                </c:pt>
                <c:pt idx="15133">
                  <c:v>15133</c:v>
                </c:pt>
                <c:pt idx="15134">
                  <c:v>15134</c:v>
                </c:pt>
                <c:pt idx="15135">
                  <c:v>15135</c:v>
                </c:pt>
                <c:pt idx="15136">
                  <c:v>15136</c:v>
                </c:pt>
                <c:pt idx="15137">
                  <c:v>15137</c:v>
                </c:pt>
                <c:pt idx="15138">
                  <c:v>15138</c:v>
                </c:pt>
                <c:pt idx="15139">
                  <c:v>15139</c:v>
                </c:pt>
                <c:pt idx="15140">
                  <c:v>15140</c:v>
                </c:pt>
                <c:pt idx="15141">
                  <c:v>15141</c:v>
                </c:pt>
                <c:pt idx="15142">
                  <c:v>15142</c:v>
                </c:pt>
                <c:pt idx="15143">
                  <c:v>15143</c:v>
                </c:pt>
                <c:pt idx="15144">
                  <c:v>15144</c:v>
                </c:pt>
                <c:pt idx="15145">
                  <c:v>15145</c:v>
                </c:pt>
                <c:pt idx="15146">
                  <c:v>15146</c:v>
                </c:pt>
                <c:pt idx="15147">
                  <c:v>15147</c:v>
                </c:pt>
                <c:pt idx="15148">
                  <c:v>15148</c:v>
                </c:pt>
                <c:pt idx="15149">
                  <c:v>15149</c:v>
                </c:pt>
                <c:pt idx="15150">
                  <c:v>15150</c:v>
                </c:pt>
                <c:pt idx="15151">
                  <c:v>15151</c:v>
                </c:pt>
                <c:pt idx="15152">
                  <c:v>15152</c:v>
                </c:pt>
                <c:pt idx="15153">
                  <c:v>15153</c:v>
                </c:pt>
                <c:pt idx="15154">
                  <c:v>15154</c:v>
                </c:pt>
                <c:pt idx="15155">
                  <c:v>15155</c:v>
                </c:pt>
                <c:pt idx="15156">
                  <c:v>15156</c:v>
                </c:pt>
                <c:pt idx="15157">
                  <c:v>15157</c:v>
                </c:pt>
                <c:pt idx="15158">
                  <c:v>15158</c:v>
                </c:pt>
                <c:pt idx="15159">
                  <c:v>15159</c:v>
                </c:pt>
                <c:pt idx="15160">
                  <c:v>15160</c:v>
                </c:pt>
                <c:pt idx="15161">
                  <c:v>15161</c:v>
                </c:pt>
                <c:pt idx="15162">
                  <c:v>15162</c:v>
                </c:pt>
                <c:pt idx="15163">
                  <c:v>15163</c:v>
                </c:pt>
                <c:pt idx="15164">
                  <c:v>15164</c:v>
                </c:pt>
                <c:pt idx="15165">
                  <c:v>15165</c:v>
                </c:pt>
                <c:pt idx="15166">
                  <c:v>15166</c:v>
                </c:pt>
                <c:pt idx="15167">
                  <c:v>15167</c:v>
                </c:pt>
                <c:pt idx="15168">
                  <c:v>15168</c:v>
                </c:pt>
                <c:pt idx="15169">
                  <c:v>15169</c:v>
                </c:pt>
                <c:pt idx="15170">
                  <c:v>15170</c:v>
                </c:pt>
                <c:pt idx="15171">
                  <c:v>15171</c:v>
                </c:pt>
                <c:pt idx="15172">
                  <c:v>15172</c:v>
                </c:pt>
                <c:pt idx="15173">
                  <c:v>15173</c:v>
                </c:pt>
                <c:pt idx="15174">
                  <c:v>15174</c:v>
                </c:pt>
                <c:pt idx="15175">
                  <c:v>15175</c:v>
                </c:pt>
                <c:pt idx="15176">
                  <c:v>15176</c:v>
                </c:pt>
                <c:pt idx="15177">
                  <c:v>15177</c:v>
                </c:pt>
                <c:pt idx="15178">
                  <c:v>15178</c:v>
                </c:pt>
                <c:pt idx="15179">
                  <c:v>15179</c:v>
                </c:pt>
                <c:pt idx="15180">
                  <c:v>15180</c:v>
                </c:pt>
                <c:pt idx="15181">
                  <c:v>15181</c:v>
                </c:pt>
                <c:pt idx="15182">
                  <c:v>15182</c:v>
                </c:pt>
                <c:pt idx="15183">
                  <c:v>15183</c:v>
                </c:pt>
                <c:pt idx="15184">
                  <c:v>15184</c:v>
                </c:pt>
                <c:pt idx="15185">
                  <c:v>15185</c:v>
                </c:pt>
                <c:pt idx="15186">
                  <c:v>15186</c:v>
                </c:pt>
                <c:pt idx="15187">
                  <c:v>15187</c:v>
                </c:pt>
                <c:pt idx="15188">
                  <c:v>15188</c:v>
                </c:pt>
                <c:pt idx="15189">
                  <c:v>15189</c:v>
                </c:pt>
                <c:pt idx="15190">
                  <c:v>15190</c:v>
                </c:pt>
                <c:pt idx="15191">
                  <c:v>15191</c:v>
                </c:pt>
                <c:pt idx="15192">
                  <c:v>15192</c:v>
                </c:pt>
                <c:pt idx="15193">
                  <c:v>15193</c:v>
                </c:pt>
                <c:pt idx="15194">
                  <c:v>15194</c:v>
                </c:pt>
                <c:pt idx="15195">
                  <c:v>15195</c:v>
                </c:pt>
                <c:pt idx="15196">
                  <c:v>15196</c:v>
                </c:pt>
                <c:pt idx="15197">
                  <c:v>15197</c:v>
                </c:pt>
                <c:pt idx="15198">
                  <c:v>15198</c:v>
                </c:pt>
                <c:pt idx="15199">
                  <c:v>15199</c:v>
                </c:pt>
                <c:pt idx="15200">
                  <c:v>15200</c:v>
                </c:pt>
                <c:pt idx="15201">
                  <c:v>15201</c:v>
                </c:pt>
                <c:pt idx="15202">
                  <c:v>15202</c:v>
                </c:pt>
                <c:pt idx="15203">
                  <c:v>15203</c:v>
                </c:pt>
                <c:pt idx="15204">
                  <c:v>15204</c:v>
                </c:pt>
                <c:pt idx="15205">
                  <c:v>15205</c:v>
                </c:pt>
                <c:pt idx="15206">
                  <c:v>15206</c:v>
                </c:pt>
                <c:pt idx="15207">
                  <c:v>15207</c:v>
                </c:pt>
                <c:pt idx="15208">
                  <c:v>15208</c:v>
                </c:pt>
                <c:pt idx="15209">
                  <c:v>15209</c:v>
                </c:pt>
                <c:pt idx="15210">
                  <c:v>15210</c:v>
                </c:pt>
                <c:pt idx="15211">
                  <c:v>15211</c:v>
                </c:pt>
                <c:pt idx="15212">
                  <c:v>15212</c:v>
                </c:pt>
                <c:pt idx="15213">
                  <c:v>15213</c:v>
                </c:pt>
                <c:pt idx="15214">
                  <c:v>15214</c:v>
                </c:pt>
                <c:pt idx="15215">
                  <c:v>15215</c:v>
                </c:pt>
                <c:pt idx="15216">
                  <c:v>15216</c:v>
                </c:pt>
                <c:pt idx="15217">
                  <c:v>15217</c:v>
                </c:pt>
                <c:pt idx="15218">
                  <c:v>15218</c:v>
                </c:pt>
                <c:pt idx="15219">
                  <c:v>15219</c:v>
                </c:pt>
                <c:pt idx="15220">
                  <c:v>15220</c:v>
                </c:pt>
                <c:pt idx="15221">
                  <c:v>15221</c:v>
                </c:pt>
                <c:pt idx="15222">
                  <c:v>15222</c:v>
                </c:pt>
                <c:pt idx="15223">
                  <c:v>15223</c:v>
                </c:pt>
                <c:pt idx="15224">
                  <c:v>15224</c:v>
                </c:pt>
                <c:pt idx="15225">
                  <c:v>15225</c:v>
                </c:pt>
                <c:pt idx="15226">
                  <c:v>15226</c:v>
                </c:pt>
                <c:pt idx="15227">
                  <c:v>15227</c:v>
                </c:pt>
                <c:pt idx="15228">
                  <c:v>15228</c:v>
                </c:pt>
                <c:pt idx="15229">
                  <c:v>15229</c:v>
                </c:pt>
                <c:pt idx="15230">
                  <c:v>15230</c:v>
                </c:pt>
                <c:pt idx="15231">
                  <c:v>15231</c:v>
                </c:pt>
                <c:pt idx="15232">
                  <c:v>15232</c:v>
                </c:pt>
                <c:pt idx="15233">
                  <c:v>15233</c:v>
                </c:pt>
                <c:pt idx="15234">
                  <c:v>15234</c:v>
                </c:pt>
                <c:pt idx="15235">
                  <c:v>15235</c:v>
                </c:pt>
                <c:pt idx="15236">
                  <c:v>15236</c:v>
                </c:pt>
                <c:pt idx="15237">
                  <c:v>15237</c:v>
                </c:pt>
                <c:pt idx="15238">
                  <c:v>15238</c:v>
                </c:pt>
                <c:pt idx="15239">
                  <c:v>15239</c:v>
                </c:pt>
                <c:pt idx="15240">
                  <c:v>15240</c:v>
                </c:pt>
                <c:pt idx="15241">
                  <c:v>15241</c:v>
                </c:pt>
                <c:pt idx="15242">
                  <c:v>15242</c:v>
                </c:pt>
                <c:pt idx="15243">
                  <c:v>15243</c:v>
                </c:pt>
                <c:pt idx="15244">
                  <c:v>15244</c:v>
                </c:pt>
                <c:pt idx="15245">
                  <c:v>15245</c:v>
                </c:pt>
                <c:pt idx="15246">
                  <c:v>15246</c:v>
                </c:pt>
                <c:pt idx="15247">
                  <c:v>15247</c:v>
                </c:pt>
                <c:pt idx="15248">
                  <c:v>15248</c:v>
                </c:pt>
                <c:pt idx="15249">
                  <c:v>15249</c:v>
                </c:pt>
                <c:pt idx="15250">
                  <c:v>15250</c:v>
                </c:pt>
                <c:pt idx="15251">
                  <c:v>15251</c:v>
                </c:pt>
                <c:pt idx="15252">
                  <c:v>15252</c:v>
                </c:pt>
                <c:pt idx="15253">
                  <c:v>15253</c:v>
                </c:pt>
                <c:pt idx="15254">
                  <c:v>15254</c:v>
                </c:pt>
                <c:pt idx="15255">
                  <c:v>15255</c:v>
                </c:pt>
                <c:pt idx="15256">
                  <c:v>15256</c:v>
                </c:pt>
                <c:pt idx="15257">
                  <c:v>15257</c:v>
                </c:pt>
                <c:pt idx="15258">
                  <c:v>15258</c:v>
                </c:pt>
                <c:pt idx="15259">
                  <c:v>15259</c:v>
                </c:pt>
                <c:pt idx="15260">
                  <c:v>15260</c:v>
                </c:pt>
                <c:pt idx="15261">
                  <c:v>15261</c:v>
                </c:pt>
                <c:pt idx="15262">
                  <c:v>15262</c:v>
                </c:pt>
                <c:pt idx="15263">
                  <c:v>15263</c:v>
                </c:pt>
                <c:pt idx="15264">
                  <c:v>15264</c:v>
                </c:pt>
                <c:pt idx="15265">
                  <c:v>15265</c:v>
                </c:pt>
                <c:pt idx="15266">
                  <c:v>15266</c:v>
                </c:pt>
                <c:pt idx="15267">
                  <c:v>15267</c:v>
                </c:pt>
                <c:pt idx="15268">
                  <c:v>15268</c:v>
                </c:pt>
                <c:pt idx="15269">
                  <c:v>15269</c:v>
                </c:pt>
                <c:pt idx="15270">
                  <c:v>15270</c:v>
                </c:pt>
                <c:pt idx="15271">
                  <c:v>15271</c:v>
                </c:pt>
                <c:pt idx="15272">
                  <c:v>15272</c:v>
                </c:pt>
                <c:pt idx="15273">
                  <c:v>15273</c:v>
                </c:pt>
                <c:pt idx="15274">
                  <c:v>15274</c:v>
                </c:pt>
                <c:pt idx="15275">
                  <c:v>15275</c:v>
                </c:pt>
                <c:pt idx="15276">
                  <c:v>15276</c:v>
                </c:pt>
                <c:pt idx="15277">
                  <c:v>15277</c:v>
                </c:pt>
                <c:pt idx="15278">
                  <c:v>15278</c:v>
                </c:pt>
                <c:pt idx="15279">
                  <c:v>15279</c:v>
                </c:pt>
                <c:pt idx="15280">
                  <c:v>15280</c:v>
                </c:pt>
                <c:pt idx="15281">
                  <c:v>15281</c:v>
                </c:pt>
                <c:pt idx="15282">
                  <c:v>15282</c:v>
                </c:pt>
                <c:pt idx="15283">
                  <c:v>15283</c:v>
                </c:pt>
                <c:pt idx="15284">
                  <c:v>15284</c:v>
                </c:pt>
                <c:pt idx="15285">
                  <c:v>15285</c:v>
                </c:pt>
                <c:pt idx="15286">
                  <c:v>15286</c:v>
                </c:pt>
                <c:pt idx="15287">
                  <c:v>15287</c:v>
                </c:pt>
                <c:pt idx="15288">
                  <c:v>15288</c:v>
                </c:pt>
                <c:pt idx="15289">
                  <c:v>15289</c:v>
                </c:pt>
                <c:pt idx="15290">
                  <c:v>15290</c:v>
                </c:pt>
                <c:pt idx="15291">
                  <c:v>15291</c:v>
                </c:pt>
                <c:pt idx="15292">
                  <c:v>15292</c:v>
                </c:pt>
                <c:pt idx="15293">
                  <c:v>15293</c:v>
                </c:pt>
                <c:pt idx="15294">
                  <c:v>15294</c:v>
                </c:pt>
                <c:pt idx="15295">
                  <c:v>15295</c:v>
                </c:pt>
                <c:pt idx="15296">
                  <c:v>15296</c:v>
                </c:pt>
                <c:pt idx="15297">
                  <c:v>15297</c:v>
                </c:pt>
                <c:pt idx="15298">
                  <c:v>15298</c:v>
                </c:pt>
                <c:pt idx="15299">
                  <c:v>15299</c:v>
                </c:pt>
                <c:pt idx="15300">
                  <c:v>15300</c:v>
                </c:pt>
                <c:pt idx="15301">
                  <c:v>15301</c:v>
                </c:pt>
                <c:pt idx="15302">
                  <c:v>15302</c:v>
                </c:pt>
                <c:pt idx="15303">
                  <c:v>15303</c:v>
                </c:pt>
                <c:pt idx="15304">
                  <c:v>15304</c:v>
                </c:pt>
                <c:pt idx="15305">
                  <c:v>15305</c:v>
                </c:pt>
                <c:pt idx="15306">
                  <c:v>15306</c:v>
                </c:pt>
                <c:pt idx="15307">
                  <c:v>15307</c:v>
                </c:pt>
                <c:pt idx="15308">
                  <c:v>15308</c:v>
                </c:pt>
                <c:pt idx="15309">
                  <c:v>15309</c:v>
                </c:pt>
                <c:pt idx="15310">
                  <c:v>15310</c:v>
                </c:pt>
                <c:pt idx="15311">
                  <c:v>15311</c:v>
                </c:pt>
                <c:pt idx="15312">
                  <c:v>15312</c:v>
                </c:pt>
                <c:pt idx="15313">
                  <c:v>15313</c:v>
                </c:pt>
                <c:pt idx="15314">
                  <c:v>15314</c:v>
                </c:pt>
                <c:pt idx="15315">
                  <c:v>15315</c:v>
                </c:pt>
                <c:pt idx="15316">
                  <c:v>15316</c:v>
                </c:pt>
                <c:pt idx="15317">
                  <c:v>15317</c:v>
                </c:pt>
                <c:pt idx="15318">
                  <c:v>15318</c:v>
                </c:pt>
                <c:pt idx="15319">
                  <c:v>15319</c:v>
                </c:pt>
                <c:pt idx="15320">
                  <c:v>15320</c:v>
                </c:pt>
                <c:pt idx="15321">
                  <c:v>15321</c:v>
                </c:pt>
                <c:pt idx="15322">
                  <c:v>15322</c:v>
                </c:pt>
                <c:pt idx="15323">
                  <c:v>15323</c:v>
                </c:pt>
                <c:pt idx="15324">
                  <c:v>15324</c:v>
                </c:pt>
                <c:pt idx="15325">
                  <c:v>15325</c:v>
                </c:pt>
                <c:pt idx="15326">
                  <c:v>15326</c:v>
                </c:pt>
                <c:pt idx="15327">
                  <c:v>15327</c:v>
                </c:pt>
                <c:pt idx="15328">
                  <c:v>15328</c:v>
                </c:pt>
                <c:pt idx="15329">
                  <c:v>15329</c:v>
                </c:pt>
                <c:pt idx="15330">
                  <c:v>15330</c:v>
                </c:pt>
                <c:pt idx="15331">
                  <c:v>15331</c:v>
                </c:pt>
                <c:pt idx="15332">
                  <c:v>15332</c:v>
                </c:pt>
                <c:pt idx="15333">
                  <c:v>15333</c:v>
                </c:pt>
                <c:pt idx="15334">
                  <c:v>15334</c:v>
                </c:pt>
                <c:pt idx="15335">
                  <c:v>15335</c:v>
                </c:pt>
                <c:pt idx="15336">
                  <c:v>15336</c:v>
                </c:pt>
                <c:pt idx="15337">
                  <c:v>15337</c:v>
                </c:pt>
                <c:pt idx="15338">
                  <c:v>15338</c:v>
                </c:pt>
                <c:pt idx="15339">
                  <c:v>15339</c:v>
                </c:pt>
                <c:pt idx="15340">
                  <c:v>15340</c:v>
                </c:pt>
                <c:pt idx="15341">
                  <c:v>15341</c:v>
                </c:pt>
                <c:pt idx="15342">
                  <c:v>15342</c:v>
                </c:pt>
                <c:pt idx="15343">
                  <c:v>15343</c:v>
                </c:pt>
                <c:pt idx="15344">
                  <c:v>15344</c:v>
                </c:pt>
                <c:pt idx="15345">
                  <c:v>15345</c:v>
                </c:pt>
                <c:pt idx="15346">
                  <c:v>15346</c:v>
                </c:pt>
                <c:pt idx="15347">
                  <c:v>15347</c:v>
                </c:pt>
                <c:pt idx="15348">
                  <c:v>15348</c:v>
                </c:pt>
                <c:pt idx="15349">
                  <c:v>15349</c:v>
                </c:pt>
                <c:pt idx="15350">
                  <c:v>15350</c:v>
                </c:pt>
                <c:pt idx="15351">
                  <c:v>15351</c:v>
                </c:pt>
                <c:pt idx="15352">
                  <c:v>15352</c:v>
                </c:pt>
                <c:pt idx="15353">
                  <c:v>15353</c:v>
                </c:pt>
                <c:pt idx="15354">
                  <c:v>15354</c:v>
                </c:pt>
                <c:pt idx="15355">
                  <c:v>15355</c:v>
                </c:pt>
                <c:pt idx="15356">
                  <c:v>15356</c:v>
                </c:pt>
                <c:pt idx="15357">
                  <c:v>15357</c:v>
                </c:pt>
                <c:pt idx="15358">
                  <c:v>15358</c:v>
                </c:pt>
                <c:pt idx="15359">
                  <c:v>15359</c:v>
                </c:pt>
                <c:pt idx="15360">
                  <c:v>15360</c:v>
                </c:pt>
                <c:pt idx="15361">
                  <c:v>15361</c:v>
                </c:pt>
                <c:pt idx="15362">
                  <c:v>15362</c:v>
                </c:pt>
                <c:pt idx="15363">
                  <c:v>15363</c:v>
                </c:pt>
                <c:pt idx="15364">
                  <c:v>15364</c:v>
                </c:pt>
                <c:pt idx="15365">
                  <c:v>15365</c:v>
                </c:pt>
                <c:pt idx="15366">
                  <c:v>15366</c:v>
                </c:pt>
                <c:pt idx="15367">
                  <c:v>15367</c:v>
                </c:pt>
                <c:pt idx="15368">
                  <c:v>15368</c:v>
                </c:pt>
                <c:pt idx="15369">
                  <c:v>15369</c:v>
                </c:pt>
                <c:pt idx="15370">
                  <c:v>15370</c:v>
                </c:pt>
                <c:pt idx="15371">
                  <c:v>15371</c:v>
                </c:pt>
                <c:pt idx="15372">
                  <c:v>15372</c:v>
                </c:pt>
                <c:pt idx="15373">
                  <c:v>15373</c:v>
                </c:pt>
                <c:pt idx="15374">
                  <c:v>15374</c:v>
                </c:pt>
                <c:pt idx="15375">
                  <c:v>15375</c:v>
                </c:pt>
                <c:pt idx="15376">
                  <c:v>15376</c:v>
                </c:pt>
                <c:pt idx="15377">
                  <c:v>15377</c:v>
                </c:pt>
                <c:pt idx="15378">
                  <c:v>15378</c:v>
                </c:pt>
                <c:pt idx="15379">
                  <c:v>15379</c:v>
                </c:pt>
                <c:pt idx="15380">
                  <c:v>15380</c:v>
                </c:pt>
                <c:pt idx="15381">
                  <c:v>15381</c:v>
                </c:pt>
                <c:pt idx="15382">
                  <c:v>15382</c:v>
                </c:pt>
                <c:pt idx="15383">
                  <c:v>15383</c:v>
                </c:pt>
                <c:pt idx="15384">
                  <c:v>15384</c:v>
                </c:pt>
                <c:pt idx="15385">
                  <c:v>15385</c:v>
                </c:pt>
                <c:pt idx="15386">
                  <c:v>15386</c:v>
                </c:pt>
                <c:pt idx="15387">
                  <c:v>15387</c:v>
                </c:pt>
                <c:pt idx="15388">
                  <c:v>15388</c:v>
                </c:pt>
                <c:pt idx="15389">
                  <c:v>15389</c:v>
                </c:pt>
                <c:pt idx="15390">
                  <c:v>15390</c:v>
                </c:pt>
                <c:pt idx="15391">
                  <c:v>15391</c:v>
                </c:pt>
                <c:pt idx="15392">
                  <c:v>15392</c:v>
                </c:pt>
                <c:pt idx="15393">
                  <c:v>15393</c:v>
                </c:pt>
                <c:pt idx="15394">
                  <c:v>15394</c:v>
                </c:pt>
                <c:pt idx="15395">
                  <c:v>15395</c:v>
                </c:pt>
                <c:pt idx="15396">
                  <c:v>15396</c:v>
                </c:pt>
                <c:pt idx="15397">
                  <c:v>15397</c:v>
                </c:pt>
                <c:pt idx="15398">
                  <c:v>15398</c:v>
                </c:pt>
                <c:pt idx="15399">
                  <c:v>15399</c:v>
                </c:pt>
                <c:pt idx="15400">
                  <c:v>15400</c:v>
                </c:pt>
                <c:pt idx="15401">
                  <c:v>15401</c:v>
                </c:pt>
                <c:pt idx="15402">
                  <c:v>15402</c:v>
                </c:pt>
                <c:pt idx="15403">
                  <c:v>15403</c:v>
                </c:pt>
                <c:pt idx="15404">
                  <c:v>15404</c:v>
                </c:pt>
                <c:pt idx="15405">
                  <c:v>15405</c:v>
                </c:pt>
                <c:pt idx="15406">
                  <c:v>15406</c:v>
                </c:pt>
                <c:pt idx="15407">
                  <c:v>15407</c:v>
                </c:pt>
                <c:pt idx="15408">
                  <c:v>15408</c:v>
                </c:pt>
                <c:pt idx="15409">
                  <c:v>15409</c:v>
                </c:pt>
                <c:pt idx="15410">
                  <c:v>15410</c:v>
                </c:pt>
                <c:pt idx="15411">
                  <c:v>15411</c:v>
                </c:pt>
                <c:pt idx="15412">
                  <c:v>15412</c:v>
                </c:pt>
                <c:pt idx="15413">
                  <c:v>15413</c:v>
                </c:pt>
                <c:pt idx="15414">
                  <c:v>15414</c:v>
                </c:pt>
                <c:pt idx="15415">
                  <c:v>15415</c:v>
                </c:pt>
                <c:pt idx="15416">
                  <c:v>15416</c:v>
                </c:pt>
                <c:pt idx="15417">
                  <c:v>15417</c:v>
                </c:pt>
                <c:pt idx="15418">
                  <c:v>15418</c:v>
                </c:pt>
                <c:pt idx="15419">
                  <c:v>15419</c:v>
                </c:pt>
                <c:pt idx="15420">
                  <c:v>15420</c:v>
                </c:pt>
                <c:pt idx="15421">
                  <c:v>15421</c:v>
                </c:pt>
                <c:pt idx="15422">
                  <c:v>15422</c:v>
                </c:pt>
                <c:pt idx="15423">
                  <c:v>15423</c:v>
                </c:pt>
                <c:pt idx="15424">
                  <c:v>15424</c:v>
                </c:pt>
                <c:pt idx="15425">
                  <c:v>15425</c:v>
                </c:pt>
                <c:pt idx="15426">
                  <c:v>15426</c:v>
                </c:pt>
                <c:pt idx="15427">
                  <c:v>15427</c:v>
                </c:pt>
                <c:pt idx="15428">
                  <c:v>15428</c:v>
                </c:pt>
                <c:pt idx="15429">
                  <c:v>15429</c:v>
                </c:pt>
                <c:pt idx="15430">
                  <c:v>15430</c:v>
                </c:pt>
                <c:pt idx="15431">
                  <c:v>15431</c:v>
                </c:pt>
                <c:pt idx="15432">
                  <c:v>15432</c:v>
                </c:pt>
                <c:pt idx="15433">
                  <c:v>15433</c:v>
                </c:pt>
                <c:pt idx="15434">
                  <c:v>15434</c:v>
                </c:pt>
                <c:pt idx="15435">
                  <c:v>15435</c:v>
                </c:pt>
                <c:pt idx="15436">
                  <c:v>15436</c:v>
                </c:pt>
                <c:pt idx="15437">
                  <c:v>15437</c:v>
                </c:pt>
                <c:pt idx="15438">
                  <c:v>15438</c:v>
                </c:pt>
                <c:pt idx="15439">
                  <c:v>15439</c:v>
                </c:pt>
                <c:pt idx="15440">
                  <c:v>15440</c:v>
                </c:pt>
                <c:pt idx="15441">
                  <c:v>15441</c:v>
                </c:pt>
                <c:pt idx="15442">
                  <c:v>15442</c:v>
                </c:pt>
                <c:pt idx="15443">
                  <c:v>15443</c:v>
                </c:pt>
                <c:pt idx="15444">
                  <c:v>15444</c:v>
                </c:pt>
                <c:pt idx="15445">
                  <c:v>15445</c:v>
                </c:pt>
                <c:pt idx="15446">
                  <c:v>15446</c:v>
                </c:pt>
                <c:pt idx="15447">
                  <c:v>15447</c:v>
                </c:pt>
                <c:pt idx="15448">
                  <c:v>15448</c:v>
                </c:pt>
                <c:pt idx="15449">
                  <c:v>15449</c:v>
                </c:pt>
                <c:pt idx="15450">
                  <c:v>15450</c:v>
                </c:pt>
                <c:pt idx="15451">
                  <c:v>15451</c:v>
                </c:pt>
                <c:pt idx="15452">
                  <c:v>15452</c:v>
                </c:pt>
                <c:pt idx="15453">
                  <c:v>15453</c:v>
                </c:pt>
                <c:pt idx="15454">
                  <c:v>15454</c:v>
                </c:pt>
                <c:pt idx="15455">
                  <c:v>15455</c:v>
                </c:pt>
                <c:pt idx="15456">
                  <c:v>15456</c:v>
                </c:pt>
                <c:pt idx="15457">
                  <c:v>15457</c:v>
                </c:pt>
                <c:pt idx="15458">
                  <c:v>15458</c:v>
                </c:pt>
                <c:pt idx="15459">
                  <c:v>15459</c:v>
                </c:pt>
                <c:pt idx="15460">
                  <c:v>15460</c:v>
                </c:pt>
                <c:pt idx="15461">
                  <c:v>15461</c:v>
                </c:pt>
                <c:pt idx="15462">
                  <c:v>15462</c:v>
                </c:pt>
                <c:pt idx="15463">
                  <c:v>15463</c:v>
                </c:pt>
                <c:pt idx="15464">
                  <c:v>15464</c:v>
                </c:pt>
                <c:pt idx="15465">
                  <c:v>15465</c:v>
                </c:pt>
                <c:pt idx="15466">
                  <c:v>15466</c:v>
                </c:pt>
                <c:pt idx="15467">
                  <c:v>15467</c:v>
                </c:pt>
                <c:pt idx="15468">
                  <c:v>15468</c:v>
                </c:pt>
                <c:pt idx="15469">
                  <c:v>15469</c:v>
                </c:pt>
                <c:pt idx="15470">
                  <c:v>15470</c:v>
                </c:pt>
                <c:pt idx="15471">
                  <c:v>15471</c:v>
                </c:pt>
                <c:pt idx="15472">
                  <c:v>15472</c:v>
                </c:pt>
                <c:pt idx="15473">
                  <c:v>15473</c:v>
                </c:pt>
                <c:pt idx="15474">
                  <c:v>15474</c:v>
                </c:pt>
                <c:pt idx="15475">
                  <c:v>15475</c:v>
                </c:pt>
                <c:pt idx="15476">
                  <c:v>15476</c:v>
                </c:pt>
                <c:pt idx="15477">
                  <c:v>15477</c:v>
                </c:pt>
                <c:pt idx="15478">
                  <c:v>15478</c:v>
                </c:pt>
                <c:pt idx="15479">
                  <c:v>15479</c:v>
                </c:pt>
                <c:pt idx="15480">
                  <c:v>15480</c:v>
                </c:pt>
                <c:pt idx="15481">
                  <c:v>15481</c:v>
                </c:pt>
                <c:pt idx="15482">
                  <c:v>15482</c:v>
                </c:pt>
                <c:pt idx="15483">
                  <c:v>15483</c:v>
                </c:pt>
                <c:pt idx="15484">
                  <c:v>15484</c:v>
                </c:pt>
                <c:pt idx="15485">
                  <c:v>15485</c:v>
                </c:pt>
                <c:pt idx="15486">
                  <c:v>15486</c:v>
                </c:pt>
                <c:pt idx="15487">
                  <c:v>15487</c:v>
                </c:pt>
                <c:pt idx="15488">
                  <c:v>15488</c:v>
                </c:pt>
                <c:pt idx="15489">
                  <c:v>15489</c:v>
                </c:pt>
                <c:pt idx="15490">
                  <c:v>15490</c:v>
                </c:pt>
                <c:pt idx="15491">
                  <c:v>15491</c:v>
                </c:pt>
                <c:pt idx="15492">
                  <c:v>15492</c:v>
                </c:pt>
                <c:pt idx="15493">
                  <c:v>15493</c:v>
                </c:pt>
                <c:pt idx="15494">
                  <c:v>15494</c:v>
                </c:pt>
                <c:pt idx="15495">
                  <c:v>15495</c:v>
                </c:pt>
                <c:pt idx="15496">
                  <c:v>15496</c:v>
                </c:pt>
                <c:pt idx="15497">
                  <c:v>15497</c:v>
                </c:pt>
                <c:pt idx="15498">
                  <c:v>15498</c:v>
                </c:pt>
                <c:pt idx="15499">
                  <c:v>15499</c:v>
                </c:pt>
                <c:pt idx="15500">
                  <c:v>15500</c:v>
                </c:pt>
                <c:pt idx="15501">
                  <c:v>15501</c:v>
                </c:pt>
                <c:pt idx="15502">
                  <c:v>15502</c:v>
                </c:pt>
                <c:pt idx="15503">
                  <c:v>15503</c:v>
                </c:pt>
                <c:pt idx="15504">
                  <c:v>15504</c:v>
                </c:pt>
                <c:pt idx="15505">
                  <c:v>15505</c:v>
                </c:pt>
                <c:pt idx="15506">
                  <c:v>15506</c:v>
                </c:pt>
                <c:pt idx="15507">
                  <c:v>15507</c:v>
                </c:pt>
                <c:pt idx="15508">
                  <c:v>15508</c:v>
                </c:pt>
                <c:pt idx="15509">
                  <c:v>15509</c:v>
                </c:pt>
                <c:pt idx="15510">
                  <c:v>15510</c:v>
                </c:pt>
                <c:pt idx="15511">
                  <c:v>15511</c:v>
                </c:pt>
                <c:pt idx="15512">
                  <c:v>15512</c:v>
                </c:pt>
                <c:pt idx="15513">
                  <c:v>15513</c:v>
                </c:pt>
                <c:pt idx="15514">
                  <c:v>15514</c:v>
                </c:pt>
                <c:pt idx="15515">
                  <c:v>15515</c:v>
                </c:pt>
                <c:pt idx="15516">
                  <c:v>15516</c:v>
                </c:pt>
                <c:pt idx="15517">
                  <c:v>15517</c:v>
                </c:pt>
                <c:pt idx="15518">
                  <c:v>15518</c:v>
                </c:pt>
                <c:pt idx="15519">
                  <c:v>15519</c:v>
                </c:pt>
                <c:pt idx="15520">
                  <c:v>15520</c:v>
                </c:pt>
                <c:pt idx="15521">
                  <c:v>15521</c:v>
                </c:pt>
                <c:pt idx="15522">
                  <c:v>15522</c:v>
                </c:pt>
                <c:pt idx="15523">
                  <c:v>15523</c:v>
                </c:pt>
                <c:pt idx="15524">
                  <c:v>15524</c:v>
                </c:pt>
                <c:pt idx="15525">
                  <c:v>15525</c:v>
                </c:pt>
                <c:pt idx="15526">
                  <c:v>15526</c:v>
                </c:pt>
                <c:pt idx="15527">
                  <c:v>15527</c:v>
                </c:pt>
                <c:pt idx="15528">
                  <c:v>15528</c:v>
                </c:pt>
                <c:pt idx="15529">
                  <c:v>15529</c:v>
                </c:pt>
                <c:pt idx="15530">
                  <c:v>15530</c:v>
                </c:pt>
                <c:pt idx="15531">
                  <c:v>15531</c:v>
                </c:pt>
                <c:pt idx="15532">
                  <c:v>15532</c:v>
                </c:pt>
                <c:pt idx="15533">
                  <c:v>15533</c:v>
                </c:pt>
                <c:pt idx="15534">
                  <c:v>15534</c:v>
                </c:pt>
                <c:pt idx="15535">
                  <c:v>15535</c:v>
                </c:pt>
                <c:pt idx="15536">
                  <c:v>15536</c:v>
                </c:pt>
                <c:pt idx="15537">
                  <c:v>15537</c:v>
                </c:pt>
                <c:pt idx="15538">
                  <c:v>15538</c:v>
                </c:pt>
                <c:pt idx="15539">
                  <c:v>15539</c:v>
                </c:pt>
                <c:pt idx="15540">
                  <c:v>15540</c:v>
                </c:pt>
                <c:pt idx="15541">
                  <c:v>15541</c:v>
                </c:pt>
                <c:pt idx="15542">
                  <c:v>15542</c:v>
                </c:pt>
                <c:pt idx="15543">
                  <c:v>15543</c:v>
                </c:pt>
                <c:pt idx="15544">
                  <c:v>15544</c:v>
                </c:pt>
                <c:pt idx="15545">
                  <c:v>15545</c:v>
                </c:pt>
                <c:pt idx="15546">
                  <c:v>15546</c:v>
                </c:pt>
                <c:pt idx="15547">
                  <c:v>15547</c:v>
                </c:pt>
                <c:pt idx="15548">
                  <c:v>15548</c:v>
                </c:pt>
                <c:pt idx="15549">
                  <c:v>15549</c:v>
                </c:pt>
                <c:pt idx="15550">
                  <c:v>15550</c:v>
                </c:pt>
                <c:pt idx="15551">
                  <c:v>15551</c:v>
                </c:pt>
                <c:pt idx="15552">
                  <c:v>15552</c:v>
                </c:pt>
                <c:pt idx="15553">
                  <c:v>15553</c:v>
                </c:pt>
                <c:pt idx="15554">
                  <c:v>15554</c:v>
                </c:pt>
                <c:pt idx="15555">
                  <c:v>15555</c:v>
                </c:pt>
                <c:pt idx="15556">
                  <c:v>15556</c:v>
                </c:pt>
                <c:pt idx="15557">
                  <c:v>15557</c:v>
                </c:pt>
                <c:pt idx="15558">
                  <c:v>15558</c:v>
                </c:pt>
                <c:pt idx="15559">
                  <c:v>15559</c:v>
                </c:pt>
                <c:pt idx="15560">
                  <c:v>15560</c:v>
                </c:pt>
                <c:pt idx="15561">
                  <c:v>15561</c:v>
                </c:pt>
                <c:pt idx="15562">
                  <c:v>15562</c:v>
                </c:pt>
                <c:pt idx="15563">
                  <c:v>15563</c:v>
                </c:pt>
                <c:pt idx="15564">
                  <c:v>15564</c:v>
                </c:pt>
                <c:pt idx="15565">
                  <c:v>15565</c:v>
                </c:pt>
                <c:pt idx="15566">
                  <c:v>15566</c:v>
                </c:pt>
                <c:pt idx="15567">
                  <c:v>15567</c:v>
                </c:pt>
                <c:pt idx="15568">
                  <c:v>15568</c:v>
                </c:pt>
                <c:pt idx="15569">
                  <c:v>15569</c:v>
                </c:pt>
                <c:pt idx="15570">
                  <c:v>15570</c:v>
                </c:pt>
                <c:pt idx="15571">
                  <c:v>15571</c:v>
                </c:pt>
                <c:pt idx="15572">
                  <c:v>15572</c:v>
                </c:pt>
                <c:pt idx="15573">
                  <c:v>15573</c:v>
                </c:pt>
                <c:pt idx="15574">
                  <c:v>15574</c:v>
                </c:pt>
                <c:pt idx="15575">
                  <c:v>15575</c:v>
                </c:pt>
                <c:pt idx="15576">
                  <c:v>15576</c:v>
                </c:pt>
                <c:pt idx="15577">
                  <c:v>15577</c:v>
                </c:pt>
                <c:pt idx="15578">
                  <c:v>15578</c:v>
                </c:pt>
                <c:pt idx="15579">
                  <c:v>15579</c:v>
                </c:pt>
                <c:pt idx="15580">
                  <c:v>15580</c:v>
                </c:pt>
                <c:pt idx="15581">
                  <c:v>15581</c:v>
                </c:pt>
                <c:pt idx="15582">
                  <c:v>15582</c:v>
                </c:pt>
                <c:pt idx="15583">
                  <c:v>15583</c:v>
                </c:pt>
                <c:pt idx="15584">
                  <c:v>15584</c:v>
                </c:pt>
                <c:pt idx="15585">
                  <c:v>15585</c:v>
                </c:pt>
                <c:pt idx="15586">
                  <c:v>15586</c:v>
                </c:pt>
                <c:pt idx="15587">
                  <c:v>15587</c:v>
                </c:pt>
                <c:pt idx="15588">
                  <c:v>15588</c:v>
                </c:pt>
                <c:pt idx="15589">
                  <c:v>15589</c:v>
                </c:pt>
                <c:pt idx="15590">
                  <c:v>15590</c:v>
                </c:pt>
                <c:pt idx="15591">
                  <c:v>15591</c:v>
                </c:pt>
                <c:pt idx="15592">
                  <c:v>15592</c:v>
                </c:pt>
                <c:pt idx="15593">
                  <c:v>15593</c:v>
                </c:pt>
                <c:pt idx="15594">
                  <c:v>15594</c:v>
                </c:pt>
                <c:pt idx="15595">
                  <c:v>15595</c:v>
                </c:pt>
                <c:pt idx="15596">
                  <c:v>15596</c:v>
                </c:pt>
                <c:pt idx="15597">
                  <c:v>15597</c:v>
                </c:pt>
                <c:pt idx="15598">
                  <c:v>15598</c:v>
                </c:pt>
                <c:pt idx="15599">
                  <c:v>15599</c:v>
                </c:pt>
                <c:pt idx="15600">
                  <c:v>15600</c:v>
                </c:pt>
                <c:pt idx="15601">
                  <c:v>15601</c:v>
                </c:pt>
                <c:pt idx="15602">
                  <c:v>15602</c:v>
                </c:pt>
                <c:pt idx="15603">
                  <c:v>15603</c:v>
                </c:pt>
                <c:pt idx="15604">
                  <c:v>15604</c:v>
                </c:pt>
                <c:pt idx="15605">
                  <c:v>15605</c:v>
                </c:pt>
                <c:pt idx="15606">
                  <c:v>15606</c:v>
                </c:pt>
                <c:pt idx="15607">
                  <c:v>15607</c:v>
                </c:pt>
                <c:pt idx="15608">
                  <c:v>15608</c:v>
                </c:pt>
                <c:pt idx="15609">
                  <c:v>15609</c:v>
                </c:pt>
                <c:pt idx="15610">
                  <c:v>15610</c:v>
                </c:pt>
                <c:pt idx="15611">
                  <c:v>15611</c:v>
                </c:pt>
                <c:pt idx="15612">
                  <c:v>15612</c:v>
                </c:pt>
                <c:pt idx="15613">
                  <c:v>15613</c:v>
                </c:pt>
                <c:pt idx="15614">
                  <c:v>15614</c:v>
                </c:pt>
                <c:pt idx="15615">
                  <c:v>15615</c:v>
                </c:pt>
                <c:pt idx="15616">
                  <c:v>15616</c:v>
                </c:pt>
                <c:pt idx="15617">
                  <c:v>15617</c:v>
                </c:pt>
                <c:pt idx="15618">
                  <c:v>15618</c:v>
                </c:pt>
                <c:pt idx="15619">
                  <c:v>15619</c:v>
                </c:pt>
                <c:pt idx="15620">
                  <c:v>15620</c:v>
                </c:pt>
                <c:pt idx="15621">
                  <c:v>15621</c:v>
                </c:pt>
                <c:pt idx="15622">
                  <c:v>15622</c:v>
                </c:pt>
                <c:pt idx="15623">
                  <c:v>15623</c:v>
                </c:pt>
                <c:pt idx="15624">
                  <c:v>15624</c:v>
                </c:pt>
                <c:pt idx="15625">
                  <c:v>15625</c:v>
                </c:pt>
                <c:pt idx="15626">
                  <c:v>15626</c:v>
                </c:pt>
                <c:pt idx="15627">
                  <c:v>15627</c:v>
                </c:pt>
                <c:pt idx="15628">
                  <c:v>15628</c:v>
                </c:pt>
                <c:pt idx="15629">
                  <c:v>15629</c:v>
                </c:pt>
                <c:pt idx="15630">
                  <c:v>15630</c:v>
                </c:pt>
                <c:pt idx="15631">
                  <c:v>15631</c:v>
                </c:pt>
                <c:pt idx="15632">
                  <c:v>15632</c:v>
                </c:pt>
                <c:pt idx="15633">
                  <c:v>15633</c:v>
                </c:pt>
                <c:pt idx="15634">
                  <c:v>15634</c:v>
                </c:pt>
                <c:pt idx="15635">
                  <c:v>15635</c:v>
                </c:pt>
                <c:pt idx="15636">
                  <c:v>15636</c:v>
                </c:pt>
                <c:pt idx="15637">
                  <c:v>15637</c:v>
                </c:pt>
                <c:pt idx="15638">
                  <c:v>15638</c:v>
                </c:pt>
                <c:pt idx="15639">
                  <c:v>15639</c:v>
                </c:pt>
                <c:pt idx="15640">
                  <c:v>15640</c:v>
                </c:pt>
                <c:pt idx="15641">
                  <c:v>15641</c:v>
                </c:pt>
                <c:pt idx="15642">
                  <c:v>15642</c:v>
                </c:pt>
                <c:pt idx="15643">
                  <c:v>15643</c:v>
                </c:pt>
                <c:pt idx="15644">
                  <c:v>15644</c:v>
                </c:pt>
                <c:pt idx="15645">
                  <c:v>15645</c:v>
                </c:pt>
                <c:pt idx="15646">
                  <c:v>15646</c:v>
                </c:pt>
                <c:pt idx="15647">
                  <c:v>15647</c:v>
                </c:pt>
                <c:pt idx="15648">
                  <c:v>15648</c:v>
                </c:pt>
                <c:pt idx="15649">
                  <c:v>15649</c:v>
                </c:pt>
                <c:pt idx="15650">
                  <c:v>15650</c:v>
                </c:pt>
                <c:pt idx="15651">
                  <c:v>15651</c:v>
                </c:pt>
                <c:pt idx="15652">
                  <c:v>15652</c:v>
                </c:pt>
                <c:pt idx="15653">
                  <c:v>15653</c:v>
                </c:pt>
                <c:pt idx="15654">
                  <c:v>15654</c:v>
                </c:pt>
                <c:pt idx="15655">
                  <c:v>15655</c:v>
                </c:pt>
                <c:pt idx="15656">
                  <c:v>15656</c:v>
                </c:pt>
                <c:pt idx="15657">
                  <c:v>15657</c:v>
                </c:pt>
                <c:pt idx="15658">
                  <c:v>15658</c:v>
                </c:pt>
                <c:pt idx="15659">
                  <c:v>15659</c:v>
                </c:pt>
                <c:pt idx="15660">
                  <c:v>15660</c:v>
                </c:pt>
                <c:pt idx="15661">
                  <c:v>15661</c:v>
                </c:pt>
                <c:pt idx="15662">
                  <c:v>15662</c:v>
                </c:pt>
                <c:pt idx="15663">
                  <c:v>15663</c:v>
                </c:pt>
                <c:pt idx="15664">
                  <c:v>15664</c:v>
                </c:pt>
                <c:pt idx="15665">
                  <c:v>15665</c:v>
                </c:pt>
                <c:pt idx="15666">
                  <c:v>15666</c:v>
                </c:pt>
                <c:pt idx="15667">
                  <c:v>15667</c:v>
                </c:pt>
                <c:pt idx="15668">
                  <c:v>15668</c:v>
                </c:pt>
                <c:pt idx="15669">
                  <c:v>15669</c:v>
                </c:pt>
                <c:pt idx="15670">
                  <c:v>15670</c:v>
                </c:pt>
                <c:pt idx="15671">
                  <c:v>15671</c:v>
                </c:pt>
                <c:pt idx="15672">
                  <c:v>15672</c:v>
                </c:pt>
                <c:pt idx="15673">
                  <c:v>15673</c:v>
                </c:pt>
                <c:pt idx="15674">
                  <c:v>15674</c:v>
                </c:pt>
                <c:pt idx="15675">
                  <c:v>15675</c:v>
                </c:pt>
                <c:pt idx="15676">
                  <c:v>15676</c:v>
                </c:pt>
                <c:pt idx="15677">
                  <c:v>15677</c:v>
                </c:pt>
                <c:pt idx="15678">
                  <c:v>15678</c:v>
                </c:pt>
                <c:pt idx="15679">
                  <c:v>15679</c:v>
                </c:pt>
                <c:pt idx="15680">
                  <c:v>15680</c:v>
                </c:pt>
                <c:pt idx="15681">
                  <c:v>15681</c:v>
                </c:pt>
                <c:pt idx="15682">
                  <c:v>15682</c:v>
                </c:pt>
                <c:pt idx="15683">
                  <c:v>15683</c:v>
                </c:pt>
                <c:pt idx="15684">
                  <c:v>15684</c:v>
                </c:pt>
                <c:pt idx="15685">
                  <c:v>15685</c:v>
                </c:pt>
                <c:pt idx="15686">
                  <c:v>15686</c:v>
                </c:pt>
                <c:pt idx="15687">
                  <c:v>15687</c:v>
                </c:pt>
                <c:pt idx="15688">
                  <c:v>15688</c:v>
                </c:pt>
                <c:pt idx="15689">
                  <c:v>15689</c:v>
                </c:pt>
                <c:pt idx="15690">
                  <c:v>15690</c:v>
                </c:pt>
                <c:pt idx="15691">
                  <c:v>15691</c:v>
                </c:pt>
                <c:pt idx="15692">
                  <c:v>15692</c:v>
                </c:pt>
                <c:pt idx="15693">
                  <c:v>15693</c:v>
                </c:pt>
                <c:pt idx="15694">
                  <c:v>15694</c:v>
                </c:pt>
                <c:pt idx="15695">
                  <c:v>15695</c:v>
                </c:pt>
                <c:pt idx="15696">
                  <c:v>15696</c:v>
                </c:pt>
                <c:pt idx="15697">
                  <c:v>15697</c:v>
                </c:pt>
                <c:pt idx="15698">
                  <c:v>15698</c:v>
                </c:pt>
                <c:pt idx="15699">
                  <c:v>15699</c:v>
                </c:pt>
                <c:pt idx="15700">
                  <c:v>15700</c:v>
                </c:pt>
                <c:pt idx="15701">
                  <c:v>15701</c:v>
                </c:pt>
                <c:pt idx="15702">
                  <c:v>15702</c:v>
                </c:pt>
                <c:pt idx="15703">
                  <c:v>15703</c:v>
                </c:pt>
                <c:pt idx="15704">
                  <c:v>15704</c:v>
                </c:pt>
                <c:pt idx="15705">
                  <c:v>15705</c:v>
                </c:pt>
                <c:pt idx="15706">
                  <c:v>15706</c:v>
                </c:pt>
                <c:pt idx="15707">
                  <c:v>15707</c:v>
                </c:pt>
                <c:pt idx="15708">
                  <c:v>15708</c:v>
                </c:pt>
                <c:pt idx="15709">
                  <c:v>15709</c:v>
                </c:pt>
                <c:pt idx="15710">
                  <c:v>15710</c:v>
                </c:pt>
                <c:pt idx="15711">
                  <c:v>15711</c:v>
                </c:pt>
                <c:pt idx="15712">
                  <c:v>15712</c:v>
                </c:pt>
                <c:pt idx="15713">
                  <c:v>15713</c:v>
                </c:pt>
                <c:pt idx="15714">
                  <c:v>15714</c:v>
                </c:pt>
                <c:pt idx="15715">
                  <c:v>15715</c:v>
                </c:pt>
                <c:pt idx="15716">
                  <c:v>15716</c:v>
                </c:pt>
                <c:pt idx="15717">
                  <c:v>15717</c:v>
                </c:pt>
                <c:pt idx="15718">
                  <c:v>15718</c:v>
                </c:pt>
                <c:pt idx="15719">
                  <c:v>15719</c:v>
                </c:pt>
                <c:pt idx="15720">
                  <c:v>15720</c:v>
                </c:pt>
                <c:pt idx="15721">
                  <c:v>15721</c:v>
                </c:pt>
                <c:pt idx="15722">
                  <c:v>15722</c:v>
                </c:pt>
                <c:pt idx="15723">
                  <c:v>15723</c:v>
                </c:pt>
                <c:pt idx="15724">
                  <c:v>15724</c:v>
                </c:pt>
                <c:pt idx="15725">
                  <c:v>15725</c:v>
                </c:pt>
                <c:pt idx="15726">
                  <c:v>15726</c:v>
                </c:pt>
                <c:pt idx="15727">
                  <c:v>15727</c:v>
                </c:pt>
                <c:pt idx="15728">
                  <c:v>15728</c:v>
                </c:pt>
                <c:pt idx="15729">
                  <c:v>15729</c:v>
                </c:pt>
                <c:pt idx="15730">
                  <c:v>15730</c:v>
                </c:pt>
                <c:pt idx="15731">
                  <c:v>15731</c:v>
                </c:pt>
                <c:pt idx="15732">
                  <c:v>15732</c:v>
                </c:pt>
                <c:pt idx="15733">
                  <c:v>15733</c:v>
                </c:pt>
                <c:pt idx="15734">
                  <c:v>15734</c:v>
                </c:pt>
                <c:pt idx="15735">
                  <c:v>15735</c:v>
                </c:pt>
                <c:pt idx="15736">
                  <c:v>15736</c:v>
                </c:pt>
                <c:pt idx="15737">
                  <c:v>15737</c:v>
                </c:pt>
                <c:pt idx="15738">
                  <c:v>15738</c:v>
                </c:pt>
                <c:pt idx="15739">
                  <c:v>15739</c:v>
                </c:pt>
                <c:pt idx="15740">
                  <c:v>15740</c:v>
                </c:pt>
                <c:pt idx="15741">
                  <c:v>15741</c:v>
                </c:pt>
                <c:pt idx="15742">
                  <c:v>15742</c:v>
                </c:pt>
                <c:pt idx="15743">
                  <c:v>15743</c:v>
                </c:pt>
                <c:pt idx="15744">
                  <c:v>15744</c:v>
                </c:pt>
                <c:pt idx="15745">
                  <c:v>15745</c:v>
                </c:pt>
                <c:pt idx="15746">
                  <c:v>15746</c:v>
                </c:pt>
                <c:pt idx="15747">
                  <c:v>15747</c:v>
                </c:pt>
                <c:pt idx="15748">
                  <c:v>15748</c:v>
                </c:pt>
                <c:pt idx="15749">
                  <c:v>15749</c:v>
                </c:pt>
                <c:pt idx="15750">
                  <c:v>15750</c:v>
                </c:pt>
                <c:pt idx="15751">
                  <c:v>15751</c:v>
                </c:pt>
                <c:pt idx="15752">
                  <c:v>15752</c:v>
                </c:pt>
                <c:pt idx="15753">
                  <c:v>15753</c:v>
                </c:pt>
                <c:pt idx="15754">
                  <c:v>15754</c:v>
                </c:pt>
                <c:pt idx="15755">
                  <c:v>15755</c:v>
                </c:pt>
                <c:pt idx="15756">
                  <c:v>15756</c:v>
                </c:pt>
                <c:pt idx="15757">
                  <c:v>15757</c:v>
                </c:pt>
                <c:pt idx="15758">
                  <c:v>15758</c:v>
                </c:pt>
                <c:pt idx="15759">
                  <c:v>15759</c:v>
                </c:pt>
                <c:pt idx="15760">
                  <c:v>15760</c:v>
                </c:pt>
                <c:pt idx="15761">
                  <c:v>15761</c:v>
                </c:pt>
                <c:pt idx="15762">
                  <c:v>15762</c:v>
                </c:pt>
                <c:pt idx="15763">
                  <c:v>15763</c:v>
                </c:pt>
                <c:pt idx="15764">
                  <c:v>15764</c:v>
                </c:pt>
                <c:pt idx="15765">
                  <c:v>15765</c:v>
                </c:pt>
                <c:pt idx="15766">
                  <c:v>15766</c:v>
                </c:pt>
                <c:pt idx="15767">
                  <c:v>15767</c:v>
                </c:pt>
                <c:pt idx="15768">
                  <c:v>15768</c:v>
                </c:pt>
                <c:pt idx="15769">
                  <c:v>15769</c:v>
                </c:pt>
                <c:pt idx="15770">
                  <c:v>15770</c:v>
                </c:pt>
                <c:pt idx="15771">
                  <c:v>15771</c:v>
                </c:pt>
                <c:pt idx="15772">
                  <c:v>15772</c:v>
                </c:pt>
                <c:pt idx="15773">
                  <c:v>15773</c:v>
                </c:pt>
                <c:pt idx="15774">
                  <c:v>15774</c:v>
                </c:pt>
                <c:pt idx="15775">
                  <c:v>15775</c:v>
                </c:pt>
                <c:pt idx="15776">
                  <c:v>15776</c:v>
                </c:pt>
                <c:pt idx="15777">
                  <c:v>15777</c:v>
                </c:pt>
                <c:pt idx="15778">
                  <c:v>15778</c:v>
                </c:pt>
                <c:pt idx="15779">
                  <c:v>15779</c:v>
                </c:pt>
                <c:pt idx="15780">
                  <c:v>15780</c:v>
                </c:pt>
                <c:pt idx="15781">
                  <c:v>15781</c:v>
                </c:pt>
                <c:pt idx="15782">
                  <c:v>15782</c:v>
                </c:pt>
                <c:pt idx="15783">
                  <c:v>15783</c:v>
                </c:pt>
                <c:pt idx="15784">
                  <c:v>15784</c:v>
                </c:pt>
                <c:pt idx="15785">
                  <c:v>15785</c:v>
                </c:pt>
                <c:pt idx="15786">
                  <c:v>15786</c:v>
                </c:pt>
                <c:pt idx="15787">
                  <c:v>15787</c:v>
                </c:pt>
                <c:pt idx="15788">
                  <c:v>15788</c:v>
                </c:pt>
                <c:pt idx="15789">
                  <c:v>15789</c:v>
                </c:pt>
                <c:pt idx="15790">
                  <c:v>15790</c:v>
                </c:pt>
                <c:pt idx="15791">
                  <c:v>15791</c:v>
                </c:pt>
                <c:pt idx="15792">
                  <c:v>15792</c:v>
                </c:pt>
                <c:pt idx="15793">
                  <c:v>15793</c:v>
                </c:pt>
                <c:pt idx="15794">
                  <c:v>15794</c:v>
                </c:pt>
                <c:pt idx="15795">
                  <c:v>15795</c:v>
                </c:pt>
                <c:pt idx="15796">
                  <c:v>15796</c:v>
                </c:pt>
                <c:pt idx="15797">
                  <c:v>15797</c:v>
                </c:pt>
                <c:pt idx="15798">
                  <c:v>15798</c:v>
                </c:pt>
                <c:pt idx="15799">
                  <c:v>15799</c:v>
                </c:pt>
                <c:pt idx="15800">
                  <c:v>15800</c:v>
                </c:pt>
                <c:pt idx="15801">
                  <c:v>15801</c:v>
                </c:pt>
                <c:pt idx="15802">
                  <c:v>15802</c:v>
                </c:pt>
                <c:pt idx="15803">
                  <c:v>15803</c:v>
                </c:pt>
                <c:pt idx="15804">
                  <c:v>15804</c:v>
                </c:pt>
                <c:pt idx="15805">
                  <c:v>15805</c:v>
                </c:pt>
                <c:pt idx="15806">
                  <c:v>15806</c:v>
                </c:pt>
                <c:pt idx="15807">
                  <c:v>15807</c:v>
                </c:pt>
                <c:pt idx="15808">
                  <c:v>15808</c:v>
                </c:pt>
                <c:pt idx="15809">
                  <c:v>15809</c:v>
                </c:pt>
                <c:pt idx="15810">
                  <c:v>15810</c:v>
                </c:pt>
                <c:pt idx="15811">
                  <c:v>15811</c:v>
                </c:pt>
                <c:pt idx="15812">
                  <c:v>15812</c:v>
                </c:pt>
                <c:pt idx="15813">
                  <c:v>15813</c:v>
                </c:pt>
                <c:pt idx="15814">
                  <c:v>15814</c:v>
                </c:pt>
                <c:pt idx="15815">
                  <c:v>15815</c:v>
                </c:pt>
                <c:pt idx="15816">
                  <c:v>15816</c:v>
                </c:pt>
                <c:pt idx="15817">
                  <c:v>15817</c:v>
                </c:pt>
                <c:pt idx="15818">
                  <c:v>15818</c:v>
                </c:pt>
                <c:pt idx="15819">
                  <c:v>15819</c:v>
                </c:pt>
                <c:pt idx="15820">
                  <c:v>15820</c:v>
                </c:pt>
                <c:pt idx="15821">
                  <c:v>15821</c:v>
                </c:pt>
                <c:pt idx="15822">
                  <c:v>15822</c:v>
                </c:pt>
                <c:pt idx="15823">
                  <c:v>15823</c:v>
                </c:pt>
                <c:pt idx="15824">
                  <c:v>15824</c:v>
                </c:pt>
                <c:pt idx="15825">
                  <c:v>15825</c:v>
                </c:pt>
                <c:pt idx="15826">
                  <c:v>15826</c:v>
                </c:pt>
                <c:pt idx="15827">
                  <c:v>15827</c:v>
                </c:pt>
                <c:pt idx="15828">
                  <c:v>15828</c:v>
                </c:pt>
                <c:pt idx="15829">
                  <c:v>15829</c:v>
                </c:pt>
                <c:pt idx="15830">
                  <c:v>15830</c:v>
                </c:pt>
                <c:pt idx="15831">
                  <c:v>15831</c:v>
                </c:pt>
                <c:pt idx="15832">
                  <c:v>15832</c:v>
                </c:pt>
                <c:pt idx="15833">
                  <c:v>15833</c:v>
                </c:pt>
                <c:pt idx="15834">
                  <c:v>15834</c:v>
                </c:pt>
                <c:pt idx="15835">
                  <c:v>15835</c:v>
                </c:pt>
                <c:pt idx="15836">
                  <c:v>15836</c:v>
                </c:pt>
                <c:pt idx="15837">
                  <c:v>15837</c:v>
                </c:pt>
                <c:pt idx="15838">
                  <c:v>15838</c:v>
                </c:pt>
                <c:pt idx="15839">
                  <c:v>15839</c:v>
                </c:pt>
                <c:pt idx="15840">
                  <c:v>15840</c:v>
                </c:pt>
                <c:pt idx="15841">
                  <c:v>15841</c:v>
                </c:pt>
                <c:pt idx="15842">
                  <c:v>15842</c:v>
                </c:pt>
                <c:pt idx="15843">
                  <c:v>15843</c:v>
                </c:pt>
                <c:pt idx="15844">
                  <c:v>15844</c:v>
                </c:pt>
                <c:pt idx="15845">
                  <c:v>15845</c:v>
                </c:pt>
                <c:pt idx="15846">
                  <c:v>15846</c:v>
                </c:pt>
                <c:pt idx="15847">
                  <c:v>15847</c:v>
                </c:pt>
                <c:pt idx="15848">
                  <c:v>15848</c:v>
                </c:pt>
                <c:pt idx="15849">
                  <c:v>15849</c:v>
                </c:pt>
                <c:pt idx="15850">
                  <c:v>15850</c:v>
                </c:pt>
                <c:pt idx="15851">
                  <c:v>15851</c:v>
                </c:pt>
                <c:pt idx="15852">
                  <c:v>15852</c:v>
                </c:pt>
                <c:pt idx="15853">
                  <c:v>15853</c:v>
                </c:pt>
                <c:pt idx="15854">
                  <c:v>15854</c:v>
                </c:pt>
                <c:pt idx="15855">
                  <c:v>15855</c:v>
                </c:pt>
                <c:pt idx="15856">
                  <c:v>15856</c:v>
                </c:pt>
                <c:pt idx="15857">
                  <c:v>15857</c:v>
                </c:pt>
                <c:pt idx="15858">
                  <c:v>15858</c:v>
                </c:pt>
                <c:pt idx="15859">
                  <c:v>15859</c:v>
                </c:pt>
                <c:pt idx="15860">
                  <c:v>15860</c:v>
                </c:pt>
                <c:pt idx="15861">
                  <c:v>15861</c:v>
                </c:pt>
                <c:pt idx="15862">
                  <c:v>15862</c:v>
                </c:pt>
                <c:pt idx="15863">
                  <c:v>15863</c:v>
                </c:pt>
                <c:pt idx="15864">
                  <c:v>15864</c:v>
                </c:pt>
                <c:pt idx="15865">
                  <c:v>15865</c:v>
                </c:pt>
                <c:pt idx="15866">
                  <c:v>15866</c:v>
                </c:pt>
                <c:pt idx="15867">
                  <c:v>15867</c:v>
                </c:pt>
                <c:pt idx="15868">
                  <c:v>15868</c:v>
                </c:pt>
                <c:pt idx="15869">
                  <c:v>15869</c:v>
                </c:pt>
                <c:pt idx="15870">
                  <c:v>15870</c:v>
                </c:pt>
                <c:pt idx="15871">
                  <c:v>15871</c:v>
                </c:pt>
                <c:pt idx="15872">
                  <c:v>15872</c:v>
                </c:pt>
                <c:pt idx="15873">
                  <c:v>15873</c:v>
                </c:pt>
                <c:pt idx="15874">
                  <c:v>15874</c:v>
                </c:pt>
                <c:pt idx="15875">
                  <c:v>15875</c:v>
                </c:pt>
                <c:pt idx="15876">
                  <c:v>15876</c:v>
                </c:pt>
                <c:pt idx="15877">
                  <c:v>15877</c:v>
                </c:pt>
                <c:pt idx="15878">
                  <c:v>15878</c:v>
                </c:pt>
                <c:pt idx="15879">
                  <c:v>15879</c:v>
                </c:pt>
                <c:pt idx="15880">
                  <c:v>15880</c:v>
                </c:pt>
                <c:pt idx="15881">
                  <c:v>15881</c:v>
                </c:pt>
                <c:pt idx="15882">
                  <c:v>15882</c:v>
                </c:pt>
                <c:pt idx="15883">
                  <c:v>15883</c:v>
                </c:pt>
                <c:pt idx="15884">
                  <c:v>15884</c:v>
                </c:pt>
                <c:pt idx="15885">
                  <c:v>15885</c:v>
                </c:pt>
                <c:pt idx="15886">
                  <c:v>15886</c:v>
                </c:pt>
                <c:pt idx="15887">
                  <c:v>15887</c:v>
                </c:pt>
                <c:pt idx="15888">
                  <c:v>15888</c:v>
                </c:pt>
                <c:pt idx="15889">
                  <c:v>15889</c:v>
                </c:pt>
                <c:pt idx="15890">
                  <c:v>15890</c:v>
                </c:pt>
                <c:pt idx="15891">
                  <c:v>15891</c:v>
                </c:pt>
                <c:pt idx="15892">
                  <c:v>15892</c:v>
                </c:pt>
                <c:pt idx="15893">
                  <c:v>15893</c:v>
                </c:pt>
                <c:pt idx="15894">
                  <c:v>15894</c:v>
                </c:pt>
                <c:pt idx="15895">
                  <c:v>15895</c:v>
                </c:pt>
                <c:pt idx="15896">
                  <c:v>15896</c:v>
                </c:pt>
                <c:pt idx="15897">
                  <c:v>15897</c:v>
                </c:pt>
                <c:pt idx="15898">
                  <c:v>15898</c:v>
                </c:pt>
                <c:pt idx="15899">
                  <c:v>15899</c:v>
                </c:pt>
                <c:pt idx="15900">
                  <c:v>15900</c:v>
                </c:pt>
                <c:pt idx="15901">
                  <c:v>15901</c:v>
                </c:pt>
                <c:pt idx="15902">
                  <c:v>15902</c:v>
                </c:pt>
                <c:pt idx="15903">
                  <c:v>15903</c:v>
                </c:pt>
                <c:pt idx="15904">
                  <c:v>15904</c:v>
                </c:pt>
                <c:pt idx="15905">
                  <c:v>15905</c:v>
                </c:pt>
                <c:pt idx="15906">
                  <c:v>15906</c:v>
                </c:pt>
                <c:pt idx="15907">
                  <c:v>15907</c:v>
                </c:pt>
                <c:pt idx="15908">
                  <c:v>15908</c:v>
                </c:pt>
                <c:pt idx="15909">
                  <c:v>15909</c:v>
                </c:pt>
                <c:pt idx="15910">
                  <c:v>15910</c:v>
                </c:pt>
                <c:pt idx="15911">
                  <c:v>15911</c:v>
                </c:pt>
                <c:pt idx="15912">
                  <c:v>15912</c:v>
                </c:pt>
                <c:pt idx="15913">
                  <c:v>15913</c:v>
                </c:pt>
                <c:pt idx="15914">
                  <c:v>15914</c:v>
                </c:pt>
                <c:pt idx="15915">
                  <c:v>15915</c:v>
                </c:pt>
                <c:pt idx="15916">
                  <c:v>15916</c:v>
                </c:pt>
                <c:pt idx="15917">
                  <c:v>15917</c:v>
                </c:pt>
                <c:pt idx="15918">
                  <c:v>15918</c:v>
                </c:pt>
                <c:pt idx="15919">
                  <c:v>15919</c:v>
                </c:pt>
                <c:pt idx="15920">
                  <c:v>15920</c:v>
                </c:pt>
                <c:pt idx="15921">
                  <c:v>15921</c:v>
                </c:pt>
                <c:pt idx="15922">
                  <c:v>15922</c:v>
                </c:pt>
                <c:pt idx="15923">
                  <c:v>15923</c:v>
                </c:pt>
                <c:pt idx="15924">
                  <c:v>15924</c:v>
                </c:pt>
                <c:pt idx="15925">
                  <c:v>15925</c:v>
                </c:pt>
                <c:pt idx="15926">
                  <c:v>15926</c:v>
                </c:pt>
                <c:pt idx="15927">
                  <c:v>15927</c:v>
                </c:pt>
                <c:pt idx="15928">
                  <c:v>15928</c:v>
                </c:pt>
                <c:pt idx="15929">
                  <c:v>15929</c:v>
                </c:pt>
                <c:pt idx="15930">
                  <c:v>15930</c:v>
                </c:pt>
                <c:pt idx="15931">
                  <c:v>15931</c:v>
                </c:pt>
                <c:pt idx="15932">
                  <c:v>15932</c:v>
                </c:pt>
                <c:pt idx="15933">
                  <c:v>15933</c:v>
                </c:pt>
                <c:pt idx="15934">
                  <c:v>15934</c:v>
                </c:pt>
                <c:pt idx="15935">
                  <c:v>15935</c:v>
                </c:pt>
                <c:pt idx="15936">
                  <c:v>15936</c:v>
                </c:pt>
                <c:pt idx="15937">
                  <c:v>15937</c:v>
                </c:pt>
                <c:pt idx="15938">
                  <c:v>15938</c:v>
                </c:pt>
                <c:pt idx="15939">
                  <c:v>15939</c:v>
                </c:pt>
                <c:pt idx="15940">
                  <c:v>15940</c:v>
                </c:pt>
                <c:pt idx="15941">
                  <c:v>15941</c:v>
                </c:pt>
                <c:pt idx="15942">
                  <c:v>15942</c:v>
                </c:pt>
                <c:pt idx="15943">
                  <c:v>15943</c:v>
                </c:pt>
                <c:pt idx="15944">
                  <c:v>15944</c:v>
                </c:pt>
                <c:pt idx="15945">
                  <c:v>15945</c:v>
                </c:pt>
                <c:pt idx="15946">
                  <c:v>15946</c:v>
                </c:pt>
                <c:pt idx="15947">
                  <c:v>15947</c:v>
                </c:pt>
                <c:pt idx="15948">
                  <c:v>15948</c:v>
                </c:pt>
                <c:pt idx="15949">
                  <c:v>15949</c:v>
                </c:pt>
                <c:pt idx="15950">
                  <c:v>15950</c:v>
                </c:pt>
                <c:pt idx="15951">
                  <c:v>15951</c:v>
                </c:pt>
                <c:pt idx="15952">
                  <c:v>15952</c:v>
                </c:pt>
                <c:pt idx="15953">
                  <c:v>15953</c:v>
                </c:pt>
                <c:pt idx="15954">
                  <c:v>15954</c:v>
                </c:pt>
                <c:pt idx="15955">
                  <c:v>15955</c:v>
                </c:pt>
                <c:pt idx="15956">
                  <c:v>15956</c:v>
                </c:pt>
                <c:pt idx="15957">
                  <c:v>15957</c:v>
                </c:pt>
                <c:pt idx="15958">
                  <c:v>15958</c:v>
                </c:pt>
                <c:pt idx="15959">
                  <c:v>15959</c:v>
                </c:pt>
                <c:pt idx="15960">
                  <c:v>15960</c:v>
                </c:pt>
                <c:pt idx="15961">
                  <c:v>15961</c:v>
                </c:pt>
                <c:pt idx="15962">
                  <c:v>15962</c:v>
                </c:pt>
                <c:pt idx="15963">
                  <c:v>15963</c:v>
                </c:pt>
                <c:pt idx="15964">
                  <c:v>15964</c:v>
                </c:pt>
                <c:pt idx="15965">
                  <c:v>15965</c:v>
                </c:pt>
                <c:pt idx="15966">
                  <c:v>15966</c:v>
                </c:pt>
                <c:pt idx="15967">
                  <c:v>15967</c:v>
                </c:pt>
                <c:pt idx="15968">
                  <c:v>15968</c:v>
                </c:pt>
                <c:pt idx="15969">
                  <c:v>15969</c:v>
                </c:pt>
                <c:pt idx="15970">
                  <c:v>15970</c:v>
                </c:pt>
                <c:pt idx="15971">
                  <c:v>15971</c:v>
                </c:pt>
                <c:pt idx="15972">
                  <c:v>15972</c:v>
                </c:pt>
                <c:pt idx="15973">
                  <c:v>15973</c:v>
                </c:pt>
                <c:pt idx="15974">
                  <c:v>15974</c:v>
                </c:pt>
                <c:pt idx="15975">
                  <c:v>15975</c:v>
                </c:pt>
                <c:pt idx="15976">
                  <c:v>15976</c:v>
                </c:pt>
                <c:pt idx="15977">
                  <c:v>15977</c:v>
                </c:pt>
                <c:pt idx="15978">
                  <c:v>15978</c:v>
                </c:pt>
                <c:pt idx="15979">
                  <c:v>15979</c:v>
                </c:pt>
                <c:pt idx="15980">
                  <c:v>15980</c:v>
                </c:pt>
                <c:pt idx="15981">
                  <c:v>15981</c:v>
                </c:pt>
                <c:pt idx="15982">
                  <c:v>15982</c:v>
                </c:pt>
                <c:pt idx="15983">
                  <c:v>15983</c:v>
                </c:pt>
                <c:pt idx="15984">
                  <c:v>15984</c:v>
                </c:pt>
                <c:pt idx="15985">
                  <c:v>15985</c:v>
                </c:pt>
                <c:pt idx="15986">
                  <c:v>15986</c:v>
                </c:pt>
                <c:pt idx="15987">
                  <c:v>15987</c:v>
                </c:pt>
                <c:pt idx="15988">
                  <c:v>15988</c:v>
                </c:pt>
                <c:pt idx="15989">
                  <c:v>15989</c:v>
                </c:pt>
                <c:pt idx="15990">
                  <c:v>15990</c:v>
                </c:pt>
                <c:pt idx="15991">
                  <c:v>15991</c:v>
                </c:pt>
                <c:pt idx="15992">
                  <c:v>15992</c:v>
                </c:pt>
                <c:pt idx="15993">
                  <c:v>15993</c:v>
                </c:pt>
                <c:pt idx="15994">
                  <c:v>15994</c:v>
                </c:pt>
                <c:pt idx="15995">
                  <c:v>15995</c:v>
                </c:pt>
                <c:pt idx="15996">
                  <c:v>15996</c:v>
                </c:pt>
                <c:pt idx="15997">
                  <c:v>15997</c:v>
                </c:pt>
                <c:pt idx="15998">
                  <c:v>15998</c:v>
                </c:pt>
                <c:pt idx="15999">
                  <c:v>15999</c:v>
                </c:pt>
                <c:pt idx="16000">
                  <c:v>16000</c:v>
                </c:pt>
                <c:pt idx="16001">
                  <c:v>16001</c:v>
                </c:pt>
                <c:pt idx="16002">
                  <c:v>16002</c:v>
                </c:pt>
                <c:pt idx="16003">
                  <c:v>16003</c:v>
                </c:pt>
                <c:pt idx="16004">
                  <c:v>16004</c:v>
                </c:pt>
                <c:pt idx="16005">
                  <c:v>16005</c:v>
                </c:pt>
                <c:pt idx="16006">
                  <c:v>16006</c:v>
                </c:pt>
                <c:pt idx="16007">
                  <c:v>16007</c:v>
                </c:pt>
                <c:pt idx="16008">
                  <c:v>16008</c:v>
                </c:pt>
                <c:pt idx="16009">
                  <c:v>16009</c:v>
                </c:pt>
                <c:pt idx="16010">
                  <c:v>16010</c:v>
                </c:pt>
                <c:pt idx="16011">
                  <c:v>16011</c:v>
                </c:pt>
                <c:pt idx="16012">
                  <c:v>16012</c:v>
                </c:pt>
                <c:pt idx="16013">
                  <c:v>16013</c:v>
                </c:pt>
                <c:pt idx="16014">
                  <c:v>16014</c:v>
                </c:pt>
                <c:pt idx="16015">
                  <c:v>16015</c:v>
                </c:pt>
                <c:pt idx="16016">
                  <c:v>16016</c:v>
                </c:pt>
                <c:pt idx="16017">
                  <c:v>16017</c:v>
                </c:pt>
                <c:pt idx="16018">
                  <c:v>16018</c:v>
                </c:pt>
                <c:pt idx="16019">
                  <c:v>16019</c:v>
                </c:pt>
                <c:pt idx="16020">
                  <c:v>16020</c:v>
                </c:pt>
                <c:pt idx="16021">
                  <c:v>16021</c:v>
                </c:pt>
                <c:pt idx="16022">
                  <c:v>16022</c:v>
                </c:pt>
                <c:pt idx="16023">
                  <c:v>16023</c:v>
                </c:pt>
                <c:pt idx="16024">
                  <c:v>16024</c:v>
                </c:pt>
                <c:pt idx="16025">
                  <c:v>16025</c:v>
                </c:pt>
                <c:pt idx="16026">
                  <c:v>16026</c:v>
                </c:pt>
                <c:pt idx="16027">
                  <c:v>16027</c:v>
                </c:pt>
                <c:pt idx="16028">
                  <c:v>16028</c:v>
                </c:pt>
                <c:pt idx="16029">
                  <c:v>16029</c:v>
                </c:pt>
                <c:pt idx="16030">
                  <c:v>16030</c:v>
                </c:pt>
                <c:pt idx="16031">
                  <c:v>16031</c:v>
                </c:pt>
                <c:pt idx="16032">
                  <c:v>16032</c:v>
                </c:pt>
                <c:pt idx="16033">
                  <c:v>16033</c:v>
                </c:pt>
                <c:pt idx="16034">
                  <c:v>16034</c:v>
                </c:pt>
                <c:pt idx="16035">
                  <c:v>16035</c:v>
                </c:pt>
                <c:pt idx="16036">
                  <c:v>16036</c:v>
                </c:pt>
                <c:pt idx="16037">
                  <c:v>16037</c:v>
                </c:pt>
                <c:pt idx="16038">
                  <c:v>16038</c:v>
                </c:pt>
                <c:pt idx="16039">
                  <c:v>16039</c:v>
                </c:pt>
                <c:pt idx="16040">
                  <c:v>16040</c:v>
                </c:pt>
                <c:pt idx="16041">
                  <c:v>16041</c:v>
                </c:pt>
                <c:pt idx="16042">
                  <c:v>16042</c:v>
                </c:pt>
                <c:pt idx="16043">
                  <c:v>16043</c:v>
                </c:pt>
                <c:pt idx="16044">
                  <c:v>16044</c:v>
                </c:pt>
                <c:pt idx="16045">
                  <c:v>16045</c:v>
                </c:pt>
                <c:pt idx="16046">
                  <c:v>16046</c:v>
                </c:pt>
                <c:pt idx="16047">
                  <c:v>16047</c:v>
                </c:pt>
                <c:pt idx="16048">
                  <c:v>16048</c:v>
                </c:pt>
                <c:pt idx="16049">
                  <c:v>16049</c:v>
                </c:pt>
                <c:pt idx="16050">
                  <c:v>16050</c:v>
                </c:pt>
                <c:pt idx="16051">
                  <c:v>16051</c:v>
                </c:pt>
                <c:pt idx="16052">
                  <c:v>16052</c:v>
                </c:pt>
                <c:pt idx="16053">
                  <c:v>16053</c:v>
                </c:pt>
                <c:pt idx="16054">
                  <c:v>16054</c:v>
                </c:pt>
                <c:pt idx="16055">
                  <c:v>16055</c:v>
                </c:pt>
                <c:pt idx="16056">
                  <c:v>16056</c:v>
                </c:pt>
                <c:pt idx="16057">
                  <c:v>16057</c:v>
                </c:pt>
                <c:pt idx="16058">
                  <c:v>16058</c:v>
                </c:pt>
                <c:pt idx="16059">
                  <c:v>16059</c:v>
                </c:pt>
                <c:pt idx="16060">
                  <c:v>16060</c:v>
                </c:pt>
                <c:pt idx="16061">
                  <c:v>16061</c:v>
                </c:pt>
                <c:pt idx="16062">
                  <c:v>16062</c:v>
                </c:pt>
                <c:pt idx="16063">
                  <c:v>16063</c:v>
                </c:pt>
                <c:pt idx="16064">
                  <c:v>16064</c:v>
                </c:pt>
                <c:pt idx="16065">
                  <c:v>16065</c:v>
                </c:pt>
                <c:pt idx="16066">
                  <c:v>16066</c:v>
                </c:pt>
                <c:pt idx="16067">
                  <c:v>16067</c:v>
                </c:pt>
                <c:pt idx="16068">
                  <c:v>16068</c:v>
                </c:pt>
                <c:pt idx="16069">
                  <c:v>16069</c:v>
                </c:pt>
                <c:pt idx="16070">
                  <c:v>16070</c:v>
                </c:pt>
                <c:pt idx="16071">
                  <c:v>16071</c:v>
                </c:pt>
                <c:pt idx="16072">
                  <c:v>16072</c:v>
                </c:pt>
                <c:pt idx="16073">
                  <c:v>16073</c:v>
                </c:pt>
                <c:pt idx="16074">
                  <c:v>16074</c:v>
                </c:pt>
                <c:pt idx="16075">
                  <c:v>16075</c:v>
                </c:pt>
                <c:pt idx="16076">
                  <c:v>16076</c:v>
                </c:pt>
                <c:pt idx="16077">
                  <c:v>16077</c:v>
                </c:pt>
                <c:pt idx="16078">
                  <c:v>16078</c:v>
                </c:pt>
                <c:pt idx="16079">
                  <c:v>16079</c:v>
                </c:pt>
                <c:pt idx="16080">
                  <c:v>16080</c:v>
                </c:pt>
                <c:pt idx="16081">
                  <c:v>16081</c:v>
                </c:pt>
                <c:pt idx="16082">
                  <c:v>16082</c:v>
                </c:pt>
                <c:pt idx="16083">
                  <c:v>16083</c:v>
                </c:pt>
                <c:pt idx="16084">
                  <c:v>16084</c:v>
                </c:pt>
                <c:pt idx="16085">
                  <c:v>16085</c:v>
                </c:pt>
                <c:pt idx="16086">
                  <c:v>16086</c:v>
                </c:pt>
                <c:pt idx="16087">
                  <c:v>16087</c:v>
                </c:pt>
                <c:pt idx="16088">
                  <c:v>16088</c:v>
                </c:pt>
                <c:pt idx="16089">
                  <c:v>16089</c:v>
                </c:pt>
                <c:pt idx="16090">
                  <c:v>16090</c:v>
                </c:pt>
                <c:pt idx="16091">
                  <c:v>16091</c:v>
                </c:pt>
                <c:pt idx="16092">
                  <c:v>16092</c:v>
                </c:pt>
                <c:pt idx="16093">
                  <c:v>16093</c:v>
                </c:pt>
                <c:pt idx="16094">
                  <c:v>16094</c:v>
                </c:pt>
                <c:pt idx="16095">
                  <c:v>16095</c:v>
                </c:pt>
                <c:pt idx="16096">
                  <c:v>16096</c:v>
                </c:pt>
                <c:pt idx="16097">
                  <c:v>16097</c:v>
                </c:pt>
                <c:pt idx="16098">
                  <c:v>16098</c:v>
                </c:pt>
                <c:pt idx="16099">
                  <c:v>16099</c:v>
                </c:pt>
                <c:pt idx="16100">
                  <c:v>16100</c:v>
                </c:pt>
                <c:pt idx="16101">
                  <c:v>16101</c:v>
                </c:pt>
                <c:pt idx="16102">
                  <c:v>16102</c:v>
                </c:pt>
                <c:pt idx="16103">
                  <c:v>16103</c:v>
                </c:pt>
                <c:pt idx="16104">
                  <c:v>16104</c:v>
                </c:pt>
                <c:pt idx="16105">
                  <c:v>16105</c:v>
                </c:pt>
                <c:pt idx="16106">
                  <c:v>16106</c:v>
                </c:pt>
                <c:pt idx="16107">
                  <c:v>16107</c:v>
                </c:pt>
                <c:pt idx="16108">
                  <c:v>16108</c:v>
                </c:pt>
                <c:pt idx="16109">
                  <c:v>16109</c:v>
                </c:pt>
                <c:pt idx="16110">
                  <c:v>16110</c:v>
                </c:pt>
                <c:pt idx="16111">
                  <c:v>16111</c:v>
                </c:pt>
                <c:pt idx="16112">
                  <c:v>16112</c:v>
                </c:pt>
                <c:pt idx="16113">
                  <c:v>16113</c:v>
                </c:pt>
                <c:pt idx="16114">
                  <c:v>16114</c:v>
                </c:pt>
                <c:pt idx="16115">
                  <c:v>16115</c:v>
                </c:pt>
                <c:pt idx="16116">
                  <c:v>16116</c:v>
                </c:pt>
                <c:pt idx="16117">
                  <c:v>16117</c:v>
                </c:pt>
                <c:pt idx="16118">
                  <c:v>16118</c:v>
                </c:pt>
                <c:pt idx="16119">
                  <c:v>16119</c:v>
                </c:pt>
                <c:pt idx="16120">
                  <c:v>16120</c:v>
                </c:pt>
                <c:pt idx="16121">
                  <c:v>16121</c:v>
                </c:pt>
                <c:pt idx="16122">
                  <c:v>16122</c:v>
                </c:pt>
                <c:pt idx="16123">
                  <c:v>16123</c:v>
                </c:pt>
                <c:pt idx="16124">
                  <c:v>16124</c:v>
                </c:pt>
                <c:pt idx="16125">
                  <c:v>16125</c:v>
                </c:pt>
                <c:pt idx="16126">
                  <c:v>16126</c:v>
                </c:pt>
                <c:pt idx="16127">
                  <c:v>16127</c:v>
                </c:pt>
                <c:pt idx="16128">
                  <c:v>16128</c:v>
                </c:pt>
                <c:pt idx="16129">
                  <c:v>16129</c:v>
                </c:pt>
                <c:pt idx="16130">
                  <c:v>16130</c:v>
                </c:pt>
                <c:pt idx="16131">
                  <c:v>16131</c:v>
                </c:pt>
                <c:pt idx="16132">
                  <c:v>16132</c:v>
                </c:pt>
                <c:pt idx="16133">
                  <c:v>16133</c:v>
                </c:pt>
                <c:pt idx="16134">
                  <c:v>16134</c:v>
                </c:pt>
                <c:pt idx="16135">
                  <c:v>16135</c:v>
                </c:pt>
                <c:pt idx="16136">
                  <c:v>16136</c:v>
                </c:pt>
                <c:pt idx="16137">
                  <c:v>16137</c:v>
                </c:pt>
                <c:pt idx="16138">
                  <c:v>16138</c:v>
                </c:pt>
                <c:pt idx="16139">
                  <c:v>16139</c:v>
                </c:pt>
                <c:pt idx="16140">
                  <c:v>16140</c:v>
                </c:pt>
                <c:pt idx="16141">
                  <c:v>16141</c:v>
                </c:pt>
                <c:pt idx="16142">
                  <c:v>16142</c:v>
                </c:pt>
                <c:pt idx="16143">
                  <c:v>16143</c:v>
                </c:pt>
                <c:pt idx="16144">
                  <c:v>16144</c:v>
                </c:pt>
                <c:pt idx="16145">
                  <c:v>16145</c:v>
                </c:pt>
                <c:pt idx="16146">
                  <c:v>16146</c:v>
                </c:pt>
                <c:pt idx="16147">
                  <c:v>16147</c:v>
                </c:pt>
                <c:pt idx="16148">
                  <c:v>16148</c:v>
                </c:pt>
                <c:pt idx="16149">
                  <c:v>16149</c:v>
                </c:pt>
                <c:pt idx="16150">
                  <c:v>16150</c:v>
                </c:pt>
                <c:pt idx="16151">
                  <c:v>16151</c:v>
                </c:pt>
                <c:pt idx="16152">
                  <c:v>16152</c:v>
                </c:pt>
                <c:pt idx="16153">
                  <c:v>16153</c:v>
                </c:pt>
                <c:pt idx="16154">
                  <c:v>16154</c:v>
                </c:pt>
                <c:pt idx="16155">
                  <c:v>16155</c:v>
                </c:pt>
                <c:pt idx="16156">
                  <c:v>16156</c:v>
                </c:pt>
                <c:pt idx="16157">
                  <c:v>16157</c:v>
                </c:pt>
                <c:pt idx="16158">
                  <c:v>16158</c:v>
                </c:pt>
                <c:pt idx="16159">
                  <c:v>16159</c:v>
                </c:pt>
                <c:pt idx="16160">
                  <c:v>16160</c:v>
                </c:pt>
                <c:pt idx="16161">
                  <c:v>16161</c:v>
                </c:pt>
                <c:pt idx="16162">
                  <c:v>16162</c:v>
                </c:pt>
                <c:pt idx="16163">
                  <c:v>16163</c:v>
                </c:pt>
                <c:pt idx="16164">
                  <c:v>16164</c:v>
                </c:pt>
                <c:pt idx="16165">
                  <c:v>16165</c:v>
                </c:pt>
                <c:pt idx="16166">
                  <c:v>16166</c:v>
                </c:pt>
                <c:pt idx="16167">
                  <c:v>16167</c:v>
                </c:pt>
                <c:pt idx="16168">
                  <c:v>16168</c:v>
                </c:pt>
                <c:pt idx="16169">
                  <c:v>16169</c:v>
                </c:pt>
                <c:pt idx="16170">
                  <c:v>16170</c:v>
                </c:pt>
                <c:pt idx="16171">
                  <c:v>16171</c:v>
                </c:pt>
                <c:pt idx="16172">
                  <c:v>16172</c:v>
                </c:pt>
                <c:pt idx="16173">
                  <c:v>16173</c:v>
                </c:pt>
                <c:pt idx="16174">
                  <c:v>16174</c:v>
                </c:pt>
                <c:pt idx="16175">
                  <c:v>16175</c:v>
                </c:pt>
                <c:pt idx="16176">
                  <c:v>16176</c:v>
                </c:pt>
                <c:pt idx="16177">
                  <c:v>16177</c:v>
                </c:pt>
                <c:pt idx="16178">
                  <c:v>16178</c:v>
                </c:pt>
                <c:pt idx="16179">
                  <c:v>16179</c:v>
                </c:pt>
                <c:pt idx="16180">
                  <c:v>16180</c:v>
                </c:pt>
                <c:pt idx="16181">
                  <c:v>16181</c:v>
                </c:pt>
                <c:pt idx="16182">
                  <c:v>16182</c:v>
                </c:pt>
                <c:pt idx="16183">
                  <c:v>16183</c:v>
                </c:pt>
                <c:pt idx="16184">
                  <c:v>16184</c:v>
                </c:pt>
                <c:pt idx="16185">
                  <c:v>16185</c:v>
                </c:pt>
                <c:pt idx="16186">
                  <c:v>16186</c:v>
                </c:pt>
                <c:pt idx="16187">
                  <c:v>16187</c:v>
                </c:pt>
                <c:pt idx="16188">
                  <c:v>16188</c:v>
                </c:pt>
                <c:pt idx="16189">
                  <c:v>16189</c:v>
                </c:pt>
                <c:pt idx="16190">
                  <c:v>16190</c:v>
                </c:pt>
                <c:pt idx="16191">
                  <c:v>16191</c:v>
                </c:pt>
                <c:pt idx="16192">
                  <c:v>16192</c:v>
                </c:pt>
                <c:pt idx="16193">
                  <c:v>16193</c:v>
                </c:pt>
                <c:pt idx="16194">
                  <c:v>16194</c:v>
                </c:pt>
                <c:pt idx="16195">
                  <c:v>16195</c:v>
                </c:pt>
                <c:pt idx="16196">
                  <c:v>16196</c:v>
                </c:pt>
                <c:pt idx="16197">
                  <c:v>16197</c:v>
                </c:pt>
                <c:pt idx="16198">
                  <c:v>16198</c:v>
                </c:pt>
                <c:pt idx="16199">
                  <c:v>16199</c:v>
                </c:pt>
                <c:pt idx="16200">
                  <c:v>16200</c:v>
                </c:pt>
                <c:pt idx="16201">
                  <c:v>16201</c:v>
                </c:pt>
                <c:pt idx="16202">
                  <c:v>16202</c:v>
                </c:pt>
                <c:pt idx="16203">
                  <c:v>16203</c:v>
                </c:pt>
                <c:pt idx="16204">
                  <c:v>16204</c:v>
                </c:pt>
                <c:pt idx="16205">
                  <c:v>16205</c:v>
                </c:pt>
                <c:pt idx="16206">
                  <c:v>16206</c:v>
                </c:pt>
                <c:pt idx="16207">
                  <c:v>16207</c:v>
                </c:pt>
                <c:pt idx="16208">
                  <c:v>16208</c:v>
                </c:pt>
                <c:pt idx="16209">
                  <c:v>16209</c:v>
                </c:pt>
                <c:pt idx="16210">
                  <c:v>16210</c:v>
                </c:pt>
                <c:pt idx="16211">
                  <c:v>16211</c:v>
                </c:pt>
                <c:pt idx="16212">
                  <c:v>16212</c:v>
                </c:pt>
                <c:pt idx="16213">
                  <c:v>16213</c:v>
                </c:pt>
                <c:pt idx="16214">
                  <c:v>16214</c:v>
                </c:pt>
                <c:pt idx="16215">
                  <c:v>16215</c:v>
                </c:pt>
                <c:pt idx="16216">
                  <c:v>16216</c:v>
                </c:pt>
                <c:pt idx="16217">
                  <c:v>16217</c:v>
                </c:pt>
                <c:pt idx="16218">
                  <c:v>16218</c:v>
                </c:pt>
                <c:pt idx="16219">
                  <c:v>16219</c:v>
                </c:pt>
                <c:pt idx="16220">
                  <c:v>16220</c:v>
                </c:pt>
                <c:pt idx="16221">
                  <c:v>16221</c:v>
                </c:pt>
                <c:pt idx="16222">
                  <c:v>16222</c:v>
                </c:pt>
                <c:pt idx="16223">
                  <c:v>16223</c:v>
                </c:pt>
                <c:pt idx="16224">
                  <c:v>16224</c:v>
                </c:pt>
                <c:pt idx="16225">
                  <c:v>16225</c:v>
                </c:pt>
                <c:pt idx="16226">
                  <c:v>16226</c:v>
                </c:pt>
                <c:pt idx="16227">
                  <c:v>16227</c:v>
                </c:pt>
                <c:pt idx="16228">
                  <c:v>16228</c:v>
                </c:pt>
                <c:pt idx="16229">
                  <c:v>16229</c:v>
                </c:pt>
                <c:pt idx="16230">
                  <c:v>16230</c:v>
                </c:pt>
                <c:pt idx="16231">
                  <c:v>16231</c:v>
                </c:pt>
                <c:pt idx="16232">
                  <c:v>16232</c:v>
                </c:pt>
                <c:pt idx="16233">
                  <c:v>16233</c:v>
                </c:pt>
                <c:pt idx="16234">
                  <c:v>16234</c:v>
                </c:pt>
                <c:pt idx="16235">
                  <c:v>16235</c:v>
                </c:pt>
                <c:pt idx="16236">
                  <c:v>16236</c:v>
                </c:pt>
                <c:pt idx="16237">
                  <c:v>16237</c:v>
                </c:pt>
                <c:pt idx="16238">
                  <c:v>16238</c:v>
                </c:pt>
                <c:pt idx="16239">
                  <c:v>16239</c:v>
                </c:pt>
                <c:pt idx="16240">
                  <c:v>16240</c:v>
                </c:pt>
                <c:pt idx="16241">
                  <c:v>16241</c:v>
                </c:pt>
                <c:pt idx="16242">
                  <c:v>16242</c:v>
                </c:pt>
                <c:pt idx="16243">
                  <c:v>16243</c:v>
                </c:pt>
                <c:pt idx="16244">
                  <c:v>16244</c:v>
                </c:pt>
                <c:pt idx="16245">
                  <c:v>16245</c:v>
                </c:pt>
                <c:pt idx="16246">
                  <c:v>16246</c:v>
                </c:pt>
                <c:pt idx="16247">
                  <c:v>16247</c:v>
                </c:pt>
                <c:pt idx="16248">
                  <c:v>16248</c:v>
                </c:pt>
                <c:pt idx="16249">
                  <c:v>16249</c:v>
                </c:pt>
                <c:pt idx="16250">
                  <c:v>16250</c:v>
                </c:pt>
                <c:pt idx="16251">
                  <c:v>16251</c:v>
                </c:pt>
                <c:pt idx="16252">
                  <c:v>16252</c:v>
                </c:pt>
                <c:pt idx="16253">
                  <c:v>16253</c:v>
                </c:pt>
                <c:pt idx="16254">
                  <c:v>16254</c:v>
                </c:pt>
                <c:pt idx="16255">
                  <c:v>16255</c:v>
                </c:pt>
                <c:pt idx="16256">
                  <c:v>16256</c:v>
                </c:pt>
                <c:pt idx="16257">
                  <c:v>16257</c:v>
                </c:pt>
                <c:pt idx="16258">
                  <c:v>16258</c:v>
                </c:pt>
                <c:pt idx="16259">
                  <c:v>16259</c:v>
                </c:pt>
                <c:pt idx="16260">
                  <c:v>16260</c:v>
                </c:pt>
                <c:pt idx="16261">
                  <c:v>16261</c:v>
                </c:pt>
                <c:pt idx="16262">
                  <c:v>16262</c:v>
                </c:pt>
                <c:pt idx="16263">
                  <c:v>16263</c:v>
                </c:pt>
                <c:pt idx="16264">
                  <c:v>16264</c:v>
                </c:pt>
                <c:pt idx="16265">
                  <c:v>16265</c:v>
                </c:pt>
                <c:pt idx="16266">
                  <c:v>16266</c:v>
                </c:pt>
                <c:pt idx="16267">
                  <c:v>16267</c:v>
                </c:pt>
                <c:pt idx="16268">
                  <c:v>16268</c:v>
                </c:pt>
                <c:pt idx="16269">
                  <c:v>16269</c:v>
                </c:pt>
                <c:pt idx="16270">
                  <c:v>16270</c:v>
                </c:pt>
                <c:pt idx="16271">
                  <c:v>16271</c:v>
                </c:pt>
                <c:pt idx="16272">
                  <c:v>16272</c:v>
                </c:pt>
                <c:pt idx="16273">
                  <c:v>16273</c:v>
                </c:pt>
                <c:pt idx="16274">
                  <c:v>16274</c:v>
                </c:pt>
                <c:pt idx="16275">
                  <c:v>16275</c:v>
                </c:pt>
                <c:pt idx="16276">
                  <c:v>16276</c:v>
                </c:pt>
                <c:pt idx="16277">
                  <c:v>16277</c:v>
                </c:pt>
                <c:pt idx="16278">
                  <c:v>16278</c:v>
                </c:pt>
                <c:pt idx="16279">
                  <c:v>16279</c:v>
                </c:pt>
                <c:pt idx="16280">
                  <c:v>16280</c:v>
                </c:pt>
                <c:pt idx="16281">
                  <c:v>16281</c:v>
                </c:pt>
                <c:pt idx="16282">
                  <c:v>16282</c:v>
                </c:pt>
                <c:pt idx="16283">
                  <c:v>16283</c:v>
                </c:pt>
                <c:pt idx="16284">
                  <c:v>16284</c:v>
                </c:pt>
                <c:pt idx="16285">
                  <c:v>16285</c:v>
                </c:pt>
                <c:pt idx="16286">
                  <c:v>16286</c:v>
                </c:pt>
                <c:pt idx="16287">
                  <c:v>16287</c:v>
                </c:pt>
                <c:pt idx="16288">
                  <c:v>16288</c:v>
                </c:pt>
                <c:pt idx="16289">
                  <c:v>16289</c:v>
                </c:pt>
                <c:pt idx="16290">
                  <c:v>16290</c:v>
                </c:pt>
                <c:pt idx="16291">
                  <c:v>16291</c:v>
                </c:pt>
                <c:pt idx="16292">
                  <c:v>16292</c:v>
                </c:pt>
                <c:pt idx="16293">
                  <c:v>16293</c:v>
                </c:pt>
                <c:pt idx="16294">
                  <c:v>16294</c:v>
                </c:pt>
                <c:pt idx="16295">
                  <c:v>16295</c:v>
                </c:pt>
                <c:pt idx="16296">
                  <c:v>16296</c:v>
                </c:pt>
                <c:pt idx="16297">
                  <c:v>16297</c:v>
                </c:pt>
                <c:pt idx="16298">
                  <c:v>16298</c:v>
                </c:pt>
                <c:pt idx="16299">
                  <c:v>16299</c:v>
                </c:pt>
                <c:pt idx="16300">
                  <c:v>16300</c:v>
                </c:pt>
                <c:pt idx="16301">
                  <c:v>16301</c:v>
                </c:pt>
                <c:pt idx="16302">
                  <c:v>16302</c:v>
                </c:pt>
                <c:pt idx="16303">
                  <c:v>16303</c:v>
                </c:pt>
                <c:pt idx="16304">
                  <c:v>16304</c:v>
                </c:pt>
                <c:pt idx="16305">
                  <c:v>16305</c:v>
                </c:pt>
                <c:pt idx="16306">
                  <c:v>16306</c:v>
                </c:pt>
                <c:pt idx="16307">
                  <c:v>16307</c:v>
                </c:pt>
                <c:pt idx="16308">
                  <c:v>16308</c:v>
                </c:pt>
                <c:pt idx="16309">
                  <c:v>16309</c:v>
                </c:pt>
                <c:pt idx="16310">
                  <c:v>16310</c:v>
                </c:pt>
                <c:pt idx="16311">
                  <c:v>16311</c:v>
                </c:pt>
                <c:pt idx="16312">
                  <c:v>16312</c:v>
                </c:pt>
                <c:pt idx="16313">
                  <c:v>16313</c:v>
                </c:pt>
                <c:pt idx="16314">
                  <c:v>16314</c:v>
                </c:pt>
                <c:pt idx="16315">
                  <c:v>16315</c:v>
                </c:pt>
                <c:pt idx="16316">
                  <c:v>16316</c:v>
                </c:pt>
                <c:pt idx="16317">
                  <c:v>16317</c:v>
                </c:pt>
                <c:pt idx="16318">
                  <c:v>16318</c:v>
                </c:pt>
                <c:pt idx="16319">
                  <c:v>16319</c:v>
                </c:pt>
                <c:pt idx="16320">
                  <c:v>16320</c:v>
                </c:pt>
                <c:pt idx="16321">
                  <c:v>16321</c:v>
                </c:pt>
                <c:pt idx="16322">
                  <c:v>16322</c:v>
                </c:pt>
                <c:pt idx="16323">
                  <c:v>16323</c:v>
                </c:pt>
                <c:pt idx="16324">
                  <c:v>16324</c:v>
                </c:pt>
                <c:pt idx="16325">
                  <c:v>16325</c:v>
                </c:pt>
                <c:pt idx="16326">
                  <c:v>16326</c:v>
                </c:pt>
                <c:pt idx="16327">
                  <c:v>16327</c:v>
                </c:pt>
                <c:pt idx="16328">
                  <c:v>16328</c:v>
                </c:pt>
                <c:pt idx="16329">
                  <c:v>16329</c:v>
                </c:pt>
                <c:pt idx="16330">
                  <c:v>16330</c:v>
                </c:pt>
                <c:pt idx="16331">
                  <c:v>16331</c:v>
                </c:pt>
                <c:pt idx="16332">
                  <c:v>16332</c:v>
                </c:pt>
                <c:pt idx="16333">
                  <c:v>16333</c:v>
                </c:pt>
                <c:pt idx="16334">
                  <c:v>16334</c:v>
                </c:pt>
                <c:pt idx="16335">
                  <c:v>16335</c:v>
                </c:pt>
                <c:pt idx="16336">
                  <c:v>16336</c:v>
                </c:pt>
                <c:pt idx="16337">
                  <c:v>16337</c:v>
                </c:pt>
                <c:pt idx="16338">
                  <c:v>16338</c:v>
                </c:pt>
                <c:pt idx="16339">
                  <c:v>16339</c:v>
                </c:pt>
                <c:pt idx="16340">
                  <c:v>16340</c:v>
                </c:pt>
                <c:pt idx="16341">
                  <c:v>16341</c:v>
                </c:pt>
                <c:pt idx="16342">
                  <c:v>16342</c:v>
                </c:pt>
                <c:pt idx="16343">
                  <c:v>16343</c:v>
                </c:pt>
                <c:pt idx="16344">
                  <c:v>16344</c:v>
                </c:pt>
                <c:pt idx="16345">
                  <c:v>16345</c:v>
                </c:pt>
                <c:pt idx="16346">
                  <c:v>16346</c:v>
                </c:pt>
                <c:pt idx="16347">
                  <c:v>16347</c:v>
                </c:pt>
                <c:pt idx="16348">
                  <c:v>16348</c:v>
                </c:pt>
                <c:pt idx="16349">
                  <c:v>16349</c:v>
                </c:pt>
                <c:pt idx="16350">
                  <c:v>16350</c:v>
                </c:pt>
                <c:pt idx="16351">
                  <c:v>16351</c:v>
                </c:pt>
                <c:pt idx="16352">
                  <c:v>16352</c:v>
                </c:pt>
                <c:pt idx="16353">
                  <c:v>16353</c:v>
                </c:pt>
                <c:pt idx="16354">
                  <c:v>16354</c:v>
                </c:pt>
                <c:pt idx="16355">
                  <c:v>16355</c:v>
                </c:pt>
                <c:pt idx="16356">
                  <c:v>16356</c:v>
                </c:pt>
                <c:pt idx="16357">
                  <c:v>16357</c:v>
                </c:pt>
                <c:pt idx="16358">
                  <c:v>16358</c:v>
                </c:pt>
                <c:pt idx="16359">
                  <c:v>16359</c:v>
                </c:pt>
                <c:pt idx="16360">
                  <c:v>16360</c:v>
                </c:pt>
                <c:pt idx="16361">
                  <c:v>16361</c:v>
                </c:pt>
                <c:pt idx="16362">
                  <c:v>16362</c:v>
                </c:pt>
                <c:pt idx="16363">
                  <c:v>16363</c:v>
                </c:pt>
                <c:pt idx="16364">
                  <c:v>16364</c:v>
                </c:pt>
                <c:pt idx="16365">
                  <c:v>16365</c:v>
                </c:pt>
                <c:pt idx="16366">
                  <c:v>16366</c:v>
                </c:pt>
                <c:pt idx="16367">
                  <c:v>16367</c:v>
                </c:pt>
                <c:pt idx="16368">
                  <c:v>16368</c:v>
                </c:pt>
                <c:pt idx="16369">
                  <c:v>16369</c:v>
                </c:pt>
                <c:pt idx="16370">
                  <c:v>16370</c:v>
                </c:pt>
                <c:pt idx="16371">
                  <c:v>16371</c:v>
                </c:pt>
                <c:pt idx="16372">
                  <c:v>16372</c:v>
                </c:pt>
                <c:pt idx="16373">
                  <c:v>16373</c:v>
                </c:pt>
                <c:pt idx="16374">
                  <c:v>16374</c:v>
                </c:pt>
                <c:pt idx="16375">
                  <c:v>16375</c:v>
                </c:pt>
                <c:pt idx="16376">
                  <c:v>16376</c:v>
                </c:pt>
                <c:pt idx="16377">
                  <c:v>16377</c:v>
                </c:pt>
                <c:pt idx="16378">
                  <c:v>16378</c:v>
                </c:pt>
                <c:pt idx="16379">
                  <c:v>16379</c:v>
                </c:pt>
                <c:pt idx="16380">
                  <c:v>16380</c:v>
                </c:pt>
                <c:pt idx="16381">
                  <c:v>16381</c:v>
                </c:pt>
                <c:pt idx="16382">
                  <c:v>16382</c:v>
                </c:pt>
                <c:pt idx="16383">
                  <c:v>16383</c:v>
                </c:pt>
                <c:pt idx="16384">
                  <c:v>16384</c:v>
                </c:pt>
                <c:pt idx="16385">
                  <c:v>16385</c:v>
                </c:pt>
                <c:pt idx="16386">
                  <c:v>16386</c:v>
                </c:pt>
                <c:pt idx="16387">
                  <c:v>16387</c:v>
                </c:pt>
                <c:pt idx="16388">
                  <c:v>16388</c:v>
                </c:pt>
                <c:pt idx="16389">
                  <c:v>16389</c:v>
                </c:pt>
                <c:pt idx="16390">
                  <c:v>16390</c:v>
                </c:pt>
                <c:pt idx="16391">
                  <c:v>16391</c:v>
                </c:pt>
                <c:pt idx="16392">
                  <c:v>16392</c:v>
                </c:pt>
                <c:pt idx="16393">
                  <c:v>16393</c:v>
                </c:pt>
                <c:pt idx="16394">
                  <c:v>16394</c:v>
                </c:pt>
                <c:pt idx="16395">
                  <c:v>16395</c:v>
                </c:pt>
                <c:pt idx="16396">
                  <c:v>16396</c:v>
                </c:pt>
                <c:pt idx="16397">
                  <c:v>16397</c:v>
                </c:pt>
                <c:pt idx="16398">
                  <c:v>16398</c:v>
                </c:pt>
                <c:pt idx="16399">
                  <c:v>16399</c:v>
                </c:pt>
                <c:pt idx="16400">
                  <c:v>16400</c:v>
                </c:pt>
                <c:pt idx="16401">
                  <c:v>16401</c:v>
                </c:pt>
                <c:pt idx="16402">
                  <c:v>16402</c:v>
                </c:pt>
                <c:pt idx="16403">
                  <c:v>16403</c:v>
                </c:pt>
                <c:pt idx="16404">
                  <c:v>16404</c:v>
                </c:pt>
                <c:pt idx="16405">
                  <c:v>16405</c:v>
                </c:pt>
                <c:pt idx="16406">
                  <c:v>16406</c:v>
                </c:pt>
                <c:pt idx="16407">
                  <c:v>16407</c:v>
                </c:pt>
                <c:pt idx="16408">
                  <c:v>16408</c:v>
                </c:pt>
                <c:pt idx="16409">
                  <c:v>16409</c:v>
                </c:pt>
                <c:pt idx="16410">
                  <c:v>16410</c:v>
                </c:pt>
                <c:pt idx="16411">
                  <c:v>16411</c:v>
                </c:pt>
                <c:pt idx="16412">
                  <c:v>16412</c:v>
                </c:pt>
                <c:pt idx="16413">
                  <c:v>16413</c:v>
                </c:pt>
                <c:pt idx="16414">
                  <c:v>16414</c:v>
                </c:pt>
                <c:pt idx="16415">
                  <c:v>16415</c:v>
                </c:pt>
                <c:pt idx="16416">
                  <c:v>16416</c:v>
                </c:pt>
                <c:pt idx="16417">
                  <c:v>16417</c:v>
                </c:pt>
                <c:pt idx="16418">
                  <c:v>16418</c:v>
                </c:pt>
                <c:pt idx="16419">
                  <c:v>16419</c:v>
                </c:pt>
                <c:pt idx="16420">
                  <c:v>16420</c:v>
                </c:pt>
                <c:pt idx="16421">
                  <c:v>16421</c:v>
                </c:pt>
                <c:pt idx="16422">
                  <c:v>16422</c:v>
                </c:pt>
                <c:pt idx="16423">
                  <c:v>16423</c:v>
                </c:pt>
                <c:pt idx="16424">
                  <c:v>16424</c:v>
                </c:pt>
                <c:pt idx="16425">
                  <c:v>16425</c:v>
                </c:pt>
                <c:pt idx="16426">
                  <c:v>16426</c:v>
                </c:pt>
                <c:pt idx="16427">
                  <c:v>16427</c:v>
                </c:pt>
                <c:pt idx="16428">
                  <c:v>16428</c:v>
                </c:pt>
                <c:pt idx="16429">
                  <c:v>16429</c:v>
                </c:pt>
                <c:pt idx="16430">
                  <c:v>16430</c:v>
                </c:pt>
                <c:pt idx="16431">
                  <c:v>16431</c:v>
                </c:pt>
                <c:pt idx="16432">
                  <c:v>16432</c:v>
                </c:pt>
                <c:pt idx="16433">
                  <c:v>16433</c:v>
                </c:pt>
                <c:pt idx="16434">
                  <c:v>16434</c:v>
                </c:pt>
                <c:pt idx="16435">
                  <c:v>16435</c:v>
                </c:pt>
                <c:pt idx="16436">
                  <c:v>16436</c:v>
                </c:pt>
                <c:pt idx="16437">
                  <c:v>16437</c:v>
                </c:pt>
                <c:pt idx="16438">
                  <c:v>16438</c:v>
                </c:pt>
                <c:pt idx="16439">
                  <c:v>16439</c:v>
                </c:pt>
                <c:pt idx="16440">
                  <c:v>16440</c:v>
                </c:pt>
                <c:pt idx="16441">
                  <c:v>16441</c:v>
                </c:pt>
                <c:pt idx="16442">
                  <c:v>16442</c:v>
                </c:pt>
                <c:pt idx="16443">
                  <c:v>16443</c:v>
                </c:pt>
                <c:pt idx="16444">
                  <c:v>16444</c:v>
                </c:pt>
                <c:pt idx="16445">
                  <c:v>16445</c:v>
                </c:pt>
                <c:pt idx="16446">
                  <c:v>16446</c:v>
                </c:pt>
                <c:pt idx="16447">
                  <c:v>16447</c:v>
                </c:pt>
                <c:pt idx="16448">
                  <c:v>16448</c:v>
                </c:pt>
                <c:pt idx="16449">
                  <c:v>16449</c:v>
                </c:pt>
                <c:pt idx="16450">
                  <c:v>16450</c:v>
                </c:pt>
                <c:pt idx="16451">
                  <c:v>16451</c:v>
                </c:pt>
                <c:pt idx="16452">
                  <c:v>16452</c:v>
                </c:pt>
                <c:pt idx="16453">
                  <c:v>16453</c:v>
                </c:pt>
                <c:pt idx="16454">
                  <c:v>16454</c:v>
                </c:pt>
                <c:pt idx="16455">
                  <c:v>16455</c:v>
                </c:pt>
                <c:pt idx="16456">
                  <c:v>16456</c:v>
                </c:pt>
                <c:pt idx="16457">
                  <c:v>16457</c:v>
                </c:pt>
                <c:pt idx="16458">
                  <c:v>16458</c:v>
                </c:pt>
                <c:pt idx="16459">
                  <c:v>16459</c:v>
                </c:pt>
                <c:pt idx="16460">
                  <c:v>16460</c:v>
                </c:pt>
                <c:pt idx="16461">
                  <c:v>16461</c:v>
                </c:pt>
                <c:pt idx="16462">
                  <c:v>16462</c:v>
                </c:pt>
                <c:pt idx="16463">
                  <c:v>16463</c:v>
                </c:pt>
                <c:pt idx="16464">
                  <c:v>16464</c:v>
                </c:pt>
                <c:pt idx="16465">
                  <c:v>16465</c:v>
                </c:pt>
                <c:pt idx="16466">
                  <c:v>16466</c:v>
                </c:pt>
                <c:pt idx="16467">
                  <c:v>16467</c:v>
                </c:pt>
                <c:pt idx="16468">
                  <c:v>16468</c:v>
                </c:pt>
                <c:pt idx="16469">
                  <c:v>16469</c:v>
                </c:pt>
                <c:pt idx="16470">
                  <c:v>16470</c:v>
                </c:pt>
                <c:pt idx="16471">
                  <c:v>16471</c:v>
                </c:pt>
                <c:pt idx="16472">
                  <c:v>16472</c:v>
                </c:pt>
                <c:pt idx="16473">
                  <c:v>16473</c:v>
                </c:pt>
                <c:pt idx="16474">
                  <c:v>16474</c:v>
                </c:pt>
                <c:pt idx="16475">
                  <c:v>16475</c:v>
                </c:pt>
                <c:pt idx="16476">
                  <c:v>16476</c:v>
                </c:pt>
                <c:pt idx="16477">
                  <c:v>16477</c:v>
                </c:pt>
                <c:pt idx="16478">
                  <c:v>16478</c:v>
                </c:pt>
                <c:pt idx="16479">
                  <c:v>16479</c:v>
                </c:pt>
                <c:pt idx="16480">
                  <c:v>16480</c:v>
                </c:pt>
                <c:pt idx="16481">
                  <c:v>16481</c:v>
                </c:pt>
                <c:pt idx="16482">
                  <c:v>16482</c:v>
                </c:pt>
                <c:pt idx="16483">
                  <c:v>16483</c:v>
                </c:pt>
                <c:pt idx="16484">
                  <c:v>16484</c:v>
                </c:pt>
                <c:pt idx="16485">
                  <c:v>16485</c:v>
                </c:pt>
                <c:pt idx="16486">
                  <c:v>16486</c:v>
                </c:pt>
                <c:pt idx="16487">
                  <c:v>16487</c:v>
                </c:pt>
                <c:pt idx="16488">
                  <c:v>16488</c:v>
                </c:pt>
                <c:pt idx="16489">
                  <c:v>16489</c:v>
                </c:pt>
                <c:pt idx="16490">
                  <c:v>16490</c:v>
                </c:pt>
                <c:pt idx="16491">
                  <c:v>16491</c:v>
                </c:pt>
                <c:pt idx="16492">
                  <c:v>16492</c:v>
                </c:pt>
                <c:pt idx="16493">
                  <c:v>16493</c:v>
                </c:pt>
                <c:pt idx="16494">
                  <c:v>16494</c:v>
                </c:pt>
                <c:pt idx="16495">
                  <c:v>16495</c:v>
                </c:pt>
                <c:pt idx="16496">
                  <c:v>16496</c:v>
                </c:pt>
                <c:pt idx="16497">
                  <c:v>16497</c:v>
                </c:pt>
                <c:pt idx="16498">
                  <c:v>16498</c:v>
                </c:pt>
                <c:pt idx="16499">
                  <c:v>16499</c:v>
                </c:pt>
                <c:pt idx="16500">
                  <c:v>16500</c:v>
                </c:pt>
                <c:pt idx="16501">
                  <c:v>16501</c:v>
                </c:pt>
                <c:pt idx="16502">
                  <c:v>16502</c:v>
                </c:pt>
                <c:pt idx="16503">
                  <c:v>16503</c:v>
                </c:pt>
                <c:pt idx="16504">
                  <c:v>16504</c:v>
                </c:pt>
                <c:pt idx="16505">
                  <c:v>16505</c:v>
                </c:pt>
                <c:pt idx="16506">
                  <c:v>16506</c:v>
                </c:pt>
                <c:pt idx="16507">
                  <c:v>16507</c:v>
                </c:pt>
                <c:pt idx="16508">
                  <c:v>16508</c:v>
                </c:pt>
                <c:pt idx="16509">
                  <c:v>16509</c:v>
                </c:pt>
                <c:pt idx="16510">
                  <c:v>16510</c:v>
                </c:pt>
                <c:pt idx="16511">
                  <c:v>16511</c:v>
                </c:pt>
                <c:pt idx="16512">
                  <c:v>16512</c:v>
                </c:pt>
                <c:pt idx="16513">
                  <c:v>16513</c:v>
                </c:pt>
                <c:pt idx="16514">
                  <c:v>16514</c:v>
                </c:pt>
                <c:pt idx="16515">
                  <c:v>16515</c:v>
                </c:pt>
                <c:pt idx="16516">
                  <c:v>16516</c:v>
                </c:pt>
                <c:pt idx="16517">
                  <c:v>16517</c:v>
                </c:pt>
                <c:pt idx="16518">
                  <c:v>16518</c:v>
                </c:pt>
                <c:pt idx="16519">
                  <c:v>16519</c:v>
                </c:pt>
                <c:pt idx="16520">
                  <c:v>16520</c:v>
                </c:pt>
                <c:pt idx="16521">
                  <c:v>16521</c:v>
                </c:pt>
                <c:pt idx="16522">
                  <c:v>16522</c:v>
                </c:pt>
                <c:pt idx="16523">
                  <c:v>16523</c:v>
                </c:pt>
                <c:pt idx="16524">
                  <c:v>16524</c:v>
                </c:pt>
                <c:pt idx="16525">
                  <c:v>16525</c:v>
                </c:pt>
                <c:pt idx="16526">
                  <c:v>16526</c:v>
                </c:pt>
                <c:pt idx="16527">
                  <c:v>16527</c:v>
                </c:pt>
                <c:pt idx="16528">
                  <c:v>16528</c:v>
                </c:pt>
                <c:pt idx="16529">
                  <c:v>16529</c:v>
                </c:pt>
                <c:pt idx="16530">
                  <c:v>16530</c:v>
                </c:pt>
                <c:pt idx="16531">
                  <c:v>16531</c:v>
                </c:pt>
                <c:pt idx="16532">
                  <c:v>16532</c:v>
                </c:pt>
                <c:pt idx="16533">
                  <c:v>16533</c:v>
                </c:pt>
                <c:pt idx="16534">
                  <c:v>16534</c:v>
                </c:pt>
                <c:pt idx="16535">
                  <c:v>16535</c:v>
                </c:pt>
                <c:pt idx="16536">
                  <c:v>16536</c:v>
                </c:pt>
                <c:pt idx="16537">
                  <c:v>16537</c:v>
                </c:pt>
                <c:pt idx="16538">
                  <c:v>16538</c:v>
                </c:pt>
                <c:pt idx="16539">
                  <c:v>16539</c:v>
                </c:pt>
                <c:pt idx="16540">
                  <c:v>16540</c:v>
                </c:pt>
                <c:pt idx="16541">
                  <c:v>16541</c:v>
                </c:pt>
                <c:pt idx="16542">
                  <c:v>16542</c:v>
                </c:pt>
                <c:pt idx="16543">
                  <c:v>16543</c:v>
                </c:pt>
                <c:pt idx="16544">
                  <c:v>16544</c:v>
                </c:pt>
                <c:pt idx="16545">
                  <c:v>16545</c:v>
                </c:pt>
                <c:pt idx="16546">
                  <c:v>16546</c:v>
                </c:pt>
                <c:pt idx="16547">
                  <c:v>16547</c:v>
                </c:pt>
                <c:pt idx="16548">
                  <c:v>16548</c:v>
                </c:pt>
                <c:pt idx="16549">
                  <c:v>16549</c:v>
                </c:pt>
                <c:pt idx="16550">
                  <c:v>16550</c:v>
                </c:pt>
                <c:pt idx="16551">
                  <c:v>16551</c:v>
                </c:pt>
                <c:pt idx="16552">
                  <c:v>16552</c:v>
                </c:pt>
                <c:pt idx="16553">
                  <c:v>16553</c:v>
                </c:pt>
                <c:pt idx="16554">
                  <c:v>16554</c:v>
                </c:pt>
                <c:pt idx="16555">
                  <c:v>16555</c:v>
                </c:pt>
                <c:pt idx="16556">
                  <c:v>16556</c:v>
                </c:pt>
                <c:pt idx="16557">
                  <c:v>16557</c:v>
                </c:pt>
                <c:pt idx="16558">
                  <c:v>16558</c:v>
                </c:pt>
                <c:pt idx="16559">
                  <c:v>16559</c:v>
                </c:pt>
                <c:pt idx="16560">
                  <c:v>16560</c:v>
                </c:pt>
                <c:pt idx="16561">
                  <c:v>16561</c:v>
                </c:pt>
                <c:pt idx="16562">
                  <c:v>16562</c:v>
                </c:pt>
                <c:pt idx="16563">
                  <c:v>16563</c:v>
                </c:pt>
                <c:pt idx="16564">
                  <c:v>16564</c:v>
                </c:pt>
                <c:pt idx="16565">
                  <c:v>16565</c:v>
                </c:pt>
                <c:pt idx="16566">
                  <c:v>16566</c:v>
                </c:pt>
                <c:pt idx="16567">
                  <c:v>16567</c:v>
                </c:pt>
                <c:pt idx="16568">
                  <c:v>16568</c:v>
                </c:pt>
                <c:pt idx="16569">
                  <c:v>16569</c:v>
                </c:pt>
                <c:pt idx="16570">
                  <c:v>16570</c:v>
                </c:pt>
                <c:pt idx="16571">
                  <c:v>16571</c:v>
                </c:pt>
                <c:pt idx="16572">
                  <c:v>16572</c:v>
                </c:pt>
                <c:pt idx="16573">
                  <c:v>16573</c:v>
                </c:pt>
                <c:pt idx="16574">
                  <c:v>16574</c:v>
                </c:pt>
                <c:pt idx="16575">
                  <c:v>16575</c:v>
                </c:pt>
                <c:pt idx="16576">
                  <c:v>16576</c:v>
                </c:pt>
                <c:pt idx="16577">
                  <c:v>16577</c:v>
                </c:pt>
                <c:pt idx="16578">
                  <c:v>16578</c:v>
                </c:pt>
                <c:pt idx="16579">
                  <c:v>16579</c:v>
                </c:pt>
                <c:pt idx="16580">
                  <c:v>16580</c:v>
                </c:pt>
                <c:pt idx="16581">
                  <c:v>16581</c:v>
                </c:pt>
                <c:pt idx="16582">
                  <c:v>16582</c:v>
                </c:pt>
                <c:pt idx="16583">
                  <c:v>16583</c:v>
                </c:pt>
                <c:pt idx="16584">
                  <c:v>16584</c:v>
                </c:pt>
                <c:pt idx="16585">
                  <c:v>16585</c:v>
                </c:pt>
                <c:pt idx="16586">
                  <c:v>16586</c:v>
                </c:pt>
                <c:pt idx="16587">
                  <c:v>16587</c:v>
                </c:pt>
                <c:pt idx="16588">
                  <c:v>16588</c:v>
                </c:pt>
                <c:pt idx="16589">
                  <c:v>16589</c:v>
                </c:pt>
                <c:pt idx="16590">
                  <c:v>16590</c:v>
                </c:pt>
                <c:pt idx="16591">
                  <c:v>16591</c:v>
                </c:pt>
                <c:pt idx="16592">
                  <c:v>16592</c:v>
                </c:pt>
                <c:pt idx="16593">
                  <c:v>16593</c:v>
                </c:pt>
                <c:pt idx="16594">
                  <c:v>16594</c:v>
                </c:pt>
                <c:pt idx="16595">
                  <c:v>16595</c:v>
                </c:pt>
                <c:pt idx="16596">
                  <c:v>16596</c:v>
                </c:pt>
                <c:pt idx="16597">
                  <c:v>16597</c:v>
                </c:pt>
                <c:pt idx="16598">
                  <c:v>16598</c:v>
                </c:pt>
                <c:pt idx="16599">
                  <c:v>16599</c:v>
                </c:pt>
                <c:pt idx="16600">
                  <c:v>16600</c:v>
                </c:pt>
                <c:pt idx="16601">
                  <c:v>16601</c:v>
                </c:pt>
                <c:pt idx="16602">
                  <c:v>16602</c:v>
                </c:pt>
                <c:pt idx="16603">
                  <c:v>16603</c:v>
                </c:pt>
                <c:pt idx="16604">
                  <c:v>16604</c:v>
                </c:pt>
                <c:pt idx="16605">
                  <c:v>16605</c:v>
                </c:pt>
                <c:pt idx="16606">
                  <c:v>16606</c:v>
                </c:pt>
                <c:pt idx="16607">
                  <c:v>16607</c:v>
                </c:pt>
                <c:pt idx="16608">
                  <c:v>16608</c:v>
                </c:pt>
                <c:pt idx="16609">
                  <c:v>16609</c:v>
                </c:pt>
                <c:pt idx="16610">
                  <c:v>16610</c:v>
                </c:pt>
                <c:pt idx="16611">
                  <c:v>16611</c:v>
                </c:pt>
                <c:pt idx="16612">
                  <c:v>16612</c:v>
                </c:pt>
                <c:pt idx="16613">
                  <c:v>16613</c:v>
                </c:pt>
                <c:pt idx="16614">
                  <c:v>16614</c:v>
                </c:pt>
                <c:pt idx="16615">
                  <c:v>16615</c:v>
                </c:pt>
                <c:pt idx="16616">
                  <c:v>16616</c:v>
                </c:pt>
                <c:pt idx="16617">
                  <c:v>16617</c:v>
                </c:pt>
                <c:pt idx="16618">
                  <c:v>16618</c:v>
                </c:pt>
                <c:pt idx="16619">
                  <c:v>16619</c:v>
                </c:pt>
                <c:pt idx="16620">
                  <c:v>16620</c:v>
                </c:pt>
                <c:pt idx="16621">
                  <c:v>16621</c:v>
                </c:pt>
                <c:pt idx="16622">
                  <c:v>16622</c:v>
                </c:pt>
                <c:pt idx="16623">
                  <c:v>16623</c:v>
                </c:pt>
                <c:pt idx="16624">
                  <c:v>16624</c:v>
                </c:pt>
                <c:pt idx="16625">
                  <c:v>16625</c:v>
                </c:pt>
                <c:pt idx="16626">
                  <c:v>16626</c:v>
                </c:pt>
                <c:pt idx="16627">
                  <c:v>16627</c:v>
                </c:pt>
                <c:pt idx="16628">
                  <c:v>16628</c:v>
                </c:pt>
                <c:pt idx="16629">
                  <c:v>16629</c:v>
                </c:pt>
                <c:pt idx="16630">
                  <c:v>16630</c:v>
                </c:pt>
                <c:pt idx="16631">
                  <c:v>16631</c:v>
                </c:pt>
                <c:pt idx="16632">
                  <c:v>16632</c:v>
                </c:pt>
                <c:pt idx="16633">
                  <c:v>16633</c:v>
                </c:pt>
                <c:pt idx="16634">
                  <c:v>16634</c:v>
                </c:pt>
                <c:pt idx="16635">
                  <c:v>16635</c:v>
                </c:pt>
                <c:pt idx="16636">
                  <c:v>16636</c:v>
                </c:pt>
                <c:pt idx="16637">
                  <c:v>16637</c:v>
                </c:pt>
                <c:pt idx="16638">
                  <c:v>16638</c:v>
                </c:pt>
                <c:pt idx="16639">
                  <c:v>16639</c:v>
                </c:pt>
                <c:pt idx="16640">
                  <c:v>16640</c:v>
                </c:pt>
                <c:pt idx="16641">
                  <c:v>16641</c:v>
                </c:pt>
                <c:pt idx="16642">
                  <c:v>16642</c:v>
                </c:pt>
                <c:pt idx="16643">
                  <c:v>16643</c:v>
                </c:pt>
                <c:pt idx="16644">
                  <c:v>16644</c:v>
                </c:pt>
                <c:pt idx="16645">
                  <c:v>16645</c:v>
                </c:pt>
                <c:pt idx="16646">
                  <c:v>16646</c:v>
                </c:pt>
                <c:pt idx="16647">
                  <c:v>16647</c:v>
                </c:pt>
                <c:pt idx="16648">
                  <c:v>16648</c:v>
                </c:pt>
                <c:pt idx="16649">
                  <c:v>16649</c:v>
                </c:pt>
                <c:pt idx="16650">
                  <c:v>16650</c:v>
                </c:pt>
                <c:pt idx="16651">
                  <c:v>16651</c:v>
                </c:pt>
                <c:pt idx="16652">
                  <c:v>16652</c:v>
                </c:pt>
                <c:pt idx="16653">
                  <c:v>16653</c:v>
                </c:pt>
                <c:pt idx="16654">
                  <c:v>16654</c:v>
                </c:pt>
                <c:pt idx="16655">
                  <c:v>16655</c:v>
                </c:pt>
                <c:pt idx="16656">
                  <c:v>16656</c:v>
                </c:pt>
                <c:pt idx="16657">
                  <c:v>16657</c:v>
                </c:pt>
                <c:pt idx="16658">
                  <c:v>16658</c:v>
                </c:pt>
                <c:pt idx="16659">
                  <c:v>16659</c:v>
                </c:pt>
                <c:pt idx="16660">
                  <c:v>16660</c:v>
                </c:pt>
                <c:pt idx="16661">
                  <c:v>16661</c:v>
                </c:pt>
                <c:pt idx="16662">
                  <c:v>16662</c:v>
                </c:pt>
                <c:pt idx="16663">
                  <c:v>16663</c:v>
                </c:pt>
                <c:pt idx="16664">
                  <c:v>16664</c:v>
                </c:pt>
                <c:pt idx="16665">
                  <c:v>16665</c:v>
                </c:pt>
                <c:pt idx="16666">
                  <c:v>16666</c:v>
                </c:pt>
                <c:pt idx="16667">
                  <c:v>16667</c:v>
                </c:pt>
                <c:pt idx="16668">
                  <c:v>16668</c:v>
                </c:pt>
                <c:pt idx="16669">
                  <c:v>16669</c:v>
                </c:pt>
                <c:pt idx="16670">
                  <c:v>16670</c:v>
                </c:pt>
                <c:pt idx="16671">
                  <c:v>16671</c:v>
                </c:pt>
                <c:pt idx="16672">
                  <c:v>16672</c:v>
                </c:pt>
                <c:pt idx="16673">
                  <c:v>16673</c:v>
                </c:pt>
                <c:pt idx="16674">
                  <c:v>16674</c:v>
                </c:pt>
                <c:pt idx="16675">
                  <c:v>16675</c:v>
                </c:pt>
                <c:pt idx="16676">
                  <c:v>16676</c:v>
                </c:pt>
                <c:pt idx="16677">
                  <c:v>16677</c:v>
                </c:pt>
                <c:pt idx="16678">
                  <c:v>16678</c:v>
                </c:pt>
                <c:pt idx="16679">
                  <c:v>16679</c:v>
                </c:pt>
                <c:pt idx="16680">
                  <c:v>16680</c:v>
                </c:pt>
                <c:pt idx="16681">
                  <c:v>16681</c:v>
                </c:pt>
                <c:pt idx="16682">
                  <c:v>16682</c:v>
                </c:pt>
                <c:pt idx="16683">
                  <c:v>16683</c:v>
                </c:pt>
                <c:pt idx="16684">
                  <c:v>16684</c:v>
                </c:pt>
                <c:pt idx="16685">
                  <c:v>16685</c:v>
                </c:pt>
                <c:pt idx="16686">
                  <c:v>16686</c:v>
                </c:pt>
                <c:pt idx="16687">
                  <c:v>16687</c:v>
                </c:pt>
                <c:pt idx="16688">
                  <c:v>16688</c:v>
                </c:pt>
                <c:pt idx="16689">
                  <c:v>16689</c:v>
                </c:pt>
                <c:pt idx="16690">
                  <c:v>16690</c:v>
                </c:pt>
                <c:pt idx="16691">
                  <c:v>16691</c:v>
                </c:pt>
                <c:pt idx="16692">
                  <c:v>16692</c:v>
                </c:pt>
                <c:pt idx="16693">
                  <c:v>16693</c:v>
                </c:pt>
                <c:pt idx="16694">
                  <c:v>16694</c:v>
                </c:pt>
                <c:pt idx="16695">
                  <c:v>16695</c:v>
                </c:pt>
                <c:pt idx="16696">
                  <c:v>16696</c:v>
                </c:pt>
                <c:pt idx="16697">
                  <c:v>16697</c:v>
                </c:pt>
                <c:pt idx="16698">
                  <c:v>16698</c:v>
                </c:pt>
                <c:pt idx="16699">
                  <c:v>16699</c:v>
                </c:pt>
                <c:pt idx="16700">
                  <c:v>16700</c:v>
                </c:pt>
                <c:pt idx="16701">
                  <c:v>16701</c:v>
                </c:pt>
                <c:pt idx="16702">
                  <c:v>16702</c:v>
                </c:pt>
                <c:pt idx="16703">
                  <c:v>16703</c:v>
                </c:pt>
                <c:pt idx="16704">
                  <c:v>16704</c:v>
                </c:pt>
                <c:pt idx="16705">
                  <c:v>16705</c:v>
                </c:pt>
                <c:pt idx="16706">
                  <c:v>16706</c:v>
                </c:pt>
                <c:pt idx="16707">
                  <c:v>16707</c:v>
                </c:pt>
                <c:pt idx="16708">
                  <c:v>16708</c:v>
                </c:pt>
                <c:pt idx="16709">
                  <c:v>16709</c:v>
                </c:pt>
                <c:pt idx="16710">
                  <c:v>16710</c:v>
                </c:pt>
                <c:pt idx="16711">
                  <c:v>16711</c:v>
                </c:pt>
                <c:pt idx="16712">
                  <c:v>16712</c:v>
                </c:pt>
                <c:pt idx="16713">
                  <c:v>16713</c:v>
                </c:pt>
                <c:pt idx="16714">
                  <c:v>16714</c:v>
                </c:pt>
                <c:pt idx="16715">
                  <c:v>16715</c:v>
                </c:pt>
                <c:pt idx="16716">
                  <c:v>16716</c:v>
                </c:pt>
                <c:pt idx="16717">
                  <c:v>16717</c:v>
                </c:pt>
                <c:pt idx="16718">
                  <c:v>16718</c:v>
                </c:pt>
                <c:pt idx="16719">
                  <c:v>16719</c:v>
                </c:pt>
                <c:pt idx="16720">
                  <c:v>16720</c:v>
                </c:pt>
                <c:pt idx="16721">
                  <c:v>16721</c:v>
                </c:pt>
                <c:pt idx="16722">
                  <c:v>16722</c:v>
                </c:pt>
                <c:pt idx="16723">
                  <c:v>16723</c:v>
                </c:pt>
                <c:pt idx="16724">
                  <c:v>16724</c:v>
                </c:pt>
                <c:pt idx="16725">
                  <c:v>16725</c:v>
                </c:pt>
                <c:pt idx="16726">
                  <c:v>16726</c:v>
                </c:pt>
                <c:pt idx="16727">
                  <c:v>16727</c:v>
                </c:pt>
                <c:pt idx="16728">
                  <c:v>16728</c:v>
                </c:pt>
                <c:pt idx="16729">
                  <c:v>16729</c:v>
                </c:pt>
                <c:pt idx="16730">
                  <c:v>16730</c:v>
                </c:pt>
                <c:pt idx="16731">
                  <c:v>16731</c:v>
                </c:pt>
                <c:pt idx="16732">
                  <c:v>16732</c:v>
                </c:pt>
                <c:pt idx="16733">
                  <c:v>16733</c:v>
                </c:pt>
                <c:pt idx="16734">
                  <c:v>16734</c:v>
                </c:pt>
                <c:pt idx="16735">
                  <c:v>16735</c:v>
                </c:pt>
                <c:pt idx="16736">
                  <c:v>16736</c:v>
                </c:pt>
                <c:pt idx="16737">
                  <c:v>16737</c:v>
                </c:pt>
                <c:pt idx="16738">
                  <c:v>16738</c:v>
                </c:pt>
                <c:pt idx="16739">
                  <c:v>16739</c:v>
                </c:pt>
                <c:pt idx="16740">
                  <c:v>16740</c:v>
                </c:pt>
                <c:pt idx="16741">
                  <c:v>16741</c:v>
                </c:pt>
                <c:pt idx="16742">
                  <c:v>16742</c:v>
                </c:pt>
                <c:pt idx="16743">
                  <c:v>16743</c:v>
                </c:pt>
                <c:pt idx="16744">
                  <c:v>16744</c:v>
                </c:pt>
                <c:pt idx="16745">
                  <c:v>16745</c:v>
                </c:pt>
                <c:pt idx="16746">
                  <c:v>16746</c:v>
                </c:pt>
                <c:pt idx="16747">
                  <c:v>16747</c:v>
                </c:pt>
                <c:pt idx="16748">
                  <c:v>16748</c:v>
                </c:pt>
                <c:pt idx="16749">
                  <c:v>16749</c:v>
                </c:pt>
                <c:pt idx="16750">
                  <c:v>16750</c:v>
                </c:pt>
                <c:pt idx="16751">
                  <c:v>16751</c:v>
                </c:pt>
                <c:pt idx="16752">
                  <c:v>16752</c:v>
                </c:pt>
                <c:pt idx="16753">
                  <c:v>16753</c:v>
                </c:pt>
                <c:pt idx="16754">
                  <c:v>16754</c:v>
                </c:pt>
                <c:pt idx="16755">
                  <c:v>16755</c:v>
                </c:pt>
                <c:pt idx="16756">
                  <c:v>16756</c:v>
                </c:pt>
                <c:pt idx="16757">
                  <c:v>16757</c:v>
                </c:pt>
                <c:pt idx="16758">
                  <c:v>16758</c:v>
                </c:pt>
                <c:pt idx="16759">
                  <c:v>16759</c:v>
                </c:pt>
                <c:pt idx="16760">
                  <c:v>16760</c:v>
                </c:pt>
                <c:pt idx="16761">
                  <c:v>16761</c:v>
                </c:pt>
                <c:pt idx="16762">
                  <c:v>16762</c:v>
                </c:pt>
                <c:pt idx="16763">
                  <c:v>16763</c:v>
                </c:pt>
                <c:pt idx="16764">
                  <c:v>16764</c:v>
                </c:pt>
                <c:pt idx="16765">
                  <c:v>16765</c:v>
                </c:pt>
                <c:pt idx="16766">
                  <c:v>16766</c:v>
                </c:pt>
                <c:pt idx="16767">
                  <c:v>16767</c:v>
                </c:pt>
                <c:pt idx="16768">
                  <c:v>16768</c:v>
                </c:pt>
                <c:pt idx="16769">
                  <c:v>16769</c:v>
                </c:pt>
                <c:pt idx="16770">
                  <c:v>16770</c:v>
                </c:pt>
                <c:pt idx="16771">
                  <c:v>16771</c:v>
                </c:pt>
                <c:pt idx="16772">
                  <c:v>16772</c:v>
                </c:pt>
                <c:pt idx="16773">
                  <c:v>16773</c:v>
                </c:pt>
                <c:pt idx="16774">
                  <c:v>16774</c:v>
                </c:pt>
                <c:pt idx="16775">
                  <c:v>16775</c:v>
                </c:pt>
                <c:pt idx="16776">
                  <c:v>16776</c:v>
                </c:pt>
                <c:pt idx="16777">
                  <c:v>16777</c:v>
                </c:pt>
                <c:pt idx="16778">
                  <c:v>16778</c:v>
                </c:pt>
                <c:pt idx="16779">
                  <c:v>16779</c:v>
                </c:pt>
                <c:pt idx="16780">
                  <c:v>16780</c:v>
                </c:pt>
                <c:pt idx="16781">
                  <c:v>16781</c:v>
                </c:pt>
                <c:pt idx="16782">
                  <c:v>16782</c:v>
                </c:pt>
                <c:pt idx="16783">
                  <c:v>16783</c:v>
                </c:pt>
                <c:pt idx="16784">
                  <c:v>16784</c:v>
                </c:pt>
                <c:pt idx="16785">
                  <c:v>16785</c:v>
                </c:pt>
                <c:pt idx="16786">
                  <c:v>16786</c:v>
                </c:pt>
                <c:pt idx="16787">
                  <c:v>16787</c:v>
                </c:pt>
                <c:pt idx="16788">
                  <c:v>16788</c:v>
                </c:pt>
                <c:pt idx="16789">
                  <c:v>16789</c:v>
                </c:pt>
                <c:pt idx="16790">
                  <c:v>16790</c:v>
                </c:pt>
                <c:pt idx="16791">
                  <c:v>16791</c:v>
                </c:pt>
                <c:pt idx="16792">
                  <c:v>16792</c:v>
                </c:pt>
                <c:pt idx="16793">
                  <c:v>16793</c:v>
                </c:pt>
                <c:pt idx="16794">
                  <c:v>16794</c:v>
                </c:pt>
                <c:pt idx="16795">
                  <c:v>16795</c:v>
                </c:pt>
                <c:pt idx="16796">
                  <c:v>16796</c:v>
                </c:pt>
                <c:pt idx="16797">
                  <c:v>16797</c:v>
                </c:pt>
                <c:pt idx="16798">
                  <c:v>16798</c:v>
                </c:pt>
                <c:pt idx="16799">
                  <c:v>16799</c:v>
                </c:pt>
                <c:pt idx="16800">
                  <c:v>16800</c:v>
                </c:pt>
                <c:pt idx="16801">
                  <c:v>16801</c:v>
                </c:pt>
                <c:pt idx="16802">
                  <c:v>16802</c:v>
                </c:pt>
                <c:pt idx="16803">
                  <c:v>16803</c:v>
                </c:pt>
                <c:pt idx="16804">
                  <c:v>16804</c:v>
                </c:pt>
                <c:pt idx="16805">
                  <c:v>16805</c:v>
                </c:pt>
                <c:pt idx="16806">
                  <c:v>16806</c:v>
                </c:pt>
                <c:pt idx="16807">
                  <c:v>16807</c:v>
                </c:pt>
                <c:pt idx="16808">
                  <c:v>16808</c:v>
                </c:pt>
                <c:pt idx="16809">
                  <c:v>16809</c:v>
                </c:pt>
                <c:pt idx="16810">
                  <c:v>16810</c:v>
                </c:pt>
                <c:pt idx="16811">
                  <c:v>16811</c:v>
                </c:pt>
                <c:pt idx="16812">
                  <c:v>16812</c:v>
                </c:pt>
                <c:pt idx="16813">
                  <c:v>16813</c:v>
                </c:pt>
                <c:pt idx="16814">
                  <c:v>16814</c:v>
                </c:pt>
                <c:pt idx="16815">
                  <c:v>16815</c:v>
                </c:pt>
                <c:pt idx="16816">
                  <c:v>16816</c:v>
                </c:pt>
                <c:pt idx="16817">
                  <c:v>16817</c:v>
                </c:pt>
                <c:pt idx="16818">
                  <c:v>16818</c:v>
                </c:pt>
                <c:pt idx="16819">
                  <c:v>16819</c:v>
                </c:pt>
                <c:pt idx="16820">
                  <c:v>16820</c:v>
                </c:pt>
                <c:pt idx="16821">
                  <c:v>16821</c:v>
                </c:pt>
                <c:pt idx="16822">
                  <c:v>16822</c:v>
                </c:pt>
                <c:pt idx="16823">
                  <c:v>16823</c:v>
                </c:pt>
                <c:pt idx="16824">
                  <c:v>16824</c:v>
                </c:pt>
                <c:pt idx="16825">
                  <c:v>16825</c:v>
                </c:pt>
                <c:pt idx="16826">
                  <c:v>16826</c:v>
                </c:pt>
                <c:pt idx="16827">
                  <c:v>16827</c:v>
                </c:pt>
                <c:pt idx="16828">
                  <c:v>16828</c:v>
                </c:pt>
                <c:pt idx="16829">
                  <c:v>16829</c:v>
                </c:pt>
                <c:pt idx="16830">
                  <c:v>16830</c:v>
                </c:pt>
                <c:pt idx="16831">
                  <c:v>16831</c:v>
                </c:pt>
                <c:pt idx="16832">
                  <c:v>16832</c:v>
                </c:pt>
                <c:pt idx="16833">
                  <c:v>16833</c:v>
                </c:pt>
                <c:pt idx="16834">
                  <c:v>16834</c:v>
                </c:pt>
                <c:pt idx="16835">
                  <c:v>16835</c:v>
                </c:pt>
                <c:pt idx="16836">
                  <c:v>16836</c:v>
                </c:pt>
                <c:pt idx="16837">
                  <c:v>16837</c:v>
                </c:pt>
                <c:pt idx="16838">
                  <c:v>16838</c:v>
                </c:pt>
                <c:pt idx="16839">
                  <c:v>16839</c:v>
                </c:pt>
                <c:pt idx="16840">
                  <c:v>16840</c:v>
                </c:pt>
                <c:pt idx="16841">
                  <c:v>16841</c:v>
                </c:pt>
                <c:pt idx="16842">
                  <c:v>16842</c:v>
                </c:pt>
                <c:pt idx="16843">
                  <c:v>16843</c:v>
                </c:pt>
                <c:pt idx="16844">
                  <c:v>16844</c:v>
                </c:pt>
                <c:pt idx="16845">
                  <c:v>16845</c:v>
                </c:pt>
                <c:pt idx="16846">
                  <c:v>16846</c:v>
                </c:pt>
                <c:pt idx="16847">
                  <c:v>16847</c:v>
                </c:pt>
                <c:pt idx="16848">
                  <c:v>16848</c:v>
                </c:pt>
                <c:pt idx="16849">
                  <c:v>16849</c:v>
                </c:pt>
                <c:pt idx="16850">
                  <c:v>16850</c:v>
                </c:pt>
                <c:pt idx="16851">
                  <c:v>16851</c:v>
                </c:pt>
                <c:pt idx="16852">
                  <c:v>16852</c:v>
                </c:pt>
                <c:pt idx="16853">
                  <c:v>16853</c:v>
                </c:pt>
                <c:pt idx="16854">
                  <c:v>16854</c:v>
                </c:pt>
                <c:pt idx="16855">
                  <c:v>16855</c:v>
                </c:pt>
                <c:pt idx="16856">
                  <c:v>16856</c:v>
                </c:pt>
                <c:pt idx="16857">
                  <c:v>16857</c:v>
                </c:pt>
                <c:pt idx="16858">
                  <c:v>16858</c:v>
                </c:pt>
                <c:pt idx="16859">
                  <c:v>16859</c:v>
                </c:pt>
                <c:pt idx="16860">
                  <c:v>16860</c:v>
                </c:pt>
                <c:pt idx="16861">
                  <c:v>16861</c:v>
                </c:pt>
                <c:pt idx="16862">
                  <c:v>16862</c:v>
                </c:pt>
                <c:pt idx="16863">
                  <c:v>16863</c:v>
                </c:pt>
                <c:pt idx="16864">
                  <c:v>16864</c:v>
                </c:pt>
                <c:pt idx="16865">
                  <c:v>16865</c:v>
                </c:pt>
                <c:pt idx="16866">
                  <c:v>16866</c:v>
                </c:pt>
                <c:pt idx="16867">
                  <c:v>16867</c:v>
                </c:pt>
                <c:pt idx="16868">
                  <c:v>16868</c:v>
                </c:pt>
                <c:pt idx="16869">
                  <c:v>16869</c:v>
                </c:pt>
                <c:pt idx="16870">
                  <c:v>16870</c:v>
                </c:pt>
                <c:pt idx="16871">
                  <c:v>16871</c:v>
                </c:pt>
                <c:pt idx="16872">
                  <c:v>16872</c:v>
                </c:pt>
                <c:pt idx="16873">
                  <c:v>16873</c:v>
                </c:pt>
                <c:pt idx="16874">
                  <c:v>16874</c:v>
                </c:pt>
                <c:pt idx="16875">
                  <c:v>16875</c:v>
                </c:pt>
                <c:pt idx="16876">
                  <c:v>16876</c:v>
                </c:pt>
                <c:pt idx="16877">
                  <c:v>16877</c:v>
                </c:pt>
                <c:pt idx="16878">
                  <c:v>16878</c:v>
                </c:pt>
                <c:pt idx="16879">
                  <c:v>16879</c:v>
                </c:pt>
                <c:pt idx="16880">
                  <c:v>16880</c:v>
                </c:pt>
                <c:pt idx="16881">
                  <c:v>16881</c:v>
                </c:pt>
                <c:pt idx="16882">
                  <c:v>16882</c:v>
                </c:pt>
                <c:pt idx="16883">
                  <c:v>16883</c:v>
                </c:pt>
                <c:pt idx="16884">
                  <c:v>16884</c:v>
                </c:pt>
                <c:pt idx="16885">
                  <c:v>16885</c:v>
                </c:pt>
                <c:pt idx="16886">
                  <c:v>16886</c:v>
                </c:pt>
                <c:pt idx="16887">
                  <c:v>16887</c:v>
                </c:pt>
                <c:pt idx="16888">
                  <c:v>16888</c:v>
                </c:pt>
                <c:pt idx="16889">
                  <c:v>16889</c:v>
                </c:pt>
                <c:pt idx="16890">
                  <c:v>16890</c:v>
                </c:pt>
                <c:pt idx="16891">
                  <c:v>16891</c:v>
                </c:pt>
                <c:pt idx="16892">
                  <c:v>16892</c:v>
                </c:pt>
                <c:pt idx="16893">
                  <c:v>16893</c:v>
                </c:pt>
                <c:pt idx="16894">
                  <c:v>16894</c:v>
                </c:pt>
                <c:pt idx="16895">
                  <c:v>16895</c:v>
                </c:pt>
                <c:pt idx="16896">
                  <c:v>16896</c:v>
                </c:pt>
                <c:pt idx="16897">
                  <c:v>16897</c:v>
                </c:pt>
                <c:pt idx="16898">
                  <c:v>16898</c:v>
                </c:pt>
                <c:pt idx="16899">
                  <c:v>16899</c:v>
                </c:pt>
                <c:pt idx="16900">
                  <c:v>16900</c:v>
                </c:pt>
                <c:pt idx="16901">
                  <c:v>16901</c:v>
                </c:pt>
                <c:pt idx="16902">
                  <c:v>16902</c:v>
                </c:pt>
                <c:pt idx="16903">
                  <c:v>16903</c:v>
                </c:pt>
                <c:pt idx="16904">
                  <c:v>16904</c:v>
                </c:pt>
                <c:pt idx="16905">
                  <c:v>16905</c:v>
                </c:pt>
                <c:pt idx="16906">
                  <c:v>16906</c:v>
                </c:pt>
                <c:pt idx="16907">
                  <c:v>16907</c:v>
                </c:pt>
                <c:pt idx="16908">
                  <c:v>16908</c:v>
                </c:pt>
                <c:pt idx="16909">
                  <c:v>16909</c:v>
                </c:pt>
                <c:pt idx="16910">
                  <c:v>16910</c:v>
                </c:pt>
                <c:pt idx="16911">
                  <c:v>16911</c:v>
                </c:pt>
                <c:pt idx="16912">
                  <c:v>16912</c:v>
                </c:pt>
                <c:pt idx="16913">
                  <c:v>16913</c:v>
                </c:pt>
                <c:pt idx="16914">
                  <c:v>16914</c:v>
                </c:pt>
                <c:pt idx="16915">
                  <c:v>16915</c:v>
                </c:pt>
                <c:pt idx="16916">
                  <c:v>16916</c:v>
                </c:pt>
                <c:pt idx="16917">
                  <c:v>16917</c:v>
                </c:pt>
                <c:pt idx="16918">
                  <c:v>16918</c:v>
                </c:pt>
                <c:pt idx="16919">
                  <c:v>16919</c:v>
                </c:pt>
                <c:pt idx="16920">
                  <c:v>16920</c:v>
                </c:pt>
                <c:pt idx="16921">
                  <c:v>16921</c:v>
                </c:pt>
                <c:pt idx="16922">
                  <c:v>16922</c:v>
                </c:pt>
                <c:pt idx="16923">
                  <c:v>16923</c:v>
                </c:pt>
                <c:pt idx="16924">
                  <c:v>16924</c:v>
                </c:pt>
                <c:pt idx="16925">
                  <c:v>16925</c:v>
                </c:pt>
                <c:pt idx="16926">
                  <c:v>16926</c:v>
                </c:pt>
                <c:pt idx="16927">
                  <c:v>16927</c:v>
                </c:pt>
                <c:pt idx="16928">
                  <c:v>16928</c:v>
                </c:pt>
                <c:pt idx="16929">
                  <c:v>16929</c:v>
                </c:pt>
                <c:pt idx="16930">
                  <c:v>16930</c:v>
                </c:pt>
                <c:pt idx="16931">
                  <c:v>16931</c:v>
                </c:pt>
                <c:pt idx="16932">
                  <c:v>16932</c:v>
                </c:pt>
                <c:pt idx="16933">
                  <c:v>16933</c:v>
                </c:pt>
                <c:pt idx="16934">
                  <c:v>16934</c:v>
                </c:pt>
                <c:pt idx="16935">
                  <c:v>16935</c:v>
                </c:pt>
                <c:pt idx="16936">
                  <c:v>16936</c:v>
                </c:pt>
                <c:pt idx="16937">
                  <c:v>16937</c:v>
                </c:pt>
                <c:pt idx="16938">
                  <c:v>16938</c:v>
                </c:pt>
                <c:pt idx="16939">
                  <c:v>16939</c:v>
                </c:pt>
                <c:pt idx="16940">
                  <c:v>16940</c:v>
                </c:pt>
                <c:pt idx="16941">
                  <c:v>16941</c:v>
                </c:pt>
                <c:pt idx="16942">
                  <c:v>16942</c:v>
                </c:pt>
                <c:pt idx="16943">
                  <c:v>16943</c:v>
                </c:pt>
                <c:pt idx="16944">
                  <c:v>16944</c:v>
                </c:pt>
                <c:pt idx="16945">
                  <c:v>16945</c:v>
                </c:pt>
                <c:pt idx="16946">
                  <c:v>16946</c:v>
                </c:pt>
                <c:pt idx="16947">
                  <c:v>16947</c:v>
                </c:pt>
                <c:pt idx="16948">
                  <c:v>16948</c:v>
                </c:pt>
                <c:pt idx="16949">
                  <c:v>16949</c:v>
                </c:pt>
                <c:pt idx="16950">
                  <c:v>16950</c:v>
                </c:pt>
                <c:pt idx="16951">
                  <c:v>16951</c:v>
                </c:pt>
                <c:pt idx="16952">
                  <c:v>16952</c:v>
                </c:pt>
                <c:pt idx="16953">
                  <c:v>16953</c:v>
                </c:pt>
                <c:pt idx="16954">
                  <c:v>16954</c:v>
                </c:pt>
                <c:pt idx="16955">
                  <c:v>16955</c:v>
                </c:pt>
                <c:pt idx="16956">
                  <c:v>16956</c:v>
                </c:pt>
                <c:pt idx="16957">
                  <c:v>16957</c:v>
                </c:pt>
                <c:pt idx="16958">
                  <c:v>16958</c:v>
                </c:pt>
                <c:pt idx="16959">
                  <c:v>16959</c:v>
                </c:pt>
                <c:pt idx="16960">
                  <c:v>16960</c:v>
                </c:pt>
                <c:pt idx="16961">
                  <c:v>16961</c:v>
                </c:pt>
                <c:pt idx="16962">
                  <c:v>16962</c:v>
                </c:pt>
                <c:pt idx="16963">
                  <c:v>16963</c:v>
                </c:pt>
                <c:pt idx="16964">
                  <c:v>16964</c:v>
                </c:pt>
                <c:pt idx="16965">
                  <c:v>16965</c:v>
                </c:pt>
                <c:pt idx="16966">
                  <c:v>16966</c:v>
                </c:pt>
                <c:pt idx="16967">
                  <c:v>16967</c:v>
                </c:pt>
                <c:pt idx="16968">
                  <c:v>16968</c:v>
                </c:pt>
                <c:pt idx="16969">
                  <c:v>16969</c:v>
                </c:pt>
                <c:pt idx="16970">
                  <c:v>16970</c:v>
                </c:pt>
                <c:pt idx="16971">
                  <c:v>16971</c:v>
                </c:pt>
                <c:pt idx="16972">
                  <c:v>16972</c:v>
                </c:pt>
                <c:pt idx="16973">
                  <c:v>16973</c:v>
                </c:pt>
                <c:pt idx="16974">
                  <c:v>16974</c:v>
                </c:pt>
                <c:pt idx="16975">
                  <c:v>16975</c:v>
                </c:pt>
                <c:pt idx="16976">
                  <c:v>16976</c:v>
                </c:pt>
                <c:pt idx="16977">
                  <c:v>16977</c:v>
                </c:pt>
                <c:pt idx="16978">
                  <c:v>16978</c:v>
                </c:pt>
                <c:pt idx="16979">
                  <c:v>16979</c:v>
                </c:pt>
                <c:pt idx="16980">
                  <c:v>16980</c:v>
                </c:pt>
                <c:pt idx="16981">
                  <c:v>16981</c:v>
                </c:pt>
                <c:pt idx="16982">
                  <c:v>16982</c:v>
                </c:pt>
                <c:pt idx="16983">
                  <c:v>16983</c:v>
                </c:pt>
                <c:pt idx="16984">
                  <c:v>16984</c:v>
                </c:pt>
                <c:pt idx="16985">
                  <c:v>16985</c:v>
                </c:pt>
                <c:pt idx="16986">
                  <c:v>16986</c:v>
                </c:pt>
                <c:pt idx="16987">
                  <c:v>16987</c:v>
                </c:pt>
                <c:pt idx="16988">
                  <c:v>16988</c:v>
                </c:pt>
                <c:pt idx="16989">
                  <c:v>16989</c:v>
                </c:pt>
                <c:pt idx="16990">
                  <c:v>16990</c:v>
                </c:pt>
                <c:pt idx="16991">
                  <c:v>16991</c:v>
                </c:pt>
                <c:pt idx="16992">
                  <c:v>16992</c:v>
                </c:pt>
                <c:pt idx="16993">
                  <c:v>16993</c:v>
                </c:pt>
                <c:pt idx="16994">
                  <c:v>16994</c:v>
                </c:pt>
                <c:pt idx="16995">
                  <c:v>16995</c:v>
                </c:pt>
                <c:pt idx="16996">
                  <c:v>16996</c:v>
                </c:pt>
                <c:pt idx="16997">
                  <c:v>16997</c:v>
                </c:pt>
                <c:pt idx="16998">
                  <c:v>16998</c:v>
                </c:pt>
                <c:pt idx="16999">
                  <c:v>16999</c:v>
                </c:pt>
                <c:pt idx="17000">
                  <c:v>17000</c:v>
                </c:pt>
                <c:pt idx="17001">
                  <c:v>17001</c:v>
                </c:pt>
                <c:pt idx="17002">
                  <c:v>17002</c:v>
                </c:pt>
                <c:pt idx="17003">
                  <c:v>17003</c:v>
                </c:pt>
                <c:pt idx="17004">
                  <c:v>17004</c:v>
                </c:pt>
                <c:pt idx="17005">
                  <c:v>17005</c:v>
                </c:pt>
                <c:pt idx="17006">
                  <c:v>17006</c:v>
                </c:pt>
                <c:pt idx="17007">
                  <c:v>17007</c:v>
                </c:pt>
                <c:pt idx="17008">
                  <c:v>17008</c:v>
                </c:pt>
                <c:pt idx="17009">
                  <c:v>17009</c:v>
                </c:pt>
                <c:pt idx="17010">
                  <c:v>17010</c:v>
                </c:pt>
                <c:pt idx="17011">
                  <c:v>17011</c:v>
                </c:pt>
                <c:pt idx="17012">
                  <c:v>17012</c:v>
                </c:pt>
                <c:pt idx="17013">
                  <c:v>17013</c:v>
                </c:pt>
                <c:pt idx="17014">
                  <c:v>17014</c:v>
                </c:pt>
                <c:pt idx="17015">
                  <c:v>17015</c:v>
                </c:pt>
                <c:pt idx="17016">
                  <c:v>17016</c:v>
                </c:pt>
                <c:pt idx="17017">
                  <c:v>17017</c:v>
                </c:pt>
                <c:pt idx="17018">
                  <c:v>17018</c:v>
                </c:pt>
                <c:pt idx="17019">
                  <c:v>17019</c:v>
                </c:pt>
                <c:pt idx="17020">
                  <c:v>17020</c:v>
                </c:pt>
                <c:pt idx="17021">
                  <c:v>17021</c:v>
                </c:pt>
                <c:pt idx="17022">
                  <c:v>17022</c:v>
                </c:pt>
                <c:pt idx="17023">
                  <c:v>17023</c:v>
                </c:pt>
                <c:pt idx="17024">
                  <c:v>17024</c:v>
                </c:pt>
                <c:pt idx="17025">
                  <c:v>17025</c:v>
                </c:pt>
                <c:pt idx="17026">
                  <c:v>17026</c:v>
                </c:pt>
                <c:pt idx="17027">
                  <c:v>17027</c:v>
                </c:pt>
                <c:pt idx="17028">
                  <c:v>17028</c:v>
                </c:pt>
                <c:pt idx="17029">
                  <c:v>17029</c:v>
                </c:pt>
                <c:pt idx="17030">
                  <c:v>17030</c:v>
                </c:pt>
                <c:pt idx="17031">
                  <c:v>17031</c:v>
                </c:pt>
                <c:pt idx="17032">
                  <c:v>17032</c:v>
                </c:pt>
                <c:pt idx="17033">
                  <c:v>17033</c:v>
                </c:pt>
                <c:pt idx="17034">
                  <c:v>17034</c:v>
                </c:pt>
                <c:pt idx="17035">
                  <c:v>17035</c:v>
                </c:pt>
                <c:pt idx="17036">
                  <c:v>17036</c:v>
                </c:pt>
                <c:pt idx="17037">
                  <c:v>17037</c:v>
                </c:pt>
                <c:pt idx="17038">
                  <c:v>17038</c:v>
                </c:pt>
                <c:pt idx="17039">
                  <c:v>17039</c:v>
                </c:pt>
                <c:pt idx="17040">
                  <c:v>17040</c:v>
                </c:pt>
                <c:pt idx="17041">
                  <c:v>17041</c:v>
                </c:pt>
                <c:pt idx="17042">
                  <c:v>17042</c:v>
                </c:pt>
                <c:pt idx="17043">
                  <c:v>17043</c:v>
                </c:pt>
                <c:pt idx="17044">
                  <c:v>17044</c:v>
                </c:pt>
                <c:pt idx="17045">
                  <c:v>17045</c:v>
                </c:pt>
                <c:pt idx="17046">
                  <c:v>17046</c:v>
                </c:pt>
                <c:pt idx="17047">
                  <c:v>17047</c:v>
                </c:pt>
                <c:pt idx="17048">
                  <c:v>17048</c:v>
                </c:pt>
                <c:pt idx="17049">
                  <c:v>17049</c:v>
                </c:pt>
                <c:pt idx="17050">
                  <c:v>17050</c:v>
                </c:pt>
                <c:pt idx="17051">
                  <c:v>17051</c:v>
                </c:pt>
                <c:pt idx="17052">
                  <c:v>17052</c:v>
                </c:pt>
                <c:pt idx="17053">
                  <c:v>17053</c:v>
                </c:pt>
                <c:pt idx="17054">
                  <c:v>17054</c:v>
                </c:pt>
                <c:pt idx="17055">
                  <c:v>17055</c:v>
                </c:pt>
                <c:pt idx="17056">
                  <c:v>17056</c:v>
                </c:pt>
                <c:pt idx="17057">
                  <c:v>17057</c:v>
                </c:pt>
                <c:pt idx="17058">
                  <c:v>17058</c:v>
                </c:pt>
                <c:pt idx="17059">
                  <c:v>17059</c:v>
                </c:pt>
                <c:pt idx="17060">
                  <c:v>17060</c:v>
                </c:pt>
                <c:pt idx="17061">
                  <c:v>17061</c:v>
                </c:pt>
                <c:pt idx="17062">
                  <c:v>17062</c:v>
                </c:pt>
                <c:pt idx="17063">
                  <c:v>17063</c:v>
                </c:pt>
                <c:pt idx="17064">
                  <c:v>17064</c:v>
                </c:pt>
                <c:pt idx="17065">
                  <c:v>17065</c:v>
                </c:pt>
                <c:pt idx="17066">
                  <c:v>17066</c:v>
                </c:pt>
                <c:pt idx="17067">
                  <c:v>17067</c:v>
                </c:pt>
                <c:pt idx="17068">
                  <c:v>17068</c:v>
                </c:pt>
                <c:pt idx="17069">
                  <c:v>17069</c:v>
                </c:pt>
                <c:pt idx="17070">
                  <c:v>17070</c:v>
                </c:pt>
                <c:pt idx="17071">
                  <c:v>17071</c:v>
                </c:pt>
                <c:pt idx="17072">
                  <c:v>17072</c:v>
                </c:pt>
                <c:pt idx="17073">
                  <c:v>17073</c:v>
                </c:pt>
                <c:pt idx="17074">
                  <c:v>17074</c:v>
                </c:pt>
                <c:pt idx="17075">
                  <c:v>17075</c:v>
                </c:pt>
                <c:pt idx="17076">
                  <c:v>17076</c:v>
                </c:pt>
                <c:pt idx="17077">
                  <c:v>17077</c:v>
                </c:pt>
                <c:pt idx="17078">
                  <c:v>17078</c:v>
                </c:pt>
                <c:pt idx="17079">
                  <c:v>17079</c:v>
                </c:pt>
                <c:pt idx="17080">
                  <c:v>17080</c:v>
                </c:pt>
                <c:pt idx="17081">
                  <c:v>17081</c:v>
                </c:pt>
                <c:pt idx="17082">
                  <c:v>17082</c:v>
                </c:pt>
                <c:pt idx="17083">
                  <c:v>17083</c:v>
                </c:pt>
                <c:pt idx="17084">
                  <c:v>17084</c:v>
                </c:pt>
                <c:pt idx="17085">
                  <c:v>17085</c:v>
                </c:pt>
                <c:pt idx="17086">
                  <c:v>17086</c:v>
                </c:pt>
                <c:pt idx="17087">
                  <c:v>17087</c:v>
                </c:pt>
                <c:pt idx="17088">
                  <c:v>17088</c:v>
                </c:pt>
                <c:pt idx="17089">
                  <c:v>17089</c:v>
                </c:pt>
                <c:pt idx="17090">
                  <c:v>17090</c:v>
                </c:pt>
                <c:pt idx="17091">
                  <c:v>17091</c:v>
                </c:pt>
                <c:pt idx="17092">
                  <c:v>17092</c:v>
                </c:pt>
                <c:pt idx="17093">
                  <c:v>17093</c:v>
                </c:pt>
                <c:pt idx="17094">
                  <c:v>17094</c:v>
                </c:pt>
                <c:pt idx="17095">
                  <c:v>17095</c:v>
                </c:pt>
                <c:pt idx="17096">
                  <c:v>17096</c:v>
                </c:pt>
                <c:pt idx="17097">
                  <c:v>17097</c:v>
                </c:pt>
                <c:pt idx="17098">
                  <c:v>17098</c:v>
                </c:pt>
                <c:pt idx="17099">
                  <c:v>17099</c:v>
                </c:pt>
                <c:pt idx="17100">
                  <c:v>17100</c:v>
                </c:pt>
                <c:pt idx="17101">
                  <c:v>17101</c:v>
                </c:pt>
                <c:pt idx="17102">
                  <c:v>17102</c:v>
                </c:pt>
                <c:pt idx="17103">
                  <c:v>17103</c:v>
                </c:pt>
                <c:pt idx="17104">
                  <c:v>17104</c:v>
                </c:pt>
                <c:pt idx="17105">
                  <c:v>17105</c:v>
                </c:pt>
                <c:pt idx="17106">
                  <c:v>17106</c:v>
                </c:pt>
                <c:pt idx="17107">
                  <c:v>17107</c:v>
                </c:pt>
                <c:pt idx="17108">
                  <c:v>17108</c:v>
                </c:pt>
                <c:pt idx="17109">
                  <c:v>17109</c:v>
                </c:pt>
                <c:pt idx="17110">
                  <c:v>17110</c:v>
                </c:pt>
                <c:pt idx="17111">
                  <c:v>17111</c:v>
                </c:pt>
                <c:pt idx="17112">
                  <c:v>17112</c:v>
                </c:pt>
                <c:pt idx="17113">
                  <c:v>17113</c:v>
                </c:pt>
                <c:pt idx="17114">
                  <c:v>17114</c:v>
                </c:pt>
                <c:pt idx="17115">
                  <c:v>17115</c:v>
                </c:pt>
                <c:pt idx="17116">
                  <c:v>17116</c:v>
                </c:pt>
                <c:pt idx="17117">
                  <c:v>17117</c:v>
                </c:pt>
                <c:pt idx="17118">
                  <c:v>17118</c:v>
                </c:pt>
                <c:pt idx="17119">
                  <c:v>17119</c:v>
                </c:pt>
                <c:pt idx="17120">
                  <c:v>17120</c:v>
                </c:pt>
                <c:pt idx="17121">
                  <c:v>17121</c:v>
                </c:pt>
                <c:pt idx="17122">
                  <c:v>17122</c:v>
                </c:pt>
                <c:pt idx="17123">
                  <c:v>17123</c:v>
                </c:pt>
                <c:pt idx="17124">
                  <c:v>17124</c:v>
                </c:pt>
                <c:pt idx="17125">
                  <c:v>17125</c:v>
                </c:pt>
                <c:pt idx="17126">
                  <c:v>17126</c:v>
                </c:pt>
                <c:pt idx="17127">
                  <c:v>17127</c:v>
                </c:pt>
                <c:pt idx="17128">
                  <c:v>17128</c:v>
                </c:pt>
                <c:pt idx="17129">
                  <c:v>17129</c:v>
                </c:pt>
                <c:pt idx="17130">
                  <c:v>17130</c:v>
                </c:pt>
                <c:pt idx="17131">
                  <c:v>17131</c:v>
                </c:pt>
                <c:pt idx="17132">
                  <c:v>17132</c:v>
                </c:pt>
                <c:pt idx="17133">
                  <c:v>17133</c:v>
                </c:pt>
                <c:pt idx="17134">
                  <c:v>17134</c:v>
                </c:pt>
                <c:pt idx="17135">
                  <c:v>17135</c:v>
                </c:pt>
                <c:pt idx="17136">
                  <c:v>17136</c:v>
                </c:pt>
                <c:pt idx="17137">
                  <c:v>17137</c:v>
                </c:pt>
                <c:pt idx="17138">
                  <c:v>17138</c:v>
                </c:pt>
                <c:pt idx="17139">
                  <c:v>17139</c:v>
                </c:pt>
                <c:pt idx="17140">
                  <c:v>17140</c:v>
                </c:pt>
                <c:pt idx="17141">
                  <c:v>17141</c:v>
                </c:pt>
                <c:pt idx="17142">
                  <c:v>17142</c:v>
                </c:pt>
                <c:pt idx="17143">
                  <c:v>17143</c:v>
                </c:pt>
                <c:pt idx="17144">
                  <c:v>17144</c:v>
                </c:pt>
                <c:pt idx="17145">
                  <c:v>17145</c:v>
                </c:pt>
                <c:pt idx="17146">
                  <c:v>17146</c:v>
                </c:pt>
                <c:pt idx="17147">
                  <c:v>17147</c:v>
                </c:pt>
                <c:pt idx="17148">
                  <c:v>17148</c:v>
                </c:pt>
                <c:pt idx="17149">
                  <c:v>17149</c:v>
                </c:pt>
                <c:pt idx="17150">
                  <c:v>17150</c:v>
                </c:pt>
                <c:pt idx="17151">
                  <c:v>17151</c:v>
                </c:pt>
                <c:pt idx="17152">
                  <c:v>17152</c:v>
                </c:pt>
                <c:pt idx="17153">
                  <c:v>17153</c:v>
                </c:pt>
                <c:pt idx="17154">
                  <c:v>17154</c:v>
                </c:pt>
                <c:pt idx="17155">
                  <c:v>17155</c:v>
                </c:pt>
                <c:pt idx="17156">
                  <c:v>17156</c:v>
                </c:pt>
                <c:pt idx="17157">
                  <c:v>17157</c:v>
                </c:pt>
                <c:pt idx="17158">
                  <c:v>17158</c:v>
                </c:pt>
                <c:pt idx="17159">
                  <c:v>17159</c:v>
                </c:pt>
                <c:pt idx="17160">
                  <c:v>17160</c:v>
                </c:pt>
                <c:pt idx="17161">
                  <c:v>17161</c:v>
                </c:pt>
                <c:pt idx="17162">
                  <c:v>17162</c:v>
                </c:pt>
                <c:pt idx="17163">
                  <c:v>17163</c:v>
                </c:pt>
                <c:pt idx="17164">
                  <c:v>17164</c:v>
                </c:pt>
                <c:pt idx="17165">
                  <c:v>17165</c:v>
                </c:pt>
                <c:pt idx="17166">
                  <c:v>17166</c:v>
                </c:pt>
                <c:pt idx="17167">
                  <c:v>17167</c:v>
                </c:pt>
                <c:pt idx="17168">
                  <c:v>17168</c:v>
                </c:pt>
                <c:pt idx="17169">
                  <c:v>17169</c:v>
                </c:pt>
                <c:pt idx="17170">
                  <c:v>17170</c:v>
                </c:pt>
                <c:pt idx="17171">
                  <c:v>17171</c:v>
                </c:pt>
                <c:pt idx="17172">
                  <c:v>17172</c:v>
                </c:pt>
                <c:pt idx="17173">
                  <c:v>17173</c:v>
                </c:pt>
                <c:pt idx="17174">
                  <c:v>17174</c:v>
                </c:pt>
                <c:pt idx="17175">
                  <c:v>17175</c:v>
                </c:pt>
                <c:pt idx="17176">
                  <c:v>17176</c:v>
                </c:pt>
                <c:pt idx="17177">
                  <c:v>17177</c:v>
                </c:pt>
                <c:pt idx="17178">
                  <c:v>17178</c:v>
                </c:pt>
                <c:pt idx="17179">
                  <c:v>17179</c:v>
                </c:pt>
                <c:pt idx="17180">
                  <c:v>17180</c:v>
                </c:pt>
                <c:pt idx="17181">
                  <c:v>17181</c:v>
                </c:pt>
                <c:pt idx="17182">
                  <c:v>17182</c:v>
                </c:pt>
                <c:pt idx="17183">
                  <c:v>17183</c:v>
                </c:pt>
                <c:pt idx="17184">
                  <c:v>17184</c:v>
                </c:pt>
                <c:pt idx="17185">
                  <c:v>17185</c:v>
                </c:pt>
                <c:pt idx="17186">
                  <c:v>17186</c:v>
                </c:pt>
                <c:pt idx="17187">
                  <c:v>17187</c:v>
                </c:pt>
                <c:pt idx="17188">
                  <c:v>17188</c:v>
                </c:pt>
                <c:pt idx="17189">
                  <c:v>17189</c:v>
                </c:pt>
                <c:pt idx="17190">
                  <c:v>17190</c:v>
                </c:pt>
                <c:pt idx="17191">
                  <c:v>17191</c:v>
                </c:pt>
                <c:pt idx="17192">
                  <c:v>17192</c:v>
                </c:pt>
                <c:pt idx="17193">
                  <c:v>17193</c:v>
                </c:pt>
                <c:pt idx="17194">
                  <c:v>17194</c:v>
                </c:pt>
                <c:pt idx="17195">
                  <c:v>17195</c:v>
                </c:pt>
                <c:pt idx="17196">
                  <c:v>17196</c:v>
                </c:pt>
                <c:pt idx="17197">
                  <c:v>17197</c:v>
                </c:pt>
                <c:pt idx="17198">
                  <c:v>17198</c:v>
                </c:pt>
                <c:pt idx="17199">
                  <c:v>17199</c:v>
                </c:pt>
                <c:pt idx="17200">
                  <c:v>17200</c:v>
                </c:pt>
                <c:pt idx="17201">
                  <c:v>17201</c:v>
                </c:pt>
                <c:pt idx="17202">
                  <c:v>17202</c:v>
                </c:pt>
                <c:pt idx="17203">
                  <c:v>17203</c:v>
                </c:pt>
                <c:pt idx="17204">
                  <c:v>17204</c:v>
                </c:pt>
                <c:pt idx="17205">
                  <c:v>17205</c:v>
                </c:pt>
                <c:pt idx="17206">
                  <c:v>17206</c:v>
                </c:pt>
                <c:pt idx="17207">
                  <c:v>17207</c:v>
                </c:pt>
                <c:pt idx="17208">
                  <c:v>17208</c:v>
                </c:pt>
                <c:pt idx="17209">
                  <c:v>17209</c:v>
                </c:pt>
                <c:pt idx="17210">
                  <c:v>17210</c:v>
                </c:pt>
                <c:pt idx="17211">
                  <c:v>17211</c:v>
                </c:pt>
                <c:pt idx="17212">
                  <c:v>17212</c:v>
                </c:pt>
                <c:pt idx="17213">
                  <c:v>17213</c:v>
                </c:pt>
                <c:pt idx="17214">
                  <c:v>17214</c:v>
                </c:pt>
                <c:pt idx="17215">
                  <c:v>17215</c:v>
                </c:pt>
                <c:pt idx="17216">
                  <c:v>17216</c:v>
                </c:pt>
                <c:pt idx="17217">
                  <c:v>17217</c:v>
                </c:pt>
                <c:pt idx="17218">
                  <c:v>17218</c:v>
                </c:pt>
                <c:pt idx="17219">
                  <c:v>17219</c:v>
                </c:pt>
                <c:pt idx="17220">
                  <c:v>17220</c:v>
                </c:pt>
                <c:pt idx="17221">
                  <c:v>17221</c:v>
                </c:pt>
                <c:pt idx="17222">
                  <c:v>17222</c:v>
                </c:pt>
                <c:pt idx="17223">
                  <c:v>17223</c:v>
                </c:pt>
                <c:pt idx="17224">
                  <c:v>17224</c:v>
                </c:pt>
                <c:pt idx="17225">
                  <c:v>17225</c:v>
                </c:pt>
                <c:pt idx="17226">
                  <c:v>17226</c:v>
                </c:pt>
                <c:pt idx="17227">
                  <c:v>17227</c:v>
                </c:pt>
                <c:pt idx="17228">
                  <c:v>17228</c:v>
                </c:pt>
                <c:pt idx="17229">
                  <c:v>17229</c:v>
                </c:pt>
                <c:pt idx="17230">
                  <c:v>17230</c:v>
                </c:pt>
                <c:pt idx="17231">
                  <c:v>17231</c:v>
                </c:pt>
                <c:pt idx="17232">
                  <c:v>17232</c:v>
                </c:pt>
                <c:pt idx="17233">
                  <c:v>17233</c:v>
                </c:pt>
                <c:pt idx="17234">
                  <c:v>17234</c:v>
                </c:pt>
                <c:pt idx="17235">
                  <c:v>17235</c:v>
                </c:pt>
                <c:pt idx="17236">
                  <c:v>17236</c:v>
                </c:pt>
                <c:pt idx="17237">
                  <c:v>17237</c:v>
                </c:pt>
                <c:pt idx="17238">
                  <c:v>17238</c:v>
                </c:pt>
                <c:pt idx="17239">
                  <c:v>17239</c:v>
                </c:pt>
                <c:pt idx="17240">
                  <c:v>17240</c:v>
                </c:pt>
                <c:pt idx="17241">
                  <c:v>17241</c:v>
                </c:pt>
                <c:pt idx="17242">
                  <c:v>17242</c:v>
                </c:pt>
                <c:pt idx="17243">
                  <c:v>17243</c:v>
                </c:pt>
                <c:pt idx="17244">
                  <c:v>17244</c:v>
                </c:pt>
                <c:pt idx="17245">
                  <c:v>17245</c:v>
                </c:pt>
                <c:pt idx="17246">
                  <c:v>17246</c:v>
                </c:pt>
                <c:pt idx="17247">
                  <c:v>17247</c:v>
                </c:pt>
                <c:pt idx="17248">
                  <c:v>17248</c:v>
                </c:pt>
                <c:pt idx="17249">
                  <c:v>17249</c:v>
                </c:pt>
                <c:pt idx="17250">
                  <c:v>17250</c:v>
                </c:pt>
                <c:pt idx="17251">
                  <c:v>17251</c:v>
                </c:pt>
                <c:pt idx="17252">
                  <c:v>17252</c:v>
                </c:pt>
                <c:pt idx="17253">
                  <c:v>17253</c:v>
                </c:pt>
                <c:pt idx="17254">
                  <c:v>17254</c:v>
                </c:pt>
                <c:pt idx="17255">
                  <c:v>17255</c:v>
                </c:pt>
                <c:pt idx="17256">
                  <c:v>17256</c:v>
                </c:pt>
                <c:pt idx="17257">
                  <c:v>17257</c:v>
                </c:pt>
                <c:pt idx="17258">
                  <c:v>17258</c:v>
                </c:pt>
                <c:pt idx="17259">
                  <c:v>17259</c:v>
                </c:pt>
                <c:pt idx="17260">
                  <c:v>17260</c:v>
                </c:pt>
                <c:pt idx="17261">
                  <c:v>17261</c:v>
                </c:pt>
                <c:pt idx="17262">
                  <c:v>17262</c:v>
                </c:pt>
                <c:pt idx="17263">
                  <c:v>17263</c:v>
                </c:pt>
                <c:pt idx="17264">
                  <c:v>17264</c:v>
                </c:pt>
                <c:pt idx="17265">
                  <c:v>17265</c:v>
                </c:pt>
                <c:pt idx="17266">
                  <c:v>17266</c:v>
                </c:pt>
                <c:pt idx="17267">
                  <c:v>17267</c:v>
                </c:pt>
                <c:pt idx="17268">
                  <c:v>17268</c:v>
                </c:pt>
                <c:pt idx="17269">
                  <c:v>17269</c:v>
                </c:pt>
                <c:pt idx="17270">
                  <c:v>17270</c:v>
                </c:pt>
                <c:pt idx="17271">
                  <c:v>17271</c:v>
                </c:pt>
                <c:pt idx="17272">
                  <c:v>17272</c:v>
                </c:pt>
                <c:pt idx="17273">
                  <c:v>17273</c:v>
                </c:pt>
                <c:pt idx="17274">
                  <c:v>17274</c:v>
                </c:pt>
                <c:pt idx="17275">
                  <c:v>17275</c:v>
                </c:pt>
                <c:pt idx="17276">
                  <c:v>17276</c:v>
                </c:pt>
                <c:pt idx="17277">
                  <c:v>17277</c:v>
                </c:pt>
                <c:pt idx="17278">
                  <c:v>17278</c:v>
                </c:pt>
                <c:pt idx="17279">
                  <c:v>17279</c:v>
                </c:pt>
                <c:pt idx="17280">
                  <c:v>17280</c:v>
                </c:pt>
                <c:pt idx="17281">
                  <c:v>17281</c:v>
                </c:pt>
                <c:pt idx="17282">
                  <c:v>17282</c:v>
                </c:pt>
                <c:pt idx="17283">
                  <c:v>17283</c:v>
                </c:pt>
                <c:pt idx="17284">
                  <c:v>17284</c:v>
                </c:pt>
                <c:pt idx="17285">
                  <c:v>17285</c:v>
                </c:pt>
                <c:pt idx="17286">
                  <c:v>17286</c:v>
                </c:pt>
                <c:pt idx="17287">
                  <c:v>17287</c:v>
                </c:pt>
                <c:pt idx="17288">
                  <c:v>17288</c:v>
                </c:pt>
                <c:pt idx="17289">
                  <c:v>17289</c:v>
                </c:pt>
                <c:pt idx="17290">
                  <c:v>17290</c:v>
                </c:pt>
                <c:pt idx="17291">
                  <c:v>17291</c:v>
                </c:pt>
                <c:pt idx="17292">
                  <c:v>17292</c:v>
                </c:pt>
                <c:pt idx="17293">
                  <c:v>17293</c:v>
                </c:pt>
                <c:pt idx="17294">
                  <c:v>17294</c:v>
                </c:pt>
                <c:pt idx="17295">
                  <c:v>17295</c:v>
                </c:pt>
                <c:pt idx="17296">
                  <c:v>17296</c:v>
                </c:pt>
                <c:pt idx="17297">
                  <c:v>17297</c:v>
                </c:pt>
                <c:pt idx="17298">
                  <c:v>17298</c:v>
                </c:pt>
                <c:pt idx="17299">
                  <c:v>17299</c:v>
                </c:pt>
                <c:pt idx="17300">
                  <c:v>17300</c:v>
                </c:pt>
                <c:pt idx="17301">
                  <c:v>17301</c:v>
                </c:pt>
                <c:pt idx="17302">
                  <c:v>17302</c:v>
                </c:pt>
                <c:pt idx="17303">
                  <c:v>17303</c:v>
                </c:pt>
                <c:pt idx="17304">
                  <c:v>17304</c:v>
                </c:pt>
                <c:pt idx="17305">
                  <c:v>17305</c:v>
                </c:pt>
                <c:pt idx="17306">
                  <c:v>17306</c:v>
                </c:pt>
                <c:pt idx="17307">
                  <c:v>17307</c:v>
                </c:pt>
                <c:pt idx="17308">
                  <c:v>17308</c:v>
                </c:pt>
                <c:pt idx="17309">
                  <c:v>17309</c:v>
                </c:pt>
                <c:pt idx="17310">
                  <c:v>17310</c:v>
                </c:pt>
                <c:pt idx="17311">
                  <c:v>17311</c:v>
                </c:pt>
                <c:pt idx="17312">
                  <c:v>17312</c:v>
                </c:pt>
                <c:pt idx="17313">
                  <c:v>17313</c:v>
                </c:pt>
                <c:pt idx="17314">
                  <c:v>17314</c:v>
                </c:pt>
                <c:pt idx="17315">
                  <c:v>17315</c:v>
                </c:pt>
                <c:pt idx="17316">
                  <c:v>17316</c:v>
                </c:pt>
                <c:pt idx="17317">
                  <c:v>17317</c:v>
                </c:pt>
                <c:pt idx="17318">
                  <c:v>17318</c:v>
                </c:pt>
                <c:pt idx="17319">
                  <c:v>17319</c:v>
                </c:pt>
                <c:pt idx="17320">
                  <c:v>17320</c:v>
                </c:pt>
                <c:pt idx="17321">
                  <c:v>17321</c:v>
                </c:pt>
                <c:pt idx="17322">
                  <c:v>17322</c:v>
                </c:pt>
                <c:pt idx="17323">
                  <c:v>17323</c:v>
                </c:pt>
                <c:pt idx="17324">
                  <c:v>17324</c:v>
                </c:pt>
                <c:pt idx="17325">
                  <c:v>17325</c:v>
                </c:pt>
                <c:pt idx="17326">
                  <c:v>17326</c:v>
                </c:pt>
                <c:pt idx="17327">
                  <c:v>17327</c:v>
                </c:pt>
                <c:pt idx="17328">
                  <c:v>17328</c:v>
                </c:pt>
                <c:pt idx="17329">
                  <c:v>17329</c:v>
                </c:pt>
                <c:pt idx="17330">
                  <c:v>17330</c:v>
                </c:pt>
                <c:pt idx="17331">
                  <c:v>17331</c:v>
                </c:pt>
                <c:pt idx="17332">
                  <c:v>17332</c:v>
                </c:pt>
                <c:pt idx="17333">
                  <c:v>17333</c:v>
                </c:pt>
                <c:pt idx="17334">
                  <c:v>17334</c:v>
                </c:pt>
                <c:pt idx="17335">
                  <c:v>17335</c:v>
                </c:pt>
                <c:pt idx="17336">
                  <c:v>17336</c:v>
                </c:pt>
                <c:pt idx="17337">
                  <c:v>17337</c:v>
                </c:pt>
                <c:pt idx="17338">
                  <c:v>17338</c:v>
                </c:pt>
                <c:pt idx="17339">
                  <c:v>17339</c:v>
                </c:pt>
                <c:pt idx="17340">
                  <c:v>17340</c:v>
                </c:pt>
                <c:pt idx="17341">
                  <c:v>17341</c:v>
                </c:pt>
                <c:pt idx="17342">
                  <c:v>17342</c:v>
                </c:pt>
                <c:pt idx="17343">
                  <c:v>17343</c:v>
                </c:pt>
                <c:pt idx="17344">
                  <c:v>17344</c:v>
                </c:pt>
                <c:pt idx="17345">
                  <c:v>17345</c:v>
                </c:pt>
                <c:pt idx="17346">
                  <c:v>17346</c:v>
                </c:pt>
                <c:pt idx="17347">
                  <c:v>17347</c:v>
                </c:pt>
                <c:pt idx="17348">
                  <c:v>17348</c:v>
                </c:pt>
                <c:pt idx="17349">
                  <c:v>17349</c:v>
                </c:pt>
                <c:pt idx="17350">
                  <c:v>17350</c:v>
                </c:pt>
                <c:pt idx="17351">
                  <c:v>17351</c:v>
                </c:pt>
                <c:pt idx="17352">
                  <c:v>17352</c:v>
                </c:pt>
                <c:pt idx="17353">
                  <c:v>17353</c:v>
                </c:pt>
                <c:pt idx="17354">
                  <c:v>17354</c:v>
                </c:pt>
                <c:pt idx="17355">
                  <c:v>17355</c:v>
                </c:pt>
                <c:pt idx="17356">
                  <c:v>17356</c:v>
                </c:pt>
                <c:pt idx="17357">
                  <c:v>17357</c:v>
                </c:pt>
                <c:pt idx="17358">
                  <c:v>17358</c:v>
                </c:pt>
                <c:pt idx="17359">
                  <c:v>17359</c:v>
                </c:pt>
                <c:pt idx="17360">
                  <c:v>17360</c:v>
                </c:pt>
                <c:pt idx="17361">
                  <c:v>17361</c:v>
                </c:pt>
                <c:pt idx="17362">
                  <c:v>17362</c:v>
                </c:pt>
                <c:pt idx="17363">
                  <c:v>17363</c:v>
                </c:pt>
                <c:pt idx="17364">
                  <c:v>17364</c:v>
                </c:pt>
                <c:pt idx="17365">
                  <c:v>17365</c:v>
                </c:pt>
                <c:pt idx="17366">
                  <c:v>17366</c:v>
                </c:pt>
                <c:pt idx="17367">
                  <c:v>17367</c:v>
                </c:pt>
                <c:pt idx="17368">
                  <c:v>17368</c:v>
                </c:pt>
                <c:pt idx="17369">
                  <c:v>17369</c:v>
                </c:pt>
                <c:pt idx="17370">
                  <c:v>17370</c:v>
                </c:pt>
                <c:pt idx="17371">
                  <c:v>17371</c:v>
                </c:pt>
                <c:pt idx="17372">
                  <c:v>17372</c:v>
                </c:pt>
                <c:pt idx="17373">
                  <c:v>17373</c:v>
                </c:pt>
                <c:pt idx="17374">
                  <c:v>17374</c:v>
                </c:pt>
                <c:pt idx="17375">
                  <c:v>17375</c:v>
                </c:pt>
                <c:pt idx="17376">
                  <c:v>17376</c:v>
                </c:pt>
                <c:pt idx="17377">
                  <c:v>17377</c:v>
                </c:pt>
                <c:pt idx="17378">
                  <c:v>17378</c:v>
                </c:pt>
                <c:pt idx="17379">
                  <c:v>17379</c:v>
                </c:pt>
                <c:pt idx="17380">
                  <c:v>17380</c:v>
                </c:pt>
                <c:pt idx="17381">
                  <c:v>17381</c:v>
                </c:pt>
                <c:pt idx="17382">
                  <c:v>17382</c:v>
                </c:pt>
                <c:pt idx="17383">
                  <c:v>17383</c:v>
                </c:pt>
                <c:pt idx="17384">
                  <c:v>17384</c:v>
                </c:pt>
                <c:pt idx="17385">
                  <c:v>17385</c:v>
                </c:pt>
                <c:pt idx="17386">
                  <c:v>17386</c:v>
                </c:pt>
                <c:pt idx="17387">
                  <c:v>17387</c:v>
                </c:pt>
                <c:pt idx="17388">
                  <c:v>17388</c:v>
                </c:pt>
                <c:pt idx="17389">
                  <c:v>17389</c:v>
                </c:pt>
                <c:pt idx="17390">
                  <c:v>17390</c:v>
                </c:pt>
                <c:pt idx="17391">
                  <c:v>17391</c:v>
                </c:pt>
                <c:pt idx="17392">
                  <c:v>17392</c:v>
                </c:pt>
                <c:pt idx="17393">
                  <c:v>17393</c:v>
                </c:pt>
                <c:pt idx="17394">
                  <c:v>17394</c:v>
                </c:pt>
                <c:pt idx="17395">
                  <c:v>17395</c:v>
                </c:pt>
                <c:pt idx="17396">
                  <c:v>17396</c:v>
                </c:pt>
                <c:pt idx="17397">
                  <c:v>17397</c:v>
                </c:pt>
                <c:pt idx="17398">
                  <c:v>17398</c:v>
                </c:pt>
                <c:pt idx="17399">
                  <c:v>17399</c:v>
                </c:pt>
                <c:pt idx="17400">
                  <c:v>17400</c:v>
                </c:pt>
                <c:pt idx="17401">
                  <c:v>17401</c:v>
                </c:pt>
                <c:pt idx="17402">
                  <c:v>17402</c:v>
                </c:pt>
                <c:pt idx="17403">
                  <c:v>17403</c:v>
                </c:pt>
                <c:pt idx="17404">
                  <c:v>17404</c:v>
                </c:pt>
                <c:pt idx="17405">
                  <c:v>17405</c:v>
                </c:pt>
                <c:pt idx="17406">
                  <c:v>17406</c:v>
                </c:pt>
                <c:pt idx="17407">
                  <c:v>17407</c:v>
                </c:pt>
                <c:pt idx="17408">
                  <c:v>17408</c:v>
                </c:pt>
                <c:pt idx="17409">
                  <c:v>17409</c:v>
                </c:pt>
                <c:pt idx="17410">
                  <c:v>17410</c:v>
                </c:pt>
                <c:pt idx="17411">
                  <c:v>17411</c:v>
                </c:pt>
                <c:pt idx="17412">
                  <c:v>17412</c:v>
                </c:pt>
                <c:pt idx="17413">
                  <c:v>17413</c:v>
                </c:pt>
                <c:pt idx="17414">
                  <c:v>17414</c:v>
                </c:pt>
                <c:pt idx="17415">
                  <c:v>17415</c:v>
                </c:pt>
                <c:pt idx="17416">
                  <c:v>17416</c:v>
                </c:pt>
                <c:pt idx="17417">
                  <c:v>17417</c:v>
                </c:pt>
                <c:pt idx="17418">
                  <c:v>17418</c:v>
                </c:pt>
                <c:pt idx="17419">
                  <c:v>17419</c:v>
                </c:pt>
                <c:pt idx="17420">
                  <c:v>17420</c:v>
                </c:pt>
                <c:pt idx="17421">
                  <c:v>17421</c:v>
                </c:pt>
                <c:pt idx="17422">
                  <c:v>17422</c:v>
                </c:pt>
                <c:pt idx="17423">
                  <c:v>17423</c:v>
                </c:pt>
                <c:pt idx="17424">
                  <c:v>17424</c:v>
                </c:pt>
                <c:pt idx="17425">
                  <c:v>17425</c:v>
                </c:pt>
                <c:pt idx="17426">
                  <c:v>17426</c:v>
                </c:pt>
                <c:pt idx="17427">
                  <c:v>17427</c:v>
                </c:pt>
                <c:pt idx="17428">
                  <c:v>17428</c:v>
                </c:pt>
                <c:pt idx="17429">
                  <c:v>17429</c:v>
                </c:pt>
                <c:pt idx="17430">
                  <c:v>17430</c:v>
                </c:pt>
                <c:pt idx="17431">
                  <c:v>17431</c:v>
                </c:pt>
                <c:pt idx="17432">
                  <c:v>17432</c:v>
                </c:pt>
                <c:pt idx="17433">
                  <c:v>17433</c:v>
                </c:pt>
                <c:pt idx="17434">
                  <c:v>17434</c:v>
                </c:pt>
                <c:pt idx="17435">
                  <c:v>17435</c:v>
                </c:pt>
                <c:pt idx="17436">
                  <c:v>17436</c:v>
                </c:pt>
                <c:pt idx="17437">
                  <c:v>17437</c:v>
                </c:pt>
                <c:pt idx="17438">
                  <c:v>17438</c:v>
                </c:pt>
                <c:pt idx="17439">
                  <c:v>17439</c:v>
                </c:pt>
                <c:pt idx="17440">
                  <c:v>17440</c:v>
                </c:pt>
                <c:pt idx="17441">
                  <c:v>17441</c:v>
                </c:pt>
                <c:pt idx="17442">
                  <c:v>17442</c:v>
                </c:pt>
                <c:pt idx="17443">
                  <c:v>17443</c:v>
                </c:pt>
                <c:pt idx="17444">
                  <c:v>17444</c:v>
                </c:pt>
                <c:pt idx="17445">
                  <c:v>17445</c:v>
                </c:pt>
                <c:pt idx="17446">
                  <c:v>17446</c:v>
                </c:pt>
                <c:pt idx="17447">
                  <c:v>17447</c:v>
                </c:pt>
                <c:pt idx="17448">
                  <c:v>17448</c:v>
                </c:pt>
                <c:pt idx="17449">
                  <c:v>17449</c:v>
                </c:pt>
                <c:pt idx="17450">
                  <c:v>17450</c:v>
                </c:pt>
                <c:pt idx="17451">
                  <c:v>17451</c:v>
                </c:pt>
                <c:pt idx="17452">
                  <c:v>17452</c:v>
                </c:pt>
                <c:pt idx="17453">
                  <c:v>17453</c:v>
                </c:pt>
                <c:pt idx="17454">
                  <c:v>17454</c:v>
                </c:pt>
                <c:pt idx="17455">
                  <c:v>17455</c:v>
                </c:pt>
                <c:pt idx="17456">
                  <c:v>17456</c:v>
                </c:pt>
                <c:pt idx="17457">
                  <c:v>17457</c:v>
                </c:pt>
                <c:pt idx="17458">
                  <c:v>17458</c:v>
                </c:pt>
                <c:pt idx="17459">
                  <c:v>17459</c:v>
                </c:pt>
                <c:pt idx="17460">
                  <c:v>17460</c:v>
                </c:pt>
                <c:pt idx="17461">
                  <c:v>17461</c:v>
                </c:pt>
                <c:pt idx="17462">
                  <c:v>17462</c:v>
                </c:pt>
                <c:pt idx="17463">
                  <c:v>17463</c:v>
                </c:pt>
                <c:pt idx="17464">
                  <c:v>17464</c:v>
                </c:pt>
                <c:pt idx="17465">
                  <c:v>17465</c:v>
                </c:pt>
                <c:pt idx="17466">
                  <c:v>17466</c:v>
                </c:pt>
                <c:pt idx="17467">
                  <c:v>17467</c:v>
                </c:pt>
                <c:pt idx="17468">
                  <c:v>17468</c:v>
                </c:pt>
                <c:pt idx="17469">
                  <c:v>17469</c:v>
                </c:pt>
                <c:pt idx="17470">
                  <c:v>17470</c:v>
                </c:pt>
                <c:pt idx="17471">
                  <c:v>17471</c:v>
                </c:pt>
                <c:pt idx="17472">
                  <c:v>17472</c:v>
                </c:pt>
                <c:pt idx="17473">
                  <c:v>17473</c:v>
                </c:pt>
                <c:pt idx="17474">
                  <c:v>17474</c:v>
                </c:pt>
                <c:pt idx="17475">
                  <c:v>17475</c:v>
                </c:pt>
                <c:pt idx="17476">
                  <c:v>17476</c:v>
                </c:pt>
                <c:pt idx="17477">
                  <c:v>17477</c:v>
                </c:pt>
                <c:pt idx="17478">
                  <c:v>17478</c:v>
                </c:pt>
                <c:pt idx="17479">
                  <c:v>17479</c:v>
                </c:pt>
                <c:pt idx="17480">
                  <c:v>17480</c:v>
                </c:pt>
                <c:pt idx="17481">
                  <c:v>17481</c:v>
                </c:pt>
                <c:pt idx="17482">
                  <c:v>17482</c:v>
                </c:pt>
                <c:pt idx="17483">
                  <c:v>17483</c:v>
                </c:pt>
                <c:pt idx="17484">
                  <c:v>17484</c:v>
                </c:pt>
                <c:pt idx="17485">
                  <c:v>17485</c:v>
                </c:pt>
                <c:pt idx="17486">
                  <c:v>17486</c:v>
                </c:pt>
                <c:pt idx="17487">
                  <c:v>17487</c:v>
                </c:pt>
                <c:pt idx="17488">
                  <c:v>17488</c:v>
                </c:pt>
                <c:pt idx="17489">
                  <c:v>17489</c:v>
                </c:pt>
                <c:pt idx="17490">
                  <c:v>17490</c:v>
                </c:pt>
                <c:pt idx="17491">
                  <c:v>17491</c:v>
                </c:pt>
                <c:pt idx="17492">
                  <c:v>17492</c:v>
                </c:pt>
                <c:pt idx="17493">
                  <c:v>17493</c:v>
                </c:pt>
                <c:pt idx="17494">
                  <c:v>17494</c:v>
                </c:pt>
                <c:pt idx="17495">
                  <c:v>17495</c:v>
                </c:pt>
                <c:pt idx="17496">
                  <c:v>17496</c:v>
                </c:pt>
                <c:pt idx="17497">
                  <c:v>17497</c:v>
                </c:pt>
                <c:pt idx="17498">
                  <c:v>17498</c:v>
                </c:pt>
                <c:pt idx="17499">
                  <c:v>17499</c:v>
                </c:pt>
                <c:pt idx="17500">
                  <c:v>17500</c:v>
                </c:pt>
                <c:pt idx="17501">
                  <c:v>17501</c:v>
                </c:pt>
                <c:pt idx="17502">
                  <c:v>17502</c:v>
                </c:pt>
                <c:pt idx="17503">
                  <c:v>17503</c:v>
                </c:pt>
                <c:pt idx="17504">
                  <c:v>17504</c:v>
                </c:pt>
                <c:pt idx="17505">
                  <c:v>17505</c:v>
                </c:pt>
                <c:pt idx="17506">
                  <c:v>17506</c:v>
                </c:pt>
                <c:pt idx="17507">
                  <c:v>17507</c:v>
                </c:pt>
                <c:pt idx="17508">
                  <c:v>17508</c:v>
                </c:pt>
                <c:pt idx="17509">
                  <c:v>17509</c:v>
                </c:pt>
                <c:pt idx="17510">
                  <c:v>17510</c:v>
                </c:pt>
                <c:pt idx="17511">
                  <c:v>17511</c:v>
                </c:pt>
                <c:pt idx="17512">
                  <c:v>17512</c:v>
                </c:pt>
                <c:pt idx="17513">
                  <c:v>17513</c:v>
                </c:pt>
                <c:pt idx="17514">
                  <c:v>17514</c:v>
                </c:pt>
                <c:pt idx="17515">
                  <c:v>17515</c:v>
                </c:pt>
                <c:pt idx="17516">
                  <c:v>17516</c:v>
                </c:pt>
                <c:pt idx="17517">
                  <c:v>17517</c:v>
                </c:pt>
                <c:pt idx="17518">
                  <c:v>17518</c:v>
                </c:pt>
                <c:pt idx="17519">
                  <c:v>17519</c:v>
                </c:pt>
                <c:pt idx="17520">
                  <c:v>17520</c:v>
                </c:pt>
                <c:pt idx="17521">
                  <c:v>17521</c:v>
                </c:pt>
                <c:pt idx="17522">
                  <c:v>17522</c:v>
                </c:pt>
                <c:pt idx="17523">
                  <c:v>17523</c:v>
                </c:pt>
                <c:pt idx="17524">
                  <c:v>17524</c:v>
                </c:pt>
                <c:pt idx="17525">
                  <c:v>17525</c:v>
                </c:pt>
                <c:pt idx="17526">
                  <c:v>17526</c:v>
                </c:pt>
                <c:pt idx="17527">
                  <c:v>17527</c:v>
                </c:pt>
                <c:pt idx="17528">
                  <c:v>17528</c:v>
                </c:pt>
                <c:pt idx="17529">
                  <c:v>17529</c:v>
                </c:pt>
                <c:pt idx="17530">
                  <c:v>17530</c:v>
                </c:pt>
                <c:pt idx="17531">
                  <c:v>17531</c:v>
                </c:pt>
                <c:pt idx="17532">
                  <c:v>17532</c:v>
                </c:pt>
                <c:pt idx="17533">
                  <c:v>17533</c:v>
                </c:pt>
                <c:pt idx="17534">
                  <c:v>17534</c:v>
                </c:pt>
                <c:pt idx="17535">
                  <c:v>17535</c:v>
                </c:pt>
                <c:pt idx="17536">
                  <c:v>17536</c:v>
                </c:pt>
                <c:pt idx="17537">
                  <c:v>17537</c:v>
                </c:pt>
                <c:pt idx="17538">
                  <c:v>17538</c:v>
                </c:pt>
                <c:pt idx="17539">
                  <c:v>17539</c:v>
                </c:pt>
                <c:pt idx="17540">
                  <c:v>17540</c:v>
                </c:pt>
                <c:pt idx="17541">
                  <c:v>17541</c:v>
                </c:pt>
                <c:pt idx="17542">
                  <c:v>17542</c:v>
                </c:pt>
                <c:pt idx="17543">
                  <c:v>17543</c:v>
                </c:pt>
                <c:pt idx="17544">
                  <c:v>17544</c:v>
                </c:pt>
                <c:pt idx="17545">
                  <c:v>17545</c:v>
                </c:pt>
                <c:pt idx="17546">
                  <c:v>17546</c:v>
                </c:pt>
                <c:pt idx="17547">
                  <c:v>17547</c:v>
                </c:pt>
                <c:pt idx="17548">
                  <c:v>17548</c:v>
                </c:pt>
                <c:pt idx="17549">
                  <c:v>17549</c:v>
                </c:pt>
                <c:pt idx="17550">
                  <c:v>17550</c:v>
                </c:pt>
                <c:pt idx="17551">
                  <c:v>17551</c:v>
                </c:pt>
                <c:pt idx="17552">
                  <c:v>17552</c:v>
                </c:pt>
                <c:pt idx="17553">
                  <c:v>17553</c:v>
                </c:pt>
                <c:pt idx="17554">
                  <c:v>17554</c:v>
                </c:pt>
                <c:pt idx="17555">
                  <c:v>17555</c:v>
                </c:pt>
                <c:pt idx="17556">
                  <c:v>17556</c:v>
                </c:pt>
                <c:pt idx="17557">
                  <c:v>17557</c:v>
                </c:pt>
                <c:pt idx="17558">
                  <c:v>17558</c:v>
                </c:pt>
                <c:pt idx="17559">
                  <c:v>17559</c:v>
                </c:pt>
                <c:pt idx="17560">
                  <c:v>17560</c:v>
                </c:pt>
                <c:pt idx="17561">
                  <c:v>17561</c:v>
                </c:pt>
                <c:pt idx="17562">
                  <c:v>17562</c:v>
                </c:pt>
                <c:pt idx="17563">
                  <c:v>17563</c:v>
                </c:pt>
                <c:pt idx="17564">
                  <c:v>17564</c:v>
                </c:pt>
                <c:pt idx="17565">
                  <c:v>17565</c:v>
                </c:pt>
                <c:pt idx="17566">
                  <c:v>17566</c:v>
                </c:pt>
                <c:pt idx="17567">
                  <c:v>17567</c:v>
                </c:pt>
                <c:pt idx="17568">
                  <c:v>17568</c:v>
                </c:pt>
                <c:pt idx="17569">
                  <c:v>17569</c:v>
                </c:pt>
                <c:pt idx="17570">
                  <c:v>17570</c:v>
                </c:pt>
                <c:pt idx="17571">
                  <c:v>17571</c:v>
                </c:pt>
                <c:pt idx="17572">
                  <c:v>17572</c:v>
                </c:pt>
                <c:pt idx="17573">
                  <c:v>17573</c:v>
                </c:pt>
                <c:pt idx="17574">
                  <c:v>17574</c:v>
                </c:pt>
                <c:pt idx="17575">
                  <c:v>17575</c:v>
                </c:pt>
                <c:pt idx="17576">
                  <c:v>17576</c:v>
                </c:pt>
                <c:pt idx="17577">
                  <c:v>17577</c:v>
                </c:pt>
                <c:pt idx="17578">
                  <c:v>17578</c:v>
                </c:pt>
                <c:pt idx="17579">
                  <c:v>17579</c:v>
                </c:pt>
                <c:pt idx="17580">
                  <c:v>17580</c:v>
                </c:pt>
                <c:pt idx="17581">
                  <c:v>17581</c:v>
                </c:pt>
                <c:pt idx="17582">
                  <c:v>17582</c:v>
                </c:pt>
                <c:pt idx="17583">
                  <c:v>17583</c:v>
                </c:pt>
                <c:pt idx="17584">
                  <c:v>17584</c:v>
                </c:pt>
                <c:pt idx="17585">
                  <c:v>17585</c:v>
                </c:pt>
                <c:pt idx="17586">
                  <c:v>17586</c:v>
                </c:pt>
                <c:pt idx="17587">
                  <c:v>17587</c:v>
                </c:pt>
                <c:pt idx="17588">
                  <c:v>17588</c:v>
                </c:pt>
                <c:pt idx="17589">
                  <c:v>17589</c:v>
                </c:pt>
                <c:pt idx="17590">
                  <c:v>17590</c:v>
                </c:pt>
                <c:pt idx="17591">
                  <c:v>17591</c:v>
                </c:pt>
                <c:pt idx="17592">
                  <c:v>17592</c:v>
                </c:pt>
                <c:pt idx="17593">
                  <c:v>17593</c:v>
                </c:pt>
                <c:pt idx="17594">
                  <c:v>17594</c:v>
                </c:pt>
                <c:pt idx="17595">
                  <c:v>17595</c:v>
                </c:pt>
                <c:pt idx="17596">
                  <c:v>17596</c:v>
                </c:pt>
                <c:pt idx="17597">
                  <c:v>17597</c:v>
                </c:pt>
                <c:pt idx="17598">
                  <c:v>17598</c:v>
                </c:pt>
                <c:pt idx="17599">
                  <c:v>17599</c:v>
                </c:pt>
                <c:pt idx="17600">
                  <c:v>17600</c:v>
                </c:pt>
                <c:pt idx="17601">
                  <c:v>17601</c:v>
                </c:pt>
                <c:pt idx="17602">
                  <c:v>17602</c:v>
                </c:pt>
                <c:pt idx="17603">
                  <c:v>17603</c:v>
                </c:pt>
                <c:pt idx="17604">
                  <c:v>17604</c:v>
                </c:pt>
                <c:pt idx="17605">
                  <c:v>17605</c:v>
                </c:pt>
                <c:pt idx="17606">
                  <c:v>17606</c:v>
                </c:pt>
                <c:pt idx="17607">
                  <c:v>17607</c:v>
                </c:pt>
                <c:pt idx="17608">
                  <c:v>17608</c:v>
                </c:pt>
                <c:pt idx="17609">
                  <c:v>17609</c:v>
                </c:pt>
                <c:pt idx="17610">
                  <c:v>17610</c:v>
                </c:pt>
                <c:pt idx="17611">
                  <c:v>17611</c:v>
                </c:pt>
                <c:pt idx="17612">
                  <c:v>17612</c:v>
                </c:pt>
                <c:pt idx="17613">
                  <c:v>17613</c:v>
                </c:pt>
                <c:pt idx="17614">
                  <c:v>17614</c:v>
                </c:pt>
                <c:pt idx="17615">
                  <c:v>17615</c:v>
                </c:pt>
                <c:pt idx="17616">
                  <c:v>17616</c:v>
                </c:pt>
                <c:pt idx="17617">
                  <c:v>17617</c:v>
                </c:pt>
                <c:pt idx="17618">
                  <c:v>17618</c:v>
                </c:pt>
                <c:pt idx="17619">
                  <c:v>17619</c:v>
                </c:pt>
                <c:pt idx="17620">
                  <c:v>17620</c:v>
                </c:pt>
                <c:pt idx="17621">
                  <c:v>17621</c:v>
                </c:pt>
                <c:pt idx="17622">
                  <c:v>17622</c:v>
                </c:pt>
                <c:pt idx="17623">
                  <c:v>17623</c:v>
                </c:pt>
                <c:pt idx="17624">
                  <c:v>17624</c:v>
                </c:pt>
                <c:pt idx="17625">
                  <c:v>17625</c:v>
                </c:pt>
                <c:pt idx="17626">
                  <c:v>17626</c:v>
                </c:pt>
                <c:pt idx="17627">
                  <c:v>17627</c:v>
                </c:pt>
                <c:pt idx="17628">
                  <c:v>17628</c:v>
                </c:pt>
                <c:pt idx="17629">
                  <c:v>17629</c:v>
                </c:pt>
                <c:pt idx="17630">
                  <c:v>17630</c:v>
                </c:pt>
                <c:pt idx="17631">
                  <c:v>17631</c:v>
                </c:pt>
                <c:pt idx="17632">
                  <c:v>17632</c:v>
                </c:pt>
                <c:pt idx="17633">
                  <c:v>17633</c:v>
                </c:pt>
                <c:pt idx="17634">
                  <c:v>17634</c:v>
                </c:pt>
                <c:pt idx="17635">
                  <c:v>17635</c:v>
                </c:pt>
                <c:pt idx="17636">
                  <c:v>17636</c:v>
                </c:pt>
                <c:pt idx="17637">
                  <c:v>17637</c:v>
                </c:pt>
                <c:pt idx="17638">
                  <c:v>17638</c:v>
                </c:pt>
                <c:pt idx="17639">
                  <c:v>17639</c:v>
                </c:pt>
                <c:pt idx="17640">
                  <c:v>17640</c:v>
                </c:pt>
                <c:pt idx="17641">
                  <c:v>17641</c:v>
                </c:pt>
                <c:pt idx="17642">
                  <c:v>17642</c:v>
                </c:pt>
                <c:pt idx="17643">
                  <c:v>17643</c:v>
                </c:pt>
                <c:pt idx="17644">
                  <c:v>17644</c:v>
                </c:pt>
                <c:pt idx="17645">
                  <c:v>17645</c:v>
                </c:pt>
                <c:pt idx="17646">
                  <c:v>17646</c:v>
                </c:pt>
                <c:pt idx="17647">
                  <c:v>17647</c:v>
                </c:pt>
                <c:pt idx="17648">
                  <c:v>17648</c:v>
                </c:pt>
                <c:pt idx="17649">
                  <c:v>17649</c:v>
                </c:pt>
                <c:pt idx="17650">
                  <c:v>17650</c:v>
                </c:pt>
                <c:pt idx="17651">
                  <c:v>17651</c:v>
                </c:pt>
                <c:pt idx="17652">
                  <c:v>17652</c:v>
                </c:pt>
                <c:pt idx="17653">
                  <c:v>17653</c:v>
                </c:pt>
                <c:pt idx="17654">
                  <c:v>17654</c:v>
                </c:pt>
                <c:pt idx="17655">
                  <c:v>17655</c:v>
                </c:pt>
                <c:pt idx="17656">
                  <c:v>17656</c:v>
                </c:pt>
                <c:pt idx="17657">
                  <c:v>17657</c:v>
                </c:pt>
                <c:pt idx="17658">
                  <c:v>17658</c:v>
                </c:pt>
                <c:pt idx="17659">
                  <c:v>17659</c:v>
                </c:pt>
                <c:pt idx="17660">
                  <c:v>17660</c:v>
                </c:pt>
                <c:pt idx="17661">
                  <c:v>17661</c:v>
                </c:pt>
                <c:pt idx="17662">
                  <c:v>17662</c:v>
                </c:pt>
                <c:pt idx="17663">
                  <c:v>17663</c:v>
                </c:pt>
                <c:pt idx="17664">
                  <c:v>17664</c:v>
                </c:pt>
                <c:pt idx="17665">
                  <c:v>17665</c:v>
                </c:pt>
                <c:pt idx="17666">
                  <c:v>17666</c:v>
                </c:pt>
                <c:pt idx="17667">
                  <c:v>17667</c:v>
                </c:pt>
                <c:pt idx="17668">
                  <c:v>17668</c:v>
                </c:pt>
                <c:pt idx="17669">
                  <c:v>17669</c:v>
                </c:pt>
                <c:pt idx="17670">
                  <c:v>17670</c:v>
                </c:pt>
                <c:pt idx="17671">
                  <c:v>17671</c:v>
                </c:pt>
                <c:pt idx="17672">
                  <c:v>17672</c:v>
                </c:pt>
                <c:pt idx="17673">
                  <c:v>17673</c:v>
                </c:pt>
                <c:pt idx="17674">
                  <c:v>17674</c:v>
                </c:pt>
                <c:pt idx="17675">
                  <c:v>17675</c:v>
                </c:pt>
                <c:pt idx="17676">
                  <c:v>17676</c:v>
                </c:pt>
                <c:pt idx="17677">
                  <c:v>17677</c:v>
                </c:pt>
                <c:pt idx="17678">
                  <c:v>17678</c:v>
                </c:pt>
                <c:pt idx="17679">
                  <c:v>17679</c:v>
                </c:pt>
                <c:pt idx="17680">
                  <c:v>17680</c:v>
                </c:pt>
                <c:pt idx="17681">
                  <c:v>17681</c:v>
                </c:pt>
                <c:pt idx="17682">
                  <c:v>17682</c:v>
                </c:pt>
                <c:pt idx="17683">
                  <c:v>17683</c:v>
                </c:pt>
                <c:pt idx="17684">
                  <c:v>17684</c:v>
                </c:pt>
                <c:pt idx="17685">
                  <c:v>17685</c:v>
                </c:pt>
                <c:pt idx="17686">
                  <c:v>17686</c:v>
                </c:pt>
                <c:pt idx="17687">
                  <c:v>17687</c:v>
                </c:pt>
                <c:pt idx="17688">
                  <c:v>17688</c:v>
                </c:pt>
                <c:pt idx="17689">
                  <c:v>17689</c:v>
                </c:pt>
                <c:pt idx="17690">
                  <c:v>17690</c:v>
                </c:pt>
                <c:pt idx="17691">
                  <c:v>17691</c:v>
                </c:pt>
                <c:pt idx="17692">
                  <c:v>17692</c:v>
                </c:pt>
                <c:pt idx="17693">
                  <c:v>17693</c:v>
                </c:pt>
                <c:pt idx="17694">
                  <c:v>17694</c:v>
                </c:pt>
                <c:pt idx="17695">
                  <c:v>17695</c:v>
                </c:pt>
                <c:pt idx="17696">
                  <c:v>17696</c:v>
                </c:pt>
                <c:pt idx="17697">
                  <c:v>17697</c:v>
                </c:pt>
                <c:pt idx="17698">
                  <c:v>17698</c:v>
                </c:pt>
                <c:pt idx="17699">
                  <c:v>17699</c:v>
                </c:pt>
                <c:pt idx="17700">
                  <c:v>17700</c:v>
                </c:pt>
                <c:pt idx="17701">
                  <c:v>17701</c:v>
                </c:pt>
                <c:pt idx="17702">
                  <c:v>17702</c:v>
                </c:pt>
                <c:pt idx="17703">
                  <c:v>17703</c:v>
                </c:pt>
                <c:pt idx="17704">
                  <c:v>17704</c:v>
                </c:pt>
                <c:pt idx="17705">
                  <c:v>17705</c:v>
                </c:pt>
                <c:pt idx="17706">
                  <c:v>17706</c:v>
                </c:pt>
                <c:pt idx="17707">
                  <c:v>17707</c:v>
                </c:pt>
                <c:pt idx="17708">
                  <c:v>17708</c:v>
                </c:pt>
                <c:pt idx="17709">
                  <c:v>17709</c:v>
                </c:pt>
                <c:pt idx="17710">
                  <c:v>17710</c:v>
                </c:pt>
                <c:pt idx="17711">
                  <c:v>17711</c:v>
                </c:pt>
                <c:pt idx="17712">
                  <c:v>17712</c:v>
                </c:pt>
                <c:pt idx="17713">
                  <c:v>17713</c:v>
                </c:pt>
                <c:pt idx="17714">
                  <c:v>17714</c:v>
                </c:pt>
                <c:pt idx="17715">
                  <c:v>17715</c:v>
                </c:pt>
                <c:pt idx="17716">
                  <c:v>17716</c:v>
                </c:pt>
                <c:pt idx="17717">
                  <c:v>17717</c:v>
                </c:pt>
                <c:pt idx="17718">
                  <c:v>17718</c:v>
                </c:pt>
                <c:pt idx="17719">
                  <c:v>17719</c:v>
                </c:pt>
                <c:pt idx="17720">
                  <c:v>17720</c:v>
                </c:pt>
                <c:pt idx="17721">
                  <c:v>17721</c:v>
                </c:pt>
                <c:pt idx="17722">
                  <c:v>17722</c:v>
                </c:pt>
                <c:pt idx="17723">
                  <c:v>17723</c:v>
                </c:pt>
                <c:pt idx="17724">
                  <c:v>17724</c:v>
                </c:pt>
                <c:pt idx="17725">
                  <c:v>17725</c:v>
                </c:pt>
                <c:pt idx="17726">
                  <c:v>17726</c:v>
                </c:pt>
                <c:pt idx="17727">
                  <c:v>17727</c:v>
                </c:pt>
                <c:pt idx="17728">
                  <c:v>17728</c:v>
                </c:pt>
                <c:pt idx="17729">
                  <c:v>17729</c:v>
                </c:pt>
                <c:pt idx="17730">
                  <c:v>17730</c:v>
                </c:pt>
                <c:pt idx="17731">
                  <c:v>17731</c:v>
                </c:pt>
                <c:pt idx="17732">
                  <c:v>17732</c:v>
                </c:pt>
                <c:pt idx="17733">
                  <c:v>17733</c:v>
                </c:pt>
                <c:pt idx="17734">
                  <c:v>17734</c:v>
                </c:pt>
                <c:pt idx="17735">
                  <c:v>17735</c:v>
                </c:pt>
                <c:pt idx="17736">
                  <c:v>17736</c:v>
                </c:pt>
                <c:pt idx="17737">
                  <c:v>17737</c:v>
                </c:pt>
                <c:pt idx="17738">
                  <c:v>17738</c:v>
                </c:pt>
                <c:pt idx="17739">
                  <c:v>17739</c:v>
                </c:pt>
                <c:pt idx="17740">
                  <c:v>17740</c:v>
                </c:pt>
                <c:pt idx="17741">
                  <c:v>17741</c:v>
                </c:pt>
                <c:pt idx="17742">
                  <c:v>17742</c:v>
                </c:pt>
                <c:pt idx="17743">
                  <c:v>17743</c:v>
                </c:pt>
                <c:pt idx="17744">
                  <c:v>17744</c:v>
                </c:pt>
                <c:pt idx="17745">
                  <c:v>17745</c:v>
                </c:pt>
                <c:pt idx="17746">
                  <c:v>17746</c:v>
                </c:pt>
                <c:pt idx="17747">
                  <c:v>17747</c:v>
                </c:pt>
                <c:pt idx="17748">
                  <c:v>17748</c:v>
                </c:pt>
                <c:pt idx="17749">
                  <c:v>17749</c:v>
                </c:pt>
                <c:pt idx="17750">
                  <c:v>17750</c:v>
                </c:pt>
                <c:pt idx="17751">
                  <c:v>17751</c:v>
                </c:pt>
                <c:pt idx="17752">
                  <c:v>17752</c:v>
                </c:pt>
                <c:pt idx="17753">
                  <c:v>17753</c:v>
                </c:pt>
                <c:pt idx="17754">
                  <c:v>17754</c:v>
                </c:pt>
                <c:pt idx="17755">
                  <c:v>17755</c:v>
                </c:pt>
                <c:pt idx="17756">
                  <c:v>17756</c:v>
                </c:pt>
                <c:pt idx="17757">
                  <c:v>17757</c:v>
                </c:pt>
                <c:pt idx="17758">
                  <c:v>17758</c:v>
                </c:pt>
                <c:pt idx="17759">
                  <c:v>17759</c:v>
                </c:pt>
                <c:pt idx="17760">
                  <c:v>17760</c:v>
                </c:pt>
                <c:pt idx="17761">
                  <c:v>17761</c:v>
                </c:pt>
                <c:pt idx="17762">
                  <c:v>17762</c:v>
                </c:pt>
                <c:pt idx="17763">
                  <c:v>17763</c:v>
                </c:pt>
                <c:pt idx="17764">
                  <c:v>17764</c:v>
                </c:pt>
                <c:pt idx="17765">
                  <c:v>17765</c:v>
                </c:pt>
                <c:pt idx="17766">
                  <c:v>17766</c:v>
                </c:pt>
                <c:pt idx="17767">
                  <c:v>17767</c:v>
                </c:pt>
                <c:pt idx="17768">
                  <c:v>17768</c:v>
                </c:pt>
                <c:pt idx="17769">
                  <c:v>17769</c:v>
                </c:pt>
                <c:pt idx="17770">
                  <c:v>17770</c:v>
                </c:pt>
                <c:pt idx="17771">
                  <c:v>17771</c:v>
                </c:pt>
                <c:pt idx="17772">
                  <c:v>17772</c:v>
                </c:pt>
                <c:pt idx="17773">
                  <c:v>17773</c:v>
                </c:pt>
                <c:pt idx="17774">
                  <c:v>17774</c:v>
                </c:pt>
                <c:pt idx="17775">
                  <c:v>17775</c:v>
                </c:pt>
                <c:pt idx="17776">
                  <c:v>17776</c:v>
                </c:pt>
                <c:pt idx="17777">
                  <c:v>17777</c:v>
                </c:pt>
                <c:pt idx="17778">
                  <c:v>17778</c:v>
                </c:pt>
                <c:pt idx="17779">
                  <c:v>17779</c:v>
                </c:pt>
                <c:pt idx="17780">
                  <c:v>17780</c:v>
                </c:pt>
                <c:pt idx="17781">
                  <c:v>17781</c:v>
                </c:pt>
                <c:pt idx="17782">
                  <c:v>17782</c:v>
                </c:pt>
                <c:pt idx="17783">
                  <c:v>17783</c:v>
                </c:pt>
                <c:pt idx="17784">
                  <c:v>17784</c:v>
                </c:pt>
                <c:pt idx="17785">
                  <c:v>17785</c:v>
                </c:pt>
                <c:pt idx="17786">
                  <c:v>17786</c:v>
                </c:pt>
                <c:pt idx="17787">
                  <c:v>17787</c:v>
                </c:pt>
                <c:pt idx="17788">
                  <c:v>17788</c:v>
                </c:pt>
                <c:pt idx="17789">
                  <c:v>17789</c:v>
                </c:pt>
                <c:pt idx="17790">
                  <c:v>17790</c:v>
                </c:pt>
                <c:pt idx="17791">
                  <c:v>17791</c:v>
                </c:pt>
                <c:pt idx="17792">
                  <c:v>17792</c:v>
                </c:pt>
                <c:pt idx="17793">
                  <c:v>17793</c:v>
                </c:pt>
                <c:pt idx="17794">
                  <c:v>17794</c:v>
                </c:pt>
                <c:pt idx="17795">
                  <c:v>17795</c:v>
                </c:pt>
                <c:pt idx="17796">
                  <c:v>17796</c:v>
                </c:pt>
                <c:pt idx="17797">
                  <c:v>17797</c:v>
                </c:pt>
                <c:pt idx="17798">
                  <c:v>17798</c:v>
                </c:pt>
                <c:pt idx="17799">
                  <c:v>17799</c:v>
                </c:pt>
                <c:pt idx="17800">
                  <c:v>17800</c:v>
                </c:pt>
                <c:pt idx="17801">
                  <c:v>17801</c:v>
                </c:pt>
                <c:pt idx="17802">
                  <c:v>17802</c:v>
                </c:pt>
                <c:pt idx="17803">
                  <c:v>17803</c:v>
                </c:pt>
                <c:pt idx="17804">
                  <c:v>17804</c:v>
                </c:pt>
                <c:pt idx="17805">
                  <c:v>17805</c:v>
                </c:pt>
                <c:pt idx="17806">
                  <c:v>17806</c:v>
                </c:pt>
                <c:pt idx="17807">
                  <c:v>17807</c:v>
                </c:pt>
                <c:pt idx="17808">
                  <c:v>17808</c:v>
                </c:pt>
                <c:pt idx="17809">
                  <c:v>17809</c:v>
                </c:pt>
                <c:pt idx="17810">
                  <c:v>17810</c:v>
                </c:pt>
                <c:pt idx="17811">
                  <c:v>17811</c:v>
                </c:pt>
                <c:pt idx="17812">
                  <c:v>17812</c:v>
                </c:pt>
                <c:pt idx="17813">
                  <c:v>17813</c:v>
                </c:pt>
                <c:pt idx="17814">
                  <c:v>17814</c:v>
                </c:pt>
                <c:pt idx="17815">
                  <c:v>17815</c:v>
                </c:pt>
                <c:pt idx="17816">
                  <c:v>17816</c:v>
                </c:pt>
                <c:pt idx="17817">
                  <c:v>17817</c:v>
                </c:pt>
                <c:pt idx="17818">
                  <c:v>17818</c:v>
                </c:pt>
                <c:pt idx="17819">
                  <c:v>17819</c:v>
                </c:pt>
                <c:pt idx="17820">
                  <c:v>17820</c:v>
                </c:pt>
                <c:pt idx="17821">
                  <c:v>17821</c:v>
                </c:pt>
                <c:pt idx="17822">
                  <c:v>17822</c:v>
                </c:pt>
                <c:pt idx="17823">
                  <c:v>17823</c:v>
                </c:pt>
                <c:pt idx="17824">
                  <c:v>17824</c:v>
                </c:pt>
                <c:pt idx="17825">
                  <c:v>17825</c:v>
                </c:pt>
                <c:pt idx="17826">
                  <c:v>17826</c:v>
                </c:pt>
                <c:pt idx="17827">
                  <c:v>17827</c:v>
                </c:pt>
                <c:pt idx="17828">
                  <c:v>17828</c:v>
                </c:pt>
                <c:pt idx="17829">
                  <c:v>17829</c:v>
                </c:pt>
                <c:pt idx="17830">
                  <c:v>17830</c:v>
                </c:pt>
                <c:pt idx="17831">
                  <c:v>17831</c:v>
                </c:pt>
                <c:pt idx="17832">
                  <c:v>17832</c:v>
                </c:pt>
                <c:pt idx="17833">
                  <c:v>17833</c:v>
                </c:pt>
                <c:pt idx="17834">
                  <c:v>17834</c:v>
                </c:pt>
                <c:pt idx="17835">
                  <c:v>17835</c:v>
                </c:pt>
                <c:pt idx="17836">
                  <c:v>17836</c:v>
                </c:pt>
                <c:pt idx="17837">
                  <c:v>17837</c:v>
                </c:pt>
                <c:pt idx="17838">
                  <c:v>17838</c:v>
                </c:pt>
                <c:pt idx="17839">
                  <c:v>17839</c:v>
                </c:pt>
                <c:pt idx="17840">
                  <c:v>17840</c:v>
                </c:pt>
                <c:pt idx="17841">
                  <c:v>17841</c:v>
                </c:pt>
                <c:pt idx="17842">
                  <c:v>17842</c:v>
                </c:pt>
                <c:pt idx="17843">
                  <c:v>17843</c:v>
                </c:pt>
                <c:pt idx="17844">
                  <c:v>17844</c:v>
                </c:pt>
                <c:pt idx="17845">
                  <c:v>17845</c:v>
                </c:pt>
                <c:pt idx="17846">
                  <c:v>17846</c:v>
                </c:pt>
                <c:pt idx="17847">
                  <c:v>17847</c:v>
                </c:pt>
                <c:pt idx="17848">
                  <c:v>17848</c:v>
                </c:pt>
                <c:pt idx="17849">
                  <c:v>17849</c:v>
                </c:pt>
                <c:pt idx="17850">
                  <c:v>17850</c:v>
                </c:pt>
                <c:pt idx="17851">
                  <c:v>17851</c:v>
                </c:pt>
                <c:pt idx="17852">
                  <c:v>17852</c:v>
                </c:pt>
                <c:pt idx="17853">
                  <c:v>17853</c:v>
                </c:pt>
                <c:pt idx="17854">
                  <c:v>17854</c:v>
                </c:pt>
                <c:pt idx="17855">
                  <c:v>17855</c:v>
                </c:pt>
                <c:pt idx="17856">
                  <c:v>17856</c:v>
                </c:pt>
                <c:pt idx="17857">
                  <c:v>17857</c:v>
                </c:pt>
                <c:pt idx="17858">
                  <c:v>17858</c:v>
                </c:pt>
                <c:pt idx="17859">
                  <c:v>17859</c:v>
                </c:pt>
                <c:pt idx="17860">
                  <c:v>17860</c:v>
                </c:pt>
                <c:pt idx="17861">
                  <c:v>17861</c:v>
                </c:pt>
                <c:pt idx="17862">
                  <c:v>17862</c:v>
                </c:pt>
                <c:pt idx="17863">
                  <c:v>17863</c:v>
                </c:pt>
                <c:pt idx="17864">
                  <c:v>17864</c:v>
                </c:pt>
                <c:pt idx="17865">
                  <c:v>17865</c:v>
                </c:pt>
                <c:pt idx="17866">
                  <c:v>17866</c:v>
                </c:pt>
                <c:pt idx="17867">
                  <c:v>17867</c:v>
                </c:pt>
                <c:pt idx="17868">
                  <c:v>17868</c:v>
                </c:pt>
                <c:pt idx="17869">
                  <c:v>17869</c:v>
                </c:pt>
                <c:pt idx="17870">
                  <c:v>17870</c:v>
                </c:pt>
                <c:pt idx="17871">
                  <c:v>17871</c:v>
                </c:pt>
                <c:pt idx="17872">
                  <c:v>17872</c:v>
                </c:pt>
                <c:pt idx="17873">
                  <c:v>17873</c:v>
                </c:pt>
                <c:pt idx="17874">
                  <c:v>17874</c:v>
                </c:pt>
                <c:pt idx="17875">
                  <c:v>17875</c:v>
                </c:pt>
                <c:pt idx="17876">
                  <c:v>17876</c:v>
                </c:pt>
                <c:pt idx="17877">
                  <c:v>17877</c:v>
                </c:pt>
                <c:pt idx="17878">
                  <c:v>17878</c:v>
                </c:pt>
                <c:pt idx="17879">
                  <c:v>17879</c:v>
                </c:pt>
                <c:pt idx="17880">
                  <c:v>17880</c:v>
                </c:pt>
                <c:pt idx="17881">
                  <c:v>17881</c:v>
                </c:pt>
                <c:pt idx="17882">
                  <c:v>17882</c:v>
                </c:pt>
                <c:pt idx="17883">
                  <c:v>17883</c:v>
                </c:pt>
                <c:pt idx="17884">
                  <c:v>17884</c:v>
                </c:pt>
                <c:pt idx="17885">
                  <c:v>17885</c:v>
                </c:pt>
                <c:pt idx="17886">
                  <c:v>17886</c:v>
                </c:pt>
                <c:pt idx="17887">
                  <c:v>17887</c:v>
                </c:pt>
                <c:pt idx="17888">
                  <c:v>17888</c:v>
                </c:pt>
                <c:pt idx="17889">
                  <c:v>17889</c:v>
                </c:pt>
                <c:pt idx="17890">
                  <c:v>17890</c:v>
                </c:pt>
                <c:pt idx="17891">
                  <c:v>17891</c:v>
                </c:pt>
                <c:pt idx="17892">
                  <c:v>17892</c:v>
                </c:pt>
                <c:pt idx="17893">
                  <c:v>17893</c:v>
                </c:pt>
                <c:pt idx="17894">
                  <c:v>17894</c:v>
                </c:pt>
                <c:pt idx="17895">
                  <c:v>17895</c:v>
                </c:pt>
                <c:pt idx="17896">
                  <c:v>17896</c:v>
                </c:pt>
                <c:pt idx="17897">
                  <c:v>17897</c:v>
                </c:pt>
                <c:pt idx="17898">
                  <c:v>17898</c:v>
                </c:pt>
                <c:pt idx="17899">
                  <c:v>17899</c:v>
                </c:pt>
                <c:pt idx="17900">
                  <c:v>17900</c:v>
                </c:pt>
                <c:pt idx="17901">
                  <c:v>17901</c:v>
                </c:pt>
                <c:pt idx="17902">
                  <c:v>17902</c:v>
                </c:pt>
                <c:pt idx="17903">
                  <c:v>17903</c:v>
                </c:pt>
                <c:pt idx="17904">
                  <c:v>17904</c:v>
                </c:pt>
                <c:pt idx="17905">
                  <c:v>17905</c:v>
                </c:pt>
                <c:pt idx="17906">
                  <c:v>17906</c:v>
                </c:pt>
                <c:pt idx="17907">
                  <c:v>17907</c:v>
                </c:pt>
                <c:pt idx="17908">
                  <c:v>17908</c:v>
                </c:pt>
                <c:pt idx="17909">
                  <c:v>17909</c:v>
                </c:pt>
                <c:pt idx="17910">
                  <c:v>17910</c:v>
                </c:pt>
                <c:pt idx="17911">
                  <c:v>17911</c:v>
                </c:pt>
                <c:pt idx="17912">
                  <c:v>17912</c:v>
                </c:pt>
                <c:pt idx="17913">
                  <c:v>17913</c:v>
                </c:pt>
                <c:pt idx="17914">
                  <c:v>17914</c:v>
                </c:pt>
                <c:pt idx="17915">
                  <c:v>17915</c:v>
                </c:pt>
                <c:pt idx="17916">
                  <c:v>17916</c:v>
                </c:pt>
                <c:pt idx="17917">
                  <c:v>17917</c:v>
                </c:pt>
                <c:pt idx="17918">
                  <c:v>17918</c:v>
                </c:pt>
                <c:pt idx="17919">
                  <c:v>17919</c:v>
                </c:pt>
                <c:pt idx="17920">
                  <c:v>17920</c:v>
                </c:pt>
                <c:pt idx="17921">
                  <c:v>17921</c:v>
                </c:pt>
                <c:pt idx="17922">
                  <c:v>17922</c:v>
                </c:pt>
                <c:pt idx="17923">
                  <c:v>17923</c:v>
                </c:pt>
                <c:pt idx="17924">
                  <c:v>17924</c:v>
                </c:pt>
                <c:pt idx="17925">
                  <c:v>17925</c:v>
                </c:pt>
                <c:pt idx="17926">
                  <c:v>17926</c:v>
                </c:pt>
                <c:pt idx="17927">
                  <c:v>17927</c:v>
                </c:pt>
                <c:pt idx="17928">
                  <c:v>17928</c:v>
                </c:pt>
                <c:pt idx="17929">
                  <c:v>17929</c:v>
                </c:pt>
                <c:pt idx="17930">
                  <c:v>17930</c:v>
                </c:pt>
                <c:pt idx="17931">
                  <c:v>17931</c:v>
                </c:pt>
                <c:pt idx="17932">
                  <c:v>17932</c:v>
                </c:pt>
                <c:pt idx="17933">
                  <c:v>17933</c:v>
                </c:pt>
                <c:pt idx="17934">
                  <c:v>17934</c:v>
                </c:pt>
                <c:pt idx="17935">
                  <c:v>17935</c:v>
                </c:pt>
                <c:pt idx="17936">
                  <c:v>17936</c:v>
                </c:pt>
                <c:pt idx="17937">
                  <c:v>17937</c:v>
                </c:pt>
                <c:pt idx="17938">
                  <c:v>17938</c:v>
                </c:pt>
                <c:pt idx="17939">
                  <c:v>17939</c:v>
                </c:pt>
                <c:pt idx="17940">
                  <c:v>17940</c:v>
                </c:pt>
                <c:pt idx="17941">
                  <c:v>17941</c:v>
                </c:pt>
                <c:pt idx="17942">
                  <c:v>17942</c:v>
                </c:pt>
                <c:pt idx="17943">
                  <c:v>17943</c:v>
                </c:pt>
                <c:pt idx="17944">
                  <c:v>17944</c:v>
                </c:pt>
                <c:pt idx="17945">
                  <c:v>17945</c:v>
                </c:pt>
                <c:pt idx="17946">
                  <c:v>17946</c:v>
                </c:pt>
                <c:pt idx="17947">
                  <c:v>17947</c:v>
                </c:pt>
                <c:pt idx="17948">
                  <c:v>17948</c:v>
                </c:pt>
                <c:pt idx="17949">
                  <c:v>17949</c:v>
                </c:pt>
                <c:pt idx="17950">
                  <c:v>17950</c:v>
                </c:pt>
                <c:pt idx="17951">
                  <c:v>17951</c:v>
                </c:pt>
                <c:pt idx="17952">
                  <c:v>17952</c:v>
                </c:pt>
                <c:pt idx="17953">
                  <c:v>17953</c:v>
                </c:pt>
                <c:pt idx="17954">
                  <c:v>17954</c:v>
                </c:pt>
                <c:pt idx="17955">
                  <c:v>17955</c:v>
                </c:pt>
                <c:pt idx="17956">
                  <c:v>17956</c:v>
                </c:pt>
                <c:pt idx="17957">
                  <c:v>17957</c:v>
                </c:pt>
                <c:pt idx="17958">
                  <c:v>17958</c:v>
                </c:pt>
                <c:pt idx="17959">
                  <c:v>17959</c:v>
                </c:pt>
                <c:pt idx="17960">
                  <c:v>17960</c:v>
                </c:pt>
                <c:pt idx="17961">
                  <c:v>17961</c:v>
                </c:pt>
                <c:pt idx="17962">
                  <c:v>17962</c:v>
                </c:pt>
                <c:pt idx="17963">
                  <c:v>17963</c:v>
                </c:pt>
                <c:pt idx="17964">
                  <c:v>17964</c:v>
                </c:pt>
                <c:pt idx="17965">
                  <c:v>17965</c:v>
                </c:pt>
                <c:pt idx="17966">
                  <c:v>17966</c:v>
                </c:pt>
                <c:pt idx="17967">
                  <c:v>17967</c:v>
                </c:pt>
                <c:pt idx="17968">
                  <c:v>17968</c:v>
                </c:pt>
                <c:pt idx="17969">
                  <c:v>17969</c:v>
                </c:pt>
                <c:pt idx="17970">
                  <c:v>17970</c:v>
                </c:pt>
                <c:pt idx="17971">
                  <c:v>17971</c:v>
                </c:pt>
                <c:pt idx="17972">
                  <c:v>17972</c:v>
                </c:pt>
                <c:pt idx="17973">
                  <c:v>17973</c:v>
                </c:pt>
                <c:pt idx="17974">
                  <c:v>17974</c:v>
                </c:pt>
                <c:pt idx="17975">
                  <c:v>17975</c:v>
                </c:pt>
                <c:pt idx="17976">
                  <c:v>17976</c:v>
                </c:pt>
                <c:pt idx="17977">
                  <c:v>17977</c:v>
                </c:pt>
                <c:pt idx="17978">
                  <c:v>17978</c:v>
                </c:pt>
                <c:pt idx="17979">
                  <c:v>17979</c:v>
                </c:pt>
                <c:pt idx="17980">
                  <c:v>17980</c:v>
                </c:pt>
                <c:pt idx="17981">
                  <c:v>17981</c:v>
                </c:pt>
                <c:pt idx="17982">
                  <c:v>17982</c:v>
                </c:pt>
                <c:pt idx="17983">
                  <c:v>17983</c:v>
                </c:pt>
                <c:pt idx="17984">
                  <c:v>17984</c:v>
                </c:pt>
                <c:pt idx="17985">
                  <c:v>17985</c:v>
                </c:pt>
                <c:pt idx="17986">
                  <c:v>17986</c:v>
                </c:pt>
                <c:pt idx="17987">
                  <c:v>17987</c:v>
                </c:pt>
                <c:pt idx="17988">
                  <c:v>17988</c:v>
                </c:pt>
                <c:pt idx="17989">
                  <c:v>17989</c:v>
                </c:pt>
                <c:pt idx="17990">
                  <c:v>17990</c:v>
                </c:pt>
                <c:pt idx="17991">
                  <c:v>17991</c:v>
                </c:pt>
                <c:pt idx="17992">
                  <c:v>17992</c:v>
                </c:pt>
                <c:pt idx="17993">
                  <c:v>17993</c:v>
                </c:pt>
                <c:pt idx="17994">
                  <c:v>17994</c:v>
                </c:pt>
                <c:pt idx="17995">
                  <c:v>17995</c:v>
                </c:pt>
                <c:pt idx="17996">
                  <c:v>17996</c:v>
                </c:pt>
                <c:pt idx="17997">
                  <c:v>17997</c:v>
                </c:pt>
                <c:pt idx="17998">
                  <c:v>17998</c:v>
                </c:pt>
                <c:pt idx="17999">
                  <c:v>17999</c:v>
                </c:pt>
                <c:pt idx="18000">
                  <c:v>18000</c:v>
                </c:pt>
                <c:pt idx="18001">
                  <c:v>18001</c:v>
                </c:pt>
                <c:pt idx="18002">
                  <c:v>18002</c:v>
                </c:pt>
                <c:pt idx="18003">
                  <c:v>18003</c:v>
                </c:pt>
                <c:pt idx="18004">
                  <c:v>18004</c:v>
                </c:pt>
                <c:pt idx="18005">
                  <c:v>18005</c:v>
                </c:pt>
                <c:pt idx="18006">
                  <c:v>18006</c:v>
                </c:pt>
                <c:pt idx="18007">
                  <c:v>18007</c:v>
                </c:pt>
                <c:pt idx="18008">
                  <c:v>18008</c:v>
                </c:pt>
                <c:pt idx="18009">
                  <c:v>18009</c:v>
                </c:pt>
                <c:pt idx="18010">
                  <c:v>18010</c:v>
                </c:pt>
                <c:pt idx="18011">
                  <c:v>18011</c:v>
                </c:pt>
                <c:pt idx="18012">
                  <c:v>18012</c:v>
                </c:pt>
                <c:pt idx="18013">
                  <c:v>18013</c:v>
                </c:pt>
                <c:pt idx="18014">
                  <c:v>18014</c:v>
                </c:pt>
                <c:pt idx="18015">
                  <c:v>18015</c:v>
                </c:pt>
                <c:pt idx="18016">
                  <c:v>18016</c:v>
                </c:pt>
                <c:pt idx="18017">
                  <c:v>18017</c:v>
                </c:pt>
                <c:pt idx="18018">
                  <c:v>18018</c:v>
                </c:pt>
                <c:pt idx="18019">
                  <c:v>18019</c:v>
                </c:pt>
                <c:pt idx="18020">
                  <c:v>18020</c:v>
                </c:pt>
                <c:pt idx="18021">
                  <c:v>18021</c:v>
                </c:pt>
                <c:pt idx="18022">
                  <c:v>18022</c:v>
                </c:pt>
                <c:pt idx="18023">
                  <c:v>18023</c:v>
                </c:pt>
                <c:pt idx="18024">
                  <c:v>18024</c:v>
                </c:pt>
                <c:pt idx="18025">
                  <c:v>18025</c:v>
                </c:pt>
                <c:pt idx="18026">
                  <c:v>18026</c:v>
                </c:pt>
                <c:pt idx="18027">
                  <c:v>18027</c:v>
                </c:pt>
                <c:pt idx="18028">
                  <c:v>18028</c:v>
                </c:pt>
                <c:pt idx="18029">
                  <c:v>18029</c:v>
                </c:pt>
                <c:pt idx="18030">
                  <c:v>18030</c:v>
                </c:pt>
                <c:pt idx="18031">
                  <c:v>18031</c:v>
                </c:pt>
                <c:pt idx="18032">
                  <c:v>18032</c:v>
                </c:pt>
                <c:pt idx="18033">
                  <c:v>18033</c:v>
                </c:pt>
                <c:pt idx="18034">
                  <c:v>18034</c:v>
                </c:pt>
                <c:pt idx="18035">
                  <c:v>18035</c:v>
                </c:pt>
                <c:pt idx="18036">
                  <c:v>18036</c:v>
                </c:pt>
                <c:pt idx="18037">
                  <c:v>18037</c:v>
                </c:pt>
                <c:pt idx="18038">
                  <c:v>18038</c:v>
                </c:pt>
                <c:pt idx="18039">
                  <c:v>18039</c:v>
                </c:pt>
                <c:pt idx="18040">
                  <c:v>18040</c:v>
                </c:pt>
                <c:pt idx="18041">
                  <c:v>18041</c:v>
                </c:pt>
                <c:pt idx="18042">
                  <c:v>18042</c:v>
                </c:pt>
                <c:pt idx="18043">
                  <c:v>18043</c:v>
                </c:pt>
                <c:pt idx="18044">
                  <c:v>18044</c:v>
                </c:pt>
                <c:pt idx="18045">
                  <c:v>18045</c:v>
                </c:pt>
                <c:pt idx="18046">
                  <c:v>18046</c:v>
                </c:pt>
                <c:pt idx="18047">
                  <c:v>18047</c:v>
                </c:pt>
                <c:pt idx="18048">
                  <c:v>18048</c:v>
                </c:pt>
                <c:pt idx="18049">
                  <c:v>18049</c:v>
                </c:pt>
                <c:pt idx="18050">
                  <c:v>18050</c:v>
                </c:pt>
                <c:pt idx="18051">
                  <c:v>18051</c:v>
                </c:pt>
                <c:pt idx="18052">
                  <c:v>18052</c:v>
                </c:pt>
                <c:pt idx="18053">
                  <c:v>18053</c:v>
                </c:pt>
                <c:pt idx="18054">
                  <c:v>18054</c:v>
                </c:pt>
                <c:pt idx="18055">
                  <c:v>18055</c:v>
                </c:pt>
                <c:pt idx="18056">
                  <c:v>18056</c:v>
                </c:pt>
                <c:pt idx="18057">
                  <c:v>18057</c:v>
                </c:pt>
                <c:pt idx="18058">
                  <c:v>18058</c:v>
                </c:pt>
                <c:pt idx="18059">
                  <c:v>18059</c:v>
                </c:pt>
                <c:pt idx="18060">
                  <c:v>18060</c:v>
                </c:pt>
                <c:pt idx="18061">
                  <c:v>18061</c:v>
                </c:pt>
                <c:pt idx="18062">
                  <c:v>18062</c:v>
                </c:pt>
                <c:pt idx="18063">
                  <c:v>18063</c:v>
                </c:pt>
                <c:pt idx="18064">
                  <c:v>18064</c:v>
                </c:pt>
                <c:pt idx="18065">
                  <c:v>18065</c:v>
                </c:pt>
                <c:pt idx="18066">
                  <c:v>18066</c:v>
                </c:pt>
                <c:pt idx="18067">
                  <c:v>18067</c:v>
                </c:pt>
                <c:pt idx="18068">
                  <c:v>18068</c:v>
                </c:pt>
                <c:pt idx="18069">
                  <c:v>18069</c:v>
                </c:pt>
                <c:pt idx="18070">
                  <c:v>18070</c:v>
                </c:pt>
                <c:pt idx="18071">
                  <c:v>18071</c:v>
                </c:pt>
                <c:pt idx="18072">
                  <c:v>18072</c:v>
                </c:pt>
                <c:pt idx="18073">
                  <c:v>18073</c:v>
                </c:pt>
                <c:pt idx="18074">
                  <c:v>18074</c:v>
                </c:pt>
                <c:pt idx="18075">
                  <c:v>18075</c:v>
                </c:pt>
                <c:pt idx="18076">
                  <c:v>18076</c:v>
                </c:pt>
                <c:pt idx="18077">
                  <c:v>18077</c:v>
                </c:pt>
                <c:pt idx="18078">
                  <c:v>18078</c:v>
                </c:pt>
                <c:pt idx="18079">
                  <c:v>18079</c:v>
                </c:pt>
                <c:pt idx="18080">
                  <c:v>18080</c:v>
                </c:pt>
                <c:pt idx="18081">
                  <c:v>18081</c:v>
                </c:pt>
                <c:pt idx="18082">
                  <c:v>18082</c:v>
                </c:pt>
                <c:pt idx="18083">
                  <c:v>18083</c:v>
                </c:pt>
                <c:pt idx="18084">
                  <c:v>18084</c:v>
                </c:pt>
                <c:pt idx="18085">
                  <c:v>18085</c:v>
                </c:pt>
                <c:pt idx="18086">
                  <c:v>18086</c:v>
                </c:pt>
                <c:pt idx="18087">
                  <c:v>18087</c:v>
                </c:pt>
                <c:pt idx="18088">
                  <c:v>18088</c:v>
                </c:pt>
                <c:pt idx="18089">
                  <c:v>18089</c:v>
                </c:pt>
                <c:pt idx="18090">
                  <c:v>18090</c:v>
                </c:pt>
                <c:pt idx="18091">
                  <c:v>18091</c:v>
                </c:pt>
                <c:pt idx="18092">
                  <c:v>18092</c:v>
                </c:pt>
                <c:pt idx="18093">
                  <c:v>18093</c:v>
                </c:pt>
                <c:pt idx="18094">
                  <c:v>18094</c:v>
                </c:pt>
                <c:pt idx="18095">
                  <c:v>18095</c:v>
                </c:pt>
                <c:pt idx="18096">
                  <c:v>18096</c:v>
                </c:pt>
                <c:pt idx="18097">
                  <c:v>18097</c:v>
                </c:pt>
                <c:pt idx="18098">
                  <c:v>18098</c:v>
                </c:pt>
                <c:pt idx="18099">
                  <c:v>18099</c:v>
                </c:pt>
                <c:pt idx="18100">
                  <c:v>18100</c:v>
                </c:pt>
                <c:pt idx="18101">
                  <c:v>18101</c:v>
                </c:pt>
                <c:pt idx="18102">
                  <c:v>18102</c:v>
                </c:pt>
                <c:pt idx="18103">
                  <c:v>18103</c:v>
                </c:pt>
                <c:pt idx="18104">
                  <c:v>18104</c:v>
                </c:pt>
                <c:pt idx="18105">
                  <c:v>18105</c:v>
                </c:pt>
                <c:pt idx="18106">
                  <c:v>18106</c:v>
                </c:pt>
                <c:pt idx="18107">
                  <c:v>18107</c:v>
                </c:pt>
                <c:pt idx="18108">
                  <c:v>18108</c:v>
                </c:pt>
                <c:pt idx="18109">
                  <c:v>18109</c:v>
                </c:pt>
                <c:pt idx="18110">
                  <c:v>18110</c:v>
                </c:pt>
                <c:pt idx="18111">
                  <c:v>18111</c:v>
                </c:pt>
                <c:pt idx="18112">
                  <c:v>18112</c:v>
                </c:pt>
                <c:pt idx="18113">
                  <c:v>18113</c:v>
                </c:pt>
                <c:pt idx="18114">
                  <c:v>18114</c:v>
                </c:pt>
                <c:pt idx="18115">
                  <c:v>18115</c:v>
                </c:pt>
                <c:pt idx="18116">
                  <c:v>18116</c:v>
                </c:pt>
                <c:pt idx="18117">
                  <c:v>18117</c:v>
                </c:pt>
                <c:pt idx="18118">
                  <c:v>18118</c:v>
                </c:pt>
                <c:pt idx="18119">
                  <c:v>18119</c:v>
                </c:pt>
                <c:pt idx="18120">
                  <c:v>18120</c:v>
                </c:pt>
                <c:pt idx="18121">
                  <c:v>18121</c:v>
                </c:pt>
                <c:pt idx="18122">
                  <c:v>18122</c:v>
                </c:pt>
                <c:pt idx="18123">
                  <c:v>18123</c:v>
                </c:pt>
                <c:pt idx="18124">
                  <c:v>18124</c:v>
                </c:pt>
                <c:pt idx="18125">
                  <c:v>18125</c:v>
                </c:pt>
                <c:pt idx="18126">
                  <c:v>18126</c:v>
                </c:pt>
                <c:pt idx="18127">
                  <c:v>18127</c:v>
                </c:pt>
                <c:pt idx="18128">
                  <c:v>18128</c:v>
                </c:pt>
                <c:pt idx="18129">
                  <c:v>18129</c:v>
                </c:pt>
                <c:pt idx="18130">
                  <c:v>18130</c:v>
                </c:pt>
                <c:pt idx="18131">
                  <c:v>18131</c:v>
                </c:pt>
                <c:pt idx="18132">
                  <c:v>18132</c:v>
                </c:pt>
                <c:pt idx="18133">
                  <c:v>18133</c:v>
                </c:pt>
                <c:pt idx="18134">
                  <c:v>18134</c:v>
                </c:pt>
                <c:pt idx="18135">
                  <c:v>18135</c:v>
                </c:pt>
                <c:pt idx="18136">
                  <c:v>18136</c:v>
                </c:pt>
                <c:pt idx="18137">
                  <c:v>18137</c:v>
                </c:pt>
                <c:pt idx="18138">
                  <c:v>18138</c:v>
                </c:pt>
                <c:pt idx="18139">
                  <c:v>18139</c:v>
                </c:pt>
                <c:pt idx="18140">
                  <c:v>18140</c:v>
                </c:pt>
                <c:pt idx="18141">
                  <c:v>18141</c:v>
                </c:pt>
                <c:pt idx="18142">
                  <c:v>18142</c:v>
                </c:pt>
                <c:pt idx="18143">
                  <c:v>18143</c:v>
                </c:pt>
                <c:pt idx="18144">
                  <c:v>18144</c:v>
                </c:pt>
                <c:pt idx="18145">
                  <c:v>18145</c:v>
                </c:pt>
                <c:pt idx="18146">
                  <c:v>18146</c:v>
                </c:pt>
                <c:pt idx="18147">
                  <c:v>18147</c:v>
                </c:pt>
                <c:pt idx="18148">
                  <c:v>18148</c:v>
                </c:pt>
                <c:pt idx="18149">
                  <c:v>18149</c:v>
                </c:pt>
                <c:pt idx="18150">
                  <c:v>18150</c:v>
                </c:pt>
                <c:pt idx="18151">
                  <c:v>18151</c:v>
                </c:pt>
                <c:pt idx="18152">
                  <c:v>18152</c:v>
                </c:pt>
                <c:pt idx="18153">
                  <c:v>18153</c:v>
                </c:pt>
                <c:pt idx="18154">
                  <c:v>18154</c:v>
                </c:pt>
                <c:pt idx="18155">
                  <c:v>18155</c:v>
                </c:pt>
                <c:pt idx="18156">
                  <c:v>18156</c:v>
                </c:pt>
                <c:pt idx="18157">
                  <c:v>18157</c:v>
                </c:pt>
                <c:pt idx="18158">
                  <c:v>18158</c:v>
                </c:pt>
                <c:pt idx="18159">
                  <c:v>18159</c:v>
                </c:pt>
                <c:pt idx="18160">
                  <c:v>18160</c:v>
                </c:pt>
                <c:pt idx="18161">
                  <c:v>18161</c:v>
                </c:pt>
                <c:pt idx="18162">
                  <c:v>18162</c:v>
                </c:pt>
                <c:pt idx="18163">
                  <c:v>18163</c:v>
                </c:pt>
                <c:pt idx="18164">
                  <c:v>18164</c:v>
                </c:pt>
                <c:pt idx="18165">
                  <c:v>18165</c:v>
                </c:pt>
                <c:pt idx="18166">
                  <c:v>18166</c:v>
                </c:pt>
                <c:pt idx="18167">
                  <c:v>18167</c:v>
                </c:pt>
                <c:pt idx="18168">
                  <c:v>18168</c:v>
                </c:pt>
                <c:pt idx="18169">
                  <c:v>18169</c:v>
                </c:pt>
                <c:pt idx="18170">
                  <c:v>18170</c:v>
                </c:pt>
                <c:pt idx="18171">
                  <c:v>18171</c:v>
                </c:pt>
                <c:pt idx="18172">
                  <c:v>18172</c:v>
                </c:pt>
                <c:pt idx="18173">
                  <c:v>18173</c:v>
                </c:pt>
                <c:pt idx="18174">
                  <c:v>18174</c:v>
                </c:pt>
                <c:pt idx="18175">
                  <c:v>18175</c:v>
                </c:pt>
                <c:pt idx="18176">
                  <c:v>18176</c:v>
                </c:pt>
                <c:pt idx="18177">
                  <c:v>18177</c:v>
                </c:pt>
                <c:pt idx="18178">
                  <c:v>18178</c:v>
                </c:pt>
                <c:pt idx="18179">
                  <c:v>18179</c:v>
                </c:pt>
                <c:pt idx="18180">
                  <c:v>18180</c:v>
                </c:pt>
                <c:pt idx="18181">
                  <c:v>18181</c:v>
                </c:pt>
                <c:pt idx="18182">
                  <c:v>18182</c:v>
                </c:pt>
                <c:pt idx="18183">
                  <c:v>18183</c:v>
                </c:pt>
                <c:pt idx="18184">
                  <c:v>18184</c:v>
                </c:pt>
                <c:pt idx="18185">
                  <c:v>18185</c:v>
                </c:pt>
                <c:pt idx="18186">
                  <c:v>18186</c:v>
                </c:pt>
                <c:pt idx="18187">
                  <c:v>18187</c:v>
                </c:pt>
                <c:pt idx="18188">
                  <c:v>18188</c:v>
                </c:pt>
                <c:pt idx="18189">
                  <c:v>18189</c:v>
                </c:pt>
                <c:pt idx="18190">
                  <c:v>18190</c:v>
                </c:pt>
                <c:pt idx="18191">
                  <c:v>18191</c:v>
                </c:pt>
                <c:pt idx="18192">
                  <c:v>18192</c:v>
                </c:pt>
                <c:pt idx="18193">
                  <c:v>18193</c:v>
                </c:pt>
                <c:pt idx="18194">
                  <c:v>18194</c:v>
                </c:pt>
                <c:pt idx="18195">
                  <c:v>18195</c:v>
                </c:pt>
                <c:pt idx="18196">
                  <c:v>18196</c:v>
                </c:pt>
                <c:pt idx="18197">
                  <c:v>18197</c:v>
                </c:pt>
                <c:pt idx="18198">
                  <c:v>18198</c:v>
                </c:pt>
                <c:pt idx="18199">
                  <c:v>18199</c:v>
                </c:pt>
                <c:pt idx="18200">
                  <c:v>18200</c:v>
                </c:pt>
                <c:pt idx="18201">
                  <c:v>18201</c:v>
                </c:pt>
                <c:pt idx="18202">
                  <c:v>18202</c:v>
                </c:pt>
                <c:pt idx="18203">
                  <c:v>18203</c:v>
                </c:pt>
                <c:pt idx="18204">
                  <c:v>18204</c:v>
                </c:pt>
                <c:pt idx="18205">
                  <c:v>18205</c:v>
                </c:pt>
                <c:pt idx="18206">
                  <c:v>18206</c:v>
                </c:pt>
                <c:pt idx="18207">
                  <c:v>18207</c:v>
                </c:pt>
                <c:pt idx="18208">
                  <c:v>18208</c:v>
                </c:pt>
                <c:pt idx="18209">
                  <c:v>18209</c:v>
                </c:pt>
                <c:pt idx="18210">
                  <c:v>18210</c:v>
                </c:pt>
                <c:pt idx="18211">
                  <c:v>18211</c:v>
                </c:pt>
                <c:pt idx="18212">
                  <c:v>18212</c:v>
                </c:pt>
                <c:pt idx="18213">
                  <c:v>18213</c:v>
                </c:pt>
                <c:pt idx="18214">
                  <c:v>18214</c:v>
                </c:pt>
                <c:pt idx="18215">
                  <c:v>18215</c:v>
                </c:pt>
                <c:pt idx="18216">
                  <c:v>18216</c:v>
                </c:pt>
                <c:pt idx="18217">
                  <c:v>18217</c:v>
                </c:pt>
                <c:pt idx="18218">
                  <c:v>18218</c:v>
                </c:pt>
                <c:pt idx="18219">
                  <c:v>18219</c:v>
                </c:pt>
                <c:pt idx="18220">
                  <c:v>18220</c:v>
                </c:pt>
                <c:pt idx="18221">
                  <c:v>18221</c:v>
                </c:pt>
                <c:pt idx="18222">
                  <c:v>18222</c:v>
                </c:pt>
                <c:pt idx="18223">
                  <c:v>18223</c:v>
                </c:pt>
                <c:pt idx="18224">
                  <c:v>18224</c:v>
                </c:pt>
                <c:pt idx="18225">
                  <c:v>18225</c:v>
                </c:pt>
                <c:pt idx="18226">
                  <c:v>18226</c:v>
                </c:pt>
                <c:pt idx="18227">
                  <c:v>18227</c:v>
                </c:pt>
                <c:pt idx="18228">
                  <c:v>18228</c:v>
                </c:pt>
                <c:pt idx="18229">
                  <c:v>18229</c:v>
                </c:pt>
                <c:pt idx="18230">
                  <c:v>18230</c:v>
                </c:pt>
                <c:pt idx="18231">
                  <c:v>18231</c:v>
                </c:pt>
                <c:pt idx="18232">
                  <c:v>18232</c:v>
                </c:pt>
                <c:pt idx="18233">
                  <c:v>18233</c:v>
                </c:pt>
                <c:pt idx="18234">
                  <c:v>18234</c:v>
                </c:pt>
                <c:pt idx="18235">
                  <c:v>18235</c:v>
                </c:pt>
                <c:pt idx="18236">
                  <c:v>18236</c:v>
                </c:pt>
                <c:pt idx="18237">
                  <c:v>18237</c:v>
                </c:pt>
                <c:pt idx="18238">
                  <c:v>18238</c:v>
                </c:pt>
                <c:pt idx="18239">
                  <c:v>18239</c:v>
                </c:pt>
                <c:pt idx="18240">
                  <c:v>18240</c:v>
                </c:pt>
                <c:pt idx="18241">
                  <c:v>18241</c:v>
                </c:pt>
                <c:pt idx="18242">
                  <c:v>18242</c:v>
                </c:pt>
                <c:pt idx="18243">
                  <c:v>18243</c:v>
                </c:pt>
                <c:pt idx="18244">
                  <c:v>18244</c:v>
                </c:pt>
                <c:pt idx="18245">
                  <c:v>18245</c:v>
                </c:pt>
                <c:pt idx="18246">
                  <c:v>18246</c:v>
                </c:pt>
                <c:pt idx="18247">
                  <c:v>18247</c:v>
                </c:pt>
                <c:pt idx="18248">
                  <c:v>18248</c:v>
                </c:pt>
                <c:pt idx="18249">
                  <c:v>18249</c:v>
                </c:pt>
                <c:pt idx="18250">
                  <c:v>18250</c:v>
                </c:pt>
                <c:pt idx="18251">
                  <c:v>18251</c:v>
                </c:pt>
                <c:pt idx="18252">
                  <c:v>18252</c:v>
                </c:pt>
                <c:pt idx="18253">
                  <c:v>18253</c:v>
                </c:pt>
                <c:pt idx="18254">
                  <c:v>18254</c:v>
                </c:pt>
                <c:pt idx="18255">
                  <c:v>18255</c:v>
                </c:pt>
                <c:pt idx="18256">
                  <c:v>18256</c:v>
                </c:pt>
                <c:pt idx="18257">
                  <c:v>18257</c:v>
                </c:pt>
                <c:pt idx="18258">
                  <c:v>18258</c:v>
                </c:pt>
                <c:pt idx="18259">
                  <c:v>18259</c:v>
                </c:pt>
                <c:pt idx="18260">
                  <c:v>18260</c:v>
                </c:pt>
                <c:pt idx="18261">
                  <c:v>18261</c:v>
                </c:pt>
                <c:pt idx="18262">
                  <c:v>18262</c:v>
                </c:pt>
                <c:pt idx="18263">
                  <c:v>18263</c:v>
                </c:pt>
                <c:pt idx="18264">
                  <c:v>18264</c:v>
                </c:pt>
                <c:pt idx="18265">
                  <c:v>18265</c:v>
                </c:pt>
                <c:pt idx="18266">
                  <c:v>18266</c:v>
                </c:pt>
                <c:pt idx="18267">
                  <c:v>18267</c:v>
                </c:pt>
                <c:pt idx="18268">
                  <c:v>18268</c:v>
                </c:pt>
                <c:pt idx="18269">
                  <c:v>18269</c:v>
                </c:pt>
                <c:pt idx="18270">
                  <c:v>18270</c:v>
                </c:pt>
                <c:pt idx="18271">
                  <c:v>18271</c:v>
                </c:pt>
                <c:pt idx="18272">
                  <c:v>18272</c:v>
                </c:pt>
                <c:pt idx="18273">
                  <c:v>18273</c:v>
                </c:pt>
                <c:pt idx="18274">
                  <c:v>18274</c:v>
                </c:pt>
                <c:pt idx="18275">
                  <c:v>18275</c:v>
                </c:pt>
                <c:pt idx="18276">
                  <c:v>18276</c:v>
                </c:pt>
                <c:pt idx="18277">
                  <c:v>18277</c:v>
                </c:pt>
                <c:pt idx="18278">
                  <c:v>18278</c:v>
                </c:pt>
                <c:pt idx="18279">
                  <c:v>18279</c:v>
                </c:pt>
                <c:pt idx="18280">
                  <c:v>18280</c:v>
                </c:pt>
                <c:pt idx="18281">
                  <c:v>18281</c:v>
                </c:pt>
                <c:pt idx="18282">
                  <c:v>18282</c:v>
                </c:pt>
                <c:pt idx="18283">
                  <c:v>18283</c:v>
                </c:pt>
                <c:pt idx="18284">
                  <c:v>18284</c:v>
                </c:pt>
                <c:pt idx="18285">
                  <c:v>18285</c:v>
                </c:pt>
                <c:pt idx="18286">
                  <c:v>18286</c:v>
                </c:pt>
                <c:pt idx="18287">
                  <c:v>18287</c:v>
                </c:pt>
                <c:pt idx="18288">
                  <c:v>18288</c:v>
                </c:pt>
                <c:pt idx="18289">
                  <c:v>18289</c:v>
                </c:pt>
                <c:pt idx="18290">
                  <c:v>18290</c:v>
                </c:pt>
                <c:pt idx="18291">
                  <c:v>18291</c:v>
                </c:pt>
                <c:pt idx="18292">
                  <c:v>18292</c:v>
                </c:pt>
                <c:pt idx="18293">
                  <c:v>18293</c:v>
                </c:pt>
                <c:pt idx="18294">
                  <c:v>18294</c:v>
                </c:pt>
                <c:pt idx="18295">
                  <c:v>18295</c:v>
                </c:pt>
                <c:pt idx="18296">
                  <c:v>18296</c:v>
                </c:pt>
                <c:pt idx="18297">
                  <c:v>18297</c:v>
                </c:pt>
                <c:pt idx="18298">
                  <c:v>18298</c:v>
                </c:pt>
                <c:pt idx="18299">
                  <c:v>18299</c:v>
                </c:pt>
                <c:pt idx="18300">
                  <c:v>18300</c:v>
                </c:pt>
                <c:pt idx="18301">
                  <c:v>18301</c:v>
                </c:pt>
                <c:pt idx="18302">
                  <c:v>18302</c:v>
                </c:pt>
                <c:pt idx="18303">
                  <c:v>18303</c:v>
                </c:pt>
                <c:pt idx="18304">
                  <c:v>18304</c:v>
                </c:pt>
                <c:pt idx="18305">
                  <c:v>18305</c:v>
                </c:pt>
                <c:pt idx="18306">
                  <c:v>18306</c:v>
                </c:pt>
                <c:pt idx="18307">
                  <c:v>18307</c:v>
                </c:pt>
                <c:pt idx="18308">
                  <c:v>18308</c:v>
                </c:pt>
                <c:pt idx="18309">
                  <c:v>18309</c:v>
                </c:pt>
                <c:pt idx="18310">
                  <c:v>18310</c:v>
                </c:pt>
                <c:pt idx="18311">
                  <c:v>18311</c:v>
                </c:pt>
                <c:pt idx="18312">
                  <c:v>18312</c:v>
                </c:pt>
                <c:pt idx="18313">
                  <c:v>18313</c:v>
                </c:pt>
                <c:pt idx="18314">
                  <c:v>18314</c:v>
                </c:pt>
                <c:pt idx="18315">
                  <c:v>18315</c:v>
                </c:pt>
                <c:pt idx="18316">
                  <c:v>18316</c:v>
                </c:pt>
                <c:pt idx="18317">
                  <c:v>18317</c:v>
                </c:pt>
                <c:pt idx="18318">
                  <c:v>18318</c:v>
                </c:pt>
                <c:pt idx="18319">
                  <c:v>18319</c:v>
                </c:pt>
                <c:pt idx="18320">
                  <c:v>18320</c:v>
                </c:pt>
                <c:pt idx="18321">
                  <c:v>18321</c:v>
                </c:pt>
                <c:pt idx="18322">
                  <c:v>18322</c:v>
                </c:pt>
                <c:pt idx="18323">
                  <c:v>18323</c:v>
                </c:pt>
                <c:pt idx="18324">
                  <c:v>18324</c:v>
                </c:pt>
                <c:pt idx="18325">
                  <c:v>18325</c:v>
                </c:pt>
                <c:pt idx="18326">
                  <c:v>18326</c:v>
                </c:pt>
                <c:pt idx="18327">
                  <c:v>18327</c:v>
                </c:pt>
                <c:pt idx="18328">
                  <c:v>18328</c:v>
                </c:pt>
                <c:pt idx="18329">
                  <c:v>18329</c:v>
                </c:pt>
                <c:pt idx="18330">
                  <c:v>18330</c:v>
                </c:pt>
                <c:pt idx="18331">
                  <c:v>18331</c:v>
                </c:pt>
                <c:pt idx="18332">
                  <c:v>18332</c:v>
                </c:pt>
                <c:pt idx="18333">
                  <c:v>18333</c:v>
                </c:pt>
                <c:pt idx="18334">
                  <c:v>18334</c:v>
                </c:pt>
                <c:pt idx="18335">
                  <c:v>18335</c:v>
                </c:pt>
                <c:pt idx="18336">
                  <c:v>18336</c:v>
                </c:pt>
                <c:pt idx="18337">
                  <c:v>18337</c:v>
                </c:pt>
                <c:pt idx="18338">
                  <c:v>18338</c:v>
                </c:pt>
                <c:pt idx="18339">
                  <c:v>18339</c:v>
                </c:pt>
                <c:pt idx="18340">
                  <c:v>18340</c:v>
                </c:pt>
                <c:pt idx="18341">
                  <c:v>18341</c:v>
                </c:pt>
                <c:pt idx="18342">
                  <c:v>18342</c:v>
                </c:pt>
                <c:pt idx="18343">
                  <c:v>18343</c:v>
                </c:pt>
                <c:pt idx="18344">
                  <c:v>18344</c:v>
                </c:pt>
                <c:pt idx="18345">
                  <c:v>18345</c:v>
                </c:pt>
                <c:pt idx="18346">
                  <c:v>18346</c:v>
                </c:pt>
                <c:pt idx="18347">
                  <c:v>18347</c:v>
                </c:pt>
                <c:pt idx="18348">
                  <c:v>18348</c:v>
                </c:pt>
                <c:pt idx="18349">
                  <c:v>18349</c:v>
                </c:pt>
                <c:pt idx="18350">
                  <c:v>18350</c:v>
                </c:pt>
                <c:pt idx="18351">
                  <c:v>18351</c:v>
                </c:pt>
                <c:pt idx="18352">
                  <c:v>18352</c:v>
                </c:pt>
                <c:pt idx="18353">
                  <c:v>18353</c:v>
                </c:pt>
                <c:pt idx="18354">
                  <c:v>18354</c:v>
                </c:pt>
                <c:pt idx="18355">
                  <c:v>18355</c:v>
                </c:pt>
                <c:pt idx="18356">
                  <c:v>18356</c:v>
                </c:pt>
                <c:pt idx="18357">
                  <c:v>18357</c:v>
                </c:pt>
                <c:pt idx="18358">
                  <c:v>18358</c:v>
                </c:pt>
                <c:pt idx="18359">
                  <c:v>18359</c:v>
                </c:pt>
                <c:pt idx="18360">
                  <c:v>18360</c:v>
                </c:pt>
                <c:pt idx="18361">
                  <c:v>18361</c:v>
                </c:pt>
                <c:pt idx="18362">
                  <c:v>18362</c:v>
                </c:pt>
                <c:pt idx="18363">
                  <c:v>18363</c:v>
                </c:pt>
                <c:pt idx="18364">
                  <c:v>18364</c:v>
                </c:pt>
                <c:pt idx="18365">
                  <c:v>18365</c:v>
                </c:pt>
                <c:pt idx="18366">
                  <c:v>18366</c:v>
                </c:pt>
                <c:pt idx="18367">
                  <c:v>18367</c:v>
                </c:pt>
                <c:pt idx="18368">
                  <c:v>18368</c:v>
                </c:pt>
                <c:pt idx="18369">
                  <c:v>18369</c:v>
                </c:pt>
                <c:pt idx="18370">
                  <c:v>18370</c:v>
                </c:pt>
                <c:pt idx="18371">
                  <c:v>18371</c:v>
                </c:pt>
                <c:pt idx="18372">
                  <c:v>18372</c:v>
                </c:pt>
                <c:pt idx="18373">
                  <c:v>18373</c:v>
                </c:pt>
                <c:pt idx="18374">
                  <c:v>18374</c:v>
                </c:pt>
                <c:pt idx="18375">
                  <c:v>18375</c:v>
                </c:pt>
                <c:pt idx="18376">
                  <c:v>18376</c:v>
                </c:pt>
                <c:pt idx="18377">
                  <c:v>18377</c:v>
                </c:pt>
                <c:pt idx="18378">
                  <c:v>18378</c:v>
                </c:pt>
                <c:pt idx="18379">
                  <c:v>18379</c:v>
                </c:pt>
                <c:pt idx="18380">
                  <c:v>18380</c:v>
                </c:pt>
                <c:pt idx="18381">
                  <c:v>18381</c:v>
                </c:pt>
                <c:pt idx="18382">
                  <c:v>18382</c:v>
                </c:pt>
                <c:pt idx="18383">
                  <c:v>18383</c:v>
                </c:pt>
                <c:pt idx="18384">
                  <c:v>18384</c:v>
                </c:pt>
                <c:pt idx="18385">
                  <c:v>18385</c:v>
                </c:pt>
                <c:pt idx="18386">
                  <c:v>18386</c:v>
                </c:pt>
                <c:pt idx="18387">
                  <c:v>18387</c:v>
                </c:pt>
                <c:pt idx="18388">
                  <c:v>18388</c:v>
                </c:pt>
                <c:pt idx="18389">
                  <c:v>18389</c:v>
                </c:pt>
                <c:pt idx="18390">
                  <c:v>18390</c:v>
                </c:pt>
                <c:pt idx="18391">
                  <c:v>18391</c:v>
                </c:pt>
                <c:pt idx="18392">
                  <c:v>18392</c:v>
                </c:pt>
                <c:pt idx="18393">
                  <c:v>18393</c:v>
                </c:pt>
                <c:pt idx="18394">
                  <c:v>18394</c:v>
                </c:pt>
                <c:pt idx="18395">
                  <c:v>18395</c:v>
                </c:pt>
                <c:pt idx="18396">
                  <c:v>18396</c:v>
                </c:pt>
                <c:pt idx="18397">
                  <c:v>18397</c:v>
                </c:pt>
                <c:pt idx="18398">
                  <c:v>18398</c:v>
                </c:pt>
                <c:pt idx="18399">
                  <c:v>18399</c:v>
                </c:pt>
                <c:pt idx="18400">
                  <c:v>18400</c:v>
                </c:pt>
                <c:pt idx="18401">
                  <c:v>18401</c:v>
                </c:pt>
                <c:pt idx="18402">
                  <c:v>18402</c:v>
                </c:pt>
                <c:pt idx="18403">
                  <c:v>18403</c:v>
                </c:pt>
                <c:pt idx="18404">
                  <c:v>18404</c:v>
                </c:pt>
                <c:pt idx="18405">
                  <c:v>18405</c:v>
                </c:pt>
                <c:pt idx="18406">
                  <c:v>18406</c:v>
                </c:pt>
                <c:pt idx="18407">
                  <c:v>18407</c:v>
                </c:pt>
                <c:pt idx="18408">
                  <c:v>18408</c:v>
                </c:pt>
                <c:pt idx="18409">
                  <c:v>18409</c:v>
                </c:pt>
                <c:pt idx="18410">
                  <c:v>18410</c:v>
                </c:pt>
                <c:pt idx="18411">
                  <c:v>18411</c:v>
                </c:pt>
                <c:pt idx="18412">
                  <c:v>18412</c:v>
                </c:pt>
                <c:pt idx="18413">
                  <c:v>18413</c:v>
                </c:pt>
                <c:pt idx="18414">
                  <c:v>18414</c:v>
                </c:pt>
                <c:pt idx="18415">
                  <c:v>18415</c:v>
                </c:pt>
                <c:pt idx="18416">
                  <c:v>18416</c:v>
                </c:pt>
                <c:pt idx="18417">
                  <c:v>18417</c:v>
                </c:pt>
                <c:pt idx="18418">
                  <c:v>18418</c:v>
                </c:pt>
                <c:pt idx="18419">
                  <c:v>18419</c:v>
                </c:pt>
                <c:pt idx="18420">
                  <c:v>18420</c:v>
                </c:pt>
                <c:pt idx="18421">
                  <c:v>18421</c:v>
                </c:pt>
                <c:pt idx="18422">
                  <c:v>18422</c:v>
                </c:pt>
                <c:pt idx="18423">
                  <c:v>18423</c:v>
                </c:pt>
                <c:pt idx="18424">
                  <c:v>18424</c:v>
                </c:pt>
                <c:pt idx="18425">
                  <c:v>18425</c:v>
                </c:pt>
                <c:pt idx="18426">
                  <c:v>18426</c:v>
                </c:pt>
                <c:pt idx="18427">
                  <c:v>18427</c:v>
                </c:pt>
                <c:pt idx="18428">
                  <c:v>18428</c:v>
                </c:pt>
                <c:pt idx="18429">
                  <c:v>18429</c:v>
                </c:pt>
                <c:pt idx="18430">
                  <c:v>18430</c:v>
                </c:pt>
                <c:pt idx="18431">
                  <c:v>18431</c:v>
                </c:pt>
                <c:pt idx="18432">
                  <c:v>18432</c:v>
                </c:pt>
                <c:pt idx="18433">
                  <c:v>18433</c:v>
                </c:pt>
                <c:pt idx="18434">
                  <c:v>18434</c:v>
                </c:pt>
                <c:pt idx="18435">
                  <c:v>18435</c:v>
                </c:pt>
                <c:pt idx="18436">
                  <c:v>18436</c:v>
                </c:pt>
                <c:pt idx="18437">
                  <c:v>18437</c:v>
                </c:pt>
                <c:pt idx="18438">
                  <c:v>18438</c:v>
                </c:pt>
                <c:pt idx="18439">
                  <c:v>18439</c:v>
                </c:pt>
                <c:pt idx="18440">
                  <c:v>18440</c:v>
                </c:pt>
                <c:pt idx="18441">
                  <c:v>18441</c:v>
                </c:pt>
                <c:pt idx="18442">
                  <c:v>18442</c:v>
                </c:pt>
                <c:pt idx="18443">
                  <c:v>18443</c:v>
                </c:pt>
                <c:pt idx="18444">
                  <c:v>18444</c:v>
                </c:pt>
                <c:pt idx="18445">
                  <c:v>18445</c:v>
                </c:pt>
                <c:pt idx="18446">
                  <c:v>18446</c:v>
                </c:pt>
                <c:pt idx="18447">
                  <c:v>18447</c:v>
                </c:pt>
                <c:pt idx="18448">
                  <c:v>18448</c:v>
                </c:pt>
                <c:pt idx="18449">
                  <c:v>18449</c:v>
                </c:pt>
                <c:pt idx="18450">
                  <c:v>18450</c:v>
                </c:pt>
                <c:pt idx="18451">
                  <c:v>18451</c:v>
                </c:pt>
                <c:pt idx="18452">
                  <c:v>18452</c:v>
                </c:pt>
                <c:pt idx="18453">
                  <c:v>18453</c:v>
                </c:pt>
                <c:pt idx="18454">
                  <c:v>18454</c:v>
                </c:pt>
                <c:pt idx="18455">
                  <c:v>18455</c:v>
                </c:pt>
                <c:pt idx="18456">
                  <c:v>18456</c:v>
                </c:pt>
                <c:pt idx="18457">
                  <c:v>18457</c:v>
                </c:pt>
                <c:pt idx="18458">
                  <c:v>18458</c:v>
                </c:pt>
                <c:pt idx="18459">
                  <c:v>18459</c:v>
                </c:pt>
                <c:pt idx="18460">
                  <c:v>18460</c:v>
                </c:pt>
                <c:pt idx="18461">
                  <c:v>18461</c:v>
                </c:pt>
                <c:pt idx="18462">
                  <c:v>18462</c:v>
                </c:pt>
                <c:pt idx="18463">
                  <c:v>18463</c:v>
                </c:pt>
                <c:pt idx="18464">
                  <c:v>18464</c:v>
                </c:pt>
                <c:pt idx="18465">
                  <c:v>18465</c:v>
                </c:pt>
                <c:pt idx="18466">
                  <c:v>18466</c:v>
                </c:pt>
                <c:pt idx="18467">
                  <c:v>18467</c:v>
                </c:pt>
                <c:pt idx="18468">
                  <c:v>18468</c:v>
                </c:pt>
                <c:pt idx="18469">
                  <c:v>18469</c:v>
                </c:pt>
                <c:pt idx="18470">
                  <c:v>18470</c:v>
                </c:pt>
                <c:pt idx="18471">
                  <c:v>18471</c:v>
                </c:pt>
                <c:pt idx="18472">
                  <c:v>18472</c:v>
                </c:pt>
                <c:pt idx="18473">
                  <c:v>18473</c:v>
                </c:pt>
                <c:pt idx="18474">
                  <c:v>18474</c:v>
                </c:pt>
                <c:pt idx="18475">
                  <c:v>18475</c:v>
                </c:pt>
                <c:pt idx="18476">
                  <c:v>18476</c:v>
                </c:pt>
                <c:pt idx="18477">
                  <c:v>18477</c:v>
                </c:pt>
                <c:pt idx="18478">
                  <c:v>18478</c:v>
                </c:pt>
                <c:pt idx="18479">
                  <c:v>18479</c:v>
                </c:pt>
                <c:pt idx="18480">
                  <c:v>18480</c:v>
                </c:pt>
                <c:pt idx="18481">
                  <c:v>18481</c:v>
                </c:pt>
                <c:pt idx="18482">
                  <c:v>18482</c:v>
                </c:pt>
                <c:pt idx="18483">
                  <c:v>18483</c:v>
                </c:pt>
                <c:pt idx="18484">
                  <c:v>18484</c:v>
                </c:pt>
                <c:pt idx="18485">
                  <c:v>18485</c:v>
                </c:pt>
                <c:pt idx="18486">
                  <c:v>18486</c:v>
                </c:pt>
                <c:pt idx="18487">
                  <c:v>18487</c:v>
                </c:pt>
                <c:pt idx="18488">
                  <c:v>18488</c:v>
                </c:pt>
                <c:pt idx="18489">
                  <c:v>18489</c:v>
                </c:pt>
                <c:pt idx="18490">
                  <c:v>18490</c:v>
                </c:pt>
                <c:pt idx="18491">
                  <c:v>18491</c:v>
                </c:pt>
                <c:pt idx="18492">
                  <c:v>18492</c:v>
                </c:pt>
                <c:pt idx="18493">
                  <c:v>18493</c:v>
                </c:pt>
                <c:pt idx="18494">
                  <c:v>18494</c:v>
                </c:pt>
                <c:pt idx="18495">
                  <c:v>18495</c:v>
                </c:pt>
                <c:pt idx="18496">
                  <c:v>18496</c:v>
                </c:pt>
                <c:pt idx="18497">
                  <c:v>18497</c:v>
                </c:pt>
                <c:pt idx="18498">
                  <c:v>18498</c:v>
                </c:pt>
                <c:pt idx="18499">
                  <c:v>18499</c:v>
                </c:pt>
                <c:pt idx="18500">
                  <c:v>18500</c:v>
                </c:pt>
                <c:pt idx="18501">
                  <c:v>18501</c:v>
                </c:pt>
                <c:pt idx="18502">
                  <c:v>18502</c:v>
                </c:pt>
                <c:pt idx="18503">
                  <c:v>18503</c:v>
                </c:pt>
                <c:pt idx="18504">
                  <c:v>18504</c:v>
                </c:pt>
                <c:pt idx="18505">
                  <c:v>18505</c:v>
                </c:pt>
                <c:pt idx="18506">
                  <c:v>18506</c:v>
                </c:pt>
                <c:pt idx="18507">
                  <c:v>18507</c:v>
                </c:pt>
                <c:pt idx="18508">
                  <c:v>18508</c:v>
                </c:pt>
                <c:pt idx="18509">
                  <c:v>18509</c:v>
                </c:pt>
                <c:pt idx="18510">
                  <c:v>18510</c:v>
                </c:pt>
                <c:pt idx="18511">
                  <c:v>18511</c:v>
                </c:pt>
                <c:pt idx="18512">
                  <c:v>18512</c:v>
                </c:pt>
                <c:pt idx="18513">
                  <c:v>18513</c:v>
                </c:pt>
                <c:pt idx="18514">
                  <c:v>18514</c:v>
                </c:pt>
                <c:pt idx="18515">
                  <c:v>18515</c:v>
                </c:pt>
                <c:pt idx="18516">
                  <c:v>18516</c:v>
                </c:pt>
                <c:pt idx="18517">
                  <c:v>18517</c:v>
                </c:pt>
                <c:pt idx="18518">
                  <c:v>18518</c:v>
                </c:pt>
                <c:pt idx="18519">
                  <c:v>18519</c:v>
                </c:pt>
                <c:pt idx="18520">
                  <c:v>18520</c:v>
                </c:pt>
                <c:pt idx="18521">
                  <c:v>18521</c:v>
                </c:pt>
                <c:pt idx="18522">
                  <c:v>18522</c:v>
                </c:pt>
                <c:pt idx="18523">
                  <c:v>18523</c:v>
                </c:pt>
                <c:pt idx="18524">
                  <c:v>18524</c:v>
                </c:pt>
                <c:pt idx="18525">
                  <c:v>18525</c:v>
                </c:pt>
                <c:pt idx="18526">
                  <c:v>18526</c:v>
                </c:pt>
                <c:pt idx="18527">
                  <c:v>18527</c:v>
                </c:pt>
                <c:pt idx="18528">
                  <c:v>18528</c:v>
                </c:pt>
                <c:pt idx="18529">
                  <c:v>18529</c:v>
                </c:pt>
                <c:pt idx="18530">
                  <c:v>18530</c:v>
                </c:pt>
                <c:pt idx="18531">
                  <c:v>18531</c:v>
                </c:pt>
                <c:pt idx="18532">
                  <c:v>18532</c:v>
                </c:pt>
                <c:pt idx="18533">
                  <c:v>18533</c:v>
                </c:pt>
                <c:pt idx="18534">
                  <c:v>18534</c:v>
                </c:pt>
                <c:pt idx="18535">
                  <c:v>18535</c:v>
                </c:pt>
                <c:pt idx="18536">
                  <c:v>18536</c:v>
                </c:pt>
                <c:pt idx="18537">
                  <c:v>18537</c:v>
                </c:pt>
                <c:pt idx="18538">
                  <c:v>18538</c:v>
                </c:pt>
                <c:pt idx="18539">
                  <c:v>18539</c:v>
                </c:pt>
                <c:pt idx="18540">
                  <c:v>18540</c:v>
                </c:pt>
                <c:pt idx="18541">
                  <c:v>18541</c:v>
                </c:pt>
                <c:pt idx="18542">
                  <c:v>18542</c:v>
                </c:pt>
                <c:pt idx="18543">
                  <c:v>18543</c:v>
                </c:pt>
                <c:pt idx="18544">
                  <c:v>18544</c:v>
                </c:pt>
                <c:pt idx="18545">
                  <c:v>18545</c:v>
                </c:pt>
                <c:pt idx="18546">
                  <c:v>18546</c:v>
                </c:pt>
                <c:pt idx="18547">
                  <c:v>18547</c:v>
                </c:pt>
                <c:pt idx="18548">
                  <c:v>18548</c:v>
                </c:pt>
                <c:pt idx="18549">
                  <c:v>18549</c:v>
                </c:pt>
                <c:pt idx="18550">
                  <c:v>18550</c:v>
                </c:pt>
                <c:pt idx="18551">
                  <c:v>18551</c:v>
                </c:pt>
                <c:pt idx="18552">
                  <c:v>18552</c:v>
                </c:pt>
                <c:pt idx="18553">
                  <c:v>18553</c:v>
                </c:pt>
                <c:pt idx="18554">
                  <c:v>18554</c:v>
                </c:pt>
                <c:pt idx="18555">
                  <c:v>18555</c:v>
                </c:pt>
                <c:pt idx="18556">
                  <c:v>18556</c:v>
                </c:pt>
                <c:pt idx="18557">
                  <c:v>18557</c:v>
                </c:pt>
                <c:pt idx="18558">
                  <c:v>18558</c:v>
                </c:pt>
                <c:pt idx="18559">
                  <c:v>18559</c:v>
                </c:pt>
                <c:pt idx="18560">
                  <c:v>18560</c:v>
                </c:pt>
                <c:pt idx="18561">
                  <c:v>18561</c:v>
                </c:pt>
                <c:pt idx="18562">
                  <c:v>18562</c:v>
                </c:pt>
                <c:pt idx="18563">
                  <c:v>18563</c:v>
                </c:pt>
                <c:pt idx="18564">
                  <c:v>18564</c:v>
                </c:pt>
                <c:pt idx="18565">
                  <c:v>18565</c:v>
                </c:pt>
                <c:pt idx="18566">
                  <c:v>18566</c:v>
                </c:pt>
                <c:pt idx="18567">
                  <c:v>18567</c:v>
                </c:pt>
                <c:pt idx="18568">
                  <c:v>18568</c:v>
                </c:pt>
                <c:pt idx="18569">
                  <c:v>18569</c:v>
                </c:pt>
                <c:pt idx="18570">
                  <c:v>18570</c:v>
                </c:pt>
                <c:pt idx="18571">
                  <c:v>18571</c:v>
                </c:pt>
                <c:pt idx="18572">
                  <c:v>18572</c:v>
                </c:pt>
                <c:pt idx="18573">
                  <c:v>18573</c:v>
                </c:pt>
                <c:pt idx="18574">
                  <c:v>18574</c:v>
                </c:pt>
                <c:pt idx="18575">
                  <c:v>18575</c:v>
                </c:pt>
                <c:pt idx="18576">
                  <c:v>18576</c:v>
                </c:pt>
                <c:pt idx="18577">
                  <c:v>18577</c:v>
                </c:pt>
                <c:pt idx="18578">
                  <c:v>18578</c:v>
                </c:pt>
                <c:pt idx="18579">
                  <c:v>18579</c:v>
                </c:pt>
                <c:pt idx="18580">
                  <c:v>18580</c:v>
                </c:pt>
                <c:pt idx="18581">
                  <c:v>18581</c:v>
                </c:pt>
                <c:pt idx="18582">
                  <c:v>18582</c:v>
                </c:pt>
                <c:pt idx="18583">
                  <c:v>18583</c:v>
                </c:pt>
                <c:pt idx="18584">
                  <c:v>18584</c:v>
                </c:pt>
                <c:pt idx="18585">
                  <c:v>18585</c:v>
                </c:pt>
                <c:pt idx="18586">
                  <c:v>18586</c:v>
                </c:pt>
                <c:pt idx="18587">
                  <c:v>18587</c:v>
                </c:pt>
                <c:pt idx="18588">
                  <c:v>18588</c:v>
                </c:pt>
                <c:pt idx="18589">
                  <c:v>18589</c:v>
                </c:pt>
                <c:pt idx="18590">
                  <c:v>18590</c:v>
                </c:pt>
                <c:pt idx="18591">
                  <c:v>18591</c:v>
                </c:pt>
                <c:pt idx="18592">
                  <c:v>18592</c:v>
                </c:pt>
                <c:pt idx="18593">
                  <c:v>18593</c:v>
                </c:pt>
                <c:pt idx="18594">
                  <c:v>18594</c:v>
                </c:pt>
                <c:pt idx="18595">
                  <c:v>18595</c:v>
                </c:pt>
                <c:pt idx="18596">
                  <c:v>18596</c:v>
                </c:pt>
                <c:pt idx="18597">
                  <c:v>18597</c:v>
                </c:pt>
                <c:pt idx="18598">
                  <c:v>18598</c:v>
                </c:pt>
                <c:pt idx="18599">
                  <c:v>18599</c:v>
                </c:pt>
                <c:pt idx="18600">
                  <c:v>18600</c:v>
                </c:pt>
                <c:pt idx="18601">
                  <c:v>18601</c:v>
                </c:pt>
                <c:pt idx="18602">
                  <c:v>18602</c:v>
                </c:pt>
                <c:pt idx="18603">
                  <c:v>18603</c:v>
                </c:pt>
                <c:pt idx="18604">
                  <c:v>18604</c:v>
                </c:pt>
                <c:pt idx="18605">
                  <c:v>18605</c:v>
                </c:pt>
                <c:pt idx="18606">
                  <c:v>18606</c:v>
                </c:pt>
                <c:pt idx="18607">
                  <c:v>18607</c:v>
                </c:pt>
                <c:pt idx="18608">
                  <c:v>18608</c:v>
                </c:pt>
                <c:pt idx="18609">
                  <c:v>18609</c:v>
                </c:pt>
                <c:pt idx="18610">
                  <c:v>18610</c:v>
                </c:pt>
                <c:pt idx="18611">
                  <c:v>18611</c:v>
                </c:pt>
                <c:pt idx="18612">
                  <c:v>18612</c:v>
                </c:pt>
                <c:pt idx="18613">
                  <c:v>18613</c:v>
                </c:pt>
                <c:pt idx="18614">
                  <c:v>18614</c:v>
                </c:pt>
                <c:pt idx="18615">
                  <c:v>18615</c:v>
                </c:pt>
                <c:pt idx="18616">
                  <c:v>18616</c:v>
                </c:pt>
                <c:pt idx="18617">
                  <c:v>18617</c:v>
                </c:pt>
                <c:pt idx="18618">
                  <c:v>18618</c:v>
                </c:pt>
                <c:pt idx="18619">
                  <c:v>18619</c:v>
                </c:pt>
                <c:pt idx="18620">
                  <c:v>18620</c:v>
                </c:pt>
                <c:pt idx="18621">
                  <c:v>18621</c:v>
                </c:pt>
                <c:pt idx="18622">
                  <c:v>18622</c:v>
                </c:pt>
                <c:pt idx="18623">
                  <c:v>18623</c:v>
                </c:pt>
                <c:pt idx="18624">
                  <c:v>18624</c:v>
                </c:pt>
                <c:pt idx="18625">
                  <c:v>18625</c:v>
                </c:pt>
                <c:pt idx="18626">
                  <c:v>18626</c:v>
                </c:pt>
                <c:pt idx="18627">
                  <c:v>18627</c:v>
                </c:pt>
                <c:pt idx="18628">
                  <c:v>18628</c:v>
                </c:pt>
                <c:pt idx="18629">
                  <c:v>18629</c:v>
                </c:pt>
                <c:pt idx="18630">
                  <c:v>18630</c:v>
                </c:pt>
                <c:pt idx="18631">
                  <c:v>18631</c:v>
                </c:pt>
                <c:pt idx="18632">
                  <c:v>18632</c:v>
                </c:pt>
                <c:pt idx="18633">
                  <c:v>18633</c:v>
                </c:pt>
                <c:pt idx="18634">
                  <c:v>18634</c:v>
                </c:pt>
                <c:pt idx="18635">
                  <c:v>18635</c:v>
                </c:pt>
                <c:pt idx="18636">
                  <c:v>18636</c:v>
                </c:pt>
                <c:pt idx="18637">
                  <c:v>18637</c:v>
                </c:pt>
                <c:pt idx="18638">
                  <c:v>18638</c:v>
                </c:pt>
                <c:pt idx="18639">
                  <c:v>18639</c:v>
                </c:pt>
                <c:pt idx="18640">
                  <c:v>18640</c:v>
                </c:pt>
                <c:pt idx="18641">
                  <c:v>18641</c:v>
                </c:pt>
                <c:pt idx="18642">
                  <c:v>18642</c:v>
                </c:pt>
                <c:pt idx="18643">
                  <c:v>18643</c:v>
                </c:pt>
                <c:pt idx="18644">
                  <c:v>18644</c:v>
                </c:pt>
                <c:pt idx="18645">
                  <c:v>18645</c:v>
                </c:pt>
                <c:pt idx="18646">
                  <c:v>18646</c:v>
                </c:pt>
                <c:pt idx="18647">
                  <c:v>18647</c:v>
                </c:pt>
                <c:pt idx="18648">
                  <c:v>18648</c:v>
                </c:pt>
                <c:pt idx="18649">
                  <c:v>18649</c:v>
                </c:pt>
                <c:pt idx="18650">
                  <c:v>18650</c:v>
                </c:pt>
                <c:pt idx="18651">
                  <c:v>18651</c:v>
                </c:pt>
                <c:pt idx="18652">
                  <c:v>18652</c:v>
                </c:pt>
                <c:pt idx="18653">
                  <c:v>18653</c:v>
                </c:pt>
                <c:pt idx="18654">
                  <c:v>18654</c:v>
                </c:pt>
                <c:pt idx="18655">
                  <c:v>18655</c:v>
                </c:pt>
                <c:pt idx="18656">
                  <c:v>18656</c:v>
                </c:pt>
                <c:pt idx="18657">
                  <c:v>18657</c:v>
                </c:pt>
                <c:pt idx="18658">
                  <c:v>18658</c:v>
                </c:pt>
                <c:pt idx="18659">
                  <c:v>18659</c:v>
                </c:pt>
                <c:pt idx="18660">
                  <c:v>18660</c:v>
                </c:pt>
                <c:pt idx="18661">
                  <c:v>18661</c:v>
                </c:pt>
                <c:pt idx="18662">
                  <c:v>18662</c:v>
                </c:pt>
                <c:pt idx="18663">
                  <c:v>18663</c:v>
                </c:pt>
                <c:pt idx="18664">
                  <c:v>18664</c:v>
                </c:pt>
                <c:pt idx="18665">
                  <c:v>18665</c:v>
                </c:pt>
                <c:pt idx="18666">
                  <c:v>18666</c:v>
                </c:pt>
                <c:pt idx="18667">
                  <c:v>18667</c:v>
                </c:pt>
                <c:pt idx="18668">
                  <c:v>18668</c:v>
                </c:pt>
                <c:pt idx="18669">
                  <c:v>18669</c:v>
                </c:pt>
                <c:pt idx="18670">
                  <c:v>18670</c:v>
                </c:pt>
                <c:pt idx="18671">
                  <c:v>18671</c:v>
                </c:pt>
                <c:pt idx="18672">
                  <c:v>18672</c:v>
                </c:pt>
                <c:pt idx="18673">
                  <c:v>18673</c:v>
                </c:pt>
                <c:pt idx="18674">
                  <c:v>18674</c:v>
                </c:pt>
                <c:pt idx="18675">
                  <c:v>18675</c:v>
                </c:pt>
                <c:pt idx="18676">
                  <c:v>18676</c:v>
                </c:pt>
                <c:pt idx="18677">
                  <c:v>18677</c:v>
                </c:pt>
                <c:pt idx="18678">
                  <c:v>18678</c:v>
                </c:pt>
                <c:pt idx="18679">
                  <c:v>18679</c:v>
                </c:pt>
                <c:pt idx="18680">
                  <c:v>18680</c:v>
                </c:pt>
                <c:pt idx="18681">
                  <c:v>18681</c:v>
                </c:pt>
                <c:pt idx="18682">
                  <c:v>18682</c:v>
                </c:pt>
                <c:pt idx="18683">
                  <c:v>18683</c:v>
                </c:pt>
                <c:pt idx="18684">
                  <c:v>18684</c:v>
                </c:pt>
                <c:pt idx="18685">
                  <c:v>18685</c:v>
                </c:pt>
                <c:pt idx="18686">
                  <c:v>18686</c:v>
                </c:pt>
                <c:pt idx="18687">
                  <c:v>18687</c:v>
                </c:pt>
                <c:pt idx="18688">
                  <c:v>18688</c:v>
                </c:pt>
                <c:pt idx="18689">
                  <c:v>18689</c:v>
                </c:pt>
                <c:pt idx="18690">
                  <c:v>18690</c:v>
                </c:pt>
                <c:pt idx="18691">
                  <c:v>18691</c:v>
                </c:pt>
                <c:pt idx="18692">
                  <c:v>18692</c:v>
                </c:pt>
                <c:pt idx="18693">
                  <c:v>18693</c:v>
                </c:pt>
                <c:pt idx="18694">
                  <c:v>18694</c:v>
                </c:pt>
                <c:pt idx="18695">
                  <c:v>18695</c:v>
                </c:pt>
                <c:pt idx="18696">
                  <c:v>18696</c:v>
                </c:pt>
                <c:pt idx="18697">
                  <c:v>18697</c:v>
                </c:pt>
                <c:pt idx="18698">
                  <c:v>18698</c:v>
                </c:pt>
                <c:pt idx="18699">
                  <c:v>18699</c:v>
                </c:pt>
                <c:pt idx="18700">
                  <c:v>18700</c:v>
                </c:pt>
                <c:pt idx="18701">
                  <c:v>18701</c:v>
                </c:pt>
                <c:pt idx="18702">
                  <c:v>18702</c:v>
                </c:pt>
                <c:pt idx="18703">
                  <c:v>18703</c:v>
                </c:pt>
                <c:pt idx="18704">
                  <c:v>18704</c:v>
                </c:pt>
                <c:pt idx="18705">
                  <c:v>18705</c:v>
                </c:pt>
                <c:pt idx="18706">
                  <c:v>18706</c:v>
                </c:pt>
                <c:pt idx="18707">
                  <c:v>18707</c:v>
                </c:pt>
                <c:pt idx="18708">
                  <c:v>18708</c:v>
                </c:pt>
                <c:pt idx="18709">
                  <c:v>18709</c:v>
                </c:pt>
                <c:pt idx="18710">
                  <c:v>18710</c:v>
                </c:pt>
                <c:pt idx="18711">
                  <c:v>18711</c:v>
                </c:pt>
                <c:pt idx="18712">
                  <c:v>18712</c:v>
                </c:pt>
                <c:pt idx="18713">
                  <c:v>18713</c:v>
                </c:pt>
                <c:pt idx="18714">
                  <c:v>18714</c:v>
                </c:pt>
                <c:pt idx="18715">
                  <c:v>18715</c:v>
                </c:pt>
                <c:pt idx="18716">
                  <c:v>18716</c:v>
                </c:pt>
                <c:pt idx="18717">
                  <c:v>18717</c:v>
                </c:pt>
                <c:pt idx="18718">
                  <c:v>18718</c:v>
                </c:pt>
                <c:pt idx="18719">
                  <c:v>18719</c:v>
                </c:pt>
                <c:pt idx="18720">
                  <c:v>18720</c:v>
                </c:pt>
                <c:pt idx="18721">
                  <c:v>18721</c:v>
                </c:pt>
                <c:pt idx="18722">
                  <c:v>18722</c:v>
                </c:pt>
                <c:pt idx="18723">
                  <c:v>18723</c:v>
                </c:pt>
                <c:pt idx="18724">
                  <c:v>18724</c:v>
                </c:pt>
                <c:pt idx="18725">
                  <c:v>18725</c:v>
                </c:pt>
                <c:pt idx="18726">
                  <c:v>18726</c:v>
                </c:pt>
                <c:pt idx="18727">
                  <c:v>18727</c:v>
                </c:pt>
                <c:pt idx="18728">
                  <c:v>18728</c:v>
                </c:pt>
                <c:pt idx="18729">
                  <c:v>18729</c:v>
                </c:pt>
                <c:pt idx="18730">
                  <c:v>18730</c:v>
                </c:pt>
                <c:pt idx="18731">
                  <c:v>18731</c:v>
                </c:pt>
                <c:pt idx="18732">
                  <c:v>18732</c:v>
                </c:pt>
                <c:pt idx="18733">
                  <c:v>18733</c:v>
                </c:pt>
                <c:pt idx="18734">
                  <c:v>18734</c:v>
                </c:pt>
                <c:pt idx="18735">
                  <c:v>18735</c:v>
                </c:pt>
                <c:pt idx="18736">
                  <c:v>18736</c:v>
                </c:pt>
                <c:pt idx="18737">
                  <c:v>18737</c:v>
                </c:pt>
                <c:pt idx="18738">
                  <c:v>18738</c:v>
                </c:pt>
                <c:pt idx="18739">
                  <c:v>18739</c:v>
                </c:pt>
                <c:pt idx="18740">
                  <c:v>18740</c:v>
                </c:pt>
                <c:pt idx="18741">
                  <c:v>18741</c:v>
                </c:pt>
                <c:pt idx="18742">
                  <c:v>18742</c:v>
                </c:pt>
                <c:pt idx="18743">
                  <c:v>18743</c:v>
                </c:pt>
                <c:pt idx="18744">
                  <c:v>18744</c:v>
                </c:pt>
                <c:pt idx="18745">
                  <c:v>18745</c:v>
                </c:pt>
                <c:pt idx="18746">
                  <c:v>18746</c:v>
                </c:pt>
                <c:pt idx="18747">
                  <c:v>18747</c:v>
                </c:pt>
                <c:pt idx="18748">
                  <c:v>18748</c:v>
                </c:pt>
                <c:pt idx="18749">
                  <c:v>18749</c:v>
                </c:pt>
                <c:pt idx="18750">
                  <c:v>18750</c:v>
                </c:pt>
                <c:pt idx="18751">
                  <c:v>18751</c:v>
                </c:pt>
                <c:pt idx="18752">
                  <c:v>18752</c:v>
                </c:pt>
                <c:pt idx="18753">
                  <c:v>18753</c:v>
                </c:pt>
                <c:pt idx="18754">
                  <c:v>18754</c:v>
                </c:pt>
                <c:pt idx="18755">
                  <c:v>18755</c:v>
                </c:pt>
                <c:pt idx="18756">
                  <c:v>18756</c:v>
                </c:pt>
                <c:pt idx="18757">
                  <c:v>18757</c:v>
                </c:pt>
                <c:pt idx="18758">
                  <c:v>18758</c:v>
                </c:pt>
                <c:pt idx="18759">
                  <c:v>18759</c:v>
                </c:pt>
                <c:pt idx="18760">
                  <c:v>18760</c:v>
                </c:pt>
                <c:pt idx="18761">
                  <c:v>18761</c:v>
                </c:pt>
                <c:pt idx="18762">
                  <c:v>18762</c:v>
                </c:pt>
                <c:pt idx="18763">
                  <c:v>18763</c:v>
                </c:pt>
                <c:pt idx="18764">
                  <c:v>18764</c:v>
                </c:pt>
                <c:pt idx="18765">
                  <c:v>18765</c:v>
                </c:pt>
                <c:pt idx="18766">
                  <c:v>18766</c:v>
                </c:pt>
                <c:pt idx="18767">
                  <c:v>18767</c:v>
                </c:pt>
                <c:pt idx="18768">
                  <c:v>18768</c:v>
                </c:pt>
                <c:pt idx="18769">
                  <c:v>18769</c:v>
                </c:pt>
                <c:pt idx="18770">
                  <c:v>18770</c:v>
                </c:pt>
                <c:pt idx="18771">
                  <c:v>18771</c:v>
                </c:pt>
                <c:pt idx="18772">
                  <c:v>18772</c:v>
                </c:pt>
                <c:pt idx="18773">
                  <c:v>18773</c:v>
                </c:pt>
                <c:pt idx="18774">
                  <c:v>18774</c:v>
                </c:pt>
                <c:pt idx="18775">
                  <c:v>18775</c:v>
                </c:pt>
                <c:pt idx="18776">
                  <c:v>18776</c:v>
                </c:pt>
                <c:pt idx="18777">
                  <c:v>18777</c:v>
                </c:pt>
                <c:pt idx="18778">
                  <c:v>18778</c:v>
                </c:pt>
                <c:pt idx="18779">
                  <c:v>18779</c:v>
                </c:pt>
                <c:pt idx="18780">
                  <c:v>18780</c:v>
                </c:pt>
                <c:pt idx="18781">
                  <c:v>18781</c:v>
                </c:pt>
                <c:pt idx="18782">
                  <c:v>18782</c:v>
                </c:pt>
                <c:pt idx="18783">
                  <c:v>18783</c:v>
                </c:pt>
                <c:pt idx="18784">
                  <c:v>18784</c:v>
                </c:pt>
                <c:pt idx="18785">
                  <c:v>18785</c:v>
                </c:pt>
                <c:pt idx="18786">
                  <c:v>18786</c:v>
                </c:pt>
                <c:pt idx="18787">
                  <c:v>18787</c:v>
                </c:pt>
                <c:pt idx="18788">
                  <c:v>18788</c:v>
                </c:pt>
                <c:pt idx="18789">
                  <c:v>18789</c:v>
                </c:pt>
                <c:pt idx="18790">
                  <c:v>18790</c:v>
                </c:pt>
                <c:pt idx="18791">
                  <c:v>18791</c:v>
                </c:pt>
                <c:pt idx="18792">
                  <c:v>18792</c:v>
                </c:pt>
                <c:pt idx="18793">
                  <c:v>18793</c:v>
                </c:pt>
                <c:pt idx="18794">
                  <c:v>18794</c:v>
                </c:pt>
                <c:pt idx="18795">
                  <c:v>18795</c:v>
                </c:pt>
                <c:pt idx="18796">
                  <c:v>18796</c:v>
                </c:pt>
                <c:pt idx="18797">
                  <c:v>18797</c:v>
                </c:pt>
                <c:pt idx="18798">
                  <c:v>18798</c:v>
                </c:pt>
                <c:pt idx="18799">
                  <c:v>18799</c:v>
                </c:pt>
                <c:pt idx="18800">
                  <c:v>18800</c:v>
                </c:pt>
                <c:pt idx="18801">
                  <c:v>18801</c:v>
                </c:pt>
                <c:pt idx="18802">
                  <c:v>18802</c:v>
                </c:pt>
                <c:pt idx="18803">
                  <c:v>18803</c:v>
                </c:pt>
                <c:pt idx="18804">
                  <c:v>18804</c:v>
                </c:pt>
                <c:pt idx="18805">
                  <c:v>18805</c:v>
                </c:pt>
                <c:pt idx="18806">
                  <c:v>18806</c:v>
                </c:pt>
                <c:pt idx="18807">
                  <c:v>18807</c:v>
                </c:pt>
                <c:pt idx="18808">
                  <c:v>18808</c:v>
                </c:pt>
                <c:pt idx="18809">
                  <c:v>18809</c:v>
                </c:pt>
                <c:pt idx="18810">
                  <c:v>18810</c:v>
                </c:pt>
                <c:pt idx="18811">
                  <c:v>18811</c:v>
                </c:pt>
                <c:pt idx="18812">
                  <c:v>18812</c:v>
                </c:pt>
                <c:pt idx="18813">
                  <c:v>18813</c:v>
                </c:pt>
                <c:pt idx="18814">
                  <c:v>18814</c:v>
                </c:pt>
                <c:pt idx="18815">
                  <c:v>18815</c:v>
                </c:pt>
                <c:pt idx="18816">
                  <c:v>18816</c:v>
                </c:pt>
                <c:pt idx="18817">
                  <c:v>18817</c:v>
                </c:pt>
                <c:pt idx="18818">
                  <c:v>18818</c:v>
                </c:pt>
                <c:pt idx="18819">
                  <c:v>18819</c:v>
                </c:pt>
                <c:pt idx="18820">
                  <c:v>18820</c:v>
                </c:pt>
                <c:pt idx="18821">
                  <c:v>18821</c:v>
                </c:pt>
                <c:pt idx="18822">
                  <c:v>18822</c:v>
                </c:pt>
                <c:pt idx="18823">
                  <c:v>18823</c:v>
                </c:pt>
                <c:pt idx="18824">
                  <c:v>18824</c:v>
                </c:pt>
                <c:pt idx="18825">
                  <c:v>18825</c:v>
                </c:pt>
                <c:pt idx="18826">
                  <c:v>18826</c:v>
                </c:pt>
                <c:pt idx="18827">
                  <c:v>18827</c:v>
                </c:pt>
                <c:pt idx="18828">
                  <c:v>18828</c:v>
                </c:pt>
                <c:pt idx="18829">
                  <c:v>18829</c:v>
                </c:pt>
                <c:pt idx="18830">
                  <c:v>18830</c:v>
                </c:pt>
                <c:pt idx="18831">
                  <c:v>18831</c:v>
                </c:pt>
                <c:pt idx="18832">
                  <c:v>18832</c:v>
                </c:pt>
                <c:pt idx="18833">
                  <c:v>18833</c:v>
                </c:pt>
                <c:pt idx="18834">
                  <c:v>18834</c:v>
                </c:pt>
                <c:pt idx="18835">
                  <c:v>18835</c:v>
                </c:pt>
                <c:pt idx="18836">
                  <c:v>18836</c:v>
                </c:pt>
                <c:pt idx="18837">
                  <c:v>18837</c:v>
                </c:pt>
                <c:pt idx="18838">
                  <c:v>18838</c:v>
                </c:pt>
                <c:pt idx="18839">
                  <c:v>18839</c:v>
                </c:pt>
                <c:pt idx="18840">
                  <c:v>18840</c:v>
                </c:pt>
                <c:pt idx="18841">
                  <c:v>18841</c:v>
                </c:pt>
                <c:pt idx="18842">
                  <c:v>18842</c:v>
                </c:pt>
                <c:pt idx="18843">
                  <c:v>18843</c:v>
                </c:pt>
                <c:pt idx="18844">
                  <c:v>18844</c:v>
                </c:pt>
                <c:pt idx="18845">
                  <c:v>18845</c:v>
                </c:pt>
                <c:pt idx="18846">
                  <c:v>18846</c:v>
                </c:pt>
                <c:pt idx="18847">
                  <c:v>18847</c:v>
                </c:pt>
                <c:pt idx="18848">
                  <c:v>18848</c:v>
                </c:pt>
                <c:pt idx="18849">
                  <c:v>18849</c:v>
                </c:pt>
                <c:pt idx="18850">
                  <c:v>18850</c:v>
                </c:pt>
                <c:pt idx="18851">
                  <c:v>18851</c:v>
                </c:pt>
                <c:pt idx="18852">
                  <c:v>18852</c:v>
                </c:pt>
                <c:pt idx="18853">
                  <c:v>18853</c:v>
                </c:pt>
                <c:pt idx="18854">
                  <c:v>18854</c:v>
                </c:pt>
                <c:pt idx="18855">
                  <c:v>18855</c:v>
                </c:pt>
                <c:pt idx="18856">
                  <c:v>18856</c:v>
                </c:pt>
                <c:pt idx="18857">
                  <c:v>18857</c:v>
                </c:pt>
                <c:pt idx="18858">
                  <c:v>18858</c:v>
                </c:pt>
                <c:pt idx="18859">
                  <c:v>18859</c:v>
                </c:pt>
                <c:pt idx="18860">
                  <c:v>18860</c:v>
                </c:pt>
                <c:pt idx="18861">
                  <c:v>18861</c:v>
                </c:pt>
                <c:pt idx="18862">
                  <c:v>18862</c:v>
                </c:pt>
                <c:pt idx="18863">
                  <c:v>18863</c:v>
                </c:pt>
                <c:pt idx="18864">
                  <c:v>18864</c:v>
                </c:pt>
                <c:pt idx="18865">
                  <c:v>18865</c:v>
                </c:pt>
                <c:pt idx="18866">
                  <c:v>18866</c:v>
                </c:pt>
                <c:pt idx="18867">
                  <c:v>18867</c:v>
                </c:pt>
                <c:pt idx="18868">
                  <c:v>18868</c:v>
                </c:pt>
                <c:pt idx="18869">
                  <c:v>18869</c:v>
                </c:pt>
                <c:pt idx="18870">
                  <c:v>18870</c:v>
                </c:pt>
                <c:pt idx="18871">
                  <c:v>18871</c:v>
                </c:pt>
                <c:pt idx="18872">
                  <c:v>18872</c:v>
                </c:pt>
                <c:pt idx="18873">
                  <c:v>18873</c:v>
                </c:pt>
                <c:pt idx="18874">
                  <c:v>18874</c:v>
                </c:pt>
                <c:pt idx="18875">
                  <c:v>18875</c:v>
                </c:pt>
                <c:pt idx="18876">
                  <c:v>18876</c:v>
                </c:pt>
                <c:pt idx="18877">
                  <c:v>18877</c:v>
                </c:pt>
                <c:pt idx="18878">
                  <c:v>18878</c:v>
                </c:pt>
                <c:pt idx="18879">
                  <c:v>18879</c:v>
                </c:pt>
                <c:pt idx="18880">
                  <c:v>18880</c:v>
                </c:pt>
                <c:pt idx="18881">
                  <c:v>18881</c:v>
                </c:pt>
                <c:pt idx="18882">
                  <c:v>18882</c:v>
                </c:pt>
                <c:pt idx="18883">
                  <c:v>18883</c:v>
                </c:pt>
                <c:pt idx="18884">
                  <c:v>18884</c:v>
                </c:pt>
                <c:pt idx="18885">
                  <c:v>18885</c:v>
                </c:pt>
                <c:pt idx="18886">
                  <c:v>18886</c:v>
                </c:pt>
                <c:pt idx="18887">
                  <c:v>18887</c:v>
                </c:pt>
                <c:pt idx="18888">
                  <c:v>18888</c:v>
                </c:pt>
                <c:pt idx="18889">
                  <c:v>18889</c:v>
                </c:pt>
                <c:pt idx="18890">
                  <c:v>18890</c:v>
                </c:pt>
                <c:pt idx="18891">
                  <c:v>18891</c:v>
                </c:pt>
                <c:pt idx="18892">
                  <c:v>18892</c:v>
                </c:pt>
                <c:pt idx="18893">
                  <c:v>18893</c:v>
                </c:pt>
                <c:pt idx="18894">
                  <c:v>18894</c:v>
                </c:pt>
                <c:pt idx="18895">
                  <c:v>18895</c:v>
                </c:pt>
                <c:pt idx="18896">
                  <c:v>18896</c:v>
                </c:pt>
                <c:pt idx="18897">
                  <c:v>18897</c:v>
                </c:pt>
                <c:pt idx="18898">
                  <c:v>18898</c:v>
                </c:pt>
                <c:pt idx="18899">
                  <c:v>18899</c:v>
                </c:pt>
                <c:pt idx="18900">
                  <c:v>18900</c:v>
                </c:pt>
                <c:pt idx="18901">
                  <c:v>18901</c:v>
                </c:pt>
                <c:pt idx="18902">
                  <c:v>18902</c:v>
                </c:pt>
                <c:pt idx="18903">
                  <c:v>18903</c:v>
                </c:pt>
                <c:pt idx="18904">
                  <c:v>18904</c:v>
                </c:pt>
                <c:pt idx="18905">
                  <c:v>18905</c:v>
                </c:pt>
                <c:pt idx="18906">
                  <c:v>18906</c:v>
                </c:pt>
                <c:pt idx="18907">
                  <c:v>18907</c:v>
                </c:pt>
                <c:pt idx="18908">
                  <c:v>18908</c:v>
                </c:pt>
                <c:pt idx="18909">
                  <c:v>18909</c:v>
                </c:pt>
                <c:pt idx="18910">
                  <c:v>18910</c:v>
                </c:pt>
                <c:pt idx="18911">
                  <c:v>18911</c:v>
                </c:pt>
                <c:pt idx="18912">
                  <c:v>18912</c:v>
                </c:pt>
                <c:pt idx="18913">
                  <c:v>18913</c:v>
                </c:pt>
                <c:pt idx="18914">
                  <c:v>18914</c:v>
                </c:pt>
                <c:pt idx="18915">
                  <c:v>18915</c:v>
                </c:pt>
                <c:pt idx="18916">
                  <c:v>18916</c:v>
                </c:pt>
                <c:pt idx="18917">
                  <c:v>18917</c:v>
                </c:pt>
                <c:pt idx="18918">
                  <c:v>18918</c:v>
                </c:pt>
                <c:pt idx="18919">
                  <c:v>18919</c:v>
                </c:pt>
                <c:pt idx="18920">
                  <c:v>18920</c:v>
                </c:pt>
                <c:pt idx="18921">
                  <c:v>18921</c:v>
                </c:pt>
                <c:pt idx="18922">
                  <c:v>18922</c:v>
                </c:pt>
                <c:pt idx="18923">
                  <c:v>18923</c:v>
                </c:pt>
                <c:pt idx="18924">
                  <c:v>18924</c:v>
                </c:pt>
                <c:pt idx="18925">
                  <c:v>18925</c:v>
                </c:pt>
                <c:pt idx="18926">
                  <c:v>18926</c:v>
                </c:pt>
                <c:pt idx="18927">
                  <c:v>18927</c:v>
                </c:pt>
                <c:pt idx="18928">
                  <c:v>18928</c:v>
                </c:pt>
                <c:pt idx="18929">
                  <c:v>18929</c:v>
                </c:pt>
                <c:pt idx="18930">
                  <c:v>18930</c:v>
                </c:pt>
                <c:pt idx="18931">
                  <c:v>18931</c:v>
                </c:pt>
                <c:pt idx="18932">
                  <c:v>18932</c:v>
                </c:pt>
                <c:pt idx="18933">
                  <c:v>18933</c:v>
                </c:pt>
                <c:pt idx="18934">
                  <c:v>18934</c:v>
                </c:pt>
                <c:pt idx="18935">
                  <c:v>18935</c:v>
                </c:pt>
                <c:pt idx="18936">
                  <c:v>18936</c:v>
                </c:pt>
                <c:pt idx="18937">
                  <c:v>18937</c:v>
                </c:pt>
                <c:pt idx="18938">
                  <c:v>18938</c:v>
                </c:pt>
                <c:pt idx="18939">
                  <c:v>18939</c:v>
                </c:pt>
                <c:pt idx="18940">
                  <c:v>18940</c:v>
                </c:pt>
                <c:pt idx="18941">
                  <c:v>18941</c:v>
                </c:pt>
                <c:pt idx="18942">
                  <c:v>18942</c:v>
                </c:pt>
                <c:pt idx="18943">
                  <c:v>18943</c:v>
                </c:pt>
                <c:pt idx="18944">
                  <c:v>18944</c:v>
                </c:pt>
                <c:pt idx="18945">
                  <c:v>18945</c:v>
                </c:pt>
                <c:pt idx="18946">
                  <c:v>18946</c:v>
                </c:pt>
                <c:pt idx="18947">
                  <c:v>18947</c:v>
                </c:pt>
                <c:pt idx="18948">
                  <c:v>18948</c:v>
                </c:pt>
                <c:pt idx="18949">
                  <c:v>18949</c:v>
                </c:pt>
                <c:pt idx="18950">
                  <c:v>18950</c:v>
                </c:pt>
                <c:pt idx="18951">
                  <c:v>18951</c:v>
                </c:pt>
                <c:pt idx="18952">
                  <c:v>18952</c:v>
                </c:pt>
                <c:pt idx="18953">
                  <c:v>18953</c:v>
                </c:pt>
                <c:pt idx="18954">
                  <c:v>18954</c:v>
                </c:pt>
                <c:pt idx="18955">
                  <c:v>18955</c:v>
                </c:pt>
                <c:pt idx="18956">
                  <c:v>18956</c:v>
                </c:pt>
                <c:pt idx="18957">
                  <c:v>18957</c:v>
                </c:pt>
                <c:pt idx="18958">
                  <c:v>18958</c:v>
                </c:pt>
                <c:pt idx="18959">
                  <c:v>18959</c:v>
                </c:pt>
                <c:pt idx="18960">
                  <c:v>18960</c:v>
                </c:pt>
                <c:pt idx="18961">
                  <c:v>18961</c:v>
                </c:pt>
                <c:pt idx="18962">
                  <c:v>18962</c:v>
                </c:pt>
                <c:pt idx="18963">
                  <c:v>18963</c:v>
                </c:pt>
                <c:pt idx="18964">
                  <c:v>18964</c:v>
                </c:pt>
                <c:pt idx="18965">
                  <c:v>18965</c:v>
                </c:pt>
                <c:pt idx="18966">
                  <c:v>18966</c:v>
                </c:pt>
                <c:pt idx="18967">
                  <c:v>18967</c:v>
                </c:pt>
                <c:pt idx="18968">
                  <c:v>18968</c:v>
                </c:pt>
                <c:pt idx="18969">
                  <c:v>18969</c:v>
                </c:pt>
                <c:pt idx="18970">
                  <c:v>18970</c:v>
                </c:pt>
                <c:pt idx="18971">
                  <c:v>18971</c:v>
                </c:pt>
                <c:pt idx="18972">
                  <c:v>18972</c:v>
                </c:pt>
                <c:pt idx="18973">
                  <c:v>18973</c:v>
                </c:pt>
                <c:pt idx="18974">
                  <c:v>18974</c:v>
                </c:pt>
                <c:pt idx="18975">
                  <c:v>18975</c:v>
                </c:pt>
                <c:pt idx="18976">
                  <c:v>18976</c:v>
                </c:pt>
                <c:pt idx="18977">
                  <c:v>18977</c:v>
                </c:pt>
                <c:pt idx="18978">
                  <c:v>18978</c:v>
                </c:pt>
                <c:pt idx="18979">
                  <c:v>18979</c:v>
                </c:pt>
                <c:pt idx="18980">
                  <c:v>18980</c:v>
                </c:pt>
                <c:pt idx="18981">
                  <c:v>18981</c:v>
                </c:pt>
                <c:pt idx="18982">
                  <c:v>18982</c:v>
                </c:pt>
                <c:pt idx="18983">
                  <c:v>18983</c:v>
                </c:pt>
                <c:pt idx="18984">
                  <c:v>18984</c:v>
                </c:pt>
                <c:pt idx="18985">
                  <c:v>18985</c:v>
                </c:pt>
                <c:pt idx="18986">
                  <c:v>18986</c:v>
                </c:pt>
                <c:pt idx="18987">
                  <c:v>18987</c:v>
                </c:pt>
                <c:pt idx="18988">
                  <c:v>18988</c:v>
                </c:pt>
                <c:pt idx="18989">
                  <c:v>18989</c:v>
                </c:pt>
                <c:pt idx="18990">
                  <c:v>18990</c:v>
                </c:pt>
                <c:pt idx="18991">
                  <c:v>18991</c:v>
                </c:pt>
                <c:pt idx="18992">
                  <c:v>18992</c:v>
                </c:pt>
                <c:pt idx="18993">
                  <c:v>18993</c:v>
                </c:pt>
                <c:pt idx="18994">
                  <c:v>18994</c:v>
                </c:pt>
                <c:pt idx="18995">
                  <c:v>18995</c:v>
                </c:pt>
                <c:pt idx="18996">
                  <c:v>18996</c:v>
                </c:pt>
                <c:pt idx="18997">
                  <c:v>18997</c:v>
                </c:pt>
                <c:pt idx="18998">
                  <c:v>18998</c:v>
                </c:pt>
                <c:pt idx="18999">
                  <c:v>18999</c:v>
                </c:pt>
                <c:pt idx="19000">
                  <c:v>19000</c:v>
                </c:pt>
                <c:pt idx="19001">
                  <c:v>19001</c:v>
                </c:pt>
                <c:pt idx="19002">
                  <c:v>19002</c:v>
                </c:pt>
                <c:pt idx="19003">
                  <c:v>19003</c:v>
                </c:pt>
                <c:pt idx="19004">
                  <c:v>19004</c:v>
                </c:pt>
                <c:pt idx="19005">
                  <c:v>19005</c:v>
                </c:pt>
                <c:pt idx="19006">
                  <c:v>19006</c:v>
                </c:pt>
                <c:pt idx="19007">
                  <c:v>19007</c:v>
                </c:pt>
                <c:pt idx="19008">
                  <c:v>19008</c:v>
                </c:pt>
                <c:pt idx="19009">
                  <c:v>19009</c:v>
                </c:pt>
                <c:pt idx="19010">
                  <c:v>19010</c:v>
                </c:pt>
                <c:pt idx="19011">
                  <c:v>19011</c:v>
                </c:pt>
                <c:pt idx="19012">
                  <c:v>19012</c:v>
                </c:pt>
                <c:pt idx="19013">
                  <c:v>19013</c:v>
                </c:pt>
                <c:pt idx="19014">
                  <c:v>19014</c:v>
                </c:pt>
                <c:pt idx="19015">
                  <c:v>19015</c:v>
                </c:pt>
                <c:pt idx="19016">
                  <c:v>19016</c:v>
                </c:pt>
                <c:pt idx="19017">
                  <c:v>19017</c:v>
                </c:pt>
                <c:pt idx="19018">
                  <c:v>19018</c:v>
                </c:pt>
                <c:pt idx="19019">
                  <c:v>19019</c:v>
                </c:pt>
                <c:pt idx="19020">
                  <c:v>19020</c:v>
                </c:pt>
                <c:pt idx="19021">
                  <c:v>19021</c:v>
                </c:pt>
                <c:pt idx="19022">
                  <c:v>19022</c:v>
                </c:pt>
                <c:pt idx="19023">
                  <c:v>19023</c:v>
                </c:pt>
                <c:pt idx="19024">
                  <c:v>19024</c:v>
                </c:pt>
                <c:pt idx="19025">
                  <c:v>19025</c:v>
                </c:pt>
                <c:pt idx="19026">
                  <c:v>19026</c:v>
                </c:pt>
                <c:pt idx="19027">
                  <c:v>19027</c:v>
                </c:pt>
                <c:pt idx="19028">
                  <c:v>19028</c:v>
                </c:pt>
                <c:pt idx="19029">
                  <c:v>19029</c:v>
                </c:pt>
                <c:pt idx="19030">
                  <c:v>19030</c:v>
                </c:pt>
                <c:pt idx="19031">
                  <c:v>19031</c:v>
                </c:pt>
                <c:pt idx="19032">
                  <c:v>19032</c:v>
                </c:pt>
                <c:pt idx="19033">
                  <c:v>19033</c:v>
                </c:pt>
                <c:pt idx="19034">
                  <c:v>19034</c:v>
                </c:pt>
                <c:pt idx="19035">
                  <c:v>19035</c:v>
                </c:pt>
                <c:pt idx="19036">
                  <c:v>19036</c:v>
                </c:pt>
                <c:pt idx="19037">
                  <c:v>19037</c:v>
                </c:pt>
                <c:pt idx="19038">
                  <c:v>19038</c:v>
                </c:pt>
                <c:pt idx="19039">
                  <c:v>19039</c:v>
                </c:pt>
                <c:pt idx="19040">
                  <c:v>19040</c:v>
                </c:pt>
                <c:pt idx="19041">
                  <c:v>19041</c:v>
                </c:pt>
                <c:pt idx="19042">
                  <c:v>19042</c:v>
                </c:pt>
                <c:pt idx="19043">
                  <c:v>19043</c:v>
                </c:pt>
                <c:pt idx="19044">
                  <c:v>19044</c:v>
                </c:pt>
                <c:pt idx="19045">
                  <c:v>19045</c:v>
                </c:pt>
                <c:pt idx="19046">
                  <c:v>19046</c:v>
                </c:pt>
                <c:pt idx="19047">
                  <c:v>19047</c:v>
                </c:pt>
                <c:pt idx="19048">
                  <c:v>19048</c:v>
                </c:pt>
                <c:pt idx="19049">
                  <c:v>19049</c:v>
                </c:pt>
                <c:pt idx="19050">
                  <c:v>19050</c:v>
                </c:pt>
                <c:pt idx="19051">
                  <c:v>19051</c:v>
                </c:pt>
                <c:pt idx="19052">
                  <c:v>19052</c:v>
                </c:pt>
                <c:pt idx="19053">
                  <c:v>19053</c:v>
                </c:pt>
                <c:pt idx="19054">
                  <c:v>19054</c:v>
                </c:pt>
                <c:pt idx="19055">
                  <c:v>19055</c:v>
                </c:pt>
                <c:pt idx="19056">
                  <c:v>19056</c:v>
                </c:pt>
                <c:pt idx="19057">
                  <c:v>19057</c:v>
                </c:pt>
                <c:pt idx="19058">
                  <c:v>19058</c:v>
                </c:pt>
                <c:pt idx="19059">
                  <c:v>19059</c:v>
                </c:pt>
                <c:pt idx="19060">
                  <c:v>19060</c:v>
                </c:pt>
                <c:pt idx="19061">
                  <c:v>19061</c:v>
                </c:pt>
                <c:pt idx="19062">
                  <c:v>19062</c:v>
                </c:pt>
                <c:pt idx="19063">
                  <c:v>19063</c:v>
                </c:pt>
                <c:pt idx="19064">
                  <c:v>19064</c:v>
                </c:pt>
                <c:pt idx="19065">
                  <c:v>19065</c:v>
                </c:pt>
                <c:pt idx="19066">
                  <c:v>19066</c:v>
                </c:pt>
                <c:pt idx="19067">
                  <c:v>19067</c:v>
                </c:pt>
                <c:pt idx="19068">
                  <c:v>19068</c:v>
                </c:pt>
                <c:pt idx="19069">
                  <c:v>19069</c:v>
                </c:pt>
                <c:pt idx="19070">
                  <c:v>19070</c:v>
                </c:pt>
                <c:pt idx="19071">
                  <c:v>19071</c:v>
                </c:pt>
                <c:pt idx="19072">
                  <c:v>19072</c:v>
                </c:pt>
                <c:pt idx="19073">
                  <c:v>19073</c:v>
                </c:pt>
                <c:pt idx="19074">
                  <c:v>19074</c:v>
                </c:pt>
                <c:pt idx="19075">
                  <c:v>19075</c:v>
                </c:pt>
                <c:pt idx="19076">
                  <c:v>19076</c:v>
                </c:pt>
                <c:pt idx="19077">
                  <c:v>19077</c:v>
                </c:pt>
                <c:pt idx="19078">
                  <c:v>19078</c:v>
                </c:pt>
                <c:pt idx="19079">
                  <c:v>19079</c:v>
                </c:pt>
                <c:pt idx="19080">
                  <c:v>19080</c:v>
                </c:pt>
                <c:pt idx="19081">
                  <c:v>19081</c:v>
                </c:pt>
                <c:pt idx="19082">
                  <c:v>19082</c:v>
                </c:pt>
                <c:pt idx="19083">
                  <c:v>19083</c:v>
                </c:pt>
                <c:pt idx="19084">
                  <c:v>19084</c:v>
                </c:pt>
                <c:pt idx="19085">
                  <c:v>19085</c:v>
                </c:pt>
                <c:pt idx="19086">
                  <c:v>19086</c:v>
                </c:pt>
                <c:pt idx="19087">
                  <c:v>19087</c:v>
                </c:pt>
                <c:pt idx="19088">
                  <c:v>19088</c:v>
                </c:pt>
                <c:pt idx="19089">
                  <c:v>19089</c:v>
                </c:pt>
                <c:pt idx="19090">
                  <c:v>19090</c:v>
                </c:pt>
                <c:pt idx="19091">
                  <c:v>19091</c:v>
                </c:pt>
                <c:pt idx="19092">
                  <c:v>19092</c:v>
                </c:pt>
                <c:pt idx="19093">
                  <c:v>19093</c:v>
                </c:pt>
                <c:pt idx="19094">
                  <c:v>19094</c:v>
                </c:pt>
                <c:pt idx="19095">
                  <c:v>19095</c:v>
                </c:pt>
                <c:pt idx="19096">
                  <c:v>19096</c:v>
                </c:pt>
                <c:pt idx="19097">
                  <c:v>19097</c:v>
                </c:pt>
                <c:pt idx="19098">
                  <c:v>19098</c:v>
                </c:pt>
                <c:pt idx="19099">
                  <c:v>19099</c:v>
                </c:pt>
                <c:pt idx="19100">
                  <c:v>19100</c:v>
                </c:pt>
                <c:pt idx="19101">
                  <c:v>19101</c:v>
                </c:pt>
                <c:pt idx="19102">
                  <c:v>19102</c:v>
                </c:pt>
                <c:pt idx="19103">
                  <c:v>19103</c:v>
                </c:pt>
                <c:pt idx="19104">
                  <c:v>19104</c:v>
                </c:pt>
                <c:pt idx="19105">
                  <c:v>19105</c:v>
                </c:pt>
                <c:pt idx="19106">
                  <c:v>19106</c:v>
                </c:pt>
                <c:pt idx="19107">
                  <c:v>19107</c:v>
                </c:pt>
                <c:pt idx="19108">
                  <c:v>19108</c:v>
                </c:pt>
                <c:pt idx="19109">
                  <c:v>19109</c:v>
                </c:pt>
                <c:pt idx="19110">
                  <c:v>19110</c:v>
                </c:pt>
                <c:pt idx="19111">
                  <c:v>19111</c:v>
                </c:pt>
                <c:pt idx="19112">
                  <c:v>19112</c:v>
                </c:pt>
                <c:pt idx="19113">
                  <c:v>19113</c:v>
                </c:pt>
                <c:pt idx="19114">
                  <c:v>19114</c:v>
                </c:pt>
                <c:pt idx="19115">
                  <c:v>19115</c:v>
                </c:pt>
                <c:pt idx="19116">
                  <c:v>19116</c:v>
                </c:pt>
                <c:pt idx="19117">
                  <c:v>19117</c:v>
                </c:pt>
                <c:pt idx="19118">
                  <c:v>19118</c:v>
                </c:pt>
                <c:pt idx="19119">
                  <c:v>19119</c:v>
                </c:pt>
                <c:pt idx="19120">
                  <c:v>19120</c:v>
                </c:pt>
                <c:pt idx="19121">
                  <c:v>19121</c:v>
                </c:pt>
                <c:pt idx="19122">
                  <c:v>19122</c:v>
                </c:pt>
                <c:pt idx="19123">
                  <c:v>19123</c:v>
                </c:pt>
                <c:pt idx="19124">
                  <c:v>19124</c:v>
                </c:pt>
                <c:pt idx="19125">
                  <c:v>19125</c:v>
                </c:pt>
                <c:pt idx="19126">
                  <c:v>19126</c:v>
                </c:pt>
                <c:pt idx="19127">
                  <c:v>19127</c:v>
                </c:pt>
                <c:pt idx="19128">
                  <c:v>19128</c:v>
                </c:pt>
                <c:pt idx="19129">
                  <c:v>19129</c:v>
                </c:pt>
                <c:pt idx="19130">
                  <c:v>19130</c:v>
                </c:pt>
                <c:pt idx="19131">
                  <c:v>19131</c:v>
                </c:pt>
                <c:pt idx="19132">
                  <c:v>19132</c:v>
                </c:pt>
                <c:pt idx="19133">
                  <c:v>19133</c:v>
                </c:pt>
                <c:pt idx="19134">
                  <c:v>19134</c:v>
                </c:pt>
                <c:pt idx="19135">
                  <c:v>19135</c:v>
                </c:pt>
                <c:pt idx="19136">
                  <c:v>19136</c:v>
                </c:pt>
                <c:pt idx="19137">
                  <c:v>19137</c:v>
                </c:pt>
                <c:pt idx="19138">
                  <c:v>19138</c:v>
                </c:pt>
                <c:pt idx="19139">
                  <c:v>19139</c:v>
                </c:pt>
                <c:pt idx="19140">
                  <c:v>19140</c:v>
                </c:pt>
                <c:pt idx="19141">
                  <c:v>19141</c:v>
                </c:pt>
                <c:pt idx="19142">
                  <c:v>19142</c:v>
                </c:pt>
                <c:pt idx="19143">
                  <c:v>19143</c:v>
                </c:pt>
                <c:pt idx="19144">
                  <c:v>19144</c:v>
                </c:pt>
                <c:pt idx="19145">
                  <c:v>19145</c:v>
                </c:pt>
                <c:pt idx="19146">
                  <c:v>19146</c:v>
                </c:pt>
                <c:pt idx="19147">
                  <c:v>19147</c:v>
                </c:pt>
                <c:pt idx="19148">
                  <c:v>19148</c:v>
                </c:pt>
                <c:pt idx="19149">
                  <c:v>19149</c:v>
                </c:pt>
                <c:pt idx="19150">
                  <c:v>19150</c:v>
                </c:pt>
                <c:pt idx="19151">
                  <c:v>19151</c:v>
                </c:pt>
                <c:pt idx="19152">
                  <c:v>19152</c:v>
                </c:pt>
                <c:pt idx="19153">
                  <c:v>19153</c:v>
                </c:pt>
                <c:pt idx="19154">
                  <c:v>19154</c:v>
                </c:pt>
                <c:pt idx="19155">
                  <c:v>19155</c:v>
                </c:pt>
                <c:pt idx="19156">
                  <c:v>19156</c:v>
                </c:pt>
                <c:pt idx="19157">
                  <c:v>19157</c:v>
                </c:pt>
                <c:pt idx="19158">
                  <c:v>19158</c:v>
                </c:pt>
                <c:pt idx="19159">
                  <c:v>19159</c:v>
                </c:pt>
                <c:pt idx="19160">
                  <c:v>19160</c:v>
                </c:pt>
                <c:pt idx="19161">
                  <c:v>19161</c:v>
                </c:pt>
                <c:pt idx="19162">
                  <c:v>19162</c:v>
                </c:pt>
                <c:pt idx="19163">
                  <c:v>19163</c:v>
                </c:pt>
                <c:pt idx="19164">
                  <c:v>19164</c:v>
                </c:pt>
                <c:pt idx="19165">
                  <c:v>19165</c:v>
                </c:pt>
                <c:pt idx="19166">
                  <c:v>19166</c:v>
                </c:pt>
                <c:pt idx="19167">
                  <c:v>19167</c:v>
                </c:pt>
                <c:pt idx="19168">
                  <c:v>19168</c:v>
                </c:pt>
                <c:pt idx="19169">
                  <c:v>19169</c:v>
                </c:pt>
                <c:pt idx="19170">
                  <c:v>19170</c:v>
                </c:pt>
                <c:pt idx="19171">
                  <c:v>19171</c:v>
                </c:pt>
                <c:pt idx="19172">
                  <c:v>19172</c:v>
                </c:pt>
                <c:pt idx="19173">
                  <c:v>19173</c:v>
                </c:pt>
                <c:pt idx="19174">
                  <c:v>19174</c:v>
                </c:pt>
                <c:pt idx="19175">
                  <c:v>19175</c:v>
                </c:pt>
                <c:pt idx="19176">
                  <c:v>19176</c:v>
                </c:pt>
                <c:pt idx="19177">
                  <c:v>19177</c:v>
                </c:pt>
                <c:pt idx="19178">
                  <c:v>19178</c:v>
                </c:pt>
                <c:pt idx="19179">
                  <c:v>19179</c:v>
                </c:pt>
                <c:pt idx="19180">
                  <c:v>19180</c:v>
                </c:pt>
                <c:pt idx="19181">
                  <c:v>19181</c:v>
                </c:pt>
                <c:pt idx="19182">
                  <c:v>19182</c:v>
                </c:pt>
                <c:pt idx="19183">
                  <c:v>19183</c:v>
                </c:pt>
                <c:pt idx="19184">
                  <c:v>19184</c:v>
                </c:pt>
                <c:pt idx="19185">
                  <c:v>19185</c:v>
                </c:pt>
                <c:pt idx="19186">
                  <c:v>19186</c:v>
                </c:pt>
                <c:pt idx="19187">
                  <c:v>19187</c:v>
                </c:pt>
                <c:pt idx="19188">
                  <c:v>19188</c:v>
                </c:pt>
                <c:pt idx="19189">
                  <c:v>19189</c:v>
                </c:pt>
                <c:pt idx="19190">
                  <c:v>19190</c:v>
                </c:pt>
                <c:pt idx="19191">
                  <c:v>19191</c:v>
                </c:pt>
                <c:pt idx="19192">
                  <c:v>19192</c:v>
                </c:pt>
                <c:pt idx="19193">
                  <c:v>19193</c:v>
                </c:pt>
                <c:pt idx="19194">
                  <c:v>19194</c:v>
                </c:pt>
                <c:pt idx="19195">
                  <c:v>19195</c:v>
                </c:pt>
                <c:pt idx="19196">
                  <c:v>19196</c:v>
                </c:pt>
                <c:pt idx="19197">
                  <c:v>19197</c:v>
                </c:pt>
                <c:pt idx="19198">
                  <c:v>19198</c:v>
                </c:pt>
                <c:pt idx="19199">
                  <c:v>19199</c:v>
                </c:pt>
                <c:pt idx="19200">
                  <c:v>19200</c:v>
                </c:pt>
                <c:pt idx="19201">
                  <c:v>19201</c:v>
                </c:pt>
                <c:pt idx="19202">
                  <c:v>19202</c:v>
                </c:pt>
                <c:pt idx="19203">
                  <c:v>19203</c:v>
                </c:pt>
                <c:pt idx="19204">
                  <c:v>19204</c:v>
                </c:pt>
                <c:pt idx="19205">
                  <c:v>19205</c:v>
                </c:pt>
                <c:pt idx="19206">
                  <c:v>19206</c:v>
                </c:pt>
                <c:pt idx="19207">
                  <c:v>19207</c:v>
                </c:pt>
                <c:pt idx="19208">
                  <c:v>19208</c:v>
                </c:pt>
                <c:pt idx="19209">
                  <c:v>19209</c:v>
                </c:pt>
                <c:pt idx="19210">
                  <c:v>19210</c:v>
                </c:pt>
                <c:pt idx="19211">
                  <c:v>19211</c:v>
                </c:pt>
                <c:pt idx="19212">
                  <c:v>19212</c:v>
                </c:pt>
                <c:pt idx="19213">
                  <c:v>19213</c:v>
                </c:pt>
                <c:pt idx="19214">
                  <c:v>19214</c:v>
                </c:pt>
                <c:pt idx="19215">
                  <c:v>19215</c:v>
                </c:pt>
                <c:pt idx="19216">
                  <c:v>19216</c:v>
                </c:pt>
                <c:pt idx="19217">
                  <c:v>19217</c:v>
                </c:pt>
                <c:pt idx="19218">
                  <c:v>19218</c:v>
                </c:pt>
                <c:pt idx="19219">
                  <c:v>19219</c:v>
                </c:pt>
                <c:pt idx="19220">
                  <c:v>19220</c:v>
                </c:pt>
                <c:pt idx="19221">
                  <c:v>19221</c:v>
                </c:pt>
                <c:pt idx="19222">
                  <c:v>19222</c:v>
                </c:pt>
                <c:pt idx="19223">
                  <c:v>19223</c:v>
                </c:pt>
                <c:pt idx="19224">
                  <c:v>19224</c:v>
                </c:pt>
                <c:pt idx="19225">
                  <c:v>19225</c:v>
                </c:pt>
                <c:pt idx="19226">
                  <c:v>19226</c:v>
                </c:pt>
                <c:pt idx="19227">
                  <c:v>19227</c:v>
                </c:pt>
                <c:pt idx="19228">
                  <c:v>19228</c:v>
                </c:pt>
                <c:pt idx="19229">
                  <c:v>19229</c:v>
                </c:pt>
                <c:pt idx="19230">
                  <c:v>19230</c:v>
                </c:pt>
                <c:pt idx="19231">
                  <c:v>19231</c:v>
                </c:pt>
                <c:pt idx="19232">
                  <c:v>19232</c:v>
                </c:pt>
                <c:pt idx="19233">
                  <c:v>19233</c:v>
                </c:pt>
                <c:pt idx="19234">
                  <c:v>19234</c:v>
                </c:pt>
                <c:pt idx="19235">
                  <c:v>19235</c:v>
                </c:pt>
                <c:pt idx="19236">
                  <c:v>19236</c:v>
                </c:pt>
                <c:pt idx="19237">
                  <c:v>19237</c:v>
                </c:pt>
                <c:pt idx="19238">
                  <c:v>19238</c:v>
                </c:pt>
                <c:pt idx="19239">
                  <c:v>19239</c:v>
                </c:pt>
                <c:pt idx="19240">
                  <c:v>19240</c:v>
                </c:pt>
                <c:pt idx="19241">
                  <c:v>19241</c:v>
                </c:pt>
                <c:pt idx="19242">
                  <c:v>19242</c:v>
                </c:pt>
                <c:pt idx="19243">
                  <c:v>19243</c:v>
                </c:pt>
                <c:pt idx="19244">
                  <c:v>19244</c:v>
                </c:pt>
                <c:pt idx="19245">
                  <c:v>19245</c:v>
                </c:pt>
                <c:pt idx="19246">
                  <c:v>19246</c:v>
                </c:pt>
                <c:pt idx="19247">
                  <c:v>19247</c:v>
                </c:pt>
                <c:pt idx="19248">
                  <c:v>19248</c:v>
                </c:pt>
                <c:pt idx="19249">
                  <c:v>19249</c:v>
                </c:pt>
                <c:pt idx="19250">
                  <c:v>19250</c:v>
                </c:pt>
                <c:pt idx="19251">
                  <c:v>19251</c:v>
                </c:pt>
                <c:pt idx="19252">
                  <c:v>19252</c:v>
                </c:pt>
                <c:pt idx="19253">
                  <c:v>19253</c:v>
                </c:pt>
                <c:pt idx="19254">
                  <c:v>19254</c:v>
                </c:pt>
                <c:pt idx="19255">
                  <c:v>19255</c:v>
                </c:pt>
                <c:pt idx="19256">
                  <c:v>19256</c:v>
                </c:pt>
                <c:pt idx="19257">
                  <c:v>19257</c:v>
                </c:pt>
                <c:pt idx="19258">
                  <c:v>19258</c:v>
                </c:pt>
                <c:pt idx="19259">
                  <c:v>19259</c:v>
                </c:pt>
                <c:pt idx="19260">
                  <c:v>19260</c:v>
                </c:pt>
                <c:pt idx="19261">
                  <c:v>19261</c:v>
                </c:pt>
                <c:pt idx="19262">
                  <c:v>19262</c:v>
                </c:pt>
                <c:pt idx="19263">
                  <c:v>19263</c:v>
                </c:pt>
                <c:pt idx="19264">
                  <c:v>19264</c:v>
                </c:pt>
                <c:pt idx="19265">
                  <c:v>19265</c:v>
                </c:pt>
                <c:pt idx="19266">
                  <c:v>19266</c:v>
                </c:pt>
                <c:pt idx="19267">
                  <c:v>19267</c:v>
                </c:pt>
                <c:pt idx="19268">
                  <c:v>19268</c:v>
                </c:pt>
                <c:pt idx="19269">
                  <c:v>19269</c:v>
                </c:pt>
                <c:pt idx="19270">
                  <c:v>19270</c:v>
                </c:pt>
                <c:pt idx="19271">
                  <c:v>19271</c:v>
                </c:pt>
                <c:pt idx="19272">
                  <c:v>19272</c:v>
                </c:pt>
                <c:pt idx="19273">
                  <c:v>19273</c:v>
                </c:pt>
                <c:pt idx="19274">
                  <c:v>19274</c:v>
                </c:pt>
                <c:pt idx="19275">
                  <c:v>19275</c:v>
                </c:pt>
                <c:pt idx="19276">
                  <c:v>19276</c:v>
                </c:pt>
                <c:pt idx="19277">
                  <c:v>19277</c:v>
                </c:pt>
                <c:pt idx="19278">
                  <c:v>19278</c:v>
                </c:pt>
                <c:pt idx="19279">
                  <c:v>19279</c:v>
                </c:pt>
                <c:pt idx="19280">
                  <c:v>19280</c:v>
                </c:pt>
                <c:pt idx="19281">
                  <c:v>19281</c:v>
                </c:pt>
                <c:pt idx="19282">
                  <c:v>19282</c:v>
                </c:pt>
                <c:pt idx="19283">
                  <c:v>19283</c:v>
                </c:pt>
                <c:pt idx="19284">
                  <c:v>19284</c:v>
                </c:pt>
                <c:pt idx="19285">
                  <c:v>19285</c:v>
                </c:pt>
                <c:pt idx="19286">
                  <c:v>19286</c:v>
                </c:pt>
                <c:pt idx="19287">
                  <c:v>19287</c:v>
                </c:pt>
                <c:pt idx="19288">
                  <c:v>19288</c:v>
                </c:pt>
                <c:pt idx="19289">
                  <c:v>19289</c:v>
                </c:pt>
                <c:pt idx="19290">
                  <c:v>19290</c:v>
                </c:pt>
                <c:pt idx="19291">
                  <c:v>19291</c:v>
                </c:pt>
                <c:pt idx="19292">
                  <c:v>19292</c:v>
                </c:pt>
                <c:pt idx="19293">
                  <c:v>19293</c:v>
                </c:pt>
                <c:pt idx="19294">
                  <c:v>19294</c:v>
                </c:pt>
                <c:pt idx="19295">
                  <c:v>19295</c:v>
                </c:pt>
                <c:pt idx="19296">
                  <c:v>19296</c:v>
                </c:pt>
                <c:pt idx="19297">
                  <c:v>19297</c:v>
                </c:pt>
                <c:pt idx="19298">
                  <c:v>19298</c:v>
                </c:pt>
                <c:pt idx="19299">
                  <c:v>19299</c:v>
                </c:pt>
                <c:pt idx="19300">
                  <c:v>19300</c:v>
                </c:pt>
                <c:pt idx="19301">
                  <c:v>19301</c:v>
                </c:pt>
                <c:pt idx="19302">
                  <c:v>19302</c:v>
                </c:pt>
                <c:pt idx="19303">
                  <c:v>19303</c:v>
                </c:pt>
                <c:pt idx="19304">
                  <c:v>19304</c:v>
                </c:pt>
                <c:pt idx="19305">
                  <c:v>19305</c:v>
                </c:pt>
                <c:pt idx="19306">
                  <c:v>19306</c:v>
                </c:pt>
                <c:pt idx="19307">
                  <c:v>19307</c:v>
                </c:pt>
                <c:pt idx="19308">
                  <c:v>19308</c:v>
                </c:pt>
                <c:pt idx="19309">
                  <c:v>19309</c:v>
                </c:pt>
                <c:pt idx="19310">
                  <c:v>19310</c:v>
                </c:pt>
                <c:pt idx="19311">
                  <c:v>19311</c:v>
                </c:pt>
                <c:pt idx="19312">
                  <c:v>19312</c:v>
                </c:pt>
                <c:pt idx="19313">
                  <c:v>19313</c:v>
                </c:pt>
                <c:pt idx="19314">
                  <c:v>19314</c:v>
                </c:pt>
                <c:pt idx="19315">
                  <c:v>19315</c:v>
                </c:pt>
                <c:pt idx="19316">
                  <c:v>19316</c:v>
                </c:pt>
                <c:pt idx="19317">
                  <c:v>19317</c:v>
                </c:pt>
                <c:pt idx="19318">
                  <c:v>19318</c:v>
                </c:pt>
                <c:pt idx="19319">
                  <c:v>19319</c:v>
                </c:pt>
                <c:pt idx="19320">
                  <c:v>19320</c:v>
                </c:pt>
                <c:pt idx="19321">
                  <c:v>19321</c:v>
                </c:pt>
                <c:pt idx="19322">
                  <c:v>19322</c:v>
                </c:pt>
                <c:pt idx="19323">
                  <c:v>19323</c:v>
                </c:pt>
                <c:pt idx="19324">
                  <c:v>19324</c:v>
                </c:pt>
                <c:pt idx="19325">
                  <c:v>19325</c:v>
                </c:pt>
                <c:pt idx="19326">
                  <c:v>19326</c:v>
                </c:pt>
                <c:pt idx="19327">
                  <c:v>19327</c:v>
                </c:pt>
                <c:pt idx="19328">
                  <c:v>19328</c:v>
                </c:pt>
                <c:pt idx="19329">
                  <c:v>19329</c:v>
                </c:pt>
                <c:pt idx="19330">
                  <c:v>19330</c:v>
                </c:pt>
                <c:pt idx="19331">
                  <c:v>19331</c:v>
                </c:pt>
                <c:pt idx="19332">
                  <c:v>19332</c:v>
                </c:pt>
                <c:pt idx="19333">
                  <c:v>19333</c:v>
                </c:pt>
                <c:pt idx="19334">
                  <c:v>19334</c:v>
                </c:pt>
                <c:pt idx="19335">
                  <c:v>19335</c:v>
                </c:pt>
                <c:pt idx="19336">
                  <c:v>19336</c:v>
                </c:pt>
                <c:pt idx="19337">
                  <c:v>19337</c:v>
                </c:pt>
                <c:pt idx="19338">
                  <c:v>19338</c:v>
                </c:pt>
                <c:pt idx="19339">
                  <c:v>19339</c:v>
                </c:pt>
                <c:pt idx="19340">
                  <c:v>19340</c:v>
                </c:pt>
                <c:pt idx="19341">
                  <c:v>19341</c:v>
                </c:pt>
                <c:pt idx="19342">
                  <c:v>19342</c:v>
                </c:pt>
                <c:pt idx="19343">
                  <c:v>19343</c:v>
                </c:pt>
                <c:pt idx="19344">
                  <c:v>19344</c:v>
                </c:pt>
                <c:pt idx="19345">
                  <c:v>19345</c:v>
                </c:pt>
                <c:pt idx="19346">
                  <c:v>19346</c:v>
                </c:pt>
                <c:pt idx="19347">
                  <c:v>19347</c:v>
                </c:pt>
                <c:pt idx="19348">
                  <c:v>19348</c:v>
                </c:pt>
                <c:pt idx="19349">
                  <c:v>19349</c:v>
                </c:pt>
                <c:pt idx="19350">
                  <c:v>19350</c:v>
                </c:pt>
                <c:pt idx="19351">
                  <c:v>19351</c:v>
                </c:pt>
                <c:pt idx="19352">
                  <c:v>19352</c:v>
                </c:pt>
                <c:pt idx="19353">
                  <c:v>19353</c:v>
                </c:pt>
                <c:pt idx="19354">
                  <c:v>19354</c:v>
                </c:pt>
                <c:pt idx="19355">
                  <c:v>19355</c:v>
                </c:pt>
                <c:pt idx="19356">
                  <c:v>19356</c:v>
                </c:pt>
                <c:pt idx="19357">
                  <c:v>19357</c:v>
                </c:pt>
                <c:pt idx="19358">
                  <c:v>19358</c:v>
                </c:pt>
                <c:pt idx="19359">
                  <c:v>19359</c:v>
                </c:pt>
                <c:pt idx="19360">
                  <c:v>19360</c:v>
                </c:pt>
                <c:pt idx="19361">
                  <c:v>19361</c:v>
                </c:pt>
                <c:pt idx="19362">
                  <c:v>19362</c:v>
                </c:pt>
                <c:pt idx="19363">
                  <c:v>19363</c:v>
                </c:pt>
                <c:pt idx="19364">
                  <c:v>19364</c:v>
                </c:pt>
                <c:pt idx="19365">
                  <c:v>19365</c:v>
                </c:pt>
                <c:pt idx="19366">
                  <c:v>19366</c:v>
                </c:pt>
                <c:pt idx="19367">
                  <c:v>19367</c:v>
                </c:pt>
                <c:pt idx="19368">
                  <c:v>19368</c:v>
                </c:pt>
                <c:pt idx="19369">
                  <c:v>19369</c:v>
                </c:pt>
                <c:pt idx="19370">
                  <c:v>19370</c:v>
                </c:pt>
                <c:pt idx="19371">
                  <c:v>19371</c:v>
                </c:pt>
                <c:pt idx="19372">
                  <c:v>19372</c:v>
                </c:pt>
                <c:pt idx="19373">
                  <c:v>19373</c:v>
                </c:pt>
                <c:pt idx="19374">
                  <c:v>19374</c:v>
                </c:pt>
                <c:pt idx="19375">
                  <c:v>19375</c:v>
                </c:pt>
                <c:pt idx="19376">
                  <c:v>19376</c:v>
                </c:pt>
                <c:pt idx="19377">
                  <c:v>19377</c:v>
                </c:pt>
                <c:pt idx="19378">
                  <c:v>19378</c:v>
                </c:pt>
                <c:pt idx="19379">
                  <c:v>19379</c:v>
                </c:pt>
                <c:pt idx="19380">
                  <c:v>19380</c:v>
                </c:pt>
                <c:pt idx="19381">
                  <c:v>19381</c:v>
                </c:pt>
                <c:pt idx="19382">
                  <c:v>19382</c:v>
                </c:pt>
                <c:pt idx="19383">
                  <c:v>19383</c:v>
                </c:pt>
                <c:pt idx="19384">
                  <c:v>19384</c:v>
                </c:pt>
                <c:pt idx="19385">
                  <c:v>19385</c:v>
                </c:pt>
                <c:pt idx="19386">
                  <c:v>19386</c:v>
                </c:pt>
                <c:pt idx="19387">
                  <c:v>19387</c:v>
                </c:pt>
                <c:pt idx="19388">
                  <c:v>19388</c:v>
                </c:pt>
                <c:pt idx="19389">
                  <c:v>19389</c:v>
                </c:pt>
                <c:pt idx="19390">
                  <c:v>19390</c:v>
                </c:pt>
                <c:pt idx="19391">
                  <c:v>19391</c:v>
                </c:pt>
                <c:pt idx="19392">
                  <c:v>19392</c:v>
                </c:pt>
                <c:pt idx="19393">
                  <c:v>19393</c:v>
                </c:pt>
                <c:pt idx="19394">
                  <c:v>19394</c:v>
                </c:pt>
                <c:pt idx="19395">
                  <c:v>19395</c:v>
                </c:pt>
                <c:pt idx="19396">
                  <c:v>19396</c:v>
                </c:pt>
                <c:pt idx="19397">
                  <c:v>19397</c:v>
                </c:pt>
                <c:pt idx="19398">
                  <c:v>19398</c:v>
                </c:pt>
                <c:pt idx="19399">
                  <c:v>19399</c:v>
                </c:pt>
                <c:pt idx="19400">
                  <c:v>19400</c:v>
                </c:pt>
                <c:pt idx="19401">
                  <c:v>19401</c:v>
                </c:pt>
                <c:pt idx="19402">
                  <c:v>19402</c:v>
                </c:pt>
                <c:pt idx="19403">
                  <c:v>19403</c:v>
                </c:pt>
                <c:pt idx="19404">
                  <c:v>19404</c:v>
                </c:pt>
                <c:pt idx="19405">
                  <c:v>19405</c:v>
                </c:pt>
                <c:pt idx="19406">
                  <c:v>19406</c:v>
                </c:pt>
                <c:pt idx="19407">
                  <c:v>19407</c:v>
                </c:pt>
                <c:pt idx="19408">
                  <c:v>19408</c:v>
                </c:pt>
                <c:pt idx="19409">
                  <c:v>19409</c:v>
                </c:pt>
                <c:pt idx="19410">
                  <c:v>19410</c:v>
                </c:pt>
                <c:pt idx="19411">
                  <c:v>19411</c:v>
                </c:pt>
                <c:pt idx="19412">
                  <c:v>19412</c:v>
                </c:pt>
                <c:pt idx="19413">
                  <c:v>19413</c:v>
                </c:pt>
                <c:pt idx="19414">
                  <c:v>19414</c:v>
                </c:pt>
                <c:pt idx="19415">
                  <c:v>19415</c:v>
                </c:pt>
                <c:pt idx="19416">
                  <c:v>19416</c:v>
                </c:pt>
                <c:pt idx="19417">
                  <c:v>19417</c:v>
                </c:pt>
                <c:pt idx="19418">
                  <c:v>19418</c:v>
                </c:pt>
                <c:pt idx="19419">
                  <c:v>19419</c:v>
                </c:pt>
                <c:pt idx="19420">
                  <c:v>19420</c:v>
                </c:pt>
                <c:pt idx="19421">
                  <c:v>19421</c:v>
                </c:pt>
                <c:pt idx="19422">
                  <c:v>19422</c:v>
                </c:pt>
                <c:pt idx="19423">
                  <c:v>19423</c:v>
                </c:pt>
                <c:pt idx="19424">
                  <c:v>19424</c:v>
                </c:pt>
                <c:pt idx="19425">
                  <c:v>19425</c:v>
                </c:pt>
                <c:pt idx="19426">
                  <c:v>19426</c:v>
                </c:pt>
                <c:pt idx="19427">
                  <c:v>19427</c:v>
                </c:pt>
                <c:pt idx="19428">
                  <c:v>19428</c:v>
                </c:pt>
                <c:pt idx="19429">
                  <c:v>19429</c:v>
                </c:pt>
                <c:pt idx="19430">
                  <c:v>19430</c:v>
                </c:pt>
                <c:pt idx="19431">
                  <c:v>19431</c:v>
                </c:pt>
                <c:pt idx="19432">
                  <c:v>19432</c:v>
                </c:pt>
                <c:pt idx="19433">
                  <c:v>19433</c:v>
                </c:pt>
                <c:pt idx="19434">
                  <c:v>19434</c:v>
                </c:pt>
                <c:pt idx="19435">
                  <c:v>19435</c:v>
                </c:pt>
                <c:pt idx="19436">
                  <c:v>19436</c:v>
                </c:pt>
                <c:pt idx="19437">
                  <c:v>19437</c:v>
                </c:pt>
                <c:pt idx="19438">
                  <c:v>19438</c:v>
                </c:pt>
                <c:pt idx="19439">
                  <c:v>19439</c:v>
                </c:pt>
                <c:pt idx="19440">
                  <c:v>19440</c:v>
                </c:pt>
                <c:pt idx="19441">
                  <c:v>19441</c:v>
                </c:pt>
                <c:pt idx="19442">
                  <c:v>19442</c:v>
                </c:pt>
                <c:pt idx="19443">
                  <c:v>19443</c:v>
                </c:pt>
                <c:pt idx="19444">
                  <c:v>19444</c:v>
                </c:pt>
                <c:pt idx="19445">
                  <c:v>19445</c:v>
                </c:pt>
                <c:pt idx="19446">
                  <c:v>19446</c:v>
                </c:pt>
                <c:pt idx="19447">
                  <c:v>19447</c:v>
                </c:pt>
                <c:pt idx="19448">
                  <c:v>19448</c:v>
                </c:pt>
                <c:pt idx="19449">
                  <c:v>19449</c:v>
                </c:pt>
                <c:pt idx="19450">
                  <c:v>19450</c:v>
                </c:pt>
                <c:pt idx="19451">
                  <c:v>19451</c:v>
                </c:pt>
                <c:pt idx="19452">
                  <c:v>19452</c:v>
                </c:pt>
                <c:pt idx="19453">
                  <c:v>19453</c:v>
                </c:pt>
                <c:pt idx="19454">
                  <c:v>19454</c:v>
                </c:pt>
                <c:pt idx="19455">
                  <c:v>19455</c:v>
                </c:pt>
                <c:pt idx="19456">
                  <c:v>19456</c:v>
                </c:pt>
                <c:pt idx="19457">
                  <c:v>19457</c:v>
                </c:pt>
                <c:pt idx="19458">
                  <c:v>19458</c:v>
                </c:pt>
                <c:pt idx="19459">
                  <c:v>19459</c:v>
                </c:pt>
                <c:pt idx="19460">
                  <c:v>19460</c:v>
                </c:pt>
                <c:pt idx="19461">
                  <c:v>19461</c:v>
                </c:pt>
                <c:pt idx="19462">
                  <c:v>19462</c:v>
                </c:pt>
                <c:pt idx="19463">
                  <c:v>19463</c:v>
                </c:pt>
                <c:pt idx="19464">
                  <c:v>19464</c:v>
                </c:pt>
                <c:pt idx="19465">
                  <c:v>19465</c:v>
                </c:pt>
                <c:pt idx="19466">
                  <c:v>19466</c:v>
                </c:pt>
                <c:pt idx="19467">
                  <c:v>19467</c:v>
                </c:pt>
                <c:pt idx="19468">
                  <c:v>19468</c:v>
                </c:pt>
                <c:pt idx="19469">
                  <c:v>19469</c:v>
                </c:pt>
                <c:pt idx="19470">
                  <c:v>19470</c:v>
                </c:pt>
                <c:pt idx="19471">
                  <c:v>19471</c:v>
                </c:pt>
                <c:pt idx="19472">
                  <c:v>19472</c:v>
                </c:pt>
                <c:pt idx="19473">
                  <c:v>19473</c:v>
                </c:pt>
                <c:pt idx="19474">
                  <c:v>19474</c:v>
                </c:pt>
                <c:pt idx="19475">
                  <c:v>19475</c:v>
                </c:pt>
                <c:pt idx="19476">
                  <c:v>19476</c:v>
                </c:pt>
                <c:pt idx="19477">
                  <c:v>19477</c:v>
                </c:pt>
                <c:pt idx="19478">
                  <c:v>19478</c:v>
                </c:pt>
                <c:pt idx="19479">
                  <c:v>19479</c:v>
                </c:pt>
                <c:pt idx="19480">
                  <c:v>19480</c:v>
                </c:pt>
                <c:pt idx="19481">
                  <c:v>19481</c:v>
                </c:pt>
                <c:pt idx="19482">
                  <c:v>19482</c:v>
                </c:pt>
                <c:pt idx="19483">
                  <c:v>19483</c:v>
                </c:pt>
                <c:pt idx="19484">
                  <c:v>19484</c:v>
                </c:pt>
                <c:pt idx="19485">
                  <c:v>19485</c:v>
                </c:pt>
                <c:pt idx="19486">
                  <c:v>19486</c:v>
                </c:pt>
                <c:pt idx="19487">
                  <c:v>19487</c:v>
                </c:pt>
                <c:pt idx="19488">
                  <c:v>19488</c:v>
                </c:pt>
                <c:pt idx="19489">
                  <c:v>19489</c:v>
                </c:pt>
                <c:pt idx="19490">
                  <c:v>19490</c:v>
                </c:pt>
                <c:pt idx="19491">
                  <c:v>19491</c:v>
                </c:pt>
                <c:pt idx="19492">
                  <c:v>19492</c:v>
                </c:pt>
                <c:pt idx="19493">
                  <c:v>19493</c:v>
                </c:pt>
                <c:pt idx="19494">
                  <c:v>19494</c:v>
                </c:pt>
                <c:pt idx="19495">
                  <c:v>19495</c:v>
                </c:pt>
                <c:pt idx="19496">
                  <c:v>19496</c:v>
                </c:pt>
                <c:pt idx="19497">
                  <c:v>19497</c:v>
                </c:pt>
                <c:pt idx="19498">
                  <c:v>19498</c:v>
                </c:pt>
                <c:pt idx="19499">
                  <c:v>19499</c:v>
                </c:pt>
                <c:pt idx="19500">
                  <c:v>19500</c:v>
                </c:pt>
                <c:pt idx="19501">
                  <c:v>19501</c:v>
                </c:pt>
                <c:pt idx="19502">
                  <c:v>19502</c:v>
                </c:pt>
                <c:pt idx="19503">
                  <c:v>19503</c:v>
                </c:pt>
                <c:pt idx="19504">
                  <c:v>19504</c:v>
                </c:pt>
                <c:pt idx="19505">
                  <c:v>19505</c:v>
                </c:pt>
                <c:pt idx="19506">
                  <c:v>19506</c:v>
                </c:pt>
                <c:pt idx="19507">
                  <c:v>19507</c:v>
                </c:pt>
                <c:pt idx="19508">
                  <c:v>19508</c:v>
                </c:pt>
                <c:pt idx="19509">
                  <c:v>19509</c:v>
                </c:pt>
                <c:pt idx="19510">
                  <c:v>19510</c:v>
                </c:pt>
                <c:pt idx="19511">
                  <c:v>19511</c:v>
                </c:pt>
                <c:pt idx="19512">
                  <c:v>19512</c:v>
                </c:pt>
                <c:pt idx="19513">
                  <c:v>19513</c:v>
                </c:pt>
                <c:pt idx="19514">
                  <c:v>19514</c:v>
                </c:pt>
                <c:pt idx="19515">
                  <c:v>19515</c:v>
                </c:pt>
                <c:pt idx="19516">
                  <c:v>19516</c:v>
                </c:pt>
                <c:pt idx="19517">
                  <c:v>19517</c:v>
                </c:pt>
                <c:pt idx="19518">
                  <c:v>19518</c:v>
                </c:pt>
                <c:pt idx="19519">
                  <c:v>19519</c:v>
                </c:pt>
                <c:pt idx="19520">
                  <c:v>19520</c:v>
                </c:pt>
                <c:pt idx="19521">
                  <c:v>19521</c:v>
                </c:pt>
                <c:pt idx="19522">
                  <c:v>19522</c:v>
                </c:pt>
                <c:pt idx="19523">
                  <c:v>19523</c:v>
                </c:pt>
                <c:pt idx="19524">
                  <c:v>19524</c:v>
                </c:pt>
                <c:pt idx="19525">
                  <c:v>19525</c:v>
                </c:pt>
                <c:pt idx="19526">
                  <c:v>19526</c:v>
                </c:pt>
                <c:pt idx="19527">
                  <c:v>19527</c:v>
                </c:pt>
                <c:pt idx="19528">
                  <c:v>19528</c:v>
                </c:pt>
                <c:pt idx="19529">
                  <c:v>19529</c:v>
                </c:pt>
                <c:pt idx="19530">
                  <c:v>19530</c:v>
                </c:pt>
                <c:pt idx="19531">
                  <c:v>19531</c:v>
                </c:pt>
                <c:pt idx="19532">
                  <c:v>19532</c:v>
                </c:pt>
                <c:pt idx="19533">
                  <c:v>19533</c:v>
                </c:pt>
                <c:pt idx="19534">
                  <c:v>19534</c:v>
                </c:pt>
                <c:pt idx="19535">
                  <c:v>19535</c:v>
                </c:pt>
                <c:pt idx="19536">
                  <c:v>19536</c:v>
                </c:pt>
                <c:pt idx="19537">
                  <c:v>19537</c:v>
                </c:pt>
                <c:pt idx="19538">
                  <c:v>19538</c:v>
                </c:pt>
                <c:pt idx="19539">
                  <c:v>19539</c:v>
                </c:pt>
                <c:pt idx="19540">
                  <c:v>19540</c:v>
                </c:pt>
                <c:pt idx="19541">
                  <c:v>19541</c:v>
                </c:pt>
                <c:pt idx="19542">
                  <c:v>19542</c:v>
                </c:pt>
                <c:pt idx="19543">
                  <c:v>19543</c:v>
                </c:pt>
                <c:pt idx="19544">
                  <c:v>19544</c:v>
                </c:pt>
                <c:pt idx="19545">
                  <c:v>19545</c:v>
                </c:pt>
                <c:pt idx="19546">
                  <c:v>19546</c:v>
                </c:pt>
                <c:pt idx="19547">
                  <c:v>19547</c:v>
                </c:pt>
                <c:pt idx="19548">
                  <c:v>19548</c:v>
                </c:pt>
                <c:pt idx="19549">
                  <c:v>19549</c:v>
                </c:pt>
                <c:pt idx="19550">
                  <c:v>19550</c:v>
                </c:pt>
                <c:pt idx="19551">
                  <c:v>19551</c:v>
                </c:pt>
                <c:pt idx="19552">
                  <c:v>19552</c:v>
                </c:pt>
                <c:pt idx="19553">
                  <c:v>19553</c:v>
                </c:pt>
                <c:pt idx="19554">
                  <c:v>19554</c:v>
                </c:pt>
                <c:pt idx="19555">
                  <c:v>19555</c:v>
                </c:pt>
                <c:pt idx="19556">
                  <c:v>19556</c:v>
                </c:pt>
                <c:pt idx="19557">
                  <c:v>19557</c:v>
                </c:pt>
                <c:pt idx="19558">
                  <c:v>19558</c:v>
                </c:pt>
                <c:pt idx="19559">
                  <c:v>19559</c:v>
                </c:pt>
                <c:pt idx="19560">
                  <c:v>19560</c:v>
                </c:pt>
                <c:pt idx="19561">
                  <c:v>19561</c:v>
                </c:pt>
                <c:pt idx="19562">
                  <c:v>19562</c:v>
                </c:pt>
                <c:pt idx="19563">
                  <c:v>19563</c:v>
                </c:pt>
                <c:pt idx="19564">
                  <c:v>19564</c:v>
                </c:pt>
                <c:pt idx="19565">
                  <c:v>19565</c:v>
                </c:pt>
                <c:pt idx="19566">
                  <c:v>19566</c:v>
                </c:pt>
                <c:pt idx="19567">
                  <c:v>19567</c:v>
                </c:pt>
                <c:pt idx="19568">
                  <c:v>19568</c:v>
                </c:pt>
                <c:pt idx="19569">
                  <c:v>19569</c:v>
                </c:pt>
                <c:pt idx="19570">
                  <c:v>19570</c:v>
                </c:pt>
                <c:pt idx="19571">
                  <c:v>19571</c:v>
                </c:pt>
                <c:pt idx="19572">
                  <c:v>19572</c:v>
                </c:pt>
                <c:pt idx="19573">
                  <c:v>19573</c:v>
                </c:pt>
                <c:pt idx="19574">
                  <c:v>19574</c:v>
                </c:pt>
                <c:pt idx="19575">
                  <c:v>19575</c:v>
                </c:pt>
                <c:pt idx="19576">
                  <c:v>19576</c:v>
                </c:pt>
                <c:pt idx="19577">
                  <c:v>19577</c:v>
                </c:pt>
                <c:pt idx="19578">
                  <c:v>19578</c:v>
                </c:pt>
                <c:pt idx="19579">
                  <c:v>19579</c:v>
                </c:pt>
                <c:pt idx="19580">
                  <c:v>19580</c:v>
                </c:pt>
                <c:pt idx="19581">
                  <c:v>19581</c:v>
                </c:pt>
                <c:pt idx="19582">
                  <c:v>19582</c:v>
                </c:pt>
                <c:pt idx="19583">
                  <c:v>19583</c:v>
                </c:pt>
                <c:pt idx="19584">
                  <c:v>19584</c:v>
                </c:pt>
                <c:pt idx="19585">
                  <c:v>19585</c:v>
                </c:pt>
                <c:pt idx="19586">
                  <c:v>19586</c:v>
                </c:pt>
                <c:pt idx="19587">
                  <c:v>19587</c:v>
                </c:pt>
                <c:pt idx="19588">
                  <c:v>19588</c:v>
                </c:pt>
                <c:pt idx="19589">
                  <c:v>19589</c:v>
                </c:pt>
                <c:pt idx="19590">
                  <c:v>19590</c:v>
                </c:pt>
                <c:pt idx="19591">
                  <c:v>19591</c:v>
                </c:pt>
                <c:pt idx="19592">
                  <c:v>19592</c:v>
                </c:pt>
                <c:pt idx="19593">
                  <c:v>19593</c:v>
                </c:pt>
                <c:pt idx="19594">
                  <c:v>19594</c:v>
                </c:pt>
                <c:pt idx="19595">
                  <c:v>19595</c:v>
                </c:pt>
                <c:pt idx="19596">
                  <c:v>19596</c:v>
                </c:pt>
                <c:pt idx="19597">
                  <c:v>19597</c:v>
                </c:pt>
                <c:pt idx="19598">
                  <c:v>19598</c:v>
                </c:pt>
                <c:pt idx="19599">
                  <c:v>19599</c:v>
                </c:pt>
                <c:pt idx="19600">
                  <c:v>19600</c:v>
                </c:pt>
                <c:pt idx="19601">
                  <c:v>19601</c:v>
                </c:pt>
                <c:pt idx="19602">
                  <c:v>19602</c:v>
                </c:pt>
                <c:pt idx="19603">
                  <c:v>19603</c:v>
                </c:pt>
                <c:pt idx="19604">
                  <c:v>19604</c:v>
                </c:pt>
                <c:pt idx="19605">
                  <c:v>19605</c:v>
                </c:pt>
                <c:pt idx="19606">
                  <c:v>19606</c:v>
                </c:pt>
                <c:pt idx="19607">
                  <c:v>19607</c:v>
                </c:pt>
                <c:pt idx="19608">
                  <c:v>19608</c:v>
                </c:pt>
                <c:pt idx="19609">
                  <c:v>19609</c:v>
                </c:pt>
                <c:pt idx="19610">
                  <c:v>19610</c:v>
                </c:pt>
                <c:pt idx="19611">
                  <c:v>19611</c:v>
                </c:pt>
                <c:pt idx="19612">
                  <c:v>19612</c:v>
                </c:pt>
                <c:pt idx="19613">
                  <c:v>19613</c:v>
                </c:pt>
                <c:pt idx="19614">
                  <c:v>19614</c:v>
                </c:pt>
                <c:pt idx="19615">
                  <c:v>19615</c:v>
                </c:pt>
                <c:pt idx="19616">
                  <c:v>19616</c:v>
                </c:pt>
                <c:pt idx="19617">
                  <c:v>19617</c:v>
                </c:pt>
                <c:pt idx="19618">
                  <c:v>19618</c:v>
                </c:pt>
                <c:pt idx="19619">
                  <c:v>19619</c:v>
                </c:pt>
                <c:pt idx="19620">
                  <c:v>19620</c:v>
                </c:pt>
                <c:pt idx="19621">
                  <c:v>19621</c:v>
                </c:pt>
                <c:pt idx="19622">
                  <c:v>19622</c:v>
                </c:pt>
                <c:pt idx="19623">
                  <c:v>19623</c:v>
                </c:pt>
                <c:pt idx="19624">
                  <c:v>19624</c:v>
                </c:pt>
                <c:pt idx="19625">
                  <c:v>19625</c:v>
                </c:pt>
                <c:pt idx="19626">
                  <c:v>19626</c:v>
                </c:pt>
                <c:pt idx="19627">
                  <c:v>19627</c:v>
                </c:pt>
                <c:pt idx="19628">
                  <c:v>19628</c:v>
                </c:pt>
                <c:pt idx="19629">
                  <c:v>19629</c:v>
                </c:pt>
                <c:pt idx="19630">
                  <c:v>19630</c:v>
                </c:pt>
                <c:pt idx="19631">
                  <c:v>19631</c:v>
                </c:pt>
                <c:pt idx="19632">
                  <c:v>19632</c:v>
                </c:pt>
                <c:pt idx="19633">
                  <c:v>19633</c:v>
                </c:pt>
                <c:pt idx="19634">
                  <c:v>19634</c:v>
                </c:pt>
                <c:pt idx="19635">
                  <c:v>19635</c:v>
                </c:pt>
                <c:pt idx="19636">
                  <c:v>19636</c:v>
                </c:pt>
                <c:pt idx="19637">
                  <c:v>19637</c:v>
                </c:pt>
                <c:pt idx="19638">
                  <c:v>19638</c:v>
                </c:pt>
                <c:pt idx="19639">
                  <c:v>19639</c:v>
                </c:pt>
                <c:pt idx="19640">
                  <c:v>19640</c:v>
                </c:pt>
                <c:pt idx="19641">
                  <c:v>19641</c:v>
                </c:pt>
                <c:pt idx="19642">
                  <c:v>19642</c:v>
                </c:pt>
                <c:pt idx="19643">
                  <c:v>19643</c:v>
                </c:pt>
                <c:pt idx="19644">
                  <c:v>19644</c:v>
                </c:pt>
                <c:pt idx="19645">
                  <c:v>19645</c:v>
                </c:pt>
                <c:pt idx="19646">
                  <c:v>19646</c:v>
                </c:pt>
                <c:pt idx="19647">
                  <c:v>19647</c:v>
                </c:pt>
                <c:pt idx="19648">
                  <c:v>19648</c:v>
                </c:pt>
                <c:pt idx="19649">
                  <c:v>19649</c:v>
                </c:pt>
                <c:pt idx="19650">
                  <c:v>19650</c:v>
                </c:pt>
                <c:pt idx="19651">
                  <c:v>19651</c:v>
                </c:pt>
                <c:pt idx="19652">
                  <c:v>19652</c:v>
                </c:pt>
                <c:pt idx="19653">
                  <c:v>19653</c:v>
                </c:pt>
                <c:pt idx="19654">
                  <c:v>19654</c:v>
                </c:pt>
                <c:pt idx="19655">
                  <c:v>19655</c:v>
                </c:pt>
                <c:pt idx="19656">
                  <c:v>19656</c:v>
                </c:pt>
                <c:pt idx="19657">
                  <c:v>19657</c:v>
                </c:pt>
                <c:pt idx="19658">
                  <c:v>19658</c:v>
                </c:pt>
                <c:pt idx="19659">
                  <c:v>19659</c:v>
                </c:pt>
                <c:pt idx="19660">
                  <c:v>19660</c:v>
                </c:pt>
                <c:pt idx="19661">
                  <c:v>19661</c:v>
                </c:pt>
                <c:pt idx="19662">
                  <c:v>19662</c:v>
                </c:pt>
                <c:pt idx="19663">
                  <c:v>19663</c:v>
                </c:pt>
                <c:pt idx="19664">
                  <c:v>19664</c:v>
                </c:pt>
                <c:pt idx="19665">
                  <c:v>19665</c:v>
                </c:pt>
                <c:pt idx="19666">
                  <c:v>19666</c:v>
                </c:pt>
                <c:pt idx="19667">
                  <c:v>19667</c:v>
                </c:pt>
                <c:pt idx="19668">
                  <c:v>19668</c:v>
                </c:pt>
                <c:pt idx="19669">
                  <c:v>19669</c:v>
                </c:pt>
                <c:pt idx="19670">
                  <c:v>19670</c:v>
                </c:pt>
                <c:pt idx="19671">
                  <c:v>19671</c:v>
                </c:pt>
                <c:pt idx="19672">
                  <c:v>19672</c:v>
                </c:pt>
                <c:pt idx="19673">
                  <c:v>19673</c:v>
                </c:pt>
                <c:pt idx="19674">
                  <c:v>19674</c:v>
                </c:pt>
                <c:pt idx="19675">
                  <c:v>19675</c:v>
                </c:pt>
                <c:pt idx="19676">
                  <c:v>19676</c:v>
                </c:pt>
                <c:pt idx="19677">
                  <c:v>19677</c:v>
                </c:pt>
                <c:pt idx="19678">
                  <c:v>19678</c:v>
                </c:pt>
                <c:pt idx="19679">
                  <c:v>19679</c:v>
                </c:pt>
                <c:pt idx="19680">
                  <c:v>19680</c:v>
                </c:pt>
                <c:pt idx="19681">
                  <c:v>19681</c:v>
                </c:pt>
                <c:pt idx="19682">
                  <c:v>19682</c:v>
                </c:pt>
                <c:pt idx="19683">
                  <c:v>19683</c:v>
                </c:pt>
                <c:pt idx="19684">
                  <c:v>19684</c:v>
                </c:pt>
                <c:pt idx="19685">
                  <c:v>19685</c:v>
                </c:pt>
                <c:pt idx="19686">
                  <c:v>19686</c:v>
                </c:pt>
                <c:pt idx="19687">
                  <c:v>19687</c:v>
                </c:pt>
                <c:pt idx="19688">
                  <c:v>19688</c:v>
                </c:pt>
                <c:pt idx="19689">
                  <c:v>19689</c:v>
                </c:pt>
                <c:pt idx="19690">
                  <c:v>19690</c:v>
                </c:pt>
                <c:pt idx="19691">
                  <c:v>19691</c:v>
                </c:pt>
                <c:pt idx="19692">
                  <c:v>19692</c:v>
                </c:pt>
                <c:pt idx="19693">
                  <c:v>19693</c:v>
                </c:pt>
                <c:pt idx="19694">
                  <c:v>19694</c:v>
                </c:pt>
                <c:pt idx="19695">
                  <c:v>19695</c:v>
                </c:pt>
                <c:pt idx="19696">
                  <c:v>19696</c:v>
                </c:pt>
                <c:pt idx="19697">
                  <c:v>19697</c:v>
                </c:pt>
                <c:pt idx="19698">
                  <c:v>19698</c:v>
                </c:pt>
                <c:pt idx="19699">
                  <c:v>19699</c:v>
                </c:pt>
                <c:pt idx="19700">
                  <c:v>19700</c:v>
                </c:pt>
                <c:pt idx="19701">
                  <c:v>19701</c:v>
                </c:pt>
                <c:pt idx="19702">
                  <c:v>19702</c:v>
                </c:pt>
                <c:pt idx="19703">
                  <c:v>19703</c:v>
                </c:pt>
                <c:pt idx="19704">
                  <c:v>19704</c:v>
                </c:pt>
                <c:pt idx="19705">
                  <c:v>19705</c:v>
                </c:pt>
                <c:pt idx="19706">
                  <c:v>19706</c:v>
                </c:pt>
                <c:pt idx="19707">
                  <c:v>19707</c:v>
                </c:pt>
                <c:pt idx="19708">
                  <c:v>19708</c:v>
                </c:pt>
                <c:pt idx="19709">
                  <c:v>19709</c:v>
                </c:pt>
                <c:pt idx="19710">
                  <c:v>19710</c:v>
                </c:pt>
                <c:pt idx="19711">
                  <c:v>19711</c:v>
                </c:pt>
                <c:pt idx="19712">
                  <c:v>19712</c:v>
                </c:pt>
                <c:pt idx="19713">
                  <c:v>19713</c:v>
                </c:pt>
                <c:pt idx="19714">
                  <c:v>19714</c:v>
                </c:pt>
                <c:pt idx="19715">
                  <c:v>19715</c:v>
                </c:pt>
                <c:pt idx="19716">
                  <c:v>19716</c:v>
                </c:pt>
                <c:pt idx="19717">
                  <c:v>19717</c:v>
                </c:pt>
                <c:pt idx="19718">
                  <c:v>19718</c:v>
                </c:pt>
                <c:pt idx="19719">
                  <c:v>19719</c:v>
                </c:pt>
                <c:pt idx="19720">
                  <c:v>19720</c:v>
                </c:pt>
                <c:pt idx="19721">
                  <c:v>19721</c:v>
                </c:pt>
                <c:pt idx="19722">
                  <c:v>19722</c:v>
                </c:pt>
                <c:pt idx="19723">
                  <c:v>19723</c:v>
                </c:pt>
                <c:pt idx="19724">
                  <c:v>19724</c:v>
                </c:pt>
                <c:pt idx="19725">
                  <c:v>19725</c:v>
                </c:pt>
                <c:pt idx="19726">
                  <c:v>19726</c:v>
                </c:pt>
                <c:pt idx="19727">
                  <c:v>19727</c:v>
                </c:pt>
                <c:pt idx="19728">
                  <c:v>19728</c:v>
                </c:pt>
                <c:pt idx="19729">
                  <c:v>19729</c:v>
                </c:pt>
                <c:pt idx="19730">
                  <c:v>19730</c:v>
                </c:pt>
                <c:pt idx="19731">
                  <c:v>19731</c:v>
                </c:pt>
                <c:pt idx="19732">
                  <c:v>19732</c:v>
                </c:pt>
                <c:pt idx="19733">
                  <c:v>19733</c:v>
                </c:pt>
                <c:pt idx="19734">
                  <c:v>19734</c:v>
                </c:pt>
                <c:pt idx="19735">
                  <c:v>19735</c:v>
                </c:pt>
                <c:pt idx="19736">
                  <c:v>19736</c:v>
                </c:pt>
                <c:pt idx="19737">
                  <c:v>19737</c:v>
                </c:pt>
                <c:pt idx="19738">
                  <c:v>19738</c:v>
                </c:pt>
                <c:pt idx="19739">
                  <c:v>19739</c:v>
                </c:pt>
                <c:pt idx="19740">
                  <c:v>19740</c:v>
                </c:pt>
                <c:pt idx="19741">
                  <c:v>19741</c:v>
                </c:pt>
                <c:pt idx="19742">
                  <c:v>19742</c:v>
                </c:pt>
                <c:pt idx="19743">
                  <c:v>19743</c:v>
                </c:pt>
                <c:pt idx="19744">
                  <c:v>19744</c:v>
                </c:pt>
                <c:pt idx="19745">
                  <c:v>19745</c:v>
                </c:pt>
                <c:pt idx="19746">
                  <c:v>19746</c:v>
                </c:pt>
                <c:pt idx="19747">
                  <c:v>19747</c:v>
                </c:pt>
                <c:pt idx="19748">
                  <c:v>19748</c:v>
                </c:pt>
                <c:pt idx="19749">
                  <c:v>19749</c:v>
                </c:pt>
                <c:pt idx="19750">
                  <c:v>19750</c:v>
                </c:pt>
                <c:pt idx="19751">
                  <c:v>19751</c:v>
                </c:pt>
                <c:pt idx="19752">
                  <c:v>19752</c:v>
                </c:pt>
                <c:pt idx="19753">
                  <c:v>19753</c:v>
                </c:pt>
                <c:pt idx="19754">
                  <c:v>19754</c:v>
                </c:pt>
                <c:pt idx="19755">
                  <c:v>19755</c:v>
                </c:pt>
                <c:pt idx="19756">
                  <c:v>19756</c:v>
                </c:pt>
                <c:pt idx="19757">
                  <c:v>19757</c:v>
                </c:pt>
                <c:pt idx="19758">
                  <c:v>19758</c:v>
                </c:pt>
                <c:pt idx="19759">
                  <c:v>19759</c:v>
                </c:pt>
                <c:pt idx="19760">
                  <c:v>19760</c:v>
                </c:pt>
                <c:pt idx="19761">
                  <c:v>19761</c:v>
                </c:pt>
                <c:pt idx="19762">
                  <c:v>19762</c:v>
                </c:pt>
                <c:pt idx="19763">
                  <c:v>19763</c:v>
                </c:pt>
                <c:pt idx="19764">
                  <c:v>19764</c:v>
                </c:pt>
                <c:pt idx="19765">
                  <c:v>19765</c:v>
                </c:pt>
                <c:pt idx="19766">
                  <c:v>19766</c:v>
                </c:pt>
                <c:pt idx="19767">
                  <c:v>19767</c:v>
                </c:pt>
                <c:pt idx="19768">
                  <c:v>19768</c:v>
                </c:pt>
                <c:pt idx="19769">
                  <c:v>19769</c:v>
                </c:pt>
                <c:pt idx="19770">
                  <c:v>19770</c:v>
                </c:pt>
                <c:pt idx="19771">
                  <c:v>19771</c:v>
                </c:pt>
                <c:pt idx="19772">
                  <c:v>19772</c:v>
                </c:pt>
                <c:pt idx="19773">
                  <c:v>19773</c:v>
                </c:pt>
                <c:pt idx="19774">
                  <c:v>19774</c:v>
                </c:pt>
                <c:pt idx="19775">
                  <c:v>19775</c:v>
                </c:pt>
                <c:pt idx="19776">
                  <c:v>19776</c:v>
                </c:pt>
                <c:pt idx="19777">
                  <c:v>19777</c:v>
                </c:pt>
                <c:pt idx="19778">
                  <c:v>19778</c:v>
                </c:pt>
                <c:pt idx="19779">
                  <c:v>19779</c:v>
                </c:pt>
                <c:pt idx="19780">
                  <c:v>19780</c:v>
                </c:pt>
                <c:pt idx="19781">
                  <c:v>19781</c:v>
                </c:pt>
                <c:pt idx="19782">
                  <c:v>19782</c:v>
                </c:pt>
                <c:pt idx="19783">
                  <c:v>19783</c:v>
                </c:pt>
                <c:pt idx="19784">
                  <c:v>19784</c:v>
                </c:pt>
                <c:pt idx="19785">
                  <c:v>19785</c:v>
                </c:pt>
                <c:pt idx="19786">
                  <c:v>19786</c:v>
                </c:pt>
                <c:pt idx="19787">
                  <c:v>19787</c:v>
                </c:pt>
                <c:pt idx="19788">
                  <c:v>19788</c:v>
                </c:pt>
                <c:pt idx="19789">
                  <c:v>19789</c:v>
                </c:pt>
                <c:pt idx="19790">
                  <c:v>19790</c:v>
                </c:pt>
                <c:pt idx="19791">
                  <c:v>19791</c:v>
                </c:pt>
                <c:pt idx="19792">
                  <c:v>19792</c:v>
                </c:pt>
                <c:pt idx="19793">
                  <c:v>19793</c:v>
                </c:pt>
                <c:pt idx="19794">
                  <c:v>19794</c:v>
                </c:pt>
                <c:pt idx="19795">
                  <c:v>19795</c:v>
                </c:pt>
                <c:pt idx="19796">
                  <c:v>19796</c:v>
                </c:pt>
                <c:pt idx="19797">
                  <c:v>19797</c:v>
                </c:pt>
                <c:pt idx="19798">
                  <c:v>19798</c:v>
                </c:pt>
                <c:pt idx="19799">
                  <c:v>19799</c:v>
                </c:pt>
                <c:pt idx="19800">
                  <c:v>19800</c:v>
                </c:pt>
                <c:pt idx="19801">
                  <c:v>19801</c:v>
                </c:pt>
                <c:pt idx="19802">
                  <c:v>19802</c:v>
                </c:pt>
                <c:pt idx="19803">
                  <c:v>19803</c:v>
                </c:pt>
                <c:pt idx="19804">
                  <c:v>19804</c:v>
                </c:pt>
                <c:pt idx="19805">
                  <c:v>19805</c:v>
                </c:pt>
                <c:pt idx="19806">
                  <c:v>19806</c:v>
                </c:pt>
                <c:pt idx="19807">
                  <c:v>19807</c:v>
                </c:pt>
                <c:pt idx="19808">
                  <c:v>19808</c:v>
                </c:pt>
                <c:pt idx="19809">
                  <c:v>19809</c:v>
                </c:pt>
                <c:pt idx="19810">
                  <c:v>19810</c:v>
                </c:pt>
                <c:pt idx="19811">
                  <c:v>19811</c:v>
                </c:pt>
                <c:pt idx="19812">
                  <c:v>19812</c:v>
                </c:pt>
                <c:pt idx="19813">
                  <c:v>19813</c:v>
                </c:pt>
                <c:pt idx="19814">
                  <c:v>19814</c:v>
                </c:pt>
                <c:pt idx="19815">
                  <c:v>19815</c:v>
                </c:pt>
                <c:pt idx="19816">
                  <c:v>19816</c:v>
                </c:pt>
                <c:pt idx="19817">
                  <c:v>19817</c:v>
                </c:pt>
                <c:pt idx="19818">
                  <c:v>19818</c:v>
                </c:pt>
                <c:pt idx="19819">
                  <c:v>19819</c:v>
                </c:pt>
                <c:pt idx="19820">
                  <c:v>19820</c:v>
                </c:pt>
                <c:pt idx="19821">
                  <c:v>19821</c:v>
                </c:pt>
                <c:pt idx="19822">
                  <c:v>19822</c:v>
                </c:pt>
                <c:pt idx="19823">
                  <c:v>19823</c:v>
                </c:pt>
                <c:pt idx="19824">
                  <c:v>19824</c:v>
                </c:pt>
                <c:pt idx="19825">
                  <c:v>19825</c:v>
                </c:pt>
                <c:pt idx="19826">
                  <c:v>19826</c:v>
                </c:pt>
                <c:pt idx="19827">
                  <c:v>19827</c:v>
                </c:pt>
                <c:pt idx="19828">
                  <c:v>19828</c:v>
                </c:pt>
                <c:pt idx="19829">
                  <c:v>19829</c:v>
                </c:pt>
                <c:pt idx="19830">
                  <c:v>19830</c:v>
                </c:pt>
                <c:pt idx="19831">
                  <c:v>19831</c:v>
                </c:pt>
                <c:pt idx="19832">
                  <c:v>19832</c:v>
                </c:pt>
                <c:pt idx="19833">
                  <c:v>19833</c:v>
                </c:pt>
                <c:pt idx="19834">
                  <c:v>19834</c:v>
                </c:pt>
                <c:pt idx="19835">
                  <c:v>19835</c:v>
                </c:pt>
                <c:pt idx="19836">
                  <c:v>19836</c:v>
                </c:pt>
                <c:pt idx="19837">
                  <c:v>19837</c:v>
                </c:pt>
                <c:pt idx="19838">
                  <c:v>19838</c:v>
                </c:pt>
                <c:pt idx="19839">
                  <c:v>19839</c:v>
                </c:pt>
                <c:pt idx="19840">
                  <c:v>19840</c:v>
                </c:pt>
                <c:pt idx="19841">
                  <c:v>19841</c:v>
                </c:pt>
                <c:pt idx="19842">
                  <c:v>19842</c:v>
                </c:pt>
                <c:pt idx="19843">
                  <c:v>19843</c:v>
                </c:pt>
                <c:pt idx="19844">
                  <c:v>19844</c:v>
                </c:pt>
                <c:pt idx="19845">
                  <c:v>19845</c:v>
                </c:pt>
                <c:pt idx="19846">
                  <c:v>19846</c:v>
                </c:pt>
                <c:pt idx="19847">
                  <c:v>19847</c:v>
                </c:pt>
                <c:pt idx="19848">
                  <c:v>19848</c:v>
                </c:pt>
                <c:pt idx="19849">
                  <c:v>19849</c:v>
                </c:pt>
                <c:pt idx="19850">
                  <c:v>19850</c:v>
                </c:pt>
                <c:pt idx="19851">
                  <c:v>19851</c:v>
                </c:pt>
                <c:pt idx="19852">
                  <c:v>19852</c:v>
                </c:pt>
                <c:pt idx="19853">
                  <c:v>19853</c:v>
                </c:pt>
                <c:pt idx="19854">
                  <c:v>19854</c:v>
                </c:pt>
                <c:pt idx="19855">
                  <c:v>19855</c:v>
                </c:pt>
                <c:pt idx="19856">
                  <c:v>19856</c:v>
                </c:pt>
                <c:pt idx="19857">
                  <c:v>19857</c:v>
                </c:pt>
                <c:pt idx="19858">
                  <c:v>19858</c:v>
                </c:pt>
                <c:pt idx="19859">
                  <c:v>19859</c:v>
                </c:pt>
                <c:pt idx="19860">
                  <c:v>19860</c:v>
                </c:pt>
                <c:pt idx="19861">
                  <c:v>19861</c:v>
                </c:pt>
                <c:pt idx="19862">
                  <c:v>19862</c:v>
                </c:pt>
                <c:pt idx="19863">
                  <c:v>19863</c:v>
                </c:pt>
                <c:pt idx="19864">
                  <c:v>19864</c:v>
                </c:pt>
                <c:pt idx="19865">
                  <c:v>19865</c:v>
                </c:pt>
                <c:pt idx="19866">
                  <c:v>19866</c:v>
                </c:pt>
                <c:pt idx="19867">
                  <c:v>19867</c:v>
                </c:pt>
                <c:pt idx="19868">
                  <c:v>19868</c:v>
                </c:pt>
                <c:pt idx="19869">
                  <c:v>19869</c:v>
                </c:pt>
                <c:pt idx="19870">
                  <c:v>19870</c:v>
                </c:pt>
                <c:pt idx="19871">
                  <c:v>19871</c:v>
                </c:pt>
                <c:pt idx="19872">
                  <c:v>19872</c:v>
                </c:pt>
                <c:pt idx="19873">
                  <c:v>19873</c:v>
                </c:pt>
                <c:pt idx="19874">
                  <c:v>19874</c:v>
                </c:pt>
                <c:pt idx="19875">
                  <c:v>19875</c:v>
                </c:pt>
                <c:pt idx="19876">
                  <c:v>19876</c:v>
                </c:pt>
                <c:pt idx="19877">
                  <c:v>19877</c:v>
                </c:pt>
                <c:pt idx="19878">
                  <c:v>19878</c:v>
                </c:pt>
                <c:pt idx="19879">
                  <c:v>19879</c:v>
                </c:pt>
                <c:pt idx="19880">
                  <c:v>19880</c:v>
                </c:pt>
                <c:pt idx="19881">
                  <c:v>19881</c:v>
                </c:pt>
                <c:pt idx="19882">
                  <c:v>19882</c:v>
                </c:pt>
                <c:pt idx="19883">
                  <c:v>19883</c:v>
                </c:pt>
                <c:pt idx="19884">
                  <c:v>19884</c:v>
                </c:pt>
                <c:pt idx="19885">
                  <c:v>19885</c:v>
                </c:pt>
                <c:pt idx="19886">
                  <c:v>19886</c:v>
                </c:pt>
                <c:pt idx="19887">
                  <c:v>19887</c:v>
                </c:pt>
                <c:pt idx="19888">
                  <c:v>19888</c:v>
                </c:pt>
                <c:pt idx="19889">
                  <c:v>19889</c:v>
                </c:pt>
                <c:pt idx="19890">
                  <c:v>19890</c:v>
                </c:pt>
                <c:pt idx="19891">
                  <c:v>19891</c:v>
                </c:pt>
                <c:pt idx="19892">
                  <c:v>19892</c:v>
                </c:pt>
                <c:pt idx="19893">
                  <c:v>19893</c:v>
                </c:pt>
                <c:pt idx="19894">
                  <c:v>19894</c:v>
                </c:pt>
                <c:pt idx="19895">
                  <c:v>19895</c:v>
                </c:pt>
                <c:pt idx="19896">
                  <c:v>19896</c:v>
                </c:pt>
                <c:pt idx="19897">
                  <c:v>19897</c:v>
                </c:pt>
                <c:pt idx="19898">
                  <c:v>19898</c:v>
                </c:pt>
                <c:pt idx="19899">
                  <c:v>19899</c:v>
                </c:pt>
                <c:pt idx="19900">
                  <c:v>19900</c:v>
                </c:pt>
                <c:pt idx="19901">
                  <c:v>19901</c:v>
                </c:pt>
                <c:pt idx="19902">
                  <c:v>19902</c:v>
                </c:pt>
                <c:pt idx="19903">
                  <c:v>19903</c:v>
                </c:pt>
                <c:pt idx="19904">
                  <c:v>19904</c:v>
                </c:pt>
                <c:pt idx="19905">
                  <c:v>19905</c:v>
                </c:pt>
                <c:pt idx="19906">
                  <c:v>19906</c:v>
                </c:pt>
                <c:pt idx="19907">
                  <c:v>19907</c:v>
                </c:pt>
                <c:pt idx="19908">
                  <c:v>19908</c:v>
                </c:pt>
                <c:pt idx="19909">
                  <c:v>19909</c:v>
                </c:pt>
                <c:pt idx="19910">
                  <c:v>19910</c:v>
                </c:pt>
                <c:pt idx="19911">
                  <c:v>19911</c:v>
                </c:pt>
                <c:pt idx="19912">
                  <c:v>19912</c:v>
                </c:pt>
                <c:pt idx="19913">
                  <c:v>19913</c:v>
                </c:pt>
                <c:pt idx="19914">
                  <c:v>19914</c:v>
                </c:pt>
                <c:pt idx="19915">
                  <c:v>19915</c:v>
                </c:pt>
                <c:pt idx="19916">
                  <c:v>19916</c:v>
                </c:pt>
                <c:pt idx="19917">
                  <c:v>19917</c:v>
                </c:pt>
                <c:pt idx="19918">
                  <c:v>19918</c:v>
                </c:pt>
                <c:pt idx="19919">
                  <c:v>19919</c:v>
                </c:pt>
                <c:pt idx="19920">
                  <c:v>19920</c:v>
                </c:pt>
                <c:pt idx="19921">
                  <c:v>19921</c:v>
                </c:pt>
                <c:pt idx="19922">
                  <c:v>19922</c:v>
                </c:pt>
                <c:pt idx="19923">
                  <c:v>19923</c:v>
                </c:pt>
                <c:pt idx="19924">
                  <c:v>19924</c:v>
                </c:pt>
                <c:pt idx="19925">
                  <c:v>19925</c:v>
                </c:pt>
                <c:pt idx="19926">
                  <c:v>19926</c:v>
                </c:pt>
                <c:pt idx="19927">
                  <c:v>19927</c:v>
                </c:pt>
                <c:pt idx="19928">
                  <c:v>19928</c:v>
                </c:pt>
                <c:pt idx="19929">
                  <c:v>19929</c:v>
                </c:pt>
                <c:pt idx="19930">
                  <c:v>19930</c:v>
                </c:pt>
                <c:pt idx="19931">
                  <c:v>19931</c:v>
                </c:pt>
                <c:pt idx="19932">
                  <c:v>19932</c:v>
                </c:pt>
                <c:pt idx="19933">
                  <c:v>19933</c:v>
                </c:pt>
                <c:pt idx="19934">
                  <c:v>19934</c:v>
                </c:pt>
                <c:pt idx="19935">
                  <c:v>19935</c:v>
                </c:pt>
                <c:pt idx="19936">
                  <c:v>19936</c:v>
                </c:pt>
                <c:pt idx="19937">
                  <c:v>19937</c:v>
                </c:pt>
                <c:pt idx="19938">
                  <c:v>19938</c:v>
                </c:pt>
                <c:pt idx="19939">
                  <c:v>19939</c:v>
                </c:pt>
                <c:pt idx="19940">
                  <c:v>19940</c:v>
                </c:pt>
                <c:pt idx="19941">
                  <c:v>19941</c:v>
                </c:pt>
                <c:pt idx="19942">
                  <c:v>19942</c:v>
                </c:pt>
                <c:pt idx="19943">
                  <c:v>19943</c:v>
                </c:pt>
                <c:pt idx="19944">
                  <c:v>19944</c:v>
                </c:pt>
                <c:pt idx="19945">
                  <c:v>19945</c:v>
                </c:pt>
                <c:pt idx="19946">
                  <c:v>19946</c:v>
                </c:pt>
                <c:pt idx="19947">
                  <c:v>19947</c:v>
                </c:pt>
                <c:pt idx="19948">
                  <c:v>19948</c:v>
                </c:pt>
                <c:pt idx="19949">
                  <c:v>19949</c:v>
                </c:pt>
                <c:pt idx="19950">
                  <c:v>19950</c:v>
                </c:pt>
                <c:pt idx="19951">
                  <c:v>19951</c:v>
                </c:pt>
                <c:pt idx="19952">
                  <c:v>19952</c:v>
                </c:pt>
                <c:pt idx="19953">
                  <c:v>19953</c:v>
                </c:pt>
                <c:pt idx="19954">
                  <c:v>19954</c:v>
                </c:pt>
                <c:pt idx="19955">
                  <c:v>19955</c:v>
                </c:pt>
                <c:pt idx="19956">
                  <c:v>19956</c:v>
                </c:pt>
                <c:pt idx="19957">
                  <c:v>19957</c:v>
                </c:pt>
                <c:pt idx="19958">
                  <c:v>19958</c:v>
                </c:pt>
                <c:pt idx="19959">
                  <c:v>19959</c:v>
                </c:pt>
                <c:pt idx="19960">
                  <c:v>19960</c:v>
                </c:pt>
                <c:pt idx="19961">
                  <c:v>19961</c:v>
                </c:pt>
                <c:pt idx="19962">
                  <c:v>19962</c:v>
                </c:pt>
                <c:pt idx="19963">
                  <c:v>19963</c:v>
                </c:pt>
                <c:pt idx="19964">
                  <c:v>19964</c:v>
                </c:pt>
                <c:pt idx="19965">
                  <c:v>19965</c:v>
                </c:pt>
                <c:pt idx="19966">
                  <c:v>19966</c:v>
                </c:pt>
                <c:pt idx="19967">
                  <c:v>19967</c:v>
                </c:pt>
                <c:pt idx="19968">
                  <c:v>19968</c:v>
                </c:pt>
                <c:pt idx="19969">
                  <c:v>19969</c:v>
                </c:pt>
                <c:pt idx="19970">
                  <c:v>19970</c:v>
                </c:pt>
                <c:pt idx="19971">
                  <c:v>19971</c:v>
                </c:pt>
                <c:pt idx="19972">
                  <c:v>19972</c:v>
                </c:pt>
                <c:pt idx="19973">
                  <c:v>19973</c:v>
                </c:pt>
                <c:pt idx="19974">
                  <c:v>19974</c:v>
                </c:pt>
                <c:pt idx="19975">
                  <c:v>19975</c:v>
                </c:pt>
                <c:pt idx="19976">
                  <c:v>19976</c:v>
                </c:pt>
                <c:pt idx="19977">
                  <c:v>19977</c:v>
                </c:pt>
                <c:pt idx="19978">
                  <c:v>19978</c:v>
                </c:pt>
                <c:pt idx="19979">
                  <c:v>19979</c:v>
                </c:pt>
                <c:pt idx="19980">
                  <c:v>19980</c:v>
                </c:pt>
                <c:pt idx="19981">
                  <c:v>19981</c:v>
                </c:pt>
                <c:pt idx="19982">
                  <c:v>19982</c:v>
                </c:pt>
                <c:pt idx="19983">
                  <c:v>19983</c:v>
                </c:pt>
                <c:pt idx="19984">
                  <c:v>19984</c:v>
                </c:pt>
                <c:pt idx="19985">
                  <c:v>19985</c:v>
                </c:pt>
                <c:pt idx="19986">
                  <c:v>19986</c:v>
                </c:pt>
                <c:pt idx="19987">
                  <c:v>19987</c:v>
                </c:pt>
                <c:pt idx="19988">
                  <c:v>19988</c:v>
                </c:pt>
                <c:pt idx="19989">
                  <c:v>19989</c:v>
                </c:pt>
                <c:pt idx="19990">
                  <c:v>19990</c:v>
                </c:pt>
                <c:pt idx="19991">
                  <c:v>19991</c:v>
                </c:pt>
                <c:pt idx="19992">
                  <c:v>19992</c:v>
                </c:pt>
                <c:pt idx="19993">
                  <c:v>19993</c:v>
                </c:pt>
                <c:pt idx="19994">
                  <c:v>19994</c:v>
                </c:pt>
                <c:pt idx="19995">
                  <c:v>19995</c:v>
                </c:pt>
                <c:pt idx="19996">
                  <c:v>19996</c:v>
                </c:pt>
                <c:pt idx="19997">
                  <c:v>19997</c:v>
                </c:pt>
                <c:pt idx="19998">
                  <c:v>19998</c:v>
                </c:pt>
                <c:pt idx="19999">
                  <c:v>19999</c:v>
                </c:pt>
                <c:pt idx="20000">
                  <c:v>20000</c:v>
                </c:pt>
                <c:pt idx="20001">
                  <c:v>20001</c:v>
                </c:pt>
                <c:pt idx="20002">
                  <c:v>20002</c:v>
                </c:pt>
                <c:pt idx="20003">
                  <c:v>20003</c:v>
                </c:pt>
                <c:pt idx="20004">
                  <c:v>20004</c:v>
                </c:pt>
                <c:pt idx="20005">
                  <c:v>20005</c:v>
                </c:pt>
                <c:pt idx="20006">
                  <c:v>20006</c:v>
                </c:pt>
                <c:pt idx="20007">
                  <c:v>20007</c:v>
                </c:pt>
                <c:pt idx="20008">
                  <c:v>20008</c:v>
                </c:pt>
                <c:pt idx="20009">
                  <c:v>20009</c:v>
                </c:pt>
                <c:pt idx="20010">
                  <c:v>20010</c:v>
                </c:pt>
                <c:pt idx="20011">
                  <c:v>20011</c:v>
                </c:pt>
                <c:pt idx="20012">
                  <c:v>20012</c:v>
                </c:pt>
                <c:pt idx="20013">
                  <c:v>20013</c:v>
                </c:pt>
                <c:pt idx="20014">
                  <c:v>20014</c:v>
                </c:pt>
                <c:pt idx="20015">
                  <c:v>20015</c:v>
                </c:pt>
                <c:pt idx="20016">
                  <c:v>20016</c:v>
                </c:pt>
                <c:pt idx="20017">
                  <c:v>20017</c:v>
                </c:pt>
                <c:pt idx="20018">
                  <c:v>20018</c:v>
                </c:pt>
                <c:pt idx="20019">
                  <c:v>20019</c:v>
                </c:pt>
                <c:pt idx="20020">
                  <c:v>20020</c:v>
                </c:pt>
                <c:pt idx="20021">
                  <c:v>20021</c:v>
                </c:pt>
                <c:pt idx="20022">
                  <c:v>20022</c:v>
                </c:pt>
                <c:pt idx="20023">
                  <c:v>20023</c:v>
                </c:pt>
                <c:pt idx="20024">
                  <c:v>20024</c:v>
                </c:pt>
                <c:pt idx="20025">
                  <c:v>20025</c:v>
                </c:pt>
                <c:pt idx="20026">
                  <c:v>20026</c:v>
                </c:pt>
                <c:pt idx="20027">
                  <c:v>20027</c:v>
                </c:pt>
                <c:pt idx="20028">
                  <c:v>20028</c:v>
                </c:pt>
                <c:pt idx="20029">
                  <c:v>20029</c:v>
                </c:pt>
                <c:pt idx="20030">
                  <c:v>20030</c:v>
                </c:pt>
                <c:pt idx="20031">
                  <c:v>20031</c:v>
                </c:pt>
                <c:pt idx="20032">
                  <c:v>20032</c:v>
                </c:pt>
                <c:pt idx="20033">
                  <c:v>20033</c:v>
                </c:pt>
                <c:pt idx="20034">
                  <c:v>20034</c:v>
                </c:pt>
                <c:pt idx="20035">
                  <c:v>20035</c:v>
                </c:pt>
                <c:pt idx="20036">
                  <c:v>20036</c:v>
                </c:pt>
                <c:pt idx="20037">
                  <c:v>20037</c:v>
                </c:pt>
                <c:pt idx="20038">
                  <c:v>20038</c:v>
                </c:pt>
                <c:pt idx="20039">
                  <c:v>20039</c:v>
                </c:pt>
                <c:pt idx="20040">
                  <c:v>20040</c:v>
                </c:pt>
                <c:pt idx="20041">
                  <c:v>20041</c:v>
                </c:pt>
                <c:pt idx="20042">
                  <c:v>20042</c:v>
                </c:pt>
                <c:pt idx="20043">
                  <c:v>20043</c:v>
                </c:pt>
                <c:pt idx="20044">
                  <c:v>20044</c:v>
                </c:pt>
                <c:pt idx="20045">
                  <c:v>20045</c:v>
                </c:pt>
                <c:pt idx="20046">
                  <c:v>20046</c:v>
                </c:pt>
                <c:pt idx="20047">
                  <c:v>20047</c:v>
                </c:pt>
                <c:pt idx="20048">
                  <c:v>20048</c:v>
                </c:pt>
                <c:pt idx="20049">
                  <c:v>20049</c:v>
                </c:pt>
                <c:pt idx="20050">
                  <c:v>20050</c:v>
                </c:pt>
                <c:pt idx="20051">
                  <c:v>20051</c:v>
                </c:pt>
                <c:pt idx="20052">
                  <c:v>20052</c:v>
                </c:pt>
                <c:pt idx="20053">
                  <c:v>20053</c:v>
                </c:pt>
                <c:pt idx="20054">
                  <c:v>20054</c:v>
                </c:pt>
                <c:pt idx="20055">
                  <c:v>20055</c:v>
                </c:pt>
                <c:pt idx="20056">
                  <c:v>20056</c:v>
                </c:pt>
                <c:pt idx="20057">
                  <c:v>20057</c:v>
                </c:pt>
                <c:pt idx="20058">
                  <c:v>20058</c:v>
                </c:pt>
                <c:pt idx="20059">
                  <c:v>20059</c:v>
                </c:pt>
                <c:pt idx="20060">
                  <c:v>20060</c:v>
                </c:pt>
                <c:pt idx="20061">
                  <c:v>20061</c:v>
                </c:pt>
                <c:pt idx="20062">
                  <c:v>20062</c:v>
                </c:pt>
                <c:pt idx="20063">
                  <c:v>20063</c:v>
                </c:pt>
                <c:pt idx="20064">
                  <c:v>20064</c:v>
                </c:pt>
                <c:pt idx="20065">
                  <c:v>20065</c:v>
                </c:pt>
                <c:pt idx="20066">
                  <c:v>20066</c:v>
                </c:pt>
                <c:pt idx="20067">
                  <c:v>20067</c:v>
                </c:pt>
                <c:pt idx="20068">
                  <c:v>20068</c:v>
                </c:pt>
                <c:pt idx="20069">
                  <c:v>20069</c:v>
                </c:pt>
                <c:pt idx="20070">
                  <c:v>20070</c:v>
                </c:pt>
                <c:pt idx="20071">
                  <c:v>20071</c:v>
                </c:pt>
                <c:pt idx="20072">
                  <c:v>20072</c:v>
                </c:pt>
                <c:pt idx="20073">
                  <c:v>20073</c:v>
                </c:pt>
                <c:pt idx="20074">
                  <c:v>20074</c:v>
                </c:pt>
                <c:pt idx="20075">
                  <c:v>20075</c:v>
                </c:pt>
                <c:pt idx="20076">
                  <c:v>20076</c:v>
                </c:pt>
                <c:pt idx="20077">
                  <c:v>20077</c:v>
                </c:pt>
                <c:pt idx="20078">
                  <c:v>20078</c:v>
                </c:pt>
                <c:pt idx="20079">
                  <c:v>20079</c:v>
                </c:pt>
                <c:pt idx="20080">
                  <c:v>20080</c:v>
                </c:pt>
                <c:pt idx="20081">
                  <c:v>20081</c:v>
                </c:pt>
                <c:pt idx="20082">
                  <c:v>20082</c:v>
                </c:pt>
                <c:pt idx="20083">
                  <c:v>20083</c:v>
                </c:pt>
                <c:pt idx="20084">
                  <c:v>20084</c:v>
                </c:pt>
                <c:pt idx="20085">
                  <c:v>20085</c:v>
                </c:pt>
                <c:pt idx="20086">
                  <c:v>20086</c:v>
                </c:pt>
                <c:pt idx="20087">
                  <c:v>20087</c:v>
                </c:pt>
                <c:pt idx="20088">
                  <c:v>20088</c:v>
                </c:pt>
                <c:pt idx="20089">
                  <c:v>20089</c:v>
                </c:pt>
                <c:pt idx="20090">
                  <c:v>20090</c:v>
                </c:pt>
                <c:pt idx="20091">
                  <c:v>20091</c:v>
                </c:pt>
                <c:pt idx="20092">
                  <c:v>20092</c:v>
                </c:pt>
                <c:pt idx="20093">
                  <c:v>20093</c:v>
                </c:pt>
                <c:pt idx="20094">
                  <c:v>20094</c:v>
                </c:pt>
                <c:pt idx="20095">
                  <c:v>20095</c:v>
                </c:pt>
                <c:pt idx="20096">
                  <c:v>20096</c:v>
                </c:pt>
                <c:pt idx="20097">
                  <c:v>20097</c:v>
                </c:pt>
                <c:pt idx="20098">
                  <c:v>20098</c:v>
                </c:pt>
                <c:pt idx="20099">
                  <c:v>20099</c:v>
                </c:pt>
                <c:pt idx="20100">
                  <c:v>20100</c:v>
                </c:pt>
                <c:pt idx="20101">
                  <c:v>20101</c:v>
                </c:pt>
                <c:pt idx="20102">
                  <c:v>20102</c:v>
                </c:pt>
                <c:pt idx="20103">
                  <c:v>20103</c:v>
                </c:pt>
                <c:pt idx="20104">
                  <c:v>20104</c:v>
                </c:pt>
                <c:pt idx="20105">
                  <c:v>20105</c:v>
                </c:pt>
                <c:pt idx="20106">
                  <c:v>20106</c:v>
                </c:pt>
                <c:pt idx="20107">
                  <c:v>20107</c:v>
                </c:pt>
                <c:pt idx="20108">
                  <c:v>20108</c:v>
                </c:pt>
                <c:pt idx="20109">
                  <c:v>20109</c:v>
                </c:pt>
                <c:pt idx="20110">
                  <c:v>20110</c:v>
                </c:pt>
                <c:pt idx="20111">
                  <c:v>20111</c:v>
                </c:pt>
                <c:pt idx="20112">
                  <c:v>20112</c:v>
                </c:pt>
                <c:pt idx="20113">
                  <c:v>20113</c:v>
                </c:pt>
                <c:pt idx="20114">
                  <c:v>20114</c:v>
                </c:pt>
                <c:pt idx="20115">
                  <c:v>20115</c:v>
                </c:pt>
                <c:pt idx="20116">
                  <c:v>20116</c:v>
                </c:pt>
                <c:pt idx="20117">
                  <c:v>20117</c:v>
                </c:pt>
                <c:pt idx="20118">
                  <c:v>20118</c:v>
                </c:pt>
                <c:pt idx="20119">
                  <c:v>20119</c:v>
                </c:pt>
                <c:pt idx="20120">
                  <c:v>20120</c:v>
                </c:pt>
                <c:pt idx="20121">
                  <c:v>20121</c:v>
                </c:pt>
                <c:pt idx="20122">
                  <c:v>20122</c:v>
                </c:pt>
                <c:pt idx="20123">
                  <c:v>20123</c:v>
                </c:pt>
                <c:pt idx="20124">
                  <c:v>20124</c:v>
                </c:pt>
                <c:pt idx="20125">
                  <c:v>20125</c:v>
                </c:pt>
                <c:pt idx="20126">
                  <c:v>20126</c:v>
                </c:pt>
                <c:pt idx="20127">
                  <c:v>20127</c:v>
                </c:pt>
                <c:pt idx="20128">
                  <c:v>20128</c:v>
                </c:pt>
                <c:pt idx="20129">
                  <c:v>20129</c:v>
                </c:pt>
                <c:pt idx="20130">
                  <c:v>20130</c:v>
                </c:pt>
                <c:pt idx="20131">
                  <c:v>20131</c:v>
                </c:pt>
                <c:pt idx="20132">
                  <c:v>20132</c:v>
                </c:pt>
                <c:pt idx="20133">
                  <c:v>20133</c:v>
                </c:pt>
                <c:pt idx="20134">
                  <c:v>20134</c:v>
                </c:pt>
                <c:pt idx="20135">
                  <c:v>20135</c:v>
                </c:pt>
                <c:pt idx="20136">
                  <c:v>20136</c:v>
                </c:pt>
                <c:pt idx="20137">
                  <c:v>20137</c:v>
                </c:pt>
                <c:pt idx="20138">
                  <c:v>20138</c:v>
                </c:pt>
                <c:pt idx="20139">
                  <c:v>20139</c:v>
                </c:pt>
                <c:pt idx="20140">
                  <c:v>20140</c:v>
                </c:pt>
                <c:pt idx="20141">
                  <c:v>20141</c:v>
                </c:pt>
                <c:pt idx="20142">
                  <c:v>20142</c:v>
                </c:pt>
                <c:pt idx="20143">
                  <c:v>20143</c:v>
                </c:pt>
                <c:pt idx="20144">
                  <c:v>20144</c:v>
                </c:pt>
                <c:pt idx="20145">
                  <c:v>20145</c:v>
                </c:pt>
                <c:pt idx="20146">
                  <c:v>20146</c:v>
                </c:pt>
                <c:pt idx="20147">
                  <c:v>20147</c:v>
                </c:pt>
                <c:pt idx="20148">
                  <c:v>20148</c:v>
                </c:pt>
                <c:pt idx="20149">
                  <c:v>20149</c:v>
                </c:pt>
                <c:pt idx="20150">
                  <c:v>20150</c:v>
                </c:pt>
                <c:pt idx="20151">
                  <c:v>20151</c:v>
                </c:pt>
                <c:pt idx="20152">
                  <c:v>20152</c:v>
                </c:pt>
                <c:pt idx="20153">
                  <c:v>20153</c:v>
                </c:pt>
                <c:pt idx="20154">
                  <c:v>20154</c:v>
                </c:pt>
                <c:pt idx="20155">
                  <c:v>20155</c:v>
                </c:pt>
                <c:pt idx="20156">
                  <c:v>20156</c:v>
                </c:pt>
                <c:pt idx="20157">
                  <c:v>20157</c:v>
                </c:pt>
                <c:pt idx="20158">
                  <c:v>20158</c:v>
                </c:pt>
                <c:pt idx="20159">
                  <c:v>20159</c:v>
                </c:pt>
                <c:pt idx="20160">
                  <c:v>20160</c:v>
                </c:pt>
                <c:pt idx="20161">
                  <c:v>20161</c:v>
                </c:pt>
                <c:pt idx="20162">
                  <c:v>20162</c:v>
                </c:pt>
                <c:pt idx="20163">
                  <c:v>20163</c:v>
                </c:pt>
                <c:pt idx="20164">
                  <c:v>20164</c:v>
                </c:pt>
                <c:pt idx="20165">
                  <c:v>20165</c:v>
                </c:pt>
                <c:pt idx="20166">
                  <c:v>20166</c:v>
                </c:pt>
                <c:pt idx="20167">
                  <c:v>20167</c:v>
                </c:pt>
                <c:pt idx="20168">
                  <c:v>20168</c:v>
                </c:pt>
                <c:pt idx="20169">
                  <c:v>20169</c:v>
                </c:pt>
                <c:pt idx="20170">
                  <c:v>20170</c:v>
                </c:pt>
                <c:pt idx="20171">
                  <c:v>20171</c:v>
                </c:pt>
                <c:pt idx="20172">
                  <c:v>20172</c:v>
                </c:pt>
                <c:pt idx="20173">
                  <c:v>20173</c:v>
                </c:pt>
                <c:pt idx="20174">
                  <c:v>20174</c:v>
                </c:pt>
                <c:pt idx="20175">
                  <c:v>20175</c:v>
                </c:pt>
                <c:pt idx="20176">
                  <c:v>20176</c:v>
                </c:pt>
                <c:pt idx="20177">
                  <c:v>20177</c:v>
                </c:pt>
                <c:pt idx="20178">
                  <c:v>20178</c:v>
                </c:pt>
                <c:pt idx="20179">
                  <c:v>20179</c:v>
                </c:pt>
                <c:pt idx="20180">
                  <c:v>20180</c:v>
                </c:pt>
                <c:pt idx="20181">
                  <c:v>20181</c:v>
                </c:pt>
                <c:pt idx="20182">
                  <c:v>20182</c:v>
                </c:pt>
                <c:pt idx="20183">
                  <c:v>20183</c:v>
                </c:pt>
                <c:pt idx="20184">
                  <c:v>20184</c:v>
                </c:pt>
                <c:pt idx="20185">
                  <c:v>20185</c:v>
                </c:pt>
                <c:pt idx="20186">
                  <c:v>20186</c:v>
                </c:pt>
                <c:pt idx="20187">
                  <c:v>20187</c:v>
                </c:pt>
                <c:pt idx="20188">
                  <c:v>20188</c:v>
                </c:pt>
                <c:pt idx="20189">
                  <c:v>20189</c:v>
                </c:pt>
                <c:pt idx="20190">
                  <c:v>20190</c:v>
                </c:pt>
                <c:pt idx="20191">
                  <c:v>20191</c:v>
                </c:pt>
                <c:pt idx="20192">
                  <c:v>20192</c:v>
                </c:pt>
                <c:pt idx="20193">
                  <c:v>20193</c:v>
                </c:pt>
                <c:pt idx="20194">
                  <c:v>20194</c:v>
                </c:pt>
                <c:pt idx="20195">
                  <c:v>20195</c:v>
                </c:pt>
                <c:pt idx="20196">
                  <c:v>20196</c:v>
                </c:pt>
                <c:pt idx="20197">
                  <c:v>20197</c:v>
                </c:pt>
                <c:pt idx="20198">
                  <c:v>20198</c:v>
                </c:pt>
                <c:pt idx="20199">
                  <c:v>20199</c:v>
                </c:pt>
                <c:pt idx="20200">
                  <c:v>20200</c:v>
                </c:pt>
                <c:pt idx="20201">
                  <c:v>20201</c:v>
                </c:pt>
                <c:pt idx="20202">
                  <c:v>20202</c:v>
                </c:pt>
                <c:pt idx="20203">
                  <c:v>20203</c:v>
                </c:pt>
                <c:pt idx="20204">
                  <c:v>20204</c:v>
                </c:pt>
                <c:pt idx="20205">
                  <c:v>20205</c:v>
                </c:pt>
                <c:pt idx="20206">
                  <c:v>20206</c:v>
                </c:pt>
                <c:pt idx="20207">
                  <c:v>20207</c:v>
                </c:pt>
                <c:pt idx="20208">
                  <c:v>20208</c:v>
                </c:pt>
                <c:pt idx="20209">
                  <c:v>20209</c:v>
                </c:pt>
                <c:pt idx="20210">
                  <c:v>20210</c:v>
                </c:pt>
                <c:pt idx="20211">
                  <c:v>20211</c:v>
                </c:pt>
                <c:pt idx="20212">
                  <c:v>20212</c:v>
                </c:pt>
                <c:pt idx="20213">
                  <c:v>20213</c:v>
                </c:pt>
                <c:pt idx="20214">
                  <c:v>20214</c:v>
                </c:pt>
                <c:pt idx="20215">
                  <c:v>20215</c:v>
                </c:pt>
                <c:pt idx="20216">
                  <c:v>20216</c:v>
                </c:pt>
                <c:pt idx="20217">
                  <c:v>20217</c:v>
                </c:pt>
                <c:pt idx="20218">
                  <c:v>20218</c:v>
                </c:pt>
                <c:pt idx="20219">
                  <c:v>20219</c:v>
                </c:pt>
                <c:pt idx="20220">
                  <c:v>20220</c:v>
                </c:pt>
                <c:pt idx="20221">
                  <c:v>20221</c:v>
                </c:pt>
                <c:pt idx="20222">
                  <c:v>20222</c:v>
                </c:pt>
                <c:pt idx="20223">
                  <c:v>20223</c:v>
                </c:pt>
                <c:pt idx="20224">
                  <c:v>20224</c:v>
                </c:pt>
                <c:pt idx="20225">
                  <c:v>20225</c:v>
                </c:pt>
                <c:pt idx="20226">
                  <c:v>20226</c:v>
                </c:pt>
                <c:pt idx="20227">
                  <c:v>20227</c:v>
                </c:pt>
                <c:pt idx="20228">
                  <c:v>20228</c:v>
                </c:pt>
                <c:pt idx="20229">
                  <c:v>20229</c:v>
                </c:pt>
                <c:pt idx="20230">
                  <c:v>20230</c:v>
                </c:pt>
                <c:pt idx="20231">
                  <c:v>20231</c:v>
                </c:pt>
                <c:pt idx="20232">
                  <c:v>20232</c:v>
                </c:pt>
                <c:pt idx="20233">
                  <c:v>20233</c:v>
                </c:pt>
                <c:pt idx="20234">
                  <c:v>20234</c:v>
                </c:pt>
                <c:pt idx="20235">
                  <c:v>20235</c:v>
                </c:pt>
                <c:pt idx="20236">
                  <c:v>20236</c:v>
                </c:pt>
                <c:pt idx="20237">
                  <c:v>20237</c:v>
                </c:pt>
                <c:pt idx="20238">
                  <c:v>20238</c:v>
                </c:pt>
                <c:pt idx="20239">
                  <c:v>20239</c:v>
                </c:pt>
                <c:pt idx="20240">
                  <c:v>20240</c:v>
                </c:pt>
                <c:pt idx="20241">
                  <c:v>20241</c:v>
                </c:pt>
                <c:pt idx="20242">
                  <c:v>20242</c:v>
                </c:pt>
                <c:pt idx="20243">
                  <c:v>20243</c:v>
                </c:pt>
                <c:pt idx="20244">
                  <c:v>20244</c:v>
                </c:pt>
                <c:pt idx="20245">
                  <c:v>20245</c:v>
                </c:pt>
                <c:pt idx="20246">
                  <c:v>20246</c:v>
                </c:pt>
                <c:pt idx="20247">
                  <c:v>20247</c:v>
                </c:pt>
                <c:pt idx="20248">
                  <c:v>20248</c:v>
                </c:pt>
                <c:pt idx="20249">
                  <c:v>20249</c:v>
                </c:pt>
                <c:pt idx="20250">
                  <c:v>20250</c:v>
                </c:pt>
                <c:pt idx="20251">
                  <c:v>20251</c:v>
                </c:pt>
                <c:pt idx="20252">
                  <c:v>20252</c:v>
                </c:pt>
                <c:pt idx="20253">
                  <c:v>20253</c:v>
                </c:pt>
                <c:pt idx="20254">
                  <c:v>20254</c:v>
                </c:pt>
                <c:pt idx="20255">
                  <c:v>20255</c:v>
                </c:pt>
                <c:pt idx="20256">
                  <c:v>20256</c:v>
                </c:pt>
                <c:pt idx="20257">
                  <c:v>20257</c:v>
                </c:pt>
                <c:pt idx="20258">
                  <c:v>20258</c:v>
                </c:pt>
                <c:pt idx="20259">
                  <c:v>20259</c:v>
                </c:pt>
                <c:pt idx="20260">
                  <c:v>20260</c:v>
                </c:pt>
                <c:pt idx="20261">
                  <c:v>20261</c:v>
                </c:pt>
                <c:pt idx="20262">
                  <c:v>20262</c:v>
                </c:pt>
                <c:pt idx="20263">
                  <c:v>20263</c:v>
                </c:pt>
                <c:pt idx="20264">
                  <c:v>20264</c:v>
                </c:pt>
                <c:pt idx="20265">
                  <c:v>20265</c:v>
                </c:pt>
                <c:pt idx="20266">
                  <c:v>20266</c:v>
                </c:pt>
                <c:pt idx="20267">
                  <c:v>20267</c:v>
                </c:pt>
                <c:pt idx="20268">
                  <c:v>20268</c:v>
                </c:pt>
                <c:pt idx="20269">
                  <c:v>20269</c:v>
                </c:pt>
                <c:pt idx="20270">
                  <c:v>20270</c:v>
                </c:pt>
                <c:pt idx="20271">
                  <c:v>20271</c:v>
                </c:pt>
                <c:pt idx="20272">
                  <c:v>20272</c:v>
                </c:pt>
                <c:pt idx="20273">
                  <c:v>20273</c:v>
                </c:pt>
                <c:pt idx="20274">
                  <c:v>20274</c:v>
                </c:pt>
                <c:pt idx="20275">
                  <c:v>20275</c:v>
                </c:pt>
                <c:pt idx="20276">
                  <c:v>20276</c:v>
                </c:pt>
                <c:pt idx="20277">
                  <c:v>20277</c:v>
                </c:pt>
                <c:pt idx="20278">
                  <c:v>20278</c:v>
                </c:pt>
                <c:pt idx="20279">
                  <c:v>20279</c:v>
                </c:pt>
                <c:pt idx="20280">
                  <c:v>20280</c:v>
                </c:pt>
                <c:pt idx="20281">
                  <c:v>20281</c:v>
                </c:pt>
                <c:pt idx="20282">
                  <c:v>20282</c:v>
                </c:pt>
                <c:pt idx="20283">
                  <c:v>20283</c:v>
                </c:pt>
                <c:pt idx="20284">
                  <c:v>20284</c:v>
                </c:pt>
                <c:pt idx="20285">
                  <c:v>20285</c:v>
                </c:pt>
                <c:pt idx="20286">
                  <c:v>20286</c:v>
                </c:pt>
                <c:pt idx="20287">
                  <c:v>20287</c:v>
                </c:pt>
                <c:pt idx="20288">
                  <c:v>20288</c:v>
                </c:pt>
                <c:pt idx="20289">
                  <c:v>20289</c:v>
                </c:pt>
                <c:pt idx="20290">
                  <c:v>20290</c:v>
                </c:pt>
                <c:pt idx="20291">
                  <c:v>20291</c:v>
                </c:pt>
                <c:pt idx="20292">
                  <c:v>20292</c:v>
                </c:pt>
                <c:pt idx="20293">
                  <c:v>20293</c:v>
                </c:pt>
                <c:pt idx="20294">
                  <c:v>20294</c:v>
                </c:pt>
                <c:pt idx="20295">
                  <c:v>20295</c:v>
                </c:pt>
                <c:pt idx="20296">
                  <c:v>20296</c:v>
                </c:pt>
                <c:pt idx="20297">
                  <c:v>20297</c:v>
                </c:pt>
                <c:pt idx="20298">
                  <c:v>20298</c:v>
                </c:pt>
                <c:pt idx="20299">
                  <c:v>20299</c:v>
                </c:pt>
                <c:pt idx="20300">
                  <c:v>20300</c:v>
                </c:pt>
                <c:pt idx="20301">
                  <c:v>20301</c:v>
                </c:pt>
                <c:pt idx="20302">
                  <c:v>20302</c:v>
                </c:pt>
                <c:pt idx="20303">
                  <c:v>20303</c:v>
                </c:pt>
                <c:pt idx="20304">
                  <c:v>20304</c:v>
                </c:pt>
                <c:pt idx="20305">
                  <c:v>20305</c:v>
                </c:pt>
                <c:pt idx="20306">
                  <c:v>20306</c:v>
                </c:pt>
                <c:pt idx="20307">
                  <c:v>20307</c:v>
                </c:pt>
                <c:pt idx="20308">
                  <c:v>20308</c:v>
                </c:pt>
                <c:pt idx="20309">
                  <c:v>20309</c:v>
                </c:pt>
                <c:pt idx="20310">
                  <c:v>20310</c:v>
                </c:pt>
                <c:pt idx="20311">
                  <c:v>20311</c:v>
                </c:pt>
                <c:pt idx="20312">
                  <c:v>20312</c:v>
                </c:pt>
                <c:pt idx="20313">
                  <c:v>20313</c:v>
                </c:pt>
                <c:pt idx="20314">
                  <c:v>20314</c:v>
                </c:pt>
                <c:pt idx="20315">
                  <c:v>20315</c:v>
                </c:pt>
                <c:pt idx="20316">
                  <c:v>20316</c:v>
                </c:pt>
                <c:pt idx="20317">
                  <c:v>20317</c:v>
                </c:pt>
                <c:pt idx="20318">
                  <c:v>20318</c:v>
                </c:pt>
                <c:pt idx="20319">
                  <c:v>20319</c:v>
                </c:pt>
                <c:pt idx="20320">
                  <c:v>20320</c:v>
                </c:pt>
                <c:pt idx="20321">
                  <c:v>20321</c:v>
                </c:pt>
                <c:pt idx="20322">
                  <c:v>20322</c:v>
                </c:pt>
                <c:pt idx="20323">
                  <c:v>20323</c:v>
                </c:pt>
                <c:pt idx="20324">
                  <c:v>20324</c:v>
                </c:pt>
                <c:pt idx="20325">
                  <c:v>20325</c:v>
                </c:pt>
                <c:pt idx="20326">
                  <c:v>20326</c:v>
                </c:pt>
                <c:pt idx="20327">
                  <c:v>20327</c:v>
                </c:pt>
                <c:pt idx="20328">
                  <c:v>20328</c:v>
                </c:pt>
                <c:pt idx="20329">
                  <c:v>20329</c:v>
                </c:pt>
                <c:pt idx="20330">
                  <c:v>20330</c:v>
                </c:pt>
                <c:pt idx="20331">
                  <c:v>20331</c:v>
                </c:pt>
                <c:pt idx="20332">
                  <c:v>20332</c:v>
                </c:pt>
                <c:pt idx="20333">
                  <c:v>20333</c:v>
                </c:pt>
                <c:pt idx="20334">
                  <c:v>20334</c:v>
                </c:pt>
                <c:pt idx="20335">
                  <c:v>20335</c:v>
                </c:pt>
                <c:pt idx="20336">
                  <c:v>20336</c:v>
                </c:pt>
                <c:pt idx="20337">
                  <c:v>20337</c:v>
                </c:pt>
                <c:pt idx="20338">
                  <c:v>20338</c:v>
                </c:pt>
                <c:pt idx="20339">
                  <c:v>20339</c:v>
                </c:pt>
                <c:pt idx="20340">
                  <c:v>20340</c:v>
                </c:pt>
                <c:pt idx="20341">
                  <c:v>20341</c:v>
                </c:pt>
                <c:pt idx="20342">
                  <c:v>20342</c:v>
                </c:pt>
                <c:pt idx="20343">
                  <c:v>20343</c:v>
                </c:pt>
                <c:pt idx="20344">
                  <c:v>20344</c:v>
                </c:pt>
                <c:pt idx="20345">
                  <c:v>20345</c:v>
                </c:pt>
                <c:pt idx="20346">
                  <c:v>20346</c:v>
                </c:pt>
                <c:pt idx="20347">
                  <c:v>20347</c:v>
                </c:pt>
                <c:pt idx="20348">
                  <c:v>20348</c:v>
                </c:pt>
                <c:pt idx="20349">
                  <c:v>20349</c:v>
                </c:pt>
                <c:pt idx="20350">
                  <c:v>20350</c:v>
                </c:pt>
                <c:pt idx="20351">
                  <c:v>20351</c:v>
                </c:pt>
                <c:pt idx="20352">
                  <c:v>20352</c:v>
                </c:pt>
                <c:pt idx="20353">
                  <c:v>20353</c:v>
                </c:pt>
                <c:pt idx="20354">
                  <c:v>20354</c:v>
                </c:pt>
                <c:pt idx="20355">
                  <c:v>20355</c:v>
                </c:pt>
                <c:pt idx="20356">
                  <c:v>20356</c:v>
                </c:pt>
                <c:pt idx="20357">
                  <c:v>20357</c:v>
                </c:pt>
                <c:pt idx="20358">
                  <c:v>20358</c:v>
                </c:pt>
                <c:pt idx="20359">
                  <c:v>20359</c:v>
                </c:pt>
                <c:pt idx="20360">
                  <c:v>20360</c:v>
                </c:pt>
                <c:pt idx="20361">
                  <c:v>20361</c:v>
                </c:pt>
                <c:pt idx="20362">
                  <c:v>20362</c:v>
                </c:pt>
                <c:pt idx="20363">
                  <c:v>20363</c:v>
                </c:pt>
                <c:pt idx="20364">
                  <c:v>20364</c:v>
                </c:pt>
                <c:pt idx="20365">
                  <c:v>20365</c:v>
                </c:pt>
                <c:pt idx="20366">
                  <c:v>20366</c:v>
                </c:pt>
                <c:pt idx="20367">
                  <c:v>20367</c:v>
                </c:pt>
                <c:pt idx="20368">
                  <c:v>20368</c:v>
                </c:pt>
                <c:pt idx="20369">
                  <c:v>20369</c:v>
                </c:pt>
                <c:pt idx="20370">
                  <c:v>20370</c:v>
                </c:pt>
                <c:pt idx="20371">
                  <c:v>20371</c:v>
                </c:pt>
                <c:pt idx="20372">
                  <c:v>20372</c:v>
                </c:pt>
                <c:pt idx="20373">
                  <c:v>20373</c:v>
                </c:pt>
                <c:pt idx="20374">
                  <c:v>20374</c:v>
                </c:pt>
                <c:pt idx="20375">
                  <c:v>20375</c:v>
                </c:pt>
                <c:pt idx="20376">
                  <c:v>20376</c:v>
                </c:pt>
                <c:pt idx="20377">
                  <c:v>20377</c:v>
                </c:pt>
                <c:pt idx="20378">
                  <c:v>20378</c:v>
                </c:pt>
                <c:pt idx="20379">
                  <c:v>20379</c:v>
                </c:pt>
                <c:pt idx="20380">
                  <c:v>20380</c:v>
                </c:pt>
                <c:pt idx="20381">
                  <c:v>20381</c:v>
                </c:pt>
                <c:pt idx="20382">
                  <c:v>20382</c:v>
                </c:pt>
                <c:pt idx="20383">
                  <c:v>20383</c:v>
                </c:pt>
                <c:pt idx="20384">
                  <c:v>20384</c:v>
                </c:pt>
                <c:pt idx="20385">
                  <c:v>20385</c:v>
                </c:pt>
                <c:pt idx="20386">
                  <c:v>20386</c:v>
                </c:pt>
                <c:pt idx="20387">
                  <c:v>20387</c:v>
                </c:pt>
                <c:pt idx="20388">
                  <c:v>20388</c:v>
                </c:pt>
                <c:pt idx="20389">
                  <c:v>20389</c:v>
                </c:pt>
                <c:pt idx="20390">
                  <c:v>20390</c:v>
                </c:pt>
                <c:pt idx="20391">
                  <c:v>20391</c:v>
                </c:pt>
                <c:pt idx="20392">
                  <c:v>20392</c:v>
                </c:pt>
                <c:pt idx="20393">
                  <c:v>20393</c:v>
                </c:pt>
                <c:pt idx="20394">
                  <c:v>20394</c:v>
                </c:pt>
                <c:pt idx="20395">
                  <c:v>20395</c:v>
                </c:pt>
                <c:pt idx="20396">
                  <c:v>20396</c:v>
                </c:pt>
                <c:pt idx="20397">
                  <c:v>20397</c:v>
                </c:pt>
                <c:pt idx="20398">
                  <c:v>20398</c:v>
                </c:pt>
                <c:pt idx="20399">
                  <c:v>20399</c:v>
                </c:pt>
                <c:pt idx="20400">
                  <c:v>20400</c:v>
                </c:pt>
                <c:pt idx="20401">
                  <c:v>20401</c:v>
                </c:pt>
                <c:pt idx="20402">
                  <c:v>20402</c:v>
                </c:pt>
                <c:pt idx="20403">
                  <c:v>20403</c:v>
                </c:pt>
                <c:pt idx="20404">
                  <c:v>20404</c:v>
                </c:pt>
                <c:pt idx="20405">
                  <c:v>20405</c:v>
                </c:pt>
                <c:pt idx="20406">
                  <c:v>20406</c:v>
                </c:pt>
                <c:pt idx="20407">
                  <c:v>20407</c:v>
                </c:pt>
                <c:pt idx="20408">
                  <c:v>20408</c:v>
                </c:pt>
                <c:pt idx="20409">
                  <c:v>20409</c:v>
                </c:pt>
                <c:pt idx="20410">
                  <c:v>20410</c:v>
                </c:pt>
                <c:pt idx="20411">
                  <c:v>20411</c:v>
                </c:pt>
                <c:pt idx="20412">
                  <c:v>20412</c:v>
                </c:pt>
                <c:pt idx="20413">
                  <c:v>20413</c:v>
                </c:pt>
                <c:pt idx="20414">
                  <c:v>20414</c:v>
                </c:pt>
                <c:pt idx="20415">
                  <c:v>20415</c:v>
                </c:pt>
                <c:pt idx="20416">
                  <c:v>20416</c:v>
                </c:pt>
                <c:pt idx="20417">
                  <c:v>20417</c:v>
                </c:pt>
                <c:pt idx="20418">
                  <c:v>20418</c:v>
                </c:pt>
                <c:pt idx="20419">
                  <c:v>20419</c:v>
                </c:pt>
                <c:pt idx="20420">
                  <c:v>20420</c:v>
                </c:pt>
                <c:pt idx="20421">
                  <c:v>20421</c:v>
                </c:pt>
                <c:pt idx="20422">
                  <c:v>20422</c:v>
                </c:pt>
                <c:pt idx="20423">
                  <c:v>20423</c:v>
                </c:pt>
                <c:pt idx="20424">
                  <c:v>20424</c:v>
                </c:pt>
                <c:pt idx="20425">
                  <c:v>20425</c:v>
                </c:pt>
                <c:pt idx="20426">
                  <c:v>20426</c:v>
                </c:pt>
                <c:pt idx="20427">
                  <c:v>20427</c:v>
                </c:pt>
                <c:pt idx="20428">
                  <c:v>20428</c:v>
                </c:pt>
                <c:pt idx="20429">
                  <c:v>20429</c:v>
                </c:pt>
                <c:pt idx="20430">
                  <c:v>20430</c:v>
                </c:pt>
                <c:pt idx="20431">
                  <c:v>20431</c:v>
                </c:pt>
                <c:pt idx="20432">
                  <c:v>20432</c:v>
                </c:pt>
                <c:pt idx="20433">
                  <c:v>20433</c:v>
                </c:pt>
                <c:pt idx="20434">
                  <c:v>20434</c:v>
                </c:pt>
                <c:pt idx="20435">
                  <c:v>20435</c:v>
                </c:pt>
                <c:pt idx="20436">
                  <c:v>20436</c:v>
                </c:pt>
                <c:pt idx="20437">
                  <c:v>20437</c:v>
                </c:pt>
                <c:pt idx="20438">
                  <c:v>20438</c:v>
                </c:pt>
                <c:pt idx="20439">
                  <c:v>20439</c:v>
                </c:pt>
                <c:pt idx="20440">
                  <c:v>20440</c:v>
                </c:pt>
                <c:pt idx="20441">
                  <c:v>20441</c:v>
                </c:pt>
                <c:pt idx="20442">
                  <c:v>20442</c:v>
                </c:pt>
                <c:pt idx="20443">
                  <c:v>20443</c:v>
                </c:pt>
                <c:pt idx="20444">
                  <c:v>20444</c:v>
                </c:pt>
                <c:pt idx="20445">
                  <c:v>20445</c:v>
                </c:pt>
                <c:pt idx="20446">
                  <c:v>20446</c:v>
                </c:pt>
                <c:pt idx="20447">
                  <c:v>20447</c:v>
                </c:pt>
                <c:pt idx="20448">
                  <c:v>20448</c:v>
                </c:pt>
                <c:pt idx="20449">
                  <c:v>20449</c:v>
                </c:pt>
                <c:pt idx="20450">
                  <c:v>20450</c:v>
                </c:pt>
                <c:pt idx="20451">
                  <c:v>20451</c:v>
                </c:pt>
                <c:pt idx="20452">
                  <c:v>20452</c:v>
                </c:pt>
                <c:pt idx="20453">
                  <c:v>20453</c:v>
                </c:pt>
                <c:pt idx="20454">
                  <c:v>20454</c:v>
                </c:pt>
                <c:pt idx="20455">
                  <c:v>20455</c:v>
                </c:pt>
                <c:pt idx="20456">
                  <c:v>20456</c:v>
                </c:pt>
                <c:pt idx="20457">
                  <c:v>20457</c:v>
                </c:pt>
                <c:pt idx="20458">
                  <c:v>20458</c:v>
                </c:pt>
                <c:pt idx="20459">
                  <c:v>20459</c:v>
                </c:pt>
                <c:pt idx="20460">
                  <c:v>20460</c:v>
                </c:pt>
                <c:pt idx="20461">
                  <c:v>20461</c:v>
                </c:pt>
                <c:pt idx="20462">
                  <c:v>20462</c:v>
                </c:pt>
                <c:pt idx="20463">
                  <c:v>20463</c:v>
                </c:pt>
                <c:pt idx="20464">
                  <c:v>20464</c:v>
                </c:pt>
                <c:pt idx="20465">
                  <c:v>20465</c:v>
                </c:pt>
                <c:pt idx="20466">
                  <c:v>20466</c:v>
                </c:pt>
                <c:pt idx="20467">
                  <c:v>20467</c:v>
                </c:pt>
                <c:pt idx="20468">
                  <c:v>20468</c:v>
                </c:pt>
                <c:pt idx="20469">
                  <c:v>20469</c:v>
                </c:pt>
                <c:pt idx="20470">
                  <c:v>20470</c:v>
                </c:pt>
                <c:pt idx="20471">
                  <c:v>20471</c:v>
                </c:pt>
                <c:pt idx="20472">
                  <c:v>20472</c:v>
                </c:pt>
                <c:pt idx="20473">
                  <c:v>20473</c:v>
                </c:pt>
                <c:pt idx="20474">
                  <c:v>20474</c:v>
                </c:pt>
                <c:pt idx="20475">
                  <c:v>20475</c:v>
                </c:pt>
                <c:pt idx="20476">
                  <c:v>20476</c:v>
                </c:pt>
                <c:pt idx="20477">
                  <c:v>20477</c:v>
                </c:pt>
                <c:pt idx="20478">
                  <c:v>20478</c:v>
                </c:pt>
                <c:pt idx="20479">
                  <c:v>20479</c:v>
                </c:pt>
                <c:pt idx="20480">
                  <c:v>20480</c:v>
                </c:pt>
                <c:pt idx="20481">
                  <c:v>20481</c:v>
                </c:pt>
                <c:pt idx="20482">
                  <c:v>20482</c:v>
                </c:pt>
                <c:pt idx="20483">
                  <c:v>20483</c:v>
                </c:pt>
                <c:pt idx="20484">
                  <c:v>20484</c:v>
                </c:pt>
                <c:pt idx="20485">
                  <c:v>20485</c:v>
                </c:pt>
                <c:pt idx="20486">
                  <c:v>20486</c:v>
                </c:pt>
                <c:pt idx="20487">
                  <c:v>20487</c:v>
                </c:pt>
                <c:pt idx="20488">
                  <c:v>20488</c:v>
                </c:pt>
                <c:pt idx="20489">
                  <c:v>20489</c:v>
                </c:pt>
                <c:pt idx="20490">
                  <c:v>20490</c:v>
                </c:pt>
                <c:pt idx="20491">
                  <c:v>20491</c:v>
                </c:pt>
                <c:pt idx="20492">
                  <c:v>20492</c:v>
                </c:pt>
                <c:pt idx="20493">
                  <c:v>20493</c:v>
                </c:pt>
                <c:pt idx="20494">
                  <c:v>20494</c:v>
                </c:pt>
                <c:pt idx="20495">
                  <c:v>20495</c:v>
                </c:pt>
                <c:pt idx="20496">
                  <c:v>20496</c:v>
                </c:pt>
                <c:pt idx="20497">
                  <c:v>20497</c:v>
                </c:pt>
                <c:pt idx="20498">
                  <c:v>20498</c:v>
                </c:pt>
                <c:pt idx="20499">
                  <c:v>20499</c:v>
                </c:pt>
                <c:pt idx="20500">
                  <c:v>20500</c:v>
                </c:pt>
                <c:pt idx="20501">
                  <c:v>20501</c:v>
                </c:pt>
                <c:pt idx="20502">
                  <c:v>20502</c:v>
                </c:pt>
                <c:pt idx="20503">
                  <c:v>20503</c:v>
                </c:pt>
                <c:pt idx="20504">
                  <c:v>20504</c:v>
                </c:pt>
                <c:pt idx="20505">
                  <c:v>20505</c:v>
                </c:pt>
                <c:pt idx="20506">
                  <c:v>20506</c:v>
                </c:pt>
                <c:pt idx="20507">
                  <c:v>20507</c:v>
                </c:pt>
                <c:pt idx="20508">
                  <c:v>20508</c:v>
                </c:pt>
                <c:pt idx="20509">
                  <c:v>20509</c:v>
                </c:pt>
                <c:pt idx="20510">
                  <c:v>20510</c:v>
                </c:pt>
                <c:pt idx="20511">
                  <c:v>20511</c:v>
                </c:pt>
                <c:pt idx="20512">
                  <c:v>20512</c:v>
                </c:pt>
                <c:pt idx="20513">
                  <c:v>20513</c:v>
                </c:pt>
                <c:pt idx="20514">
                  <c:v>20514</c:v>
                </c:pt>
                <c:pt idx="20515">
                  <c:v>20515</c:v>
                </c:pt>
                <c:pt idx="20516">
                  <c:v>20516</c:v>
                </c:pt>
                <c:pt idx="20517">
                  <c:v>20517</c:v>
                </c:pt>
                <c:pt idx="20518">
                  <c:v>20518</c:v>
                </c:pt>
                <c:pt idx="20519">
                  <c:v>20519</c:v>
                </c:pt>
                <c:pt idx="20520">
                  <c:v>20520</c:v>
                </c:pt>
                <c:pt idx="20521">
                  <c:v>20521</c:v>
                </c:pt>
                <c:pt idx="20522">
                  <c:v>20522</c:v>
                </c:pt>
                <c:pt idx="20523">
                  <c:v>20523</c:v>
                </c:pt>
                <c:pt idx="20524">
                  <c:v>20524</c:v>
                </c:pt>
                <c:pt idx="20525">
                  <c:v>20525</c:v>
                </c:pt>
                <c:pt idx="20526">
                  <c:v>20526</c:v>
                </c:pt>
                <c:pt idx="20527">
                  <c:v>20527</c:v>
                </c:pt>
                <c:pt idx="20528">
                  <c:v>20528</c:v>
                </c:pt>
                <c:pt idx="20529">
                  <c:v>20529</c:v>
                </c:pt>
                <c:pt idx="20530">
                  <c:v>20530</c:v>
                </c:pt>
                <c:pt idx="20531">
                  <c:v>20531</c:v>
                </c:pt>
                <c:pt idx="20532">
                  <c:v>20532</c:v>
                </c:pt>
                <c:pt idx="20533">
                  <c:v>20533</c:v>
                </c:pt>
                <c:pt idx="20534">
                  <c:v>20534</c:v>
                </c:pt>
                <c:pt idx="20535">
                  <c:v>20535</c:v>
                </c:pt>
                <c:pt idx="20536">
                  <c:v>20536</c:v>
                </c:pt>
                <c:pt idx="20537">
                  <c:v>20537</c:v>
                </c:pt>
                <c:pt idx="20538">
                  <c:v>20538</c:v>
                </c:pt>
                <c:pt idx="20539">
                  <c:v>20539</c:v>
                </c:pt>
                <c:pt idx="20540">
                  <c:v>20540</c:v>
                </c:pt>
                <c:pt idx="20541">
                  <c:v>20541</c:v>
                </c:pt>
                <c:pt idx="20542">
                  <c:v>20542</c:v>
                </c:pt>
                <c:pt idx="20543">
                  <c:v>20543</c:v>
                </c:pt>
                <c:pt idx="20544">
                  <c:v>20544</c:v>
                </c:pt>
                <c:pt idx="20545">
                  <c:v>20545</c:v>
                </c:pt>
                <c:pt idx="20546">
                  <c:v>20546</c:v>
                </c:pt>
                <c:pt idx="20547">
                  <c:v>20547</c:v>
                </c:pt>
                <c:pt idx="20548">
                  <c:v>20548</c:v>
                </c:pt>
                <c:pt idx="20549">
                  <c:v>20549</c:v>
                </c:pt>
                <c:pt idx="20550">
                  <c:v>20550</c:v>
                </c:pt>
                <c:pt idx="20551">
                  <c:v>20551</c:v>
                </c:pt>
                <c:pt idx="20552">
                  <c:v>20552</c:v>
                </c:pt>
                <c:pt idx="20553">
                  <c:v>20553</c:v>
                </c:pt>
                <c:pt idx="20554">
                  <c:v>20554</c:v>
                </c:pt>
                <c:pt idx="20555">
                  <c:v>20555</c:v>
                </c:pt>
                <c:pt idx="20556">
                  <c:v>20556</c:v>
                </c:pt>
                <c:pt idx="20557">
                  <c:v>20557</c:v>
                </c:pt>
                <c:pt idx="20558">
                  <c:v>20558</c:v>
                </c:pt>
                <c:pt idx="20559">
                  <c:v>20559</c:v>
                </c:pt>
                <c:pt idx="20560">
                  <c:v>20560</c:v>
                </c:pt>
                <c:pt idx="20561">
                  <c:v>20561</c:v>
                </c:pt>
                <c:pt idx="20562">
                  <c:v>20562</c:v>
                </c:pt>
                <c:pt idx="20563">
                  <c:v>20563</c:v>
                </c:pt>
                <c:pt idx="20564">
                  <c:v>20564</c:v>
                </c:pt>
                <c:pt idx="20565">
                  <c:v>20565</c:v>
                </c:pt>
                <c:pt idx="20566">
                  <c:v>20566</c:v>
                </c:pt>
                <c:pt idx="20567">
                  <c:v>20567</c:v>
                </c:pt>
                <c:pt idx="20568">
                  <c:v>20568</c:v>
                </c:pt>
                <c:pt idx="20569">
                  <c:v>20569</c:v>
                </c:pt>
                <c:pt idx="20570">
                  <c:v>20570</c:v>
                </c:pt>
                <c:pt idx="20571">
                  <c:v>20571</c:v>
                </c:pt>
                <c:pt idx="20572">
                  <c:v>20572</c:v>
                </c:pt>
                <c:pt idx="20573">
                  <c:v>20573</c:v>
                </c:pt>
                <c:pt idx="20574">
                  <c:v>20574</c:v>
                </c:pt>
                <c:pt idx="20575">
                  <c:v>20575</c:v>
                </c:pt>
                <c:pt idx="20576">
                  <c:v>20576</c:v>
                </c:pt>
                <c:pt idx="20577">
                  <c:v>20577</c:v>
                </c:pt>
                <c:pt idx="20578">
                  <c:v>20578</c:v>
                </c:pt>
                <c:pt idx="20579">
                  <c:v>20579</c:v>
                </c:pt>
                <c:pt idx="20580">
                  <c:v>20580</c:v>
                </c:pt>
                <c:pt idx="20581">
                  <c:v>20581</c:v>
                </c:pt>
                <c:pt idx="20582">
                  <c:v>20582</c:v>
                </c:pt>
                <c:pt idx="20583">
                  <c:v>20583</c:v>
                </c:pt>
                <c:pt idx="20584">
                  <c:v>20584</c:v>
                </c:pt>
                <c:pt idx="20585">
                  <c:v>20585</c:v>
                </c:pt>
                <c:pt idx="20586">
                  <c:v>20586</c:v>
                </c:pt>
                <c:pt idx="20587">
                  <c:v>20587</c:v>
                </c:pt>
                <c:pt idx="20588">
                  <c:v>20588</c:v>
                </c:pt>
                <c:pt idx="20589">
                  <c:v>20589</c:v>
                </c:pt>
                <c:pt idx="20590">
                  <c:v>20590</c:v>
                </c:pt>
                <c:pt idx="20591">
                  <c:v>20591</c:v>
                </c:pt>
                <c:pt idx="20592">
                  <c:v>20592</c:v>
                </c:pt>
                <c:pt idx="20593">
                  <c:v>20593</c:v>
                </c:pt>
                <c:pt idx="20594">
                  <c:v>20594</c:v>
                </c:pt>
                <c:pt idx="20595">
                  <c:v>20595</c:v>
                </c:pt>
                <c:pt idx="20596">
                  <c:v>20596</c:v>
                </c:pt>
                <c:pt idx="20597">
                  <c:v>20597</c:v>
                </c:pt>
                <c:pt idx="20598">
                  <c:v>20598</c:v>
                </c:pt>
                <c:pt idx="20599">
                  <c:v>20599</c:v>
                </c:pt>
                <c:pt idx="20600">
                  <c:v>20600</c:v>
                </c:pt>
                <c:pt idx="20601">
                  <c:v>20601</c:v>
                </c:pt>
                <c:pt idx="20602">
                  <c:v>20602</c:v>
                </c:pt>
                <c:pt idx="20603">
                  <c:v>20603</c:v>
                </c:pt>
                <c:pt idx="20604">
                  <c:v>20604</c:v>
                </c:pt>
                <c:pt idx="20605">
                  <c:v>20605</c:v>
                </c:pt>
                <c:pt idx="20606">
                  <c:v>20606</c:v>
                </c:pt>
                <c:pt idx="20607">
                  <c:v>20607</c:v>
                </c:pt>
                <c:pt idx="20608">
                  <c:v>20608</c:v>
                </c:pt>
                <c:pt idx="20609">
                  <c:v>20609</c:v>
                </c:pt>
                <c:pt idx="20610">
                  <c:v>20610</c:v>
                </c:pt>
                <c:pt idx="20611">
                  <c:v>20611</c:v>
                </c:pt>
                <c:pt idx="20612">
                  <c:v>20612</c:v>
                </c:pt>
                <c:pt idx="20613">
                  <c:v>20613</c:v>
                </c:pt>
                <c:pt idx="20614">
                  <c:v>20614</c:v>
                </c:pt>
                <c:pt idx="20615">
                  <c:v>20615</c:v>
                </c:pt>
                <c:pt idx="20616">
                  <c:v>20616</c:v>
                </c:pt>
                <c:pt idx="20617">
                  <c:v>20617</c:v>
                </c:pt>
                <c:pt idx="20618">
                  <c:v>20618</c:v>
                </c:pt>
                <c:pt idx="20619">
                  <c:v>20619</c:v>
                </c:pt>
                <c:pt idx="20620">
                  <c:v>20620</c:v>
                </c:pt>
                <c:pt idx="20621">
                  <c:v>20621</c:v>
                </c:pt>
                <c:pt idx="20622">
                  <c:v>20622</c:v>
                </c:pt>
                <c:pt idx="20623">
                  <c:v>20623</c:v>
                </c:pt>
                <c:pt idx="20624">
                  <c:v>20624</c:v>
                </c:pt>
                <c:pt idx="20625">
                  <c:v>20625</c:v>
                </c:pt>
                <c:pt idx="20626">
                  <c:v>20626</c:v>
                </c:pt>
                <c:pt idx="20627">
                  <c:v>20627</c:v>
                </c:pt>
                <c:pt idx="20628">
                  <c:v>20628</c:v>
                </c:pt>
                <c:pt idx="20629">
                  <c:v>20629</c:v>
                </c:pt>
                <c:pt idx="20630">
                  <c:v>20630</c:v>
                </c:pt>
                <c:pt idx="20631">
                  <c:v>20631</c:v>
                </c:pt>
                <c:pt idx="20632">
                  <c:v>20632</c:v>
                </c:pt>
                <c:pt idx="20633">
                  <c:v>20633</c:v>
                </c:pt>
                <c:pt idx="20634">
                  <c:v>20634</c:v>
                </c:pt>
                <c:pt idx="20635">
                  <c:v>20635</c:v>
                </c:pt>
                <c:pt idx="20636">
                  <c:v>20636</c:v>
                </c:pt>
                <c:pt idx="20637">
                  <c:v>20637</c:v>
                </c:pt>
                <c:pt idx="20638">
                  <c:v>20638</c:v>
                </c:pt>
                <c:pt idx="20639">
                  <c:v>20639</c:v>
                </c:pt>
                <c:pt idx="20640">
                  <c:v>20640</c:v>
                </c:pt>
                <c:pt idx="20641">
                  <c:v>20641</c:v>
                </c:pt>
                <c:pt idx="20642">
                  <c:v>20642</c:v>
                </c:pt>
                <c:pt idx="20643">
                  <c:v>20643</c:v>
                </c:pt>
                <c:pt idx="20644">
                  <c:v>20644</c:v>
                </c:pt>
                <c:pt idx="20645">
                  <c:v>20645</c:v>
                </c:pt>
                <c:pt idx="20646">
                  <c:v>20646</c:v>
                </c:pt>
                <c:pt idx="20647">
                  <c:v>20647</c:v>
                </c:pt>
                <c:pt idx="20648">
                  <c:v>20648</c:v>
                </c:pt>
                <c:pt idx="20649">
                  <c:v>20649</c:v>
                </c:pt>
                <c:pt idx="20650">
                  <c:v>20650</c:v>
                </c:pt>
                <c:pt idx="20651">
                  <c:v>20651</c:v>
                </c:pt>
                <c:pt idx="20652">
                  <c:v>20652</c:v>
                </c:pt>
                <c:pt idx="20653">
                  <c:v>20653</c:v>
                </c:pt>
                <c:pt idx="20654">
                  <c:v>20654</c:v>
                </c:pt>
                <c:pt idx="20655">
                  <c:v>20655</c:v>
                </c:pt>
                <c:pt idx="20656">
                  <c:v>20656</c:v>
                </c:pt>
                <c:pt idx="20657">
                  <c:v>20657</c:v>
                </c:pt>
                <c:pt idx="20658">
                  <c:v>20658</c:v>
                </c:pt>
                <c:pt idx="20659">
                  <c:v>20659</c:v>
                </c:pt>
                <c:pt idx="20660">
                  <c:v>20660</c:v>
                </c:pt>
                <c:pt idx="20661">
                  <c:v>20661</c:v>
                </c:pt>
                <c:pt idx="20662">
                  <c:v>20662</c:v>
                </c:pt>
                <c:pt idx="20663">
                  <c:v>20663</c:v>
                </c:pt>
                <c:pt idx="20664">
                  <c:v>20664</c:v>
                </c:pt>
                <c:pt idx="20665">
                  <c:v>20665</c:v>
                </c:pt>
                <c:pt idx="20666">
                  <c:v>20666</c:v>
                </c:pt>
                <c:pt idx="20667">
                  <c:v>20667</c:v>
                </c:pt>
                <c:pt idx="20668">
                  <c:v>20668</c:v>
                </c:pt>
                <c:pt idx="20669">
                  <c:v>20669</c:v>
                </c:pt>
                <c:pt idx="20670">
                  <c:v>20670</c:v>
                </c:pt>
                <c:pt idx="20671">
                  <c:v>20671</c:v>
                </c:pt>
                <c:pt idx="20672">
                  <c:v>20672</c:v>
                </c:pt>
                <c:pt idx="20673">
                  <c:v>20673</c:v>
                </c:pt>
                <c:pt idx="20674">
                  <c:v>20674</c:v>
                </c:pt>
                <c:pt idx="20675">
                  <c:v>20675</c:v>
                </c:pt>
                <c:pt idx="20676">
                  <c:v>20676</c:v>
                </c:pt>
                <c:pt idx="20677">
                  <c:v>20677</c:v>
                </c:pt>
                <c:pt idx="20678">
                  <c:v>20678</c:v>
                </c:pt>
                <c:pt idx="20679">
                  <c:v>20679</c:v>
                </c:pt>
                <c:pt idx="20680">
                  <c:v>20680</c:v>
                </c:pt>
                <c:pt idx="20681">
                  <c:v>20681</c:v>
                </c:pt>
                <c:pt idx="20682">
                  <c:v>20682</c:v>
                </c:pt>
                <c:pt idx="20683">
                  <c:v>20683</c:v>
                </c:pt>
                <c:pt idx="20684">
                  <c:v>20684</c:v>
                </c:pt>
                <c:pt idx="20685">
                  <c:v>20685</c:v>
                </c:pt>
                <c:pt idx="20686">
                  <c:v>20686</c:v>
                </c:pt>
                <c:pt idx="20687">
                  <c:v>20687</c:v>
                </c:pt>
                <c:pt idx="20688">
                  <c:v>20688</c:v>
                </c:pt>
                <c:pt idx="20689">
                  <c:v>20689</c:v>
                </c:pt>
                <c:pt idx="20690">
                  <c:v>20690</c:v>
                </c:pt>
                <c:pt idx="20691">
                  <c:v>20691</c:v>
                </c:pt>
                <c:pt idx="20692">
                  <c:v>20692</c:v>
                </c:pt>
                <c:pt idx="20693">
                  <c:v>20693</c:v>
                </c:pt>
                <c:pt idx="20694">
                  <c:v>20694</c:v>
                </c:pt>
                <c:pt idx="20695">
                  <c:v>20695</c:v>
                </c:pt>
                <c:pt idx="20696">
                  <c:v>20696</c:v>
                </c:pt>
                <c:pt idx="20697">
                  <c:v>20697</c:v>
                </c:pt>
                <c:pt idx="20698">
                  <c:v>20698</c:v>
                </c:pt>
                <c:pt idx="20699">
                  <c:v>20699</c:v>
                </c:pt>
                <c:pt idx="20700">
                  <c:v>20700</c:v>
                </c:pt>
                <c:pt idx="20701">
                  <c:v>20701</c:v>
                </c:pt>
                <c:pt idx="20702">
                  <c:v>20702</c:v>
                </c:pt>
                <c:pt idx="20703">
                  <c:v>20703</c:v>
                </c:pt>
                <c:pt idx="20704">
                  <c:v>20704</c:v>
                </c:pt>
                <c:pt idx="20705">
                  <c:v>20705</c:v>
                </c:pt>
                <c:pt idx="20706">
                  <c:v>20706</c:v>
                </c:pt>
                <c:pt idx="20707">
                  <c:v>20707</c:v>
                </c:pt>
                <c:pt idx="20708">
                  <c:v>20708</c:v>
                </c:pt>
                <c:pt idx="20709">
                  <c:v>20709</c:v>
                </c:pt>
                <c:pt idx="20710">
                  <c:v>20710</c:v>
                </c:pt>
                <c:pt idx="20711">
                  <c:v>20711</c:v>
                </c:pt>
                <c:pt idx="20712">
                  <c:v>20712</c:v>
                </c:pt>
                <c:pt idx="20713">
                  <c:v>20713</c:v>
                </c:pt>
                <c:pt idx="20714">
                  <c:v>20714</c:v>
                </c:pt>
                <c:pt idx="20715">
                  <c:v>20715</c:v>
                </c:pt>
                <c:pt idx="20716">
                  <c:v>20716</c:v>
                </c:pt>
                <c:pt idx="20717">
                  <c:v>20717</c:v>
                </c:pt>
                <c:pt idx="20718">
                  <c:v>20718</c:v>
                </c:pt>
                <c:pt idx="20719">
                  <c:v>20719</c:v>
                </c:pt>
                <c:pt idx="20720">
                  <c:v>20720</c:v>
                </c:pt>
                <c:pt idx="20721">
                  <c:v>20721</c:v>
                </c:pt>
                <c:pt idx="20722">
                  <c:v>20722</c:v>
                </c:pt>
                <c:pt idx="20723">
                  <c:v>20723</c:v>
                </c:pt>
                <c:pt idx="20724">
                  <c:v>20724</c:v>
                </c:pt>
                <c:pt idx="20725">
                  <c:v>20725</c:v>
                </c:pt>
                <c:pt idx="20726">
                  <c:v>20726</c:v>
                </c:pt>
                <c:pt idx="20727">
                  <c:v>20727</c:v>
                </c:pt>
                <c:pt idx="20728">
                  <c:v>20728</c:v>
                </c:pt>
                <c:pt idx="20729">
                  <c:v>20729</c:v>
                </c:pt>
                <c:pt idx="20730">
                  <c:v>20730</c:v>
                </c:pt>
                <c:pt idx="20731">
                  <c:v>20731</c:v>
                </c:pt>
                <c:pt idx="20732">
                  <c:v>20732</c:v>
                </c:pt>
                <c:pt idx="20733">
                  <c:v>20733</c:v>
                </c:pt>
                <c:pt idx="20734">
                  <c:v>20734</c:v>
                </c:pt>
                <c:pt idx="20735">
                  <c:v>20735</c:v>
                </c:pt>
                <c:pt idx="20736">
                  <c:v>20736</c:v>
                </c:pt>
                <c:pt idx="20737">
                  <c:v>20737</c:v>
                </c:pt>
                <c:pt idx="20738">
                  <c:v>20738</c:v>
                </c:pt>
                <c:pt idx="20739">
                  <c:v>20739</c:v>
                </c:pt>
                <c:pt idx="20740">
                  <c:v>20740</c:v>
                </c:pt>
                <c:pt idx="20741">
                  <c:v>20741</c:v>
                </c:pt>
                <c:pt idx="20742">
                  <c:v>20742</c:v>
                </c:pt>
                <c:pt idx="20743">
                  <c:v>20743</c:v>
                </c:pt>
                <c:pt idx="20744">
                  <c:v>20744</c:v>
                </c:pt>
                <c:pt idx="20745">
                  <c:v>20745</c:v>
                </c:pt>
                <c:pt idx="20746">
                  <c:v>20746</c:v>
                </c:pt>
                <c:pt idx="20747">
                  <c:v>20747</c:v>
                </c:pt>
                <c:pt idx="20748">
                  <c:v>20748</c:v>
                </c:pt>
                <c:pt idx="20749">
                  <c:v>20749</c:v>
                </c:pt>
                <c:pt idx="20750">
                  <c:v>20750</c:v>
                </c:pt>
                <c:pt idx="20751">
                  <c:v>20751</c:v>
                </c:pt>
                <c:pt idx="20752">
                  <c:v>20752</c:v>
                </c:pt>
                <c:pt idx="20753">
                  <c:v>20753</c:v>
                </c:pt>
                <c:pt idx="20754">
                  <c:v>20754</c:v>
                </c:pt>
                <c:pt idx="20755">
                  <c:v>20755</c:v>
                </c:pt>
                <c:pt idx="20756">
                  <c:v>20756</c:v>
                </c:pt>
                <c:pt idx="20757">
                  <c:v>20757</c:v>
                </c:pt>
                <c:pt idx="20758">
                  <c:v>20758</c:v>
                </c:pt>
                <c:pt idx="20759">
                  <c:v>20759</c:v>
                </c:pt>
                <c:pt idx="20760">
                  <c:v>20760</c:v>
                </c:pt>
                <c:pt idx="20761">
                  <c:v>20761</c:v>
                </c:pt>
                <c:pt idx="20762">
                  <c:v>20762</c:v>
                </c:pt>
                <c:pt idx="20763">
                  <c:v>20763</c:v>
                </c:pt>
                <c:pt idx="20764">
                  <c:v>20764</c:v>
                </c:pt>
                <c:pt idx="20765">
                  <c:v>20765</c:v>
                </c:pt>
                <c:pt idx="20766">
                  <c:v>20766</c:v>
                </c:pt>
                <c:pt idx="20767">
                  <c:v>20767</c:v>
                </c:pt>
                <c:pt idx="20768">
                  <c:v>20768</c:v>
                </c:pt>
                <c:pt idx="20769">
                  <c:v>20769</c:v>
                </c:pt>
                <c:pt idx="20770">
                  <c:v>20770</c:v>
                </c:pt>
                <c:pt idx="20771">
                  <c:v>20771</c:v>
                </c:pt>
                <c:pt idx="20772">
                  <c:v>20772</c:v>
                </c:pt>
                <c:pt idx="20773">
                  <c:v>20773</c:v>
                </c:pt>
                <c:pt idx="20774">
                  <c:v>20774</c:v>
                </c:pt>
                <c:pt idx="20775">
                  <c:v>20775</c:v>
                </c:pt>
                <c:pt idx="20776">
                  <c:v>20776</c:v>
                </c:pt>
                <c:pt idx="20777">
                  <c:v>20777</c:v>
                </c:pt>
                <c:pt idx="20778">
                  <c:v>20778</c:v>
                </c:pt>
                <c:pt idx="20779">
                  <c:v>20779</c:v>
                </c:pt>
                <c:pt idx="20780">
                  <c:v>20780</c:v>
                </c:pt>
                <c:pt idx="20781">
                  <c:v>20781</c:v>
                </c:pt>
                <c:pt idx="20782">
                  <c:v>20782</c:v>
                </c:pt>
                <c:pt idx="20783">
                  <c:v>20783</c:v>
                </c:pt>
                <c:pt idx="20784">
                  <c:v>20784</c:v>
                </c:pt>
                <c:pt idx="20785">
                  <c:v>20785</c:v>
                </c:pt>
                <c:pt idx="20786">
                  <c:v>20786</c:v>
                </c:pt>
                <c:pt idx="20787">
                  <c:v>20787</c:v>
                </c:pt>
                <c:pt idx="20788">
                  <c:v>20788</c:v>
                </c:pt>
                <c:pt idx="20789">
                  <c:v>20789</c:v>
                </c:pt>
                <c:pt idx="20790">
                  <c:v>20790</c:v>
                </c:pt>
                <c:pt idx="20791">
                  <c:v>20791</c:v>
                </c:pt>
                <c:pt idx="20792">
                  <c:v>20792</c:v>
                </c:pt>
                <c:pt idx="20793">
                  <c:v>20793</c:v>
                </c:pt>
                <c:pt idx="20794">
                  <c:v>20794</c:v>
                </c:pt>
                <c:pt idx="20795">
                  <c:v>20795</c:v>
                </c:pt>
                <c:pt idx="20796">
                  <c:v>20796</c:v>
                </c:pt>
                <c:pt idx="20797">
                  <c:v>20797</c:v>
                </c:pt>
                <c:pt idx="20798">
                  <c:v>20798</c:v>
                </c:pt>
                <c:pt idx="20799">
                  <c:v>20799</c:v>
                </c:pt>
                <c:pt idx="20800">
                  <c:v>20800</c:v>
                </c:pt>
                <c:pt idx="20801">
                  <c:v>20801</c:v>
                </c:pt>
                <c:pt idx="20802">
                  <c:v>20802</c:v>
                </c:pt>
                <c:pt idx="20803">
                  <c:v>20803</c:v>
                </c:pt>
                <c:pt idx="20804">
                  <c:v>20804</c:v>
                </c:pt>
                <c:pt idx="20805">
                  <c:v>20805</c:v>
                </c:pt>
                <c:pt idx="20806">
                  <c:v>20806</c:v>
                </c:pt>
                <c:pt idx="20807">
                  <c:v>20807</c:v>
                </c:pt>
                <c:pt idx="20808">
                  <c:v>20808</c:v>
                </c:pt>
                <c:pt idx="20809">
                  <c:v>20809</c:v>
                </c:pt>
                <c:pt idx="20810">
                  <c:v>20810</c:v>
                </c:pt>
                <c:pt idx="20811">
                  <c:v>20811</c:v>
                </c:pt>
                <c:pt idx="20812">
                  <c:v>20812</c:v>
                </c:pt>
                <c:pt idx="20813">
                  <c:v>20813</c:v>
                </c:pt>
                <c:pt idx="20814">
                  <c:v>20814</c:v>
                </c:pt>
                <c:pt idx="20815">
                  <c:v>20815</c:v>
                </c:pt>
                <c:pt idx="20816">
                  <c:v>20816</c:v>
                </c:pt>
                <c:pt idx="20817">
                  <c:v>20817</c:v>
                </c:pt>
                <c:pt idx="20818">
                  <c:v>20818</c:v>
                </c:pt>
                <c:pt idx="20819">
                  <c:v>20819</c:v>
                </c:pt>
                <c:pt idx="20820">
                  <c:v>20820</c:v>
                </c:pt>
                <c:pt idx="20821">
                  <c:v>20821</c:v>
                </c:pt>
                <c:pt idx="20822">
                  <c:v>20822</c:v>
                </c:pt>
                <c:pt idx="20823">
                  <c:v>20823</c:v>
                </c:pt>
                <c:pt idx="20824">
                  <c:v>20824</c:v>
                </c:pt>
                <c:pt idx="20825">
                  <c:v>20825</c:v>
                </c:pt>
                <c:pt idx="20826">
                  <c:v>20826</c:v>
                </c:pt>
                <c:pt idx="20827">
                  <c:v>20827</c:v>
                </c:pt>
                <c:pt idx="20828">
                  <c:v>20828</c:v>
                </c:pt>
                <c:pt idx="20829">
                  <c:v>20829</c:v>
                </c:pt>
                <c:pt idx="20830">
                  <c:v>20830</c:v>
                </c:pt>
                <c:pt idx="20831">
                  <c:v>20831</c:v>
                </c:pt>
                <c:pt idx="20832">
                  <c:v>20832</c:v>
                </c:pt>
                <c:pt idx="20833">
                  <c:v>20833</c:v>
                </c:pt>
                <c:pt idx="20834">
                  <c:v>20834</c:v>
                </c:pt>
                <c:pt idx="20835">
                  <c:v>20835</c:v>
                </c:pt>
                <c:pt idx="20836">
                  <c:v>20836</c:v>
                </c:pt>
                <c:pt idx="20837">
                  <c:v>20837</c:v>
                </c:pt>
                <c:pt idx="20838">
                  <c:v>20838</c:v>
                </c:pt>
                <c:pt idx="20839">
                  <c:v>20839</c:v>
                </c:pt>
                <c:pt idx="20840">
                  <c:v>20840</c:v>
                </c:pt>
                <c:pt idx="20841">
                  <c:v>20841</c:v>
                </c:pt>
                <c:pt idx="20842">
                  <c:v>20842</c:v>
                </c:pt>
                <c:pt idx="20843">
                  <c:v>20843</c:v>
                </c:pt>
                <c:pt idx="20844">
                  <c:v>20844</c:v>
                </c:pt>
                <c:pt idx="20845">
                  <c:v>20845</c:v>
                </c:pt>
                <c:pt idx="20846">
                  <c:v>20846</c:v>
                </c:pt>
                <c:pt idx="20847">
                  <c:v>20847</c:v>
                </c:pt>
                <c:pt idx="20848">
                  <c:v>20848</c:v>
                </c:pt>
                <c:pt idx="20849">
                  <c:v>20849</c:v>
                </c:pt>
                <c:pt idx="20850">
                  <c:v>20850</c:v>
                </c:pt>
                <c:pt idx="20851">
                  <c:v>20851</c:v>
                </c:pt>
                <c:pt idx="20852">
                  <c:v>20852</c:v>
                </c:pt>
                <c:pt idx="20853">
                  <c:v>20853</c:v>
                </c:pt>
                <c:pt idx="20854">
                  <c:v>20854</c:v>
                </c:pt>
                <c:pt idx="20855">
                  <c:v>20855</c:v>
                </c:pt>
                <c:pt idx="20856">
                  <c:v>20856</c:v>
                </c:pt>
                <c:pt idx="20857">
                  <c:v>20857</c:v>
                </c:pt>
                <c:pt idx="20858">
                  <c:v>20858</c:v>
                </c:pt>
                <c:pt idx="20859">
                  <c:v>20859</c:v>
                </c:pt>
                <c:pt idx="20860">
                  <c:v>20860</c:v>
                </c:pt>
                <c:pt idx="20861">
                  <c:v>20861</c:v>
                </c:pt>
                <c:pt idx="20862">
                  <c:v>20862</c:v>
                </c:pt>
                <c:pt idx="20863">
                  <c:v>20863</c:v>
                </c:pt>
                <c:pt idx="20864">
                  <c:v>20864</c:v>
                </c:pt>
                <c:pt idx="20865">
                  <c:v>20865</c:v>
                </c:pt>
                <c:pt idx="20866">
                  <c:v>20866</c:v>
                </c:pt>
                <c:pt idx="20867">
                  <c:v>20867</c:v>
                </c:pt>
                <c:pt idx="20868">
                  <c:v>20868</c:v>
                </c:pt>
                <c:pt idx="20869">
                  <c:v>20869</c:v>
                </c:pt>
                <c:pt idx="20870">
                  <c:v>20870</c:v>
                </c:pt>
                <c:pt idx="20871">
                  <c:v>20871</c:v>
                </c:pt>
                <c:pt idx="20872">
                  <c:v>20872</c:v>
                </c:pt>
                <c:pt idx="20873">
                  <c:v>20873</c:v>
                </c:pt>
                <c:pt idx="20874">
                  <c:v>20874</c:v>
                </c:pt>
                <c:pt idx="20875">
                  <c:v>20875</c:v>
                </c:pt>
                <c:pt idx="20876">
                  <c:v>20876</c:v>
                </c:pt>
                <c:pt idx="20877">
                  <c:v>20877</c:v>
                </c:pt>
                <c:pt idx="20878">
                  <c:v>20878</c:v>
                </c:pt>
                <c:pt idx="20879">
                  <c:v>20879</c:v>
                </c:pt>
                <c:pt idx="20880">
                  <c:v>20880</c:v>
                </c:pt>
                <c:pt idx="20881">
                  <c:v>20881</c:v>
                </c:pt>
                <c:pt idx="20882">
                  <c:v>20882</c:v>
                </c:pt>
                <c:pt idx="20883">
                  <c:v>20883</c:v>
                </c:pt>
                <c:pt idx="20884">
                  <c:v>20884</c:v>
                </c:pt>
                <c:pt idx="20885">
                  <c:v>20885</c:v>
                </c:pt>
                <c:pt idx="20886">
                  <c:v>20886</c:v>
                </c:pt>
                <c:pt idx="20887">
                  <c:v>20887</c:v>
                </c:pt>
                <c:pt idx="20888">
                  <c:v>20888</c:v>
                </c:pt>
                <c:pt idx="20889">
                  <c:v>20889</c:v>
                </c:pt>
                <c:pt idx="20890">
                  <c:v>20890</c:v>
                </c:pt>
                <c:pt idx="20891">
                  <c:v>20891</c:v>
                </c:pt>
                <c:pt idx="20892">
                  <c:v>20892</c:v>
                </c:pt>
                <c:pt idx="20893">
                  <c:v>20893</c:v>
                </c:pt>
                <c:pt idx="20894">
                  <c:v>20894</c:v>
                </c:pt>
                <c:pt idx="20895">
                  <c:v>20895</c:v>
                </c:pt>
                <c:pt idx="20896">
                  <c:v>20896</c:v>
                </c:pt>
                <c:pt idx="20897">
                  <c:v>20897</c:v>
                </c:pt>
                <c:pt idx="20898">
                  <c:v>20898</c:v>
                </c:pt>
                <c:pt idx="20899">
                  <c:v>20899</c:v>
                </c:pt>
                <c:pt idx="20900">
                  <c:v>20900</c:v>
                </c:pt>
                <c:pt idx="20901">
                  <c:v>20901</c:v>
                </c:pt>
                <c:pt idx="20902">
                  <c:v>20902</c:v>
                </c:pt>
                <c:pt idx="20903">
                  <c:v>20903</c:v>
                </c:pt>
                <c:pt idx="20904">
                  <c:v>20904</c:v>
                </c:pt>
                <c:pt idx="20905">
                  <c:v>20905</c:v>
                </c:pt>
                <c:pt idx="20906">
                  <c:v>20906</c:v>
                </c:pt>
                <c:pt idx="20907">
                  <c:v>20907</c:v>
                </c:pt>
                <c:pt idx="20908">
                  <c:v>20908</c:v>
                </c:pt>
                <c:pt idx="20909">
                  <c:v>20909</c:v>
                </c:pt>
                <c:pt idx="20910">
                  <c:v>20910</c:v>
                </c:pt>
                <c:pt idx="20911">
                  <c:v>20911</c:v>
                </c:pt>
                <c:pt idx="20912">
                  <c:v>20912</c:v>
                </c:pt>
                <c:pt idx="20913">
                  <c:v>20913</c:v>
                </c:pt>
                <c:pt idx="20914">
                  <c:v>20914</c:v>
                </c:pt>
                <c:pt idx="20915">
                  <c:v>20915</c:v>
                </c:pt>
                <c:pt idx="20916">
                  <c:v>20916</c:v>
                </c:pt>
                <c:pt idx="20917">
                  <c:v>20917</c:v>
                </c:pt>
                <c:pt idx="20918">
                  <c:v>20918</c:v>
                </c:pt>
                <c:pt idx="20919">
                  <c:v>20919</c:v>
                </c:pt>
                <c:pt idx="20920">
                  <c:v>20920</c:v>
                </c:pt>
                <c:pt idx="20921">
                  <c:v>20921</c:v>
                </c:pt>
                <c:pt idx="20922">
                  <c:v>20922</c:v>
                </c:pt>
                <c:pt idx="20923">
                  <c:v>20923</c:v>
                </c:pt>
                <c:pt idx="20924">
                  <c:v>20924</c:v>
                </c:pt>
                <c:pt idx="20925">
                  <c:v>20925</c:v>
                </c:pt>
                <c:pt idx="20926">
                  <c:v>20926</c:v>
                </c:pt>
                <c:pt idx="20927">
                  <c:v>20927</c:v>
                </c:pt>
                <c:pt idx="20928">
                  <c:v>20928</c:v>
                </c:pt>
                <c:pt idx="20929">
                  <c:v>20929</c:v>
                </c:pt>
                <c:pt idx="20930">
                  <c:v>20930</c:v>
                </c:pt>
                <c:pt idx="20931">
                  <c:v>20931</c:v>
                </c:pt>
                <c:pt idx="20932">
                  <c:v>20932</c:v>
                </c:pt>
                <c:pt idx="20933">
                  <c:v>20933</c:v>
                </c:pt>
                <c:pt idx="20934">
                  <c:v>20934</c:v>
                </c:pt>
                <c:pt idx="20935">
                  <c:v>20935</c:v>
                </c:pt>
                <c:pt idx="20936">
                  <c:v>20936</c:v>
                </c:pt>
                <c:pt idx="20937">
                  <c:v>20937</c:v>
                </c:pt>
                <c:pt idx="20938">
                  <c:v>20938</c:v>
                </c:pt>
                <c:pt idx="20939">
                  <c:v>20939</c:v>
                </c:pt>
                <c:pt idx="20940">
                  <c:v>20940</c:v>
                </c:pt>
                <c:pt idx="20941">
                  <c:v>20941</c:v>
                </c:pt>
                <c:pt idx="20942">
                  <c:v>20942</c:v>
                </c:pt>
                <c:pt idx="20943">
                  <c:v>20943</c:v>
                </c:pt>
                <c:pt idx="20944">
                  <c:v>20944</c:v>
                </c:pt>
                <c:pt idx="20945">
                  <c:v>20945</c:v>
                </c:pt>
                <c:pt idx="20946">
                  <c:v>20946</c:v>
                </c:pt>
                <c:pt idx="20947">
                  <c:v>20947</c:v>
                </c:pt>
                <c:pt idx="20948">
                  <c:v>20948</c:v>
                </c:pt>
                <c:pt idx="20949">
                  <c:v>20949</c:v>
                </c:pt>
                <c:pt idx="20950">
                  <c:v>20950</c:v>
                </c:pt>
                <c:pt idx="20951">
                  <c:v>20951</c:v>
                </c:pt>
                <c:pt idx="20952">
                  <c:v>20952</c:v>
                </c:pt>
                <c:pt idx="20953">
                  <c:v>20953</c:v>
                </c:pt>
                <c:pt idx="20954">
                  <c:v>20954</c:v>
                </c:pt>
                <c:pt idx="20955">
                  <c:v>20955</c:v>
                </c:pt>
              </c:numCache>
            </c:numRef>
          </c:xVal>
          <c:yVal>
            <c:numRef>
              <c:f>'2.1 2.2'!$I$2:$I$20957</c:f>
              <c:numCache>
                <c:formatCode>General</c:formatCode>
                <c:ptCount val="20956"/>
                <c:pt idx="0">
                  <c:v>0</c:v>
                </c:pt>
                <c:pt idx="1">
                  <c:v>0</c:v>
                </c:pt>
                <c:pt idx="2">
                  <c:v>0</c:v>
                </c:pt>
                <c:pt idx="3">
                  <c:v>0</c:v>
                </c:pt>
                <c:pt idx="4">
                  <c:v>0</c:v>
                </c:pt>
                <c:pt idx="5">
                  <c:v>0</c:v>
                </c:pt>
                <c:pt idx="6">
                  <c:v>0</c:v>
                </c:pt>
                <c:pt idx="7">
                  <c:v>0</c:v>
                </c:pt>
                <c:pt idx="8">
                  <c:v>0</c:v>
                </c:pt>
                <c:pt idx="9">
                  <c:v>0</c:v>
                </c:pt>
                <c:pt idx="10">
                  <c:v>0</c:v>
                </c:pt>
                <c:pt idx="11">
                  <c:v>0</c:v>
                </c:pt>
                <c:pt idx="12">
                  <c:v>18.41</c:v>
                </c:pt>
                <c:pt idx="13">
                  <c:v>18.46</c:v>
                </c:pt>
                <c:pt idx="14">
                  <c:v>18.34</c:v>
                </c:pt>
                <c:pt idx="15">
                  <c:v>18.420000000000002</c:v>
                </c:pt>
                <c:pt idx="16">
                  <c:v>18.39</c:v>
                </c:pt>
                <c:pt idx="17">
                  <c:v>18.38</c:v>
                </c:pt>
                <c:pt idx="18">
                  <c:v>16.7</c:v>
                </c:pt>
                <c:pt idx="19">
                  <c:v>16.690000000000001</c:v>
                </c:pt>
                <c:pt idx="20">
                  <c:v>16.77</c:v>
                </c:pt>
                <c:pt idx="21">
                  <c:v>16.72</c:v>
                </c:pt>
                <c:pt idx="22">
                  <c:v>16.75</c:v>
                </c:pt>
                <c:pt idx="23">
                  <c:v>18.39</c:v>
                </c:pt>
                <c:pt idx="24">
                  <c:v>18.399999999999999</c:v>
                </c:pt>
                <c:pt idx="25">
                  <c:v>18.39</c:v>
                </c:pt>
                <c:pt idx="26">
                  <c:v>18.350000000000001</c:v>
                </c:pt>
                <c:pt idx="27">
                  <c:v>18.420000000000002</c:v>
                </c:pt>
                <c:pt idx="28">
                  <c:v>18.36</c:v>
                </c:pt>
                <c:pt idx="29">
                  <c:v>18.41</c:v>
                </c:pt>
                <c:pt idx="30">
                  <c:v>18.39</c:v>
                </c:pt>
                <c:pt idx="31">
                  <c:v>18.34</c:v>
                </c:pt>
                <c:pt idx="32">
                  <c:v>18.420000000000002</c:v>
                </c:pt>
                <c:pt idx="33">
                  <c:v>18.350000000000001</c:v>
                </c:pt>
                <c:pt idx="34">
                  <c:v>18.41</c:v>
                </c:pt>
                <c:pt idx="35">
                  <c:v>18.39</c:v>
                </c:pt>
                <c:pt idx="36">
                  <c:v>18.420000000000002</c:v>
                </c:pt>
                <c:pt idx="37">
                  <c:v>18.350000000000001</c:v>
                </c:pt>
                <c:pt idx="38">
                  <c:v>18.38</c:v>
                </c:pt>
                <c:pt idx="39">
                  <c:v>18.440000000000001</c:v>
                </c:pt>
                <c:pt idx="40">
                  <c:v>18.36</c:v>
                </c:pt>
                <c:pt idx="41">
                  <c:v>18.420000000000002</c:v>
                </c:pt>
                <c:pt idx="42">
                  <c:v>19.97</c:v>
                </c:pt>
                <c:pt idx="43">
                  <c:v>18.43</c:v>
                </c:pt>
                <c:pt idx="44">
                  <c:v>18.43</c:v>
                </c:pt>
                <c:pt idx="45">
                  <c:v>18.350000000000001</c:v>
                </c:pt>
                <c:pt idx="46">
                  <c:v>10.14</c:v>
                </c:pt>
                <c:pt idx="47">
                  <c:v>10.07</c:v>
                </c:pt>
                <c:pt idx="48">
                  <c:v>10.02</c:v>
                </c:pt>
                <c:pt idx="49">
                  <c:v>9.99</c:v>
                </c:pt>
                <c:pt idx="50">
                  <c:v>10.050000000000001</c:v>
                </c:pt>
                <c:pt idx="51">
                  <c:v>10.039999999999999</c:v>
                </c:pt>
                <c:pt idx="52">
                  <c:v>10.02</c:v>
                </c:pt>
                <c:pt idx="53">
                  <c:v>8.3800000000000008</c:v>
                </c:pt>
                <c:pt idx="54">
                  <c:v>10.01</c:v>
                </c:pt>
                <c:pt idx="55">
                  <c:v>10</c:v>
                </c:pt>
                <c:pt idx="56">
                  <c:v>8.33</c:v>
                </c:pt>
                <c:pt idx="57">
                  <c:v>8.36</c:v>
                </c:pt>
                <c:pt idx="58">
                  <c:v>8.3699999999999992</c:v>
                </c:pt>
                <c:pt idx="59">
                  <c:v>8.34</c:v>
                </c:pt>
                <c:pt idx="60">
                  <c:v>8.39</c:v>
                </c:pt>
                <c:pt idx="61">
                  <c:v>8.33</c:v>
                </c:pt>
                <c:pt idx="62">
                  <c:v>8.35</c:v>
                </c:pt>
                <c:pt idx="63">
                  <c:v>8.33</c:v>
                </c:pt>
                <c:pt idx="64">
                  <c:v>8.3800000000000008</c:v>
                </c:pt>
                <c:pt idx="65">
                  <c:v>8.3699999999999992</c:v>
                </c:pt>
                <c:pt idx="66">
                  <c:v>8.33</c:v>
                </c:pt>
                <c:pt idx="67">
                  <c:v>8.3699999999999992</c:v>
                </c:pt>
                <c:pt idx="68">
                  <c:v>8.35</c:v>
                </c:pt>
                <c:pt idx="69">
                  <c:v>8.3699999999999992</c:v>
                </c:pt>
                <c:pt idx="70">
                  <c:v>8.3699999999999992</c:v>
                </c:pt>
                <c:pt idx="71">
                  <c:v>8.36</c:v>
                </c:pt>
                <c:pt idx="72">
                  <c:v>8.35</c:v>
                </c:pt>
                <c:pt idx="73">
                  <c:v>8.35</c:v>
                </c:pt>
                <c:pt idx="74">
                  <c:v>8.33</c:v>
                </c:pt>
                <c:pt idx="75">
                  <c:v>8.32</c:v>
                </c:pt>
                <c:pt idx="76">
                  <c:v>8.3000000000000007</c:v>
                </c:pt>
                <c:pt idx="77">
                  <c:v>9.9499999999999993</c:v>
                </c:pt>
                <c:pt idx="78">
                  <c:v>8.51</c:v>
                </c:pt>
                <c:pt idx="79">
                  <c:v>8.4</c:v>
                </c:pt>
                <c:pt idx="80">
                  <c:v>8.31</c:v>
                </c:pt>
                <c:pt idx="81">
                  <c:v>9.92</c:v>
                </c:pt>
                <c:pt idx="82">
                  <c:v>8.5</c:v>
                </c:pt>
                <c:pt idx="83">
                  <c:v>8.3800000000000008</c:v>
                </c:pt>
                <c:pt idx="84">
                  <c:v>8.3800000000000008</c:v>
                </c:pt>
                <c:pt idx="85">
                  <c:v>9.91</c:v>
                </c:pt>
                <c:pt idx="86">
                  <c:v>10.029999999999999</c:v>
                </c:pt>
                <c:pt idx="87">
                  <c:v>8.3800000000000008</c:v>
                </c:pt>
                <c:pt idx="88">
                  <c:v>8.3800000000000008</c:v>
                </c:pt>
                <c:pt idx="89">
                  <c:v>8.36</c:v>
                </c:pt>
                <c:pt idx="90">
                  <c:v>9.94</c:v>
                </c:pt>
                <c:pt idx="91">
                  <c:v>8.44</c:v>
                </c:pt>
                <c:pt idx="92">
                  <c:v>8.34</c:v>
                </c:pt>
                <c:pt idx="93">
                  <c:v>8.34</c:v>
                </c:pt>
                <c:pt idx="94">
                  <c:v>8.34</c:v>
                </c:pt>
                <c:pt idx="95">
                  <c:v>9.9700000000000006</c:v>
                </c:pt>
                <c:pt idx="96">
                  <c:v>9.9600000000000009</c:v>
                </c:pt>
                <c:pt idx="97">
                  <c:v>20.309999999999999</c:v>
                </c:pt>
                <c:pt idx="98">
                  <c:v>6.92</c:v>
                </c:pt>
                <c:pt idx="99">
                  <c:v>8.32</c:v>
                </c:pt>
                <c:pt idx="100">
                  <c:v>9.9600000000000009</c:v>
                </c:pt>
                <c:pt idx="101">
                  <c:v>10.02</c:v>
                </c:pt>
                <c:pt idx="102">
                  <c:v>10.050000000000001</c:v>
                </c:pt>
                <c:pt idx="103">
                  <c:v>8.34</c:v>
                </c:pt>
                <c:pt idx="104">
                  <c:v>9.8699999999999992</c:v>
                </c:pt>
                <c:pt idx="105">
                  <c:v>11.83</c:v>
                </c:pt>
                <c:pt idx="106">
                  <c:v>8.43</c:v>
                </c:pt>
                <c:pt idx="107">
                  <c:v>13.17</c:v>
                </c:pt>
                <c:pt idx="108">
                  <c:v>10.119999999999999</c:v>
                </c:pt>
                <c:pt idx="109">
                  <c:v>11.6</c:v>
                </c:pt>
                <c:pt idx="110">
                  <c:v>10.050000000000001</c:v>
                </c:pt>
                <c:pt idx="111">
                  <c:v>10.029999999999999</c:v>
                </c:pt>
                <c:pt idx="112">
                  <c:v>11.63</c:v>
                </c:pt>
                <c:pt idx="113">
                  <c:v>11.71</c:v>
                </c:pt>
                <c:pt idx="114">
                  <c:v>11.7</c:v>
                </c:pt>
                <c:pt idx="115">
                  <c:v>10.07</c:v>
                </c:pt>
                <c:pt idx="116">
                  <c:v>11.58</c:v>
                </c:pt>
                <c:pt idx="117">
                  <c:v>10.130000000000001</c:v>
                </c:pt>
                <c:pt idx="118">
                  <c:v>10.039999999999999</c:v>
                </c:pt>
                <c:pt idx="119">
                  <c:v>10</c:v>
                </c:pt>
                <c:pt idx="120">
                  <c:v>10.050000000000001</c:v>
                </c:pt>
                <c:pt idx="121">
                  <c:v>10.02</c:v>
                </c:pt>
                <c:pt idx="122">
                  <c:v>17.59</c:v>
                </c:pt>
                <c:pt idx="123">
                  <c:v>16.7</c:v>
                </c:pt>
                <c:pt idx="124">
                  <c:v>6.9</c:v>
                </c:pt>
                <c:pt idx="125">
                  <c:v>8.36</c:v>
                </c:pt>
                <c:pt idx="126">
                  <c:v>8.34</c:v>
                </c:pt>
                <c:pt idx="127">
                  <c:v>8.35</c:v>
                </c:pt>
                <c:pt idx="128">
                  <c:v>8.34</c:v>
                </c:pt>
                <c:pt idx="129">
                  <c:v>6.81</c:v>
                </c:pt>
                <c:pt idx="130">
                  <c:v>6.69</c:v>
                </c:pt>
                <c:pt idx="131">
                  <c:v>9.94</c:v>
                </c:pt>
                <c:pt idx="132">
                  <c:v>5.13</c:v>
                </c:pt>
                <c:pt idx="133">
                  <c:v>8.32</c:v>
                </c:pt>
                <c:pt idx="134">
                  <c:v>8.32</c:v>
                </c:pt>
                <c:pt idx="135">
                  <c:v>8.32</c:v>
                </c:pt>
                <c:pt idx="136">
                  <c:v>8.32</c:v>
                </c:pt>
                <c:pt idx="137">
                  <c:v>8.32</c:v>
                </c:pt>
                <c:pt idx="138">
                  <c:v>8.4</c:v>
                </c:pt>
                <c:pt idx="139">
                  <c:v>8.4</c:v>
                </c:pt>
                <c:pt idx="140">
                  <c:v>8.4</c:v>
                </c:pt>
                <c:pt idx="141">
                  <c:v>8.4</c:v>
                </c:pt>
                <c:pt idx="142">
                  <c:v>8.4</c:v>
                </c:pt>
                <c:pt idx="143">
                  <c:v>8.4</c:v>
                </c:pt>
                <c:pt idx="144">
                  <c:v>8.4</c:v>
                </c:pt>
                <c:pt idx="145">
                  <c:v>8.4</c:v>
                </c:pt>
                <c:pt idx="146">
                  <c:v>8.4</c:v>
                </c:pt>
                <c:pt idx="147">
                  <c:v>8.4</c:v>
                </c:pt>
                <c:pt idx="148">
                  <c:v>8.4</c:v>
                </c:pt>
                <c:pt idx="149">
                  <c:v>8.4</c:v>
                </c:pt>
                <c:pt idx="150">
                  <c:v>8.4</c:v>
                </c:pt>
                <c:pt idx="151">
                  <c:v>8.4</c:v>
                </c:pt>
                <c:pt idx="152">
                  <c:v>8.4</c:v>
                </c:pt>
                <c:pt idx="153">
                  <c:v>8.4</c:v>
                </c:pt>
                <c:pt idx="154">
                  <c:v>8.4</c:v>
                </c:pt>
                <c:pt idx="155">
                  <c:v>9.9</c:v>
                </c:pt>
                <c:pt idx="156">
                  <c:v>9.9</c:v>
                </c:pt>
                <c:pt idx="157">
                  <c:v>9.9</c:v>
                </c:pt>
                <c:pt idx="158">
                  <c:v>9.9</c:v>
                </c:pt>
                <c:pt idx="159">
                  <c:v>9.9</c:v>
                </c:pt>
                <c:pt idx="160">
                  <c:v>9.9</c:v>
                </c:pt>
                <c:pt idx="161">
                  <c:v>9.9</c:v>
                </c:pt>
                <c:pt idx="162">
                  <c:v>9.9</c:v>
                </c:pt>
                <c:pt idx="163">
                  <c:v>8.4499999999999993</c:v>
                </c:pt>
                <c:pt idx="164">
                  <c:v>8.33</c:v>
                </c:pt>
                <c:pt idx="165">
                  <c:v>8.32</c:v>
                </c:pt>
                <c:pt idx="166">
                  <c:v>14.33</c:v>
                </c:pt>
                <c:pt idx="167">
                  <c:v>7.11</c:v>
                </c:pt>
                <c:pt idx="168">
                  <c:v>11.71</c:v>
                </c:pt>
                <c:pt idx="169">
                  <c:v>15.09</c:v>
                </c:pt>
                <c:pt idx="170">
                  <c:v>16.57</c:v>
                </c:pt>
                <c:pt idx="171">
                  <c:v>25.67</c:v>
                </c:pt>
                <c:pt idx="172">
                  <c:v>19.62</c:v>
                </c:pt>
                <c:pt idx="173">
                  <c:v>22.93</c:v>
                </c:pt>
                <c:pt idx="174">
                  <c:v>26.52</c:v>
                </c:pt>
                <c:pt idx="175">
                  <c:v>41.85</c:v>
                </c:pt>
                <c:pt idx="176">
                  <c:v>37.31</c:v>
                </c:pt>
                <c:pt idx="177">
                  <c:v>32.369999999999997</c:v>
                </c:pt>
                <c:pt idx="178">
                  <c:v>16.78</c:v>
                </c:pt>
                <c:pt idx="179">
                  <c:v>16.7</c:v>
                </c:pt>
                <c:pt idx="180">
                  <c:v>16.77</c:v>
                </c:pt>
                <c:pt idx="181">
                  <c:v>16.53</c:v>
                </c:pt>
                <c:pt idx="182">
                  <c:v>18.23</c:v>
                </c:pt>
                <c:pt idx="183">
                  <c:v>29.92</c:v>
                </c:pt>
                <c:pt idx="184">
                  <c:v>13.92</c:v>
                </c:pt>
                <c:pt idx="185">
                  <c:v>18.13</c:v>
                </c:pt>
                <c:pt idx="186">
                  <c:v>16.68</c:v>
                </c:pt>
                <c:pt idx="187">
                  <c:v>16.77</c:v>
                </c:pt>
                <c:pt idx="188">
                  <c:v>15.09</c:v>
                </c:pt>
                <c:pt idx="189">
                  <c:v>15.06</c:v>
                </c:pt>
                <c:pt idx="190">
                  <c:v>9.61</c:v>
                </c:pt>
                <c:pt idx="191">
                  <c:v>5.15</c:v>
                </c:pt>
                <c:pt idx="192">
                  <c:v>5.0599999999999996</c:v>
                </c:pt>
                <c:pt idx="193">
                  <c:v>6.7</c:v>
                </c:pt>
                <c:pt idx="194">
                  <c:v>5.0199999999999996</c:v>
                </c:pt>
                <c:pt idx="195">
                  <c:v>6.66</c:v>
                </c:pt>
                <c:pt idx="196">
                  <c:v>6.69</c:v>
                </c:pt>
                <c:pt idx="197">
                  <c:v>5.03</c:v>
                </c:pt>
                <c:pt idx="198">
                  <c:v>6.68</c:v>
                </c:pt>
                <c:pt idx="199">
                  <c:v>6.69</c:v>
                </c:pt>
                <c:pt idx="200">
                  <c:v>6.68</c:v>
                </c:pt>
                <c:pt idx="201">
                  <c:v>6.68</c:v>
                </c:pt>
                <c:pt idx="202">
                  <c:v>6.68</c:v>
                </c:pt>
                <c:pt idx="203">
                  <c:v>6.67</c:v>
                </c:pt>
                <c:pt idx="204">
                  <c:v>6.68</c:v>
                </c:pt>
                <c:pt idx="205">
                  <c:v>6.69</c:v>
                </c:pt>
                <c:pt idx="206">
                  <c:v>6.69</c:v>
                </c:pt>
                <c:pt idx="207">
                  <c:v>5.01</c:v>
                </c:pt>
                <c:pt idx="208">
                  <c:v>5.01</c:v>
                </c:pt>
                <c:pt idx="209">
                  <c:v>6.68</c:v>
                </c:pt>
                <c:pt idx="210">
                  <c:v>6.69</c:v>
                </c:pt>
                <c:pt idx="211">
                  <c:v>5.04</c:v>
                </c:pt>
                <c:pt idx="212">
                  <c:v>6.66</c:v>
                </c:pt>
                <c:pt idx="213">
                  <c:v>6.66</c:v>
                </c:pt>
                <c:pt idx="214">
                  <c:v>5.0199999999999996</c:v>
                </c:pt>
                <c:pt idx="215">
                  <c:v>6.7</c:v>
                </c:pt>
                <c:pt idx="216">
                  <c:v>6.69</c:v>
                </c:pt>
                <c:pt idx="217">
                  <c:v>6.67</c:v>
                </c:pt>
                <c:pt idx="218">
                  <c:v>6.67</c:v>
                </c:pt>
                <c:pt idx="219">
                  <c:v>6.68</c:v>
                </c:pt>
                <c:pt idx="220">
                  <c:v>6.69</c:v>
                </c:pt>
                <c:pt idx="221">
                  <c:v>6.69</c:v>
                </c:pt>
                <c:pt idx="222">
                  <c:v>6.67</c:v>
                </c:pt>
                <c:pt idx="223">
                  <c:v>6.69</c:v>
                </c:pt>
                <c:pt idx="224">
                  <c:v>6.68</c:v>
                </c:pt>
                <c:pt idx="225">
                  <c:v>6.69</c:v>
                </c:pt>
                <c:pt idx="226">
                  <c:v>5</c:v>
                </c:pt>
                <c:pt idx="227">
                  <c:v>5</c:v>
                </c:pt>
                <c:pt idx="228">
                  <c:v>5.03</c:v>
                </c:pt>
                <c:pt idx="229">
                  <c:v>6.69</c:v>
                </c:pt>
                <c:pt idx="230">
                  <c:v>5.0199999999999996</c:v>
                </c:pt>
                <c:pt idx="231">
                  <c:v>4.99</c:v>
                </c:pt>
                <c:pt idx="232">
                  <c:v>6.68</c:v>
                </c:pt>
                <c:pt idx="233">
                  <c:v>6.7</c:v>
                </c:pt>
                <c:pt idx="234">
                  <c:v>5.0199999999999996</c:v>
                </c:pt>
                <c:pt idx="235">
                  <c:v>5.0199999999999996</c:v>
                </c:pt>
                <c:pt idx="236">
                  <c:v>6.65</c:v>
                </c:pt>
                <c:pt idx="237">
                  <c:v>6.69</c:v>
                </c:pt>
                <c:pt idx="238">
                  <c:v>5.0199999999999996</c:v>
                </c:pt>
                <c:pt idx="239">
                  <c:v>6.68</c:v>
                </c:pt>
                <c:pt idx="240">
                  <c:v>6.68</c:v>
                </c:pt>
                <c:pt idx="241">
                  <c:v>6.67</c:v>
                </c:pt>
                <c:pt idx="242">
                  <c:v>6.69</c:v>
                </c:pt>
                <c:pt idx="243">
                  <c:v>5.0199999999999996</c:v>
                </c:pt>
                <c:pt idx="244">
                  <c:v>5.01</c:v>
                </c:pt>
                <c:pt idx="245">
                  <c:v>5</c:v>
                </c:pt>
                <c:pt idx="246">
                  <c:v>5.0199999999999996</c:v>
                </c:pt>
                <c:pt idx="247">
                  <c:v>5.04</c:v>
                </c:pt>
                <c:pt idx="248">
                  <c:v>6.67</c:v>
                </c:pt>
                <c:pt idx="249">
                  <c:v>5</c:v>
                </c:pt>
                <c:pt idx="250">
                  <c:v>5.0599999999999996</c:v>
                </c:pt>
                <c:pt idx="251">
                  <c:v>5.01</c:v>
                </c:pt>
                <c:pt idx="252">
                  <c:v>5.0199999999999996</c:v>
                </c:pt>
                <c:pt idx="253">
                  <c:v>5.0199999999999996</c:v>
                </c:pt>
                <c:pt idx="254">
                  <c:v>5.03</c:v>
                </c:pt>
                <c:pt idx="255">
                  <c:v>5.01</c:v>
                </c:pt>
                <c:pt idx="256">
                  <c:v>5.0199999999999996</c:v>
                </c:pt>
                <c:pt idx="257">
                  <c:v>5.03</c:v>
                </c:pt>
                <c:pt idx="258">
                  <c:v>5.0199999999999996</c:v>
                </c:pt>
                <c:pt idx="259">
                  <c:v>5.03</c:v>
                </c:pt>
                <c:pt idx="260">
                  <c:v>5</c:v>
                </c:pt>
                <c:pt idx="261">
                  <c:v>5.0199999999999996</c:v>
                </c:pt>
                <c:pt idx="262">
                  <c:v>5.01</c:v>
                </c:pt>
                <c:pt idx="263">
                  <c:v>5.01</c:v>
                </c:pt>
                <c:pt idx="264">
                  <c:v>5.0199999999999996</c:v>
                </c:pt>
                <c:pt idx="265">
                  <c:v>5</c:v>
                </c:pt>
                <c:pt idx="266">
                  <c:v>5</c:v>
                </c:pt>
                <c:pt idx="267">
                  <c:v>5</c:v>
                </c:pt>
                <c:pt idx="268">
                  <c:v>5.03</c:v>
                </c:pt>
                <c:pt idx="269">
                  <c:v>5.01</c:v>
                </c:pt>
                <c:pt idx="270">
                  <c:v>5.0199999999999996</c:v>
                </c:pt>
                <c:pt idx="271">
                  <c:v>5.0199999999999996</c:v>
                </c:pt>
                <c:pt idx="272">
                  <c:v>5</c:v>
                </c:pt>
                <c:pt idx="273">
                  <c:v>5.03</c:v>
                </c:pt>
                <c:pt idx="274">
                  <c:v>5</c:v>
                </c:pt>
                <c:pt idx="275">
                  <c:v>5.0199999999999996</c:v>
                </c:pt>
                <c:pt idx="276">
                  <c:v>5.0199999999999996</c:v>
                </c:pt>
                <c:pt idx="277">
                  <c:v>5</c:v>
                </c:pt>
                <c:pt idx="278">
                  <c:v>5.0199999999999996</c:v>
                </c:pt>
                <c:pt idx="279">
                  <c:v>5.0199999999999996</c:v>
                </c:pt>
                <c:pt idx="280">
                  <c:v>5.0199999999999996</c:v>
                </c:pt>
                <c:pt idx="281">
                  <c:v>5.01</c:v>
                </c:pt>
                <c:pt idx="282">
                  <c:v>5.0199999999999996</c:v>
                </c:pt>
                <c:pt idx="283">
                  <c:v>5.0199999999999996</c:v>
                </c:pt>
                <c:pt idx="284">
                  <c:v>5</c:v>
                </c:pt>
                <c:pt idx="285">
                  <c:v>5.03</c:v>
                </c:pt>
                <c:pt idx="286">
                  <c:v>5.01</c:v>
                </c:pt>
                <c:pt idx="287">
                  <c:v>5.0199999999999996</c:v>
                </c:pt>
                <c:pt idx="288">
                  <c:v>5.0199999999999996</c:v>
                </c:pt>
                <c:pt idx="289">
                  <c:v>5.01</c:v>
                </c:pt>
                <c:pt idx="290">
                  <c:v>5</c:v>
                </c:pt>
                <c:pt idx="291">
                  <c:v>5</c:v>
                </c:pt>
                <c:pt idx="292">
                  <c:v>5.0199999999999996</c:v>
                </c:pt>
                <c:pt idx="293">
                  <c:v>5.01</c:v>
                </c:pt>
                <c:pt idx="294">
                  <c:v>6.67</c:v>
                </c:pt>
                <c:pt idx="295">
                  <c:v>6.69</c:v>
                </c:pt>
                <c:pt idx="296">
                  <c:v>6.65</c:v>
                </c:pt>
                <c:pt idx="297">
                  <c:v>6.68</c:v>
                </c:pt>
                <c:pt idx="298">
                  <c:v>8.2899999999999991</c:v>
                </c:pt>
                <c:pt idx="299">
                  <c:v>9.9</c:v>
                </c:pt>
                <c:pt idx="300">
                  <c:v>11.65</c:v>
                </c:pt>
                <c:pt idx="301">
                  <c:v>11.6</c:v>
                </c:pt>
                <c:pt idx="302">
                  <c:v>13.27</c:v>
                </c:pt>
                <c:pt idx="303">
                  <c:v>14.89</c:v>
                </c:pt>
                <c:pt idx="304">
                  <c:v>16.59</c:v>
                </c:pt>
                <c:pt idx="305">
                  <c:v>16.7</c:v>
                </c:pt>
                <c:pt idx="306">
                  <c:v>16.72</c:v>
                </c:pt>
                <c:pt idx="307">
                  <c:v>16.7</c:v>
                </c:pt>
                <c:pt idx="308">
                  <c:v>16.7</c:v>
                </c:pt>
                <c:pt idx="309">
                  <c:v>16.690000000000001</c:v>
                </c:pt>
                <c:pt idx="310">
                  <c:v>16.760000000000002</c:v>
                </c:pt>
                <c:pt idx="311">
                  <c:v>16.63</c:v>
                </c:pt>
                <c:pt idx="312">
                  <c:v>16.68</c:v>
                </c:pt>
                <c:pt idx="313">
                  <c:v>16.739999999999998</c:v>
                </c:pt>
                <c:pt idx="314">
                  <c:v>16.62</c:v>
                </c:pt>
                <c:pt idx="315">
                  <c:v>16.760000000000002</c:v>
                </c:pt>
                <c:pt idx="316">
                  <c:v>16.739999999999998</c:v>
                </c:pt>
                <c:pt idx="317">
                  <c:v>16.72</c:v>
                </c:pt>
                <c:pt idx="318">
                  <c:v>16.71</c:v>
                </c:pt>
                <c:pt idx="319">
                  <c:v>16.72</c:v>
                </c:pt>
                <c:pt idx="320">
                  <c:v>15.1</c:v>
                </c:pt>
                <c:pt idx="321">
                  <c:v>16.72</c:v>
                </c:pt>
                <c:pt idx="322">
                  <c:v>15.09</c:v>
                </c:pt>
                <c:pt idx="323">
                  <c:v>16.72</c:v>
                </c:pt>
                <c:pt idx="324">
                  <c:v>16.690000000000001</c:v>
                </c:pt>
                <c:pt idx="325">
                  <c:v>15.05</c:v>
                </c:pt>
                <c:pt idx="326">
                  <c:v>16.670000000000002</c:v>
                </c:pt>
                <c:pt idx="327">
                  <c:v>15.09</c:v>
                </c:pt>
                <c:pt idx="328">
                  <c:v>16.68</c:v>
                </c:pt>
                <c:pt idx="329">
                  <c:v>15.09</c:v>
                </c:pt>
                <c:pt idx="330">
                  <c:v>15.07</c:v>
                </c:pt>
                <c:pt idx="331">
                  <c:v>14.98</c:v>
                </c:pt>
                <c:pt idx="332">
                  <c:v>15.08</c:v>
                </c:pt>
                <c:pt idx="333">
                  <c:v>16.72</c:v>
                </c:pt>
                <c:pt idx="334">
                  <c:v>15.1</c:v>
                </c:pt>
                <c:pt idx="335">
                  <c:v>15</c:v>
                </c:pt>
                <c:pt idx="336">
                  <c:v>15.07</c:v>
                </c:pt>
                <c:pt idx="337">
                  <c:v>15.08</c:v>
                </c:pt>
                <c:pt idx="338">
                  <c:v>15.03</c:v>
                </c:pt>
                <c:pt idx="339">
                  <c:v>15.05</c:v>
                </c:pt>
                <c:pt idx="340">
                  <c:v>15.06</c:v>
                </c:pt>
                <c:pt idx="341">
                  <c:v>15.04</c:v>
                </c:pt>
                <c:pt idx="342">
                  <c:v>15.05</c:v>
                </c:pt>
                <c:pt idx="343">
                  <c:v>15.03</c:v>
                </c:pt>
                <c:pt idx="344">
                  <c:v>15.04</c:v>
                </c:pt>
                <c:pt idx="345">
                  <c:v>15</c:v>
                </c:pt>
                <c:pt idx="346">
                  <c:v>15.1</c:v>
                </c:pt>
                <c:pt idx="347">
                  <c:v>15.02</c:v>
                </c:pt>
                <c:pt idx="348">
                  <c:v>15.03</c:v>
                </c:pt>
                <c:pt idx="349">
                  <c:v>15.14</c:v>
                </c:pt>
                <c:pt idx="350">
                  <c:v>15.03</c:v>
                </c:pt>
                <c:pt idx="351">
                  <c:v>15.09</c:v>
                </c:pt>
                <c:pt idx="352">
                  <c:v>15.02</c:v>
                </c:pt>
                <c:pt idx="353">
                  <c:v>15</c:v>
                </c:pt>
                <c:pt idx="354">
                  <c:v>15.05</c:v>
                </c:pt>
                <c:pt idx="355">
                  <c:v>15.01</c:v>
                </c:pt>
                <c:pt idx="356">
                  <c:v>15.07</c:v>
                </c:pt>
                <c:pt idx="357">
                  <c:v>15.02</c:v>
                </c:pt>
                <c:pt idx="358">
                  <c:v>15.07</c:v>
                </c:pt>
                <c:pt idx="359">
                  <c:v>15.02</c:v>
                </c:pt>
                <c:pt idx="360">
                  <c:v>15.03</c:v>
                </c:pt>
                <c:pt idx="361">
                  <c:v>15.1</c:v>
                </c:pt>
                <c:pt idx="362">
                  <c:v>15</c:v>
                </c:pt>
                <c:pt idx="363">
                  <c:v>15.1</c:v>
                </c:pt>
                <c:pt idx="364">
                  <c:v>15.02</c:v>
                </c:pt>
                <c:pt idx="365">
                  <c:v>15.06</c:v>
                </c:pt>
                <c:pt idx="366">
                  <c:v>15.08</c:v>
                </c:pt>
                <c:pt idx="367">
                  <c:v>15.01</c:v>
                </c:pt>
                <c:pt idx="368">
                  <c:v>15.02</c:v>
                </c:pt>
                <c:pt idx="369">
                  <c:v>15.03</c:v>
                </c:pt>
                <c:pt idx="370">
                  <c:v>15.05</c:v>
                </c:pt>
                <c:pt idx="371">
                  <c:v>15.04</c:v>
                </c:pt>
                <c:pt idx="372">
                  <c:v>15.03</c:v>
                </c:pt>
                <c:pt idx="373">
                  <c:v>15.07</c:v>
                </c:pt>
                <c:pt idx="374">
                  <c:v>14.97</c:v>
                </c:pt>
                <c:pt idx="375">
                  <c:v>15.12</c:v>
                </c:pt>
                <c:pt idx="376">
                  <c:v>14.98</c:v>
                </c:pt>
                <c:pt idx="377">
                  <c:v>15.02</c:v>
                </c:pt>
                <c:pt idx="378">
                  <c:v>15.08</c:v>
                </c:pt>
                <c:pt idx="379">
                  <c:v>15.02</c:v>
                </c:pt>
                <c:pt idx="380">
                  <c:v>15.05</c:v>
                </c:pt>
                <c:pt idx="381">
                  <c:v>15.05</c:v>
                </c:pt>
                <c:pt idx="382">
                  <c:v>15.05</c:v>
                </c:pt>
                <c:pt idx="383">
                  <c:v>15.03</c:v>
                </c:pt>
                <c:pt idx="384">
                  <c:v>15.05</c:v>
                </c:pt>
                <c:pt idx="385">
                  <c:v>15.05</c:v>
                </c:pt>
                <c:pt idx="386">
                  <c:v>14.95</c:v>
                </c:pt>
                <c:pt idx="387">
                  <c:v>15.05</c:v>
                </c:pt>
                <c:pt idx="388">
                  <c:v>15.05</c:v>
                </c:pt>
                <c:pt idx="389">
                  <c:v>15.05</c:v>
                </c:pt>
                <c:pt idx="390">
                  <c:v>15.07</c:v>
                </c:pt>
                <c:pt idx="391">
                  <c:v>15.03</c:v>
                </c:pt>
                <c:pt idx="392">
                  <c:v>15.04</c:v>
                </c:pt>
                <c:pt idx="393">
                  <c:v>15.01</c:v>
                </c:pt>
                <c:pt idx="394">
                  <c:v>15.04</c:v>
                </c:pt>
                <c:pt idx="395">
                  <c:v>14.98</c:v>
                </c:pt>
                <c:pt idx="396">
                  <c:v>15.01</c:v>
                </c:pt>
                <c:pt idx="397">
                  <c:v>15.04</c:v>
                </c:pt>
                <c:pt idx="398">
                  <c:v>15.02</c:v>
                </c:pt>
                <c:pt idx="399">
                  <c:v>15.06</c:v>
                </c:pt>
                <c:pt idx="400">
                  <c:v>15.02</c:v>
                </c:pt>
                <c:pt idx="401">
                  <c:v>15.03</c:v>
                </c:pt>
                <c:pt idx="402">
                  <c:v>15.07</c:v>
                </c:pt>
                <c:pt idx="403">
                  <c:v>15.01</c:v>
                </c:pt>
                <c:pt idx="404">
                  <c:v>15.09</c:v>
                </c:pt>
                <c:pt idx="405">
                  <c:v>15</c:v>
                </c:pt>
                <c:pt idx="406">
                  <c:v>15.07</c:v>
                </c:pt>
                <c:pt idx="407">
                  <c:v>15.02</c:v>
                </c:pt>
                <c:pt idx="408">
                  <c:v>15.03</c:v>
                </c:pt>
                <c:pt idx="409">
                  <c:v>15.05</c:v>
                </c:pt>
                <c:pt idx="410">
                  <c:v>14.97</c:v>
                </c:pt>
                <c:pt idx="411">
                  <c:v>15.08</c:v>
                </c:pt>
                <c:pt idx="412">
                  <c:v>15.01</c:v>
                </c:pt>
                <c:pt idx="413">
                  <c:v>15.03</c:v>
                </c:pt>
                <c:pt idx="414">
                  <c:v>15.02</c:v>
                </c:pt>
                <c:pt idx="415">
                  <c:v>15.03</c:v>
                </c:pt>
                <c:pt idx="416">
                  <c:v>13.41</c:v>
                </c:pt>
                <c:pt idx="417">
                  <c:v>14.98</c:v>
                </c:pt>
                <c:pt idx="418">
                  <c:v>15.06</c:v>
                </c:pt>
                <c:pt idx="419">
                  <c:v>14.98</c:v>
                </c:pt>
                <c:pt idx="420">
                  <c:v>15.05</c:v>
                </c:pt>
                <c:pt idx="421">
                  <c:v>15.04</c:v>
                </c:pt>
                <c:pt idx="422">
                  <c:v>15</c:v>
                </c:pt>
                <c:pt idx="423">
                  <c:v>15.08</c:v>
                </c:pt>
                <c:pt idx="424">
                  <c:v>14.96</c:v>
                </c:pt>
                <c:pt idx="425">
                  <c:v>15.07</c:v>
                </c:pt>
                <c:pt idx="426">
                  <c:v>13.41</c:v>
                </c:pt>
                <c:pt idx="427">
                  <c:v>15.02</c:v>
                </c:pt>
                <c:pt idx="428">
                  <c:v>13.4</c:v>
                </c:pt>
                <c:pt idx="429">
                  <c:v>15</c:v>
                </c:pt>
                <c:pt idx="430">
                  <c:v>15.05</c:v>
                </c:pt>
                <c:pt idx="431">
                  <c:v>13.35</c:v>
                </c:pt>
                <c:pt idx="432">
                  <c:v>15.02</c:v>
                </c:pt>
                <c:pt idx="433">
                  <c:v>13.4</c:v>
                </c:pt>
                <c:pt idx="434">
                  <c:v>14.98</c:v>
                </c:pt>
                <c:pt idx="435">
                  <c:v>13.4</c:v>
                </c:pt>
                <c:pt idx="436">
                  <c:v>14.98</c:v>
                </c:pt>
                <c:pt idx="437">
                  <c:v>15.06</c:v>
                </c:pt>
                <c:pt idx="438">
                  <c:v>13.38</c:v>
                </c:pt>
                <c:pt idx="439">
                  <c:v>15.01</c:v>
                </c:pt>
                <c:pt idx="440">
                  <c:v>13.41</c:v>
                </c:pt>
                <c:pt idx="441">
                  <c:v>14.97</c:v>
                </c:pt>
                <c:pt idx="442">
                  <c:v>13.41</c:v>
                </c:pt>
                <c:pt idx="443">
                  <c:v>13.36</c:v>
                </c:pt>
                <c:pt idx="444">
                  <c:v>13.37</c:v>
                </c:pt>
                <c:pt idx="445">
                  <c:v>13.39</c:v>
                </c:pt>
                <c:pt idx="446">
                  <c:v>15.03</c:v>
                </c:pt>
                <c:pt idx="447">
                  <c:v>15.07</c:v>
                </c:pt>
                <c:pt idx="448">
                  <c:v>13.36</c:v>
                </c:pt>
                <c:pt idx="449">
                  <c:v>13.39</c:v>
                </c:pt>
                <c:pt idx="450">
                  <c:v>15.01</c:v>
                </c:pt>
                <c:pt idx="451">
                  <c:v>15</c:v>
                </c:pt>
                <c:pt idx="452">
                  <c:v>13.38</c:v>
                </c:pt>
                <c:pt idx="453">
                  <c:v>13.36</c:v>
                </c:pt>
                <c:pt idx="454">
                  <c:v>13.37</c:v>
                </c:pt>
                <c:pt idx="455">
                  <c:v>13.34</c:v>
                </c:pt>
                <c:pt idx="456">
                  <c:v>14.99</c:v>
                </c:pt>
                <c:pt idx="457">
                  <c:v>13.4</c:v>
                </c:pt>
                <c:pt idx="458">
                  <c:v>15.01</c:v>
                </c:pt>
                <c:pt idx="459">
                  <c:v>15.04</c:v>
                </c:pt>
                <c:pt idx="460">
                  <c:v>15.02</c:v>
                </c:pt>
                <c:pt idx="461">
                  <c:v>15.08</c:v>
                </c:pt>
                <c:pt idx="462">
                  <c:v>13.38</c:v>
                </c:pt>
                <c:pt idx="463">
                  <c:v>13.35</c:v>
                </c:pt>
                <c:pt idx="464">
                  <c:v>13.37</c:v>
                </c:pt>
                <c:pt idx="465">
                  <c:v>15.04</c:v>
                </c:pt>
                <c:pt idx="466">
                  <c:v>13.42</c:v>
                </c:pt>
                <c:pt idx="467">
                  <c:v>14.96</c:v>
                </c:pt>
                <c:pt idx="468">
                  <c:v>15</c:v>
                </c:pt>
                <c:pt idx="469">
                  <c:v>13.4</c:v>
                </c:pt>
                <c:pt idx="470">
                  <c:v>13.37</c:v>
                </c:pt>
                <c:pt idx="471">
                  <c:v>13.39</c:v>
                </c:pt>
                <c:pt idx="472">
                  <c:v>13.37</c:v>
                </c:pt>
                <c:pt idx="473">
                  <c:v>13.38</c:v>
                </c:pt>
                <c:pt idx="474">
                  <c:v>13.38</c:v>
                </c:pt>
                <c:pt idx="475">
                  <c:v>15.05</c:v>
                </c:pt>
                <c:pt idx="476">
                  <c:v>13.4</c:v>
                </c:pt>
                <c:pt idx="477">
                  <c:v>14.97</c:v>
                </c:pt>
                <c:pt idx="478">
                  <c:v>13.39</c:v>
                </c:pt>
                <c:pt idx="479">
                  <c:v>13.35</c:v>
                </c:pt>
                <c:pt idx="480">
                  <c:v>13.4</c:v>
                </c:pt>
                <c:pt idx="481">
                  <c:v>13.38</c:v>
                </c:pt>
                <c:pt idx="482">
                  <c:v>13.36</c:v>
                </c:pt>
                <c:pt idx="483">
                  <c:v>13.4</c:v>
                </c:pt>
                <c:pt idx="484">
                  <c:v>13.37</c:v>
                </c:pt>
                <c:pt idx="485">
                  <c:v>15.01</c:v>
                </c:pt>
                <c:pt idx="486">
                  <c:v>13.39</c:v>
                </c:pt>
                <c:pt idx="487">
                  <c:v>15</c:v>
                </c:pt>
                <c:pt idx="488">
                  <c:v>13.4</c:v>
                </c:pt>
                <c:pt idx="489">
                  <c:v>15.03</c:v>
                </c:pt>
                <c:pt idx="490">
                  <c:v>13.41</c:v>
                </c:pt>
                <c:pt idx="491">
                  <c:v>13.32</c:v>
                </c:pt>
                <c:pt idx="492">
                  <c:v>13.37</c:v>
                </c:pt>
                <c:pt idx="493">
                  <c:v>13.4</c:v>
                </c:pt>
                <c:pt idx="494">
                  <c:v>15.01</c:v>
                </c:pt>
                <c:pt idx="495">
                  <c:v>13.37</c:v>
                </c:pt>
                <c:pt idx="496">
                  <c:v>15</c:v>
                </c:pt>
                <c:pt idx="497">
                  <c:v>15.08</c:v>
                </c:pt>
                <c:pt idx="498">
                  <c:v>13.38</c:v>
                </c:pt>
                <c:pt idx="499">
                  <c:v>13.35</c:v>
                </c:pt>
                <c:pt idx="500">
                  <c:v>13.4</c:v>
                </c:pt>
                <c:pt idx="501">
                  <c:v>15.01</c:v>
                </c:pt>
                <c:pt idx="502">
                  <c:v>15.03</c:v>
                </c:pt>
                <c:pt idx="503">
                  <c:v>13.38</c:v>
                </c:pt>
                <c:pt idx="504">
                  <c:v>13.37</c:v>
                </c:pt>
                <c:pt idx="505">
                  <c:v>13.43</c:v>
                </c:pt>
                <c:pt idx="506">
                  <c:v>15</c:v>
                </c:pt>
                <c:pt idx="507">
                  <c:v>13.41</c:v>
                </c:pt>
                <c:pt idx="508">
                  <c:v>13.38</c:v>
                </c:pt>
                <c:pt idx="509">
                  <c:v>15.01</c:v>
                </c:pt>
                <c:pt idx="510">
                  <c:v>14.99</c:v>
                </c:pt>
                <c:pt idx="511">
                  <c:v>13.36</c:v>
                </c:pt>
                <c:pt idx="512">
                  <c:v>13.4</c:v>
                </c:pt>
                <c:pt idx="513">
                  <c:v>14.99</c:v>
                </c:pt>
                <c:pt idx="514">
                  <c:v>13.39</c:v>
                </c:pt>
                <c:pt idx="515">
                  <c:v>13.34</c:v>
                </c:pt>
                <c:pt idx="516">
                  <c:v>13.37</c:v>
                </c:pt>
                <c:pt idx="517">
                  <c:v>13.42</c:v>
                </c:pt>
                <c:pt idx="518">
                  <c:v>13.34</c:v>
                </c:pt>
                <c:pt idx="519">
                  <c:v>13.34</c:v>
                </c:pt>
                <c:pt idx="520">
                  <c:v>13.35</c:v>
                </c:pt>
                <c:pt idx="521">
                  <c:v>13.38</c:v>
                </c:pt>
                <c:pt idx="522">
                  <c:v>13.37</c:v>
                </c:pt>
                <c:pt idx="523">
                  <c:v>13.36</c:v>
                </c:pt>
                <c:pt idx="524">
                  <c:v>13.37</c:v>
                </c:pt>
                <c:pt idx="525">
                  <c:v>15.04</c:v>
                </c:pt>
                <c:pt idx="526">
                  <c:v>13.39</c:v>
                </c:pt>
                <c:pt idx="527">
                  <c:v>13.38</c:v>
                </c:pt>
                <c:pt idx="528">
                  <c:v>13.35</c:v>
                </c:pt>
                <c:pt idx="529">
                  <c:v>13.41</c:v>
                </c:pt>
                <c:pt idx="530">
                  <c:v>13.35</c:v>
                </c:pt>
                <c:pt idx="531">
                  <c:v>13.37</c:v>
                </c:pt>
                <c:pt idx="532">
                  <c:v>13.35</c:v>
                </c:pt>
                <c:pt idx="533">
                  <c:v>13.37</c:v>
                </c:pt>
                <c:pt idx="534">
                  <c:v>13.37</c:v>
                </c:pt>
                <c:pt idx="535">
                  <c:v>13.37</c:v>
                </c:pt>
                <c:pt idx="536">
                  <c:v>13.39</c:v>
                </c:pt>
                <c:pt idx="537">
                  <c:v>15.01</c:v>
                </c:pt>
                <c:pt idx="538">
                  <c:v>13.37</c:v>
                </c:pt>
                <c:pt idx="539">
                  <c:v>13.33</c:v>
                </c:pt>
                <c:pt idx="540">
                  <c:v>13.37</c:v>
                </c:pt>
                <c:pt idx="541">
                  <c:v>13.37</c:v>
                </c:pt>
                <c:pt idx="542">
                  <c:v>13.35</c:v>
                </c:pt>
                <c:pt idx="543">
                  <c:v>13.39</c:v>
                </c:pt>
                <c:pt idx="544">
                  <c:v>13.39</c:v>
                </c:pt>
                <c:pt idx="545">
                  <c:v>13.38</c:v>
                </c:pt>
                <c:pt idx="546">
                  <c:v>13.39</c:v>
                </c:pt>
                <c:pt idx="547">
                  <c:v>13.38</c:v>
                </c:pt>
                <c:pt idx="548">
                  <c:v>13.38</c:v>
                </c:pt>
                <c:pt idx="549">
                  <c:v>14.99</c:v>
                </c:pt>
                <c:pt idx="550">
                  <c:v>13.36</c:v>
                </c:pt>
                <c:pt idx="551">
                  <c:v>13.4</c:v>
                </c:pt>
                <c:pt idx="552">
                  <c:v>13.33</c:v>
                </c:pt>
                <c:pt idx="553">
                  <c:v>13.38</c:v>
                </c:pt>
                <c:pt idx="554">
                  <c:v>13.38</c:v>
                </c:pt>
                <c:pt idx="555">
                  <c:v>13.36</c:v>
                </c:pt>
                <c:pt idx="556">
                  <c:v>14.97</c:v>
                </c:pt>
                <c:pt idx="557">
                  <c:v>13.41</c:v>
                </c:pt>
                <c:pt idx="558">
                  <c:v>13.37</c:v>
                </c:pt>
                <c:pt idx="559">
                  <c:v>13.36</c:v>
                </c:pt>
                <c:pt idx="560">
                  <c:v>13.38</c:v>
                </c:pt>
                <c:pt idx="561">
                  <c:v>13.37</c:v>
                </c:pt>
                <c:pt idx="562">
                  <c:v>13.38</c:v>
                </c:pt>
                <c:pt idx="563">
                  <c:v>13.34</c:v>
                </c:pt>
                <c:pt idx="564">
                  <c:v>13.36</c:v>
                </c:pt>
                <c:pt idx="565">
                  <c:v>13.42</c:v>
                </c:pt>
                <c:pt idx="566">
                  <c:v>13.38</c:v>
                </c:pt>
                <c:pt idx="567">
                  <c:v>13.4</c:v>
                </c:pt>
                <c:pt idx="568">
                  <c:v>13.38</c:v>
                </c:pt>
                <c:pt idx="569">
                  <c:v>13.37</c:v>
                </c:pt>
                <c:pt idx="570">
                  <c:v>13.34</c:v>
                </c:pt>
                <c:pt idx="571">
                  <c:v>13.38</c:v>
                </c:pt>
                <c:pt idx="572">
                  <c:v>13.37</c:v>
                </c:pt>
                <c:pt idx="573">
                  <c:v>13.34</c:v>
                </c:pt>
                <c:pt idx="574">
                  <c:v>13.35</c:v>
                </c:pt>
                <c:pt idx="575">
                  <c:v>13.34</c:v>
                </c:pt>
                <c:pt idx="576">
                  <c:v>13.34</c:v>
                </c:pt>
                <c:pt idx="577">
                  <c:v>13.37</c:v>
                </c:pt>
                <c:pt idx="578">
                  <c:v>13.41</c:v>
                </c:pt>
                <c:pt idx="579">
                  <c:v>13.35</c:v>
                </c:pt>
                <c:pt idx="580">
                  <c:v>13.36</c:v>
                </c:pt>
                <c:pt idx="581">
                  <c:v>13.36</c:v>
                </c:pt>
                <c:pt idx="582">
                  <c:v>13.4</c:v>
                </c:pt>
                <c:pt idx="583">
                  <c:v>13.34</c:v>
                </c:pt>
                <c:pt idx="584">
                  <c:v>13.37</c:v>
                </c:pt>
                <c:pt idx="585">
                  <c:v>13.37</c:v>
                </c:pt>
                <c:pt idx="586">
                  <c:v>13.36</c:v>
                </c:pt>
                <c:pt idx="587">
                  <c:v>13.35</c:v>
                </c:pt>
                <c:pt idx="588">
                  <c:v>13.35</c:v>
                </c:pt>
                <c:pt idx="589">
                  <c:v>13.39</c:v>
                </c:pt>
                <c:pt idx="590">
                  <c:v>13.39</c:v>
                </c:pt>
                <c:pt idx="591">
                  <c:v>13.36</c:v>
                </c:pt>
                <c:pt idx="592">
                  <c:v>13.37</c:v>
                </c:pt>
                <c:pt idx="593">
                  <c:v>13.43</c:v>
                </c:pt>
                <c:pt idx="594">
                  <c:v>13.37</c:v>
                </c:pt>
                <c:pt idx="595">
                  <c:v>13.36</c:v>
                </c:pt>
                <c:pt idx="596">
                  <c:v>13.4</c:v>
                </c:pt>
                <c:pt idx="597">
                  <c:v>13.34</c:v>
                </c:pt>
                <c:pt idx="598">
                  <c:v>13.35</c:v>
                </c:pt>
                <c:pt idx="599">
                  <c:v>13.35</c:v>
                </c:pt>
                <c:pt idx="600">
                  <c:v>13.38</c:v>
                </c:pt>
                <c:pt idx="601">
                  <c:v>13.35</c:v>
                </c:pt>
                <c:pt idx="602">
                  <c:v>13.35</c:v>
                </c:pt>
                <c:pt idx="603">
                  <c:v>13.36</c:v>
                </c:pt>
                <c:pt idx="604">
                  <c:v>13.35</c:v>
                </c:pt>
                <c:pt idx="605">
                  <c:v>13.4</c:v>
                </c:pt>
                <c:pt idx="606">
                  <c:v>13.38</c:v>
                </c:pt>
                <c:pt idx="607">
                  <c:v>13.36</c:v>
                </c:pt>
                <c:pt idx="608">
                  <c:v>13.41</c:v>
                </c:pt>
                <c:pt idx="609">
                  <c:v>13.34</c:v>
                </c:pt>
                <c:pt idx="610">
                  <c:v>13.38</c:v>
                </c:pt>
                <c:pt idx="611">
                  <c:v>13.36</c:v>
                </c:pt>
                <c:pt idx="612">
                  <c:v>13.4</c:v>
                </c:pt>
                <c:pt idx="613">
                  <c:v>13.35</c:v>
                </c:pt>
                <c:pt idx="614">
                  <c:v>13.31</c:v>
                </c:pt>
                <c:pt idx="615">
                  <c:v>13.36</c:v>
                </c:pt>
                <c:pt idx="616">
                  <c:v>13.37</c:v>
                </c:pt>
                <c:pt idx="617">
                  <c:v>13.37</c:v>
                </c:pt>
                <c:pt idx="618">
                  <c:v>13.36</c:v>
                </c:pt>
                <c:pt idx="619">
                  <c:v>13.35</c:v>
                </c:pt>
                <c:pt idx="620">
                  <c:v>13.38</c:v>
                </c:pt>
                <c:pt idx="621">
                  <c:v>13.36</c:v>
                </c:pt>
                <c:pt idx="622">
                  <c:v>13.37</c:v>
                </c:pt>
                <c:pt idx="623">
                  <c:v>13.37</c:v>
                </c:pt>
                <c:pt idx="624">
                  <c:v>13.34</c:v>
                </c:pt>
                <c:pt idx="625">
                  <c:v>13.36</c:v>
                </c:pt>
                <c:pt idx="626">
                  <c:v>13.38</c:v>
                </c:pt>
                <c:pt idx="627">
                  <c:v>13.4</c:v>
                </c:pt>
                <c:pt idx="628">
                  <c:v>13.36</c:v>
                </c:pt>
                <c:pt idx="629">
                  <c:v>13.35</c:v>
                </c:pt>
                <c:pt idx="630">
                  <c:v>13.35</c:v>
                </c:pt>
                <c:pt idx="631">
                  <c:v>13.37</c:v>
                </c:pt>
                <c:pt idx="632">
                  <c:v>13.4</c:v>
                </c:pt>
                <c:pt idx="633">
                  <c:v>13.36</c:v>
                </c:pt>
                <c:pt idx="634">
                  <c:v>13.36</c:v>
                </c:pt>
                <c:pt idx="635">
                  <c:v>13.38</c:v>
                </c:pt>
                <c:pt idx="636">
                  <c:v>13.38</c:v>
                </c:pt>
                <c:pt idx="637">
                  <c:v>13.38</c:v>
                </c:pt>
                <c:pt idx="638">
                  <c:v>13.34</c:v>
                </c:pt>
                <c:pt idx="639">
                  <c:v>13.37</c:v>
                </c:pt>
                <c:pt idx="640">
                  <c:v>13.34</c:v>
                </c:pt>
                <c:pt idx="641">
                  <c:v>13.35</c:v>
                </c:pt>
                <c:pt idx="642">
                  <c:v>13.33</c:v>
                </c:pt>
                <c:pt idx="643">
                  <c:v>13.38</c:v>
                </c:pt>
                <c:pt idx="644">
                  <c:v>13.39</c:v>
                </c:pt>
                <c:pt idx="645">
                  <c:v>13.34</c:v>
                </c:pt>
                <c:pt idx="646">
                  <c:v>13.35</c:v>
                </c:pt>
                <c:pt idx="647">
                  <c:v>13.36</c:v>
                </c:pt>
                <c:pt idx="648">
                  <c:v>13.37</c:v>
                </c:pt>
                <c:pt idx="649">
                  <c:v>13.37</c:v>
                </c:pt>
                <c:pt idx="650">
                  <c:v>13.38</c:v>
                </c:pt>
                <c:pt idx="651">
                  <c:v>13.38</c:v>
                </c:pt>
                <c:pt idx="652">
                  <c:v>13.32</c:v>
                </c:pt>
                <c:pt idx="653">
                  <c:v>13.38</c:v>
                </c:pt>
                <c:pt idx="654">
                  <c:v>13.37</c:v>
                </c:pt>
                <c:pt idx="655">
                  <c:v>13.36</c:v>
                </c:pt>
                <c:pt idx="656">
                  <c:v>13.37</c:v>
                </c:pt>
                <c:pt idx="657">
                  <c:v>13.37</c:v>
                </c:pt>
                <c:pt idx="658">
                  <c:v>13.37</c:v>
                </c:pt>
                <c:pt idx="659">
                  <c:v>13.39</c:v>
                </c:pt>
                <c:pt idx="660">
                  <c:v>13.36</c:v>
                </c:pt>
                <c:pt idx="661">
                  <c:v>13.38</c:v>
                </c:pt>
                <c:pt idx="662">
                  <c:v>13.38</c:v>
                </c:pt>
                <c:pt idx="663">
                  <c:v>13.35</c:v>
                </c:pt>
                <c:pt idx="664">
                  <c:v>13.38</c:v>
                </c:pt>
                <c:pt idx="665">
                  <c:v>13.38</c:v>
                </c:pt>
                <c:pt idx="666">
                  <c:v>13.36</c:v>
                </c:pt>
                <c:pt idx="667">
                  <c:v>13.37</c:v>
                </c:pt>
                <c:pt idx="668">
                  <c:v>13.39</c:v>
                </c:pt>
                <c:pt idx="669">
                  <c:v>13.38</c:v>
                </c:pt>
                <c:pt idx="670">
                  <c:v>13.34</c:v>
                </c:pt>
                <c:pt idx="671">
                  <c:v>13.39</c:v>
                </c:pt>
                <c:pt idx="672">
                  <c:v>13.35</c:v>
                </c:pt>
                <c:pt idx="673">
                  <c:v>13.35</c:v>
                </c:pt>
                <c:pt idx="674">
                  <c:v>13.39</c:v>
                </c:pt>
                <c:pt idx="675">
                  <c:v>13.38</c:v>
                </c:pt>
                <c:pt idx="676">
                  <c:v>13.33</c:v>
                </c:pt>
                <c:pt idx="677">
                  <c:v>13.36</c:v>
                </c:pt>
                <c:pt idx="678">
                  <c:v>13.35</c:v>
                </c:pt>
                <c:pt idx="679">
                  <c:v>13.33</c:v>
                </c:pt>
                <c:pt idx="680">
                  <c:v>13.34</c:v>
                </c:pt>
                <c:pt idx="681">
                  <c:v>13.38</c:v>
                </c:pt>
                <c:pt idx="682">
                  <c:v>13.34</c:v>
                </c:pt>
                <c:pt idx="683">
                  <c:v>13.38</c:v>
                </c:pt>
                <c:pt idx="684">
                  <c:v>13.36</c:v>
                </c:pt>
                <c:pt idx="685">
                  <c:v>13.36</c:v>
                </c:pt>
                <c:pt idx="686">
                  <c:v>13.39</c:v>
                </c:pt>
                <c:pt idx="687">
                  <c:v>13.43</c:v>
                </c:pt>
                <c:pt idx="688">
                  <c:v>13.34</c:v>
                </c:pt>
                <c:pt idx="689">
                  <c:v>13.4</c:v>
                </c:pt>
                <c:pt idx="690">
                  <c:v>13.4</c:v>
                </c:pt>
                <c:pt idx="691">
                  <c:v>13.36</c:v>
                </c:pt>
                <c:pt idx="692">
                  <c:v>13.36</c:v>
                </c:pt>
                <c:pt idx="693">
                  <c:v>13.38</c:v>
                </c:pt>
                <c:pt idx="694">
                  <c:v>13.36</c:v>
                </c:pt>
                <c:pt idx="695">
                  <c:v>13.33</c:v>
                </c:pt>
                <c:pt idx="696">
                  <c:v>13.39</c:v>
                </c:pt>
                <c:pt idx="697">
                  <c:v>13.32</c:v>
                </c:pt>
                <c:pt idx="698">
                  <c:v>13.35</c:v>
                </c:pt>
                <c:pt idx="699">
                  <c:v>13.37</c:v>
                </c:pt>
                <c:pt idx="700">
                  <c:v>13.36</c:v>
                </c:pt>
                <c:pt idx="701">
                  <c:v>13.37</c:v>
                </c:pt>
                <c:pt idx="702">
                  <c:v>13.41</c:v>
                </c:pt>
                <c:pt idx="703">
                  <c:v>13.36</c:v>
                </c:pt>
                <c:pt idx="704">
                  <c:v>13.37</c:v>
                </c:pt>
                <c:pt idx="705">
                  <c:v>13.39</c:v>
                </c:pt>
                <c:pt idx="706">
                  <c:v>13.39</c:v>
                </c:pt>
                <c:pt idx="707">
                  <c:v>13.34</c:v>
                </c:pt>
                <c:pt idx="708">
                  <c:v>13.4</c:v>
                </c:pt>
                <c:pt idx="709">
                  <c:v>13.35</c:v>
                </c:pt>
                <c:pt idx="710">
                  <c:v>13.32</c:v>
                </c:pt>
                <c:pt idx="711">
                  <c:v>13.35</c:v>
                </c:pt>
                <c:pt idx="712">
                  <c:v>13.36</c:v>
                </c:pt>
                <c:pt idx="713">
                  <c:v>13.36</c:v>
                </c:pt>
                <c:pt idx="714">
                  <c:v>13.36</c:v>
                </c:pt>
                <c:pt idx="715">
                  <c:v>13.38</c:v>
                </c:pt>
                <c:pt idx="716">
                  <c:v>13.36</c:v>
                </c:pt>
                <c:pt idx="717">
                  <c:v>13.35</c:v>
                </c:pt>
                <c:pt idx="718">
                  <c:v>13.37</c:v>
                </c:pt>
                <c:pt idx="719">
                  <c:v>13.35</c:v>
                </c:pt>
                <c:pt idx="720">
                  <c:v>13.32</c:v>
                </c:pt>
                <c:pt idx="721">
                  <c:v>13.37</c:v>
                </c:pt>
                <c:pt idx="722">
                  <c:v>13.38</c:v>
                </c:pt>
                <c:pt idx="723">
                  <c:v>13.35</c:v>
                </c:pt>
                <c:pt idx="724">
                  <c:v>13.4</c:v>
                </c:pt>
                <c:pt idx="725">
                  <c:v>13.36</c:v>
                </c:pt>
                <c:pt idx="726">
                  <c:v>13.39</c:v>
                </c:pt>
                <c:pt idx="727">
                  <c:v>13.41</c:v>
                </c:pt>
                <c:pt idx="728">
                  <c:v>13.38</c:v>
                </c:pt>
                <c:pt idx="729">
                  <c:v>13.34</c:v>
                </c:pt>
                <c:pt idx="730">
                  <c:v>13.39</c:v>
                </c:pt>
                <c:pt idx="731">
                  <c:v>13.35</c:v>
                </c:pt>
                <c:pt idx="732">
                  <c:v>13.38</c:v>
                </c:pt>
                <c:pt idx="733">
                  <c:v>13.37</c:v>
                </c:pt>
                <c:pt idx="734">
                  <c:v>13.42</c:v>
                </c:pt>
                <c:pt idx="735">
                  <c:v>13.34</c:v>
                </c:pt>
                <c:pt idx="736">
                  <c:v>13.34</c:v>
                </c:pt>
                <c:pt idx="737">
                  <c:v>13.38</c:v>
                </c:pt>
                <c:pt idx="738">
                  <c:v>13.34</c:v>
                </c:pt>
                <c:pt idx="739">
                  <c:v>13.38</c:v>
                </c:pt>
                <c:pt idx="740">
                  <c:v>13.36</c:v>
                </c:pt>
                <c:pt idx="741">
                  <c:v>13.38</c:v>
                </c:pt>
                <c:pt idx="742">
                  <c:v>13.36</c:v>
                </c:pt>
                <c:pt idx="743">
                  <c:v>13.41</c:v>
                </c:pt>
                <c:pt idx="744">
                  <c:v>13.37</c:v>
                </c:pt>
                <c:pt idx="745">
                  <c:v>13.36</c:v>
                </c:pt>
                <c:pt idx="746">
                  <c:v>13.36</c:v>
                </c:pt>
                <c:pt idx="747">
                  <c:v>13.38</c:v>
                </c:pt>
                <c:pt idx="748">
                  <c:v>13.33</c:v>
                </c:pt>
                <c:pt idx="749">
                  <c:v>13.39</c:v>
                </c:pt>
                <c:pt idx="750">
                  <c:v>13.37</c:v>
                </c:pt>
                <c:pt idx="751">
                  <c:v>13.33</c:v>
                </c:pt>
                <c:pt idx="752">
                  <c:v>13.38</c:v>
                </c:pt>
                <c:pt idx="753">
                  <c:v>13.41</c:v>
                </c:pt>
                <c:pt idx="754">
                  <c:v>13.41</c:v>
                </c:pt>
                <c:pt idx="755">
                  <c:v>13.35</c:v>
                </c:pt>
                <c:pt idx="756">
                  <c:v>13.39</c:v>
                </c:pt>
                <c:pt idx="757">
                  <c:v>13.38</c:v>
                </c:pt>
                <c:pt idx="758">
                  <c:v>13.35</c:v>
                </c:pt>
                <c:pt idx="759">
                  <c:v>13.37</c:v>
                </c:pt>
                <c:pt idx="760">
                  <c:v>13.36</c:v>
                </c:pt>
                <c:pt idx="761">
                  <c:v>13.35</c:v>
                </c:pt>
                <c:pt idx="762">
                  <c:v>13.37</c:v>
                </c:pt>
                <c:pt idx="763">
                  <c:v>13.39</c:v>
                </c:pt>
                <c:pt idx="764">
                  <c:v>13.35</c:v>
                </c:pt>
                <c:pt idx="765">
                  <c:v>13.35</c:v>
                </c:pt>
                <c:pt idx="766">
                  <c:v>13.39</c:v>
                </c:pt>
                <c:pt idx="767">
                  <c:v>13.38</c:v>
                </c:pt>
                <c:pt idx="768">
                  <c:v>13.36</c:v>
                </c:pt>
                <c:pt idx="769">
                  <c:v>13.34</c:v>
                </c:pt>
                <c:pt idx="770">
                  <c:v>11.75</c:v>
                </c:pt>
                <c:pt idx="771">
                  <c:v>13.37</c:v>
                </c:pt>
                <c:pt idx="772">
                  <c:v>13.37</c:v>
                </c:pt>
                <c:pt idx="773">
                  <c:v>13.35</c:v>
                </c:pt>
                <c:pt idx="774">
                  <c:v>11.71</c:v>
                </c:pt>
                <c:pt idx="775">
                  <c:v>13.35</c:v>
                </c:pt>
                <c:pt idx="776">
                  <c:v>11.75</c:v>
                </c:pt>
                <c:pt idx="777">
                  <c:v>13.37</c:v>
                </c:pt>
                <c:pt idx="778">
                  <c:v>13.37</c:v>
                </c:pt>
                <c:pt idx="779">
                  <c:v>13.34</c:v>
                </c:pt>
                <c:pt idx="780">
                  <c:v>13.36</c:v>
                </c:pt>
                <c:pt idx="781">
                  <c:v>13.35</c:v>
                </c:pt>
                <c:pt idx="782">
                  <c:v>13.35</c:v>
                </c:pt>
                <c:pt idx="783">
                  <c:v>11.72</c:v>
                </c:pt>
                <c:pt idx="784">
                  <c:v>13.38</c:v>
                </c:pt>
                <c:pt idx="785">
                  <c:v>13.38</c:v>
                </c:pt>
                <c:pt idx="786">
                  <c:v>13.38</c:v>
                </c:pt>
                <c:pt idx="787">
                  <c:v>13.37</c:v>
                </c:pt>
                <c:pt idx="788">
                  <c:v>13.35</c:v>
                </c:pt>
                <c:pt idx="789">
                  <c:v>13.39</c:v>
                </c:pt>
                <c:pt idx="790">
                  <c:v>13.36</c:v>
                </c:pt>
                <c:pt idx="791">
                  <c:v>13.35</c:v>
                </c:pt>
                <c:pt idx="792">
                  <c:v>13.38</c:v>
                </c:pt>
                <c:pt idx="793">
                  <c:v>13.34</c:v>
                </c:pt>
                <c:pt idx="794">
                  <c:v>13.43</c:v>
                </c:pt>
                <c:pt idx="795">
                  <c:v>13.39</c:v>
                </c:pt>
                <c:pt idx="796">
                  <c:v>13.32</c:v>
                </c:pt>
                <c:pt idx="797">
                  <c:v>13.37</c:v>
                </c:pt>
                <c:pt idx="798">
                  <c:v>13.39</c:v>
                </c:pt>
                <c:pt idx="799">
                  <c:v>13.36</c:v>
                </c:pt>
                <c:pt idx="800">
                  <c:v>11.71</c:v>
                </c:pt>
                <c:pt idx="801">
                  <c:v>13.34</c:v>
                </c:pt>
                <c:pt idx="802">
                  <c:v>11.71</c:v>
                </c:pt>
                <c:pt idx="803">
                  <c:v>11.76</c:v>
                </c:pt>
                <c:pt idx="804">
                  <c:v>13.34</c:v>
                </c:pt>
                <c:pt idx="805">
                  <c:v>13.38</c:v>
                </c:pt>
                <c:pt idx="806">
                  <c:v>13.34</c:v>
                </c:pt>
                <c:pt idx="807">
                  <c:v>11.71</c:v>
                </c:pt>
                <c:pt idx="808">
                  <c:v>13.38</c:v>
                </c:pt>
                <c:pt idx="809">
                  <c:v>13.36</c:v>
                </c:pt>
                <c:pt idx="810">
                  <c:v>13.37</c:v>
                </c:pt>
                <c:pt idx="811">
                  <c:v>11.72</c:v>
                </c:pt>
                <c:pt idx="812">
                  <c:v>13.33</c:v>
                </c:pt>
                <c:pt idx="813">
                  <c:v>11.72</c:v>
                </c:pt>
                <c:pt idx="814">
                  <c:v>13.35</c:v>
                </c:pt>
                <c:pt idx="815">
                  <c:v>13.34</c:v>
                </c:pt>
                <c:pt idx="816">
                  <c:v>11.72</c:v>
                </c:pt>
                <c:pt idx="817">
                  <c:v>11.7</c:v>
                </c:pt>
                <c:pt idx="818">
                  <c:v>13.36</c:v>
                </c:pt>
                <c:pt idx="819">
                  <c:v>13.32</c:v>
                </c:pt>
                <c:pt idx="820">
                  <c:v>13.36</c:v>
                </c:pt>
                <c:pt idx="821">
                  <c:v>11.74</c:v>
                </c:pt>
                <c:pt idx="822">
                  <c:v>11.72</c:v>
                </c:pt>
                <c:pt idx="823">
                  <c:v>11.69</c:v>
                </c:pt>
                <c:pt idx="824">
                  <c:v>11.72</c:v>
                </c:pt>
                <c:pt idx="825">
                  <c:v>11.7</c:v>
                </c:pt>
                <c:pt idx="826">
                  <c:v>11.75</c:v>
                </c:pt>
                <c:pt idx="827">
                  <c:v>13.37</c:v>
                </c:pt>
                <c:pt idx="828">
                  <c:v>13.32</c:v>
                </c:pt>
                <c:pt idx="829">
                  <c:v>13.37</c:v>
                </c:pt>
                <c:pt idx="830">
                  <c:v>11.73</c:v>
                </c:pt>
                <c:pt idx="831">
                  <c:v>13.37</c:v>
                </c:pt>
                <c:pt idx="832">
                  <c:v>11.74</c:v>
                </c:pt>
                <c:pt idx="833">
                  <c:v>11.71</c:v>
                </c:pt>
                <c:pt idx="834">
                  <c:v>13.37</c:v>
                </c:pt>
                <c:pt idx="835">
                  <c:v>11.67</c:v>
                </c:pt>
                <c:pt idx="836">
                  <c:v>13.39</c:v>
                </c:pt>
                <c:pt idx="837">
                  <c:v>13.38</c:v>
                </c:pt>
                <c:pt idx="838">
                  <c:v>11.7</c:v>
                </c:pt>
                <c:pt idx="839">
                  <c:v>11.72</c:v>
                </c:pt>
                <c:pt idx="840">
                  <c:v>13.34</c:v>
                </c:pt>
                <c:pt idx="841">
                  <c:v>11.72</c:v>
                </c:pt>
                <c:pt idx="842">
                  <c:v>11.69</c:v>
                </c:pt>
                <c:pt idx="843">
                  <c:v>13.32</c:v>
                </c:pt>
                <c:pt idx="844">
                  <c:v>11.72</c:v>
                </c:pt>
                <c:pt idx="845">
                  <c:v>11.7</c:v>
                </c:pt>
                <c:pt idx="846">
                  <c:v>13.35</c:v>
                </c:pt>
                <c:pt idx="847">
                  <c:v>11.67</c:v>
                </c:pt>
                <c:pt idx="848">
                  <c:v>11.74</c:v>
                </c:pt>
                <c:pt idx="849">
                  <c:v>11.7</c:v>
                </c:pt>
                <c:pt idx="850">
                  <c:v>13.35</c:v>
                </c:pt>
                <c:pt idx="851">
                  <c:v>11.7</c:v>
                </c:pt>
                <c:pt idx="852">
                  <c:v>11.66</c:v>
                </c:pt>
                <c:pt idx="853">
                  <c:v>11.71</c:v>
                </c:pt>
                <c:pt idx="854">
                  <c:v>11.74</c:v>
                </c:pt>
                <c:pt idx="855">
                  <c:v>13.36</c:v>
                </c:pt>
                <c:pt idx="856">
                  <c:v>11.67</c:v>
                </c:pt>
                <c:pt idx="857">
                  <c:v>13.3</c:v>
                </c:pt>
                <c:pt idx="858">
                  <c:v>11.72</c:v>
                </c:pt>
                <c:pt idx="859">
                  <c:v>11.66</c:v>
                </c:pt>
                <c:pt idx="860">
                  <c:v>11.7</c:v>
                </c:pt>
                <c:pt idx="861">
                  <c:v>11.68</c:v>
                </c:pt>
                <c:pt idx="862">
                  <c:v>11.71</c:v>
                </c:pt>
                <c:pt idx="863">
                  <c:v>11.74</c:v>
                </c:pt>
                <c:pt idx="864">
                  <c:v>11.7</c:v>
                </c:pt>
                <c:pt idx="865">
                  <c:v>11.69</c:v>
                </c:pt>
                <c:pt idx="866">
                  <c:v>11.73</c:v>
                </c:pt>
                <c:pt idx="867">
                  <c:v>11.73</c:v>
                </c:pt>
                <c:pt idx="868">
                  <c:v>11.69</c:v>
                </c:pt>
                <c:pt idx="869">
                  <c:v>11.72</c:v>
                </c:pt>
                <c:pt idx="870">
                  <c:v>11.66</c:v>
                </c:pt>
                <c:pt idx="871">
                  <c:v>11.7</c:v>
                </c:pt>
                <c:pt idx="872">
                  <c:v>11.69</c:v>
                </c:pt>
                <c:pt idx="873">
                  <c:v>11.68</c:v>
                </c:pt>
                <c:pt idx="874">
                  <c:v>11.61</c:v>
                </c:pt>
                <c:pt idx="875">
                  <c:v>13.35</c:v>
                </c:pt>
                <c:pt idx="876">
                  <c:v>13.36</c:v>
                </c:pt>
                <c:pt idx="877">
                  <c:v>13.36</c:v>
                </c:pt>
                <c:pt idx="878">
                  <c:v>11.72</c:v>
                </c:pt>
                <c:pt idx="879">
                  <c:v>11.71</c:v>
                </c:pt>
                <c:pt idx="880">
                  <c:v>11.71</c:v>
                </c:pt>
                <c:pt idx="881">
                  <c:v>11.69</c:v>
                </c:pt>
                <c:pt idx="882">
                  <c:v>13.31</c:v>
                </c:pt>
                <c:pt idx="883">
                  <c:v>11.72</c:v>
                </c:pt>
                <c:pt idx="884">
                  <c:v>11.71</c:v>
                </c:pt>
                <c:pt idx="885">
                  <c:v>13.35</c:v>
                </c:pt>
                <c:pt idx="886">
                  <c:v>13.4</c:v>
                </c:pt>
                <c:pt idx="887">
                  <c:v>13.35</c:v>
                </c:pt>
                <c:pt idx="888">
                  <c:v>11.7</c:v>
                </c:pt>
                <c:pt idx="889">
                  <c:v>13.35</c:v>
                </c:pt>
                <c:pt idx="890">
                  <c:v>11.7</c:v>
                </c:pt>
                <c:pt idx="891">
                  <c:v>13.35</c:v>
                </c:pt>
                <c:pt idx="892">
                  <c:v>11.69</c:v>
                </c:pt>
                <c:pt idx="893">
                  <c:v>11.72</c:v>
                </c:pt>
                <c:pt idx="894">
                  <c:v>13.38</c:v>
                </c:pt>
                <c:pt idx="895">
                  <c:v>11.7</c:v>
                </c:pt>
                <c:pt idx="896">
                  <c:v>13.37</c:v>
                </c:pt>
                <c:pt idx="897">
                  <c:v>11.72</c:v>
                </c:pt>
                <c:pt idx="898">
                  <c:v>11.67</c:v>
                </c:pt>
                <c:pt idx="899">
                  <c:v>11.72</c:v>
                </c:pt>
                <c:pt idx="900">
                  <c:v>11.69</c:v>
                </c:pt>
                <c:pt idx="901">
                  <c:v>11.7</c:v>
                </c:pt>
                <c:pt idx="902">
                  <c:v>11.67</c:v>
                </c:pt>
                <c:pt idx="903">
                  <c:v>13.32</c:v>
                </c:pt>
                <c:pt idx="904">
                  <c:v>11.73</c:v>
                </c:pt>
                <c:pt idx="905">
                  <c:v>13.38</c:v>
                </c:pt>
                <c:pt idx="906">
                  <c:v>13.38</c:v>
                </c:pt>
                <c:pt idx="907">
                  <c:v>11.67</c:v>
                </c:pt>
                <c:pt idx="908">
                  <c:v>13.35</c:v>
                </c:pt>
                <c:pt idx="909">
                  <c:v>11.74</c:v>
                </c:pt>
                <c:pt idx="910">
                  <c:v>11.69</c:v>
                </c:pt>
                <c:pt idx="911">
                  <c:v>11.68</c:v>
                </c:pt>
                <c:pt idx="912">
                  <c:v>13.3</c:v>
                </c:pt>
                <c:pt idx="913">
                  <c:v>11.72</c:v>
                </c:pt>
                <c:pt idx="914">
                  <c:v>11.71</c:v>
                </c:pt>
                <c:pt idx="915">
                  <c:v>11.7</c:v>
                </c:pt>
                <c:pt idx="916">
                  <c:v>11.71</c:v>
                </c:pt>
                <c:pt idx="917">
                  <c:v>11.67</c:v>
                </c:pt>
                <c:pt idx="918">
                  <c:v>11.71</c:v>
                </c:pt>
                <c:pt idx="919">
                  <c:v>11.69</c:v>
                </c:pt>
                <c:pt idx="920">
                  <c:v>13.35</c:v>
                </c:pt>
                <c:pt idx="921">
                  <c:v>11.68</c:v>
                </c:pt>
                <c:pt idx="922">
                  <c:v>11.72</c:v>
                </c:pt>
                <c:pt idx="923">
                  <c:v>11.7</c:v>
                </c:pt>
                <c:pt idx="924">
                  <c:v>11.67</c:v>
                </c:pt>
                <c:pt idx="925">
                  <c:v>11.69</c:v>
                </c:pt>
                <c:pt idx="926">
                  <c:v>11.72</c:v>
                </c:pt>
                <c:pt idx="927">
                  <c:v>13.33</c:v>
                </c:pt>
                <c:pt idx="928">
                  <c:v>11.7</c:v>
                </c:pt>
                <c:pt idx="929">
                  <c:v>11.69</c:v>
                </c:pt>
                <c:pt idx="930">
                  <c:v>11.67</c:v>
                </c:pt>
                <c:pt idx="931">
                  <c:v>11.71</c:v>
                </c:pt>
                <c:pt idx="932">
                  <c:v>11.72</c:v>
                </c:pt>
                <c:pt idx="933">
                  <c:v>11.71</c:v>
                </c:pt>
                <c:pt idx="934">
                  <c:v>11.67</c:v>
                </c:pt>
                <c:pt idx="935">
                  <c:v>11.71</c:v>
                </c:pt>
                <c:pt idx="936">
                  <c:v>11.7</c:v>
                </c:pt>
                <c:pt idx="937">
                  <c:v>11.72</c:v>
                </c:pt>
                <c:pt idx="938">
                  <c:v>11.7</c:v>
                </c:pt>
                <c:pt idx="939">
                  <c:v>11.68</c:v>
                </c:pt>
                <c:pt idx="940">
                  <c:v>11.67</c:v>
                </c:pt>
                <c:pt idx="941">
                  <c:v>11.71</c:v>
                </c:pt>
                <c:pt idx="942">
                  <c:v>11.7</c:v>
                </c:pt>
                <c:pt idx="943">
                  <c:v>11.7</c:v>
                </c:pt>
                <c:pt idx="944">
                  <c:v>13.33</c:v>
                </c:pt>
                <c:pt idx="945">
                  <c:v>11.72</c:v>
                </c:pt>
                <c:pt idx="946">
                  <c:v>11.68</c:v>
                </c:pt>
                <c:pt idx="947">
                  <c:v>11.71</c:v>
                </c:pt>
                <c:pt idx="948">
                  <c:v>11.71</c:v>
                </c:pt>
                <c:pt idx="949">
                  <c:v>11.69</c:v>
                </c:pt>
                <c:pt idx="950">
                  <c:v>11.68</c:v>
                </c:pt>
                <c:pt idx="951">
                  <c:v>11.72</c:v>
                </c:pt>
                <c:pt idx="952">
                  <c:v>11.68</c:v>
                </c:pt>
                <c:pt idx="953">
                  <c:v>11.69</c:v>
                </c:pt>
                <c:pt idx="954">
                  <c:v>11.7</c:v>
                </c:pt>
                <c:pt idx="955">
                  <c:v>11.72</c:v>
                </c:pt>
                <c:pt idx="956">
                  <c:v>11.71</c:v>
                </c:pt>
                <c:pt idx="957">
                  <c:v>11.7</c:v>
                </c:pt>
                <c:pt idx="958">
                  <c:v>11.7</c:v>
                </c:pt>
                <c:pt idx="959">
                  <c:v>11.72</c:v>
                </c:pt>
                <c:pt idx="960">
                  <c:v>11.69</c:v>
                </c:pt>
                <c:pt idx="961">
                  <c:v>11.71</c:v>
                </c:pt>
                <c:pt idx="962">
                  <c:v>11.68</c:v>
                </c:pt>
                <c:pt idx="963">
                  <c:v>11.72</c:v>
                </c:pt>
                <c:pt idx="964">
                  <c:v>11.7</c:v>
                </c:pt>
                <c:pt idx="965">
                  <c:v>11.72</c:v>
                </c:pt>
                <c:pt idx="966">
                  <c:v>11.72</c:v>
                </c:pt>
                <c:pt idx="967">
                  <c:v>11.7</c:v>
                </c:pt>
                <c:pt idx="968">
                  <c:v>11.68</c:v>
                </c:pt>
                <c:pt idx="969">
                  <c:v>11.76</c:v>
                </c:pt>
                <c:pt idx="970">
                  <c:v>11.7</c:v>
                </c:pt>
                <c:pt idx="971">
                  <c:v>11.68</c:v>
                </c:pt>
                <c:pt idx="972">
                  <c:v>11.72</c:v>
                </c:pt>
                <c:pt idx="973">
                  <c:v>11.73</c:v>
                </c:pt>
                <c:pt idx="974">
                  <c:v>11.73</c:v>
                </c:pt>
                <c:pt idx="975">
                  <c:v>11.7</c:v>
                </c:pt>
                <c:pt idx="976">
                  <c:v>11.69</c:v>
                </c:pt>
                <c:pt idx="977">
                  <c:v>11.7</c:v>
                </c:pt>
                <c:pt idx="978">
                  <c:v>11.7</c:v>
                </c:pt>
                <c:pt idx="979">
                  <c:v>11.7</c:v>
                </c:pt>
                <c:pt idx="980">
                  <c:v>11.7</c:v>
                </c:pt>
                <c:pt idx="981">
                  <c:v>11.68</c:v>
                </c:pt>
                <c:pt idx="982">
                  <c:v>11.76</c:v>
                </c:pt>
                <c:pt idx="983">
                  <c:v>11.72</c:v>
                </c:pt>
                <c:pt idx="984">
                  <c:v>11.67</c:v>
                </c:pt>
                <c:pt idx="985">
                  <c:v>11.69</c:v>
                </c:pt>
                <c:pt idx="986">
                  <c:v>11.68</c:v>
                </c:pt>
                <c:pt idx="987">
                  <c:v>11.67</c:v>
                </c:pt>
                <c:pt idx="988">
                  <c:v>11.69</c:v>
                </c:pt>
                <c:pt idx="989">
                  <c:v>11.69</c:v>
                </c:pt>
                <c:pt idx="990">
                  <c:v>11.7</c:v>
                </c:pt>
                <c:pt idx="991">
                  <c:v>11.81</c:v>
                </c:pt>
                <c:pt idx="992">
                  <c:v>11.66</c:v>
                </c:pt>
                <c:pt idx="993">
                  <c:v>11.7</c:v>
                </c:pt>
                <c:pt idx="994">
                  <c:v>11.65</c:v>
                </c:pt>
                <c:pt idx="995">
                  <c:v>11.7</c:v>
                </c:pt>
                <c:pt idx="996">
                  <c:v>13.19</c:v>
                </c:pt>
                <c:pt idx="997">
                  <c:v>24.08</c:v>
                </c:pt>
                <c:pt idx="998">
                  <c:v>15.6</c:v>
                </c:pt>
                <c:pt idx="999">
                  <c:v>34.799999999999997</c:v>
                </c:pt>
                <c:pt idx="1000">
                  <c:v>5.41</c:v>
                </c:pt>
                <c:pt idx="1001">
                  <c:v>12.82</c:v>
                </c:pt>
                <c:pt idx="1002">
                  <c:v>17.420000000000002</c:v>
                </c:pt>
                <c:pt idx="1003">
                  <c:v>26.47</c:v>
                </c:pt>
                <c:pt idx="1004">
                  <c:v>21.23</c:v>
                </c:pt>
                <c:pt idx="1005">
                  <c:v>19.95</c:v>
                </c:pt>
                <c:pt idx="1006">
                  <c:v>12.56</c:v>
                </c:pt>
                <c:pt idx="1007">
                  <c:v>22.97</c:v>
                </c:pt>
                <c:pt idx="1008">
                  <c:v>15.34</c:v>
                </c:pt>
                <c:pt idx="1009">
                  <c:v>2.36</c:v>
                </c:pt>
                <c:pt idx="1010">
                  <c:v>10.7</c:v>
                </c:pt>
                <c:pt idx="1011">
                  <c:v>13.29</c:v>
                </c:pt>
                <c:pt idx="1012">
                  <c:v>11.17</c:v>
                </c:pt>
                <c:pt idx="1013">
                  <c:v>0</c:v>
                </c:pt>
                <c:pt idx="1014">
                  <c:v>0</c:v>
                </c:pt>
                <c:pt idx="1015">
                  <c:v>3.23</c:v>
                </c:pt>
                <c:pt idx="1016">
                  <c:v>4.96</c:v>
                </c:pt>
                <c:pt idx="1017">
                  <c:v>6.61</c:v>
                </c:pt>
                <c:pt idx="1018">
                  <c:v>30.09</c:v>
                </c:pt>
                <c:pt idx="1019">
                  <c:v>10.84</c:v>
                </c:pt>
                <c:pt idx="1020">
                  <c:v>9.11</c:v>
                </c:pt>
                <c:pt idx="1021">
                  <c:v>40.119999999999997</c:v>
                </c:pt>
                <c:pt idx="1022">
                  <c:v>55.51</c:v>
                </c:pt>
                <c:pt idx="1023">
                  <c:v>76.52</c:v>
                </c:pt>
                <c:pt idx="1024">
                  <c:v>86.92</c:v>
                </c:pt>
                <c:pt idx="1025">
                  <c:v>0</c:v>
                </c:pt>
                <c:pt idx="1026">
                  <c:v>35.840000000000003</c:v>
                </c:pt>
                <c:pt idx="1027">
                  <c:v>132.79</c:v>
                </c:pt>
                <c:pt idx="1028">
                  <c:v>136.27000000000001</c:v>
                </c:pt>
                <c:pt idx="1029">
                  <c:v>0</c:v>
                </c:pt>
                <c:pt idx="1030">
                  <c:v>143.71</c:v>
                </c:pt>
                <c:pt idx="1031">
                  <c:v>153.38</c:v>
                </c:pt>
                <c:pt idx="1032">
                  <c:v>0</c:v>
                </c:pt>
                <c:pt idx="1033">
                  <c:v>45.91</c:v>
                </c:pt>
                <c:pt idx="1034">
                  <c:v>181.72</c:v>
                </c:pt>
                <c:pt idx="1035">
                  <c:v>157.69999999999999</c:v>
                </c:pt>
                <c:pt idx="1036">
                  <c:v>119.06</c:v>
                </c:pt>
                <c:pt idx="1037">
                  <c:v>0</c:v>
                </c:pt>
                <c:pt idx="1038">
                  <c:v>164.27</c:v>
                </c:pt>
                <c:pt idx="1039">
                  <c:v>161.63999999999999</c:v>
                </c:pt>
                <c:pt idx="1040">
                  <c:v>162.21</c:v>
                </c:pt>
                <c:pt idx="1041">
                  <c:v>112.52</c:v>
                </c:pt>
                <c:pt idx="1042">
                  <c:v>88.03</c:v>
                </c:pt>
                <c:pt idx="1043">
                  <c:v>81.77</c:v>
                </c:pt>
                <c:pt idx="1044">
                  <c:v>78.900000000000006</c:v>
                </c:pt>
                <c:pt idx="1045">
                  <c:v>75.81</c:v>
                </c:pt>
                <c:pt idx="1046">
                  <c:v>80.94</c:v>
                </c:pt>
                <c:pt idx="1047">
                  <c:v>72.69</c:v>
                </c:pt>
                <c:pt idx="1048">
                  <c:v>60.73</c:v>
                </c:pt>
                <c:pt idx="1049">
                  <c:v>82.34</c:v>
                </c:pt>
                <c:pt idx="1050">
                  <c:v>70.52</c:v>
                </c:pt>
                <c:pt idx="1051">
                  <c:v>58.34</c:v>
                </c:pt>
                <c:pt idx="1052">
                  <c:v>54.3</c:v>
                </c:pt>
                <c:pt idx="1053">
                  <c:v>54.24</c:v>
                </c:pt>
                <c:pt idx="1054">
                  <c:v>50.01</c:v>
                </c:pt>
                <c:pt idx="1055">
                  <c:v>45.77</c:v>
                </c:pt>
                <c:pt idx="1056">
                  <c:v>45.68</c:v>
                </c:pt>
                <c:pt idx="1057">
                  <c:v>32.99</c:v>
                </c:pt>
                <c:pt idx="1058">
                  <c:v>28.67</c:v>
                </c:pt>
                <c:pt idx="1059">
                  <c:v>24.3</c:v>
                </c:pt>
                <c:pt idx="1060">
                  <c:v>44.2</c:v>
                </c:pt>
                <c:pt idx="1061">
                  <c:v>64.849999999999994</c:v>
                </c:pt>
                <c:pt idx="1062">
                  <c:v>32.28</c:v>
                </c:pt>
                <c:pt idx="1063">
                  <c:v>52.6</c:v>
                </c:pt>
                <c:pt idx="1064">
                  <c:v>44.36</c:v>
                </c:pt>
                <c:pt idx="1065">
                  <c:v>48.31</c:v>
                </c:pt>
                <c:pt idx="1066">
                  <c:v>0</c:v>
                </c:pt>
                <c:pt idx="1067">
                  <c:v>0</c:v>
                </c:pt>
                <c:pt idx="1068">
                  <c:v>0</c:v>
                </c:pt>
                <c:pt idx="1069">
                  <c:v>0</c:v>
                </c:pt>
                <c:pt idx="1070">
                  <c:v>0</c:v>
                </c:pt>
                <c:pt idx="1071">
                  <c:v>0</c:v>
                </c:pt>
                <c:pt idx="1072">
                  <c:v>0</c:v>
                </c:pt>
                <c:pt idx="1073">
                  <c:v>0</c:v>
                </c:pt>
                <c:pt idx="1074">
                  <c:v>5.0599999999999996</c:v>
                </c:pt>
                <c:pt idx="1075">
                  <c:v>6.7</c:v>
                </c:pt>
                <c:pt idx="1076">
                  <c:v>6.67</c:v>
                </c:pt>
                <c:pt idx="1077">
                  <c:v>6.67</c:v>
                </c:pt>
                <c:pt idx="1078">
                  <c:v>6.68</c:v>
                </c:pt>
                <c:pt idx="1079">
                  <c:v>6.7</c:v>
                </c:pt>
                <c:pt idx="1080">
                  <c:v>6.72</c:v>
                </c:pt>
                <c:pt idx="1081">
                  <c:v>8.36</c:v>
                </c:pt>
                <c:pt idx="1082">
                  <c:v>32.79</c:v>
                </c:pt>
                <c:pt idx="1083">
                  <c:v>103.42</c:v>
                </c:pt>
                <c:pt idx="1084">
                  <c:v>119.5</c:v>
                </c:pt>
                <c:pt idx="1085">
                  <c:v>106.41</c:v>
                </c:pt>
                <c:pt idx="1086">
                  <c:v>159.44999999999999</c:v>
                </c:pt>
                <c:pt idx="1087">
                  <c:v>0</c:v>
                </c:pt>
                <c:pt idx="1088">
                  <c:v>26.7</c:v>
                </c:pt>
                <c:pt idx="1089">
                  <c:v>148.57</c:v>
                </c:pt>
                <c:pt idx="1090">
                  <c:v>89.31</c:v>
                </c:pt>
                <c:pt idx="1091">
                  <c:v>68.52</c:v>
                </c:pt>
                <c:pt idx="1092">
                  <c:v>82.45</c:v>
                </c:pt>
                <c:pt idx="1093">
                  <c:v>51.28</c:v>
                </c:pt>
                <c:pt idx="1094">
                  <c:v>121.55</c:v>
                </c:pt>
                <c:pt idx="1095">
                  <c:v>0</c:v>
                </c:pt>
                <c:pt idx="1096">
                  <c:v>49.6</c:v>
                </c:pt>
                <c:pt idx="1097">
                  <c:v>125.58</c:v>
                </c:pt>
                <c:pt idx="1098">
                  <c:v>131.76</c:v>
                </c:pt>
                <c:pt idx="1099">
                  <c:v>125.71</c:v>
                </c:pt>
                <c:pt idx="1100">
                  <c:v>126.84</c:v>
                </c:pt>
                <c:pt idx="1101">
                  <c:v>105.91</c:v>
                </c:pt>
                <c:pt idx="1102">
                  <c:v>28.54</c:v>
                </c:pt>
                <c:pt idx="1103">
                  <c:v>90.29</c:v>
                </c:pt>
                <c:pt idx="1104">
                  <c:v>45.3</c:v>
                </c:pt>
                <c:pt idx="1105">
                  <c:v>53.93</c:v>
                </c:pt>
                <c:pt idx="1106">
                  <c:v>79.7</c:v>
                </c:pt>
                <c:pt idx="1107">
                  <c:v>80.819999999999993</c:v>
                </c:pt>
                <c:pt idx="1108">
                  <c:v>73.05</c:v>
                </c:pt>
                <c:pt idx="1109">
                  <c:v>56.02</c:v>
                </c:pt>
                <c:pt idx="1110">
                  <c:v>60.21</c:v>
                </c:pt>
                <c:pt idx="1111">
                  <c:v>0</c:v>
                </c:pt>
                <c:pt idx="1112">
                  <c:v>33.65</c:v>
                </c:pt>
                <c:pt idx="1113">
                  <c:v>71.239999999999995</c:v>
                </c:pt>
                <c:pt idx="1114">
                  <c:v>63.33</c:v>
                </c:pt>
                <c:pt idx="1115">
                  <c:v>50.93</c:v>
                </c:pt>
                <c:pt idx="1116">
                  <c:v>29.55</c:v>
                </c:pt>
                <c:pt idx="1117">
                  <c:v>37.97</c:v>
                </c:pt>
                <c:pt idx="1118">
                  <c:v>16.670000000000002</c:v>
                </c:pt>
                <c:pt idx="1119">
                  <c:v>59.01</c:v>
                </c:pt>
                <c:pt idx="1120">
                  <c:v>63.6</c:v>
                </c:pt>
                <c:pt idx="1121">
                  <c:v>0</c:v>
                </c:pt>
                <c:pt idx="1122">
                  <c:v>67.42</c:v>
                </c:pt>
                <c:pt idx="1123">
                  <c:v>103.29</c:v>
                </c:pt>
                <c:pt idx="1124">
                  <c:v>60.28</c:v>
                </c:pt>
                <c:pt idx="1125">
                  <c:v>60.61</c:v>
                </c:pt>
                <c:pt idx="1126">
                  <c:v>84.52</c:v>
                </c:pt>
                <c:pt idx="1127">
                  <c:v>78.510000000000005</c:v>
                </c:pt>
                <c:pt idx="1128">
                  <c:v>69.08</c:v>
                </c:pt>
                <c:pt idx="1129">
                  <c:v>90.18</c:v>
                </c:pt>
                <c:pt idx="1130">
                  <c:v>105.31</c:v>
                </c:pt>
                <c:pt idx="1131">
                  <c:v>86.32</c:v>
                </c:pt>
                <c:pt idx="1132">
                  <c:v>69.84</c:v>
                </c:pt>
                <c:pt idx="1133">
                  <c:v>34.869999999999997</c:v>
                </c:pt>
                <c:pt idx="1134">
                  <c:v>56.08</c:v>
                </c:pt>
                <c:pt idx="1135">
                  <c:v>49.27</c:v>
                </c:pt>
                <c:pt idx="1136">
                  <c:v>42.15</c:v>
                </c:pt>
                <c:pt idx="1137">
                  <c:v>38.409999999999997</c:v>
                </c:pt>
                <c:pt idx="1138">
                  <c:v>66.459999999999994</c:v>
                </c:pt>
                <c:pt idx="1139">
                  <c:v>45.72</c:v>
                </c:pt>
                <c:pt idx="1140">
                  <c:v>0</c:v>
                </c:pt>
                <c:pt idx="1141">
                  <c:v>0</c:v>
                </c:pt>
                <c:pt idx="1142">
                  <c:v>0</c:v>
                </c:pt>
                <c:pt idx="1143">
                  <c:v>0</c:v>
                </c:pt>
                <c:pt idx="1144">
                  <c:v>0</c:v>
                </c:pt>
                <c:pt idx="1145">
                  <c:v>0</c:v>
                </c:pt>
                <c:pt idx="1146">
                  <c:v>0</c:v>
                </c:pt>
                <c:pt idx="1147">
                  <c:v>35.72</c:v>
                </c:pt>
                <c:pt idx="1148">
                  <c:v>0</c:v>
                </c:pt>
                <c:pt idx="1149">
                  <c:v>0</c:v>
                </c:pt>
                <c:pt idx="1150">
                  <c:v>6.71</c:v>
                </c:pt>
                <c:pt idx="1151">
                  <c:v>6.67</c:v>
                </c:pt>
                <c:pt idx="1152">
                  <c:v>6.67</c:v>
                </c:pt>
                <c:pt idx="1153">
                  <c:v>6.66</c:v>
                </c:pt>
                <c:pt idx="1154">
                  <c:v>6.68</c:v>
                </c:pt>
                <c:pt idx="1155">
                  <c:v>6.71</c:v>
                </c:pt>
                <c:pt idx="1156">
                  <c:v>6.71</c:v>
                </c:pt>
                <c:pt idx="1157">
                  <c:v>6.69</c:v>
                </c:pt>
                <c:pt idx="1158">
                  <c:v>6.68</c:v>
                </c:pt>
                <c:pt idx="1159">
                  <c:v>6.69</c:v>
                </c:pt>
                <c:pt idx="1160">
                  <c:v>6.67</c:v>
                </c:pt>
                <c:pt idx="1161">
                  <c:v>6.71</c:v>
                </c:pt>
                <c:pt idx="1162">
                  <c:v>6.7</c:v>
                </c:pt>
                <c:pt idx="1163">
                  <c:v>6.68</c:v>
                </c:pt>
                <c:pt idx="1164">
                  <c:v>6.69</c:v>
                </c:pt>
                <c:pt idx="1165">
                  <c:v>6.68</c:v>
                </c:pt>
                <c:pt idx="1166">
                  <c:v>6.69</c:v>
                </c:pt>
                <c:pt idx="1167">
                  <c:v>6.68</c:v>
                </c:pt>
                <c:pt idx="1168">
                  <c:v>6.68</c:v>
                </c:pt>
                <c:pt idx="1169">
                  <c:v>6.7</c:v>
                </c:pt>
                <c:pt idx="1170">
                  <c:v>6.69</c:v>
                </c:pt>
                <c:pt idx="1171">
                  <c:v>6.68</c:v>
                </c:pt>
                <c:pt idx="1172">
                  <c:v>6.7</c:v>
                </c:pt>
                <c:pt idx="1173">
                  <c:v>6.68</c:v>
                </c:pt>
                <c:pt idx="1174">
                  <c:v>6.69</c:v>
                </c:pt>
                <c:pt idx="1175">
                  <c:v>6.69</c:v>
                </c:pt>
                <c:pt idx="1176">
                  <c:v>6.67</c:v>
                </c:pt>
                <c:pt idx="1177">
                  <c:v>6.68</c:v>
                </c:pt>
                <c:pt idx="1178">
                  <c:v>6.67</c:v>
                </c:pt>
                <c:pt idx="1179">
                  <c:v>6.69</c:v>
                </c:pt>
                <c:pt idx="1180">
                  <c:v>6.69</c:v>
                </c:pt>
                <c:pt idx="1181">
                  <c:v>6.69</c:v>
                </c:pt>
                <c:pt idx="1182">
                  <c:v>6.67</c:v>
                </c:pt>
                <c:pt idx="1183">
                  <c:v>6.69</c:v>
                </c:pt>
                <c:pt idx="1184">
                  <c:v>6.67</c:v>
                </c:pt>
                <c:pt idx="1185">
                  <c:v>6.69</c:v>
                </c:pt>
                <c:pt idx="1186">
                  <c:v>6.72</c:v>
                </c:pt>
                <c:pt idx="1187">
                  <c:v>6.69</c:v>
                </c:pt>
                <c:pt idx="1188">
                  <c:v>6.69</c:v>
                </c:pt>
                <c:pt idx="1189">
                  <c:v>6.65</c:v>
                </c:pt>
                <c:pt idx="1190">
                  <c:v>6.83</c:v>
                </c:pt>
                <c:pt idx="1191">
                  <c:v>6.72</c:v>
                </c:pt>
                <c:pt idx="1192">
                  <c:v>6.71</c:v>
                </c:pt>
                <c:pt idx="1193">
                  <c:v>6.65</c:v>
                </c:pt>
                <c:pt idx="1194">
                  <c:v>8.33</c:v>
                </c:pt>
                <c:pt idx="1195">
                  <c:v>8.34</c:v>
                </c:pt>
                <c:pt idx="1196">
                  <c:v>8.33</c:v>
                </c:pt>
                <c:pt idx="1197">
                  <c:v>9.94</c:v>
                </c:pt>
                <c:pt idx="1198">
                  <c:v>6.74</c:v>
                </c:pt>
                <c:pt idx="1199">
                  <c:v>6.7</c:v>
                </c:pt>
                <c:pt idx="1200">
                  <c:v>6.68</c:v>
                </c:pt>
                <c:pt idx="1201">
                  <c:v>6.7</c:v>
                </c:pt>
                <c:pt idx="1202">
                  <c:v>6.68</c:v>
                </c:pt>
                <c:pt idx="1203">
                  <c:v>6.68</c:v>
                </c:pt>
                <c:pt idx="1204">
                  <c:v>6.7</c:v>
                </c:pt>
                <c:pt idx="1205">
                  <c:v>6.68</c:v>
                </c:pt>
                <c:pt idx="1206">
                  <c:v>6.69</c:v>
                </c:pt>
                <c:pt idx="1207">
                  <c:v>6.68</c:v>
                </c:pt>
                <c:pt idx="1208">
                  <c:v>6.67</c:v>
                </c:pt>
                <c:pt idx="1209">
                  <c:v>6.68</c:v>
                </c:pt>
                <c:pt idx="1210">
                  <c:v>6.66</c:v>
                </c:pt>
                <c:pt idx="1211">
                  <c:v>6.69</c:v>
                </c:pt>
                <c:pt idx="1212">
                  <c:v>6.65</c:v>
                </c:pt>
                <c:pt idx="1213">
                  <c:v>11.34</c:v>
                </c:pt>
                <c:pt idx="1214">
                  <c:v>11.65</c:v>
                </c:pt>
                <c:pt idx="1215">
                  <c:v>11.67</c:v>
                </c:pt>
                <c:pt idx="1216">
                  <c:v>36.590000000000003</c:v>
                </c:pt>
                <c:pt idx="1217">
                  <c:v>48.09</c:v>
                </c:pt>
                <c:pt idx="1218">
                  <c:v>85.3</c:v>
                </c:pt>
                <c:pt idx="1219">
                  <c:v>0</c:v>
                </c:pt>
                <c:pt idx="1220">
                  <c:v>86.19</c:v>
                </c:pt>
                <c:pt idx="1221">
                  <c:v>19.87</c:v>
                </c:pt>
                <c:pt idx="1222">
                  <c:v>20.18</c:v>
                </c:pt>
                <c:pt idx="1223">
                  <c:v>150.41</c:v>
                </c:pt>
                <c:pt idx="1224">
                  <c:v>139.91</c:v>
                </c:pt>
                <c:pt idx="1225">
                  <c:v>0</c:v>
                </c:pt>
                <c:pt idx="1226">
                  <c:v>158.68</c:v>
                </c:pt>
                <c:pt idx="1227">
                  <c:v>184.01</c:v>
                </c:pt>
                <c:pt idx="1228">
                  <c:v>0</c:v>
                </c:pt>
                <c:pt idx="1229">
                  <c:v>110.74</c:v>
                </c:pt>
                <c:pt idx="1230">
                  <c:v>198.65</c:v>
                </c:pt>
                <c:pt idx="1231">
                  <c:v>190.9</c:v>
                </c:pt>
                <c:pt idx="1232">
                  <c:v>0</c:v>
                </c:pt>
                <c:pt idx="1233">
                  <c:v>68.010000000000005</c:v>
                </c:pt>
                <c:pt idx="1234">
                  <c:v>185.22</c:v>
                </c:pt>
                <c:pt idx="1235">
                  <c:v>188.53</c:v>
                </c:pt>
                <c:pt idx="1236">
                  <c:v>167.7</c:v>
                </c:pt>
                <c:pt idx="1237">
                  <c:v>86.14</c:v>
                </c:pt>
                <c:pt idx="1238">
                  <c:v>41.21</c:v>
                </c:pt>
                <c:pt idx="1239">
                  <c:v>82.94</c:v>
                </c:pt>
                <c:pt idx="1240">
                  <c:v>58.7</c:v>
                </c:pt>
                <c:pt idx="1241">
                  <c:v>0</c:v>
                </c:pt>
                <c:pt idx="1242">
                  <c:v>0</c:v>
                </c:pt>
                <c:pt idx="1243">
                  <c:v>138.19</c:v>
                </c:pt>
                <c:pt idx="1244">
                  <c:v>138.66</c:v>
                </c:pt>
                <c:pt idx="1245">
                  <c:v>16.89</c:v>
                </c:pt>
                <c:pt idx="1246">
                  <c:v>0</c:v>
                </c:pt>
                <c:pt idx="1247">
                  <c:v>0</c:v>
                </c:pt>
                <c:pt idx="1248">
                  <c:v>143.28</c:v>
                </c:pt>
                <c:pt idx="1249">
                  <c:v>122.5</c:v>
                </c:pt>
                <c:pt idx="1250">
                  <c:v>20.98</c:v>
                </c:pt>
                <c:pt idx="1251">
                  <c:v>0</c:v>
                </c:pt>
                <c:pt idx="1252">
                  <c:v>0</c:v>
                </c:pt>
                <c:pt idx="1253">
                  <c:v>0</c:v>
                </c:pt>
                <c:pt idx="1254">
                  <c:v>0</c:v>
                </c:pt>
                <c:pt idx="1255">
                  <c:v>0</c:v>
                </c:pt>
                <c:pt idx="1256">
                  <c:v>0</c:v>
                </c:pt>
                <c:pt idx="1257">
                  <c:v>0</c:v>
                </c:pt>
                <c:pt idx="1258">
                  <c:v>0</c:v>
                </c:pt>
                <c:pt idx="1259">
                  <c:v>5.75</c:v>
                </c:pt>
                <c:pt idx="1260">
                  <c:v>22.7</c:v>
                </c:pt>
                <c:pt idx="1261">
                  <c:v>0</c:v>
                </c:pt>
                <c:pt idx="1262">
                  <c:v>72.14</c:v>
                </c:pt>
                <c:pt idx="1263">
                  <c:v>100.27</c:v>
                </c:pt>
                <c:pt idx="1264">
                  <c:v>33.76</c:v>
                </c:pt>
                <c:pt idx="1265">
                  <c:v>37.82</c:v>
                </c:pt>
                <c:pt idx="1266">
                  <c:v>74.91</c:v>
                </c:pt>
                <c:pt idx="1267">
                  <c:v>62.8</c:v>
                </c:pt>
                <c:pt idx="1268">
                  <c:v>16.39</c:v>
                </c:pt>
                <c:pt idx="1269">
                  <c:v>51.23</c:v>
                </c:pt>
                <c:pt idx="1270">
                  <c:v>46.87</c:v>
                </c:pt>
                <c:pt idx="1271">
                  <c:v>67.98</c:v>
                </c:pt>
                <c:pt idx="1272">
                  <c:v>67.680000000000007</c:v>
                </c:pt>
                <c:pt idx="1273">
                  <c:v>12.18</c:v>
                </c:pt>
                <c:pt idx="1274">
                  <c:v>0</c:v>
                </c:pt>
                <c:pt idx="1275">
                  <c:v>34.75</c:v>
                </c:pt>
                <c:pt idx="1276">
                  <c:v>0</c:v>
                </c:pt>
                <c:pt idx="1277">
                  <c:v>22.62</c:v>
                </c:pt>
                <c:pt idx="1278">
                  <c:v>0</c:v>
                </c:pt>
                <c:pt idx="1279">
                  <c:v>0</c:v>
                </c:pt>
                <c:pt idx="1280">
                  <c:v>0</c:v>
                </c:pt>
                <c:pt idx="1281">
                  <c:v>0</c:v>
                </c:pt>
                <c:pt idx="1282">
                  <c:v>0</c:v>
                </c:pt>
                <c:pt idx="1283">
                  <c:v>1.75</c:v>
                </c:pt>
                <c:pt idx="1284">
                  <c:v>6.72</c:v>
                </c:pt>
                <c:pt idx="1285">
                  <c:v>6.65</c:v>
                </c:pt>
                <c:pt idx="1286">
                  <c:v>6.67</c:v>
                </c:pt>
                <c:pt idx="1287">
                  <c:v>6.68</c:v>
                </c:pt>
                <c:pt idx="1288">
                  <c:v>6.69</c:v>
                </c:pt>
                <c:pt idx="1289">
                  <c:v>6.7</c:v>
                </c:pt>
                <c:pt idx="1290">
                  <c:v>6.65</c:v>
                </c:pt>
                <c:pt idx="1291">
                  <c:v>6.7</c:v>
                </c:pt>
                <c:pt idx="1292">
                  <c:v>6.7</c:v>
                </c:pt>
                <c:pt idx="1293">
                  <c:v>6.7</c:v>
                </c:pt>
                <c:pt idx="1294">
                  <c:v>6.7</c:v>
                </c:pt>
                <c:pt idx="1295">
                  <c:v>6.67</c:v>
                </c:pt>
                <c:pt idx="1296">
                  <c:v>6.68</c:v>
                </c:pt>
                <c:pt idx="1297">
                  <c:v>6.7</c:v>
                </c:pt>
                <c:pt idx="1298">
                  <c:v>6.69</c:v>
                </c:pt>
                <c:pt idx="1299">
                  <c:v>6.68</c:v>
                </c:pt>
                <c:pt idx="1300">
                  <c:v>6.67</c:v>
                </c:pt>
                <c:pt idx="1301">
                  <c:v>6.69</c:v>
                </c:pt>
                <c:pt idx="1302">
                  <c:v>6.67</c:v>
                </c:pt>
                <c:pt idx="1303">
                  <c:v>9.9499999999999993</c:v>
                </c:pt>
                <c:pt idx="1304">
                  <c:v>6.72</c:v>
                </c:pt>
                <c:pt idx="1305">
                  <c:v>6.69</c:v>
                </c:pt>
                <c:pt idx="1306">
                  <c:v>6.68</c:v>
                </c:pt>
                <c:pt idx="1307">
                  <c:v>6.7</c:v>
                </c:pt>
                <c:pt idx="1308">
                  <c:v>6.69</c:v>
                </c:pt>
                <c:pt idx="1309">
                  <c:v>6.69</c:v>
                </c:pt>
                <c:pt idx="1310">
                  <c:v>26.46</c:v>
                </c:pt>
                <c:pt idx="1311">
                  <c:v>50.75</c:v>
                </c:pt>
                <c:pt idx="1312">
                  <c:v>104</c:v>
                </c:pt>
                <c:pt idx="1313">
                  <c:v>111.41</c:v>
                </c:pt>
                <c:pt idx="1314">
                  <c:v>0</c:v>
                </c:pt>
                <c:pt idx="1315">
                  <c:v>121.29</c:v>
                </c:pt>
                <c:pt idx="1316">
                  <c:v>125.21</c:v>
                </c:pt>
                <c:pt idx="1317">
                  <c:v>0</c:v>
                </c:pt>
                <c:pt idx="1318">
                  <c:v>46.28</c:v>
                </c:pt>
                <c:pt idx="1319">
                  <c:v>116.1</c:v>
                </c:pt>
                <c:pt idx="1320">
                  <c:v>174.99</c:v>
                </c:pt>
                <c:pt idx="1321">
                  <c:v>0</c:v>
                </c:pt>
                <c:pt idx="1322">
                  <c:v>83.26</c:v>
                </c:pt>
                <c:pt idx="1323">
                  <c:v>213.73</c:v>
                </c:pt>
                <c:pt idx="1324">
                  <c:v>129.06</c:v>
                </c:pt>
                <c:pt idx="1325">
                  <c:v>0</c:v>
                </c:pt>
                <c:pt idx="1326">
                  <c:v>184.41</c:v>
                </c:pt>
                <c:pt idx="1327">
                  <c:v>172.91</c:v>
                </c:pt>
                <c:pt idx="1328">
                  <c:v>197.27</c:v>
                </c:pt>
                <c:pt idx="1329">
                  <c:v>202.33</c:v>
                </c:pt>
                <c:pt idx="1330">
                  <c:v>83.31</c:v>
                </c:pt>
                <c:pt idx="1331">
                  <c:v>0</c:v>
                </c:pt>
                <c:pt idx="1332">
                  <c:v>175.98</c:v>
                </c:pt>
                <c:pt idx="1333">
                  <c:v>176.82</c:v>
                </c:pt>
                <c:pt idx="1334">
                  <c:v>166.44</c:v>
                </c:pt>
                <c:pt idx="1335">
                  <c:v>152.88999999999999</c:v>
                </c:pt>
                <c:pt idx="1336">
                  <c:v>130.63</c:v>
                </c:pt>
                <c:pt idx="1337">
                  <c:v>114.36</c:v>
                </c:pt>
                <c:pt idx="1338">
                  <c:v>104.07</c:v>
                </c:pt>
                <c:pt idx="1339">
                  <c:v>105.59</c:v>
                </c:pt>
                <c:pt idx="1340">
                  <c:v>102.71</c:v>
                </c:pt>
                <c:pt idx="1341">
                  <c:v>124.29</c:v>
                </c:pt>
                <c:pt idx="1342">
                  <c:v>109.84</c:v>
                </c:pt>
                <c:pt idx="1343">
                  <c:v>73.459999999999994</c:v>
                </c:pt>
                <c:pt idx="1344">
                  <c:v>65.510000000000005</c:v>
                </c:pt>
                <c:pt idx="1345">
                  <c:v>48.94</c:v>
                </c:pt>
                <c:pt idx="1346">
                  <c:v>32.409999999999997</c:v>
                </c:pt>
                <c:pt idx="1347">
                  <c:v>0</c:v>
                </c:pt>
                <c:pt idx="1348">
                  <c:v>0</c:v>
                </c:pt>
                <c:pt idx="1349">
                  <c:v>26.75</c:v>
                </c:pt>
                <c:pt idx="1350">
                  <c:v>45.83</c:v>
                </c:pt>
                <c:pt idx="1351">
                  <c:v>45.69</c:v>
                </c:pt>
                <c:pt idx="1352">
                  <c:v>45.63</c:v>
                </c:pt>
                <c:pt idx="1353">
                  <c:v>37.93</c:v>
                </c:pt>
                <c:pt idx="1354">
                  <c:v>41.55</c:v>
                </c:pt>
                <c:pt idx="1355">
                  <c:v>41.5</c:v>
                </c:pt>
                <c:pt idx="1356">
                  <c:v>45.23</c:v>
                </c:pt>
                <c:pt idx="1357">
                  <c:v>45.14</c:v>
                </c:pt>
                <c:pt idx="1358">
                  <c:v>44.95</c:v>
                </c:pt>
                <c:pt idx="1359">
                  <c:v>41.18</c:v>
                </c:pt>
                <c:pt idx="1360">
                  <c:v>44.81</c:v>
                </c:pt>
                <c:pt idx="1361">
                  <c:v>41</c:v>
                </c:pt>
                <c:pt idx="1362">
                  <c:v>40.98</c:v>
                </c:pt>
                <c:pt idx="1363">
                  <c:v>40.99</c:v>
                </c:pt>
                <c:pt idx="1364">
                  <c:v>37.29</c:v>
                </c:pt>
                <c:pt idx="1365">
                  <c:v>41.04</c:v>
                </c:pt>
                <c:pt idx="1366">
                  <c:v>41</c:v>
                </c:pt>
                <c:pt idx="1367">
                  <c:v>44.64</c:v>
                </c:pt>
                <c:pt idx="1368">
                  <c:v>40.840000000000003</c:v>
                </c:pt>
                <c:pt idx="1369">
                  <c:v>44.58</c:v>
                </c:pt>
                <c:pt idx="1370">
                  <c:v>44.67</c:v>
                </c:pt>
                <c:pt idx="1371">
                  <c:v>44.56</c:v>
                </c:pt>
                <c:pt idx="1372">
                  <c:v>33.17</c:v>
                </c:pt>
                <c:pt idx="1373">
                  <c:v>40.450000000000003</c:v>
                </c:pt>
                <c:pt idx="1374">
                  <c:v>32.97</c:v>
                </c:pt>
                <c:pt idx="1375">
                  <c:v>29.19</c:v>
                </c:pt>
                <c:pt idx="1376">
                  <c:v>28.96</c:v>
                </c:pt>
                <c:pt idx="1377">
                  <c:v>28.9</c:v>
                </c:pt>
                <c:pt idx="1378">
                  <c:v>32.33</c:v>
                </c:pt>
                <c:pt idx="1379">
                  <c:v>39.450000000000003</c:v>
                </c:pt>
                <c:pt idx="1380">
                  <c:v>39.43</c:v>
                </c:pt>
                <c:pt idx="1381">
                  <c:v>32.15</c:v>
                </c:pt>
                <c:pt idx="1382">
                  <c:v>28.46</c:v>
                </c:pt>
                <c:pt idx="1383">
                  <c:v>31.88</c:v>
                </c:pt>
                <c:pt idx="1384">
                  <c:v>28.27</c:v>
                </c:pt>
                <c:pt idx="1385">
                  <c:v>28.07</c:v>
                </c:pt>
                <c:pt idx="1386">
                  <c:v>13.97</c:v>
                </c:pt>
                <c:pt idx="1387">
                  <c:v>10.37</c:v>
                </c:pt>
                <c:pt idx="1388">
                  <c:v>13.75</c:v>
                </c:pt>
                <c:pt idx="1389">
                  <c:v>23.88</c:v>
                </c:pt>
                <c:pt idx="1390">
                  <c:v>37.5</c:v>
                </c:pt>
                <c:pt idx="1391">
                  <c:v>44.43</c:v>
                </c:pt>
                <c:pt idx="1392">
                  <c:v>61.86</c:v>
                </c:pt>
                <c:pt idx="1393">
                  <c:v>65.91</c:v>
                </c:pt>
                <c:pt idx="1394">
                  <c:v>48.81</c:v>
                </c:pt>
                <c:pt idx="1395">
                  <c:v>63.13</c:v>
                </c:pt>
                <c:pt idx="1396">
                  <c:v>63.79</c:v>
                </c:pt>
                <c:pt idx="1397">
                  <c:v>56.99</c:v>
                </c:pt>
                <c:pt idx="1398">
                  <c:v>35.619999999999997</c:v>
                </c:pt>
                <c:pt idx="1399">
                  <c:v>21.23</c:v>
                </c:pt>
                <c:pt idx="1400">
                  <c:v>28.18</c:v>
                </c:pt>
                <c:pt idx="1401">
                  <c:v>38.78</c:v>
                </c:pt>
                <c:pt idx="1402">
                  <c:v>78.12</c:v>
                </c:pt>
                <c:pt idx="1403">
                  <c:v>78.75</c:v>
                </c:pt>
                <c:pt idx="1404">
                  <c:v>68.56</c:v>
                </c:pt>
                <c:pt idx="1405">
                  <c:v>72.83</c:v>
                </c:pt>
                <c:pt idx="1406">
                  <c:v>54.88</c:v>
                </c:pt>
                <c:pt idx="1407">
                  <c:v>0</c:v>
                </c:pt>
                <c:pt idx="1408">
                  <c:v>0</c:v>
                </c:pt>
                <c:pt idx="1409">
                  <c:v>0</c:v>
                </c:pt>
                <c:pt idx="1410">
                  <c:v>0</c:v>
                </c:pt>
                <c:pt idx="1411">
                  <c:v>0</c:v>
                </c:pt>
                <c:pt idx="1412">
                  <c:v>0</c:v>
                </c:pt>
                <c:pt idx="1413">
                  <c:v>0</c:v>
                </c:pt>
                <c:pt idx="1414">
                  <c:v>0</c:v>
                </c:pt>
                <c:pt idx="1415">
                  <c:v>0</c:v>
                </c:pt>
                <c:pt idx="1416">
                  <c:v>0</c:v>
                </c:pt>
                <c:pt idx="1417">
                  <c:v>0</c:v>
                </c:pt>
                <c:pt idx="1418">
                  <c:v>3.34</c:v>
                </c:pt>
                <c:pt idx="1419">
                  <c:v>5</c:v>
                </c:pt>
                <c:pt idx="1420">
                  <c:v>5</c:v>
                </c:pt>
                <c:pt idx="1421">
                  <c:v>4.99</c:v>
                </c:pt>
                <c:pt idx="1422">
                  <c:v>5.01</c:v>
                </c:pt>
                <c:pt idx="1423">
                  <c:v>5.01</c:v>
                </c:pt>
                <c:pt idx="1424">
                  <c:v>5.0199999999999996</c:v>
                </c:pt>
                <c:pt idx="1425">
                  <c:v>5.0199999999999996</c:v>
                </c:pt>
                <c:pt idx="1426">
                  <c:v>5.0199999999999996</c:v>
                </c:pt>
                <c:pt idx="1427">
                  <c:v>4.99</c:v>
                </c:pt>
                <c:pt idx="1428">
                  <c:v>56.13</c:v>
                </c:pt>
                <c:pt idx="1429">
                  <c:v>156.87</c:v>
                </c:pt>
                <c:pt idx="1430">
                  <c:v>125.93</c:v>
                </c:pt>
                <c:pt idx="1431">
                  <c:v>0</c:v>
                </c:pt>
                <c:pt idx="1432">
                  <c:v>157.63</c:v>
                </c:pt>
                <c:pt idx="1433">
                  <c:v>200.74</c:v>
                </c:pt>
                <c:pt idx="1434">
                  <c:v>0</c:v>
                </c:pt>
                <c:pt idx="1435">
                  <c:v>121.91</c:v>
                </c:pt>
                <c:pt idx="1436">
                  <c:v>158.34</c:v>
                </c:pt>
                <c:pt idx="1437">
                  <c:v>143.62</c:v>
                </c:pt>
                <c:pt idx="1438">
                  <c:v>173.1</c:v>
                </c:pt>
                <c:pt idx="1439">
                  <c:v>0</c:v>
                </c:pt>
                <c:pt idx="1440">
                  <c:v>171.09</c:v>
                </c:pt>
                <c:pt idx="1441">
                  <c:v>157.30000000000001</c:v>
                </c:pt>
                <c:pt idx="1442">
                  <c:v>123.03</c:v>
                </c:pt>
                <c:pt idx="1443">
                  <c:v>150.15</c:v>
                </c:pt>
                <c:pt idx="1444">
                  <c:v>107.38</c:v>
                </c:pt>
                <c:pt idx="1445">
                  <c:v>128.84</c:v>
                </c:pt>
                <c:pt idx="1446">
                  <c:v>0</c:v>
                </c:pt>
                <c:pt idx="1447">
                  <c:v>24.19</c:v>
                </c:pt>
                <c:pt idx="1448">
                  <c:v>128.1</c:v>
                </c:pt>
                <c:pt idx="1449">
                  <c:v>66.33</c:v>
                </c:pt>
                <c:pt idx="1450">
                  <c:v>115.87</c:v>
                </c:pt>
                <c:pt idx="1451">
                  <c:v>101.48</c:v>
                </c:pt>
                <c:pt idx="1452">
                  <c:v>49.1</c:v>
                </c:pt>
                <c:pt idx="1453">
                  <c:v>76.67</c:v>
                </c:pt>
                <c:pt idx="1454">
                  <c:v>130.5</c:v>
                </c:pt>
                <c:pt idx="1455">
                  <c:v>46.32</c:v>
                </c:pt>
                <c:pt idx="1456">
                  <c:v>14.16</c:v>
                </c:pt>
                <c:pt idx="1457">
                  <c:v>42.67</c:v>
                </c:pt>
                <c:pt idx="1458">
                  <c:v>111.51</c:v>
                </c:pt>
                <c:pt idx="1459">
                  <c:v>134.87</c:v>
                </c:pt>
                <c:pt idx="1460">
                  <c:v>59.45</c:v>
                </c:pt>
                <c:pt idx="1461">
                  <c:v>67.400000000000006</c:v>
                </c:pt>
                <c:pt idx="1462">
                  <c:v>33.79</c:v>
                </c:pt>
                <c:pt idx="1463">
                  <c:v>33.869999999999997</c:v>
                </c:pt>
                <c:pt idx="1464">
                  <c:v>111.1</c:v>
                </c:pt>
                <c:pt idx="1465">
                  <c:v>108.98</c:v>
                </c:pt>
                <c:pt idx="1466">
                  <c:v>86.18</c:v>
                </c:pt>
                <c:pt idx="1467">
                  <c:v>155.94</c:v>
                </c:pt>
                <c:pt idx="1468">
                  <c:v>0</c:v>
                </c:pt>
                <c:pt idx="1469">
                  <c:v>0</c:v>
                </c:pt>
                <c:pt idx="1470">
                  <c:v>27.15</c:v>
                </c:pt>
                <c:pt idx="1471">
                  <c:v>78.61</c:v>
                </c:pt>
                <c:pt idx="1472">
                  <c:v>75.12</c:v>
                </c:pt>
                <c:pt idx="1473">
                  <c:v>55.48</c:v>
                </c:pt>
                <c:pt idx="1474">
                  <c:v>39.65</c:v>
                </c:pt>
                <c:pt idx="1475">
                  <c:v>19.670000000000002</c:v>
                </c:pt>
                <c:pt idx="1476">
                  <c:v>67.12</c:v>
                </c:pt>
                <c:pt idx="1477">
                  <c:v>47.39</c:v>
                </c:pt>
                <c:pt idx="1478">
                  <c:v>43.3</c:v>
                </c:pt>
                <c:pt idx="1479">
                  <c:v>43.45</c:v>
                </c:pt>
                <c:pt idx="1480">
                  <c:v>71.44</c:v>
                </c:pt>
                <c:pt idx="1481">
                  <c:v>0</c:v>
                </c:pt>
                <c:pt idx="1482">
                  <c:v>0</c:v>
                </c:pt>
                <c:pt idx="1483">
                  <c:v>0</c:v>
                </c:pt>
                <c:pt idx="1484">
                  <c:v>0</c:v>
                </c:pt>
                <c:pt idx="1485">
                  <c:v>0</c:v>
                </c:pt>
                <c:pt idx="1486">
                  <c:v>0</c:v>
                </c:pt>
                <c:pt idx="1487">
                  <c:v>0</c:v>
                </c:pt>
                <c:pt idx="1488">
                  <c:v>98.51</c:v>
                </c:pt>
                <c:pt idx="1489">
                  <c:v>53.39</c:v>
                </c:pt>
                <c:pt idx="1490">
                  <c:v>3.54</c:v>
                </c:pt>
                <c:pt idx="1491">
                  <c:v>88.81</c:v>
                </c:pt>
                <c:pt idx="1492">
                  <c:v>0</c:v>
                </c:pt>
                <c:pt idx="1493">
                  <c:v>10.52</c:v>
                </c:pt>
                <c:pt idx="1494">
                  <c:v>0</c:v>
                </c:pt>
                <c:pt idx="1495">
                  <c:v>41.42</c:v>
                </c:pt>
                <c:pt idx="1496">
                  <c:v>66.25</c:v>
                </c:pt>
                <c:pt idx="1497">
                  <c:v>6.89</c:v>
                </c:pt>
                <c:pt idx="1498">
                  <c:v>0</c:v>
                </c:pt>
                <c:pt idx="1499">
                  <c:v>13.53</c:v>
                </c:pt>
                <c:pt idx="1500">
                  <c:v>37.619999999999997</c:v>
                </c:pt>
                <c:pt idx="1501">
                  <c:v>3.38</c:v>
                </c:pt>
                <c:pt idx="1502">
                  <c:v>0</c:v>
                </c:pt>
                <c:pt idx="1503">
                  <c:v>0</c:v>
                </c:pt>
                <c:pt idx="1504">
                  <c:v>35.64</c:v>
                </c:pt>
                <c:pt idx="1505">
                  <c:v>38.729999999999997</c:v>
                </c:pt>
                <c:pt idx="1506">
                  <c:v>94.69</c:v>
                </c:pt>
                <c:pt idx="1507">
                  <c:v>83.37</c:v>
                </c:pt>
                <c:pt idx="1508">
                  <c:v>6.67</c:v>
                </c:pt>
                <c:pt idx="1509">
                  <c:v>70.209999999999994</c:v>
                </c:pt>
                <c:pt idx="1510">
                  <c:v>0</c:v>
                </c:pt>
                <c:pt idx="1511">
                  <c:v>96.29</c:v>
                </c:pt>
                <c:pt idx="1512">
                  <c:v>29.91</c:v>
                </c:pt>
                <c:pt idx="1513">
                  <c:v>0</c:v>
                </c:pt>
                <c:pt idx="1514">
                  <c:v>0</c:v>
                </c:pt>
                <c:pt idx="1515">
                  <c:v>55.31</c:v>
                </c:pt>
                <c:pt idx="1516">
                  <c:v>22.97</c:v>
                </c:pt>
                <c:pt idx="1517">
                  <c:v>0</c:v>
                </c:pt>
                <c:pt idx="1518">
                  <c:v>0</c:v>
                </c:pt>
                <c:pt idx="1519">
                  <c:v>126.19</c:v>
                </c:pt>
                <c:pt idx="1520">
                  <c:v>3.22</c:v>
                </c:pt>
                <c:pt idx="1521">
                  <c:v>54.97</c:v>
                </c:pt>
                <c:pt idx="1522">
                  <c:v>55.52</c:v>
                </c:pt>
                <c:pt idx="1523">
                  <c:v>0</c:v>
                </c:pt>
                <c:pt idx="1524">
                  <c:v>0</c:v>
                </c:pt>
                <c:pt idx="1525">
                  <c:v>0</c:v>
                </c:pt>
                <c:pt idx="1526">
                  <c:v>82.17</c:v>
                </c:pt>
                <c:pt idx="1527">
                  <c:v>47.8</c:v>
                </c:pt>
                <c:pt idx="1528">
                  <c:v>32.03</c:v>
                </c:pt>
                <c:pt idx="1529">
                  <c:v>28.9</c:v>
                </c:pt>
                <c:pt idx="1530">
                  <c:v>0</c:v>
                </c:pt>
                <c:pt idx="1531">
                  <c:v>72.66</c:v>
                </c:pt>
                <c:pt idx="1532">
                  <c:v>12.46</c:v>
                </c:pt>
                <c:pt idx="1533">
                  <c:v>60.26</c:v>
                </c:pt>
                <c:pt idx="1534">
                  <c:v>0</c:v>
                </c:pt>
                <c:pt idx="1535">
                  <c:v>0</c:v>
                </c:pt>
                <c:pt idx="1536">
                  <c:v>0</c:v>
                </c:pt>
                <c:pt idx="1537">
                  <c:v>0</c:v>
                </c:pt>
                <c:pt idx="1538">
                  <c:v>0</c:v>
                </c:pt>
                <c:pt idx="1539">
                  <c:v>0</c:v>
                </c:pt>
                <c:pt idx="1540">
                  <c:v>0</c:v>
                </c:pt>
                <c:pt idx="1541">
                  <c:v>0</c:v>
                </c:pt>
                <c:pt idx="1542">
                  <c:v>5.0199999999999996</c:v>
                </c:pt>
                <c:pt idx="1543">
                  <c:v>3.34</c:v>
                </c:pt>
                <c:pt idx="1544">
                  <c:v>3.34</c:v>
                </c:pt>
                <c:pt idx="1545">
                  <c:v>5</c:v>
                </c:pt>
                <c:pt idx="1546">
                  <c:v>5</c:v>
                </c:pt>
                <c:pt idx="1547">
                  <c:v>5.03</c:v>
                </c:pt>
                <c:pt idx="1548">
                  <c:v>5.0199999999999996</c:v>
                </c:pt>
                <c:pt idx="1549">
                  <c:v>5</c:v>
                </c:pt>
                <c:pt idx="1550">
                  <c:v>5.0199999999999996</c:v>
                </c:pt>
                <c:pt idx="1551">
                  <c:v>5.01</c:v>
                </c:pt>
                <c:pt idx="1552">
                  <c:v>5.04</c:v>
                </c:pt>
                <c:pt idx="1553">
                  <c:v>3.35</c:v>
                </c:pt>
                <c:pt idx="1554">
                  <c:v>4.99</c:v>
                </c:pt>
                <c:pt idx="1555">
                  <c:v>5</c:v>
                </c:pt>
                <c:pt idx="1556">
                  <c:v>5.01</c:v>
                </c:pt>
                <c:pt idx="1557">
                  <c:v>5</c:v>
                </c:pt>
                <c:pt idx="1558">
                  <c:v>5.01</c:v>
                </c:pt>
                <c:pt idx="1559">
                  <c:v>5</c:v>
                </c:pt>
                <c:pt idx="1560">
                  <c:v>5</c:v>
                </c:pt>
                <c:pt idx="1561">
                  <c:v>5.01</c:v>
                </c:pt>
                <c:pt idx="1562">
                  <c:v>5.0199999999999996</c:v>
                </c:pt>
                <c:pt idx="1563">
                  <c:v>5.0199999999999996</c:v>
                </c:pt>
                <c:pt idx="1564">
                  <c:v>4.99</c:v>
                </c:pt>
                <c:pt idx="1565">
                  <c:v>5.01</c:v>
                </c:pt>
                <c:pt idx="1566">
                  <c:v>5.0199999999999996</c:v>
                </c:pt>
                <c:pt idx="1567">
                  <c:v>5.03</c:v>
                </c:pt>
                <c:pt idx="1568">
                  <c:v>5.01</c:v>
                </c:pt>
                <c:pt idx="1569">
                  <c:v>5.01</c:v>
                </c:pt>
                <c:pt idx="1570">
                  <c:v>6.67</c:v>
                </c:pt>
                <c:pt idx="1571">
                  <c:v>6.68</c:v>
                </c:pt>
                <c:pt idx="1572">
                  <c:v>5</c:v>
                </c:pt>
                <c:pt idx="1573">
                  <c:v>6.66</c:v>
                </c:pt>
                <c:pt idx="1574">
                  <c:v>6.68</c:v>
                </c:pt>
                <c:pt idx="1575">
                  <c:v>16.73</c:v>
                </c:pt>
                <c:pt idx="1576">
                  <c:v>22.97</c:v>
                </c:pt>
                <c:pt idx="1577">
                  <c:v>36.369999999999997</c:v>
                </c:pt>
                <c:pt idx="1578">
                  <c:v>49.04</c:v>
                </c:pt>
                <c:pt idx="1579">
                  <c:v>0</c:v>
                </c:pt>
                <c:pt idx="1580">
                  <c:v>0</c:v>
                </c:pt>
                <c:pt idx="1581">
                  <c:v>102.92</c:v>
                </c:pt>
                <c:pt idx="1582">
                  <c:v>0</c:v>
                </c:pt>
                <c:pt idx="1583">
                  <c:v>61.91</c:v>
                </c:pt>
                <c:pt idx="1584">
                  <c:v>0</c:v>
                </c:pt>
                <c:pt idx="1585">
                  <c:v>21.62</c:v>
                </c:pt>
                <c:pt idx="1586">
                  <c:v>28.8</c:v>
                </c:pt>
                <c:pt idx="1587">
                  <c:v>9.43</c:v>
                </c:pt>
                <c:pt idx="1588">
                  <c:v>54.32</c:v>
                </c:pt>
                <c:pt idx="1589">
                  <c:v>59.51</c:v>
                </c:pt>
                <c:pt idx="1590">
                  <c:v>15.59</c:v>
                </c:pt>
                <c:pt idx="1591">
                  <c:v>70.3</c:v>
                </c:pt>
                <c:pt idx="1592">
                  <c:v>0</c:v>
                </c:pt>
                <c:pt idx="1593">
                  <c:v>34.24</c:v>
                </c:pt>
                <c:pt idx="1594">
                  <c:v>41.78</c:v>
                </c:pt>
                <c:pt idx="1595">
                  <c:v>96.14</c:v>
                </c:pt>
                <c:pt idx="1596">
                  <c:v>156.75</c:v>
                </c:pt>
                <c:pt idx="1597">
                  <c:v>0</c:v>
                </c:pt>
                <c:pt idx="1598">
                  <c:v>0</c:v>
                </c:pt>
                <c:pt idx="1599">
                  <c:v>159.66999999999999</c:v>
                </c:pt>
                <c:pt idx="1600">
                  <c:v>154.07</c:v>
                </c:pt>
                <c:pt idx="1601">
                  <c:v>106.39</c:v>
                </c:pt>
                <c:pt idx="1602">
                  <c:v>0</c:v>
                </c:pt>
                <c:pt idx="1603">
                  <c:v>75.98</c:v>
                </c:pt>
                <c:pt idx="1604">
                  <c:v>110.14</c:v>
                </c:pt>
                <c:pt idx="1605">
                  <c:v>0</c:v>
                </c:pt>
                <c:pt idx="1606">
                  <c:v>0</c:v>
                </c:pt>
                <c:pt idx="1607">
                  <c:v>0</c:v>
                </c:pt>
                <c:pt idx="1608">
                  <c:v>0</c:v>
                </c:pt>
                <c:pt idx="1609">
                  <c:v>1.7</c:v>
                </c:pt>
                <c:pt idx="1610">
                  <c:v>3.35</c:v>
                </c:pt>
                <c:pt idx="1611">
                  <c:v>4.9800000000000004</c:v>
                </c:pt>
                <c:pt idx="1612">
                  <c:v>5</c:v>
                </c:pt>
                <c:pt idx="1613">
                  <c:v>5.01</c:v>
                </c:pt>
                <c:pt idx="1614">
                  <c:v>5</c:v>
                </c:pt>
                <c:pt idx="1615">
                  <c:v>5.01</c:v>
                </c:pt>
                <c:pt idx="1616">
                  <c:v>5.01</c:v>
                </c:pt>
                <c:pt idx="1617">
                  <c:v>5</c:v>
                </c:pt>
                <c:pt idx="1618">
                  <c:v>5.01</c:v>
                </c:pt>
                <c:pt idx="1619">
                  <c:v>5.03</c:v>
                </c:pt>
                <c:pt idx="1620">
                  <c:v>5.05</c:v>
                </c:pt>
                <c:pt idx="1621">
                  <c:v>27.77</c:v>
                </c:pt>
                <c:pt idx="1622">
                  <c:v>19.02</c:v>
                </c:pt>
                <c:pt idx="1623">
                  <c:v>48.74</c:v>
                </c:pt>
                <c:pt idx="1624">
                  <c:v>2.89</c:v>
                </c:pt>
                <c:pt idx="1625">
                  <c:v>45.85</c:v>
                </c:pt>
                <c:pt idx="1626">
                  <c:v>33.17</c:v>
                </c:pt>
                <c:pt idx="1627">
                  <c:v>36.380000000000003</c:v>
                </c:pt>
                <c:pt idx="1628">
                  <c:v>83.74</c:v>
                </c:pt>
                <c:pt idx="1629">
                  <c:v>79.38</c:v>
                </c:pt>
                <c:pt idx="1630">
                  <c:v>0</c:v>
                </c:pt>
                <c:pt idx="1631">
                  <c:v>42.17</c:v>
                </c:pt>
                <c:pt idx="1632">
                  <c:v>86.84</c:v>
                </c:pt>
                <c:pt idx="1633">
                  <c:v>124.21</c:v>
                </c:pt>
                <c:pt idx="1634">
                  <c:v>33.840000000000003</c:v>
                </c:pt>
                <c:pt idx="1635">
                  <c:v>4.1900000000000004</c:v>
                </c:pt>
                <c:pt idx="1636">
                  <c:v>43.3</c:v>
                </c:pt>
                <c:pt idx="1637">
                  <c:v>0</c:v>
                </c:pt>
                <c:pt idx="1638">
                  <c:v>67.17</c:v>
                </c:pt>
                <c:pt idx="1639">
                  <c:v>0</c:v>
                </c:pt>
                <c:pt idx="1640">
                  <c:v>62.01</c:v>
                </c:pt>
                <c:pt idx="1641">
                  <c:v>190.28</c:v>
                </c:pt>
                <c:pt idx="1642">
                  <c:v>166.84</c:v>
                </c:pt>
                <c:pt idx="1643">
                  <c:v>0</c:v>
                </c:pt>
                <c:pt idx="1644">
                  <c:v>57.97</c:v>
                </c:pt>
                <c:pt idx="1645">
                  <c:v>166.72</c:v>
                </c:pt>
                <c:pt idx="1646">
                  <c:v>174.6</c:v>
                </c:pt>
                <c:pt idx="1647">
                  <c:v>144.29</c:v>
                </c:pt>
                <c:pt idx="1648">
                  <c:v>108.89</c:v>
                </c:pt>
                <c:pt idx="1649">
                  <c:v>0</c:v>
                </c:pt>
                <c:pt idx="1650">
                  <c:v>0</c:v>
                </c:pt>
                <c:pt idx="1651">
                  <c:v>35.950000000000003</c:v>
                </c:pt>
                <c:pt idx="1652">
                  <c:v>38.75</c:v>
                </c:pt>
                <c:pt idx="1653">
                  <c:v>132</c:v>
                </c:pt>
                <c:pt idx="1654">
                  <c:v>122.08</c:v>
                </c:pt>
                <c:pt idx="1655">
                  <c:v>133.41999999999999</c:v>
                </c:pt>
                <c:pt idx="1656">
                  <c:v>101.91</c:v>
                </c:pt>
                <c:pt idx="1657">
                  <c:v>92.4</c:v>
                </c:pt>
                <c:pt idx="1658">
                  <c:v>159.44999999999999</c:v>
                </c:pt>
                <c:pt idx="1659">
                  <c:v>0</c:v>
                </c:pt>
                <c:pt idx="1660">
                  <c:v>100.13</c:v>
                </c:pt>
                <c:pt idx="1661">
                  <c:v>55.33</c:v>
                </c:pt>
                <c:pt idx="1662">
                  <c:v>13.08</c:v>
                </c:pt>
                <c:pt idx="1663">
                  <c:v>0</c:v>
                </c:pt>
                <c:pt idx="1664">
                  <c:v>12.68</c:v>
                </c:pt>
                <c:pt idx="1665">
                  <c:v>44.52</c:v>
                </c:pt>
                <c:pt idx="1666">
                  <c:v>104.05</c:v>
                </c:pt>
                <c:pt idx="1667">
                  <c:v>133.71</c:v>
                </c:pt>
                <c:pt idx="1668">
                  <c:v>0</c:v>
                </c:pt>
                <c:pt idx="1669">
                  <c:v>0</c:v>
                </c:pt>
                <c:pt idx="1670">
                  <c:v>0</c:v>
                </c:pt>
                <c:pt idx="1671">
                  <c:v>0</c:v>
                </c:pt>
                <c:pt idx="1672">
                  <c:v>0</c:v>
                </c:pt>
                <c:pt idx="1673">
                  <c:v>0</c:v>
                </c:pt>
                <c:pt idx="1674">
                  <c:v>0</c:v>
                </c:pt>
                <c:pt idx="1675">
                  <c:v>0</c:v>
                </c:pt>
                <c:pt idx="1676">
                  <c:v>3.35</c:v>
                </c:pt>
                <c:pt idx="1677">
                  <c:v>3.34</c:v>
                </c:pt>
                <c:pt idx="1678">
                  <c:v>4.9800000000000004</c:v>
                </c:pt>
                <c:pt idx="1679">
                  <c:v>5.0199999999999996</c:v>
                </c:pt>
                <c:pt idx="1680">
                  <c:v>5</c:v>
                </c:pt>
                <c:pt idx="1681">
                  <c:v>5.01</c:v>
                </c:pt>
                <c:pt idx="1682">
                  <c:v>4.99</c:v>
                </c:pt>
                <c:pt idx="1683">
                  <c:v>5.03</c:v>
                </c:pt>
                <c:pt idx="1684">
                  <c:v>5.0199999999999996</c:v>
                </c:pt>
                <c:pt idx="1685">
                  <c:v>13.57</c:v>
                </c:pt>
                <c:pt idx="1686">
                  <c:v>0</c:v>
                </c:pt>
                <c:pt idx="1687">
                  <c:v>0</c:v>
                </c:pt>
                <c:pt idx="1688">
                  <c:v>27.48</c:v>
                </c:pt>
                <c:pt idx="1689">
                  <c:v>6.95</c:v>
                </c:pt>
                <c:pt idx="1690">
                  <c:v>0</c:v>
                </c:pt>
                <c:pt idx="1691">
                  <c:v>30.18</c:v>
                </c:pt>
                <c:pt idx="1692">
                  <c:v>129.03</c:v>
                </c:pt>
                <c:pt idx="1693">
                  <c:v>0</c:v>
                </c:pt>
                <c:pt idx="1694">
                  <c:v>9.4499999999999993</c:v>
                </c:pt>
                <c:pt idx="1695">
                  <c:v>108.91</c:v>
                </c:pt>
                <c:pt idx="1696">
                  <c:v>86.28</c:v>
                </c:pt>
                <c:pt idx="1697">
                  <c:v>0</c:v>
                </c:pt>
                <c:pt idx="1698">
                  <c:v>73.78</c:v>
                </c:pt>
                <c:pt idx="1699">
                  <c:v>58.71</c:v>
                </c:pt>
                <c:pt idx="1700">
                  <c:v>3.65</c:v>
                </c:pt>
                <c:pt idx="1701">
                  <c:v>0</c:v>
                </c:pt>
                <c:pt idx="1702">
                  <c:v>13.74</c:v>
                </c:pt>
                <c:pt idx="1703">
                  <c:v>38.950000000000003</c:v>
                </c:pt>
                <c:pt idx="1704">
                  <c:v>38.950000000000003</c:v>
                </c:pt>
                <c:pt idx="1705">
                  <c:v>38.950000000000003</c:v>
                </c:pt>
                <c:pt idx="1706">
                  <c:v>38.950000000000003</c:v>
                </c:pt>
                <c:pt idx="1707">
                  <c:v>38.950000000000003</c:v>
                </c:pt>
                <c:pt idx="1708">
                  <c:v>38.950000000000003</c:v>
                </c:pt>
                <c:pt idx="1709">
                  <c:v>38.950000000000003</c:v>
                </c:pt>
                <c:pt idx="1710">
                  <c:v>38.950000000000003</c:v>
                </c:pt>
                <c:pt idx="1711">
                  <c:v>18.170000000000002</c:v>
                </c:pt>
                <c:pt idx="1712">
                  <c:v>18.170000000000002</c:v>
                </c:pt>
                <c:pt idx="1713">
                  <c:v>18.170000000000002</c:v>
                </c:pt>
                <c:pt idx="1714">
                  <c:v>18.170000000000002</c:v>
                </c:pt>
                <c:pt idx="1715">
                  <c:v>18.170000000000002</c:v>
                </c:pt>
                <c:pt idx="1716">
                  <c:v>18.170000000000002</c:v>
                </c:pt>
                <c:pt idx="1717">
                  <c:v>18.170000000000002</c:v>
                </c:pt>
                <c:pt idx="1718">
                  <c:v>18.170000000000002</c:v>
                </c:pt>
                <c:pt idx="1719">
                  <c:v>18.170000000000002</c:v>
                </c:pt>
                <c:pt idx="1720">
                  <c:v>18.170000000000002</c:v>
                </c:pt>
                <c:pt idx="1721">
                  <c:v>18.170000000000002</c:v>
                </c:pt>
                <c:pt idx="1722">
                  <c:v>29.51</c:v>
                </c:pt>
                <c:pt idx="1723">
                  <c:v>0</c:v>
                </c:pt>
                <c:pt idx="1724">
                  <c:v>0</c:v>
                </c:pt>
                <c:pt idx="1725">
                  <c:v>0</c:v>
                </c:pt>
                <c:pt idx="1726">
                  <c:v>0</c:v>
                </c:pt>
                <c:pt idx="1727">
                  <c:v>6.19</c:v>
                </c:pt>
                <c:pt idx="1728">
                  <c:v>0</c:v>
                </c:pt>
                <c:pt idx="1729">
                  <c:v>0</c:v>
                </c:pt>
                <c:pt idx="1730">
                  <c:v>0</c:v>
                </c:pt>
                <c:pt idx="1731">
                  <c:v>0</c:v>
                </c:pt>
                <c:pt idx="1732">
                  <c:v>0</c:v>
                </c:pt>
                <c:pt idx="1733">
                  <c:v>0</c:v>
                </c:pt>
                <c:pt idx="1734">
                  <c:v>0</c:v>
                </c:pt>
                <c:pt idx="1735">
                  <c:v>3.37</c:v>
                </c:pt>
                <c:pt idx="1736">
                  <c:v>3.35</c:v>
                </c:pt>
                <c:pt idx="1737">
                  <c:v>3.33</c:v>
                </c:pt>
                <c:pt idx="1738">
                  <c:v>5</c:v>
                </c:pt>
                <c:pt idx="1739">
                  <c:v>5.01</c:v>
                </c:pt>
                <c:pt idx="1740">
                  <c:v>3.35</c:v>
                </c:pt>
                <c:pt idx="1741">
                  <c:v>3.34</c:v>
                </c:pt>
                <c:pt idx="1742">
                  <c:v>3.34</c:v>
                </c:pt>
                <c:pt idx="1743">
                  <c:v>5.0199999999999996</c:v>
                </c:pt>
                <c:pt idx="1744">
                  <c:v>5.01</c:v>
                </c:pt>
                <c:pt idx="1745">
                  <c:v>5.01</c:v>
                </c:pt>
                <c:pt idx="1746">
                  <c:v>3.35</c:v>
                </c:pt>
                <c:pt idx="1747">
                  <c:v>5</c:v>
                </c:pt>
                <c:pt idx="1748">
                  <c:v>5.01</c:v>
                </c:pt>
                <c:pt idx="1749">
                  <c:v>5</c:v>
                </c:pt>
                <c:pt idx="1750">
                  <c:v>20.77</c:v>
                </c:pt>
                <c:pt idx="1751">
                  <c:v>25.42</c:v>
                </c:pt>
                <c:pt idx="1752">
                  <c:v>17.02</c:v>
                </c:pt>
                <c:pt idx="1753">
                  <c:v>0</c:v>
                </c:pt>
                <c:pt idx="1754">
                  <c:v>0</c:v>
                </c:pt>
                <c:pt idx="1755">
                  <c:v>3.35</c:v>
                </c:pt>
                <c:pt idx="1756">
                  <c:v>4.9800000000000004</c:v>
                </c:pt>
                <c:pt idx="1757">
                  <c:v>6.67</c:v>
                </c:pt>
                <c:pt idx="1758">
                  <c:v>19.09</c:v>
                </c:pt>
                <c:pt idx="1759">
                  <c:v>21.84</c:v>
                </c:pt>
                <c:pt idx="1760">
                  <c:v>3.47</c:v>
                </c:pt>
                <c:pt idx="1761">
                  <c:v>8.27</c:v>
                </c:pt>
                <c:pt idx="1762">
                  <c:v>6.67</c:v>
                </c:pt>
                <c:pt idx="1763">
                  <c:v>6.69</c:v>
                </c:pt>
                <c:pt idx="1764">
                  <c:v>6.7</c:v>
                </c:pt>
                <c:pt idx="1765">
                  <c:v>5.03</c:v>
                </c:pt>
                <c:pt idx="1766">
                  <c:v>5.05</c:v>
                </c:pt>
                <c:pt idx="1767">
                  <c:v>5.05</c:v>
                </c:pt>
                <c:pt idx="1768">
                  <c:v>4.9800000000000004</c:v>
                </c:pt>
                <c:pt idx="1769">
                  <c:v>5</c:v>
                </c:pt>
                <c:pt idx="1770">
                  <c:v>5</c:v>
                </c:pt>
                <c:pt idx="1771">
                  <c:v>5.0199999999999996</c:v>
                </c:pt>
                <c:pt idx="1772">
                  <c:v>5.0199999999999996</c:v>
                </c:pt>
                <c:pt idx="1773">
                  <c:v>5</c:v>
                </c:pt>
                <c:pt idx="1774">
                  <c:v>5</c:v>
                </c:pt>
                <c:pt idx="1775">
                  <c:v>8.23</c:v>
                </c:pt>
                <c:pt idx="1776">
                  <c:v>15.74</c:v>
                </c:pt>
                <c:pt idx="1777">
                  <c:v>3.55</c:v>
                </c:pt>
                <c:pt idx="1778">
                  <c:v>3.39</c:v>
                </c:pt>
                <c:pt idx="1779">
                  <c:v>5.03</c:v>
                </c:pt>
                <c:pt idx="1780">
                  <c:v>5.01</c:v>
                </c:pt>
                <c:pt idx="1781">
                  <c:v>18.59</c:v>
                </c:pt>
                <c:pt idx="1782">
                  <c:v>9.5299999999999994</c:v>
                </c:pt>
                <c:pt idx="1783">
                  <c:v>8.73</c:v>
                </c:pt>
                <c:pt idx="1784">
                  <c:v>19.93</c:v>
                </c:pt>
                <c:pt idx="1785">
                  <c:v>48.2</c:v>
                </c:pt>
                <c:pt idx="1786">
                  <c:v>108.64</c:v>
                </c:pt>
                <c:pt idx="1787">
                  <c:v>0</c:v>
                </c:pt>
                <c:pt idx="1788">
                  <c:v>74.930000000000007</c:v>
                </c:pt>
                <c:pt idx="1789">
                  <c:v>73.3</c:v>
                </c:pt>
                <c:pt idx="1790">
                  <c:v>17.95</c:v>
                </c:pt>
                <c:pt idx="1791">
                  <c:v>0</c:v>
                </c:pt>
                <c:pt idx="1792">
                  <c:v>0</c:v>
                </c:pt>
                <c:pt idx="1793">
                  <c:v>7.86</c:v>
                </c:pt>
                <c:pt idx="1794">
                  <c:v>7.39</c:v>
                </c:pt>
                <c:pt idx="1795">
                  <c:v>15.1</c:v>
                </c:pt>
                <c:pt idx="1796">
                  <c:v>0</c:v>
                </c:pt>
                <c:pt idx="1797">
                  <c:v>0</c:v>
                </c:pt>
                <c:pt idx="1798">
                  <c:v>18.64</c:v>
                </c:pt>
                <c:pt idx="1799">
                  <c:v>0</c:v>
                </c:pt>
                <c:pt idx="1800">
                  <c:v>2.74</c:v>
                </c:pt>
                <c:pt idx="1801">
                  <c:v>10.210000000000001</c:v>
                </c:pt>
                <c:pt idx="1802">
                  <c:v>46.73</c:v>
                </c:pt>
                <c:pt idx="1803">
                  <c:v>7.06</c:v>
                </c:pt>
                <c:pt idx="1804">
                  <c:v>25.45</c:v>
                </c:pt>
                <c:pt idx="1805">
                  <c:v>14.68</c:v>
                </c:pt>
                <c:pt idx="1806">
                  <c:v>18.14</c:v>
                </c:pt>
                <c:pt idx="1807">
                  <c:v>25.57</c:v>
                </c:pt>
                <c:pt idx="1808">
                  <c:v>29.03</c:v>
                </c:pt>
                <c:pt idx="1809">
                  <c:v>29.99</c:v>
                </c:pt>
                <c:pt idx="1810">
                  <c:v>0</c:v>
                </c:pt>
                <c:pt idx="1811">
                  <c:v>0</c:v>
                </c:pt>
                <c:pt idx="1812">
                  <c:v>8.09</c:v>
                </c:pt>
                <c:pt idx="1813">
                  <c:v>93.62</c:v>
                </c:pt>
                <c:pt idx="1814">
                  <c:v>93.05</c:v>
                </c:pt>
                <c:pt idx="1815">
                  <c:v>0</c:v>
                </c:pt>
                <c:pt idx="1816">
                  <c:v>7.72</c:v>
                </c:pt>
                <c:pt idx="1817">
                  <c:v>0</c:v>
                </c:pt>
                <c:pt idx="1818">
                  <c:v>0</c:v>
                </c:pt>
                <c:pt idx="1819">
                  <c:v>0</c:v>
                </c:pt>
                <c:pt idx="1820">
                  <c:v>0</c:v>
                </c:pt>
                <c:pt idx="1821">
                  <c:v>7.89</c:v>
                </c:pt>
                <c:pt idx="1822">
                  <c:v>8.3000000000000007</c:v>
                </c:pt>
                <c:pt idx="1823">
                  <c:v>8.4</c:v>
                </c:pt>
                <c:pt idx="1824">
                  <c:v>5.07</c:v>
                </c:pt>
                <c:pt idx="1825">
                  <c:v>5.0199999999999996</c:v>
                </c:pt>
                <c:pt idx="1826">
                  <c:v>5.0599999999999996</c:v>
                </c:pt>
                <c:pt idx="1827">
                  <c:v>5</c:v>
                </c:pt>
                <c:pt idx="1828">
                  <c:v>6.53</c:v>
                </c:pt>
                <c:pt idx="1829">
                  <c:v>22.07</c:v>
                </c:pt>
                <c:pt idx="1830">
                  <c:v>0</c:v>
                </c:pt>
                <c:pt idx="1831">
                  <c:v>5.0199999999999996</c:v>
                </c:pt>
                <c:pt idx="1832">
                  <c:v>15.2</c:v>
                </c:pt>
                <c:pt idx="1833">
                  <c:v>40.44</c:v>
                </c:pt>
                <c:pt idx="1834">
                  <c:v>22.51</c:v>
                </c:pt>
                <c:pt idx="1835">
                  <c:v>8.64</c:v>
                </c:pt>
                <c:pt idx="1836">
                  <c:v>14.25</c:v>
                </c:pt>
                <c:pt idx="1837">
                  <c:v>14.89</c:v>
                </c:pt>
                <c:pt idx="1838">
                  <c:v>12.19</c:v>
                </c:pt>
                <c:pt idx="1839">
                  <c:v>0</c:v>
                </c:pt>
                <c:pt idx="1840">
                  <c:v>0</c:v>
                </c:pt>
                <c:pt idx="1841">
                  <c:v>22.74</c:v>
                </c:pt>
                <c:pt idx="1842">
                  <c:v>15.05</c:v>
                </c:pt>
                <c:pt idx="1843">
                  <c:v>27.37</c:v>
                </c:pt>
                <c:pt idx="1844">
                  <c:v>16.75</c:v>
                </c:pt>
                <c:pt idx="1845">
                  <c:v>18.260000000000002</c:v>
                </c:pt>
                <c:pt idx="1846">
                  <c:v>23.4</c:v>
                </c:pt>
                <c:pt idx="1847">
                  <c:v>0</c:v>
                </c:pt>
                <c:pt idx="1848">
                  <c:v>12.19</c:v>
                </c:pt>
                <c:pt idx="1849">
                  <c:v>26.51</c:v>
                </c:pt>
                <c:pt idx="1850">
                  <c:v>3.14</c:v>
                </c:pt>
                <c:pt idx="1851">
                  <c:v>6.01</c:v>
                </c:pt>
                <c:pt idx="1852">
                  <c:v>5.93</c:v>
                </c:pt>
                <c:pt idx="1853">
                  <c:v>0</c:v>
                </c:pt>
                <c:pt idx="1854">
                  <c:v>13.69</c:v>
                </c:pt>
                <c:pt idx="1855">
                  <c:v>0</c:v>
                </c:pt>
                <c:pt idx="1856">
                  <c:v>10.31</c:v>
                </c:pt>
                <c:pt idx="1857">
                  <c:v>8.19</c:v>
                </c:pt>
                <c:pt idx="1858">
                  <c:v>16.86</c:v>
                </c:pt>
                <c:pt idx="1859">
                  <c:v>2.78</c:v>
                </c:pt>
                <c:pt idx="1860">
                  <c:v>0</c:v>
                </c:pt>
                <c:pt idx="1861">
                  <c:v>0</c:v>
                </c:pt>
                <c:pt idx="1862">
                  <c:v>9.9600000000000009</c:v>
                </c:pt>
                <c:pt idx="1863">
                  <c:v>15.67</c:v>
                </c:pt>
                <c:pt idx="1864">
                  <c:v>12.68</c:v>
                </c:pt>
                <c:pt idx="1865">
                  <c:v>5.73</c:v>
                </c:pt>
                <c:pt idx="1866">
                  <c:v>2.67</c:v>
                </c:pt>
                <c:pt idx="1867">
                  <c:v>12.82</c:v>
                </c:pt>
                <c:pt idx="1868">
                  <c:v>7.39</c:v>
                </c:pt>
                <c:pt idx="1869">
                  <c:v>12.72</c:v>
                </c:pt>
                <c:pt idx="1870">
                  <c:v>7.88</c:v>
                </c:pt>
                <c:pt idx="1871">
                  <c:v>0</c:v>
                </c:pt>
                <c:pt idx="1872">
                  <c:v>9.39</c:v>
                </c:pt>
                <c:pt idx="1873">
                  <c:v>45.12</c:v>
                </c:pt>
                <c:pt idx="1874">
                  <c:v>18.57</c:v>
                </c:pt>
                <c:pt idx="1875">
                  <c:v>18.57</c:v>
                </c:pt>
                <c:pt idx="1876">
                  <c:v>18.57</c:v>
                </c:pt>
                <c:pt idx="1877">
                  <c:v>18.57</c:v>
                </c:pt>
                <c:pt idx="1878">
                  <c:v>18.57</c:v>
                </c:pt>
                <c:pt idx="1879">
                  <c:v>18.57</c:v>
                </c:pt>
                <c:pt idx="1880">
                  <c:v>18.57</c:v>
                </c:pt>
                <c:pt idx="1881">
                  <c:v>18.57</c:v>
                </c:pt>
                <c:pt idx="1882">
                  <c:v>18.57</c:v>
                </c:pt>
                <c:pt idx="1883">
                  <c:v>18.57</c:v>
                </c:pt>
                <c:pt idx="1884">
                  <c:v>18.57</c:v>
                </c:pt>
                <c:pt idx="1885">
                  <c:v>18.57</c:v>
                </c:pt>
                <c:pt idx="1886">
                  <c:v>18.57</c:v>
                </c:pt>
                <c:pt idx="1887">
                  <c:v>18.57</c:v>
                </c:pt>
                <c:pt idx="1888">
                  <c:v>10.119999999999999</c:v>
                </c:pt>
                <c:pt idx="1889">
                  <c:v>10.050000000000001</c:v>
                </c:pt>
                <c:pt idx="1890">
                  <c:v>4.95</c:v>
                </c:pt>
                <c:pt idx="1891">
                  <c:v>0</c:v>
                </c:pt>
                <c:pt idx="1892">
                  <c:v>0</c:v>
                </c:pt>
                <c:pt idx="1893">
                  <c:v>0</c:v>
                </c:pt>
                <c:pt idx="1894">
                  <c:v>7.92</c:v>
                </c:pt>
                <c:pt idx="1895">
                  <c:v>10.49</c:v>
                </c:pt>
                <c:pt idx="1896">
                  <c:v>40.72</c:v>
                </c:pt>
                <c:pt idx="1897">
                  <c:v>0</c:v>
                </c:pt>
                <c:pt idx="1898">
                  <c:v>2.06</c:v>
                </c:pt>
                <c:pt idx="1899">
                  <c:v>33.409999999999997</c:v>
                </c:pt>
                <c:pt idx="1900">
                  <c:v>19.13</c:v>
                </c:pt>
                <c:pt idx="1901">
                  <c:v>0</c:v>
                </c:pt>
                <c:pt idx="1902">
                  <c:v>8.2799999999999994</c:v>
                </c:pt>
                <c:pt idx="1903">
                  <c:v>20.2</c:v>
                </c:pt>
                <c:pt idx="1904">
                  <c:v>0</c:v>
                </c:pt>
                <c:pt idx="1905">
                  <c:v>7.22</c:v>
                </c:pt>
                <c:pt idx="1906">
                  <c:v>12.95</c:v>
                </c:pt>
                <c:pt idx="1907">
                  <c:v>10.96</c:v>
                </c:pt>
                <c:pt idx="1908">
                  <c:v>17.98</c:v>
                </c:pt>
                <c:pt idx="1909">
                  <c:v>2.97</c:v>
                </c:pt>
                <c:pt idx="1910">
                  <c:v>5.84</c:v>
                </c:pt>
                <c:pt idx="1911">
                  <c:v>5.56</c:v>
                </c:pt>
                <c:pt idx="1912">
                  <c:v>11.46</c:v>
                </c:pt>
                <c:pt idx="1913">
                  <c:v>19.03</c:v>
                </c:pt>
                <c:pt idx="1914">
                  <c:v>13.76</c:v>
                </c:pt>
                <c:pt idx="1915">
                  <c:v>6.97</c:v>
                </c:pt>
                <c:pt idx="1916">
                  <c:v>0</c:v>
                </c:pt>
                <c:pt idx="1917">
                  <c:v>13.37</c:v>
                </c:pt>
                <c:pt idx="1918">
                  <c:v>6.79</c:v>
                </c:pt>
                <c:pt idx="1919">
                  <c:v>10.48</c:v>
                </c:pt>
                <c:pt idx="1920">
                  <c:v>6.85</c:v>
                </c:pt>
                <c:pt idx="1921">
                  <c:v>3.13</c:v>
                </c:pt>
                <c:pt idx="1922">
                  <c:v>9.08</c:v>
                </c:pt>
                <c:pt idx="1923">
                  <c:v>0</c:v>
                </c:pt>
                <c:pt idx="1924">
                  <c:v>0</c:v>
                </c:pt>
                <c:pt idx="1925">
                  <c:v>0</c:v>
                </c:pt>
                <c:pt idx="1926">
                  <c:v>0</c:v>
                </c:pt>
                <c:pt idx="1927">
                  <c:v>29.66</c:v>
                </c:pt>
                <c:pt idx="1928">
                  <c:v>0</c:v>
                </c:pt>
                <c:pt idx="1929">
                  <c:v>1.71</c:v>
                </c:pt>
                <c:pt idx="1930">
                  <c:v>3.34</c:v>
                </c:pt>
                <c:pt idx="1931">
                  <c:v>3.34</c:v>
                </c:pt>
                <c:pt idx="1932">
                  <c:v>3.35</c:v>
                </c:pt>
                <c:pt idx="1933">
                  <c:v>5</c:v>
                </c:pt>
                <c:pt idx="1934">
                  <c:v>5</c:v>
                </c:pt>
                <c:pt idx="1935">
                  <c:v>19.25</c:v>
                </c:pt>
                <c:pt idx="1936">
                  <c:v>25.66</c:v>
                </c:pt>
                <c:pt idx="1937">
                  <c:v>33.67</c:v>
                </c:pt>
                <c:pt idx="1938">
                  <c:v>0</c:v>
                </c:pt>
                <c:pt idx="1939">
                  <c:v>0</c:v>
                </c:pt>
                <c:pt idx="1940">
                  <c:v>0</c:v>
                </c:pt>
                <c:pt idx="1941">
                  <c:v>5</c:v>
                </c:pt>
                <c:pt idx="1942">
                  <c:v>5.0199999999999996</c:v>
                </c:pt>
                <c:pt idx="1943">
                  <c:v>5.01</c:v>
                </c:pt>
                <c:pt idx="1944">
                  <c:v>5.03</c:v>
                </c:pt>
                <c:pt idx="1945">
                  <c:v>5</c:v>
                </c:pt>
                <c:pt idx="1946">
                  <c:v>6.62</c:v>
                </c:pt>
                <c:pt idx="1947">
                  <c:v>5.05</c:v>
                </c:pt>
                <c:pt idx="1948">
                  <c:v>5.01</c:v>
                </c:pt>
                <c:pt idx="1949">
                  <c:v>73.23</c:v>
                </c:pt>
                <c:pt idx="1950">
                  <c:v>0</c:v>
                </c:pt>
                <c:pt idx="1951">
                  <c:v>5.0199999999999996</c:v>
                </c:pt>
                <c:pt idx="1952">
                  <c:v>6.62</c:v>
                </c:pt>
                <c:pt idx="1953">
                  <c:v>6.67</c:v>
                </c:pt>
                <c:pt idx="1954">
                  <c:v>6.72</c:v>
                </c:pt>
                <c:pt idx="1955">
                  <c:v>5.03</c:v>
                </c:pt>
                <c:pt idx="1956">
                  <c:v>6.62</c:v>
                </c:pt>
                <c:pt idx="1957">
                  <c:v>10.79</c:v>
                </c:pt>
                <c:pt idx="1958">
                  <c:v>5.08</c:v>
                </c:pt>
                <c:pt idx="1959">
                  <c:v>3.4</c:v>
                </c:pt>
                <c:pt idx="1960">
                  <c:v>5.03</c:v>
                </c:pt>
                <c:pt idx="1961">
                  <c:v>5.0199999999999996</c:v>
                </c:pt>
                <c:pt idx="1962">
                  <c:v>5.01</c:v>
                </c:pt>
                <c:pt idx="1963">
                  <c:v>5.01</c:v>
                </c:pt>
                <c:pt idx="1964">
                  <c:v>5.01</c:v>
                </c:pt>
                <c:pt idx="1965">
                  <c:v>5.01</c:v>
                </c:pt>
                <c:pt idx="1966">
                  <c:v>5.01</c:v>
                </c:pt>
                <c:pt idx="1967">
                  <c:v>5.01</c:v>
                </c:pt>
                <c:pt idx="1968">
                  <c:v>5.01</c:v>
                </c:pt>
                <c:pt idx="1969">
                  <c:v>5.01</c:v>
                </c:pt>
                <c:pt idx="1970">
                  <c:v>5.01</c:v>
                </c:pt>
                <c:pt idx="1971">
                  <c:v>5.01</c:v>
                </c:pt>
                <c:pt idx="1972">
                  <c:v>5.01</c:v>
                </c:pt>
                <c:pt idx="1973">
                  <c:v>5.01</c:v>
                </c:pt>
                <c:pt idx="1974">
                  <c:v>5.01</c:v>
                </c:pt>
                <c:pt idx="1975">
                  <c:v>5.01</c:v>
                </c:pt>
                <c:pt idx="1976">
                  <c:v>5.01</c:v>
                </c:pt>
                <c:pt idx="1977">
                  <c:v>5.01</c:v>
                </c:pt>
                <c:pt idx="1978">
                  <c:v>5.01</c:v>
                </c:pt>
                <c:pt idx="1979">
                  <c:v>5.01</c:v>
                </c:pt>
                <c:pt idx="1980">
                  <c:v>5.01</c:v>
                </c:pt>
                <c:pt idx="1981">
                  <c:v>5.01</c:v>
                </c:pt>
                <c:pt idx="1982">
                  <c:v>5.01</c:v>
                </c:pt>
                <c:pt idx="1983">
                  <c:v>5.01</c:v>
                </c:pt>
                <c:pt idx="1984">
                  <c:v>5.01</c:v>
                </c:pt>
                <c:pt idx="1985">
                  <c:v>5.03</c:v>
                </c:pt>
                <c:pt idx="1986">
                  <c:v>5.01</c:v>
                </c:pt>
                <c:pt idx="1987">
                  <c:v>5</c:v>
                </c:pt>
                <c:pt idx="1988">
                  <c:v>5.01</c:v>
                </c:pt>
                <c:pt idx="1989">
                  <c:v>5.0199999999999996</c:v>
                </c:pt>
                <c:pt idx="1990">
                  <c:v>5.01</c:v>
                </c:pt>
                <c:pt idx="1991">
                  <c:v>5.01</c:v>
                </c:pt>
                <c:pt idx="1992">
                  <c:v>5.0199999999999996</c:v>
                </c:pt>
                <c:pt idx="1993">
                  <c:v>5.03</c:v>
                </c:pt>
                <c:pt idx="1994">
                  <c:v>5.0199999999999996</c:v>
                </c:pt>
                <c:pt idx="1995">
                  <c:v>5.0199999999999996</c:v>
                </c:pt>
                <c:pt idx="1996">
                  <c:v>5.01</c:v>
                </c:pt>
                <c:pt idx="1997">
                  <c:v>5</c:v>
                </c:pt>
                <c:pt idx="1998">
                  <c:v>5</c:v>
                </c:pt>
                <c:pt idx="1999">
                  <c:v>5.0199999999999996</c:v>
                </c:pt>
                <c:pt idx="2000">
                  <c:v>5</c:v>
                </c:pt>
                <c:pt idx="2001">
                  <c:v>5.01</c:v>
                </c:pt>
                <c:pt idx="2002">
                  <c:v>5.01</c:v>
                </c:pt>
                <c:pt idx="2003">
                  <c:v>5.0199999999999996</c:v>
                </c:pt>
                <c:pt idx="2004">
                  <c:v>5.01</c:v>
                </c:pt>
                <c:pt idx="2005">
                  <c:v>5.01</c:v>
                </c:pt>
                <c:pt idx="2006">
                  <c:v>5.01</c:v>
                </c:pt>
                <c:pt idx="2007">
                  <c:v>5.0199999999999996</c:v>
                </c:pt>
                <c:pt idx="2008">
                  <c:v>5.0199999999999996</c:v>
                </c:pt>
                <c:pt idx="2009">
                  <c:v>5.01</c:v>
                </c:pt>
                <c:pt idx="2010">
                  <c:v>5.0199999999999996</c:v>
                </c:pt>
                <c:pt idx="2011">
                  <c:v>5.0199999999999996</c:v>
                </c:pt>
                <c:pt idx="2012">
                  <c:v>5</c:v>
                </c:pt>
                <c:pt idx="2013">
                  <c:v>5.01</c:v>
                </c:pt>
                <c:pt idx="2014">
                  <c:v>5.01</c:v>
                </c:pt>
                <c:pt idx="2015">
                  <c:v>5.01</c:v>
                </c:pt>
                <c:pt idx="2016">
                  <c:v>5.0199999999999996</c:v>
                </c:pt>
                <c:pt idx="2017">
                  <c:v>5.01</c:v>
                </c:pt>
                <c:pt idx="2018">
                  <c:v>5.01</c:v>
                </c:pt>
                <c:pt idx="2019">
                  <c:v>4.99</c:v>
                </c:pt>
                <c:pt idx="2020">
                  <c:v>5.03</c:v>
                </c:pt>
                <c:pt idx="2021">
                  <c:v>5.03</c:v>
                </c:pt>
                <c:pt idx="2022">
                  <c:v>5.0199999999999996</c:v>
                </c:pt>
                <c:pt idx="2023">
                  <c:v>5</c:v>
                </c:pt>
                <c:pt idx="2024">
                  <c:v>5.03</c:v>
                </c:pt>
                <c:pt idx="2025">
                  <c:v>5.0199999999999996</c:v>
                </c:pt>
                <c:pt idx="2026">
                  <c:v>5</c:v>
                </c:pt>
                <c:pt idx="2027">
                  <c:v>5</c:v>
                </c:pt>
                <c:pt idx="2028">
                  <c:v>5.0199999999999996</c:v>
                </c:pt>
                <c:pt idx="2029">
                  <c:v>5</c:v>
                </c:pt>
                <c:pt idx="2030">
                  <c:v>5.03</c:v>
                </c:pt>
                <c:pt idx="2031">
                  <c:v>5.0199999999999996</c:v>
                </c:pt>
                <c:pt idx="2032">
                  <c:v>5.0199999999999996</c:v>
                </c:pt>
                <c:pt idx="2033">
                  <c:v>5.01</c:v>
                </c:pt>
                <c:pt idx="2034">
                  <c:v>5.0199999999999996</c:v>
                </c:pt>
                <c:pt idx="2035">
                  <c:v>5.04</c:v>
                </c:pt>
                <c:pt idx="2036">
                  <c:v>5.0199999999999996</c:v>
                </c:pt>
                <c:pt idx="2037">
                  <c:v>6.58</c:v>
                </c:pt>
                <c:pt idx="2038">
                  <c:v>16.11</c:v>
                </c:pt>
                <c:pt idx="2039">
                  <c:v>16.690000000000001</c:v>
                </c:pt>
                <c:pt idx="2040">
                  <c:v>16.690000000000001</c:v>
                </c:pt>
                <c:pt idx="2041">
                  <c:v>16.690000000000001</c:v>
                </c:pt>
                <c:pt idx="2042">
                  <c:v>16.690000000000001</c:v>
                </c:pt>
                <c:pt idx="2043">
                  <c:v>16.690000000000001</c:v>
                </c:pt>
                <c:pt idx="2044">
                  <c:v>16.690000000000001</c:v>
                </c:pt>
                <c:pt idx="2045">
                  <c:v>16.690000000000001</c:v>
                </c:pt>
                <c:pt idx="2046">
                  <c:v>16.690000000000001</c:v>
                </c:pt>
                <c:pt idx="2047">
                  <c:v>15.03</c:v>
                </c:pt>
                <c:pt idx="2048">
                  <c:v>14.93</c:v>
                </c:pt>
                <c:pt idx="2049">
                  <c:v>16.600000000000001</c:v>
                </c:pt>
                <c:pt idx="2050">
                  <c:v>15.12</c:v>
                </c:pt>
                <c:pt idx="2051">
                  <c:v>10.220000000000001</c:v>
                </c:pt>
                <c:pt idx="2052">
                  <c:v>8.5</c:v>
                </c:pt>
                <c:pt idx="2053">
                  <c:v>6.76</c:v>
                </c:pt>
                <c:pt idx="2054">
                  <c:v>8.34</c:v>
                </c:pt>
                <c:pt idx="2055">
                  <c:v>9.94</c:v>
                </c:pt>
                <c:pt idx="2056">
                  <c:v>11.61</c:v>
                </c:pt>
                <c:pt idx="2057">
                  <c:v>16.170000000000002</c:v>
                </c:pt>
                <c:pt idx="2058">
                  <c:v>18.149999999999999</c:v>
                </c:pt>
                <c:pt idx="2059">
                  <c:v>18.43</c:v>
                </c:pt>
                <c:pt idx="2060">
                  <c:v>12.27</c:v>
                </c:pt>
                <c:pt idx="2061">
                  <c:v>10.119999999999999</c:v>
                </c:pt>
                <c:pt idx="2062">
                  <c:v>11.74</c:v>
                </c:pt>
                <c:pt idx="2063">
                  <c:v>10.06</c:v>
                </c:pt>
                <c:pt idx="2064">
                  <c:v>10.02</c:v>
                </c:pt>
                <c:pt idx="2065">
                  <c:v>10.039999999999999</c:v>
                </c:pt>
                <c:pt idx="2066">
                  <c:v>10</c:v>
                </c:pt>
                <c:pt idx="2067">
                  <c:v>11.63</c:v>
                </c:pt>
                <c:pt idx="2068">
                  <c:v>11.64</c:v>
                </c:pt>
                <c:pt idx="2069">
                  <c:v>11.67</c:v>
                </c:pt>
                <c:pt idx="2070">
                  <c:v>7.02</c:v>
                </c:pt>
                <c:pt idx="2071">
                  <c:v>3.38</c:v>
                </c:pt>
                <c:pt idx="2072">
                  <c:v>5.0199999999999996</c:v>
                </c:pt>
                <c:pt idx="2073">
                  <c:v>5.0199999999999996</c:v>
                </c:pt>
                <c:pt idx="2074">
                  <c:v>5.0199999999999996</c:v>
                </c:pt>
                <c:pt idx="2075">
                  <c:v>5.0199999999999996</c:v>
                </c:pt>
                <c:pt idx="2076">
                  <c:v>5.0199999999999996</c:v>
                </c:pt>
                <c:pt idx="2077">
                  <c:v>5.01</c:v>
                </c:pt>
                <c:pt idx="2078">
                  <c:v>9.6300000000000008</c:v>
                </c:pt>
                <c:pt idx="2079">
                  <c:v>9.6300000000000008</c:v>
                </c:pt>
                <c:pt idx="2080">
                  <c:v>9.6300000000000008</c:v>
                </c:pt>
                <c:pt idx="2081">
                  <c:v>6.61</c:v>
                </c:pt>
                <c:pt idx="2082">
                  <c:v>6.61</c:v>
                </c:pt>
                <c:pt idx="2083">
                  <c:v>6.61</c:v>
                </c:pt>
                <c:pt idx="2084">
                  <c:v>6.61</c:v>
                </c:pt>
                <c:pt idx="2085">
                  <c:v>6.61</c:v>
                </c:pt>
                <c:pt idx="2086">
                  <c:v>6.61</c:v>
                </c:pt>
                <c:pt idx="2087">
                  <c:v>5.04</c:v>
                </c:pt>
                <c:pt idx="2088">
                  <c:v>5.0199999999999996</c:v>
                </c:pt>
                <c:pt idx="2089">
                  <c:v>5</c:v>
                </c:pt>
                <c:pt idx="2090">
                  <c:v>5.01</c:v>
                </c:pt>
                <c:pt idx="2091">
                  <c:v>5.04</c:v>
                </c:pt>
                <c:pt idx="2092">
                  <c:v>5.01</c:v>
                </c:pt>
                <c:pt idx="2093">
                  <c:v>5.01</c:v>
                </c:pt>
                <c:pt idx="2094">
                  <c:v>5.01</c:v>
                </c:pt>
                <c:pt idx="2095">
                  <c:v>5.01</c:v>
                </c:pt>
                <c:pt idx="2096">
                  <c:v>5.01</c:v>
                </c:pt>
                <c:pt idx="2097">
                  <c:v>5</c:v>
                </c:pt>
                <c:pt idx="2098">
                  <c:v>5.03</c:v>
                </c:pt>
                <c:pt idx="2099">
                  <c:v>5.03</c:v>
                </c:pt>
                <c:pt idx="2100">
                  <c:v>5</c:v>
                </c:pt>
                <c:pt idx="2101">
                  <c:v>6.64</c:v>
                </c:pt>
                <c:pt idx="2102">
                  <c:v>5.03</c:v>
                </c:pt>
                <c:pt idx="2103">
                  <c:v>5.03</c:v>
                </c:pt>
                <c:pt idx="2104">
                  <c:v>5.0199999999999996</c:v>
                </c:pt>
                <c:pt idx="2105">
                  <c:v>6.68</c:v>
                </c:pt>
                <c:pt idx="2106">
                  <c:v>6.67</c:v>
                </c:pt>
                <c:pt idx="2107">
                  <c:v>5</c:v>
                </c:pt>
                <c:pt idx="2108">
                  <c:v>5.0199999999999996</c:v>
                </c:pt>
                <c:pt idx="2109">
                  <c:v>5.0199999999999996</c:v>
                </c:pt>
                <c:pt idx="2110">
                  <c:v>6.67</c:v>
                </c:pt>
                <c:pt idx="2111">
                  <c:v>5</c:v>
                </c:pt>
                <c:pt idx="2112">
                  <c:v>5.01</c:v>
                </c:pt>
                <c:pt idx="2113">
                  <c:v>5.0199999999999996</c:v>
                </c:pt>
                <c:pt idx="2114">
                  <c:v>5.03</c:v>
                </c:pt>
                <c:pt idx="2115">
                  <c:v>6.67</c:v>
                </c:pt>
                <c:pt idx="2116">
                  <c:v>5.0199999999999996</c:v>
                </c:pt>
                <c:pt idx="2117">
                  <c:v>5.01</c:v>
                </c:pt>
                <c:pt idx="2118">
                  <c:v>5.01</c:v>
                </c:pt>
                <c:pt idx="2119">
                  <c:v>5.0199999999999996</c:v>
                </c:pt>
                <c:pt idx="2120">
                  <c:v>5.03</c:v>
                </c:pt>
                <c:pt idx="2121">
                  <c:v>5.01</c:v>
                </c:pt>
                <c:pt idx="2122">
                  <c:v>5</c:v>
                </c:pt>
                <c:pt idx="2123">
                  <c:v>6.68</c:v>
                </c:pt>
                <c:pt idx="2124">
                  <c:v>6.69</c:v>
                </c:pt>
                <c:pt idx="2125">
                  <c:v>5.03</c:v>
                </c:pt>
                <c:pt idx="2126">
                  <c:v>5.01</c:v>
                </c:pt>
                <c:pt idx="2127">
                  <c:v>6.68</c:v>
                </c:pt>
                <c:pt idx="2128">
                  <c:v>5.01</c:v>
                </c:pt>
                <c:pt idx="2129">
                  <c:v>5.01</c:v>
                </c:pt>
                <c:pt idx="2130">
                  <c:v>5.01</c:v>
                </c:pt>
                <c:pt idx="2131">
                  <c:v>5</c:v>
                </c:pt>
                <c:pt idx="2132">
                  <c:v>5.0199999999999996</c:v>
                </c:pt>
                <c:pt idx="2133">
                  <c:v>5.01</c:v>
                </c:pt>
                <c:pt idx="2134">
                  <c:v>8.1</c:v>
                </c:pt>
                <c:pt idx="2135">
                  <c:v>19.55</c:v>
                </c:pt>
                <c:pt idx="2136">
                  <c:v>0</c:v>
                </c:pt>
                <c:pt idx="2137">
                  <c:v>3.37</c:v>
                </c:pt>
                <c:pt idx="2138">
                  <c:v>8.09</c:v>
                </c:pt>
                <c:pt idx="2139">
                  <c:v>8.7200000000000006</c:v>
                </c:pt>
                <c:pt idx="2140">
                  <c:v>14.94</c:v>
                </c:pt>
                <c:pt idx="2141">
                  <c:v>41.25</c:v>
                </c:pt>
                <c:pt idx="2142">
                  <c:v>28.69</c:v>
                </c:pt>
                <c:pt idx="2143">
                  <c:v>7.06</c:v>
                </c:pt>
                <c:pt idx="2144">
                  <c:v>0</c:v>
                </c:pt>
                <c:pt idx="2145">
                  <c:v>0</c:v>
                </c:pt>
                <c:pt idx="2146">
                  <c:v>5.03</c:v>
                </c:pt>
                <c:pt idx="2147">
                  <c:v>4.99</c:v>
                </c:pt>
                <c:pt idx="2148">
                  <c:v>34.590000000000003</c:v>
                </c:pt>
                <c:pt idx="2149">
                  <c:v>28.83</c:v>
                </c:pt>
                <c:pt idx="2150">
                  <c:v>25.92</c:v>
                </c:pt>
                <c:pt idx="2151">
                  <c:v>12.15</c:v>
                </c:pt>
                <c:pt idx="2152">
                  <c:v>8.11</c:v>
                </c:pt>
                <c:pt idx="2153">
                  <c:v>8.24</c:v>
                </c:pt>
                <c:pt idx="2154">
                  <c:v>8.24</c:v>
                </c:pt>
                <c:pt idx="2155">
                  <c:v>8.0299999999999994</c:v>
                </c:pt>
                <c:pt idx="2156">
                  <c:v>16.47</c:v>
                </c:pt>
                <c:pt idx="2157">
                  <c:v>0</c:v>
                </c:pt>
                <c:pt idx="2158">
                  <c:v>7.91</c:v>
                </c:pt>
                <c:pt idx="2159">
                  <c:v>0</c:v>
                </c:pt>
                <c:pt idx="2160">
                  <c:v>11.28</c:v>
                </c:pt>
                <c:pt idx="2161">
                  <c:v>16.57</c:v>
                </c:pt>
                <c:pt idx="2162">
                  <c:v>0</c:v>
                </c:pt>
                <c:pt idx="2163">
                  <c:v>16.239999999999998</c:v>
                </c:pt>
                <c:pt idx="2164">
                  <c:v>8.11</c:v>
                </c:pt>
                <c:pt idx="2165">
                  <c:v>3.86</c:v>
                </c:pt>
                <c:pt idx="2166">
                  <c:v>3.67</c:v>
                </c:pt>
                <c:pt idx="2167">
                  <c:v>0</c:v>
                </c:pt>
                <c:pt idx="2168">
                  <c:v>0</c:v>
                </c:pt>
                <c:pt idx="2169">
                  <c:v>0</c:v>
                </c:pt>
                <c:pt idx="2170">
                  <c:v>1.71</c:v>
                </c:pt>
                <c:pt idx="2171">
                  <c:v>8.26</c:v>
                </c:pt>
                <c:pt idx="2172">
                  <c:v>8.31</c:v>
                </c:pt>
                <c:pt idx="2173">
                  <c:v>19.02</c:v>
                </c:pt>
                <c:pt idx="2174">
                  <c:v>16.690000000000001</c:v>
                </c:pt>
                <c:pt idx="2175">
                  <c:v>14.39</c:v>
                </c:pt>
                <c:pt idx="2176">
                  <c:v>6.67</c:v>
                </c:pt>
                <c:pt idx="2177">
                  <c:v>6.67</c:v>
                </c:pt>
                <c:pt idx="2178">
                  <c:v>8.2200000000000006</c:v>
                </c:pt>
                <c:pt idx="2179">
                  <c:v>6.9</c:v>
                </c:pt>
                <c:pt idx="2180">
                  <c:v>5.07</c:v>
                </c:pt>
                <c:pt idx="2181">
                  <c:v>3.36</c:v>
                </c:pt>
                <c:pt idx="2182">
                  <c:v>6.59</c:v>
                </c:pt>
                <c:pt idx="2183">
                  <c:v>5.34</c:v>
                </c:pt>
                <c:pt idx="2184">
                  <c:v>12.49</c:v>
                </c:pt>
                <c:pt idx="2185">
                  <c:v>1.75</c:v>
                </c:pt>
                <c:pt idx="2186">
                  <c:v>6.67</c:v>
                </c:pt>
                <c:pt idx="2187">
                  <c:v>20.97</c:v>
                </c:pt>
                <c:pt idx="2188">
                  <c:v>3.43</c:v>
                </c:pt>
                <c:pt idx="2189">
                  <c:v>5.04</c:v>
                </c:pt>
                <c:pt idx="2190">
                  <c:v>14.3</c:v>
                </c:pt>
                <c:pt idx="2191">
                  <c:v>5.08</c:v>
                </c:pt>
                <c:pt idx="2192">
                  <c:v>12.82</c:v>
                </c:pt>
                <c:pt idx="2193">
                  <c:v>25.52</c:v>
                </c:pt>
                <c:pt idx="2194">
                  <c:v>5.09</c:v>
                </c:pt>
                <c:pt idx="2195">
                  <c:v>8.24</c:v>
                </c:pt>
                <c:pt idx="2196">
                  <c:v>14.34</c:v>
                </c:pt>
                <c:pt idx="2197">
                  <c:v>19.28</c:v>
                </c:pt>
                <c:pt idx="2198">
                  <c:v>3.42</c:v>
                </c:pt>
                <c:pt idx="2199">
                  <c:v>5.03</c:v>
                </c:pt>
                <c:pt idx="2200">
                  <c:v>5</c:v>
                </c:pt>
                <c:pt idx="2201">
                  <c:v>5.0599999999999996</c:v>
                </c:pt>
                <c:pt idx="2202">
                  <c:v>5.03</c:v>
                </c:pt>
                <c:pt idx="2203">
                  <c:v>5</c:v>
                </c:pt>
                <c:pt idx="2204">
                  <c:v>5.01</c:v>
                </c:pt>
                <c:pt idx="2205">
                  <c:v>5.0199999999999996</c:v>
                </c:pt>
                <c:pt idx="2206">
                  <c:v>5.01</c:v>
                </c:pt>
                <c:pt idx="2207">
                  <c:v>5.01</c:v>
                </c:pt>
                <c:pt idx="2208">
                  <c:v>5.0199999999999996</c:v>
                </c:pt>
                <c:pt idx="2209">
                  <c:v>5</c:v>
                </c:pt>
                <c:pt idx="2210">
                  <c:v>5.01</c:v>
                </c:pt>
                <c:pt idx="2211">
                  <c:v>5.0199999999999996</c:v>
                </c:pt>
                <c:pt idx="2212">
                  <c:v>5.0199999999999996</c:v>
                </c:pt>
                <c:pt idx="2213">
                  <c:v>5.0199999999999996</c:v>
                </c:pt>
                <c:pt idx="2214">
                  <c:v>5.04</c:v>
                </c:pt>
                <c:pt idx="2215">
                  <c:v>5.01</c:v>
                </c:pt>
                <c:pt idx="2216">
                  <c:v>5</c:v>
                </c:pt>
                <c:pt idx="2217">
                  <c:v>5</c:v>
                </c:pt>
                <c:pt idx="2218">
                  <c:v>5.01</c:v>
                </c:pt>
                <c:pt idx="2219">
                  <c:v>5.0199999999999996</c:v>
                </c:pt>
                <c:pt idx="2220">
                  <c:v>5.01</c:v>
                </c:pt>
                <c:pt idx="2221">
                  <c:v>4.9800000000000004</c:v>
                </c:pt>
                <c:pt idx="2222">
                  <c:v>5</c:v>
                </c:pt>
                <c:pt idx="2223">
                  <c:v>5.0199999999999996</c:v>
                </c:pt>
                <c:pt idx="2224">
                  <c:v>5.0199999999999996</c:v>
                </c:pt>
                <c:pt idx="2225">
                  <c:v>5</c:v>
                </c:pt>
                <c:pt idx="2226">
                  <c:v>5.01</c:v>
                </c:pt>
                <c:pt idx="2227">
                  <c:v>5</c:v>
                </c:pt>
                <c:pt idx="2228">
                  <c:v>5.01</c:v>
                </c:pt>
                <c:pt idx="2229">
                  <c:v>5.0199999999999996</c:v>
                </c:pt>
                <c:pt idx="2230">
                  <c:v>5.01</c:v>
                </c:pt>
                <c:pt idx="2231">
                  <c:v>5</c:v>
                </c:pt>
                <c:pt idx="2232">
                  <c:v>5.03</c:v>
                </c:pt>
                <c:pt idx="2233">
                  <c:v>5</c:v>
                </c:pt>
                <c:pt idx="2234">
                  <c:v>5.01</c:v>
                </c:pt>
                <c:pt idx="2235">
                  <c:v>5.03</c:v>
                </c:pt>
                <c:pt idx="2236">
                  <c:v>5</c:v>
                </c:pt>
                <c:pt idx="2237">
                  <c:v>5</c:v>
                </c:pt>
                <c:pt idx="2238">
                  <c:v>5.01</c:v>
                </c:pt>
                <c:pt idx="2239">
                  <c:v>5</c:v>
                </c:pt>
                <c:pt idx="2240">
                  <c:v>5.0199999999999996</c:v>
                </c:pt>
                <c:pt idx="2241">
                  <c:v>5.01</c:v>
                </c:pt>
                <c:pt idx="2242">
                  <c:v>5.01</c:v>
                </c:pt>
                <c:pt idx="2243">
                  <c:v>5</c:v>
                </c:pt>
                <c:pt idx="2244">
                  <c:v>5.01</c:v>
                </c:pt>
                <c:pt idx="2245">
                  <c:v>5.0199999999999996</c:v>
                </c:pt>
                <c:pt idx="2246">
                  <c:v>5.01</c:v>
                </c:pt>
                <c:pt idx="2247">
                  <c:v>5.01</c:v>
                </c:pt>
                <c:pt idx="2248">
                  <c:v>4.99</c:v>
                </c:pt>
                <c:pt idx="2249">
                  <c:v>5.01</c:v>
                </c:pt>
                <c:pt idx="2250">
                  <c:v>5.03</c:v>
                </c:pt>
                <c:pt idx="2251">
                  <c:v>5.03</c:v>
                </c:pt>
                <c:pt idx="2252">
                  <c:v>5.01</c:v>
                </c:pt>
                <c:pt idx="2253">
                  <c:v>5.0199999999999996</c:v>
                </c:pt>
                <c:pt idx="2254">
                  <c:v>5</c:v>
                </c:pt>
                <c:pt idx="2255">
                  <c:v>5.01</c:v>
                </c:pt>
                <c:pt idx="2256">
                  <c:v>5.03</c:v>
                </c:pt>
                <c:pt idx="2257">
                  <c:v>5.05</c:v>
                </c:pt>
                <c:pt idx="2258">
                  <c:v>5</c:v>
                </c:pt>
                <c:pt idx="2259">
                  <c:v>3.35</c:v>
                </c:pt>
                <c:pt idx="2260">
                  <c:v>3.35</c:v>
                </c:pt>
                <c:pt idx="2261">
                  <c:v>3.35</c:v>
                </c:pt>
                <c:pt idx="2262">
                  <c:v>3.35</c:v>
                </c:pt>
                <c:pt idx="2263">
                  <c:v>3.34</c:v>
                </c:pt>
                <c:pt idx="2264">
                  <c:v>3.34</c:v>
                </c:pt>
                <c:pt idx="2265">
                  <c:v>3.34</c:v>
                </c:pt>
                <c:pt idx="2266">
                  <c:v>3.34</c:v>
                </c:pt>
                <c:pt idx="2267">
                  <c:v>3.34</c:v>
                </c:pt>
                <c:pt idx="2268">
                  <c:v>3.34</c:v>
                </c:pt>
                <c:pt idx="2269">
                  <c:v>3.34</c:v>
                </c:pt>
                <c:pt idx="2270">
                  <c:v>3.34</c:v>
                </c:pt>
                <c:pt idx="2271">
                  <c:v>3.34</c:v>
                </c:pt>
                <c:pt idx="2272">
                  <c:v>3.34</c:v>
                </c:pt>
                <c:pt idx="2273">
                  <c:v>3.34</c:v>
                </c:pt>
                <c:pt idx="2274">
                  <c:v>3.34</c:v>
                </c:pt>
                <c:pt idx="2275">
                  <c:v>3.33</c:v>
                </c:pt>
                <c:pt idx="2276">
                  <c:v>4.99</c:v>
                </c:pt>
                <c:pt idx="2277">
                  <c:v>3.35</c:v>
                </c:pt>
                <c:pt idx="2278">
                  <c:v>3.34</c:v>
                </c:pt>
                <c:pt idx="2279">
                  <c:v>3.34</c:v>
                </c:pt>
                <c:pt idx="2280">
                  <c:v>5</c:v>
                </c:pt>
                <c:pt idx="2281">
                  <c:v>3.35</c:v>
                </c:pt>
                <c:pt idx="2282">
                  <c:v>3.34</c:v>
                </c:pt>
                <c:pt idx="2283">
                  <c:v>3.34</c:v>
                </c:pt>
                <c:pt idx="2284">
                  <c:v>3.35</c:v>
                </c:pt>
                <c:pt idx="2285">
                  <c:v>5</c:v>
                </c:pt>
                <c:pt idx="2286">
                  <c:v>3.34</c:v>
                </c:pt>
                <c:pt idx="2287">
                  <c:v>3.35</c:v>
                </c:pt>
                <c:pt idx="2288">
                  <c:v>3.34</c:v>
                </c:pt>
                <c:pt idx="2289">
                  <c:v>3.35</c:v>
                </c:pt>
                <c:pt idx="2290">
                  <c:v>3.36</c:v>
                </c:pt>
                <c:pt idx="2291">
                  <c:v>5</c:v>
                </c:pt>
                <c:pt idx="2292">
                  <c:v>3.34</c:v>
                </c:pt>
                <c:pt idx="2293">
                  <c:v>3.35</c:v>
                </c:pt>
                <c:pt idx="2294">
                  <c:v>3.34</c:v>
                </c:pt>
                <c:pt idx="2295">
                  <c:v>5.0199999999999996</c:v>
                </c:pt>
                <c:pt idx="2296">
                  <c:v>3.35</c:v>
                </c:pt>
                <c:pt idx="2297">
                  <c:v>3.34</c:v>
                </c:pt>
                <c:pt idx="2298">
                  <c:v>3.34</c:v>
                </c:pt>
                <c:pt idx="2299">
                  <c:v>3.35</c:v>
                </c:pt>
                <c:pt idx="2300">
                  <c:v>5</c:v>
                </c:pt>
                <c:pt idx="2301">
                  <c:v>3.34</c:v>
                </c:pt>
                <c:pt idx="2302">
                  <c:v>3.34</c:v>
                </c:pt>
                <c:pt idx="2303">
                  <c:v>5.01</c:v>
                </c:pt>
                <c:pt idx="2304">
                  <c:v>5.01</c:v>
                </c:pt>
                <c:pt idx="2305">
                  <c:v>3.35</c:v>
                </c:pt>
                <c:pt idx="2306">
                  <c:v>3.34</c:v>
                </c:pt>
                <c:pt idx="2307">
                  <c:v>3.34</c:v>
                </c:pt>
                <c:pt idx="2308">
                  <c:v>3.35</c:v>
                </c:pt>
                <c:pt idx="2309">
                  <c:v>5</c:v>
                </c:pt>
                <c:pt idx="2310">
                  <c:v>3.35</c:v>
                </c:pt>
                <c:pt idx="2311">
                  <c:v>3.35</c:v>
                </c:pt>
                <c:pt idx="2312">
                  <c:v>3.34</c:v>
                </c:pt>
                <c:pt idx="2313">
                  <c:v>3.34</c:v>
                </c:pt>
                <c:pt idx="2314">
                  <c:v>3.35</c:v>
                </c:pt>
                <c:pt idx="2315">
                  <c:v>3.34</c:v>
                </c:pt>
                <c:pt idx="2316">
                  <c:v>3.35</c:v>
                </c:pt>
                <c:pt idx="2317">
                  <c:v>3.35</c:v>
                </c:pt>
                <c:pt idx="2318">
                  <c:v>3.34</c:v>
                </c:pt>
                <c:pt idx="2319">
                  <c:v>4.99</c:v>
                </c:pt>
                <c:pt idx="2320">
                  <c:v>3.36</c:v>
                </c:pt>
                <c:pt idx="2321">
                  <c:v>3.34</c:v>
                </c:pt>
                <c:pt idx="2322">
                  <c:v>4.9800000000000004</c:v>
                </c:pt>
                <c:pt idx="2323">
                  <c:v>5.01</c:v>
                </c:pt>
                <c:pt idx="2324">
                  <c:v>5.01</c:v>
                </c:pt>
                <c:pt idx="2325">
                  <c:v>5.01</c:v>
                </c:pt>
                <c:pt idx="2326">
                  <c:v>5</c:v>
                </c:pt>
                <c:pt idx="2327">
                  <c:v>5.0199999999999996</c:v>
                </c:pt>
                <c:pt idx="2328">
                  <c:v>5.03</c:v>
                </c:pt>
                <c:pt idx="2329">
                  <c:v>5.01</c:v>
                </c:pt>
                <c:pt idx="2330">
                  <c:v>5</c:v>
                </c:pt>
                <c:pt idx="2331">
                  <c:v>5.01</c:v>
                </c:pt>
                <c:pt idx="2332">
                  <c:v>5.03</c:v>
                </c:pt>
                <c:pt idx="2333">
                  <c:v>5.0199999999999996</c:v>
                </c:pt>
                <c:pt idx="2334">
                  <c:v>5.01</c:v>
                </c:pt>
                <c:pt idx="2335">
                  <c:v>5.01</c:v>
                </c:pt>
                <c:pt idx="2336">
                  <c:v>5</c:v>
                </c:pt>
                <c:pt idx="2337">
                  <c:v>5.0199999999999996</c:v>
                </c:pt>
                <c:pt idx="2338">
                  <c:v>5.03</c:v>
                </c:pt>
                <c:pt idx="2339">
                  <c:v>5.01</c:v>
                </c:pt>
                <c:pt idx="2340">
                  <c:v>5</c:v>
                </c:pt>
                <c:pt idx="2341">
                  <c:v>5.01</c:v>
                </c:pt>
                <c:pt idx="2342">
                  <c:v>5.03</c:v>
                </c:pt>
                <c:pt idx="2343">
                  <c:v>5.01</c:v>
                </c:pt>
                <c:pt idx="2344">
                  <c:v>5.0199999999999996</c:v>
                </c:pt>
                <c:pt idx="2345">
                  <c:v>5</c:v>
                </c:pt>
                <c:pt idx="2346">
                  <c:v>5.01</c:v>
                </c:pt>
                <c:pt idx="2347">
                  <c:v>5.03</c:v>
                </c:pt>
                <c:pt idx="2348">
                  <c:v>5.01</c:v>
                </c:pt>
                <c:pt idx="2349">
                  <c:v>5.0199999999999996</c:v>
                </c:pt>
                <c:pt idx="2350">
                  <c:v>5.0199999999999996</c:v>
                </c:pt>
                <c:pt idx="2351">
                  <c:v>5</c:v>
                </c:pt>
                <c:pt idx="2352">
                  <c:v>4.99</c:v>
                </c:pt>
                <c:pt idx="2353">
                  <c:v>5.0199999999999996</c:v>
                </c:pt>
                <c:pt idx="2354">
                  <c:v>5.0199999999999996</c:v>
                </c:pt>
                <c:pt idx="2355">
                  <c:v>5</c:v>
                </c:pt>
                <c:pt idx="2356">
                  <c:v>5.0199999999999996</c:v>
                </c:pt>
                <c:pt idx="2357">
                  <c:v>5.01</c:v>
                </c:pt>
                <c:pt idx="2358">
                  <c:v>5</c:v>
                </c:pt>
                <c:pt idx="2359">
                  <c:v>5.01</c:v>
                </c:pt>
                <c:pt idx="2360">
                  <c:v>5.01</c:v>
                </c:pt>
                <c:pt idx="2361">
                  <c:v>5</c:v>
                </c:pt>
                <c:pt idx="2362">
                  <c:v>5.01</c:v>
                </c:pt>
                <c:pt idx="2363">
                  <c:v>5</c:v>
                </c:pt>
                <c:pt idx="2364">
                  <c:v>5.01</c:v>
                </c:pt>
                <c:pt idx="2365">
                  <c:v>5.0199999999999996</c:v>
                </c:pt>
                <c:pt idx="2366">
                  <c:v>5.01</c:v>
                </c:pt>
                <c:pt idx="2367">
                  <c:v>5.01</c:v>
                </c:pt>
                <c:pt idx="2368">
                  <c:v>5.0199999999999996</c:v>
                </c:pt>
                <c:pt idx="2369">
                  <c:v>5.0199999999999996</c:v>
                </c:pt>
                <c:pt idx="2370">
                  <c:v>6.66</c:v>
                </c:pt>
                <c:pt idx="2371">
                  <c:v>5.0199999999999996</c:v>
                </c:pt>
                <c:pt idx="2372">
                  <c:v>5.0199999999999996</c:v>
                </c:pt>
                <c:pt idx="2373">
                  <c:v>5</c:v>
                </c:pt>
                <c:pt idx="2374">
                  <c:v>5</c:v>
                </c:pt>
                <c:pt idx="2375">
                  <c:v>5.01</c:v>
                </c:pt>
                <c:pt idx="2376">
                  <c:v>5.01</c:v>
                </c:pt>
                <c:pt idx="2377">
                  <c:v>5.0199999999999996</c:v>
                </c:pt>
                <c:pt idx="2378">
                  <c:v>5.03</c:v>
                </c:pt>
                <c:pt idx="2379">
                  <c:v>5.01</c:v>
                </c:pt>
                <c:pt idx="2380">
                  <c:v>5.01</c:v>
                </c:pt>
                <c:pt idx="2381">
                  <c:v>5.03</c:v>
                </c:pt>
                <c:pt idx="2382">
                  <c:v>5.01</c:v>
                </c:pt>
                <c:pt idx="2383">
                  <c:v>6.65</c:v>
                </c:pt>
                <c:pt idx="2384">
                  <c:v>6.7</c:v>
                </c:pt>
                <c:pt idx="2385">
                  <c:v>6.66</c:v>
                </c:pt>
                <c:pt idx="2386">
                  <c:v>6.69</c:v>
                </c:pt>
                <c:pt idx="2387">
                  <c:v>6.73</c:v>
                </c:pt>
                <c:pt idx="2388">
                  <c:v>6.66</c:v>
                </c:pt>
                <c:pt idx="2389">
                  <c:v>6.69</c:v>
                </c:pt>
                <c:pt idx="2390">
                  <c:v>6.71</c:v>
                </c:pt>
                <c:pt idx="2391">
                  <c:v>6.68</c:v>
                </c:pt>
                <c:pt idx="2392">
                  <c:v>6.67</c:v>
                </c:pt>
                <c:pt idx="2393">
                  <c:v>6.68</c:v>
                </c:pt>
                <c:pt idx="2394">
                  <c:v>8.33</c:v>
                </c:pt>
                <c:pt idx="2395">
                  <c:v>8.34</c:v>
                </c:pt>
                <c:pt idx="2396">
                  <c:v>6.68</c:v>
                </c:pt>
                <c:pt idx="2397">
                  <c:v>6.67</c:v>
                </c:pt>
                <c:pt idx="2398">
                  <c:v>8.35</c:v>
                </c:pt>
                <c:pt idx="2399">
                  <c:v>6.7</c:v>
                </c:pt>
                <c:pt idx="2400">
                  <c:v>8.34</c:v>
                </c:pt>
                <c:pt idx="2401">
                  <c:v>6.68</c:v>
                </c:pt>
                <c:pt idx="2402">
                  <c:v>6.7</c:v>
                </c:pt>
                <c:pt idx="2403">
                  <c:v>6.67</c:v>
                </c:pt>
                <c:pt idx="2404">
                  <c:v>8.33</c:v>
                </c:pt>
                <c:pt idx="2405">
                  <c:v>6.69</c:v>
                </c:pt>
                <c:pt idx="2406">
                  <c:v>6.68</c:v>
                </c:pt>
                <c:pt idx="2407">
                  <c:v>8.33</c:v>
                </c:pt>
                <c:pt idx="2408">
                  <c:v>6.71</c:v>
                </c:pt>
                <c:pt idx="2409">
                  <c:v>6.67</c:v>
                </c:pt>
                <c:pt idx="2410">
                  <c:v>8.34</c:v>
                </c:pt>
                <c:pt idx="2411">
                  <c:v>6.71</c:v>
                </c:pt>
                <c:pt idx="2412">
                  <c:v>6.68</c:v>
                </c:pt>
                <c:pt idx="2413">
                  <c:v>6.68</c:v>
                </c:pt>
                <c:pt idx="2414">
                  <c:v>6.65</c:v>
                </c:pt>
                <c:pt idx="2415">
                  <c:v>6.69</c:v>
                </c:pt>
                <c:pt idx="2416">
                  <c:v>6.66</c:v>
                </c:pt>
                <c:pt idx="2417">
                  <c:v>8.33</c:v>
                </c:pt>
                <c:pt idx="2418">
                  <c:v>6.68</c:v>
                </c:pt>
                <c:pt idx="2419">
                  <c:v>8.33</c:v>
                </c:pt>
                <c:pt idx="2420">
                  <c:v>6.71</c:v>
                </c:pt>
                <c:pt idx="2421">
                  <c:v>6.67</c:v>
                </c:pt>
                <c:pt idx="2422">
                  <c:v>8.33</c:v>
                </c:pt>
                <c:pt idx="2423">
                  <c:v>6.69</c:v>
                </c:pt>
                <c:pt idx="2424">
                  <c:v>6.67</c:v>
                </c:pt>
                <c:pt idx="2425">
                  <c:v>6.69</c:v>
                </c:pt>
                <c:pt idx="2426">
                  <c:v>8.35</c:v>
                </c:pt>
                <c:pt idx="2427">
                  <c:v>6.7</c:v>
                </c:pt>
                <c:pt idx="2428">
                  <c:v>6.68</c:v>
                </c:pt>
                <c:pt idx="2429">
                  <c:v>6.68</c:v>
                </c:pt>
                <c:pt idx="2430">
                  <c:v>6.7</c:v>
                </c:pt>
                <c:pt idx="2431">
                  <c:v>8.34</c:v>
                </c:pt>
                <c:pt idx="2432">
                  <c:v>6.71</c:v>
                </c:pt>
                <c:pt idx="2433">
                  <c:v>6.69</c:v>
                </c:pt>
                <c:pt idx="2434">
                  <c:v>6.68</c:v>
                </c:pt>
                <c:pt idx="2435">
                  <c:v>6.69</c:v>
                </c:pt>
                <c:pt idx="2436">
                  <c:v>6.7</c:v>
                </c:pt>
                <c:pt idx="2437">
                  <c:v>6.69</c:v>
                </c:pt>
                <c:pt idx="2438">
                  <c:v>6.69</c:v>
                </c:pt>
                <c:pt idx="2439">
                  <c:v>6.67</c:v>
                </c:pt>
                <c:pt idx="2440">
                  <c:v>8.35</c:v>
                </c:pt>
                <c:pt idx="2441">
                  <c:v>6.69</c:v>
                </c:pt>
                <c:pt idx="2442">
                  <c:v>6.71</c:v>
                </c:pt>
                <c:pt idx="2443">
                  <c:v>8.35</c:v>
                </c:pt>
                <c:pt idx="2444">
                  <c:v>6.7</c:v>
                </c:pt>
                <c:pt idx="2445">
                  <c:v>6.7</c:v>
                </c:pt>
                <c:pt idx="2446">
                  <c:v>8.33</c:v>
                </c:pt>
                <c:pt idx="2447">
                  <c:v>6.69</c:v>
                </c:pt>
                <c:pt idx="2448">
                  <c:v>6.69</c:v>
                </c:pt>
                <c:pt idx="2449">
                  <c:v>8.35</c:v>
                </c:pt>
                <c:pt idx="2450">
                  <c:v>6.7</c:v>
                </c:pt>
                <c:pt idx="2451">
                  <c:v>6.69</c:v>
                </c:pt>
                <c:pt idx="2452">
                  <c:v>6.69</c:v>
                </c:pt>
                <c:pt idx="2453">
                  <c:v>8.32</c:v>
                </c:pt>
                <c:pt idx="2454">
                  <c:v>6.71</c:v>
                </c:pt>
                <c:pt idx="2455">
                  <c:v>6.68</c:v>
                </c:pt>
                <c:pt idx="2456">
                  <c:v>6.67</c:v>
                </c:pt>
                <c:pt idx="2457">
                  <c:v>6.69</c:v>
                </c:pt>
                <c:pt idx="2458">
                  <c:v>6.7</c:v>
                </c:pt>
                <c:pt idx="2459">
                  <c:v>6.7</c:v>
                </c:pt>
                <c:pt idx="2460">
                  <c:v>8.34</c:v>
                </c:pt>
                <c:pt idx="2461">
                  <c:v>6.68</c:v>
                </c:pt>
                <c:pt idx="2462">
                  <c:v>6.69</c:v>
                </c:pt>
                <c:pt idx="2463">
                  <c:v>6.69</c:v>
                </c:pt>
                <c:pt idx="2464">
                  <c:v>8.33</c:v>
                </c:pt>
                <c:pt idx="2465">
                  <c:v>6.68</c:v>
                </c:pt>
                <c:pt idx="2466">
                  <c:v>6.67</c:v>
                </c:pt>
                <c:pt idx="2467">
                  <c:v>8.33</c:v>
                </c:pt>
                <c:pt idx="2468">
                  <c:v>6.7</c:v>
                </c:pt>
                <c:pt idx="2469">
                  <c:v>6.71</c:v>
                </c:pt>
                <c:pt idx="2470">
                  <c:v>6.68</c:v>
                </c:pt>
                <c:pt idx="2471">
                  <c:v>8.32</c:v>
                </c:pt>
                <c:pt idx="2472">
                  <c:v>6.69</c:v>
                </c:pt>
                <c:pt idx="2473">
                  <c:v>6.69</c:v>
                </c:pt>
                <c:pt idx="2474">
                  <c:v>6.69</c:v>
                </c:pt>
                <c:pt idx="2475">
                  <c:v>6.68</c:v>
                </c:pt>
                <c:pt idx="2476">
                  <c:v>6.68</c:v>
                </c:pt>
                <c:pt idx="2477">
                  <c:v>8.3000000000000007</c:v>
                </c:pt>
                <c:pt idx="2478">
                  <c:v>6.68</c:v>
                </c:pt>
                <c:pt idx="2479">
                  <c:v>6.69</c:v>
                </c:pt>
                <c:pt idx="2480">
                  <c:v>6.67</c:v>
                </c:pt>
                <c:pt idx="2481">
                  <c:v>8.35</c:v>
                </c:pt>
                <c:pt idx="2482">
                  <c:v>6.69</c:v>
                </c:pt>
                <c:pt idx="2483">
                  <c:v>6.69</c:v>
                </c:pt>
                <c:pt idx="2484">
                  <c:v>6.69</c:v>
                </c:pt>
                <c:pt idx="2485">
                  <c:v>6.67</c:v>
                </c:pt>
                <c:pt idx="2486">
                  <c:v>8.34</c:v>
                </c:pt>
                <c:pt idx="2487">
                  <c:v>6.69</c:v>
                </c:pt>
                <c:pt idx="2488">
                  <c:v>6.66</c:v>
                </c:pt>
                <c:pt idx="2489">
                  <c:v>8.33</c:v>
                </c:pt>
                <c:pt idx="2490">
                  <c:v>6.72</c:v>
                </c:pt>
                <c:pt idx="2491">
                  <c:v>6.7</c:v>
                </c:pt>
                <c:pt idx="2492">
                  <c:v>8.34</c:v>
                </c:pt>
                <c:pt idx="2493">
                  <c:v>6.68</c:v>
                </c:pt>
                <c:pt idx="2494">
                  <c:v>6.7</c:v>
                </c:pt>
                <c:pt idx="2495">
                  <c:v>6.7</c:v>
                </c:pt>
                <c:pt idx="2496">
                  <c:v>6.7</c:v>
                </c:pt>
                <c:pt idx="2497">
                  <c:v>6.71</c:v>
                </c:pt>
                <c:pt idx="2498">
                  <c:v>8.32</c:v>
                </c:pt>
                <c:pt idx="2499">
                  <c:v>8.33</c:v>
                </c:pt>
                <c:pt idx="2500">
                  <c:v>8.3699999999999992</c:v>
                </c:pt>
                <c:pt idx="2501">
                  <c:v>6.68</c:v>
                </c:pt>
                <c:pt idx="2502">
                  <c:v>6.7</c:v>
                </c:pt>
                <c:pt idx="2503">
                  <c:v>6.69</c:v>
                </c:pt>
                <c:pt idx="2504">
                  <c:v>8.33</c:v>
                </c:pt>
                <c:pt idx="2505">
                  <c:v>8.35</c:v>
                </c:pt>
                <c:pt idx="2506">
                  <c:v>6.68</c:v>
                </c:pt>
                <c:pt idx="2507">
                  <c:v>6.69</c:v>
                </c:pt>
                <c:pt idx="2508">
                  <c:v>6.69</c:v>
                </c:pt>
                <c:pt idx="2509">
                  <c:v>6.7</c:v>
                </c:pt>
                <c:pt idx="2510">
                  <c:v>8.33</c:v>
                </c:pt>
                <c:pt idx="2511">
                  <c:v>6.69</c:v>
                </c:pt>
                <c:pt idx="2512">
                  <c:v>6.71</c:v>
                </c:pt>
                <c:pt idx="2513">
                  <c:v>6.68</c:v>
                </c:pt>
                <c:pt idx="2514">
                  <c:v>8.36</c:v>
                </c:pt>
                <c:pt idx="2515">
                  <c:v>6.7</c:v>
                </c:pt>
                <c:pt idx="2516">
                  <c:v>8.3000000000000007</c:v>
                </c:pt>
                <c:pt idx="2517">
                  <c:v>6.69</c:v>
                </c:pt>
                <c:pt idx="2518">
                  <c:v>6.69</c:v>
                </c:pt>
                <c:pt idx="2519">
                  <c:v>6.69</c:v>
                </c:pt>
                <c:pt idx="2520">
                  <c:v>6.69</c:v>
                </c:pt>
                <c:pt idx="2521">
                  <c:v>6.68</c:v>
                </c:pt>
                <c:pt idx="2522">
                  <c:v>6.69</c:v>
                </c:pt>
                <c:pt idx="2523">
                  <c:v>6.69</c:v>
                </c:pt>
                <c:pt idx="2524">
                  <c:v>6.68</c:v>
                </c:pt>
                <c:pt idx="2525">
                  <c:v>8.34</c:v>
                </c:pt>
                <c:pt idx="2526">
                  <c:v>6.7</c:v>
                </c:pt>
                <c:pt idx="2527">
                  <c:v>6.69</c:v>
                </c:pt>
                <c:pt idx="2528">
                  <c:v>6.68</c:v>
                </c:pt>
                <c:pt idx="2529">
                  <c:v>6.69</c:v>
                </c:pt>
                <c:pt idx="2530">
                  <c:v>6.69</c:v>
                </c:pt>
                <c:pt idx="2531">
                  <c:v>8.33</c:v>
                </c:pt>
                <c:pt idx="2532">
                  <c:v>8.35</c:v>
                </c:pt>
                <c:pt idx="2533">
                  <c:v>6.7</c:v>
                </c:pt>
                <c:pt idx="2534">
                  <c:v>6.68</c:v>
                </c:pt>
                <c:pt idx="2535">
                  <c:v>8.33</c:v>
                </c:pt>
                <c:pt idx="2536">
                  <c:v>6.7</c:v>
                </c:pt>
                <c:pt idx="2537">
                  <c:v>6.68</c:v>
                </c:pt>
                <c:pt idx="2538">
                  <c:v>6.68</c:v>
                </c:pt>
                <c:pt idx="2539">
                  <c:v>6.71</c:v>
                </c:pt>
                <c:pt idx="2540">
                  <c:v>6.69</c:v>
                </c:pt>
                <c:pt idx="2541">
                  <c:v>8.34</c:v>
                </c:pt>
                <c:pt idx="2542">
                  <c:v>6.7</c:v>
                </c:pt>
                <c:pt idx="2543">
                  <c:v>8.33</c:v>
                </c:pt>
                <c:pt idx="2544">
                  <c:v>6.65</c:v>
                </c:pt>
                <c:pt idx="2545">
                  <c:v>8.34</c:v>
                </c:pt>
                <c:pt idx="2546">
                  <c:v>8.35</c:v>
                </c:pt>
                <c:pt idx="2547">
                  <c:v>6.69</c:v>
                </c:pt>
                <c:pt idx="2548">
                  <c:v>6.69</c:v>
                </c:pt>
                <c:pt idx="2549">
                  <c:v>6.69</c:v>
                </c:pt>
                <c:pt idx="2550">
                  <c:v>6.7</c:v>
                </c:pt>
                <c:pt idx="2551">
                  <c:v>6.68</c:v>
                </c:pt>
                <c:pt idx="2552">
                  <c:v>6.68</c:v>
                </c:pt>
                <c:pt idx="2553">
                  <c:v>8.33</c:v>
                </c:pt>
                <c:pt idx="2554">
                  <c:v>6.69</c:v>
                </c:pt>
                <c:pt idx="2555">
                  <c:v>6.7</c:v>
                </c:pt>
                <c:pt idx="2556">
                  <c:v>6.69</c:v>
                </c:pt>
                <c:pt idx="2557">
                  <c:v>6.68</c:v>
                </c:pt>
                <c:pt idx="2558">
                  <c:v>6.68</c:v>
                </c:pt>
                <c:pt idx="2559">
                  <c:v>8.32</c:v>
                </c:pt>
                <c:pt idx="2560">
                  <c:v>6.68</c:v>
                </c:pt>
                <c:pt idx="2561">
                  <c:v>6.69</c:v>
                </c:pt>
                <c:pt idx="2562">
                  <c:v>8.33</c:v>
                </c:pt>
                <c:pt idx="2563">
                  <c:v>6.69</c:v>
                </c:pt>
                <c:pt idx="2564">
                  <c:v>8.3699999999999992</c:v>
                </c:pt>
                <c:pt idx="2565">
                  <c:v>6.67</c:v>
                </c:pt>
                <c:pt idx="2566">
                  <c:v>6.69</c:v>
                </c:pt>
                <c:pt idx="2567">
                  <c:v>6.69</c:v>
                </c:pt>
                <c:pt idx="2568">
                  <c:v>8.33</c:v>
                </c:pt>
                <c:pt idx="2569">
                  <c:v>6.69</c:v>
                </c:pt>
                <c:pt idx="2570">
                  <c:v>8.36</c:v>
                </c:pt>
                <c:pt idx="2571">
                  <c:v>8.33</c:v>
                </c:pt>
                <c:pt idx="2572">
                  <c:v>6.7</c:v>
                </c:pt>
                <c:pt idx="2573">
                  <c:v>6.69</c:v>
                </c:pt>
                <c:pt idx="2574">
                  <c:v>8.32</c:v>
                </c:pt>
                <c:pt idx="2575">
                  <c:v>6.69</c:v>
                </c:pt>
                <c:pt idx="2576">
                  <c:v>6.66</c:v>
                </c:pt>
                <c:pt idx="2577">
                  <c:v>6.69</c:v>
                </c:pt>
                <c:pt idx="2578">
                  <c:v>8.34</c:v>
                </c:pt>
                <c:pt idx="2579">
                  <c:v>6.7</c:v>
                </c:pt>
                <c:pt idx="2580">
                  <c:v>8.31</c:v>
                </c:pt>
                <c:pt idx="2581">
                  <c:v>8.33</c:v>
                </c:pt>
                <c:pt idx="2582">
                  <c:v>6.7</c:v>
                </c:pt>
                <c:pt idx="2583">
                  <c:v>6.69</c:v>
                </c:pt>
                <c:pt idx="2584">
                  <c:v>8.32</c:v>
                </c:pt>
                <c:pt idx="2585">
                  <c:v>8.36</c:v>
                </c:pt>
                <c:pt idx="2586">
                  <c:v>8.33</c:v>
                </c:pt>
                <c:pt idx="2587">
                  <c:v>8.34</c:v>
                </c:pt>
                <c:pt idx="2588">
                  <c:v>6.7</c:v>
                </c:pt>
                <c:pt idx="2589">
                  <c:v>6.7</c:v>
                </c:pt>
                <c:pt idx="2590">
                  <c:v>8.34</c:v>
                </c:pt>
                <c:pt idx="2591">
                  <c:v>6.69</c:v>
                </c:pt>
                <c:pt idx="2592">
                  <c:v>8.34</c:v>
                </c:pt>
                <c:pt idx="2593">
                  <c:v>6.69</c:v>
                </c:pt>
                <c:pt idx="2594">
                  <c:v>6.69</c:v>
                </c:pt>
                <c:pt idx="2595">
                  <c:v>6.7</c:v>
                </c:pt>
                <c:pt idx="2596">
                  <c:v>6.69</c:v>
                </c:pt>
                <c:pt idx="2597">
                  <c:v>6.72</c:v>
                </c:pt>
                <c:pt idx="2598">
                  <c:v>8.32</c:v>
                </c:pt>
                <c:pt idx="2599">
                  <c:v>8.35</c:v>
                </c:pt>
                <c:pt idx="2600">
                  <c:v>6.72</c:v>
                </c:pt>
                <c:pt idx="2601">
                  <c:v>8.34</c:v>
                </c:pt>
                <c:pt idx="2602">
                  <c:v>8.34</c:v>
                </c:pt>
                <c:pt idx="2603">
                  <c:v>8.35</c:v>
                </c:pt>
                <c:pt idx="2604">
                  <c:v>6.7</c:v>
                </c:pt>
                <c:pt idx="2605">
                  <c:v>6.68</c:v>
                </c:pt>
                <c:pt idx="2606">
                  <c:v>8.33</c:v>
                </c:pt>
                <c:pt idx="2607">
                  <c:v>6.69</c:v>
                </c:pt>
                <c:pt idx="2608">
                  <c:v>8.33</c:v>
                </c:pt>
                <c:pt idx="2609">
                  <c:v>6.7</c:v>
                </c:pt>
                <c:pt idx="2610">
                  <c:v>8.36</c:v>
                </c:pt>
                <c:pt idx="2611">
                  <c:v>6.7</c:v>
                </c:pt>
                <c:pt idx="2612">
                  <c:v>6.67</c:v>
                </c:pt>
                <c:pt idx="2613">
                  <c:v>8.35</c:v>
                </c:pt>
                <c:pt idx="2614">
                  <c:v>8.34</c:v>
                </c:pt>
                <c:pt idx="2615">
                  <c:v>6.7</c:v>
                </c:pt>
                <c:pt idx="2616">
                  <c:v>6.68</c:v>
                </c:pt>
                <c:pt idx="2617">
                  <c:v>8.32</c:v>
                </c:pt>
                <c:pt idx="2618">
                  <c:v>8.36</c:v>
                </c:pt>
                <c:pt idx="2619">
                  <c:v>8.34</c:v>
                </c:pt>
                <c:pt idx="2620">
                  <c:v>6.69</c:v>
                </c:pt>
                <c:pt idx="2621">
                  <c:v>6.72</c:v>
                </c:pt>
                <c:pt idx="2622">
                  <c:v>6.7</c:v>
                </c:pt>
                <c:pt idx="2623">
                  <c:v>8.34</c:v>
                </c:pt>
                <c:pt idx="2624">
                  <c:v>6.69</c:v>
                </c:pt>
                <c:pt idx="2625">
                  <c:v>6.68</c:v>
                </c:pt>
                <c:pt idx="2626">
                  <c:v>6.68</c:v>
                </c:pt>
                <c:pt idx="2627">
                  <c:v>6.7</c:v>
                </c:pt>
                <c:pt idx="2628">
                  <c:v>6.69</c:v>
                </c:pt>
                <c:pt idx="2629">
                  <c:v>8.33</c:v>
                </c:pt>
                <c:pt idx="2630">
                  <c:v>6.68</c:v>
                </c:pt>
                <c:pt idx="2631">
                  <c:v>6.69</c:v>
                </c:pt>
                <c:pt idx="2632">
                  <c:v>6.69</c:v>
                </c:pt>
                <c:pt idx="2633">
                  <c:v>8.36</c:v>
                </c:pt>
                <c:pt idx="2634">
                  <c:v>6.68</c:v>
                </c:pt>
                <c:pt idx="2635">
                  <c:v>6.69</c:v>
                </c:pt>
                <c:pt idx="2636">
                  <c:v>6.67</c:v>
                </c:pt>
                <c:pt idx="2637">
                  <c:v>6.71</c:v>
                </c:pt>
                <c:pt idx="2638">
                  <c:v>6.67</c:v>
                </c:pt>
                <c:pt idx="2639">
                  <c:v>6.69</c:v>
                </c:pt>
                <c:pt idx="2640">
                  <c:v>6.69</c:v>
                </c:pt>
                <c:pt idx="2641">
                  <c:v>8.33</c:v>
                </c:pt>
                <c:pt idx="2642">
                  <c:v>8.3699999999999992</c:v>
                </c:pt>
                <c:pt idx="2643">
                  <c:v>6.69</c:v>
                </c:pt>
                <c:pt idx="2644">
                  <c:v>6.67</c:v>
                </c:pt>
                <c:pt idx="2645">
                  <c:v>8.32</c:v>
                </c:pt>
                <c:pt idx="2646">
                  <c:v>8.3699999999999992</c:v>
                </c:pt>
                <c:pt idx="2647">
                  <c:v>8.34</c:v>
                </c:pt>
                <c:pt idx="2648">
                  <c:v>6.68</c:v>
                </c:pt>
                <c:pt idx="2649">
                  <c:v>6.71</c:v>
                </c:pt>
                <c:pt idx="2650">
                  <c:v>8.34</c:v>
                </c:pt>
                <c:pt idx="2651">
                  <c:v>6.69</c:v>
                </c:pt>
                <c:pt idx="2652">
                  <c:v>6.68</c:v>
                </c:pt>
                <c:pt idx="2653">
                  <c:v>6.71</c:v>
                </c:pt>
                <c:pt idx="2654">
                  <c:v>6.69</c:v>
                </c:pt>
                <c:pt idx="2655">
                  <c:v>6.7</c:v>
                </c:pt>
                <c:pt idx="2656">
                  <c:v>8.34</c:v>
                </c:pt>
                <c:pt idx="2657">
                  <c:v>8.36</c:v>
                </c:pt>
                <c:pt idx="2658">
                  <c:v>6.68</c:v>
                </c:pt>
                <c:pt idx="2659">
                  <c:v>8.33</c:v>
                </c:pt>
                <c:pt idx="2660">
                  <c:v>8.3699999999999992</c:v>
                </c:pt>
                <c:pt idx="2661">
                  <c:v>8.34</c:v>
                </c:pt>
                <c:pt idx="2662">
                  <c:v>6.69</c:v>
                </c:pt>
                <c:pt idx="2663">
                  <c:v>8.34</c:v>
                </c:pt>
                <c:pt idx="2664">
                  <c:v>6.71</c:v>
                </c:pt>
                <c:pt idx="2665">
                  <c:v>3.37</c:v>
                </c:pt>
                <c:pt idx="2666">
                  <c:v>6.66</c:v>
                </c:pt>
                <c:pt idx="2667">
                  <c:v>6.63</c:v>
                </c:pt>
                <c:pt idx="2668">
                  <c:v>20.98</c:v>
                </c:pt>
                <c:pt idx="2669">
                  <c:v>18.47</c:v>
                </c:pt>
                <c:pt idx="2670">
                  <c:v>19.940000000000001</c:v>
                </c:pt>
                <c:pt idx="2671">
                  <c:v>24.43</c:v>
                </c:pt>
                <c:pt idx="2672">
                  <c:v>29.54</c:v>
                </c:pt>
                <c:pt idx="2673">
                  <c:v>30.08</c:v>
                </c:pt>
                <c:pt idx="2674">
                  <c:v>0</c:v>
                </c:pt>
                <c:pt idx="2675">
                  <c:v>5.04</c:v>
                </c:pt>
                <c:pt idx="2676">
                  <c:v>11</c:v>
                </c:pt>
                <c:pt idx="2677">
                  <c:v>22.61</c:v>
                </c:pt>
                <c:pt idx="2678">
                  <c:v>37.26</c:v>
                </c:pt>
                <c:pt idx="2679">
                  <c:v>51.73</c:v>
                </c:pt>
                <c:pt idx="2680">
                  <c:v>63.6</c:v>
                </c:pt>
                <c:pt idx="2681">
                  <c:v>57.54</c:v>
                </c:pt>
                <c:pt idx="2682">
                  <c:v>54.96</c:v>
                </c:pt>
                <c:pt idx="2683">
                  <c:v>0</c:v>
                </c:pt>
                <c:pt idx="2684">
                  <c:v>19.079999999999998</c:v>
                </c:pt>
                <c:pt idx="2685">
                  <c:v>98.97</c:v>
                </c:pt>
                <c:pt idx="2686">
                  <c:v>123.37</c:v>
                </c:pt>
                <c:pt idx="2687">
                  <c:v>43.8</c:v>
                </c:pt>
                <c:pt idx="2688">
                  <c:v>42.68</c:v>
                </c:pt>
                <c:pt idx="2689">
                  <c:v>23.05</c:v>
                </c:pt>
                <c:pt idx="2690">
                  <c:v>23.04</c:v>
                </c:pt>
                <c:pt idx="2691">
                  <c:v>50.59</c:v>
                </c:pt>
                <c:pt idx="2692">
                  <c:v>27.36</c:v>
                </c:pt>
                <c:pt idx="2693">
                  <c:v>19.29</c:v>
                </c:pt>
                <c:pt idx="2694">
                  <c:v>7.34</c:v>
                </c:pt>
                <c:pt idx="2695">
                  <c:v>18.399999999999999</c:v>
                </c:pt>
                <c:pt idx="2696">
                  <c:v>25.21</c:v>
                </c:pt>
                <c:pt idx="2697">
                  <c:v>10.55</c:v>
                </c:pt>
                <c:pt idx="2698">
                  <c:v>0</c:v>
                </c:pt>
                <c:pt idx="2699">
                  <c:v>6.76</c:v>
                </c:pt>
                <c:pt idx="2700">
                  <c:v>9.5299999999999994</c:v>
                </c:pt>
                <c:pt idx="2701">
                  <c:v>14.62</c:v>
                </c:pt>
                <c:pt idx="2702">
                  <c:v>23.13</c:v>
                </c:pt>
                <c:pt idx="2703">
                  <c:v>17.12</c:v>
                </c:pt>
                <c:pt idx="2704">
                  <c:v>18.5</c:v>
                </c:pt>
                <c:pt idx="2705">
                  <c:v>23.02</c:v>
                </c:pt>
                <c:pt idx="2706">
                  <c:v>31.54</c:v>
                </c:pt>
                <c:pt idx="2707">
                  <c:v>23.74</c:v>
                </c:pt>
                <c:pt idx="2708">
                  <c:v>15.8</c:v>
                </c:pt>
                <c:pt idx="2709">
                  <c:v>23.27</c:v>
                </c:pt>
                <c:pt idx="2710">
                  <c:v>17.23</c:v>
                </c:pt>
                <c:pt idx="2711">
                  <c:v>14.52</c:v>
                </c:pt>
                <c:pt idx="2712">
                  <c:v>34.159999999999997</c:v>
                </c:pt>
                <c:pt idx="2713">
                  <c:v>33.46</c:v>
                </c:pt>
                <c:pt idx="2714">
                  <c:v>32.659999999999997</c:v>
                </c:pt>
                <c:pt idx="2715">
                  <c:v>34.32</c:v>
                </c:pt>
                <c:pt idx="2716">
                  <c:v>46.55</c:v>
                </c:pt>
                <c:pt idx="2717">
                  <c:v>47.03</c:v>
                </c:pt>
                <c:pt idx="2718">
                  <c:v>9.5299999999999994</c:v>
                </c:pt>
                <c:pt idx="2719">
                  <c:v>41.78</c:v>
                </c:pt>
                <c:pt idx="2720">
                  <c:v>40.24</c:v>
                </c:pt>
                <c:pt idx="2721">
                  <c:v>40.56</c:v>
                </c:pt>
                <c:pt idx="2722">
                  <c:v>55.3</c:v>
                </c:pt>
                <c:pt idx="2723">
                  <c:v>24.65</c:v>
                </c:pt>
                <c:pt idx="2724">
                  <c:v>18.34</c:v>
                </c:pt>
                <c:pt idx="2725">
                  <c:v>21.68</c:v>
                </c:pt>
                <c:pt idx="2726">
                  <c:v>29.08</c:v>
                </c:pt>
                <c:pt idx="2727">
                  <c:v>28.23</c:v>
                </c:pt>
                <c:pt idx="2728">
                  <c:v>24.73</c:v>
                </c:pt>
                <c:pt idx="2729">
                  <c:v>27.66</c:v>
                </c:pt>
                <c:pt idx="2730">
                  <c:v>20.399999999999999</c:v>
                </c:pt>
                <c:pt idx="2731">
                  <c:v>13.98</c:v>
                </c:pt>
                <c:pt idx="2732">
                  <c:v>0</c:v>
                </c:pt>
                <c:pt idx="2733">
                  <c:v>21.53</c:v>
                </c:pt>
                <c:pt idx="2734">
                  <c:v>45.39</c:v>
                </c:pt>
                <c:pt idx="2735">
                  <c:v>19.87</c:v>
                </c:pt>
                <c:pt idx="2736">
                  <c:v>19.739999999999998</c:v>
                </c:pt>
                <c:pt idx="2737">
                  <c:v>19.57</c:v>
                </c:pt>
                <c:pt idx="2738">
                  <c:v>9.8000000000000007</c:v>
                </c:pt>
                <c:pt idx="2739">
                  <c:v>31.54</c:v>
                </c:pt>
                <c:pt idx="2740">
                  <c:v>25.01</c:v>
                </c:pt>
                <c:pt idx="2741">
                  <c:v>12.27</c:v>
                </c:pt>
                <c:pt idx="2742">
                  <c:v>8.8000000000000007</c:v>
                </c:pt>
                <c:pt idx="2743">
                  <c:v>0</c:v>
                </c:pt>
                <c:pt idx="2744">
                  <c:v>0</c:v>
                </c:pt>
                <c:pt idx="2745">
                  <c:v>0</c:v>
                </c:pt>
                <c:pt idx="2746">
                  <c:v>3.35</c:v>
                </c:pt>
                <c:pt idx="2747">
                  <c:v>3.34</c:v>
                </c:pt>
                <c:pt idx="2748">
                  <c:v>3.35</c:v>
                </c:pt>
                <c:pt idx="2749">
                  <c:v>4.9800000000000004</c:v>
                </c:pt>
                <c:pt idx="2750">
                  <c:v>5.0199999999999996</c:v>
                </c:pt>
                <c:pt idx="2751">
                  <c:v>5.1100000000000003</c:v>
                </c:pt>
                <c:pt idx="2752">
                  <c:v>5.04</c:v>
                </c:pt>
                <c:pt idx="2753">
                  <c:v>5.0199999999999996</c:v>
                </c:pt>
                <c:pt idx="2754">
                  <c:v>5.0199999999999996</c:v>
                </c:pt>
                <c:pt idx="2755">
                  <c:v>4.99</c:v>
                </c:pt>
                <c:pt idx="2756">
                  <c:v>5.01</c:v>
                </c:pt>
                <c:pt idx="2757">
                  <c:v>5</c:v>
                </c:pt>
                <c:pt idx="2758">
                  <c:v>5.03</c:v>
                </c:pt>
                <c:pt idx="2759">
                  <c:v>5.0199999999999996</c:v>
                </c:pt>
                <c:pt idx="2760">
                  <c:v>5.01</c:v>
                </c:pt>
                <c:pt idx="2761">
                  <c:v>5.0199999999999996</c:v>
                </c:pt>
                <c:pt idx="2762">
                  <c:v>5</c:v>
                </c:pt>
                <c:pt idx="2763">
                  <c:v>5.01</c:v>
                </c:pt>
                <c:pt idx="2764">
                  <c:v>5</c:v>
                </c:pt>
                <c:pt idx="2765">
                  <c:v>6.67</c:v>
                </c:pt>
                <c:pt idx="2766">
                  <c:v>5.01</c:v>
                </c:pt>
                <c:pt idx="2767">
                  <c:v>4.99</c:v>
                </c:pt>
                <c:pt idx="2768">
                  <c:v>5.01</c:v>
                </c:pt>
                <c:pt idx="2769">
                  <c:v>5.0199999999999996</c:v>
                </c:pt>
                <c:pt idx="2770">
                  <c:v>5.01</c:v>
                </c:pt>
                <c:pt idx="2771">
                  <c:v>5</c:v>
                </c:pt>
                <c:pt idx="2772">
                  <c:v>5</c:v>
                </c:pt>
                <c:pt idx="2773">
                  <c:v>5.01</c:v>
                </c:pt>
                <c:pt idx="2774">
                  <c:v>5.0199999999999996</c:v>
                </c:pt>
                <c:pt idx="2775">
                  <c:v>5.03</c:v>
                </c:pt>
                <c:pt idx="2776">
                  <c:v>5</c:v>
                </c:pt>
                <c:pt idx="2777">
                  <c:v>6.66</c:v>
                </c:pt>
                <c:pt idx="2778">
                  <c:v>6.67</c:v>
                </c:pt>
                <c:pt idx="2779">
                  <c:v>6.68</c:v>
                </c:pt>
                <c:pt idx="2780">
                  <c:v>5.03</c:v>
                </c:pt>
                <c:pt idx="2781">
                  <c:v>6.67</c:v>
                </c:pt>
                <c:pt idx="2782">
                  <c:v>5.01</c:v>
                </c:pt>
                <c:pt idx="2783">
                  <c:v>5.0199999999999996</c:v>
                </c:pt>
                <c:pt idx="2784">
                  <c:v>5.01</c:v>
                </c:pt>
                <c:pt idx="2785">
                  <c:v>5.0199999999999996</c:v>
                </c:pt>
                <c:pt idx="2786">
                  <c:v>5.0199999999999996</c:v>
                </c:pt>
                <c:pt idx="2787">
                  <c:v>6.67</c:v>
                </c:pt>
                <c:pt idx="2788">
                  <c:v>6.68</c:v>
                </c:pt>
                <c:pt idx="2789">
                  <c:v>5.0199999999999996</c:v>
                </c:pt>
                <c:pt idx="2790">
                  <c:v>4.99</c:v>
                </c:pt>
                <c:pt idx="2791">
                  <c:v>5.01</c:v>
                </c:pt>
                <c:pt idx="2792">
                  <c:v>5.0199999999999996</c:v>
                </c:pt>
                <c:pt idx="2793">
                  <c:v>6.68</c:v>
                </c:pt>
                <c:pt idx="2794">
                  <c:v>6.68</c:v>
                </c:pt>
                <c:pt idx="2795">
                  <c:v>6.67</c:v>
                </c:pt>
                <c:pt idx="2796">
                  <c:v>5.03</c:v>
                </c:pt>
                <c:pt idx="2797">
                  <c:v>6.69</c:v>
                </c:pt>
                <c:pt idx="2798">
                  <c:v>6.67</c:v>
                </c:pt>
                <c:pt idx="2799">
                  <c:v>6.66</c:v>
                </c:pt>
                <c:pt idx="2800">
                  <c:v>6.67</c:v>
                </c:pt>
                <c:pt idx="2801">
                  <c:v>6.68</c:v>
                </c:pt>
                <c:pt idx="2802">
                  <c:v>6.69</c:v>
                </c:pt>
                <c:pt idx="2803">
                  <c:v>6.68</c:v>
                </c:pt>
                <c:pt idx="2804">
                  <c:v>5.01</c:v>
                </c:pt>
                <c:pt idx="2805">
                  <c:v>6.66</c:v>
                </c:pt>
                <c:pt idx="2806">
                  <c:v>6.7</c:v>
                </c:pt>
                <c:pt idx="2807">
                  <c:v>5.03</c:v>
                </c:pt>
                <c:pt idx="2808">
                  <c:v>5.0199999999999996</c:v>
                </c:pt>
                <c:pt idx="2809">
                  <c:v>5.0199999999999996</c:v>
                </c:pt>
                <c:pt idx="2810">
                  <c:v>5.0199999999999996</c:v>
                </c:pt>
                <c:pt idx="2811">
                  <c:v>6.68</c:v>
                </c:pt>
                <c:pt idx="2812">
                  <c:v>6.68</c:v>
                </c:pt>
                <c:pt idx="2813">
                  <c:v>5.0199999999999996</c:v>
                </c:pt>
                <c:pt idx="2814">
                  <c:v>5.0199999999999996</c:v>
                </c:pt>
                <c:pt idx="2815">
                  <c:v>6.66</c:v>
                </c:pt>
                <c:pt idx="2816">
                  <c:v>6.65</c:v>
                </c:pt>
                <c:pt idx="2817">
                  <c:v>5.0199999999999996</c:v>
                </c:pt>
                <c:pt idx="2818">
                  <c:v>6.67</c:v>
                </c:pt>
                <c:pt idx="2819">
                  <c:v>6.69</c:v>
                </c:pt>
                <c:pt idx="2820">
                  <c:v>6.68</c:v>
                </c:pt>
                <c:pt idx="2821">
                  <c:v>6.68</c:v>
                </c:pt>
                <c:pt idx="2822">
                  <c:v>6.67</c:v>
                </c:pt>
                <c:pt idx="2823">
                  <c:v>6.71</c:v>
                </c:pt>
                <c:pt idx="2824">
                  <c:v>6.68</c:v>
                </c:pt>
                <c:pt idx="2825">
                  <c:v>6.67</c:v>
                </c:pt>
                <c:pt idx="2826">
                  <c:v>6.68</c:v>
                </c:pt>
                <c:pt idx="2827">
                  <c:v>6.7</c:v>
                </c:pt>
                <c:pt idx="2828">
                  <c:v>6.68</c:v>
                </c:pt>
                <c:pt idx="2829">
                  <c:v>6.68</c:v>
                </c:pt>
                <c:pt idx="2830">
                  <c:v>6.69</c:v>
                </c:pt>
                <c:pt idx="2831">
                  <c:v>6.66</c:v>
                </c:pt>
                <c:pt idx="2832">
                  <c:v>5.04</c:v>
                </c:pt>
                <c:pt idx="2833">
                  <c:v>5.0199999999999996</c:v>
                </c:pt>
                <c:pt idx="2834">
                  <c:v>6.69</c:v>
                </c:pt>
                <c:pt idx="2835">
                  <c:v>5.03</c:v>
                </c:pt>
                <c:pt idx="2836">
                  <c:v>6.68</c:v>
                </c:pt>
                <c:pt idx="2837">
                  <c:v>6.68</c:v>
                </c:pt>
                <c:pt idx="2838">
                  <c:v>6.66</c:v>
                </c:pt>
                <c:pt idx="2839">
                  <c:v>5.0199999999999996</c:v>
                </c:pt>
                <c:pt idx="2840">
                  <c:v>6.7</c:v>
                </c:pt>
                <c:pt idx="2841">
                  <c:v>6.67</c:v>
                </c:pt>
                <c:pt idx="2842">
                  <c:v>6.69</c:v>
                </c:pt>
                <c:pt idx="2843">
                  <c:v>6.69</c:v>
                </c:pt>
                <c:pt idx="2844">
                  <c:v>6.68</c:v>
                </c:pt>
                <c:pt idx="2845">
                  <c:v>6.69</c:v>
                </c:pt>
                <c:pt idx="2846">
                  <c:v>6.69</c:v>
                </c:pt>
                <c:pt idx="2847">
                  <c:v>6.67</c:v>
                </c:pt>
                <c:pt idx="2848">
                  <c:v>5.0599999999999996</c:v>
                </c:pt>
                <c:pt idx="2849">
                  <c:v>5.0199999999999996</c:v>
                </c:pt>
                <c:pt idx="2850">
                  <c:v>5.01</c:v>
                </c:pt>
                <c:pt idx="2851">
                  <c:v>5.01</c:v>
                </c:pt>
                <c:pt idx="2852">
                  <c:v>5.01</c:v>
                </c:pt>
                <c:pt idx="2853">
                  <c:v>5.01</c:v>
                </c:pt>
                <c:pt idx="2854">
                  <c:v>5.0199999999999996</c:v>
                </c:pt>
                <c:pt idx="2855">
                  <c:v>5.0199999999999996</c:v>
                </c:pt>
                <c:pt idx="2856">
                  <c:v>5.0199999999999996</c:v>
                </c:pt>
                <c:pt idx="2857">
                  <c:v>5.0199999999999996</c:v>
                </c:pt>
                <c:pt idx="2858">
                  <c:v>5</c:v>
                </c:pt>
                <c:pt idx="2859">
                  <c:v>5.01</c:v>
                </c:pt>
                <c:pt idx="2860">
                  <c:v>3.35</c:v>
                </c:pt>
                <c:pt idx="2861">
                  <c:v>3.35</c:v>
                </c:pt>
                <c:pt idx="2862">
                  <c:v>5.0199999999999996</c:v>
                </c:pt>
                <c:pt idx="2863">
                  <c:v>4.99</c:v>
                </c:pt>
                <c:pt idx="2864">
                  <c:v>13.85</c:v>
                </c:pt>
                <c:pt idx="2865">
                  <c:v>32.32</c:v>
                </c:pt>
                <c:pt idx="2866">
                  <c:v>32.950000000000003</c:v>
                </c:pt>
                <c:pt idx="2867">
                  <c:v>27.67</c:v>
                </c:pt>
                <c:pt idx="2868">
                  <c:v>11.32</c:v>
                </c:pt>
                <c:pt idx="2869">
                  <c:v>30.49</c:v>
                </c:pt>
                <c:pt idx="2870">
                  <c:v>24.87</c:v>
                </c:pt>
                <c:pt idx="2871">
                  <c:v>14.8</c:v>
                </c:pt>
                <c:pt idx="2872">
                  <c:v>12.75</c:v>
                </c:pt>
                <c:pt idx="2873">
                  <c:v>12.75</c:v>
                </c:pt>
                <c:pt idx="2874">
                  <c:v>12.75</c:v>
                </c:pt>
                <c:pt idx="2875">
                  <c:v>12.75</c:v>
                </c:pt>
                <c:pt idx="2876">
                  <c:v>12.75</c:v>
                </c:pt>
                <c:pt idx="2877">
                  <c:v>12.75</c:v>
                </c:pt>
                <c:pt idx="2878">
                  <c:v>12.75</c:v>
                </c:pt>
                <c:pt idx="2879">
                  <c:v>12.75</c:v>
                </c:pt>
                <c:pt idx="2880">
                  <c:v>12.75</c:v>
                </c:pt>
                <c:pt idx="2881">
                  <c:v>17.690000000000001</c:v>
                </c:pt>
                <c:pt idx="2882">
                  <c:v>17.690000000000001</c:v>
                </c:pt>
                <c:pt idx="2883">
                  <c:v>17.690000000000001</c:v>
                </c:pt>
                <c:pt idx="2884">
                  <c:v>17.690000000000001</c:v>
                </c:pt>
                <c:pt idx="2885">
                  <c:v>17.690000000000001</c:v>
                </c:pt>
                <c:pt idx="2886">
                  <c:v>17.690000000000001</c:v>
                </c:pt>
                <c:pt idx="2887">
                  <c:v>17.690000000000001</c:v>
                </c:pt>
                <c:pt idx="2888">
                  <c:v>17.690000000000001</c:v>
                </c:pt>
                <c:pt idx="2889">
                  <c:v>17.690000000000001</c:v>
                </c:pt>
                <c:pt idx="2890">
                  <c:v>17.690000000000001</c:v>
                </c:pt>
                <c:pt idx="2891">
                  <c:v>17.690000000000001</c:v>
                </c:pt>
                <c:pt idx="2892">
                  <c:v>17.690000000000001</c:v>
                </c:pt>
                <c:pt idx="2893">
                  <c:v>18.82</c:v>
                </c:pt>
                <c:pt idx="2894">
                  <c:v>27.21</c:v>
                </c:pt>
                <c:pt idx="2895">
                  <c:v>37.85</c:v>
                </c:pt>
                <c:pt idx="2896">
                  <c:v>34.04</c:v>
                </c:pt>
                <c:pt idx="2897">
                  <c:v>36.74</c:v>
                </c:pt>
                <c:pt idx="2898">
                  <c:v>24.76</c:v>
                </c:pt>
                <c:pt idx="2899">
                  <c:v>7.01</c:v>
                </c:pt>
                <c:pt idx="2900">
                  <c:v>6.45</c:v>
                </c:pt>
                <c:pt idx="2901">
                  <c:v>0</c:v>
                </c:pt>
                <c:pt idx="2902">
                  <c:v>8.0500000000000007</c:v>
                </c:pt>
                <c:pt idx="2903">
                  <c:v>7.4</c:v>
                </c:pt>
                <c:pt idx="2904">
                  <c:v>4.99</c:v>
                </c:pt>
                <c:pt idx="2905">
                  <c:v>0</c:v>
                </c:pt>
                <c:pt idx="2906">
                  <c:v>3.33</c:v>
                </c:pt>
                <c:pt idx="2907">
                  <c:v>3.35</c:v>
                </c:pt>
                <c:pt idx="2908">
                  <c:v>4.99</c:v>
                </c:pt>
                <c:pt idx="2909">
                  <c:v>33.21</c:v>
                </c:pt>
                <c:pt idx="2910">
                  <c:v>68.819999999999993</c:v>
                </c:pt>
                <c:pt idx="2911">
                  <c:v>43.91</c:v>
                </c:pt>
                <c:pt idx="2912">
                  <c:v>35.15</c:v>
                </c:pt>
                <c:pt idx="2913">
                  <c:v>15.97</c:v>
                </c:pt>
                <c:pt idx="2914">
                  <c:v>16.07</c:v>
                </c:pt>
                <c:pt idx="2915">
                  <c:v>0</c:v>
                </c:pt>
                <c:pt idx="2916">
                  <c:v>3.01</c:v>
                </c:pt>
                <c:pt idx="2917">
                  <c:v>10.7</c:v>
                </c:pt>
                <c:pt idx="2918">
                  <c:v>16.55</c:v>
                </c:pt>
                <c:pt idx="2919">
                  <c:v>10.81</c:v>
                </c:pt>
                <c:pt idx="2920">
                  <c:v>10.17</c:v>
                </c:pt>
                <c:pt idx="2921">
                  <c:v>0</c:v>
                </c:pt>
                <c:pt idx="2922">
                  <c:v>2.1800000000000002</c:v>
                </c:pt>
                <c:pt idx="2923">
                  <c:v>5.76</c:v>
                </c:pt>
                <c:pt idx="2924">
                  <c:v>14.55</c:v>
                </c:pt>
                <c:pt idx="2925">
                  <c:v>21.41</c:v>
                </c:pt>
                <c:pt idx="2926">
                  <c:v>12.72</c:v>
                </c:pt>
                <c:pt idx="2927">
                  <c:v>11.09</c:v>
                </c:pt>
                <c:pt idx="2928">
                  <c:v>6.44</c:v>
                </c:pt>
                <c:pt idx="2929">
                  <c:v>6.7</c:v>
                </c:pt>
                <c:pt idx="2930">
                  <c:v>5.52</c:v>
                </c:pt>
                <c:pt idx="2931">
                  <c:v>8.58</c:v>
                </c:pt>
                <c:pt idx="2932">
                  <c:v>5.51</c:v>
                </c:pt>
                <c:pt idx="2933">
                  <c:v>5.76</c:v>
                </c:pt>
                <c:pt idx="2934">
                  <c:v>5.3</c:v>
                </c:pt>
                <c:pt idx="2935">
                  <c:v>12.19</c:v>
                </c:pt>
                <c:pt idx="2936">
                  <c:v>10.63</c:v>
                </c:pt>
                <c:pt idx="2937">
                  <c:v>10.25</c:v>
                </c:pt>
                <c:pt idx="2938">
                  <c:v>11.65</c:v>
                </c:pt>
                <c:pt idx="2939">
                  <c:v>8.52</c:v>
                </c:pt>
                <c:pt idx="2940">
                  <c:v>1.73</c:v>
                </c:pt>
                <c:pt idx="2941">
                  <c:v>3.36</c:v>
                </c:pt>
                <c:pt idx="2942">
                  <c:v>3.35</c:v>
                </c:pt>
                <c:pt idx="2943">
                  <c:v>4.99</c:v>
                </c:pt>
                <c:pt idx="2944">
                  <c:v>5.0199999999999996</c:v>
                </c:pt>
                <c:pt idx="2945">
                  <c:v>5</c:v>
                </c:pt>
                <c:pt idx="2946">
                  <c:v>5.01</c:v>
                </c:pt>
                <c:pt idx="2947">
                  <c:v>5.01</c:v>
                </c:pt>
                <c:pt idx="2948">
                  <c:v>5.0199999999999996</c:v>
                </c:pt>
                <c:pt idx="2949">
                  <c:v>5.0199999999999996</c:v>
                </c:pt>
                <c:pt idx="2950">
                  <c:v>5</c:v>
                </c:pt>
                <c:pt idx="2951">
                  <c:v>40.79</c:v>
                </c:pt>
                <c:pt idx="2952">
                  <c:v>45.76</c:v>
                </c:pt>
                <c:pt idx="2953">
                  <c:v>44.3</c:v>
                </c:pt>
                <c:pt idx="2954">
                  <c:v>41.82</c:v>
                </c:pt>
                <c:pt idx="2955">
                  <c:v>45.71</c:v>
                </c:pt>
                <c:pt idx="2956">
                  <c:v>26.53</c:v>
                </c:pt>
                <c:pt idx="2957">
                  <c:v>19.27</c:v>
                </c:pt>
                <c:pt idx="2958">
                  <c:v>10.56</c:v>
                </c:pt>
                <c:pt idx="2959">
                  <c:v>23.94</c:v>
                </c:pt>
                <c:pt idx="2960">
                  <c:v>31.69</c:v>
                </c:pt>
                <c:pt idx="2961">
                  <c:v>21.53</c:v>
                </c:pt>
                <c:pt idx="2962">
                  <c:v>21.19</c:v>
                </c:pt>
                <c:pt idx="2963">
                  <c:v>11.85</c:v>
                </c:pt>
                <c:pt idx="2964">
                  <c:v>11.52</c:v>
                </c:pt>
                <c:pt idx="2965">
                  <c:v>14.13</c:v>
                </c:pt>
                <c:pt idx="2966">
                  <c:v>17.07</c:v>
                </c:pt>
                <c:pt idx="2967">
                  <c:v>17.3</c:v>
                </c:pt>
                <c:pt idx="2968">
                  <c:v>23.17</c:v>
                </c:pt>
                <c:pt idx="2969">
                  <c:v>20.34</c:v>
                </c:pt>
                <c:pt idx="2970">
                  <c:v>17.38</c:v>
                </c:pt>
                <c:pt idx="2971">
                  <c:v>17.22</c:v>
                </c:pt>
                <c:pt idx="2972">
                  <c:v>20.23</c:v>
                </c:pt>
                <c:pt idx="2973">
                  <c:v>20.49</c:v>
                </c:pt>
                <c:pt idx="2974">
                  <c:v>14.18</c:v>
                </c:pt>
                <c:pt idx="2975">
                  <c:v>0</c:v>
                </c:pt>
                <c:pt idx="2976">
                  <c:v>1.69</c:v>
                </c:pt>
                <c:pt idx="2977">
                  <c:v>5.0199999999999996</c:v>
                </c:pt>
                <c:pt idx="2978">
                  <c:v>5.0199999999999996</c:v>
                </c:pt>
                <c:pt idx="2979">
                  <c:v>5.01</c:v>
                </c:pt>
                <c:pt idx="2980">
                  <c:v>5.01</c:v>
                </c:pt>
                <c:pt idx="2981">
                  <c:v>5.0199999999999996</c:v>
                </c:pt>
                <c:pt idx="2982">
                  <c:v>5.01</c:v>
                </c:pt>
                <c:pt idx="2983">
                  <c:v>5.01</c:v>
                </c:pt>
                <c:pt idx="2984">
                  <c:v>5.0199999999999996</c:v>
                </c:pt>
                <c:pt idx="2985">
                  <c:v>5</c:v>
                </c:pt>
                <c:pt idx="2986">
                  <c:v>5.0199999999999996</c:v>
                </c:pt>
                <c:pt idx="2987">
                  <c:v>5.0199999999999996</c:v>
                </c:pt>
                <c:pt idx="2988">
                  <c:v>5.0199999999999996</c:v>
                </c:pt>
                <c:pt idx="2989">
                  <c:v>5</c:v>
                </c:pt>
                <c:pt idx="2990">
                  <c:v>12.48</c:v>
                </c:pt>
                <c:pt idx="2991">
                  <c:v>18.170000000000002</c:v>
                </c:pt>
                <c:pt idx="2992">
                  <c:v>1.77</c:v>
                </c:pt>
                <c:pt idx="2993">
                  <c:v>5.05</c:v>
                </c:pt>
                <c:pt idx="2994">
                  <c:v>5.01</c:v>
                </c:pt>
                <c:pt idx="2995">
                  <c:v>8.23</c:v>
                </c:pt>
                <c:pt idx="2996">
                  <c:v>8.2899999999999991</c:v>
                </c:pt>
                <c:pt idx="2997">
                  <c:v>3.38</c:v>
                </c:pt>
                <c:pt idx="2998">
                  <c:v>5.01</c:v>
                </c:pt>
                <c:pt idx="2999">
                  <c:v>5.04</c:v>
                </c:pt>
                <c:pt idx="3000">
                  <c:v>25.62</c:v>
                </c:pt>
                <c:pt idx="3001">
                  <c:v>10.44</c:v>
                </c:pt>
                <c:pt idx="3002">
                  <c:v>4.08</c:v>
                </c:pt>
                <c:pt idx="3003">
                  <c:v>8.65</c:v>
                </c:pt>
                <c:pt idx="3004">
                  <c:v>5.15</c:v>
                </c:pt>
                <c:pt idx="3005">
                  <c:v>3.48</c:v>
                </c:pt>
                <c:pt idx="3006">
                  <c:v>18.690000000000001</c:v>
                </c:pt>
                <c:pt idx="3007">
                  <c:v>3.46</c:v>
                </c:pt>
                <c:pt idx="3008">
                  <c:v>18.309999999999999</c:v>
                </c:pt>
                <c:pt idx="3009">
                  <c:v>5.0999999999999996</c:v>
                </c:pt>
                <c:pt idx="3010">
                  <c:v>6.72</c:v>
                </c:pt>
                <c:pt idx="3011">
                  <c:v>33.770000000000003</c:v>
                </c:pt>
                <c:pt idx="3012">
                  <c:v>48.58</c:v>
                </c:pt>
                <c:pt idx="3013">
                  <c:v>72.599999999999994</c:v>
                </c:pt>
                <c:pt idx="3014">
                  <c:v>0</c:v>
                </c:pt>
                <c:pt idx="3015">
                  <c:v>64.42</c:v>
                </c:pt>
                <c:pt idx="3016">
                  <c:v>73.67</c:v>
                </c:pt>
                <c:pt idx="3017">
                  <c:v>68.87</c:v>
                </c:pt>
                <c:pt idx="3018">
                  <c:v>38.65</c:v>
                </c:pt>
                <c:pt idx="3019">
                  <c:v>0</c:v>
                </c:pt>
                <c:pt idx="3020">
                  <c:v>27.83</c:v>
                </c:pt>
                <c:pt idx="3021">
                  <c:v>50.79</c:v>
                </c:pt>
                <c:pt idx="3022">
                  <c:v>53.8</c:v>
                </c:pt>
                <c:pt idx="3023">
                  <c:v>46.62</c:v>
                </c:pt>
                <c:pt idx="3024">
                  <c:v>68.98</c:v>
                </c:pt>
                <c:pt idx="3025">
                  <c:v>52.58</c:v>
                </c:pt>
                <c:pt idx="3026">
                  <c:v>100.98</c:v>
                </c:pt>
                <c:pt idx="3027">
                  <c:v>0</c:v>
                </c:pt>
                <c:pt idx="3028">
                  <c:v>73.900000000000006</c:v>
                </c:pt>
                <c:pt idx="3029">
                  <c:v>121.09</c:v>
                </c:pt>
                <c:pt idx="3030">
                  <c:v>113.39</c:v>
                </c:pt>
                <c:pt idx="3031">
                  <c:v>105.84</c:v>
                </c:pt>
                <c:pt idx="3032">
                  <c:v>122.01</c:v>
                </c:pt>
                <c:pt idx="3033">
                  <c:v>97.07</c:v>
                </c:pt>
                <c:pt idx="3034">
                  <c:v>0</c:v>
                </c:pt>
                <c:pt idx="3035">
                  <c:v>55.03</c:v>
                </c:pt>
                <c:pt idx="3036">
                  <c:v>128.63999999999999</c:v>
                </c:pt>
                <c:pt idx="3037">
                  <c:v>135.71</c:v>
                </c:pt>
                <c:pt idx="3038">
                  <c:v>113.31</c:v>
                </c:pt>
                <c:pt idx="3039">
                  <c:v>83.13</c:v>
                </c:pt>
                <c:pt idx="3040">
                  <c:v>67.09</c:v>
                </c:pt>
                <c:pt idx="3041">
                  <c:v>94.84</c:v>
                </c:pt>
                <c:pt idx="3042">
                  <c:v>47.29</c:v>
                </c:pt>
                <c:pt idx="3043">
                  <c:v>0</c:v>
                </c:pt>
                <c:pt idx="3044">
                  <c:v>13.15</c:v>
                </c:pt>
                <c:pt idx="3045">
                  <c:v>73.11</c:v>
                </c:pt>
                <c:pt idx="3046">
                  <c:v>110.83</c:v>
                </c:pt>
                <c:pt idx="3047">
                  <c:v>98.85</c:v>
                </c:pt>
                <c:pt idx="3048">
                  <c:v>55.03</c:v>
                </c:pt>
                <c:pt idx="3049">
                  <c:v>45.32</c:v>
                </c:pt>
                <c:pt idx="3050">
                  <c:v>0</c:v>
                </c:pt>
                <c:pt idx="3051">
                  <c:v>0</c:v>
                </c:pt>
                <c:pt idx="3052">
                  <c:v>0</c:v>
                </c:pt>
                <c:pt idx="3053">
                  <c:v>1.67</c:v>
                </c:pt>
                <c:pt idx="3054">
                  <c:v>5</c:v>
                </c:pt>
                <c:pt idx="3055">
                  <c:v>6.68</c:v>
                </c:pt>
                <c:pt idx="3056">
                  <c:v>5.04</c:v>
                </c:pt>
                <c:pt idx="3057">
                  <c:v>5.0199999999999996</c:v>
                </c:pt>
                <c:pt idx="3058">
                  <c:v>5.0199999999999996</c:v>
                </c:pt>
                <c:pt idx="3059">
                  <c:v>5.0199999999999996</c:v>
                </c:pt>
                <c:pt idx="3060">
                  <c:v>5.0199999999999996</c:v>
                </c:pt>
                <c:pt idx="3061">
                  <c:v>5.0199999999999996</c:v>
                </c:pt>
                <c:pt idx="3062">
                  <c:v>5</c:v>
                </c:pt>
                <c:pt idx="3063">
                  <c:v>5.01</c:v>
                </c:pt>
                <c:pt idx="3064">
                  <c:v>5.0199999999999996</c:v>
                </c:pt>
                <c:pt idx="3065">
                  <c:v>4.99</c:v>
                </c:pt>
                <c:pt idx="3066">
                  <c:v>5.01</c:v>
                </c:pt>
                <c:pt idx="3067">
                  <c:v>5</c:v>
                </c:pt>
                <c:pt idx="3068">
                  <c:v>5.01</c:v>
                </c:pt>
                <c:pt idx="3069">
                  <c:v>5.03</c:v>
                </c:pt>
                <c:pt idx="3070">
                  <c:v>5</c:v>
                </c:pt>
                <c:pt idx="3071">
                  <c:v>5.01</c:v>
                </c:pt>
                <c:pt idx="3072">
                  <c:v>4.99</c:v>
                </c:pt>
                <c:pt idx="3073">
                  <c:v>5.0199999999999996</c:v>
                </c:pt>
                <c:pt idx="3074">
                  <c:v>5.0199999999999996</c:v>
                </c:pt>
                <c:pt idx="3075">
                  <c:v>5.0199999999999996</c:v>
                </c:pt>
                <c:pt idx="3076">
                  <c:v>5</c:v>
                </c:pt>
                <c:pt idx="3077">
                  <c:v>5.01</c:v>
                </c:pt>
                <c:pt idx="3078">
                  <c:v>5</c:v>
                </c:pt>
                <c:pt idx="3079">
                  <c:v>5.0199999999999996</c:v>
                </c:pt>
                <c:pt idx="3080">
                  <c:v>5.04</c:v>
                </c:pt>
                <c:pt idx="3081">
                  <c:v>5</c:v>
                </c:pt>
                <c:pt idx="3082">
                  <c:v>5.01</c:v>
                </c:pt>
                <c:pt idx="3083">
                  <c:v>4.99</c:v>
                </c:pt>
                <c:pt idx="3084">
                  <c:v>6.65</c:v>
                </c:pt>
                <c:pt idx="3085">
                  <c:v>6.69</c:v>
                </c:pt>
                <c:pt idx="3086">
                  <c:v>6.68</c:v>
                </c:pt>
                <c:pt idx="3087">
                  <c:v>6.67</c:v>
                </c:pt>
                <c:pt idx="3088">
                  <c:v>6.68</c:v>
                </c:pt>
                <c:pt idx="3089">
                  <c:v>6.68</c:v>
                </c:pt>
                <c:pt idx="3090">
                  <c:v>6.68</c:v>
                </c:pt>
                <c:pt idx="3091">
                  <c:v>6.69</c:v>
                </c:pt>
                <c:pt idx="3092">
                  <c:v>5.01</c:v>
                </c:pt>
                <c:pt idx="3093">
                  <c:v>6.68</c:v>
                </c:pt>
                <c:pt idx="3094">
                  <c:v>6.7</c:v>
                </c:pt>
                <c:pt idx="3095">
                  <c:v>6.66</c:v>
                </c:pt>
                <c:pt idx="3096">
                  <c:v>6.66</c:v>
                </c:pt>
                <c:pt idx="3097">
                  <c:v>6.69</c:v>
                </c:pt>
                <c:pt idx="3098">
                  <c:v>6.69</c:v>
                </c:pt>
                <c:pt idx="3099">
                  <c:v>6.67</c:v>
                </c:pt>
                <c:pt idx="3100">
                  <c:v>6.69</c:v>
                </c:pt>
                <c:pt idx="3101">
                  <c:v>6.68</c:v>
                </c:pt>
                <c:pt idx="3102">
                  <c:v>6.69</c:v>
                </c:pt>
                <c:pt idx="3103">
                  <c:v>6.69</c:v>
                </c:pt>
                <c:pt idx="3104">
                  <c:v>6.67</c:v>
                </c:pt>
                <c:pt idx="3105">
                  <c:v>6.69</c:v>
                </c:pt>
                <c:pt idx="3106">
                  <c:v>5.03</c:v>
                </c:pt>
                <c:pt idx="3107">
                  <c:v>6.7</c:v>
                </c:pt>
                <c:pt idx="3108">
                  <c:v>6.69</c:v>
                </c:pt>
                <c:pt idx="3109">
                  <c:v>6.67</c:v>
                </c:pt>
                <c:pt idx="3110">
                  <c:v>6.67</c:v>
                </c:pt>
                <c:pt idx="3111">
                  <c:v>12.89</c:v>
                </c:pt>
                <c:pt idx="3112">
                  <c:v>13.34</c:v>
                </c:pt>
                <c:pt idx="3113">
                  <c:v>5.08</c:v>
                </c:pt>
                <c:pt idx="3114">
                  <c:v>6.7</c:v>
                </c:pt>
                <c:pt idx="3115">
                  <c:v>6.69</c:v>
                </c:pt>
                <c:pt idx="3116">
                  <c:v>6.71</c:v>
                </c:pt>
                <c:pt idx="3117">
                  <c:v>6.69</c:v>
                </c:pt>
                <c:pt idx="3118">
                  <c:v>6.7</c:v>
                </c:pt>
                <c:pt idx="3119">
                  <c:v>5.04</c:v>
                </c:pt>
                <c:pt idx="3120">
                  <c:v>6.69</c:v>
                </c:pt>
                <c:pt idx="3121">
                  <c:v>6.69</c:v>
                </c:pt>
                <c:pt idx="3122">
                  <c:v>6.7</c:v>
                </c:pt>
                <c:pt idx="3123">
                  <c:v>6.68</c:v>
                </c:pt>
                <c:pt idx="3124">
                  <c:v>6.7</c:v>
                </c:pt>
                <c:pt idx="3125">
                  <c:v>6.66</c:v>
                </c:pt>
                <c:pt idx="3126">
                  <c:v>6.67</c:v>
                </c:pt>
                <c:pt idx="3127">
                  <c:v>26.09</c:v>
                </c:pt>
                <c:pt idx="3128">
                  <c:v>75.66</c:v>
                </c:pt>
                <c:pt idx="3129">
                  <c:v>87.26</c:v>
                </c:pt>
                <c:pt idx="3130">
                  <c:v>74.05</c:v>
                </c:pt>
                <c:pt idx="3131">
                  <c:v>89.54</c:v>
                </c:pt>
                <c:pt idx="3132">
                  <c:v>0</c:v>
                </c:pt>
                <c:pt idx="3133">
                  <c:v>64.98</c:v>
                </c:pt>
                <c:pt idx="3134">
                  <c:v>67.97</c:v>
                </c:pt>
                <c:pt idx="3135">
                  <c:v>89.69</c:v>
                </c:pt>
                <c:pt idx="3136">
                  <c:v>0</c:v>
                </c:pt>
                <c:pt idx="3137">
                  <c:v>43.62</c:v>
                </c:pt>
                <c:pt idx="3138">
                  <c:v>139.9</c:v>
                </c:pt>
                <c:pt idx="3139">
                  <c:v>182.12</c:v>
                </c:pt>
                <c:pt idx="3140">
                  <c:v>0</c:v>
                </c:pt>
                <c:pt idx="3141">
                  <c:v>85.45</c:v>
                </c:pt>
                <c:pt idx="3142">
                  <c:v>151.06</c:v>
                </c:pt>
                <c:pt idx="3143">
                  <c:v>184.2</c:v>
                </c:pt>
                <c:pt idx="3144">
                  <c:v>204.5</c:v>
                </c:pt>
                <c:pt idx="3145">
                  <c:v>0</c:v>
                </c:pt>
                <c:pt idx="3146">
                  <c:v>141.09</c:v>
                </c:pt>
                <c:pt idx="3147">
                  <c:v>229.79</c:v>
                </c:pt>
                <c:pt idx="3148">
                  <c:v>231.61</c:v>
                </c:pt>
                <c:pt idx="3149">
                  <c:v>247.04</c:v>
                </c:pt>
                <c:pt idx="3150">
                  <c:v>241.11</c:v>
                </c:pt>
                <c:pt idx="3151">
                  <c:v>0</c:v>
                </c:pt>
                <c:pt idx="3152">
                  <c:v>120.37</c:v>
                </c:pt>
                <c:pt idx="3153">
                  <c:v>236.24</c:v>
                </c:pt>
                <c:pt idx="3154">
                  <c:v>243.85</c:v>
                </c:pt>
                <c:pt idx="3155">
                  <c:v>261.77999999999997</c:v>
                </c:pt>
                <c:pt idx="3156">
                  <c:v>243.76</c:v>
                </c:pt>
                <c:pt idx="3157">
                  <c:v>239.41</c:v>
                </c:pt>
                <c:pt idx="3158">
                  <c:v>235.53</c:v>
                </c:pt>
                <c:pt idx="3159">
                  <c:v>241.65</c:v>
                </c:pt>
                <c:pt idx="3160">
                  <c:v>4.22</c:v>
                </c:pt>
                <c:pt idx="3161">
                  <c:v>39.32</c:v>
                </c:pt>
                <c:pt idx="3162">
                  <c:v>227</c:v>
                </c:pt>
                <c:pt idx="3163">
                  <c:v>209.44</c:v>
                </c:pt>
                <c:pt idx="3164">
                  <c:v>226.4</c:v>
                </c:pt>
                <c:pt idx="3165">
                  <c:v>226.43</c:v>
                </c:pt>
                <c:pt idx="3166">
                  <c:v>154.86000000000001</c:v>
                </c:pt>
                <c:pt idx="3167">
                  <c:v>149.03</c:v>
                </c:pt>
                <c:pt idx="3168">
                  <c:v>148.69</c:v>
                </c:pt>
                <c:pt idx="3169">
                  <c:v>196.41</c:v>
                </c:pt>
                <c:pt idx="3170">
                  <c:v>169.86</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5.04</c:v>
                </c:pt>
                <c:pt idx="3197">
                  <c:v>3.36</c:v>
                </c:pt>
                <c:pt idx="3198">
                  <c:v>5</c:v>
                </c:pt>
                <c:pt idx="3199">
                  <c:v>6.63</c:v>
                </c:pt>
                <c:pt idx="3200">
                  <c:v>6.65</c:v>
                </c:pt>
                <c:pt idx="3201">
                  <c:v>6.68</c:v>
                </c:pt>
                <c:pt idx="3202">
                  <c:v>6.72</c:v>
                </c:pt>
                <c:pt idx="3203">
                  <c:v>55.2</c:v>
                </c:pt>
                <c:pt idx="3204">
                  <c:v>69.19</c:v>
                </c:pt>
                <c:pt idx="3205">
                  <c:v>38.71</c:v>
                </c:pt>
                <c:pt idx="3206">
                  <c:v>31.8</c:v>
                </c:pt>
                <c:pt idx="3207">
                  <c:v>119.37</c:v>
                </c:pt>
                <c:pt idx="3208">
                  <c:v>176.24</c:v>
                </c:pt>
                <c:pt idx="3209">
                  <c:v>168.57</c:v>
                </c:pt>
                <c:pt idx="3210">
                  <c:v>167.76</c:v>
                </c:pt>
                <c:pt idx="3211">
                  <c:v>186.1</c:v>
                </c:pt>
                <c:pt idx="3212">
                  <c:v>188.93</c:v>
                </c:pt>
                <c:pt idx="3213">
                  <c:v>0</c:v>
                </c:pt>
                <c:pt idx="3214">
                  <c:v>110.65</c:v>
                </c:pt>
                <c:pt idx="3215">
                  <c:v>203.22</c:v>
                </c:pt>
                <c:pt idx="3216">
                  <c:v>172.78</c:v>
                </c:pt>
                <c:pt idx="3217">
                  <c:v>167.58</c:v>
                </c:pt>
                <c:pt idx="3218">
                  <c:v>165.75</c:v>
                </c:pt>
                <c:pt idx="3219">
                  <c:v>161.38</c:v>
                </c:pt>
                <c:pt idx="3220">
                  <c:v>0</c:v>
                </c:pt>
                <c:pt idx="3221">
                  <c:v>159.82</c:v>
                </c:pt>
                <c:pt idx="3222">
                  <c:v>178.58</c:v>
                </c:pt>
                <c:pt idx="3223">
                  <c:v>189.01</c:v>
                </c:pt>
                <c:pt idx="3224">
                  <c:v>182.43</c:v>
                </c:pt>
                <c:pt idx="3225">
                  <c:v>182.17</c:v>
                </c:pt>
                <c:pt idx="3226">
                  <c:v>177.96</c:v>
                </c:pt>
                <c:pt idx="3227">
                  <c:v>126.7</c:v>
                </c:pt>
                <c:pt idx="3228">
                  <c:v>53.84</c:v>
                </c:pt>
                <c:pt idx="3229">
                  <c:v>66.989999999999995</c:v>
                </c:pt>
                <c:pt idx="3230">
                  <c:v>90.35</c:v>
                </c:pt>
                <c:pt idx="3231">
                  <c:v>33.33</c:v>
                </c:pt>
                <c:pt idx="3232">
                  <c:v>56.69</c:v>
                </c:pt>
                <c:pt idx="3233">
                  <c:v>79.489999999999995</c:v>
                </c:pt>
                <c:pt idx="3234">
                  <c:v>56.07</c:v>
                </c:pt>
                <c:pt idx="3235">
                  <c:v>0</c:v>
                </c:pt>
                <c:pt idx="3236">
                  <c:v>0</c:v>
                </c:pt>
                <c:pt idx="3237">
                  <c:v>0</c:v>
                </c:pt>
                <c:pt idx="3238">
                  <c:v>0</c:v>
                </c:pt>
                <c:pt idx="3239">
                  <c:v>0</c:v>
                </c:pt>
                <c:pt idx="3240">
                  <c:v>0</c:v>
                </c:pt>
                <c:pt idx="3241">
                  <c:v>5.03</c:v>
                </c:pt>
                <c:pt idx="3242">
                  <c:v>6.66</c:v>
                </c:pt>
                <c:pt idx="3243">
                  <c:v>6.65</c:v>
                </c:pt>
                <c:pt idx="3244">
                  <c:v>6.65</c:v>
                </c:pt>
                <c:pt idx="3245">
                  <c:v>30.94</c:v>
                </c:pt>
                <c:pt idx="3246">
                  <c:v>54.34</c:v>
                </c:pt>
                <c:pt idx="3247">
                  <c:v>76.59</c:v>
                </c:pt>
                <c:pt idx="3248">
                  <c:v>101.3</c:v>
                </c:pt>
                <c:pt idx="3249">
                  <c:v>123.23</c:v>
                </c:pt>
                <c:pt idx="3250">
                  <c:v>180.74</c:v>
                </c:pt>
                <c:pt idx="3251">
                  <c:v>233.66</c:v>
                </c:pt>
                <c:pt idx="3252">
                  <c:v>0</c:v>
                </c:pt>
                <c:pt idx="3253">
                  <c:v>187.16</c:v>
                </c:pt>
                <c:pt idx="3254">
                  <c:v>269.51</c:v>
                </c:pt>
                <c:pt idx="3255">
                  <c:v>247.96</c:v>
                </c:pt>
                <c:pt idx="3256">
                  <c:v>0</c:v>
                </c:pt>
                <c:pt idx="3257">
                  <c:v>262.54000000000002</c:v>
                </c:pt>
                <c:pt idx="3258">
                  <c:v>270.51</c:v>
                </c:pt>
                <c:pt idx="3259">
                  <c:v>263.20999999999998</c:v>
                </c:pt>
                <c:pt idx="3260">
                  <c:v>251.78</c:v>
                </c:pt>
                <c:pt idx="3261">
                  <c:v>0</c:v>
                </c:pt>
                <c:pt idx="3262">
                  <c:v>243.09</c:v>
                </c:pt>
                <c:pt idx="3263">
                  <c:v>268.58</c:v>
                </c:pt>
                <c:pt idx="3264">
                  <c:v>267.97000000000003</c:v>
                </c:pt>
                <c:pt idx="3265">
                  <c:v>271.05</c:v>
                </c:pt>
                <c:pt idx="3266">
                  <c:v>263.17</c:v>
                </c:pt>
                <c:pt idx="3267">
                  <c:v>267.44</c:v>
                </c:pt>
                <c:pt idx="3268">
                  <c:v>259.36</c:v>
                </c:pt>
                <c:pt idx="3269">
                  <c:v>0</c:v>
                </c:pt>
                <c:pt idx="3270">
                  <c:v>245.87</c:v>
                </c:pt>
                <c:pt idx="3271">
                  <c:v>209.72</c:v>
                </c:pt>
                <c:pt idx="3272">
                  <c:v>226.79</c:v>
                </c:pt>
                <c:pt idx="3273">
                  <c:v>228.36</c:v>
                </c:pt>
                <c:pt idx="3274">
                  <c:v>212.06</c:v>
                </c:pt>
                <c:pt idx="3275">
                  <c:v>206.78</c:v>
                </c:pt>
                <c:pt idx="3276">
                  <c:v>206.82</c:v>
                </c:pt>
                <c:pt idx="3277">
                  <c:v>206</c:v>
                </c:pt>
                <c:pt idx="3278">
                  <c:v>209.38</c:v>
                </c:pt>
                <c:pt idx="3279">
                  <c:v>208.51</c:v>
                </c:pt>
                <c:pt idx="3280">
                  <c:v>199.69</c:v>
                </c:pt>
                <c:pt idx="3281">
                  <c:v>209.47</c:v>
                </c:pt>
                <c:pt idx="3282">
                  <c:v>192.01</c:v>
                </c:pt>
                <c:pt idx="3283">
                  <c:v>198.94</c:v>
                </c:pt>
                <c:pt idx="3284">
                  <c:v>195.73</c:v>
                </c:pt>
                <c:pt idx="3285">
                  <c:v>198.01</c:v>
                </c:pt>
                <c:pt idx="3286">
                  <c:v>171.3</c:v>
                </c:pt>
                <c:pt idx="3287">
                  <c:v>193.33</c:v>
                </c:pt>
                <c:pt idx="3288">
                  <c:v>202.72</c:v>
                </c:pt>
                <c:pt idx="3289">
                  <c:v>213.26</c:v>
                </c:pt>
                <c:pt idx="3290">
                  <c:v>151.31</c:v>
                </c:pt>
                <c:pt idx="3291">
                  <c:v>0</c:v>
                </c:pt>
                <c:pt idx="3292">
                  <c:v>226.15</c:v>
                </c:pt>
                <c:pt idx="3293">
                  <c:v>216.43</c:v>
                </c:pt>
                <c:pt idx="3294">
                  <c:v>213.69</c:v>
                </c:pt>
                <c:pt idx="3295">
                  <c:v>209.45</c:v>
                </c:pt>
                <c:pt idx="3296">
                  <c:v>179.24</c:v>
                </c:pt>
                <c:pt idx="3297">
                  <c:v>203.47</c:v>
                </c:pt>
                <c:pt idx="3298">
                  <c:v>204.87</c:v>
                </c:pt>
                <c:pt idx="3299">
                  <c:v>200.26</c:v>
                </c:pt>
                <c:pt idx="3300">
                  <c:v>171.32</c:v>
                </c:pt>
                <c:pt idx="3301">
                  <c:v>163.37</c:v>
                </c:pt>
                <c:pt idx="3302">
                  <c:v>146.72999999999999</c:v>
                </c:pt>
                <c:pt idx="3303">
                  <c:v>182.14</c:v>
                </c:pt>
                <c:pt idx="3304">
                  <c:v>185.02</c:v>
                </c:pt>
                <c:pt idx="3305">
                  <c:v>184.05</c:v>
                </c:pt>
                <c:pt idx="3306">
                  <c:v>168.52</c:v>
                </c:pt>
                <c:pt idx="3307">
                  <c:v>175.14</c:v>
                </c:pt>
                <c:pt idx="3308">
                  <c:v>175.19</c:v>
                </c:pt>
                <c:pt idx="3309">
                  <c:v>166.52</c:v>
                </c:pt>
                <c:pt idx="3310">
                  <c:v>155.93</c:v>
                </c:pt>
                <c:pt idx="3311">
                  <c:v>173.28</c:v>
                </c:pt>
                <c:pt idx="3312">
                  <c:v>181.08</c:v>
                </c:pt>
                <c:pt idx="3313">
                  <c:v>158.84</c:v>
                </c:pt>
                <c:pt idx="3314">
                  <c:v>195.65</c:v>
                </c:pt>
                <c:pt idx="3315">
                  <c:v>212.02</c:v>
                </c:pt>
                <c:pt idx="3316">
                  <c:v>209.19</c:v>
                </c:pt>
                <c:pt idx="3317">
                  <c:v>206.93</c:v>
                </c:pt>
                <c:pt idx="3318">
                  <c:v>178.98</c:v>
                </c:pt>
                <c:pt idx="3319">
                  <c:v>140.13999999999999</c:v>
                </c:pt>
                <c:pt idx="3320">
                  <c:v>132.31</c:v>
                </c:pt>
                <c:pt idx="3321">
                  <c:v>128.88999999999999</c:v>
                </c:pt>
                <c:pt idx="3322">
                  <c:v>136.07</c:v>
                </c:pt>
                <c:pt idx="3323">
                  <c:v>186.98</c:v>
                </c:pt>
                <c:pt idx="3324">
                  <c:v>180.19</c:v>
                </c:pt>
                <c:pt idx="3325">
                  <c:v>169.92</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7.56</c:v>
                </c:pt>
                <c:pt idx="3341">
                  <c:v>0</c:v>
                </c:pt>
                <c:pt idx="3342">
                  <c:v>0</c:v>
                </c:pt>
                <c:pt idx="3343">
                  <c:v>0</c:v>
                </c:pt>
                <c:pt idx="3344">
                  <c:v>0</c:v>
                </c:pt>
                <c:pt idx="3345">
                  <c:v>39.43</c:v>
                </c:pt>
                <c:pt idx="3346">
                  <c:v>0</c:v>
                </c:pt>
                <c:pt idx="3347">
                  <c:v>0</c:v>
                </c:pt>
                <c:pt idx="3348">
                  <c:v>0</c:v>
                </c:pt>
                <c:pt idx="3349">
                  <c:v>0</c:v>
                </c:pt>
                <c:pt idx="3350">
                  <c:v>0</c:v>
                </c:pt>
                <c:pt idx="3351">
                  <c:v>0</c:v>
                </c:pt>
                <c:pt idx="3352">
                  <c:v>3.33</c:v>
                </c:pt>
                <c:pt idx="3353">
                  <c:v>4.9800000000000004</c:v>
                </c:pt>
                <c:pt idx="3354">
                  <c:v>5.03</c:v>
                </c:pt>
                <c:pt idx="3355">
                  <c:v>5.0199999999999996</c:v>
                </c:pt>
                <c:pt idx="3356">
                  <c:v>5.0199999999999996</c:v>
                </c:pt>
                <c:pt idx="3357">
                  <c:v>6.6</c:v>
                </c:pt>
                <c:pt idx="3358">
                  <c:v>6.66</c:v>
                </c:pt>
                <c:pt idx="3359">
                  <c:v>6.69</c:v>
                </c:pt>
                <c:pt idx="3360">
                  <c:v>6.66</c:v>
                </c:pt>
                <c:pt idx="3361">
                  <c:v>6.7</c:v>
                </c:pt>
                <c:pt idx="3362">
                  <c:v>6.68</c:v>
                </c:pt>
                <c:pt idx="3363">
                  <c:v>6.68</c:v>
                </c:pt>
                <c:pt idx="3364">
                  <c:v>6.67</c:v>
                </c:pt>
                <c:pt idx="3365">
                  <c:v>6.7</c:v>
                </c:pt>
                <c:pt idx="3366">
                  <c:v>6.66</c:v>
                </c:pt>
                <c:pt idx="3367">
                  <c:v>6.68</c:v>
                </c:pt>
                <c:pt idx="3368">
                  <c:v>6.69</c:v>
                </c:pt>
                <c:pt idx="3369">
                  <c:v>6.69</c:v>
                </c:pt>
                <c:pt idx="3370">
                  <c:v>6.66</c:v>
                </c:pt>
                <c:pt idx="3371">
                  <c:v>6.69</c:v>
                </c:pt>
                <c:pt idx="3372">
                  <c:v>6.68</c:v>
                </c:pt>
                <c:pt idx="3373">
                  <c:v>6.68</c:v>
                </c:pt>
                <c:pt idx="3374">
                  <c:v>6.68</c:v>
                </c:pt>
                <c:pt idx="3375">
                  <c:v>6.68</c:v>
                </c:pt>
                <c:pt idx="3376">
                  <c:v>6.68</c:v>
                </c:pt>
                <c:pt idx="3377">
                  <c:v>6.71</c:v>
                </c:pt>
                <c:pt idx="3378">
                  <c:v>6.67</c:v>
                </c:pt>
                <c:pt idx="3379">
                  <c:v>6.67</c:v>
                </c:pt>
                <c:pt idx="3380">
                  <c:v>6.69</c:v>
                </c:pt>
                <c:pt idx="3381">
                  <c:v>6.66</c:v>
                </c:pt>
                <c:pt idx="3382">
                  <c:v>6.67</c:v>
                </c:pt>
                <c:pt idx="3383">
                  <c:v>6.7</c:v>
                </c:pt>
                <c:pt idx="3384">
                  <c:v>6.69</c:v>
                </c:pt>
                <c:pt idx="3385">
                  <c:v>6.68</c:v>
                </c:pt>
                <c:pt idx="3386">
                  <c:v>6.66</c:v>
                </c:pt>
                <c:pt idx="3387">
                  <c:v>6.7</c:v>
                </c:pt>
                <c:pt idx="3388">
                  <c:v>6.69</c:v>
                </c:pt>
                <c:pt idx="3389">
                  <c:v>6.68</c:v>
                </c:pt>
                <c:pt idx="3390">
                  <c:v>6.69</c:v>
                </c:pt>
                <c:pt idx="3391">
                  <c:v>6.68</c:v>
                </c:pt>
                <c:pt idx="3392">
                  <c:v>49.46</c:v>
                </c:pt>
                <c:pt idx="3393">
                  <c:v>63.56</c:v>
                </c:pt>
                <c:pt idx="3394">
                  <c:v>66.73</c:v>
                </c:pt>
                <c:pt idx="3395">
                  <c:v>23.74</c:v>
                </c:pt>
                <c:pt idx="3396">
                  <c:v>46.6</c:v>
                </c:pt>
                <c:pt idx="3397">
                  <c:v>21.84</c:v>
                </c:pt>
                <c:pt idx="3398">
                  <c:v>10.39</c:v>
                </c:pt>
                <c:pt idx="3399">
                  <c:v>0</c:v>
                </c:pt>
                <c:pt idx="3400">
                  <c:v>0</c:v>
                </c:pt>
                <c:pt idx="3401">
                  <c:v>62.44</c:v>
                </c:pt>
                <c:pt idx="3402">
                  <c:v>42.27</c:v>
                </c:pt>
                <c:pt idx="3403">
                  <c:v>41.6</c:v>
                </c:pt>
                <c:pt idx="3404">
                  <c:v>49.18</c:v>
                </c:pt>
                <c:pt idx="3405">
                  <c:v>0</c:v>
                </c:pt>
                <c:pt idx="3406">
                  <c:v>5.68</c:v>
                </c:pt>
                <c:pt idx="3407">
                  <c:v>47.48</c:v>
                </c:pt>
                <c:pt idx="3408">
                  <c:v>0</c:v>
                </c:pt>
                <c:pt idx="3409">
                  <c:v>0</c:v>
                </c:pt>
                <c:pt idx="3410">
                  <c:v>3.42</c:v>
                </c:pt>
                <c:pt idx="3411">
                  <c:v>5.03</c:v>
                </c:pt>
                <c:pt idx="3412">
                  <c:v>6.69</c:v>
                </c:pt>
                <c:pt idx="3413">
                  <c:v>75.05</c:v>
                </c:pt>
                <c:pt idx="3414">
                  <c:v>112.26</c:v>
                </c:pt>
                <c:pt idx="3415">
                  <c:v>35.950000000000003</c:v>
                </c:pt>
                <c:pt idx="3416">
                  <c:v>68.39</c:v>
                </c:pt>
                <c:pt idx="3417">
                  <c:v>135.37</c:v>
                </c:pt>
                <c:pt idx="3418">
                  <c:v>33.68</c:v>
                </c:pt>
                <c:pt idx="3419">
                  <c:v>22.89</c:v>
                </c:pt>
                <c:pt idx="3420">
                  <c:v>87.07</c:v>
                </c:pt>
                <c:pt idx="3421">
                  <c:v>100.87</c:v>
                </c:pt>
                <c:pt idx="3422">
                  <c:v>120.25</c:v>
                </c:pt>
                <c:pt idx="3423">
                  <c:v>160.63</c:v>
                </c:pt>
                <c:pt idx="3424">
                  <c:v>147.77000000000001</c:v>
                </c:pt>
                <c:pt idx="3425">
                  <c:v>127.91</c:v>
                </c:pt>
                <c:pt idx="3426">
                  <c:v>135.19</c:v>
                </c:pt>
                <c:pt idx="3427">
                  <c:v>132.35</c:v>
                </c:pt>
                <c:pt idx="3428">
                  <c:v>127.88</c:v>
                </c:pt>
                <c:pt idx="3429">
                  <c:v>112.94</c:v>
                </c:pt>
                <c:pt idx="3430">
                  <c:v>90.82</c:v>
                </c:pt>
                <c:pt idx="3431">
                  <c:v>139.18</c:v>
                </c:pt>
                <c:pt idx="3432">
                  <c:v>116.46</c:v>
                </c:pt>
                <c:pt idx="3433">
                  <c:v>85.64</c:v>
                </c:pt>
                <c:pt idx="3434">
                  <c:v>108.08</c:v>
                </c:pt>
                <c:pt idx="3435">
                  <c:v>119.95</c:v>
                </c:pt>
                <c:pt idx="3436">
                  <c:v>120.04</c:v>
                </c:pt>
                <c:pt idx="3437">
                  <c:v>111.95</c:v>
                </c:pt>
                <c:pt idx="3438">
                  <c:v>112.55</c:v>
                </c:pt>
                <c:pt idx="3439">
                  <c:v>80.510000000000005</c:v>
                </c:pt>
                <c:pt idx="3440">
                  <c:v>21.12</c:v>
                </c:pt>
                <c:pt idx="3441">
                  <c:v>0</c:v>
                </c:pt>
                <c:pt idx="3442">
                  <c:v>59.25</c:v>
                </c:pt>
                <c:pt idx="3443">
                  <c:v>100.38</c:v>
                </c:pt>
                <c:pt idx="3444">
                  <c:v>41.67</c:v>
                </c:pt>
                <c:pt idx="3445">
                  <c:v>19.87</c:v>
                </c:pt>
                <c:pt idx="3446">
                  <c:v>0</c:v>
                </c:pt>
                <c:pt idx="3447">
                  <c:v>0</c:v>
                </c:pt>
                <c:pt idx="3448">
                  <c:v>0</c:v>
                </c:pt>
                <c:pt idx="3449">
                  <c:v>30.42</c:v>
                </c:pt>
                <c:pt idx="3450">
                  <c:v>22.64</c:v>
                </c:pt>
                <c:pt idx="3451">
                  <c:v>0</c:v>
                </c:pt>
                <c:pt idx="3452">
                  <c:v>5.0199999999999996</c:v>
                </c:pt>
                <c:pt idx="3453">
                  <c:v>8.33</c:v>
                </c:pt>
                <c:pt idx="3454">
                  <c:v>29.08</c:v>
                </c:pt>
                <c:pt idx="3455">
                  <c:v>56.88</c:v>
                </c:pt>
                <c:pt idx="3456">
                  <c:v>89.19</c:v>
                </c:pt>
                <c:pt idx="3457">
                  <c:v>131.57</c:v>
                </c:pt>
                <c:pt idx="3458">
                  <c:v>0</c:v>
                </c:pt>
                <c:pt idx="3459">
                  <c:v>29.67</c:v>
                </c:pt>
                <c:pt idx="3460">
                  <c:v>114.17</c:v>
                </c:pt>
                <c:pt idx="3461">
                  <c:v>0</c:v>
                </c:pt>
                <c:pt idx="3462">
                  <c:v>0</c:v>
                </c:pt>
                <c:pt idx="3463">
                  <c:v>3.48</c:v>
                </c:pt>
                <c:pt idx="3464">
                  <c:v>97.51</c:v>
                </c:pt>
                <c:pt idx="3465">
                  <c:v>32.799999999999997</c:v>
                </c:pt>
                <c:pt idx="3466">
                  <c:v>0</c:v>
                </c:pt>
                <c:pt idx="3467">
                  <c:v>110.95</c:v>
                </c:pt>
                <c:pt idx="3468">
                  <c:v>54.01</c:v>
                </c:pt>
                <c:pt idx="3469">
                  <c:v>21.21</c:v>
                </c:pt>
                <c:pt idx="3470">
                  <c:v>69.209999999999994</c:v>
                </c:pt>
                <c:pt idx="3471">
                  <c:v>129.91999999999999</c:v>
                </c:pt>
                <c:pt idx="3472">
                  <c:v>101.29</c:v>
                </c:pt>
                <c:pt idx="3473">
                  <c:v>0</c:v>
                </c:pt>
                <c:pt idx="3474">
                  <c:v>131.41</c:v>
                </c:pt>
                <c:pt idx="3475">
                  <c:v>62.2</c:v>
                </c:pt>
                <c:pt idx="3476">
                  <c:v>79.84</c:v>
                </c:pt>
                <c:pt idx="3477">
                  <c:v>69.52</c:v>
                </c:pt>
                <c:pt idx="3478">
                  <c:v>42.94</c:v>
                </c:pt>
                <c:pt idx="3479">
                  <c:v>35.26</c:v>
                </c:pt>
                <c:pt idx="3480">
                  <c:v>51.31</c:v>
                </c:pt>
                <c:pt idx="3481">
                  <c:v>51.45</c:v>
                </c:pt>
                <c:pt idx="3482">
                  <c:v>47.42</c:v>
                </c:pt>
                <c:pt idx="3483">
                  <c:v>85.44</c:v>
                </c:pt>
                <c:pt idx="3484">
                  <c:v>116.8</c:v>
                </c:pt>
                <c:pt idx="3485">
                  <c:v>0</c:v>
                </c:pt>
                <c:pt idx="3486">
                  <c:v>28.01</c:v>
                </c:pt>
                <c:pt idx="3487">
                  <c:v>135.59</c:v>
                </c:pt>
                <c:pt idx="3488">
                  <c:v>149.06</c:v>
                </c:pt>
                <c:pt idx="3489">
                  <c:v>0</c:v>
                </c:pt>
                <c:pt idx="3490">
                  <c:v>135.44999999999999</c:v>
                </c:pt>
                <c:pt idx="3491">
                  <c:v>125.68</c:v>
                </c:pt>
                <c:pt idx="3492">
                  <c:v>76.66</c:v>
                </c:pt>
                <c:pt idx="3493">
                  <c:v>83.37</c:v>
                </c:pt>
                <c:pt idx="3494">
                  <c:v>0</c:v>
                </c:pt>
                <c:pt idx="3495">
                  <c:v>130.15</c:v>
                </c:pt>
                <c:pt idx="3496">
                  <c:v>0</c:v>
                </c:pt>
                <c:pt idx="3497">
                  <c:v>0</c:v>
                </c:pt>
                <c:pt idx="3498">
                  <c:v>0</c:v>
                </c:pt>
                <c:pt idx="3499">
                  <c:v>0</c:v>
                </c:pt>
                <c:pt idx="3500">
                  <c:v>0</c:v>
                </c:pt>
                <c:pt idx="3501">
                  <c:v>0</c:v>
                </c:pt>
                <c:pt idx="3502">
                  <c:v>5.07</c:v>
                </c:pt>
                <c:pt idx="3503">
                  <c:v>5.0199999999999996</c:v>
                </c:pt>
                <c:pt idx="3504">
                  <c:v>5.0199999999999996</c:v>
                </c:pt>
                <c:pt idx="3505">
                  <c:v>4.99</c:v>
                </c:pt>
                <c:pt idx="3506">
                  <c:v>5.0199999999999996</c:v>
                </c:pt>
                <c:pt idx="3507">
                  <c:v>6.65</c:v>
                </c:pt>
                <c:pt idx="3508">
                  <c:v>6.67</c:v>
                </c:pt>
                <c:pt idx="3509">
                  <c:v>6.66</c:v>
                </c:pt>
                <c:pt idx="3510">
                  <c:v>6.68</c:v>
                </c:pt>
                <c:pt idx="3511">
                  <c:v>6.67</c:v>
                </c:pt>
                <c:pt idx="3512">
                  <c:v>6.68</c:v>
                </c:pt>
                <c:pt idx="3513">
                  <c:v>6.7</c:v>
                </c:pt>
                <c:pt idx="3514">
                  <c:v>6.67</c:v>
                </c:pt>
                <c:pt idx="3515">
                  <c:v>6.66</c:v>
                </c:pt>
                <c:pt idx="3516">
                  <c:v>6.68</c:v>
                </c:pt>
                <c:pt idx="3517">
                  <c:v>6.69</c:v>
                </c:pt>
                <c:pt idx="3518">
                  <c:v>6.68</c:v>
                </c:pt>
                <c:pt idx="3519">
                  <c:v>6.67</c:v>
                </c:pt>
                <c:pt idx="3520">
                  <c:v>6.69</c:v>
                </c:pt>
                <c:pt idx="3521">
                  <c:v>6.68</c:v>
                </c:pt>
                <c:pt idx="3522">
                  <c:v>6.7</c:v>
                </c:pt>
                <c:pt idx="3523">
                  <c:v>6.69</c:v>
                </c:pt>
                <c:pt idx="3524">
                  <c:v>6.66</c:v>
                </c:pt>
                <c:pt idx="3525">
                  <c:v>6.71</c:v>
                </c:pt>
                <c:pt idx="3526">
                  <c:v>6.7</c:v>
                </c:pt>
                <c:pt idx="3527">
                  <c:v>6.69</c:v>
                </c:pt>
                <c:pt idx="3528">
                  <c:v>6.66</c:v>
                </c:pt>
                <c:pt idx="3529">
                  <c:v>6.69</c:v>
                </c:pt>
                <c:pt idx="3530">
                  <c:v>6.67</c:v>
                </c:pt>
                <c:pt idx="3531">
                  <c:v>6.69</c:v>
                </c:pt>
                <c:pt idx="3532">
                  <c:v>65.47</c:v>
                </c:pt>
                <c:pt idx="3533">
                  <c:v>13.13</c:v>
                </c:pt>
                <c:pt idx="3534">
                  <c:v>6.73</c:v>
                </c:pt>
                <c:pt idx="3535">
                  <c:v>6.7</c:v>
                </c:pt>
                <c:pt idx="3536">
                  <c:v>64.98</c:v>
                </c:pt>
                <c:pt idx="3537">
                  <c:v>80.28</c:v>
                </c:pt>
                <c:pt idx="3538">
                  <c:v>0</c:v>
                </c:pt>
                <c:pt idx="3539">
                  <c:v>93.93</c:v>
                </c:pt>
                <c:pt idx="3540">
                  <c:v>0</c:v>
                </c:pt>
                <c:pt idx="3541">
                  <c:v>67.849999999999994</c:v>
                </c:pt>
                <c:pt idx="3542">
                  <c:v>69.260000000000005</c:v>
                </c:pt>
                <c:pt idx="3543">
                  <c:v>0</c:v>
                </c:pt>
                <c:pt idx="3544">
                  <c:v>83.95</c:v>
                </c:pt>
                <c:pt idx="3545">
                  <c:v>20.52</c:v>
                </c:pt>
                <c:pt idx="3546">
                  <c:v>0</c:v>
                </c:pt>
                <c:pt idx="3547">
                  <c:v>0</c:v>
                </c:pt>
                <c:pt idx="3548">
                  <c:v>0</c:v>
                </c:pt>
                <c:pt idx="3549">
                  <c:v>0</c:v>
                </c:pt>
                <c:pt idx="3550">
                  <c:v>0</c:v>
                </c:pt>
                <c:pt idx="3551">
                  <c:v>14.36</c:v>
                </c:pt>
                <c:pt idx="3552">
                  <c:v>14.46</c:v>
                </c:pt>
                <c:pt idx="3553">
                  <c:v>82.18</c:v>
                </c:pt>
                <c:pt idx="3554">
                  <c:v>70.17</c:v>
                </c:pt>
                <c:pt idx="3555">
                  <c:v>0</c:v>
                </c:pt>
                <c:pt idx="3556">
                  <c:v>89.53</c:v>
                </c:pt>
                <c:pt idx="3557">
                  <c:v>92.25</c:v>
                </c:pt>
                <c:pt idx="3558">
                  <c:v>103.82</c:v>
                </c:pt>
                <c:pt idx="3559">
                  <c:v>47.69</c:v>
                </c:pt>
                <c:pt idx="3560">
                  <c:v>30.1</c:v>
                </c:pt>
                <c:pt idx="3561">
                  <c:v>110.58</c:v>
                </c:pt>
                <c:pt idx="3562">
                  <c:v>188.36</c:v>
                </c:pt>
                <c:pt idx="3563">
                  <c:v>157.66999999999999</c:v>
                </c:pt>
                <c:pt idx="3564">
                  <c:v>130.47999999999999</c:v>
                </c:pt>
                <c:pt idx="3565">
                  <c:v>0</c:v>
                </c:pt>
                <c:pt idx="3566">
                  <c:v>139.22</c:v>
                </c:pt>
                <c:pt idx="3567">
                  <c:v>163.98</c:v>
                </c:pt>
                <c:pt idx="3568">
                  <c:v>157.31</c:v>
                </c:pt>
                <c:pt idx="3569">
                  <c:v>177.35</c:v>
                </c:pt>
                <c:pt idx="3570">
                  <c:v>180.9</c:v>
                </c:pt>
                <c:pt idx="3571">
                  <c:v>182.13</c:v>
                </c:pt>
                <c:pt idx="3572">
                  <c:v>178.7</c:v>
                </c:pt>
                <c:pt idx="3573">
                  <c:v>188.45</c:v>
                </c:pt>
                <c:pt idx="3574">
                  <c:v>170.69</c:v>
                </c:pt>
                <c:pt idx="3575">
                  <c:v>155.31</c:v>
                </c:pt>
                <c:pt idx="3576">
                  <c:v>0</c:v>
                </c:pt>
                <c:pt idx="3577">
                  <c:v>0</c:v>
                </c:pt>
                <c:pt idx="3578">
                  <c:v>0</c:v>
                </c:pt>
                <c:pt idx="3579">
                  <c:v>132.1</c:v>
                </c:pt>
                <c:pt idx="3580">
                  <c:v>174.64</c:v>
                </c:pt>
                <c:pt idx="3581">
                  <c:v>191.52</c:v>
                </c:pt>
                <c:pt idx="3582">
                  <c:v>194.67</c:v>
                </c:pt>
                <c:pt idx="3583">
                  <c:v>188.87</c:v>
                </c:pt>
                <c:pt idx="3584">
                  <c:v>183.25</c:v>
                </c:pt>
                <c:pt idx="3585">
                  <c:v>184.35</c:v>
                </c:pt>
                <c:pt idx="3586">
                  <c:v>0</c:v>
                </c:pt>
                <c:pt idx="3587">
                  <c:v>198.93</c:v>
                </c:pt>
                <c:pt idx="3588">
                  <c:v>227.29</c:v>
                </c:pt>
                <c:pt idx="3589">
                  <c:v>241.88</c:v>
                </c:pt>
                <c:pt idx="3590">
                  <c:v>247.19</c:v>
                </c:pt>
                <c:pt idx="3591">
                  <c:v>253.38</c:v>
                </c:pt>
                <c:pt idx="3592">
                  <c:v>253.5</c:v>
                </c:pt>
                <c:pt idx="3593">
                  <c:v>248.1</c:v>
                </c:pt>
                <c:pt idx="3594">
                  <c:v>258.56</c:v>
                </c:pt>
                <c:pt idx="3595">
                  <c:v>247.43</c:v>
                </c:pt>
                <c:pt idx="3596">
                  <c:v>235.35</c:v>
                </c:pt>
                <c:pt idx="3597">
                  <c:v>202.34</c:v>
                </c:pt>
                <c:pt idx="3598">
                  <c:v>0</c:v>
                </c:pt>
                <c:pt idx="3599">
                  <c:v>220.21</c:v>
                </c:pt>
                <c:pt idx="3600">
                  <c:v>251.66</c:v>
                </c:pt>
                <c:pt idx="3601">
                  <c:v>245.36</c:v>
                </c:pt>
                <c:pt idx="3602">
                  <c:v>239.42</c:v>
                </c:pt>
                <c:pt idx="3603">
                  <c:v>243.94</c:v>
                </c:pt>
                <c:pt idx="3604">
                  <c:v>247.76</c:v>
                </c:pt>
                <c:pt idx="3605">
                  <c:v>239.43</c:v>
                </c:pt>
                <c:pt idx="3606">
                  <c:v>246.74</c:v>
                </c:pt>
                <c:pt idx="3607">
                  <c:v>243.55</c:v>
                </c:pt>
                <c:pt idx="3608">
                  <c:v>238.7</c:v>
                </c:pt>
                <c:pt idx="3609">
                  <c:v>230.9</c:v>
                </c:pt>
                <c:pt idx="3610">
                  <c:v>221.84</c:v>
                </c:pt>
                <c:pt idx="3611">
                  <c:v>203.46</c:v>
                </c:pt>
                <c:pt idx="3612">
                  <c:v>190.8</c:v>
                </c:pt>
                <c:pt idx="3613">
                  <c:v>182.24</c:v>
                </c:pt>
                <c:pt idx="3614">
                  <c:v>210.48</c:v>
                </c:pt>
                <c:pt idx="3615">
                  <c:v>207.5</c:v>
                </c:pt>
                <c:pt idx="3616">
                  <c:v>220.27</c:v>
                </c:pt>
                <c:pt idx="3617">
                  <c:v>200.67</c:v>
                </c:pt>
                <c:pt idx="3618">
                  <c:v>201.23</c:v>
                </c:pt>
                <c:pt idx="3619">
                  <c:v>0</c:v>
                </c:pt>
                <c:pt idx="3620">
                  <c:v>0</c:v>
                </c:pt>
                <c:pt idx="3621">
                  <c:v>80.81</c:v>
                </c:pt>
                <c:pt idx="3622">
                  <c:v>121.46</c:v>
                </c:pt>
                <c:pt idx="3623">
                  <c:v>0</c:v>
                </c:pt>
                <c:pt idx="3624">
                  <c:v>0</c:v>
                </c:pt>
                <c:pt idx="3625">
                  <c:v>0</c:v>
                </c:pt>
                <c:pt idx="3626">
                  <c:v>0</c:v>
                </c:pt>
                <c:pt idx="3627">
                  <c:v>0</c:v>
                </c:pt>
                <c:pt idx="3628">
                  <c:v>0</c:v>
                </c:pt>
                <c:pt idx="3629">
                  <c:v>0</c:v>
                </c:pt>
                <c:pt idx="3630">
                  <c:v>0</c:v>
                </c:pt>
                <c:pt idx="3631">
                  <c:v>7.91</c:v>
                </c:pt>
                <c:pt idx="3632">
                  <c:v>83.76</c:v>
                </c:pt>
                <c:pt idx="3633">
                  <c:v>96.89</c:v>
                </c:pt>
                <c:pt idx="3634">
                  <c:v>122.79</c:v>
                </c:pt>
                <c:pt idx="3635">
                  <c:v>145.28</c:v>
                </c:pt>
                <c:pt idx="3636">
                  <c:v>114.07</c:v>
                </c:pt>
                <c:pt idx="3637">
                  <c:v>0</c:v>
                </c:pt>
                <c:pt idx="3638">
                  <c:v>155.18</c:v>
                </c:pt>
                <c:pt idx="3639">
                  <c:v>163.01</c:v>
                </c:pt>
                <c:pt idx="3640">
                  <c:v>168.51</c:v>
                </c:pt>
                <c:pt idx="3641">
                  <c:v>175.72</c:v>
                </c:pt>
                <c:pt idx="3642">
                  <c:v>181.9</c:v>
                </c:pt>
                <c:pt idx="3643">
                  <c:v>160.18</c:v>
                </c:pt>
                <c:pt idx="3644">
                  <c:v>0</c:v>
                </c:pt>
                <c:pt idx="3645">
                  <c:v>0</c:v>
                </c:pt>
                <c:pt idx="3646">
                  <c:v>22.35</c:v>
                </c:pt>
                <c:pt idx="3647">
                  <c:v>36.83</c:v>
                </c:pt>
                <c:pt idx="3648">
                  <c:v>94.73</c:v>
                </c:pt>
                <c:pt idx="3649">
                  <c:v>102.49</c:v>
                </c:pt>
                <c:pt idx="3650">
                  <c:v>135.57</c:v>
                </c:pt>
                <c:pt idx="3651">
                  <c:v>165.19</c:v>
                </c:pt>
                <c:pt idx="3652">
                  <c:v>173.51</c:v>
                </c:pt>
                <c:pt idx="3653">
                  <c:v>174.25</c:v>
                </c:pt>
                <c:pt idx="3654">
                  <c:v>153.79</c:v>
                </c:pt>
                <c:pt idx="3655">
                  <c:v>172.48</c:v>
                </c:pt>
                <c:pt idx="3656">
                  <c:v>177.08</c:v>
                </c:pt>
                <c:pt idx="3657">
                  <c:v>178.49</c:v>
                </c:pt>
                <c:pt idx="3658">
                  <c:v>175.66</c:v>
                </c:pt>
                <c:pt idx="3659">
                  <c:v>169.65</c:v>
                </c:pt>
                <c:pt idx="3660">
                  <c:v>172.74</c:v>
                </c:pt>
                <c:pt idx="3661">
                  <c:v>170.65</c:v>
                </c:pt>
                <c:pt idx="3662">
                  <c:v>0</c:v>
                </c:pt>
                <c:pt idx="3663">
                  <c:v>96.32</c:v>
                </c:pt>
                <c:pt idx="3664">
                  <c:v>59.34</c:v>
                </c:pt>
                <c:pt idx="3665">
                  <c:v>316.31</c:v>
                </c:pt>
                <c:pt idx="3666">
                  <c:v>317.37</c:v>
                </c:pt>
                <c:pt idx="3667">
                  <c:v>317.14</c:v>
                </c:pt>
                <c:pt idx="3668">
                  <c:v>317.25</c:v>
                </c:pt>
                <c:pt idx="3669">
                  <c:v>259.98</c:v>
                </c:pt>
                <c:pt idx="3670">
                  <c:v>262.27</c:v>
                </c:pt>
                <c:pt idx="3671">
                  <c:v>273.56</c:v>
                </c:pt>
                <c:pt idx="3672">
                  <c:v>266.77999999999997</c:v>
                </c:pt>
                <c:pt idx="3673">
                  <c:v>263.54000000000002</c:v>
                </c:pt>
                <c:pt idx="3674">
                  <c:v>254.86</c:v>
                </c:pt>
                <c:pt idx="3675">
                  <c:v>241.05</c:v>
                </c:pt>
                <c:pt idx="3676">
                  <c:v>0</c:v>
                </c:pt>
                <c:pt idx="3677">
                  <c:v>187.24</c:v>
                </c:pt>
                <c:pt idx="3678">
                  <c:v>258.42</c:v>
                </c:pt>
                <c:pt idx="3679">
                  <c:v>187.26</c:v>
                </c:pt>
                <c:pt idx="3680">
                  <c:v>55.69</c:v>
                </c:pt>
                <c:pt idx="3681">
                  <c:v>142.93</c:v>
                </c:pt>
                <c:pt idx="3682">
                  <c:v>76.510000000000005</c:v>
                </c:pt>
                <c:pt idx="3683">
                  <c:v>73.39</c:v>
                </c:pt>
                <c:pt idx="3684">
                  <c:v>0</c:v>
                </c:pt>
                <c:pt idx="3685">
                  <c:v>45.38</c:v>
                </c:pt>
                <c:pt idx="3686">
                  <c:v>117.35</c:v>
                </c:pt>
                <c:pt idx="3687">
                  <c:v>143.46</c:v>
                </c:pt>
                <c:pt idx="3688">
                  <c:v>87.76</c:v>
                </c:pt>
                <c:pt idx="3689">
                  <c:v>31.63</c:v>
                </c:pt>
                <c:pt idx="3690">
                  <c:v>50.04</c:v>
                </c:pt>
                <c:pt idx="3691">
                  <c:v>80.209999999999994</c:v>
                </c:pt>
                <c:pt idx="3692">
                  <c:v>83.56</c:v>
                </c:pt>
                <c:pt idx="3693">
                  <c:v>43.72</c:v>
                </c:pt>
                <c:pt idx="3694">
                  <c:v>73.540000000000006</c:v>
                </c:pt>
                <c:pt idx="3695">
                  <c:v>125.29</c:v>
                </c:pt>
                <c:pt idx="3696">
                  <c:v>108.85</c:v>
                </c:pt>
                <c:pt idx="3697">
                  <c:v>63.28</c:v>
                </c:pt>
                <c:pt idx="3698">
                  <c:v>63.6</c:v>
                </c:pt>
                <c:pt idx="3699">
                  <c:v>68.5</c:v>
                </c:pt>
                <c:pt idx="3700">
                  <c:v>56.54</c:v>
                </c:pt>
                <c:pt idx="3701">
                  <c:v>68.510000000000005</c:v>
                </c:pt>
                <c:pt idx="3702">
                  <c:v>114.43</c:v>
                </c:pt>
                <c:pt idx="3703">
                  <c:v>172.65</c:v>
                </c:pt>
                <c:pt idx="3704">
                  <c:v>195.52</c:v>
                </c:pt>
                <c:pt idx="3705">
                  <c:v>206.97</c:v>
                </c:pt>
                <c:pt idx="3706">
                  <c:v>212.03</c:v>
                </c:pt>
                <c:pt idx="3707">
                  <c:v>212.24</c:v>
                </c:pt>
                <c:pt idx="3708">
                  <c:v>213.16</c:v>
                </c:pt>
                <c:pt idx="3709">
                  <c:v>225.62</c:v>
                </c:pt>
                <c:pt idx="3710">
                  <c:v>232.75</c:v>
                </c:pt>
                <c:pt idx="3711">
                  <c:v>237.9</c:v>
                </c:pt>
                <c:pt idx="3712">
                  <c:v>238.76</c:v>
                </c:pt>
                <c:pt idx="3713">
                  <c:v>207.71</c:v>
                </c:pt>
                <c:pt idx="3714">
                  <c:v>131.58000000000001</c:v>
                </c:pt>
                <c:pt idx="3715">
                  <c:v>119.62</c:v>
                </c:pt>
                <c:pt idx="3716">
                  <c:v>183.7</c:v>
                </c:pt>
                <c:pt idx="3717">
                  <c:v>139.93</c:v>
                </c:pt>
                <c:pt idx="3718">
                  <c:v>124.06</c:v>
                </c:pt>
                <c:pt idx="3719">
                  <c:v>103.87</c:v>
                </c:pt>
                <c:pt idx="3720">
                  <c:v>63.69</c:v>
                </c:pt>
                <c:pt idx="3721">
                  <c:v>131.5</c:v>
                </c:pt>
                <c:pt idx="3722">
                  <c:v>143.55000000000001</c:v>
                </c:pt>
                <c:pt idx="3723">
                  <c:v>107.35</c:v>
                </c:pt>
                <c:pt idx="3724">
                  <c:v>123.92</c:v>
                </c:pt>
                <c:pt idx="3725">
                  <c:v>131.27000000000001</c:v>
                </c:pt>
                <c:pt idx="3726">
                  <c:v>143.81</c:v>
                </c:pt>
                <c:pt idx="3727">
                  <c:v>156.62</c:v>
                </c:pt>
                <c:pt idx="3728">
                  <c:v>173.32</c:v>
                </c:pt>
                <c:pt idx="3729">
                  <c:v>169.28</c:v>
                </c:pt>
                <c:pt idx="3730">
                  <c:v>182.33</c:v>
                </c:pt>
                <c:pt idx="3731">
                  <c:v>170.93</c:v>
                </c:pt>
                <c:pt idx="3732">
                  <c:v>167.17</c:v>
                </c:pt>
                <c:pt idx="3733">
                  <c:v>146.34</c:v>
                </c:pt>
                <c:pt idx="3734">
                  <c:v>126.16</c:v>
                </c:pt>
                <c:pt idx="3735">
                  <c:v>147.04</c:v>
                </c:pt>
                <c:pt idx="3736">
                  <c:v>168.25</c:v>
                </c:pt>
                <c:pt idx="3737">
                  <c:v>163.72999999999999</c:v>
                </c:pt>
                <c:pt idx="3738">
                  <c:v>167.53</c:v>
                </c:pt>
                <c:pt idx="3739">
                  <c:v>172.43</c:v>
                </c:pt>
                <c:pt idx="3740">
                  <c:v>175.56</c:v>
                </c:pt>
                <c:pt idx="3741">
                  <c:v>170.09</c:v>
                </c:pt>
                <c:pt idx="3742">
                  <c:v>180.21</c:v>
                </c:pt>
                <c:pt idx="3743">
                  <c:v>175.36</c:v>
                </c:pt>
                <c:pt idx="3744">
                  <c:v>177.57</c:v>
                </c:pt>
                <c:pt idx="3745">
                  <c:v>180.18</c:v>
                </c:pt>
                <c:pt idx="3746">
                  <c:v>202.42</c:v>
                </c:pt>
                <c:pt idx="3747">
                  <c:v>223.46</c:v>
                </c:pt>
                <c:pt idx="3748">
                  <c:v>215.09</c:v>
                </c:pt>
                <c:pt idx="3749">
                  <c:v>217.89</c:v>
                </c:pt>
                <c:pt idx="3750">
                  <c:v>220.27</c:v>
                </c:pt>
                <c:pt idx="3751">
                  <c:v>218.69</c:v>
                </c:pt>
                <c:pt idx="3752">
                  <c:v>226.27</c:v>
                </c:pt>
                <c:pt idx="3753">
                  <c:v>198.47</c:v>
                </c:pt>
                <c:pt idx="3754">
                  <c:v>199.6</c:v>
                </c:pt>
                <c:pt idx="3755">
                  <c:v>211.29</c:v>
                </c:pt>
                <c:pt idx="3756">
                  <c:v>217.21</c:v>
                </c:pt>
                <c:pt idx="3757">
                  <c:v>211.44</c:v>
                </c:pt>
                <c:pt idx="3758">
                  <c:v>253.71</c:v>
                </c:pt>
                <c:pt idx="3759">
                  <c:v>210.86</c:v>
                </c:pt>
                <c:pt idx="3760">
                  <c:v>228.77</c:v>
                </c:pt>
                <c:pt idx="3761">
                  <c:v>228.51</c:v>
                </c:pt>
                <c:pt idx="3762">
                  <c:v>221.26</c:v>
                </c:pt>
                <c:pt idx="3763">
                  <c:v>214.25</c:v>
                </c:pt>
                <c:pt idx="3764">
                  <c:v>209.3</c:v>
                </c:pt>
                <c:pt idx="3765">
                  <c:v>210.32</c:v>
                </c:pt>
                <c:pt idx="3766">
                  <c:v>223.67</c:v>
                </c:pt>
                <c:pt idx="3767">
                  <c:v>215.45</c:v>
                </c:pt>
                <c:pt idx="3768">
                  <c:v>213.69</c:v>
                </c:pt>
                <c:pt idx="3769">
                  <c:v>221.8</c:v>
                </c:pt>
                <c:pt idx="3770">
                  <c:v>238.96</c:v>
                </c:pt>
                <c:pt idx="3771">
                  <c:v>164.58</c:v>
                </c:pt>
                <c:pt idx="3772">
                  <c:v>190.44</c:v>
                </c:pt>
                <c:pt idx="3773">
                  <c:v>162.56</c:v>
                </c:pt>
                <c:pt idx="3774">
                  <c:v>198.23</c:v>
                </c:pt>
                <c:pt idx="3775">
                  <c:v>196.35</c:v>
                </c:pt>
                <c:pt idx="3776">
                  <c:v>177.61</c:v>
                </c:pt>
                <c:pt idx="3777">
                  <c:v>166.83</c:v>
                </c:pt>
                <c:pt idx="3778">
                  <c:v>0</c:v>
                </c:pt>
                <c:pt idx="3779">
                  <c:v>0</c:v>
                </c:pt>
                <c:pt idx="3780">
                  <c:v>0</c:v>
                </c:pt>
                <c:pt idx="3781">
                  <c:v>0</c:v>
                </c:pt>
                <c:pt idx="3782">
                  <c:v>0</c:v>
                </c:pt>
                <c:pt idx="3783">
                  <c:v>58.15</c:v>
                </c:pt>
                <c:pt idx="3784">
                  <c:v>122.42</c:v>
                </c:pt>
                <c:pt idx="3785">
                  <c:v>148.07</c:v>
                </c:pt>
                <c:pt idx="3786">
                  <c:v>168.8</c:v>
                </c:pt>
                <c:pt idx="3787">
                  <c:v>164.46</c:v>
                </c:pt>
                <c:pt idx="3788">
                  <c:v>160.35</c:v>
                </c:pt>
                <c:pt idx="3789">
                  <c:v>165.27</c:v>
                </c:pt>
                <c:pt idx="3790">
                  <c:v>156.13</c:v>
                </c:pt>
                <c:pt idx="3791">
                  <c:v>164.63</c:v>
                </c:pt>
                <c:pt idx="3792">
                  <c:v>181.73</c:v>
                </c:pt>
                <c:pt idx="3793">
                  <c:v>181.85</c:v>
                </c:pt>
                <c:pt idx="3794">
                  <c:v>182.15</c:v>
                </c:pt>
                <c:pt idx="3795">
                  <c:v>182.38</c:v>
                </c:pt>
                <c:pt idx="3796">
                  <c:v>170.01</c:v>
                </c:pt>
                <c:pt idx="3797">
                  <c:v>161.46</c:v>
                </c:pt>
                <c:pt idx="3798">
                  <c:v>152.63</c:v>
                </c:pt>
                <c:pt idx="3799">
                  <c:v>161.38</c:v>
                </c:pt>
                <c:pt idx="3800">
                  <c:v>173.42</c:v>
                </c:pt>
                <c:pt idx="3801">
                  <c:v>165.3</c:v>
                </c:pt>
                <c:pt idx="3802">
                  <c:v>105.62</c:v>
                </c:pt>
                <c:pt idx="3803">
                  <c:v>130.72</c:v>
                </c:pt>
                <c:pt idx="3804">
                  <c:v>134.5</c:v>
                </c:pt>
                <c:pt idx="3805">
                  <c:v>92.62</c:v>
                </c:pt>
                <c:pt idx="3806">
                  <c:v>100.68</c:v>
                </c:pt>
                <c:pt idx="3807">
                  <c:v>87.65</c:v>
                </c:pt>
                <c:pt idx="3808">
                  <c:v>83.4</c:v>
                </c:pt>
                <c:pt idx="3809">
                  <c:v>116</c:v>
                </c:pt>
                <c:pt idx="3810">
                  <c:v>140.94</c:v>
                </c:pt>
                <c:pt idx="3811">
                  <c:v>144.94</c:v>
                </c:pt>
                <c:pt idx="3812">
                  <c:v>140.33000000000001</c:v>
                </c:pt>
                <c:pt idx="3813">
                  <c:v>119.79</c:v>
                </c:pt>
                <c:pt idx="3814">
                  <c:v>144.08000000000001</c:v>
                </c:pt>
                <c:pt idx="3815">
                  <c:v>169.83</c:v>
                </c:pt>
                <c:pt idx="3816">
                  <c:v>173.87</c:v>
                </c:pt>
                <c:pt idx="3817">
                  <c:v>174.1</c:v>
                </c:pt>
                <c:pt idx="3818">
                  <c:v>178.64</c:v>
                </c:pt>
                <c:pt idx="3819">
                  <c:v>174.21</c:v>
                </c:pt>
                <c:pt idx="3820">
                  <c:v>166.45</c:v>
                </c:pt>
                <c:pt idx="3821">
                  <c:v>166.3</c:v>
                </c:pt>
                <c:pt idx="3822">
                  <c:v>157.80000000000001</c:v>
                </c:pt>
                <c:pt idx="3823">
                  <c:v>157.69</c:v>
                </c:pt>
                <c:pt idx="3824">
                  <c:v>153.5</c:v>
                </c:pt>
                <c:pt idx="3825">
                  <c:v>154.41999999999999</c:v>
                </c:pt>
                <c:pt idx="3826">
                  <c:v>145.55000000000001</c:v>
                </c:pt>
                <c:pt idx="3827">
                  <c:v>154.25</c:v>
                </c:pt>
                <c:pt idx="3828">
                  <c:v>149.97</c:v>
                </c:pt>
                <c:pt idx="3829">
                  <c:v>157.6</c:v>
                </c:pt>
                <c:pt idx="3830">
                  <c:v>162.58000000000001</c:v>
                </c:pt>
                <c:pt idx="3831">
                  <c:v>179.82</c:v>
                </c:pt>
                <c:pt idx="3832">
                  <c:v>171.01</c:v>
                </c:pt>
                <c:pt idx="3833">
                  <c:v>167.84</c:v>
                </c:pt>
                <c:pt idx="3834">
                  <c:v>163.49</c:v>
                </c:pt>
                <c:pt idx="3835">
                  <c:v>150.63999999999999</c:v>
                </c:pt>
                <c:pt idx="3836">
                  <c:v>146.65</c:v>
                </c:pt>
                <c:pt idx="3837">
                  <c:v>138.22999999999999</c:v>
                </c:pt>
                <c:pt idx="3838">
                  <c:v>138.29</c:v>
                </c:pt>
                <c:pt idx="3839">
                  <c:v>130.27000000000001</c:v>
                </c:pt>
                <c:pt idx="3840">
                  <c:v>113.19</c:v>
                </c:pt>
                <c:pt idx="3841">
                  <c:v>87.97</c:v>
                </c:pt>
                <c:pt idx="3842">
                  <c:v>121.82</c:v>
                </c:pt>
                <c:pt idx="3843">
                  <c:v>130.81</c:v>
                </c:pt>
                <c:pt idx="3844">
                  <c:v>105.86</c:v>
                </c:pt>
                <c:pt idx="3845">
                  <c:v>105.86</c:v>
                </c:pt>
                <c:pt idx="3846">
                  <c:v>101.91</c:v>
                </c:pt>
                <c:pt idx="3847">
                  <c:v>102.32</c:v>
                </c:pt>
                <c:pt idx="3848">
                  <c:v>102.54</c:v>
                </c:pt>
                <c:pt idx="3849">
                  <c:v>102.56</c:v>
                </c:pt>
                <c:pt idx="3850">
                  <c:v>111.7</c:v>
                </c:pt>
                <c:pt idx="3851">
                  <c:v>132.82</c:v>
                </c:pt>
                <c:pt idx="3852">
                  <c:v>153.1</c:v>
                </c:pt>
                <c:pt idx="3853">
                  <c:v>139.46</c:v>
                </c:pt>
                <c:pt idx="3854">
                  <c:v>139.41999999999999</c:v>
                </c:pt>
                <c:pt idx="3855">
                  <c:v>137.93</c:v>
                </c:pt>
                <c:pt idx="3856">
                  <c:v>120.58</c:v>
                </c:pt>
                <c:pt idx="3857">
                  <c:v>123.85</c:v>
                </c:pt>
                <c:pt idx="3858">
                  <c:v>122.64</c:v>
                </c:pt>
                <c:pt idx="3859">
                  <c:v>125.88</c:v>
                </c:pt>
                <c:pt idx="3860">
                  <c:v>0</c:v>
                </c:pt>
                <c:pt idx="3861">
                  <c:v>0</c:v>
                </c:pt>
                <c:pt idx="3862">
                  <c:v>0</c:v>
                </c:pt>
                <c:pt idx="3863">
                  <c:v>206.09</c:v>
                </c:pt>
                <c:pt idx="3864">
                  <c:v>224.64</c:v>
                </c:pt>
                <c:pt idx="3865">
                  <c:v>213.81</c:v>
                </c:pt>
                <c:pt idx="3866">
                  <c:v>219.3</c:v>
                </c:pt>
                <c:pt idx="3867">
                  <c:v>212.11</c:v>
                </c:pt>
                <c:pt idx="3868">
                  <c:v>80.849999999999994</c:v>
                </c:pt>
                <c:pt idx="3869">
                  <c:v>177.66</c:v>
                </c:pt>
                <c:pt idx="3870">
                  <c:v>193.47</c:v>
                </c:pt>
                <c:pt idx="3871">
                  <c:v>191.88</c:v>
                </c:pt>
                <c:pt idx="3872">
                  <c:v>199.52</c:v>
                </c:pt>
                <c:pt idx="3873">
                  <c:v>203.42</c:v>
                </c:pt>
                <c:pt idx="3874">
                  <c:v>189.28</c:v>
                </c:pt>
                <c:pt idx="3875">
                  <c:v>189.68</c:v>
                </c:pt>
                <c:pt idx="3876">
                  <c:v>190.32</c:v>
                </c:pt>
                <c:pt idx="3877">
                  <c:v>190.98</c:v>
                </c:pt>
                <c:pt idx="3878">
                  <c:v>191.78</c:v>
                </c:pt>
                <c:pt idx="3879">
                  <c:v>192.55</c:v>
                </c:pt>
                <c:pt idx="3880">
                  <c:v>188.41</c:v>
                </c:pt>
                <c:pt idx="3881">
                  <c:v>168.98</c:v>
                </c:pt>
                <c:pt idx="3882">
                  <c:v>124.44</c:v>
                </c:pt>
                <c:pt idx="3883">
                  <c:v>19.89</c:v>
                </c:pt>
                <c:pt idx="3884">
                  <c:v>0</c:v>
                </c:pt>
                <c:pt idx="3885">
                  <c:v>0</c:v>
                </c:pt>
                <c:pt idx="3886">
                  <c:v>0</c:v>
                </c:pt>
                <c:pt idx="3887">
                  <c:v>118.66</c:v>
                </c:pt>
                <c:pt idx="3888">
                  <c:v>142.88999999999999</c:v>
                </c:pt>
                <c:pt idx="3889">
                  <c:v>215.25</c:v>
                </c:pt>
                <c:pt idx="3890">
                  <c:v>238.98</c:v>
                </c:pt>
                <c:pt idx="3891">
                  <c:v>244.13</c:v>
                </c:pt>
                <c:pt idx="3892">
                  <c:v>241.65</c:v>
                </c:pt>
                <c:pt idx="3893">
                  <c:v>240.19</c:v>
                </c:pt>
                <c:pt idx="3894">
                  <c:v>226.78</c:v>
                </c:pt>
                <c:pt idx="3895">
                  <c:v>187.25</c:v>
                </c:pt>
                <c:pt idx="3896">
                  <c:v>187.96</c:v>
                </c:pt>
                <c:pt idx="3897">
                  <c:v>19.670000000000002</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72.5</c:v>
                </c:pt>
                <c:pt idx="3911">
                  <c:v>21.47</c:v>
                </c:pt>
                <c:pt idx="3912">
                  <c:v>151.72999999999999</c:v>
                </c:pt>
                <c:pt idx="3913">
                  <c:v>144.69</c:v>
                </c:pt>
                <c:pt idx="3914">
                  <c:v>223.57</c:v>
                </c:pt>
                <c:pt idx="3915">
                  <c:v>253.16</c:v>
                </c:pt>
                <c:pt idx="3916">
                  <c:v>283.5</c:v>
                </c:pt>
                <c:pt idx="3917">
                  <c:v>294.06</c:v>
                </c:pt>
                <c:pt idx="3918">
                  <c:v>298.49</c:v>
                </c:pt>
                <c:pt idx="3919">
                  <c:v>293.93</c:v>
                </c:pt>
                <c:pt idx="3920">
                  <c:v>288.25</c:v>
                </c:pt>
                <c:pt idx="3921">
                  <c:v>286.20999999999998</c:v>
                </c:pt>
                <c:pt idx="3922">
                  <c:v>276.93</c:v>
                </c:pt>
                <c:pt idx="3923">
                  <c:v>291.37</c:v>
                </c:pt>
                <c:pt idx="3924">
                  <c:v>289.92</c:v>
                </c:pt>
                <c:pt idx="3925">
                  <c:v>293.02999999999997</c:v>
                </c:pt>
                <c:pt idx="3926">
                  <c:v>292.55</c:v>
                </c:pt>
                <c:pt idx="3927">
                  <c:v>250.8</c:v>
                </c:pt>
                <c:pt idx="3928">
                  <c:v>274.76</c:v>
                </c:pt>
                <c:pt idx="3929">
                  <c:v>285.3</c:v>
                </c:pt>
                <c:pt idx="3930">
                  <c:v>291.42</c:v>
                </c:pt>
                <c:pt idx="3931">
                  <c:v>284.98</c:v>
                </c:pt>
                <c:pt idx="3932">
                  <c:v>280.35000000000002</c:v>
                </c:pt>
                <c:pt idx="3933">
                  <c:v>274.26</c:v>
                </c:pt>
                <c:pt idx="3934">
                  <c:v>272.36</c:v>
                </c:pt>
                <c:pt idx="3935">
                  <c:v>266.57</c:v>
                </c:pt>
                <c:pt idx="3936">
                  <c:v>269.18</c:v>
                </c:pt>
                <c:pt idx="3937">
                  <c:v>272.10000000000002</c:v>
                </c:pt>
                <c:pt idx="3938">
                  <c:v>258.69</c:v>
                </c:pt>
                <c:pt idx="3939">
                  <c:v>153.41999999999999</c:v>
                </c:pt>
                <c:pt idx="3940">
                  <c:v>162.38999999999999</c:v>
                </c:pt>
                <c:pt idx="3941">
                  <c:v>135.94999999999999</c:v>
                </c:pt>
                <c:pt idx="3942">
                  <c:v>149.69999999999999</c:v>
                </c:pt>
                <c:pt idx="3943">
                  <c:v>3.9</c:v>
                </c:pt>
                <c:pt idx="3944">
                  <c:v>0</c:v>
                </c:pt>
                <c:pt idx="3945">
                  <c:v>150.96</c:v>
                </c:pt>
                <c:pt idx="3946">
                  <c:v>109.18</c:v>
                </c:pt>
                <c:pt idx="3947">
                  <c:v>73.430000000000007</c:v>
                </c:pt>
                <c:pt idx="3948">
                  <c:v>116.34</c:v>
                </c:pt>
                <c:pt idx="3949">
                  <c:v>156.94</c:v>
                </c:pt>
                <c:pt idx="3950">
                  <c:v>165.93</c:v>
                </c:pt>
                <c:pt idx="3951">
                  <c:v>175.33</c:v>
                </c:pt>
                <c:pt idx="3952">
                  <c:v>215.89</c:v>
                </c:pt>
                <c:pt idx="3953">
                  <c:v>217.46</c:v>
                </c:pt>
                <c:pt idx="3954">
                  <c:v>227.42</c:v>
                </c:pt>
                <c:pt idx="3955">
                  <c:v>224.52</c:v>
                </c:pt>
                <c:pt idx="3956">
                  <c:v>226.17</c:v>
                </c:pt>
                <c:pt idx="3957">
                  <c:v>227.86</c:v>
                </c:pt>
                <c:pt idx="3958">
                  <c:v>229.26</c:v>
                </c:pt>
                <c:pt idx="3959">
                  <c:v>222.52</c:v>
                </c:pt>
                <c:pt idx="3960">
                  <c:v>214.18</c:v>
                </c:pt>
                <c:pt idx="3961">
                  <c:v>207.18</c:v>
                </c:pt>
                <c:pt idx="3962">
                  <c:v>173.55</c:v>
                </c:pt>
                <c:pt idx="3963">
                  <c:v>169.86</c:v>
                </c:pt>
                <c:pt idx="3964">
                  <c:v>0</c:v>
                </c:pt>
                <c:pt idx="3965">
                  <c:v>0</c:v>
                </c:pt>
                <c:pt idx="3966">
                  <c:v>195.52</c:v>
                </c:pt>
                <c:pt idx="3967">
                  <c:v>220.54</c:v>
                </c:pt>
                <c:pt idx="3968">
                  <c:v>227.88</c:v>
                </c:pt>
                <c:pt idx="3969">
                  <c:v>235.17</c:v>
                </c:pt>
                <c:pt idx="3970">
                  <c:v>233</c:v>
                </c:pt>
                <c:pt idx="3971">
                  <c:v>232.81</c:v>
                </c:pt>
                <c:pt idx="3972">
                  <c:v>234.73</c:v>
                </c:pt>
                <c:pt idx="3973">
                  <c:v>235.76</c:v>
                </c:pt>
                <c:pt idx="3974">
                  <c:v>200.66</c:v>
                </c:pt>
                <c:pt idx="3975">
                  <c:v>198.66</c:v>
                </c:pt>
                <c:pt idx="3976">
                  <c:v>55.2</c:v>
                </c:pt>
                <c:pt idx="3977">
                  <c:v>0</c:v>
                </c:pt>
                <c:pt idx="3978">
                  <c:v>0</c:v>
                </c:pt>
                <c:pt idx="3979">
                  <c:v>163.88</c:v>
                </c:pt>
                <c:pt idx="3980">
                  <c:v>192.49</c:v>
                </c:pt>
                <c:pt idx="3981">
                  <c:v>209.51</c:v>
                </c:pt>
                <c:pt idx="3982">
                  <c:v>203.32</c:v>
                </c:pt>
                <c:pt idx="3983">
                  <c:v>200.44</c:v>
                </c:pt>
                <c:pt idx="3984">
                  <c:v>203.77</c:v>
                </c:pt>
                <c:pt idx="3985">
                  <c:v>193.47</c:v>
                </c:pt>
                <c:pt idx="3986">
                  <c:v>176.08</c:v>
                </c:pt>
                <c:pt idx="3987">
                  <c:v>155.76</c:v>
                </c:pt>
                <c:pt idx="3988">
                  <c:v>51.49</c:v>
                </c:pt>
                <c:pt idx="3989">
                  <c:v>0</c:v>
                </c:pt>
                <c:pt idx="3990">
                  <c:v>0</c:v>
                </c:pt>
                <c:pt idx="3991">
                  <c:v>0</c:v>
                </c:pt>
                <c:pt idx="3992">
                  <c:v>144.96</c:v>
                </c:pt>
                <c:pt idx="3993">
                  <c:v>181.77</c:v>
                </c:pt>
                <c:pt idx="3994">
                  <c:v>188.92</c:v>
                </c:pt>
                <c:pt idx="3995">
                  <c:v>171.97</c:v>
                </c:pt>
                <c:pt idx="3996">
                  <c:v>0</c:v>
                </c:pt>
                <c:pt idx="3997">
                  <c:v>32.03</c:v>
                </c:pt>
                <c:pt idx="3998">
                  <c:v>171.33</c:v>
                </c:pt>
                <c:pt idx="3999">
                  <c:v>219.96</c:v>
                </c:pt>
                <c:pt idx="4000">
                  <c:v>175.55</c:v>
                </c:pt>
                <c:pt idx="4001">
                  <c:v>175.01</c:v>
                </c:pt>
                <c:pt idx="4002">
                  <c:v>194.63</c:v>
                </c:pt>
                <c:pt idx="4003">
                  <c:v>196.48</c:v>
                </c:pt>
                <c:pt idx="4004">
                  <c:v>190.08</c:v>
                </c:pt>
                <c:pt idx="4005">
                  <c:v>158.63</c:v>
                </c:pt>
                <c:pt idx="4006">
                  <c:v>210.73</c:v>
                </c:pt>
                <c:pt idx="4007">
                  <c:v>210.77</c:v>
                </c:pt>
                <c:pt idx="4008">
                  <c:v>197.71</c:v>
                </c:pt>
                <c:pt idx="4009">
                  <c:v>191.83</c:v>
                </c:pt>
                <c:pt idx="4010">
                  <c:v>157.47999999999999</c:v>
                </c:pt>
                <c:pt idx="4011">
                  <c:v>147.5</c:v>
                </c:pt>
                <c:pt idx="4012">
                  <c:v>137.24</c:v>
                </c:pt>
                <c:pt idx="4013">
                  <c:v>166.37</c:v>
                </c:pt>
                <c:pt idx="4014">
                  <c:v>174.9</c:v>
                </c:pt>
                <c:pt idx="4015">
                  <c:v>187.92</c:v>
                </c:pt>
                <c:pt idx="4016">
                  <c:v>182.48</c:v>
                </c:pt>
                <c:pt idx="4017">
                  <c:v>169.76</c:v>
                </c:pt>
                <c:pt idx="4018">
                  <c:v>184.69</c:v>
                </c:pt>
                <c:pt idx="4019">
                  <c:v>156.09</c:v>
                </c:pt>
                <c:pt idx="4020">
                  <c:v>25.83</c:v>
                </c:pt>
                <c:pt idx="4021">
                  <c:v>0</c:v>
                </c:pt>
                <c:pt idx="4022">
                  <c:v>70.180000000000007</c:v>
                </c:pt>
                <c:pt idx="4023">
                  <c:v>0</c:v>
                </c:pt>
                <c:pt idx="4024">
                  <c:v>9.4700000000000006</c:v>
                </c:pt>
                <c:pt idx="4025">
                  <c:v>55.84</c:v>
                </c:pt>
                <c:pt idx="4026">
                  <c:v>55.53</c:v>
                </c:pt>
                <c:pt idx="4027">
                  <c:v>58.73</c:v>
                </c:pt>
                <c:pt idx="4028">
                  <c:v>94.45</c:v>
                </c:pt>
                <c:pt idx="4029">
                  <c:v>159.09</c:v>
                </c:pt>
                <c:pt idx="4030">
                  <c:v>161.21</c:v>
                </c:pt>
                <c:pt idx="4031">
                  <c:v>158.25</c:v>
                </c:pt>
                <c:pt idx="4032">
                  <c:v>179.48</c:v>
                </c:pt>
                <c:pt idx="4033">
                  <c:v>184.72</c:v>
                </c:pt>
                <c:pt idx="4034">
                  <c:v>186.84</c:v>
                </c:pt>
                <c:pt idx="4035">
                  <c:v>165.64</c:v>
                </c:pt>
                <c:pt idx="4036">
                  <c:v>160</c:v>
                </c:pt>
                <c:pt idx="4037">
                  <c:v>174.84</c:v>
                </c:pt>
                <c:pt idx="4038">
                  <c:v>109.92</c:v>
                </c:pt>
                <c:pt idx="4039">
                  <c:v>0</c:v>
                </c:pt>
                <c:pt idx="4040">
                  <c:v>312.69</c:v>
                </c:pt>
                <c:pt idx="4041">
                  <c:v>315.38</c:v>
                </c:pt>
                <c:pt idx="4042">
                  <c:v>276.47000000000003</c:v>
                </c:pt>
                <c:pt idx="4043">
                  <c:v>227.75</c:v>
                </c:pt>
                <c:pt idx="4044">
                  <c:v>182.1</c:v>
                </c:pt>
                <c:pt idx="4045">
                  <c:v>50.9</c:v>
                </c:pt>
                <c:pt idx="4046">
                  <c:v>80.209999999999994</c:v>
                </c:pt>
                <c:pt idx="4047">
                  <c:v>118.13</c:v>
                </c:pt>
                <c:pt idx="4048">
                  <c:v>135.91999999999999</c:v>
                </c:pt>
                <c:pt idx="4049">
                  <c:v>121.64</c:v>
                </c:pt>
                <c:pt idx="4050">
                  <c:v>134.44999999999999</c:v>
                </c:pt>
                <c:pt idx="4051">
                  <c:v>148.41999999999999</c:v>
                </c:pt>
                <c:pt idx="4052">
                  <c:v>25.24</c:v>
                </c:pt>
                <c:pt idx="4053">
                  <c:v>0</c:v>
                </c:pt>
                <c:pt idx="4054">
                  <c:v>0</c:v>
                </c:pt>
                <c:pt idx="4055">
                  <c:v>0</c:v>
                </c:pt>
                <c:pt idx="4056">
                  <c:v>0</c:v>
                </c:pt>
                <c:pt idx="4057">
                  <c:v>0</c:v>
                </c:pt>
                <c:pt idx="4058">
                  <c:v>0</c:v>
                </c:pt>
                <c:pt idx="4059">
                  <c:v>0</c:v>
                </c:pt>
                <c:pt idx="4060">
                  <c:v>64.87</c:v>
                </c:pt>
                <c:pt idx="4061">
                  <c:v>204.06</c:v>
                </c:pt>
                <c:pt idx="4062">
                  <c:v>179.72</c:v>
                </c:pt>
                <c:pt idx="4063">
                  <c:v>102.43</c:v>
                </c:pt>
                <c:pt idx="4064">
                  <c:v>204.75</c:v>
                </c:pt>
                <c:pt idx="4065">
                  <c:v>222.04</c:v>
                </c:pt>
                <c:pt idx="4066">
                  <c:v>197.72</c:v>
                </c:pt>
                <c:pt idx="4067">
                  <c:v>224.38</c:v>
                </c:pt>
                <c:pt idx="4068">
                  <c:v>237.05</c:v>
                </c:pt>
                <c:pt idx="4069">
                  <c:v>225.89</c:v>
                </c:pt>
                <c:pt idx="4070">
                  <c:v>162.88</c:v>
                </c:pt>
                <c:pt idx="4071">
                  <c:v>83.3</c:v>
                </c:pt>
                <c:pt idx="4072">
                  <c:v>200.65</c:v>
                </c:pt>
                <c:pt idx="4073">
                  <c:v>231.61</c:v>
                </c:pt>
                <c:pt idx="4074">
                  <c:v>249.46</c:v>
                </c:pt>
                <c:pt idx="4075">
                  <c:v>260.35000000000002</c:v>
                </c:pt>
                <c:pt idx="4076">
                  <c:v>266.91000000000003</c:v>
                </c:pt>
                <c:pt idx="4077">
                  <c:v>216.11</c:v>
                </c:pt>
                <c:pt idx="4078">
                  <c:v>143.44</c:v>
                </c:pt>
                <c:pt idx="4079">
                  <c:v>82.7</c:v>
                </c:pt>
                <c:pt idx="4080">
                  <c:v>0</c:v>
                </c:pt>
                <c:pt idx="4081">
                  <c:v>0</c:v>
                </c:pt>
                <c:pt idx="4082">
                  <c:v>21.26</c:v>
                </c:pt>
                <c:pt idx="4083">
                  <c:v>162.65</c:v>
                </c:pt>
                <c:pt idx="4084">
                  <c:v>151.37</c:v>
                </c:pt>
                <c:pt idx="4085">
                  <c:v>124.58</c:v>
                </c:pt>
                <c:pt idx="4086">
                  <c:v>99.2</c:v>
                </c:pt>
                <c:pt idx="4087">
                  <c:v>125.6</c:v>
                </c:pt>
                <c:pt idx="4088">
                  <c:v>112.3</c:v>
                </c:pt>
                <c:pt idx="4089">
                  <c:v>99.35</c:v>
                </c:pt>
                <c:pt idx="4090">
                  <c:v>8.6199999999999992</c:v>
                </c:pt>
                <c:pt idx="4091">
                  <c:v>25.92</c:v>
                </c:pt>
                <c:pt idx="4092">
                  <c:v>0</c:v>
                </c:pt>
                <c:pt idx="4093">
                  <c:v>0</c:v>
                </c:pt>
                <c:pt idx="4094">
                  <c:v>97.7</c:v>
                </c:pt>
                <c:pt idx="4095">
                  <c:v>139.52000000000001</c:v>
                </c:pt>
                <c:pt idx="4096">
                  <c:v>173.41</c:v>
                </c:pt>
                <c:pt idx="4097">
                  <c:v>92.63</c:v>
                </c:pt>
                <c:pt idx="4098">
                  <c:v>156.83000000000001</c:v>
                </c:pt>
                <c:pt idx="4099">
                  <c:v>123.2</c:v>
                </c:pt>
                <c:pt idx="4100">
                  <c:v>140.16</c:v>
                </c:pt>
                <c:pt idx="4101">
                  <c:v>157.08000000000001</c:v>
                </c:pt>
                <c:pt idx="4102">
                  <c:v>169.75</c:v>
                </c:pt>
                <c:pt idx="4103">
                  <c:v>160.38</c:v>
                </c:pt>
                <c:pt idx="4104">
                  <c:v>160.35</c:v>
                </c:pt>
                <c:pt idx="4105">
                  <c:v>199.17</c:v>
                </c:pt>
                <c:pt idx="4106">
                  <c:v>245.75</c:v>
                </c:pt>
                <c:pt idx="4107">
                  <c:v>269.93</c:v>
                </c:pt>
                <c:pt idx="4108">
                  <c:v>236.13</c:v>
                </c:pt>
                <c:pt idx="4109">
                  <c:v>200.91</c:v>
                </c:pt>
                <c:pt idx="4110">
                  <c:v>81.290000000000006</c:v>
                </c:pt>
                <c:pt idx="4111">
                  <c:v>184.57</c:v>
                </c:pt>
                <c:pt idx="4112">
                  <c:v>150</c:v>
                </c:pt>
                <c:pt idx="4113">
                  <c:v>136.47</c:v>
                </c:pt>
                <c:pt idx="4114">
                  <c:v>149.5</c:v>
                </c:pt>
                <c:pt idx="4115">
                  <c:v>0</c:v>
                </c:pt>
                <c:pt idx="4116">
                  <c:v>165.18</c:v>
                </c:pt>
                <c:pt idx="4117">
                  <c:v>178.55</c:v>
                </c:pt>
                <c:pt idx="4118">
                  <c:v>185.78</c:v>
                </c:pt>
                <c:pt idx="4119">
                  <c:v>207.27</c:v>
                </c:pt>
                <c:pt idx="4120">
                  <c:v>165.59</c:v>
                </c:pt>
                <c:pt idx="4121">
                  <c:v>156.66999999999999</c:v>
                </c:pt>
                <c:pt idx="4122">
                  <c:v>190.8</c:v>
                </c:pt>
                <c:pt idx="4123">
                  <c:v>182.96</c:v>
                </c:pt>
                <c:pt idx="4124">
                  <c:v>184.14</c:v>
                </c:pt>
                <c:pt idx="4125">
                  <c:v>183.19</c:v>
                </c:pt>
                <c:pt idx="4126">
                  <c:v>196.24</c:v>
                </c:pt>
                <c:pt idx="4127">
                  <c:v>205.76</c:v>
                </c:pt>
                <c:pt idx="4128">
                  <c:v>201.59</c:v>
                </c:pt>
                <c:pt idx="4129">
                  <c:v>202.23</c:v>
                </c:pt>
                <c:pt idx="4130">
                  <c:v>211.37</c:v>
                </c:pt>
                <c:pt idx="4131">
                  <c:v>220.78</c:v>
                </c:pt>
                <c:pt idx="4132">
                  <c:v>212.5</c:v>
                </c:pt>
                <c:pt idx="4133">
                  <c:v>204.55</c:v>
                </c:pt>
                <c:pt idx="4134">
                  <c:v>160.91</c:v>
                </c:pt>
                <c:pt idx="4135">
                  <c:v>152.34</c:v>
                </c:pt>
                <c:pt idx="4136">
                  <c:v>148.04</c:v>
                </c:pt>
                <c:pt idx="4137">
                  <c:v>143.63</c:v>
                </c:pt>
                <c:pt idx="4138">
                  <c:v>142.66</c:v>
                </c:pt>
                <c:pt idx="4139">
                  <c:v>177.71</c:v>
                </c:pt>
                <c:pt idx="4140">
                  <c:v>148</c:v>
                </c:pt>
                <c:pt idx="4141">
                  <c:v>164.99</c:v>
                </c:pt>
                <c:pt idx="4142">
                  <c:v>156.63999999999999</c:v>
                </c:pt>
                <c:pt idx="4143">
                  <c:v>143.79</c:v>
                </c:pt>
                <c:pt idx="4144">
                  <c:v>157.19999999999999</c:v>
                </c:pt>
                <c:pt idx="4145">
                  <c:v>122.13</c:v>
                </c:pt>
                <c:pt idx="4146">
                  <c:v>121.65</c:v>
                </c:pt>
                <c:pt idx="4147">
                  <c:v>162.49</c:v>
                </c:pt>
                <c:pt idx="4148">
                  <c:v>160.19</c:v>
                </c:pt>
                <c:pt idx="4149">
                  <c:v>143.5</c:v>
                </c:pt>
                <c:pt idx="4150">
                  <c:v>122.04</c:v>
                </c:pt>
                <c:pt idx="4151">
                  <c:v>161.21</c:v>
                </c:pt>
                <c:pt idx="4152">
                  <c:v>188.54</c:v>
                </c:pt>
                <c:pt idx="4153">
                  <c:v>179.2</c:v>
                </c:pt>
                <c:pt idx="4154">
                  <c:v>152.41999999999999</c:v>
                </c:pt>
                <c:pt idx="4155">
                  <c:v>175.17</c:v>
                </c:pt>
                <c:pt idx="4156">
                  <c:v>179.26</c:v>
                </c:pt>
                <c:pt idx="4157">
                  <c:v>192.65</c:v>
                </c:pt>
                <c:pt idx="4158">
                  <c:v>197.57</c:v>
                </c:pt>
                <c:pt idx="4159">
                  <c:v>189.06</c:v>
                </c:pt>
                <c:pt idx="4160">
                  <c:v>189.71</c:v>
                </c:pt>
                <c:pt idx="4161">
                  <c:v>180.61</c:v>
                </c:pt>
                <c:pt idx="4162">
                  <c:v>189.53</c:v>
                </c:pt>
                <c:pt idx="4163">
                  <c:v>208.27</c:v>
                </c:pt>
                <c:pt idx="4164">
                  <c:v>198.28</c:v>
                </c:pt>
                <c:pt idx="4165">
                  <c:v>198.91</c:v>
                </c:pt>
                <c:pt idx="4166">
                  <c:v>182.91</c:v>
                </c:pt>
                <c:pt idx="4167">
                  <c:v>198.07</c:v>
                </c:pt>
                <c:pt idx="4168">
                  <c:v>179.64</c:v>
                </c:pt>
                <c:pt idx="4169">
                  <c:v>170.07</c:v>
                </c:pt>
                <c:pt idx="4170">
                  <c:v>197.13</c:v>
                </c:pt>
                <c:pt idx="4171">
                  <c:v>203.16</c:v>
                </c:pt>
                <c:pt idx="4172">
                  <c:v>0</c:v>
                </c:pt>
                <c:pt idx="4173">
                  <c:v>130.06</c:v>
                </c:pt>
                <c:pt idx="4174">
                  <c:v>257.33</c:v>
                </c:pt>
                <c:pt idx="4175">
                  <c:v>248.08</c:v>
                </c:pt>
                <c:pt idx="4176">
                  <c:v>233.36</c:v>
                </c:pt>
                <c:pt idx="4177">
                  <c:v>228.58</c:v>
                </c:pt>
                <c:pt idx="4178">
                  <c:v>236.33</c:v>
                </c:pt>
                <c:pt idx="4179">
                  <c:v>241.63</c:v>
                </c:pt>
                <c:pt idx="4180">
                  <c:v>200.87</c:v>
                </c:pt>
                <c:pt idx="4181">
                  <c:v>174.78</c:v>
                </c:pt>
                <c:pt idx="4182">
                  <c:v>167.7</c:v>
                </c:pt>
                <c:pt idx="4183">
                  <c:v>190.69</c:v>
                </c:pt>
                <c:pt idx="4184">
                  <c:v>188.13</c:v>
                </c:pt>
                <c:pt idx="4185">
                  <c:v>139.22999999999999</c:v>
                </c:pt>
                <c:pt idx="4186">
                  <c:v>163.35</c:v>
                </c:pt>
                <c:pt idx="4187">
                  <c:v>150.37</c:v>
                </c:pt>
                <c:pt idx="4188">
                  <c:v>189.81</c:v>
                </c:pt>
                <c:pt idx="4189">
                  <c:v>196.68</c:v>
                </c:pt>
                <c:pt idx="4190">
                  <c:v>176.28</c:v>
                </c:pt>
                <c:pt idx="4191">
                  <c:v>147.75</c:v>
                </c:pt>
                <c:pt idx="4192">
                  <c:v>133.13999999999999</c:v>
                </c:pt>
                <c:pt idx="4193">
                  <c:v>140.41999999999999</c:v>
                </c:pt>
                <c:pt idx="4194">
                  <c:v>195.58</c:v>
                </c:pt>
                <c:pt idx="4195">
                  <c:v>177.39</c:v>
                </c:pt>
                <c:pt idx="4196">
                  <c:v>182.06</c:v>
                </c:pt>
                <c:pt idx="4197">
                  <c:v>183.27</c:v>
                </c:pt>
                <c:pt idx="4198">
                  <c:v>215.96</c:v>
                </c:pt>
                <c:pt idx="4199">
                  <c:v>220.17</c:v>
                </c:pt>
                <c:pt idx="4200">
                  <c:v>213.91</c:v>
                </c:pt>
                <c:pt idx="4201">
                  <c:v>207.16</c:v>
                </c:pt>
                <c:pt idx="4202">
                  <c:v>199.4</c:v>
                </c:pt>
                <c:pt idx="4203">
                  <c:v>202.29</c:v>
                </c:pt>
                <c:pt idx="4204">
                  <c:v>189.27</c:v>
                </c:pt>
                <c:pt idx="4205">
                  <c:v>180.99</c:v>
                </c:pt>
                <c:pt idx="4206">
                  <c:v>164.59</c:v>
                </c:pt>
                <c:pt idx="4207">
                  <c:v>160.55000000000001</c:v>
                </c:pt>
                <c:pt idx="4208">
                  <c:v>161.16</c:v>
                </c:pt>
                <c:pt idx="4209">
                  <c:v>177.79</c:v>
                </c:pt>
                <c:pt idx="4210">
                  <c:v>126.4</c:v>
                </c:pt>
                <c:pt idx="4211">
                  <c:v>130.75</c:v>
                </c:pt>
                <c:pt idx="4212">
                  <c:v>134.16999999999999</c:v>
                </c:pt>
                <c:pt idx="4213">
                  <c:v>120.71</c:v>
                </c:pt>
                <c:pt idx="4214">
                  <c:v>89.41</c:v>
                </c:pt>
                <c:pt idx="4215">
                  <c:v>53.95</c:v>
                </c:pt>
                <c:pt idx="4216">
                  <c:v>28.65</c:v>
                </c:pt>
                <c:pt idx="4217">
                  <c:v>25.07</c:v>
                </c:pt>
                <c:pt idx="4218">
                  <c:v>32.21</c:v>
                </c:pt>
                <c:pt idx="4219">
                  <c:v>60.48</c:v>
                </c:pt>
                <c:pt idx="4220">
                  <c:v>110.33</c:v>
                </c:pt>
                <c:pt idx="4221">
                  <c:v>159.77000000000001</c:v>
                </c:pt>
                <c:pt idx="4222">
                  <c:v>212.15</c:v>
                </c:pt>
                <c:pt idx="4223">
                  <c:v>235.87</c:v>
                </c:pt>
                <c:pt idx="4224">
                  <c:v>238.08</c:v>
                </c:pt>
                <c:pt idx="4225">
                  <c:v>240.32</c:v>
                </c:pt>
                <c:pt idx="4226">
                  <c:v>245.44</c:v>
                </c:pt>
                <c:pt idx="4227">
                  <c:v>254.9</c:v>
                </c:pt>
                <c:pt idx="4228">
                  <c:v>256.58999999999997</c:v>
                </c:pt>
                <c:pt idx="4229">
                  <c:v>262.64</c:v>
                </c:pt>
                <c:pt idx="4230">
                  <c:v>257.39999999999998</c:v>
                </c:pt>
                <c:pt idx="4231">
                  <c:v>248.27</c:v>
                </c:pt>
                <c:pt idx="4232">
                  <c:v>244.05</c:v>
                </c:pt>
                <c:pt idx="4233">
                  <c:v>246.32</c:v>
                </c:pt>
                <c:pt idx="4234">
                  <c:v>250.8</c:v>
                </c:pt>
                <c:pt idx="4235">
                  <c:v>253.86</c:v>
                </c:pt>
                <c:pt idx="4236">
                  <c:v>0</c:v>
                </c:pt>
                <c:pt idx="4237">
                  <c:v>117.09</c:v>
                </c:pt>
                <c:pt idx="4238">
                  <c:v>157.08000000000001</c:v>
                </c:pt>
                <c:pt idx="4239">
                  <c:v>119.91</c:v>
                </c:pt>
                <c:pt idx="4240">
                  <c:v>82.6</c:v>
                </c:pt>
                <c:pt idx="4241">
                  <c:v>29.26</c:v>
                </c:pt>
                <c:pt idx="4242">
                  <c:v>153.49</c:v>
                </c:pt>
                <c:pt idx="4243">
                  <c:v>0</c:v>
                </c:pt>
                <c:pt idx="4244">
                  <c:v>0</c:v>
                </c:pt>
                <c:pt idx="4245">
                  <c:v>0</c:v>
                </c:pt>
                <c:pt idx="4246">
                  <c:v>0</c:v>
                </c:pt>
                <c:pt idx="4247">
                  <c:v>39.32</c:v>
                </c:pt>
                <c:pt idx="4248">
                  <c:v>150.13</c:v>
                </c:pt>
                <c:pt idx="4249">
                  <c:v>114.66</c:v>
                </c:pt>
                <c:pt idx="4250">
                  <c:v>101.68</c:v>
                </c:pt>
                <c:pt idx="4251">
                  <c:v>0</c:v>
                </c:pt>
                <c:pt idx="4252">
                  <c:v>0</c:v>
                </c:pt>
                <c:pt idx="4253">
                  <c:v>0</c:v>
                </c:pt>
                <c:pt idx="4254">
                  <c:v>0</c:v>
                </c:pt>
                <c:pt idx="4255">
                  <c:v>0</c:v>
                </c:pt>
                <c:pt idx="4256">
                  <c:v>0</c:v>
                </c:pt>
                <c:pt idx="4257">
                  <c:v>0</c:v>
                </c:pt>
                <c:pt idx="4258">
                  <c:v>0</c:v>
                </c:pt>
                <c:pt idx="4259">
                  <c:v>0</c:v>
                </c:pt>
                <c:pt idx="4260">
                  <c:v>0</c:v>
                </c:pt>
                <c:pt idx="4261">
                  <c:v>71.59</c:v>
                </c:pt>
                <c:pt idx="4262">
                  <c:v>18.739999999999998</c:v>
                </c:pt>
                <c:pt idx="4263">
                  <c:v>43.1</c:v>
                </c:pt>
                <c:pt idx="4264">
                  <c:v>122.77</c:v>
                </c:pt>
                <c:pt idx="4265">
                  <c:v>150.78</c:v>
                </c:pt>
                <c:pt idx="4266">
                  <c:v>105.68</c:v>
                </c:pt>
                <c:pt idx="4267">
                  <c:v>101.54</c:v>
                </c:pt>
                <c:pt idx="4268">
                  <c:v>161.79</c:v>
                </c:pt>
                <c:pt idx="4269">
                  <c:v>118.25</c:v>
                </c:pt>
                <c:pt idx="4270">
                  <c:v>164.47</c:v>
                </c:pt>
                <c:pt idx="4271">
                  <c:v>185.57</c:v>
                </c:pt>
                <c:pt idx="4272">
                  <c:v>176</c:v>
                </c:pt>
                <c:pt idx="4273">
                  <c:v>147.41999999999999</c:v>
                </c:pt>
                <c:pt idx="4274">
                  <c:v>195.84</c:v>
                </c:pt>
                <c:pt idx="4275">
                  <c:v>208.56</c:v>
                </c:pt>
                <c:pt idx="4276">
                  <c:v>172.83</c:v>
                </c:pt>
                <c:pt idx="4277">
                  <c:v>196.42</c:v>
                </c:pt>
                <c:pt idx="4278">
                  <c:v>181.87</c:v>
                </c:pt>
                <c:pt idx="4279">
                  <c:v>185.3</c:v>
                </c:pt>
                <c:pt idx="4280">
                  <c:v>165.7</c:v>
                </c:pt>
                <c:pt idx="4281">
                  <c:v>205.48</c:v>
                </c:pt>
                <c:pt idx="4282">
                  <c:v>112.11</c:v>
                </c:pt>
                <c:pt idx="4283">
                  <c:v>0</c:v>
                </c:pt>
                <c:pt idx="4284">
                  <c:v>0</c:v>
                </c:pt>
                <c:pt idx="4285">
                  <c:v>111.29</c:v>
                </c:pt>
                <c:pt idx="4286">
                  <c:v>167.68</c:v>
                </c:pt>
                <c:pt idx="4287">
                  <c:v>176.53</c:v>
                </c:pt>
                <c:pt idx="4288">
                  <c:v>182.08</c:v>
                </c:pt>
                <c:pt idx="4289">
                  <c:v>159.56</c:v>
                </c:pt>
                <c:pt idx="4290">
                  <c:v>155.80000000000001</c:v>
                </c:pt>
                <c:pt idx="4291">
                  <c:v>181.79</c:v>
                </c:pt>
                <c:pt idx="4292">
                  <c:v>169.46</c:v>
                </c:pt>
                <c:pt idx="4293">
                  <c:v>165.49</c:v>
                </c:pt>
                <c:pt idx="4294">
                  <c:v>148.6</c:v>
                </c:pt>
                <c:pt idx="4295">
                  <c:v>175.15</c:v>
                </c:pt>
                <c:pt idx="4296">
                  <c:v>167.71</c:v>
                </c:pt>
                <c:pt idx="4297">
                  <c:v>171.88</c:v>
                </c:pt>
                <c:pt idx="4298">
                  <c:v>145.13999999999999</c:v>
                </c:pt>
                <c:pt idx="4299">
                  <c:v>163.47999999999999</c:v>
                </c:pt>
                <c:pt idx="4300">
                  <c:v>172.63</c:v>
                </c:pt>
                <c:pt idx="4301">
                  <c:v>163.86</c:v>
                </c:pt>
                <c:pt idx="4302">
                  <c:v>174.02</c:v>
                </c:pt>
                <c:pt idx="4303">
                  <c:v>156.35</c:v>
                </c:pt>
                <c:pt idx="4304">
                  <c:v>129.18</c:v>
                </c:pt>
                <c:pt idx="4305">
                  <c:v>129</c:v>
                </c:pt>
                <c:pt idx="4306">
                  <c:v>137.91999999999999</c:v>
                </c:pt>
                <c:pt idx="4307">
                  <c:v>129.16999999999999</c:v>
                </c:pt>
                <c:pt idx="4308">
                  <c:v>107.31</c:v>
                </c:pt>
                <c:pt idx="4309">
                  <c:v>160.88</c:v>
                </c:pt>
                <c:pt idx="4310">
                  <c:v>165.77</c:v>
                </c:pt>
                <c:pt idx="4311">
                  <c:v>129.47999999999999</c:v>
                </c:pt>
                <c:pt idx="4312">
                  <c:v>111.65</c:v>
                </c:pt>
                <c:pt idx="4313">
                  <c:v>143.01</c:v>
                </c:pt>
                <c:pt idx="4314">
                  <c:v>129.38</c:v>
                </c:pt>
                <c:pt idx="4315">
                  <c:v>161</c:v>
                </c:pt>
                <c:pt idx="4316">
                  <c:v>152.31</c:v>
                </c:pt>
                <c:pt idx="4317">
                  <c:v>138.88</c:v>
                </c:pt>
                <c:pt idx="4318">
                  <c:v>130.13999999999999</c:v>
                </c:pt>
                <c:pt idx="4319">
                  <c:v>130.43</c:v>
                </c:pt>
                <c:pt idx="4320">
                  <c:v>139.54</c:v>
                </c:pt>
                <c:pt idx="4321">
                  <c:v>0</c:v>
                </c:pt>
                <c:pt idx="4322">
                  <c:v>0</c:v>
                </c:pt>
                <c:pt idx="4323">
                  <c:v>243.3</c:v>
                </c:pt>
                <c:pt idx="4324">
                  <c:v>268.45</c:v>
                </c:pt>
                <c:pt idx="4325">
                  <c:v>274.70999999999998</c:v>
                </c:pt>
                <c:pt idx="4326">
                  <c:v>268.39999999999998</c:v>
                </c:pt>
                <c:pt idx="4327">
                  <c:v>193.82</c:v>
                </c:pt>
                <c:pt idx="4328">
                  <c:v>202.44</c:v>
                </c:pt>
                <c:pt idx="4329">
                  <c:v>183.47</c:v>
                </c:pt>
                <c:pt idx="4330">
                  <c:v>223.95</c:v>
                </c:pt>
                <c:pt idx="4331">
                  <c:v>210.62</c:v>
                </c:pt>
                <c:pt idx="4332">
                  <c:v>208.49</c:v>
                </c:pt>
                <c:pt idx="4333">
                  <c:v>233.07</c:v>
                </c:pt>
                <c:pt idx="4334">
                  <c:v>224.07</c:v>
                </c:pt>
                <c:pt idx="4335">
                  <c:v>214.21</c:v>
                </c:pt>
                <c:pt idx="4336">
                  <c:v>217.43</c:v>
                </c:pt>
                <c:pt idx="4337">
                  <c:v>219.92</c:v>
                </c:pt>
                <c:pt idx="4338">
                  <c:v>203.94</c:v>
                </c:pt>
                <c:pt idx="4339">
                  <c:v>231.66</c:v>
                </c:pt>
                <c:pt idx="4340">
                  <c:v>185.41</c:v>
                </c:pt>
                <c:pt idx="4341">
                  <c:v>197.85</c:v>
                </c:pt>
                <c:pt idx="4342">
                  <c:v>215.7</c:v>
                </c:pt>
                <c:pt idx="4343">
                  <c:v>214.79</c:v>
                </c:pt>
                <c:pt idx="4344">
                  <c:v>205.98</c:v>
                </c:pt>
                <c:pt idx="4345">
                  <c:v>201.43</c:v>
                </c:pt>
                <c:pt idx="4346">
                  <c:v>182.82</c:v>
                </c:pt>
                <c:pt idx="4347">
                  <c:v>171.27</c:v>
                </c:pt>
                <c:pt idx="4348">
                  <c:v>173.31</c:v>
                </c:pt>
                <c:pt idx="4349">
                  <c:v>179.14</c:v>
                </c:pt>
                <c:pt idx="4350">
                  <c:v>141.19</c:v>
                </c:pt>
                <c:pt idx="4351">
                  <c:v>105.93</c:v>
                </c:pt>
                <c:pt idx="4352">
                  <c:v>99.73</c:v>
                </c:pt>
                <c:pt idx="4353">
                  <c:v>103.21</c:v>
                </c:pt>
                <c:pt idx="4354">
                  <c:v>103.22</c:v>
                </c:pt>
                <c:pt idx="4355">
                  <c:v>102.63</c:v>
                </c:pt>
                <c:pt idx="4356">
                  <c:v>105.72</c:v>
                </c:pt>
                <c:pt idx="4357">
                  <c:v>144.05000000000001</c:v>
                </c:pt>
                <c:pt idx="4358">
                  <c:v>147.97</c:v>
                </c:pt>
                <c:pt idx="4359">
                  <c:v>161.75</c:v>
                </c:pt>
                <c:pt idx="4360">
                  <c:v>165.21</c:v>
                </c:pt>
                <c:pt idx="4361">
                  <c:v>175.29</c:v>
                </c:pt>
                <c:pt idx="4362">
                  <c:v>181.36</c:v>
                </c:pt>
                <c:pt idx="4363">
                  <c:v>166.85</c:v>
                </c:pt>
                <c:pt idx="4364">
                  <c:v>182.45</c:v>
                </c:pt>
                <c:pt idx="4365">
                  <c:v>173.89</c:v>
                </c:pt>
                <c:pt idx="4366">
                  <c:v>182.94</c:v>
                </c:pt>
                <c:pt idx="4367">
                  <c:v>184.86</c:v>
                </c:pt>
                <c:pt idx="4368">
                  <c:v>180.56</c:v>
                </c:pt>
                <c:pt idx="4369">
                  <c:v>191.64</c:v>
                </c:pt>
                <c:pt idx="4370">
                  <c:v>228.34</c:v>
                </c:pt>
                <c:pt idx="4371">
                  <c:v>235.52</c:v>
                </c:pt>
                <c:pt idx="4372">
                  <c:v>216.84</c:v>
                </c:pt>
                <c:pt idx="4373">
                  <c:v>224.89</c:v>
                </c:pt>
                <c:pt idx="4374">
                  <c:v>212.54</c:v>
                </c:pt>
                <c:pt idx="4375">
                  <c:v>224.1</c:v>
                </c:pt>
                <c:pt idx="4376">
                  <c:v>221.77</c:v>
                </c:pt>
                <c:pt idx="4377">
                  <c:v>222.71</c:v>
                </c:pt>
                <c:pt idx="4378">
                  <c:v>229.23</c:v>
                </c:pt>
                <c:pt idx="4379">
                  <c:v>234.49</c:v>
                </c:pt>
                <c:pt idx="4380">
                  <c:v>204.62</c:v>
                </c:pt>
                <c:pt idx="4381">
                  <c:v>138.74</c:v>
                </c:pt>
                <c:pt idx="4382">
                  <c:v>89.56</c:v>
                </c:pt>
                <c:pt idx="4383">
                  <c:v>53.78</c:v>
                </c:pt>
                <c:pt idx="4384">
                  <c:v>35.770000000000003</c:v>
                </c:pt>
                <c:pt idx="4385">
                  <c:v>28.61</c:v>
                </c:pt>
                <c:pt idx="4386">
                  <c:v>60.77</c:v>
                </c:pt>
                <c:pt idx="4387">
                  <c:v>103.13</c:v>
                </c:pt>
                <c:pt idx="4388">
                  <c:v>138.43</c:v>
                </c:pt>
                <c:pt idx="4389">
                  <c:v>167.18</c:v>
                </c:pt>
                <c:pt idx="4390">
                  <c:v>177.81</c:v>
                </c:pt>
                <c:pt idx="4391">
                  <c:v>189.36</c:v>
                </c:pt>
                <c:pt idx="4392">
                  <c:v>189.07</c:v>
                </c:pt>
                <c:pt idx="4393">
                  <c:v>182.82</c:v>
                </c:pt>
                <c:pt idx="4394">
                  <c:v>178.79</c:v>
                </c:pt>
                <c:pt idx="4395">
                  <c:v>164.82</c:v>
                </c:pt>
                <c:pt idx="4396">
                  <c:v>160.74</c:v>
                </c:pt>
                <c:pt idx="4397">
                  <c:v>157.81</c:v>
                </c:pt>
                <c:pt idx="4398">
                  <c:v>151.09</c:v>
                </c:pt>
                <c:pt idx="4399">
                  <c:v>143.58000000000001</c:v>
                </c:pt>
                <c:pt idx="4400">
                  <c:v>139.44999999999999</c:v>
                </c:pt>
                <c:pt idx="4401">
                  <c:v>136.21</c:v>
                </c:pt>
                <c:pt idx="4402">
                  <c:v>132.71</c:v>
                </c:pt>
                <c:pt idx="4403">
                  <c:v>132.87</c:v>
                </c:pt>
                <c:pt idx="4404">
                  <c:v>132.07</c:v>
                </c:pt>
                <c:pt idx="4405">
                  <c:v>135.91999999999999</c:v>
                </c:pt>
                <c:pt idx="4406">
                  <c:v>139.93</c:v>
                </c:pt>
                <c:pt idx="4407">
                  <c:v>139.52000000000001</c:v>
                </c:pt>
                <c:pt idx="4408">
                  <c:v>143.33000000000001</c:v>
                </c:pt>
                <c:pt idx="4409">
                  <c:v>143.56</c:v>
                </c:pt>
                <c:pt idx="4410">
                  <c:v>143.24</c:v>
                </c:pt>
                <c:pt idx="4411">
                  <c:v>146.72</c:v>
                </c:pt>
                <c:pt idx="4412">
                  <c:v>153.88</c:v>
                </c:pt>
                <c:pt idx="4413">
                  <c:v>154.16999999999999</c:v>
                </c:pt>
                <c:pt idx="4414">
                  <c:v>150.06</c:v>
                </c:pt>
                <c:pt idx="4415">
                  <c:v>149.61000000000001</c:v>
                </c:pt>
                <c:pt idx="4416">
                  <c:v>150.38</c:v>
                </c:pt>
                <c:pt idx="4417">
                  <c:v>161.55000000000001</c:v>
                </c:pt>
                <c:pt idx="4418">
                  <c:v>154.22999999999999</c:v>
                </c:pt>
                <c:pt idx="4419">
                  <c:v>150.25</c:v>
                </c:pt>
                <c:pt idx="4420">
                  <c:v>147.33000000000001</c:v>
                </c:pt>
                <c:pt idx="4421">
                  <c:v>140.13999999999999</c:v>
                </c:pt>
                <c:pt idx="4422">
                  <c:v>136.18</c:v>
                </c:pt>
                <c:pt idx="4423">
                  <c:v>128.76</c:v>
                </c:pt>
                <c:pt idx="4424">
                  <c:v>132.59</c:v>
                </c:pt>
                <c:pt idx="4425">
                  <c:v>136.56</c:v>
                </c:pt>
                <c:pt idx="4426">
                  <c:v>136.11000000000001</c:v>
                </c:pt>
                <c:pt idx="4427">
                  <c:v>139.38999999999999</c:v>
                </c:pt>
                <c:pt idx="4428">
                  <c:v>143.25</c:v>
                </c:pt>
                <c:pt idx="4429">
                  <c:v>139.58000000000001</c:v>
                </c:pt>
                <c:pt idx="4430">
                  <c:v>139.91</c:v>
                </c:pt>
                <c:pt idx="4431">
                  <c:v>139.79</c:v>
                </c:pt>
                <c:pt idx="4432">
                  <c:v>143.11000000000001</c:v>
                </c:pt>
                <c:pt idx="4433">
                  <c:v>143.19999999999999</c:v>
                </c:pt>
                <c:pt idx="4434">
                  <c:v>146.88</c:v>
                </c:pt>
                <c:pt idx="4435">
                  <c:v>154.13</c:v>
                </c:pt>
                <c:pt idx="4436">
                  <c:v>164.66</c:v>
                </c:pt>
                <c:pt idx="4437">
                  <c:v>168.3</c:v>
                </c:pt>
                <c:pt idx="4438">
                  <c:v>171.67</c:v>
                </c:pt>
                <c:pt idx="4439">
                  <c:v>175.2</c:v>
                </c:pt>
                <c:pt idx="4440">
                  <c:v>178.8</c:v>
                </c:pt>
                <c:pt idx="4441">
                  <c:v>178.88</c:v>
                </c:pt>
                <c:pt idx="4442">
                  <c:v>176.11</c:v>
                </c:pt>
                <c:pt idx="4443">
                  <c:v>175.56</c:v>
                </c:pt>
                <c:pt idx="4444">
                  <c:v>171.57</c:v>
                </c:pt>
                <c:pt idx="4445">
                  <c:v>168.41</c:v>
                </c:pt>
                <c:pt idx="4446">
                  <c:v>172.3</c:v>
                </c:pt>
                <c:pt idx="4447">
                  <c:v>171.84</c:v>
                </c:pt>
                <c:pt idx="4448">
                  <c:v>175.95</c:v>
                </c:pt>
                <c:pt idx="4449">
                  <c:v>175.59</c:v>
                </c:pt>
                <c:pt idx="4450">
                  <c:v>172.25</c:v>
                </c:pt>
                <c:pt idx="4451">
                  <c:v>165.28</c:v>
                </c:pt>
                <c:pt idx="4452">
                  <c:v>157.79</c:v>
                </c:pt>
                <c:pt idx="4453">
                  <c:v>150.66999999999999</c:v>
                </c:pt>
                <c:pt idx="4454">
                  <c:v>143.79</c:v>
                </c:pt>
                <c:pt idx="4455">
                  <c:v>133.28</c:v>
                </c:pt>
                <c:pt idx="4456">
                  <c:v>122.08</c:v>
                </c:pt>
                <c:pt idx="4457">
                  <c:v>108.49</c:v>
                </c:pt>
                <c:pt idx="4458">
                  <c:v>107.8</c:v>
                </c:pt>
                <c:pt idx="4459">
                  <c:v>107.53</c:v>
                </c:pt>
                <c:pt idx="4460">
                  <c:v>114.65</c:v>
                </c:pt>
                <c:pt idx="4461">
                  <c:v>121.58</c:v>
                </c:pt>
                <c:pt idx="4462">
                  <c:v>121.32</c:v>
                </c:pt>
                <c:pt idx="4463">
                  <c:v>125.23</c:v>
                </c:pt>
                <c:pt idx="4464">
                  <c:v>128.87</c:v>
                </c:pt>
                <c:pt idx="4465">
                  <c:v>132.66999999999999</c:v>
                </c:pt>
                <c:pt idx="4466">
                  <c:v>135.57</c:v>
                </c:pt>
                <c:pt idx="4467">
                  <c:v>153.65</c:v>
                </c:pt>
                <c:pt idx="4468">
                  <c:v>163.85</c:v>
                </c:pt>
                <c:pt idx="4469">
                  <c:v>171.64</c:v>
                </c:pt>
                <c:pt idx="4470">
                  <c:v>165.52</c:v>
                </c:pt>
                <c:pt idx="4471">
                  <c:v>153.96</c:v>
                </c:pt>
                <c:pt idx="4472">
                  <c:v>143.19999999999999</c:v>
                </c:pt>
                <c:pt idx="4473">
                  <c:v>136.49</c:v>
                </c:pt>
                <c:pt idx="4474">
                  <c:v>133</c:v>
                </c:pt>
                <c:pt idx="4475">
                  <c:v>125.25</c:v>
                </c:pt>
                <c:pt idx="4476">
                  <c:v>122.03</c:v>
                </c:pt>
                <c:pt idx="4477">
                  <c:v>118.54</c:v>
                </c:pt>
                <c:pt idx="4478">
                  <c:v>114.89</c:v>
                </c:pt>
                <c:pt idx="4479">
                  <c:v>114.77</c:v>
                </c:pt>
                <c:pt idx="4480">
                  <c:v>111.04</c:v>
                </c:pt>
                <c:pt idx="4481">
                  <c:v>114.43</c:v>
                </c:pt>
                <c:pt idx="4482">
                  <c:v>114.7</c:v>
                </c:pt>
                <c:pt idx="4483">
                  <c:v>122.08</c:v>
                </c:pt>
                <c:pt idx="4484">
                  <c:v>132.04</c:v>
                </c:pt>
                <c:pt idx="4485">
                  <c:v>139.19</c:v>
                </c:pt>
                <c:pt idx="4486">
                  <c:v>150.18</c:v>
                </c:pt>
                <c:pt idx="4487">
                  <c:v>164.57</c:v>
                </c:pt>
                <c:pt idx="4488">
                  <c:v>163.95</c:v>
                </c:pt>
                <c:pt idx="4489">
                  <c:v>161.02000000000001</c:v>
                </c:pt>
                <c:pt idx="4490">
                  <c:v>161.86000000000001</c:v>
                </c:pt>
                <c:pt idx="4491">
                  <c:v>167.91</c:v>
                </c:pt>
                <c:pt idx="4492">
                  <c:v>175.39</c:v>
                </c:pt>
                <c:pt idx="4493">
                  <c:v>178.69</c:v>
                </c:pt>
                <c:pt idx="4494">
                  <c:v>182.36</c:v>
                </c:pt>
                <c:pt idx="4495">
                  <c:v>192.87</c:v>
                </c:pt>
                <c:pt idx="4496">
                  <c:v>210.59</c:v>
                </c:pt>
                <c:pt idx="4497">
                  <c:v>202.41</c:v>
                </c:pt>
                <c:pt idx="4498">
                  <c:v>222.76</c:v>
                </c:pt>
                <c:pt idx="4499">
                  <c:v>210.77</c:v>
                </c:pt>
                <c:pt idx="4500">
                  <c:v>222.2</c:v>
                </c:pt>
                <c:pt idx="4501">
                  <c:v>173.65</c:v>
                </c:pt>
                <c:pt idx="4502">
                  <c:v>218.13</c:v>
                </c:pt>
                <c:pt idx="4503">
                  <c:v>224.44</c:v>
                </c:pt>
                <c:pt idx="4504">
                  <c:v>178.68</c:v>
                </c:pt>
                <c:pt idx="4505">
                  <c:v>224.19</c:v>
                </c:pt>
                <c:pt idx="4506">
                  <c:v>237.41</c:v>
                </c:pt>
                <c:pt idx="4507">
                  <c:v>226.84</c:v>
                </c:pt>
                <c:pt idx="4508">
                  <c:v>199.9</c:v>
                </c:pt>
                <c:pt idx="4509">
                  <c:v>164.86</c:v>
                </c:pt>
                <c:pt idx="4510">
                  <c:v>151.49</c:v>
                </c:pt>
                <c:pt idx="4511">
                  <c:v>144.69999999999999</c:v>
                </c:pt>
                <c:pt idx="4512">
                  <c:v>171.51</c:v>
                </c:pt>
                <c:pt idx="4513">
                  <c:v>150.08000000000001</c:v>
                </c:pt>
                <c:pt idx="4514">
                  <c:v>192.23</c:v>
                </c:pt>
                <c:pt idx="4515">
                  <c:v>199.17</c:v>
                </c:pt>
                <c:pt idx="4516">
                  <c:v>178.42</c:v>
                </c:pt>
                <c:pt idx="4517">
                  <c:v>188.41</c:v>
                </c:pt>
                <c:pt idx="4518">
                  <c:v>184.57</c:v>
                </c:pt>
                <c:pt idx="4519">
                  <c:v>185.09</c:v>
                </c:pt>
                <c:pt idx="4520">
                  <c:v>195.45</c:v>
                </c:pt>
                <c:pt idx="4521">
                  <c:v>205.58</c:v>
                </c:pt>
                <c:pt idx="4522">
                  <c:v>216.47</c:v>
                </c:pt>
                <c:pt idx="4523">
                  <c:v>130.57</c:v>
                </c:pt>
                <c:pt idx="4524">
                  <c:v>0</c:v>
                </c:pt>
                <c:pt idx="4525">
                  <c:v>0</c:v>
                </c:pt>
                <c:pt idx="4526">
                  <c:v>0</c:v>
                </c:pt>
                <c:pt idx="4527">
                  <c:v>0</c:v>
                </c:pt>
                <c:pt idx="4528">
                  <c:v>0</c:v>
                </c:pt>
                <c:pt idx="4529">
                  <c:v>0</c:v>
                </c:pt>
                <c:pt idx="4530">
                  <c:v>22.9</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51.78</c:v>
                </c:pt>
                <c:pt idx="4550">
                  <c:v>0</c:v>
                </c:pt>
                <c:pt idx="4551">
                  <c:v>0</c:v>
                </c:pt>
                <c:pt idx="4552">
                  <c:v>0</c:v>
                </c:pt>
                <c:pt idx="4553">
                  <c:v>0</c:v>
                </c:pt>
                <c:pt idx="4554">
                  <c:v>0</c:v>
                </c:pt>
                <c:pt idx="4555">
                  <c:v>0</c:v>
                </c:pt>
                <c:pt idx="4556">
                  <c:v>0</c:v>
                </c:pt>
                <c:pt idx="4557">
                  <c:v>0</c:v>
                </c:pt>
                <c:pt idx="4558">
                  <c:v>0</c:v>
                </c:pt>
                <c:pt idx="4559">
                  <c:v>3.37</c:v>
                </c:pt>
                <c:pt idx="4560">
                  <c:v>6.68</c:v>
                </c:pt>
                <c:pt idx="4561">
                  <c:v>6.66</c:v>
                </c:pt>
                <c:pt idx="4562">
                  <c:v>6.69</c:v>
                </c:pt>
                <c:pt idx="4563">
                  <c:v>6.69</c:v>
                </c:pt>
                <c:pt idx="4564">
                  <c:v>8.32</c:v>
                </c:pt>
                <c:pt idx="4565">
                  <c:v>8.35</c:v>
                </c:pt>
                <c:pt idx="4566">
                  <c:v>8.36</c:v>
                </c:pt>
                <c:pt idx="4567">
                  <c:v>8.36</c:v>
                </c:pt>
                <c:pt idx="4568">
                  <c:v>6.7</c:v>
                </c:pt>
                <c:pt idx="4569">
                  <c:v>36.43</c:v>
                </c:pt>
                <c:pt idx="4570">
                  <c:v>114.27</c:v>
                </c:pt>
                <c:pt idx="4571">
                  <c:v>168.07</c:v>
                </c:pt>
                <c:pt idx="4572">
                  <c:v>0</c:v>
                </c:pt>
                <c:pt idx="4573">
                  <c:v>0</c:v>
                </c:pt>
                <c:pt idx="4574">
                  <c:v>72.08</c:v>
                </c:pt>
                <c:pt idx="4575">
                  <c:v>100.3</c:v>
                </c:pt>
                <c:pt idx="4576">
                  <c:v>57.03</c:v>
                </c:pt>
                <c:pt idx="4577">
                  <c:v>0</c:v>
                </c:pt>
                <c:pt idx="4578">
                  <c:v>99.93</c:v>
                </c:pt>
                <c:pt idx="4579">
                  <c:v>146.63</c:v>
                </c:pt>
                <c:pt idx="4580">
                  <c:v>141.11000000000001</c:v>
                </c:pt>
                <c:pt idx="4581">
                  <c:v>0</c:v>
                </c:pt>
                <c:pt idx="4582">
                  <c:v>35.340000000000003</c:v>
                </c:pt>
                <c:pt idx="4583">
                  <c:v>38.130000000000003</c:v>
                </c:pt>
                <c:pt idx="4584">
                  <c:v>42.11</c:v>
                </c:pt>
                <c:pt idx="4585">
                  <c:v>32.67</c:v>
                </c:pt>
                <c:pt idx="4586">
                  <c:v>105.45</c:v>
                </c:pt>
                <c:pt idx="4587">
                  <c:v>0</c:v>
                </c:pt>
                <c:pt idx="4588">
                  <c:v>0</c:v>
                </c:pt>
                <c:pt idx="4589">
                  <c:v>0</c:v>
                </c:pt>
                <c:pt idx="4590">
                  <c:v>0</c:v>
                </c:pt>
                <c:pt idx="4591">
                  <c:v>0</c:v>
                </c:pt>
                <c:pt idx="4592">
                  <c:v>0</c:v>
                </c:pt>
                <c:pt idx="4593">
                  <c:v>0</c:v>
                </c:pt>
                <c:pt idx="4594">
                  <c:v>0</c:v>
                </c:pt>
                <c:pt idx="4595">
                  <c:v>51.72</c:v>
                </c:pt>
                <c:pt idx="4596">
                  <c:v>119.24</c:v>
                </c:pt>
                <c:pt idx="4597">
                  <c:v>162.54</c:v>
                </c:pt>
                <c:pt idx="4598">
                  <c:v>169.32</c:v>
                </c:pt>
                <c:pt idx="4599">
                  <c:v>112.74</c:v>
                </c:pt>
                <c:pt idx="4600">
                  <c:v>34.840000000000003</c:v>
                </c:pt>
                <c:pt idx="4601">
                  <c:v>0</c:v>
                </c:pt>
                <c:pt idx="4602">
                  <c:v>0</c:v>
                </c:pt>
                <c:pt idx="4603">
                  <c:v>0</c:v>
                </c:pt>
                <c:pt idx="4604">
                  <c:v>0</c:v>
                </c:pt>
                <c:pt idx="4605">
                  <c:v>3.34</c:v>
                </c:pt>
                <c:pt idx="4606">
                  <c:v>54.16</c:v>
                </c:pt>
                <c:pt idx="4607">
                  <c:v>44.52</c:v>
                </c:pt>
                <c:pt idx="4608">
                  <c:v>45.32</c:v>
                </c:pt>
                <c:pt idx="4609">
                  <c:v>57.42</c:v>
                </c:pt>
                <c:pt idx="4610">
                  <c:v>91.53</c:v>
                </c:pt>
                <c:pt idx="4611">
                  <c:v>60.57</c:v>
                </c:pt>
                <c:pt idx="4612">
                  <c:v>92.75</c:v>
                </c:pt>
                <c:pt idx="4613">
                  <c:v>0</c:v>
                </c:pt>
                <c:pt idx="4614">
                  <c:v>0</c:v>
                </c:pt>
                <c:pt idx="4615">
                  <c:v>123.12</c:v>
                </c:pt>
                <c:pt idx="4616">
                  <c:v>225.5</c:v>
                </c:pt>
                <c:pt idx="4617">
                  <c:v>244.27</c:v>
                </c:pt>
                <c:pt idx="4618">
                  <c:v>247.28</c:v>
                </c:pt>
                <c:pt idx="4619">
                  <c:v>253.98</c:v>
                </c:pt>
                <c:pt idx="4620">
                  <c:v>236.75</c:v>
                </c:pt>
                <c:pt idx="4621">
                  <c:v>0</c:v>
                </c:pt>
                <c:pt idx="4622">
                  <c:v>208.07</c:v>
                </c:pt>
                <c:pt idx="4623">
                  <c:v>271.11</c:v>
                </c:pt>
                <c:pt idx="4624">
                  <c:v>280.26</c:v>
                </c:pt>
                <c:pt idx="4625">
                  <c:v>270.31</c:v>
                </c:pt>
                <c:pt idx="4626">
                  <c:v>273.62</c:v>
                </c:pt>
                <c:pt idx="4627">
                  <c:v>281.42</c:v>
                </c:pt>
                <c:pt idx="4628">
                  <c:v>284.74</c:v>
                </c:pt>
                <c:pt idx="4629">
                  <c:v>0</c:v>
                </c:pt>
                <c:pt idx="4630">
                  <c:v>124.1</c:v>
                </c:pt>
                <c:pt idx="4631">
                  <c:v>261.06</c:v>
                </c:pt>
                <c:pt idx="4632">
                  <c:v>248.38</c:v>
                </c:pt>
                <c:pt idx="4633">
                  <c:v>241.03</c:v>
                </c:pt>
                <c:pt idx="4634">
                  <c:v>257.94</c:v>
                </c:pt>
                <c:pt idx="4635">
                  <c:v>263.87</c:v>
                </c:pt>
                <c:pt idx="4636">
                  <c:v>265.49</c:v>
                </c:pt>
                <c:pt idx="4637">
                  <c:v>267.58999999999997</c:v>
                </c:pt>
                <c:pt idx="4638">
                  <c:v>263.64999999999998</c:v>
                </c:pt>
                <c:pt idx="4639">
                  <c:v>251.92</c:v>
                </c:pt>
                <c:pt idx="4640">
                  <c:v>248.19</c:v>
                </c:pt>
                <c:pt idx="4641">
                  <c:v>270.08999999999997</c:v>
                </c:pt>
                <c:pt idx="4642">
                  <c:v>264.70999999999998</c:v>
                </c:pt>
                <c:pt idx="4643">
                  <c:v>270.45999999999998</c:v>
                </c:pt>
                <c:pt idx="4644">
                  <c:v>211.81</c:v>
                </c:pt>
                <c:pt idx="4645">
                  <c:v>0</c:v>
                </c:pt>
                <c:pt idx="4646">
                  <c:v>256.63</c:v>
                </c:pt>
                <c:pt idx="4647">
                  <c:v>257.39999999999998</c:v>
                </c:pt>
                <c:pt idx="4648">
                  <c:v>248.12</c:v>
                </c:pt>
                <c:pt idx="4649">
                  <c:v>247.45</c:v>
                </c:pt>
                <c:pt idx="4650">
                  <c:v>236.7</c:v>
                </c:pt>
                <c:pt idx="4651">
                  <c:v>248.72</c:v>
                </c:pt>
                <c:pt idx="4652">
                  <c:v>247.87</c:v>
                </c:pt>
                <c:pt idx="4653">
                  <c:v>258.49</c:v>
                </c:pt>
                <c:pt idx="4654">
                  <c:v>240.5</c:v>
                </c:pt>
                <c:pt idx="4655">
                  <c:v>213.57</c:v>
                </c:pt>
                <c:pt idx="4656">
                  <c:v>238.22</c:v>
                </c:pt>
                <c:pt idx="4657">
                  <c:v>256.81</c:v>
                </c:pt>
                <c:pt idx="4658">
                  <c:v>256.64</c:v>
                </c:pt>
                <c:pt idx="4659">
                  <c:v>254.35</c:v>
                </c:pt>
                <c:pt idx="4660">
                  <c:v>235.14</c:v>
                </c:pt>
                <c:pt idx="4661">
                  <c:v>154.76</c:v>
                </c:pt>
                <c:pt idx="4662">
                  <c:v>0</c:v>
                </c:pt>
                <c:pt idx="4663">
                  <c:v>90.48</c:v>
                </c:pt>
                <c:pt idx="4664">
                  <c:v>223.04</c:v>
                </c:pt>
                <c:pt idx="4665">
                  <c:v>227.59</c:v>
                </c:pt>
                <c:pt idx="4666">
                  <c:v>225.08</c:v>
                </c:pt>
                <c:pt idx="4667">
                  <c:v>223.65</c:v>
                </c:pt>
                <c:pt idx="4668">
                  <c:v>246.82</c:v>
                </c:pt>
                <c:pt idx="4669">
                  <c:v>0</c:v>
                </c:pt>
                <c:pt idx="4670">
                  <c:v>0</c:v>
                </c:pt>
                <c:pt idx="4671">
                  <c:v>177.15</c:v>
                </c:pt>
                <c:pt idx="4672">
                  <c:v>182.76</c:v>
                </c:pt>
                <c:pt idx="4673">
                  <c:v>77.510000000000005</c:v>
                </c:pt>
                <c:pt idx="4674">
                  <c:v>125.94</c:v>
                </c:pt>
                <c:pt idx="4675">
                  <c:v>103.71</c:v>
                </c:pt>
                <c:pt idx="4676">
                  <c:v>0</c:v>
                </c:pt>
                <c:pt idx="4677">
                  <c:v>0</c:v>
                </c:pt>
                <c:pt idx="4678">
                  <c:v>129.80000000000001</c:v>
                </c:pt>
                <c:pt idx="4679">
                  <c:v>176.22</c:v>
                </c:pt>
                <c:pt idx="4680">
                  <c:v>176.05</c:v>
                </c:pt>
                <c:pt idx="4681">
                  <c:v>0</c:v>
                </c:pt>
                <c:pt idx="4682">
                  <c:v>0</c:v>
                </c:pt>
                <c:pt idx="4683">
                  <c:v>0</c:v>
                </c:pt>
                <c:pt idx="4684">
                  <c:v>133.46</c:v>
                </c:pt>
                <c:pt idx="4685">
                  <c:v>207.47</c:v>
                </c:pt>
                <c:pt idx="4686">
                  <c:v>0</c:v>
                </c:pt>
                <c:pt idx="4687">
                  <c:v>154.75</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1.7</c:v>
                </c:pt>
                <c:pt idx="4702">
                  <c:v>50.8</c:v>
                </c:pt>
                <c:pt idx="4703">
                  <c:v>29.92</c:v>
                </c:pt>
                <c:pt idx="4704">
                  <c:v>0</c:v>
                </c:pt>
                <c:pt idx="4705">
                  <c:v>0</c:v>
                </c:pt>
                <c:pt idx="4706">
                  <c:v>0</c:v>
                </c:pt>
                <c:pt idx="4707">
                  <c:v>93.29</c:v>
                </c:pt>
                <c:pt idx="4708">
                  <c:v>0</c:v>
                </c:pt>
                <c:pt idx="4709">
                  <c:v>0</c:v>
                </c:pt>
                <c:pt idx="4710">
                  <c:v>0</c:v>
                </c:pt>
                <c:pt idx="4711">
                  <c:v>0</c:v>
                </c:pt>
                <c:pt idx="4712">
                  <c:v>0</c:v>
                </c:pt>
                <c:pt idx="4713">
                  <c:v>0</c:v>
                </c:pt>
                <c:pt idx="4714">
                  <c:v>0</c:v>
                </c:pt>
                <c:pt idx="4715">
                  <c:v>0</c:v>
                </c:pt>
                <c:pt idx="4716">
                  <c:v>62.92</c:v>
                </c:pt>
                <c:pt idx="4717">
                  <c:v>0</c:v>
                </c:pt>
                <c:pt idx="4718">
                  <c:v>0</c:v>
                </c:pt>
                <c:pt idx="4719">
                  <c:v>0</c:v>
                </c:pt>
                <c:pt idx="4720">
                  <c:v>0</c:v>
                </c:pt>
                <c:pt idx="4721">
                  <c:v>0</c:v>
                </c:pt>
                <c:pt idx="4722">
                  <c:v>5.0599999999999996</c:v>
                </c:pt>
                <c:pt idx="4723">
                  <c:v>5.0199999999999996</c:v>
                </c:pt>
                <c:pt idx="4724">
                  <c:v>6.68</c:v>
                </c:pt>
                <c:pt idx="4725">
                  <c:v>6.66</c:v>
                </c:pt>
                <c:pt idx="4726">
                  <c:v>6.67</c:v>
                </c:pt>
                <c:pt idx="4727">
                  <c:v>6.67</c:v>
                </c:pt>
                <c:pt idx="4728">
                  <c:v>6.66</c:v>
                </c:pt>
                <c:pt idx="4729">
                  <c:v>6.69</c:v>
                </c:pt>
                <c:pt idx="4730">
                  <c:v>6.68</c:v>
                </c:pt>
                <c:pt idx="4731">
                  <c:v>6.67</c:v>
                </c:pt>
                <c:pt idx="4732">
                  <c:v>6.7</c:v>
                </c:pt>
                <c:pt idx="4733">
                  <c:v>6.69</c:v>
                </c:pt>
                <c:pt idx="4734">
                  <c:v>6.7</c:v>
                </c:pt>
                <c:pt idx="4735">
                  <c:v>8.42</c:v>
                </c:pt>
                <c:pt idx="4736">
                  <c:v>78.430000000000007</c:v>
                </c:pt>
                <c:pt idx="4737">
                  <c:v>102.08</c:v>
                </c:pt>
                <c:pt idx="4738">
                  <c:v>54.55</c:v>
                </c:pt>
                <c:pt idx="4739">
                  <c:v>65.040000000000006</c:v>
                </c:pt>
                <c:pt idx="4740">
                  <c:v>44.01</c:v>
                </c:pt>
                <c:pt idx="4741">
                  <c:v>116.03</c:v>
                </c:pt>
                <c:pt idx="4742">
                  <c:v>79.87</c:v>
                </c:pt>
                <c:pt idx="4743">
                  <c:v>93.11</c:v>
                </c:pt>
                <c:pt idx="4744">
                  <c:v>98.07</c:v>
                </c:pt>
                <c:pt idx="4745">
                  <c:v>0</c:v>
                </c:pt>
                <c:pt idx="4746">
                  <c:v>0</c:v>
                </c:pt>
                <c:pt idx="4747">
                  <c:v>108.22</c:v>
                </c:pt>
                <c:pt idx="4748">
                  <c:v>115.22</c:v>
                </c:pt>
                <c:pt idx="4749">
                  <c:v>135.16999999999999</c:v>
                </c:pt>
                <c:pt idx="4750">
                  <c:v>114.44</c:v>
                </c:pt>
                <c:pt idx="4751">
                  <c:v>108.55</c:v>
                </c:pt>
                <c:pt idx="4752">
                  <c:v>37.869999999999997</c:v>
                </c:pt>
                <c:pt idx="4753">
                  <c:v>8.1300000000000008</c:v>
                </c:pt>
                <c:pt idx="4754">
                  <c:v>0</c:v>
                </c:pt>
                <c:pt idx="4755">
                  <c:v>0</c:v>
                </c:pt>
                <c:pt idx="4756">
                  <c:v>0</c:v>
                </c:pt>
                <c:pt idx="4757">
                  <c:v>0</c:v>
                </c:pt>
                <c:pt idx="4758">
                  <c:v>7.2</c:v>
                </c:pt>
                <c:pt idx="4759">
                  <c:v>68.260000000000005</c:v>
                </c:pt>
                <c:pt idx="4760">
                  <c:v>46.5</c:v>
                </c:pt>
                <c:pt idx="4761">
                  <c:v>55.77</c:v>
                </c:pt>
                <c:pt idx="4762">
                  <c:v>59.2</c:v>
                </c:pt>
                <c:pt idx="4763">
                  <c:v>4.97</c:v>
                </c:pt>
                <c:pt idx="4764">
                  <c:v>34.35</c:v>
                </c:pt>
                <c:pt idx="4765">
                  <c:v>98.94</c:v>
                </c:pt>
                <c:pt idx="4766">
                  <c:v>61.28</c:v>
                </c:pt>
                <c:pt idx="4767">
                  <c:v>50.74</c:v>
                </c:pt>
                <c:pt idx="4768">
                  <c:v>61</c:v>
                </c:pt>
                <c:pt idx="4769">
                  <c:v>71.69</c:v>
                </c:pt>
                <c:pt idx="4770">
                  <c:v>14.47</c:v>
                </c:pt>
                <c:pt idx="4771">
                  <c:v>5.51</c:v>
                </c:pt>
                <c:pt idx="4772">
                  <c:v>7.72</c:v>
                </c:pt>
                <c:pt idx="4773">
                  <c:v>9.5</c:v>
                </c:pt>
                <c:pt idx="4774">
                  <c:v>39.92</c:v>
                </c:pt>
                <c:pt idx="4775">
                  <c:v>46.06</c:v>
                </c:pt>
                <c:pt idx="4776">
                  <c:v>38.24</c:v>
                </c:pt>
                <c:pt idx="4777">
                  <c:v>6.99</c:v>
                </c:pt>
                <c:pt idx="4778">
                  <c:v>1.72</c:v>
                </c:pt>
                <c:pt idx="4779">
                  <c:v>5</c:v>
                </c:pt>
                <c:pt idx="4780">
                  <c:v>16.309999999999999</c:v>
                </c:pt>
                <c:pt idx="4781">
                  <c:v>7.12</c:v>
                </c:pt>
                <c:pt idx="4782">
                  <c:v>2.1</c:v>
                </c:pt>
                <c:pt idx="4783">
                  <c:v>0</c:v>
                </c:pt>
                <c:pt idx="4784">
                  <c:v>24.18</c:v>
                </c:pt>
                <c:pt idx="4785">
                  <c:v>18.829999999999998</c:v>
                </c:pt>
                <c:pt idx="4786">
                  <c:v>23.52</c:v>
                </c:pt>
                <c:pt idx="4787">
                  <c:v>27.62</c:v>
                </c:pt>
                <c:pt idx="4788">
                  <c:v>21.73</c:v>
                </c:pt>
                <c:pt idx="4789">
                  <c:v>17.91</c:v>
                </c:pt>
                <c:pt idx="4790">
                  <c:v>19.73</c:v>
                </c:pt>
                <c:pt idx="4791">
                  <c:v>14.09</c:v>
                </c:pt>
                <c:pt idx="4792">
                  <c:v>11.42</c:v>
                </c:pt>
                <c:pt idx="4793">
                  <c:v>19.14</c:v>
                </c:pt>
                <c:pt idx="4794">
                  <c:v>37.049999999999997</c:v>
                </c:pt>
                <c:pt idx="4795">
                  <c:v>25.46</c:v>
                </c:pt>
                <c:pt idx="4796">
                  <c:v>25.27</c:v>
                </c:pt>
                <c:pt idx="4797">
                  <c:v>15.48</c:v>
                </c:pt>
                <c:pt idx="4798">
                  <c:v>21.18</c:v>
                </c:pt>
                <c:pt idx="4799">
                  <c:v>20.88</c:v>
                </c:pt>
                <c:pt idx="4800">
                  <c:v>69.92</c:v>
                </c:pt>
                <c:pt idx="4801">
                  <c:v>92.97</c:v>
                </c:pt>
                <c:pt idx="4802">
                  <c:v>95.84</c:v>
                </c:pt>
                <c:pt idx="4803">
                  <c:v>67.77</c:v>
                </c:pt>
                <c:pt idx="4804">
                  <c:v>39.020000000000003</c:v>
                </c:pt>
                <c:pt idx="4805">
                  <c:v>0</c:v>
                </c:pt>
                <c:pt idx="4806">
                  <c:v>29.94</c:v>
                </c:pt>
                <c:pt idx="4807">
                  <c:v>29.8</c:v>
                </c:pt>
                <c:pt idx="4808">
                  <c:v>14.94</c:v>
                </c:pt>
                <c:pt idx="4809">
                  <c:v>14.98</c:v>
                </c:pt>
                <c:pt idx="4810">
                  <c:v>7.39</c:v>
                </c:pt>
                <c:pt idx="4811">
                  <c:v>0</c:v>
                </c:pt>
                <c:pt idx="4812">
                  <c:v>0</c:v>
                </c:pt>
                <c:pt idx="4813">
                  <c:v>6.04</c:v>
                </c:pt>
                <c:pt idx="4814">
                  <c:v>5.48</c:v>
                </c:pt>
                <c:pt idx="4815">
                  <c:v>5.41</c:v>
                </c:pt>
                <c:pt idx="4816">
                  <c:v>31.54</c:v>
                </c:pt>
                <c:pt idx="4817">
                  <c:v>26.93</c:v>
                </c:pt>
                <c:pt idx="4818">
                  <c:v>13.26</c:v>
                </c:pt>
                <c:pt idx="4819">
                  <c:v>18.25</c:v>
                </c:pt>
                <c:pt idx="4820">
                  <c:v>39.78</c:v>
                </c:pt>
                <c:pt idx="4821">
                  <c:v>40.76</c:v>
                </c:pt>
                <c:pt idx="4822">
                  <c:v>14.72</c:v>
                </c:pt>
                <c:pt idx="4823">
                  <c:v>14.61</c:v>
                </c:pt>
                <c:pt idx="4824">
                  <c:v>5.66</c:v>
                </c:pt>
                <c:pt idx="4825">
                  <c:v>13.91</c:v>
                </c:pt>
                <c:pt idx="4826">
                  <c:v>13.7</c:v>
                </c:pt>
                <c:pt idx="4827">
                  <c:v>25.08</c:v>
                </c:pt>
                <c:pt idx="4828">
                  <c:v>19.97</c:v>
                </c:pt>
                <c:pt idx="4829">
                  <c:v>14.34</c:v>
                </c:pt>
                <c:pt idx="4830">
                  <c:v>8.4499999999999993</c:v>
                </c:pt>
                <c:pt idx="4831">
                  <c:v>8.26</c:v>
                </c:pt>
                <c:pt idx="4832">
                  <c:v>8.09</c:v>
                </c:pt>
                <c:pt idx="4833">
                  <c:v>21.7</c:v>
                </c:pt>
                <c:pt idx="4834">
                  <c:v>25.35</c:v>
                </c:pt>
                <c:pt idx="4835">
                  <c:v>32.71</c:v>
                </c:pt>
                <c:pt idx="4836">
                  <c:v>81.96</c:v>
                </c:pt>
                <c:pt idx="4837">
                  <c:v>70.989999999999995</c:v>
                </c:pt>
                <c:pt idx="4838">
                  <c:v>77.989999999999995</c:v>
                </c:pt>
                <c:pt idx="4839">
                  <c:v>71.849999999999994</c:v>
                </c:pt>
                <c:pt idx="4840">
                  <c:v>0</c:v>
                </c:pt>
                <c:pt idx="4841">
                  <c:v>151.15</c:v>
                </c:pt>
                <c:pt idx="4842">
                  <c:v>113.38</c:v>
                </c:pt>
                <c:pt idx="4843">
                  <c:v>0</c:v>
                </c:pt>
                <c:pt idx="4844">
                  <c:v>128.61000000000001</c:v>
                </c:pt>
                <c:pt idx="4845">
                  <c:v>125.74</c:v>
                </c:pt>
                <c:pt idx="4846">
                  <c:v>123.99</c:v>
                </c:pt>
                <c:pt idx="4847">
                  <c:v>145.87</c:v>
                </c:pt>
                <c:pt idx="4848">
                  <c:v>138.88</c:v>
                </c:pt>
                <c:pt idx="4849">
                  <c:v>0</c:v>
                </c:pt>
                <c:pt idx="4850">
                  <c:v>76.430000000000007</c:v>
                </c:pt>
                <c:pt idx="4851">
                  <c:v>88.93</c:v>
                </c:pt>
                <c:pt idx="4852">
                  <c:v>41.97</c:v>
                </c:pt>
                <c:pt idx="4853">
                  <c:v>14.1</c:v>
                </c:pt>
                <c:pt idx="4854">
                  <c:v>112.55</c:v>
                </c:pt>
                <c:pt idx="4855">
                  <c:v>66.650000000000006</c:v>
                </c:pt>
                <c:pt idx="4856">
                  <c:v>57.13</c:v>
                </c:pt>
                <c:pt idx="4857">
                  <c:v>57.54</c:v>
                </c:pt>
                <c:pt idx="4858">
                  <c:v>74.599999999999994</c:v>
                </c:pt>
                <c:pt idx="4859">
                  <c:v>55.54</c:v>
                </c:pt>
                <c:pt idx="4860">
                  <c:v>31.93</c:v>
                </c:pt>
                <c:pt idx="4861">
                  <c:v>44.2</c:v>
                </c:pt>
                <c:pt idx="4862">
                  <c:v>36.409999999999997</c:v>
                </c:pt>
                <c:pt idx="4863">
                  <c:v>102.9</c:v>
                </c:pt>
                <c:pt idx="4864">
                  <c:v>117.99</c:v>
                </c:pt>
                <c:pt idx="4865">
                  <c:v>99.23</c:v>
                </c:pt>
                <c:pt idx="4866">
                  <c:v>0</c:v>
                </c:pt>
                <c:pt idx="4867">
                  <c:v>0</c:v>
                </c:pt>
                <c:pt idx="4868">
                  <c:v>83.29</c:v>
                </c:pt>
                <c:pt idx="4869">
                  <c:v>131.06</c:v>
                </c:pt>
                <c:pt idx="4870">
                  <c:v>205.09</c:v>
                </c:pt>
                <c:pt idx="4871">
                  <c:v>207.05</c:v>
                </c:pt>
                <c:pt idx="4872">
                  <c:v>161.44</c:v>
                </c:pt>
                <c:pt idx="4873">
                  <c:v>84.58</c:v>
                </c:pt>
                <c:pt idx="4874">
                  <c:v>57.69</c:v>
                </c:pt>
                <c:pt idx="4875">
                  <c:v>0</c:v>
                </c:pt>
                <c:pt idx="4876">
                  <c:v>137.80000000000001</c:v>
                </c:pt>
                <c:pt idx="4877">
                  <c:v>184.81</c:v>
                </c:pt>
                <c:pt idx="4878">
                  <c:v>89.14</c:v>
                </c:pt>
                <c:pt idx="4879">
                  <c:v>161.81</c:v>
                </c:pt>
                <c:pt idx="4880">
                  <c:v>161.07</c:v>
                </c:pt>
                <c:pt idx="4881">
                  <c:v>128.74</c:v>
                </c:pt>
                <c:pt idx="4882">
                  <c:v>147.4</c:v>
                </c:pt>
                <c:pt idx="4883">
                  <c:v>154.71</c:v>
                </c:pt>
                <c:pt idx="4884">
                  <c:v>127.36</c:v>
                </c:pt>
                <c:pt idx="4885">
                  <c:v>0</c:v>
                </c:pt>
                <c:pt idx="4886">
                  <c:v>0</c:v>
                </c:pt>
                <c:pt idx="4887">
                  <c:v>40.92</c:v>
                </c:pt>
                <c:pt idx="4888">
                  <c:v>173.9</c:v>
                </c:pt>
                <c:pt idx="4889">
                  <c:v>44.38</c:v>
                </c:pt>
                <c:pt idx="4890">
                  <c:v>0</c:v>
                </c:pt>
                <c:pt idx="4891">
                  <c:v>43.25</c:v>
                </c:pt>
                <c:pt idx="4892">
                  <c:v>67.98</c:v>
                </c:pt>
                <c:pt idx="4893">
                  <c:v>64.13</c:v>
                </c:pt>
                <c:pt idx="4894">
                  <c:v>56.04</c:v>
                </c:pt>
                <c:pt idx="4895">
                  <c:v>0</c:v>
                </c:pt>
                <c:pt idx="4896">
                  <c:v>0</c:v>
                </c:pt>
                <c:pt idx="4897">
                  <c:v>0</c:v>
                </c:pt>
                <c:pt idx="4898">
                  <c:v>0</c:v>
                </c:pt>
                <c:pt idx="4899">
                  <c:v>0</c:v>
                </c:pt>
                <c:pt idx="4900">
                  <c:v>0</c:v>
                </c:pt>
                <c:pt idx="4901">
                  <c:v>2.98</c:v>
                </c:pt>
                <c:pt idx="4902">
                  <c:v>0</c:v>
                </c:pt>
                <c:pt idx="4903">
                  <c:v>0</c:v>
                </c:pt>
                <c:pt idx="4904">
                  <c:v>6.64</c:v>
                </c:pt>
                <c:pt idx="4905">
                  <c:v>5</c:v>
                </c:pt>
                <c:pt idx="4906">
                  <c:v>6.67</c:v>
                </c:pt>
                <c:pt idx="4907">
                  <c:v>6.69</c:v>
                </c:pt>
                <c:pt idx="4908">
                  <c:v>6.69</c:v>
                </c:pt>
                <c:pt idx="4909">
                  <c:v>6.68</c:v>
                </c:pt>
                <c:pt idx="4910">
                  <c:v>6.67</c:v>
                </c:pt>
                <c:pt idx="4911">
                  <c:v>6.68</c:v>
                </c:pt>
                <c:pt idx="4912">
                  <c:v>5.04</c:v>
                </c:pt>
                <c:pt idx="4913">
                  <c:v>6.68</c:v>
                </c:pt>
                <c:pt idx="4914">
                  <c:v>20.47</c:v>
                </c:pt>
                <c:pt idx="4915">
                  <c:v>0</c:v>
                </c:pt>
                <c:pt idx="4916">
                  <c:v>73.03</c:v>
                </c:pt>
                <c:pt idx="4917">
                  <c:v>145.96</c:v>
                </c:pt>
                <c:pt idx="4918">
                  <c:v>115.76</c:v>
                </c:pt>
                <c:pt idx="4919">
                  <c:v>99.06</c:v>
                </c:pt>
                <c:pt idx="4920">
                  <c:v>82.22</c:v>
                </c:pt>
                <c:pt idx="4921">
                  <c:v>79.62</c:v>
                </c:pt>
                <c:pt idx="4922">
                  <c:v>12.77</c:v>
                </c:pt>
                <c:pt idx="4923">
                  <c:v>0</c:v>
                </c:pt>
                <c:pt idx="4924">
                  <c:v>0</c:v>
                </c:pt>
                <c:pt idx="4925">
                  <c:v>0</c:v>
                </c:pt>
                <c:pt idx="4926">
                  <c:v>0</c:v>
                </c:pt>
                <c:pt idx="4927">
                  <c:v>0</c:v>
                </c:pt>
                <c:pt idx="4928">
                  <c:v>0</c:v>
                </c:pt>
                <c:pt idx="4929">
                  <c:v>0</c:v>
                </c:pt>
                <c:pt idx="4930">
                  <c:v>0</c:v>
                </c:pt>
                <c:pt idx="4931">
                  <c:v>0</c:v>
                </c:pt>
                <c:pt idx="4932">
                  <c:v>6.67</c:v>
                </c:pt>
                <c:pt idx="4933">
                  <c:v>6.71</c:v>
                </c:pt>
                <c:pt idx="4934">
                  <c:v>6.69</c:v>
                </c:pt>
                <c:pt idx="4935">
                  <c:v>6.68</c:v>
                </c:pt>
                <c:pt idx="4936">
                  <c:v>0</c:v>
                </c:pt>
                <c:pt idx="4937">
                  <c:v>0</c:v>
                </c:pt>
                <c:pt idx="4938">
                  <c:v>39.5</c:v>
                </c:pt>
                <c:pt idx="4939">
                  <c:v>60</c:v>
                </c:pt>
                <c:pt idx="4940">
                  <c:v>112.92</c:v>
                </c:pt>
                <c:pt idx="4941">
                  <c:v>134.38999999999999</c:v>
                </c:pt>
                <c:pt idx="4942">
                  <c:v>78.37</c:v>
                </c:pt>
                <c:pt idx="4943">
                  <c:v>29.55</c:v>
                </c:pt>
                <c:pt idx="4944">
                  <c:v>0</c:v>
                </c:pt>
                <c:pt idx="4945">
                  <c:v>0</c:v>
                </c:pt>
                <c:pt idx="4946">
                  <c:v>0</c:v>
                </c:pt>
                <c:pt idx="4947">
                  <c:v>3.37</c:v>
                </c:pt>
                <c:pt idx="4948">
                  <c:v>76.319999999999993</c:v>
                </c:pt>
                <c:pt idx="4949">
                  <c:v>68.739999999999995</c:v>
                </c:pt>
                <c:pt idx="4950">
                  <c:v>37.25</c:v>
                </c:pt>
                <c:pt idx="4951">
                  <c:v>26.7</c:v>
                </c:pt>
                <c:pt idx="4952">
                  <c:v>43.23</c:v>
                </c:pt>
                <c:pt idx="4953">
                  <c:v>122.35</c:v>
                </c:pt>
                <c:pt idx="4954">
                  <c:v>184.79</c:v>
                </c:pt>
                <c:pt idx="4955">
                  <c:v>0</c:v>
                </c:pt>
                <c:pt idx="4956">
                  <c:v>139.28</c:v>
                </c:pt>
                <c:pt idx="4957">
                  <c:v>204.73</c:v>
                </c:pt>
                <c:pt idx="4958">
                  <c:v>214.57</c:v>
                </c:pt>
                <c:pt idx="4959">
                  <c:v>158.77000000000001</c:v>
                </c:pt>
                <c:pt idx="4960">
                  <c:v>179.95</c:v>
                </c:pt>
                <c:pt idx="4961">
                  <c:v>195.76</c:v>
                </c:pt>
                <c:pt idx="4962">
                  <c:v>236.84</c:v>
                </c:pt>
                <c:pt idx="4963">
                  <c:v>252.91</c:v>
                </c:pt>
                <c:pt idx="4964">
                  <c:v>239.67</c:v>
                </c:pt>
                <c:pt idx="4965">
                  <c:v>0</c:v>
                </c:pt>
                <c:pt idx="4966">
                  <c:v>97.57</c:v>
                </c:pt>
                <c:pt idx="4967">
                  <c:v>165.72</c:v>
                </c:pt>
                <c:pt idx="4968">
                  <c:v>184.15</c:v>
                </c:pt>
                <c:pt idx="4969">
                  <c:v>204.67</c:v>
                </c:pt>
                <c:pt idx="4970">
                  <c:v>204.85</c:v>
                </c:pt>
                <c:pt idx="4971">
                  <c:v>240.31</c:v>
                </c:pt>
                <c:pt idx="4972">
                  <c:v>242.29</c:v>
                </c:pt>
                <c:pt idx="4973">
                  <c:v>250.6</c:v>
                </c:pt>
                <c:pt idx="4974">
                  <c:v>267.04000000000002</c:v>
                </c:pt>
                <c:pt idx="4975">
                  <c:v>272.47000000000003</c:v>
                </c:pt>
                <c:pt idx="4976">
                  <c:v>296.47000000000003</c:v>
                </c:pt>
                <c:pt idx="4977">
                  <c:v>307.61</c:v>
                </c:pt>
                <c:pt idx="4978">
                  <c:v>304.58</c:v>
                </c:pt>
                <c:pt idx="4979">
                  <c:v>301.89999999999998</c:v>
                </c:pt>
                <c:pt idx="4980">
                  <c:v>298.14</c:v>
                </c:pt>
                <c:pt idx="4981">
                  <c:v>285.77999999999997</c:v>
                </c:pt>
                <c:pt idx="4982">
                  <c:v>266.45</c:v>
                </c:pt>
                <c:pt idx="4983">
                  <c:v>242.19</c:v>
                </c:pt>
                <c:pt idx="4984">
                  <c:v>153.4</c:v>
                </c:pt>
                <c:pt idx="4985">
                  <c:v>0</c:v>
                </c:pt>
                <c:pt idx="4986">
                  <c:v>0</c:v>
                </c:pt>
                <c:pt idx="4987">
                  <c:v>0</c:v>
                </c:pt>
                <c:pt idx="4988">
                  <c:v>0</c:v>
                </c:pt>
                <c:pt idx="4989">
                  <c:v>0</c:v>
                </c:pt>
                <c:pt idx="4990">
                  <c:v>0</c:v>
                </c:pt>
                <c:pt idx="4991">
                  <c:v>52.99</c:v>
                </c:pt>
                <c:pt idx="4992">
                  <c:v>128.86000000000001</c:v>
                </c:pt>
                <c:pt idx="4993">
                  <c:v>157.68</c:v>
                </c:pt>
                <c:pt idx="4994">
                  <c:v>61.55</c:v>
                </c:pt>
                <c:pt idx="4995">
                  <c:v>58.42</c:v>
                </c:pt>
                <c:pt idx="4996">
                  <c:v>134.71</c:v>
                </c:pt>
                <c:pt idx="4997">
                  <c:v>0</c:v>
                </c:pt>
                <c:pt idx="4998">
                  <c:v>0</c:v>
                </c:pt>
                <c:pt idx="4999">
                  <c:v>0</c:v>
                </c:pt>
                <c:pt idx="5000">
                  <c:v>0</c:v>
                </c:pt>
                <c:pt idx="5001">
                  <c:v>0</c:v>
                </c:pt>
                <c:pt idx="5002">
                  <c:v>0</c:v>
                </c:pt>
                <c:pt idx="5003">
                  <c:v>28.41</c:v>
                </c:pt>
                <c:pt idx="5004">
                  <c:v>71.16</c:v>
                </c:pt>
                <c:pt idx="5005">
                  <c:v>121.77</c:v>
                </c:pt>
                <c:pt idx="5006">
                  <c:v>136.22</c:v>
                </c:pt>
                <c:pt idx="5007">
                  <c:v>121.35</c:v>
                </c:pt>
                <c:pt idx="5008">
                  <c:v>48.02</c:v>
                </c:pt>
                <c:pt idx="5009">
                  <c:v>27.8</c:v>
                </c:pt>
                <c:pt idx="5010">
                  <c:v>47.32</c:v>
                </c:pt>
                <c:pt idx="5011">
                  <c:v>0</c:v>
                </c:pt>
                <c:pt idx="5012">
                  <c:v>0</c:v>
                </c:pt>
                <c:pt idx="5013">
                  <c:v>0</c:v>
                </c:pt>
                <c:pt idx="5014">
                  <c:v>5.15</c:v>
                </c:pt>
                <c:pt idx="5015">
                  <c:v>2.98</c:v>
                </c:pt>
                <c:pt idx="5016">
                  <c:v>0</c:v>
                </c:pt>
                <c:pt idx="5017">
                  <c:v>68</c:v>
                </c:pt>
                <c:pt idx="5018">
                  <c:v>36.5</c:v>
                </c:pt>
                <c:pt idx="5019">
                  <c:v>0</c:v>
                </c:pt>
                <c:pt idx="5020">
                  <c:v>0</c:v>
                </c:pt>
                <c:pt idx="5021">
                  <c:v>0</c:v>
                </c:pt>
                <c:pt idx="5022">
                  <c:v>0</c:v>
                </c:pt>
                <c:pt idx="5023">
                  <c:v>100.15</c:v>
                </c:pt>
                <c:pt idx="5024">
                  <c:v>0</c:v>
                </c:pt>
                <c:pt idx="5025">
                  <c:v>0</c:v>
                </c:pt>
                <c:pt idx="5026">
                  <c:v>0</c:v>
                </c:pt>
                <c:pt idx="5027">
                  <c:v>0</c:v>
                </c:pt>
                <c:pt idx="5028">
                  <c:v>1.69</c:v>
                </c:pt>
                <c:pt idx="5029">
                  <c:v>5</c:v>
                </c:pt>
                <c:pt idx="5030">
                  <c:v>5.03</c:v>
                </c:pt>
                <c:pt idx="5031">
                  <c:v>5.0199999999999996</c:v>
                </c:pt>
                <c:pt idx="5032">
                  <c:v>5.0199999999999996</c:v>
                </c:pt>
                <c:pt idx="5033">
                  <c:v>5.03</c:v>
                </c:pt>
                <c:pt idx="5034">
                  <c:v>8.57</c:v>
                </c:pt>
                <c:pt idx="5035">
                  <c:v>19.350000000000001</c:v>
                </c:pt>
                <c:pt idx="5036">
                  <c:v>0</c:v>
                </c:pt>
                <c:pt idx="5037">
                  <c:v>5.59</c:v>
                </c:pt>
                <c:pt idx="5038">
                  <c:v>2.81</c:v>
                </c:pt>
                <c:pt idx="5039">
                  <c:v>22.9</c:v>
                </c:pt>
                <c:pt idx="5040">
                  <c:v>0</c:v>
                </c:pt>
                <c:pt idx="5041">
                  <c:v>46.44</c:v>
                </c:pt>
                <c:pt idx="5042">
                  <c:v>34.770000000000003</c:v>
                </c:pt>
                <c:pt idx="5043">
                  <c:v>33.6</c:v>
                </c:pt>
                <c:pt idx="5044">
                  <c:v>123.2</c:v>
                </c:pt>
                <c:pt idx="5045">
                  <c:v>0</c:v>
                </c:pt>
                <c:pt idx="5046">
                  <c:v>143.16999999999999</c:v>
                </c:pt>
                <c:pt idx="5047">
                  <c:v>125.04</c:v>
                </c:pt>
                <c:pt idx="5048">
                  <c:v>17.579999999999998</c:v>
                </c:pt>
                <c:pt idx="5049">
                  <c:v>0</c:v>
                </c:pt>
                <c:pt idx="5050">
                  <c:v>0</c:v>
                </c:pt>
                <c:pt idx="5051">
                  <c:v>0</c:v>
                </c:pt>
                <c:pt idx="5052">
                  <c:v>24.56</c:v>
                </c:pt>
                <c:pt idx="5053">
                  <c:v>98.06</c:v>
                </c:pt>
                <c:pt idx="5054">
                  <c:v>103.22</c:v>
                </c:pt>
                <c:pt idx="5055">
                  <c:v>50.2</c:v>
                </c:pt>
                <c:pt idx="5056">
                  <c:v>83.8</c:v>
                </c:pt>
                <c:pt idx="5057">
                  <c:v>28.8</c:v>
                </c:pt>
                <c:pt idx="5058">
                  <c:v>54.49</c:v>
                </c:pt>
                <c:pt idx="5059">
                  <c:v>25.31</c:v>
                </c:pt>
                <c:pt idx="5060">
                  <c:v>102.33</c:v>
                </c:pt>
                <c:pt idx="5061">
                  <c:v>30.47</c:v>
                </c:pt>
                <c:pt idx="5062">
                  <c:v>0</c:v>
                </c:pt>
                <c:pt idx="5063">
                  <c:v>0</c:v>
                </c:pt>
                <c:pt idx="5064">
                  <c:v>0</c:v>
                </c:pt>
                <c:pt idx="5065">
                  <c:v>0</c:v>
                </c:pt>
                <c:pt idx="5066">
                  <c:v>39.770000000000003</c:v>
                </c:pt>
                <c:pt idx="5067">
                  <c:v>42.28</c:v>
                </c:pt>
                <c:pt idx="5068">
                  <c:v>67</c:v>
                </c:pt>
                <c:pt idx="5069">
                  <c:v>93.91</c:v>
                </c:pt>
                <c:pt idx="5070">
                  <c:v>98.1</c:v>
                </c:pt>
                <c:pt idx="5071">
                  <c:v>21.79</c:v>
                </c:pt>
                <c:pt idx="5072">
                  <c:v>21.76</c:v>
                </c:pt>
                <c:pt idx="5073">
                  <c:v>0</c:v>
                </c:pt>
                <c:pt idx="5074">
                  <c:v>0</c:v>
                </c:pt>
                <c:pt idx="5075">
                  <c:v>116.42</c:v>
                </c:pt>
                <c:pt idx="5076">
                  <c:v>155.71</c:v>
                </c:pt>
                <c:pt idx="5077">
                  <c:v>0</c:v>
                </c:pt>
                <c:pt idx="5078">
                  <c:v>0</c:v>
                </c:pt>
                <c:pt idx="5079">
                  <c:v>0</c:v>
                </c:pt>
                <c:pt idx="5080">
                  <c:v>29.52</c:v>
                </c:pt>
                <c:pt idx="5081">
                  <c:v>0</c:v>
                </c:pt>
                <c:pt idx="5082">
                  <c:v>0</c:v>
                </c:pt>
                <c:pt idx="5083">
                  <c:v>0</c:v>
                </c:pt>
                <c:pt idx="5084">
                  <c:v>0</c:v>
                </c:pt>
                <c:pt idx="5085">
                  <c:v>0</c:v>
                </c:pt>
                <c:pt idx="5086">
                  <c:v>0</c:v>
                </c:pt>
                <c:pt idx="5087">
                  <c:v>0</c:v>
                </c:pt>
                <c:pt idx="5088">
                  <c:v>1.71</c:v>
                </c:pt>
                <c:pt idx="5089">
                  <c:v>5.01</c:v>
                </c:pt>
                <c:pt idx="5090">
                  <c:v>5.01</c:v>
                </c:pt>
                <c:pt idx="5091">
                  <c:v>5.0199999999999996</c:v>
                </c:pt>
                <c:pt idx="5092">
                  <c:v>5.01</c:v>
                </c:pt>
                <c:pt idx="5093">
                  <c:v>6.63</c:v>
                </c:pt>
                <c:pt idx="5094">
                  <c:v>6.68</c:v>
                </c:pt>
                <c:pt idx="5095">
                  <c:v>6.71</c:v>
                </c:pt>
                <c:pt idx="5096">
                  <c:v>6.68</c:v>
                </c:pt>
                <c:pt idx="5097">
                  <c:v>6.68</c:v>
                </c:pt>
                <c:pt idx="5098">
                  <c:v>6.67</c:v>
                </c:pt>
                <c:pt idx="5099">
                  <c:v>6.69</c:v>
                </c:pt>
                <c:pt idx="5100">
                  <c:v>24.56</c:v>
                </c:pt>
                <c:pt idx="5101">
                  <c:v>0</c:v>
                </c:pt>
                <c:pt idx="5102">
                  <c:v>17.809999999999999</c:v>
                </c:pt>
                <c:pt idx="5103">
                  <c:v>17.489999999999998</c:v>
                </c:pt>
                <c:pt idx="5104">
                  <c:v>10.09</c:v>
                </c:pt>
                <c:pt idx="5105">
                  <c:v>10.52</c:v>
                </c:pt>
                <c:pt idx="5106">
                  <c:v>13.05</c:v>
                </c:pt>
                <c:pt idx="5107">
                  <c:v>50.67</c:v>
                </c:pt>
                <c:pt idx="5108">
                  <c:v>68.27</c:v>
                </c:pt>
                <c:pt idx="5109">
                  <c:v>24.96</c:v>
                </c:pt>
                <c:pt idx="5110">
                  <c:v>22.64</c:v>
                </c:pt>
                <c:pt idx="5111">
                  <c:v>7.8</c:v>
                </c:pt>
                <c:pt idx="5112">
                  <c:v>0</c:v>
                </c:pt>
                <c:pt idx="5113">
                  <c:v>7.94</c:v>
                </c:pt>
                <c:pt idx="5114">
                  <c:v>7.89</c:v>
                </c:pt>
                <c:pt idx="5115">
                  <c:v>0</c:v>
                </c:pt>
                <c:pt idx="5116">
                  <c:v>0</c:v>
                </c:pt>
                <c:pt idx="5117">
                  <c:v>0</c:v>
                </c:pt>
                <c:pt idx="5118">
                  <c:v>0</c:v>
                </c:pt>
                <c:pt idx="5119">
                  <c:v>7.32</c:v>
                </c:pt>
                <c:pt idx="5120">
                  <c:v>18.850000000000001</c:v>
                </c:pt>
                <c:pt idx="5121">
                  <c:v>7.98</c:v>
                </c:pt>
                <c:pt idx="5122">
                  <c:v>0</c:v>
                </c:pt>
                <c:pt idx="5123">
                  <c:v>0</c:v>
                </c:pt>
                <c:pt idx="5124">
                  <c:v>0</c:v>
                </c:pt>
                <c:pt idx="5125">
                  <c:v>0</c:v>
                </c:pt>
                <c:pt idx="5126">
                  <c:v>0</c:v>
                </c:pt>
                <c:pt idx="5127">
                  <c:v>0</c:v>
                </c:pt>
                <c:pt idx="5128">
                  <c:v>22.67</c:v>
                </c:pt>
                <c:pt idx="5129">
                  <c:v>0</c:v>
                </c:pt>
                <c:pt idx="5130">
                  <c:v>0</c:v>
                </c:pt>
                <c:pt idx="5131">
                  <c:v>0</c:v>
                </c:pt>
                <c:pt idx="5132">
                  <c:v>0</c:v>
                </c:pt>
                <c:pt idx="5133">
                  <c:v>0</c:v>
                </c:pt>
                <c:pt idx="5134">
                  <c:v>0</c:v>
                </c:pt>
                <c:pt idx="5135">
                  <c:v>0</c:v>
                </c:pt>
                <c:pt idx="5136">
                  <c:v>0</c:v>
                </c:pt>
                <c:pt idx="5137">
                  <c:v>0</c:v>
                </c:pt>
                <c:pt idx="5138">
                  <c:v>0</c:v>
                </c:pt>
                <c:pt idx="5139">
                  <c:v>5.04</c:v>
                </c:pt>
                <c:pt idx="5140">
                  <c:v>5.0199999999999996</c:v>
                </c:pt>
                <c:pt idx="5141">
                  <c:v>5.01</c:v>
                </c:pt>
                <c:pt idx="5142">
                  <c:v>5</c:v>
                </c:pt>
                <c:pt idx="5143">
                  <c:v>5.01</c:v>
                </c:pt>
                <c:pt idx="5144">
                  <c:v>5.0199999999999996</c:v>
                </c:pt>
                <c:pt idx="5145">
                  <c:v>5.03</c:v>
                </c:pt>
                <c:pt idx="5146">
                  <c:v>6.65</c:v>
                </c:pt>
                <c:pt idx="5147">
                  <c:v>5.0199999999999996</c:v>
                </c:pt>
                <c:pt idx="5148">
                  <c:v>5.01</c:v>
                </c:pt>
                <c:pt idx="5149">
                  <c:v>0</c:v>
                </c:pt>
                <c:pt idx="5150">
                  <c:v>32</c:v>
                </c:pt>
                <c:pt idx="5151">
                  <c:v>62.04</c:v>
                </c:pt>
                <c:pt idx="5152">
                  <c:v>66.98</c:v>
                </c:pt>
                <c:pt idx="5153">
                  <c:v>44.15</c:v>
                </c:pt>
                <c:pt idx="5154">
                  <c:v>0</c:v>
                </c:pt>
                <c:pt idx="5155">
                  <c:v>0</c:v>
                </c:pt>
                <c:pt idx="5156">
                  <c:v>0</c:v>
                </c:pt>
                <c:pt idx="5157">
                  <c:v>0</c:v>
                </c:pt>
                <c:pt idx="5158">
                  <c:v>0</c:v>
                </c:pt>
                <c:pt idx="5159">
                  <c:v>0</c:v>
                </c:pt>
                <c:pt idx="5160">
                  <c:v>0</c:v>
                </c:pt>
                <c:pt idx="5161">
                  <c:v>0</c:v>
                </c:pt>
                <c:pt idx="5162">
                  <c:v>0</c:v>
                </c:pt>
                <c:pt idx="5163">
                  <c:v>0</c:v>
                </c:pt>
                <c:pt idx="5164">
                  <c:v>5.0199999999999996</c:v>
                </c:pt>
                <c:pt idx="5165">
                  <c:v>5</c:v>
                </c:pt>
                <c:pt idx="5166">
                  <c:v>5.01</c:v>
                </c:pt>
                <c:pt idx="5167">
                  <c:v>5.0199999999999996</c:v>
                </c:pt>
                <c:pt idx="5168">
                  <c:v>6.65</c:v>
                </c:pt>
                <c:pt idx="5169">
                  <c:v>5.0199999999999996</c:v>
                </c:pt>
                <c:pt idx="5170">
                  <c:v>5.0199999999999996</c:v>
                </c:pt>
                <c:pt idx="5171">
                  <c:v>5.01</c:v>
                </c:pt>
                <c:pt idx="5172">
                  <c:v>5</c:v>
                </c:pt>
                <c:pt idx="5173">
                  <c:v>5.0199999999999996</c:v>
                </c:pt>
                <c:pt idx="5174">
                  <c:v>5.0199999999999996</c:v>
                </c:pt>
                <c:pt idx="5175">
                  <c:v>6.68</c:v>
                </c:pt>
                <c:pt idx="5176">
                  <c:v>5.03</c:v>
                </c:pt>
                <c:pt idx="5177">
                  <c:v>5.01</c:v>
                </c:pt>
                <c:pt idx="5178">
                  <c:v>6.67</c:v>
                </c:pt>
                <c:pt idx="5179">
                  <c:v>28.03</c:v>
                </c:pt>
                <c:pt idx="5180">
                  <c:v>34.1</c:v>
                </c:pt>
                <c:pt idx="5181">
                  <c:v>3.76</c:v>
                </c:pt>
                <c:pt idx="5182">
                  <c:v>51.86</c:v>
                </c:pt>
                <c:pt idx="5183">
                  <c:v>24.04</c:v>
                </c:pt>
                <c:pt idx="5184">
                  <c:v>29.72</c:v>
                </c:pt>
                <c:pt idx="5185">
                  <c:v>6.61</c:v>
                </c:pt>
                <c:pt idx="5186">
                  <c:v>3.32</c:v>
                </c:pt>
                <c:pt idx="5187">
                  <c:v>3.2</c:v>
                </c:pt>
                <c:pt idx="5188">
                  <c:v>9.52</c:v>
                </c:pt>
                <c:pt idx="5189">
                  <c:v>13.05</c:v>
                </c:pt>
                <c:pt idx="5190">
                  <c:v>0</c:v>
                </c:pt>
                <c:pt idx="5191">
                  <c:v>0</c:v>
                </c:pt>
                <c:pt idx="5192">
                  <c:v>0</c:v>
                </c:pt>
                <c:pt idx="5193">
                  <c:v>0</c:v>
                </c:pt>
                <c:pt idx="5194">
                  <c:v>0</c:v>
                </c:pt>
                <c:pt idx="5195">
                  <c:v>5.14</c:v>
                </c:pt>
                <c:pt idx="5196">
                  <c:v>6.73</c:v>
                </c:pt>
                <c:pt idx="5197">
                  <c:v>6.69</c:v>
                </c:pt>
                <c:pt idx="5198">
                  <c:v>46.34</c:v>
                </c:pt>
                <c:pt idx="5199">
                  <c:v>30.13</c:v>
                </c:pt>
                <c:pt idx="5200">
                  <c:v>50.27</c:v>
                </c:pt>
                <c:pt idx="5201">
                  <c:v>0</c:v>
                </c:pt>
                <c:pt idx="5202">
                  <c:v>2.5299999999999998</c:v>
                </c:pt>
                <c:pt idx="5203">
                  <c:v>19.93</c:v>
                </c:pt>
                <c:pt idx="5204">
                  <c:v>23.02</c:v>
                </c:pt>
                <c:pt idx="5205">
                  <c:v>74.069999999999993</c:v>
                </c:pt>
                <c:pt idx="5206">
                  <c:v>29.58</c:v>
                </c:pt>
                <c:pt idx="5207">
                  <c:v>0</c:v>
                </c:pt>
                <c:pt idx="5208">
                  <c:v>0</c:v>
                </c:pt>
                <c:pt idx="5209">
                  <c:v>0</c:v>
                </c:pt>
                <c:pt idx="5210">
                  <c:v>29.04</c:v>
                </c:pt>
                <c:pt idx="5211">
                  <c:v>28.47</c:v>
                </c:pt>
                <c:pt idx="5212">
                  <c:v>16.420000000000002</c:v>
                </c:pt>
                <c:pt idx="5213">
                  <c:v>27.95</c:v>
                </c:pt>
                <c:pt idx="5214">
                  <c:v>54.73</c:v>
                </c:pt>
                <c:pt idx="5215">
                  <c:v>0</c:v>
                </c:pt>
                <c:pt idx="5216">
                  <c:v>27.36</c:v>
                </c:pt>
                <c:pt idx="5217">
                  <c:v>68.62</c:v>
                </c:pt>
                <c:pt idx="5218">
                  <c:v>0</c:v>
                </c:pt>
                <c:pt idx="5219">
                  <c:v>0</c:v>
                </c:pt>
                <c:pt idx="5220">
                  <c:v>0</c:v>
                </c:pt>
                <c:pt idx="5221">
                  <c:v>0</c:v>
                </c:pt>
                <c:pt idx="5222">
                  <c:v>0</c:v>
                </c:pt>
                <c:pt idx="5223">
                  <c:v>27.16</c:v>
                </c:pt>
                <c:pt idx="5224">
                  <c:v>53.5</c:v>
                </c:pt>
                <c:pt idx="5225">
                  <c:v>84.06</c:v>
                </c:pt>
                <c:pt idx="5226">
                  <c:v>37.5</c:v>
                </c:pt>
                <c:pt idx="5227">
                  <c:v>0</c:v>
                </c:pt>
                <c:pt idx="5228">
                  <c:v>34.880000000000003</c:v>
                </c:pt>
                <c:pt idx="5229">
                  <c:v>21.15</c:v>
                </c:pt>
                <c:pt idx="5230">
                  <c:v>0</c:v>
                </c:pt>
                <c:pt idx="5231">
                  <c:v>0</c:v>
                </c:pt>
                <c:pt idx="5232">
                  <c:v>47.52</c:v>
                </c:pt>
                <c:pt idx="5233">
                  <c:v>30.63</c:v>
                </c:pt>
                <c:pt idx="5234">
                  <c:v>29.03</c:v>
                </c:pt>
                <c:pt idx="5235">
                  <c:v>65.989999999999995</c:v>
                </c:pt>
                <c:pt idx="5236">
                  <c:v>71.09</c:v>
                </c:pt>
                <c:pt idx="5237">
                  <c:v>0</c:v>
                </c:pt>
                <c:pt idx="5238">
                  <c:v>0</c:v>
                </c:pt>
                <c:pt idx="5239">
                  <c:v>95.76</c:v>
                </c:pt>
                <c:pt idx="5240">
                  <c:v>145.22</c:v>
                </c:pt>
                <c:pt idx="5241">
                  <c:v>196.32</c:v>
                </c:pt>
                <c:pt idx="5242">
                  <c:v>185.73</c:v>
                </c:pt>
                <c:pt idx="5243">
                  <c:v>0</c:v>
                </c:pt>
                <c:pt idx="5244">
                  <c:v>183.26</c:v>
                </c:pt>
                <c:pt idx="5245">
                  <c:v>244.84</c:v>
                </c:pt>
                <c:pt idx="5246">
                  <c:v>221.46</c:v>
                </c:pt>
                <c:pt idx="5247">
                  <c:v>172.84</c:v>
                </c:pt>
                <c:pt idx="5248">
                  <c:v>0</c:v>
                </c:pt>
                <c:pt idx="5249">
                  <c:v>248.78</c:v>
                </c:pt>
                <c:pt idx="5250">
                  <c:v>265.66000000000003</c:v>
                </c:pt>
                <c:pt idx="5251">
                  <c:v>216.85</c:v>
                </c:pt>
                <c:pt idx="5252">
                  <c:v>71.13</c:v>
                </c:pt>
                <c:pt idx="5253">
                  <c:v>44.7</c:v>
                </c:pt>
                <c:pt idx="5254">
                  <c:v>117.66</c:v>
                </c:pt>
                <c:pt idx="5255">
                  <c:v>109.53</c:v>
                </c:pt>
                <c:pt idx="5256">
                  <c:v>65.37</c:v>
                </c:pt>
                <c:pt idx="5257">
                  <c:v>74.39</c:v>
                </c:pt>
                <c:pt idx="5258">
                  <c:v>187.08</c:v>
                </c:pt>
                <c:pt idx="5259">
                  <c:v>0</c:v>
                </c:pt>
                <c:pt idx="5260">
                  <c:v>197.57</c:v>
                </c:pt>
                <c:pt idx="5261">
                  <c:v>281.79000000000002</c:v>
                </c:pt>
                <c:pt idx="5262">
                  <c:v>275.76</c:v>
                </c:pt>
                <c:pt idx="5263">
                  <c:v>287.02999999999997</c:v>
                </c:pt>
                <c:pt idx="5264">
                  <c:v>284.62</c:v>
                </c:pt>
                <c:pt idx="5265">
                  <c:v>284.88</c:v>
                </c:pt>
                <c:pt idx="5266">
                  <c:v>282.08999999999997</c:v>
                </c:pt>
                <c:pt idx="5267">
                  <c:v>287.36</c:v>
                </c:pt>
                <c:pt idx="5268">
                  <c:v>291.95</c:v>
                </c:pt>
                <c:pt idx="5269">
                  <c:v>288.45</c:v>
                </c:pt>
                <c:pt idx="5270">
                  <c:v>289.02999999999997</c:v>
                </c:pt>
                <c:pt idx="5271">
                  <c:v>288.23</c:v>
                </c:pt>
                <c:pt idx="5272">
                  <c:v>289.01</c:v>
                </c:pt>
                <c:pt idx="5273">
                  <c:v>287.58999999999997</c:v>
                </c:pt>
                <c:pt idx="5274">
                  <c:v>292.85000000000002</c:v>
                </c:pt>
                <c:pt idx="5275">
                  <c:v>284.54000000000002</c:v>
                </c:pt>
                <c:pt idx="5276">
                  <c:v>4.67</c:v>
                </c:pt>
                <c:pt idx="5277">
                  <c:v>0</c:v>
                </c:pt>
                <c:pt idx="5278">
                  <c:v>282.26</c:v>
                </c:pt>
                <c:pt idx="5279">
                  <c:v>291</c:v>
                </c:pt>
                <c:pt idx="5280">
                  <c:v>245.45</c:v>
                </c:pt>
                <c:pt idx="5281">
                  <c:v>256.7</c:v>
                </c:pt>
                <c:pt idx="5282">
                  <c:v>274.98</c:v>
                </c:pt>
                <c:pt idx="5283">
                  <c:v>262.87</c:v>
                </c:pt>
                <c:pt idx="5284">
                  <c:v>276.04000000000002</c:v>
                </c:pt>
                <c:pt idx="5285">
                  <c:v>286.8</c:v>
                </c:pt>
                <c:pt idx="5286">
                  <c:v>275.08</c:v>
                </c:pt>
                <c:pt idx="5287">
                  <c:v>250.24</c:v>
                </c:pt>
                <c:pt idx="5288">
                  <c:v>211.16</c:v>
                </c:pt>
                <c:pt idx="5289">
                  <c:v>180.21</c:v>
                </c:pt>
                <c:pt idx="5290">
                  <c:v>192.56</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0</c:v>
                </c:pt>
                <c:pt idx="5319">
                  <c:v>4.99</c:v>
                </c:pt>
                <c:pt idx="5320">
                  <c:v>6.65</c:v>
                </c:pt>
                <c:pt idx="5321">
                  <c:v>6.66</c:v>
                </c:pt>
                <c:pt idx="5322">
                  <c:v>6.68</c:v>
                </c:pt>
                <c:pt idx="5323">
                  <c:v>6.65</c:v>
                </c:pt>
                <c:pt idx="5324">
                  <c:v>6.7</c:v>
                </c:pt>
                <c:pt idx="5325">
                  <c:v>6.7</c:v>
                </c:pt>
                <c:pt idx="5326">
                  <c:v>6.68</c:v>
                </c:pt>
                <c:pt idx="5327">
                  <c:v>6.71</c:v>
                </c:pt>
                <c:pt idx="5328">
                  <c:v>29.94</c:v>
                </c:pt>
                <c:pt idx="5329">
                  <c:v>59.04</c:v>
                </c:pt>
                <c:pt idx="5330">
                  <c:v>58.91</c:v>
                </c:pt>
                <c:pt idx="5331">
                  <c:v>61.08</c:v>
                </c:pt>
                <c:pt idx="5332">
                  <c:v>57.49</c:v>
                </c:pt>
                <c:pt idx="5333">
                  <c:v>0</c:v>
                </c:pt>
                <c:pt idx="5334">
                  <c:v>0</c:v>
                </c:pt>
                <c:pt idx="5335">
                  <c:v>0</c:v>
                </c:pt>
                <c:pt idx="5336">
                  <c:v>9.6</c:v>
                </c:pt>
                <c:pt idx="5337">
                  <c:v>48.81</c:v>
                </c:pt>
                <c:pt idx="5338">
                  <c:v>40.43</c:v>
                </c:pt>
                <c:pt idx="5339">
                  <c:v>59.57</c:v>
                </c:pt>
                <c:pt idx="5340">
                  <c:v>53.43</c:v>
                </c:pt>
                <c:pt idx="5341">
                  <c:v>41.91</c:v>
                </c:pt>
                <c:pt idx="5342">
                  <c:v>37.54</c:v>
                </c:pt>
                <c:pt idx="5343">
                  <c:v>35.369999999999997</c:v>
                </c:pt>
                <c:pt idx="5344">
                  <c:v>29.66</c:v>
                </c:pt>
                <c:pt idx="5345">
                  <c:v>29.32</c:v>
                </c:pt>
                <c:pt idx="5346">
                  <c:v>52.39</c:v>
                </c:pt>
                <c:pt idx="5347">
                  <c:v>37.11</c:v>
                </c:pt>
                <c:pt idx="5348">
                  <c:v>28.37</c:v>
                </c:pt>
                <c:pt idx="5349">
                  <c:v>52.17</c:v>
                </c:pt>
                <c:pt idx="5350">
                  <c:v>97.34</c:v>
                </c:pt>
                <c:pt idx="5351">
                  <c:v>112.49</c:v>
                </c:pt>
                <c:pt idx="5352">
                  <c:v>104.82</c:v>
                </c:pt>
                <c:pt idx="5353">
                  <c:v>109.66</c:v>
                </c:pt>
                <c:pt idx="5354">
                  <c:v>0</c:v>
                </c:pt>
                <c:pt idx="5355">
                  <c:v>74.14</c:v>
                </c:pt>
                <c:pt idx="5356">
                  <c:v>70.319999999999993</c:v>
                </c:pt>
                <c:pt idx="5357">
                  <c:v>62.53</c:v>
                </c:pt>
                <c:pt idx="5358">
                  <c:v>148.97</c:v>
                </c:pt>
                <c:pt idx="5359">
                  <c:v>136.66</c:v>
                </c:pt>
                <c:pt idx="5360">
                  <c:v>0</c:v>
                </c:pt>
                <c:pt idx="5361">
                  <c:v>0</c:v>
                </c:pt>
                <c:pt idx="5362">
                  <c:v>192.09</c:v>
                </c:pt>
                <c:pt idx="5363">
                  <c:v>195.77</c:v>
                </c:pt>
                <c:pt idx="5364">
                  <c:v>154.56</c:v>
                </c:pt>
                <c:pt idx="5365">
                  <c:v>181.86</c:v>
                </c:pt>
                <c:pt idx="5366">
                  <c:v>113.86</c:v>
                </c:pt>
                <c:pt idx="5367">
                  <c:v>6.38</c:v>
                </c:pt>
                <c:pt idx="5368">
                  <c:v>154.07</c:v>
                </c:pt>
                <c:pt idx="5369">
                  <c:v>156.77000000000001</c:v>
                </c:pt>
                <c:pt idx="5370">
                  <c:v>161.59</c:v>
                </c:pt>
                <c:pt idx="5371">
                  <c:v>165.1</c:v>
                </c:pt>
                <c:pt idx="5372">
                  <c:v>147.19</c:v>
                </c:pt>
                <c:pt idx="5373">
                  <c:v>34.35</c:v>
                </c:pt>
                <c:pt idx="5374">
                  <c:v>4.3</c:v>
                </c:pt>
                <c:pt idx="5375">
                  <c:v>67.3</c:v>
                </c:pt>
                <c:pt idx="5376">
                  <c:v>75.44</c:v>
                </c:pt>
                <c:pt idx="5377">
                  <c:v>81.239999999999995</c:v>
                </c:pt>
                <c:pt idx="5378">
                  <c:v>106.72</c:v>
                </c:pt>
                <c:pt idx="5379">
                  <c:v>0</c:v>
                </c:pt>
                <c:pt idx="5380">
                  <c:v>168.34</c:v>
                </c:pt>
                <c:pt idx="5381">
                  <c:v>192.07</c:v>
                </c:pt>
                <c:pt idx="5382">
                  <c:v>215.23</c:v>
                </c:pt>
                <c:pt idx="5383">
                  <c:v>214.75</c:v>
                </c:pt>
                <c:pt idx="5384">
                  <c:v>202.44</c:v>
                </c:pt>
                <c:pt idx="5385">
                  <c:v>129.62</c:v>
                </c:pt>
                <c:pt idx="5386">
                  <c:v>109.93</c:v>
                </c:pt>
                <c:pt idx="5387">
                  <c:v>113.07</c:v>
                </c:pt>
                <c:pt idx="5388">
                  <c:v>61.42</c:v>
                </c:pt>
                <c:pt idx="5389">
                  <c:v>0</c:v>
                </c:pt>
                <c:pt idx="5390">
                  <c:v>204.77</c:v>
                </c:pt>
                <c:pt idx="5391">
                  <c:v>246.91</c:v>
                </c:pt>
                <c:pt idx="5392">
                  <c:v>229.13</c:v>
                </c:pt>
                <c:pt idx="5393">
                  <c:v>97.3</c:v>
                </c:pt>
                <c:pt idx="5394">
                  <c:v>59.51</c:v>
                </c:pt>
                <c:pt idx="5395">
                  <c:v>37.159999999999997</c:v>
                </c:pt>
                <c:pt idx="5396">
                  <c:v>119.31</c:v>
                </c:pt>
                <c:pt idx="5397">
                  <c:v>160.9</c:v>
                </c:pt>
                <c:pt idx="5398">
                  <c:v>89.77</c:v>
                </c:pt>
                <c:pt idx="5399">
                  <c:v>116.5</c:v>
                </c:pt>
                <c:pt idx="5400">
                  <c:v>0</c:v>
                </c:pt>
                <c:pt idx="5401">
                  <c:v>0</c:v>
                </c:pt>
                <c:pt idx="5402">
                  <c:v>126.53</c:v>
                </c:pt>
                <c:pt idx="5403">
                  <c:v>29.35</c:v>
                </c:pt>
                <c:pt idx="5404">
                  <c:v>0</c:v>
                </c:pt>
                <c:pt idx="5405">
                  <c:v>0</c:v>
                </c:pt>
                <c:pt idx="5406">
                  <c:v>0</c:v>
                </c:pt>
                <c:pt idx="5407">
                  <c:v>0</c:v>
                </c:pt>
                <c:pt idx="5408">
                  <c:v>0</c:v>
                </c:pt>
                <c:pt idx="5409">
                  <c:v>0</c:v>
                </c:pt>
                <c:pt idx="5410">
                  <c:v>0</c:v>
                </c:pt>
                <c:pt idx="5411">
                  <c:v>2.82</c:v>
                </c:pt>
                <c:pt idx="5412">
                  <c:v>0</c:v>
                </c:pt>
                <c:pt idx="5413">
                  <c:v>0</c:v>
                </c:pt>
                <c:pt idx="5414">
                  <c:v>0</c:v>
                </c:pt>
                <c:pt idx="5415">
                  <c:v>7.96</c:v>
                </c:pt>
                <c:pt idx="5416">
                  <c:v>108.04</c:v>
                </c:pt>
                <c:pt idx="5417">
                  <c:v>17.8</c:v>
                </c:pt>
                <c:pt idx="5418">
                  <c:v>0</c:v>
                </c:pt>
                <c:pt idx="5419">
                  <c:v>0</c:v>
                </c:pt>
                <c:pt idx="5420">
                  <c:v>118.38</c:v>
                </c:pt>
                <c:pt idx="5421">
                  <c:v>162.4</c:v>
                </c:pt>
                <c:pt idx="5422">
                  <c:v>194.43</c:v>
                </c:pt>
                <c:pt idx="5423">
                  <c:v>259.14</c:v>
                </c:pt>
                <c:pt idx="5424">
                  <c:v>297.33</c:v>
                </c:pt>
                <c:pt idx="5425">
                  <c:v>277.68</c:v>
                </c:pt>
                <c:pt idx="5426">
                  <c:v>178.91</c:v>
                </c:pt>
                <c:pt idx="5427">
                  <c:v>211.31</c:v>
                </c:pt>
                <c:pt idx="5428">
                  <c:v>208.8</c:v>
                </c:pt>
                <c:pt idx="5429">
                  <c:v>267.01</c:v>
                </c:pt>
                <c:pt idx="5430">
                  <c:v>276.27999999999997</c:v>
                </c:pt>
                <c:pt idx="5431">
                  <c:v>0</c:v>
                </c:pt>
                <c:pt idx="5432">
                  <c:v>162.99</c:v>
                </c:pt>
                <c:pt idx="5433">
                  <c:v>236.31</c:v>
                </c:pt>
                <c:pt idx="5434">
                  <c:v>243.29</c:v>
                </c:pt>
                <c:pt idx="5435">
                  <c:v>249.79</c:v>
                </c:pt>
                <c:pt idx="5436">
                  <c:v>257.77</c:v>
                </c:pt>
                <c:pt idx="5437">
                  <c:v>224.82</c:v>
                </c:pt>
                <c:pt idx="5438">
                  <c:v>7.44</c:v>
                </c:pt>
                <c:pt idx="5439">
                  <c:v>0</c:v>
                </c:pt>
                <c:pt idx="5440">
                  <c:v>89.24</c:v>
                </c:pt>
                <c:pt idx="5441">
                  <c:v>51.32</c:v>
                </c:pt>
                <c:pt idx="5442">
                  <c:v>10.9</c:v>
                </c:pt>
                <c:pt idx="5443">
                  <c:v>105.76</c:v>
                </c:pt>
                <c:pt idx="5444">
                  <c:v>120.32</c:v>
                </c:pt>
                <c:pt idx="5445">
                  <c:v>47.49</c:v>
                </c:pt>
                <c:pt idx="5446">
                  <c:v>72.97</c:v>
                </c:pt>
                <c:pt idx="5447">
                  <c:v>36.49</c:v>
                </c:pt>
                <c:pt idx="5448">
                  <c:v>116.31</c:v>
                </c:pt>
                <c:pt idx="5449">
                  <c:v>150.01</c:v>
                </c:pt>
                <c:pt idx="5450">
                  <c:v>155.72999999999999</c:v>
                </c:pt>
                <c:pt idx="5451">
                  <c:v>119.38</c:v>
                </c:pt>
                <c:pt idx="5452">
                  <c:v>187.87</c:v>
                </c:pt>
                <c:pt idx="5453">
                  <c:v>209.39</c:v>
                </c:pt>
                <c:pt idx="5454">
                  <c:v>216.08</c:v>
                </c:pt>
                <c:pt idx="5455">
                  <c:v>259.39</c:v>
                </c:pt>
                <c:pt idx="5456">
                  <c:v>268.58</c:v>
                </c:pt>
                <c:pt idx="5457">
                  <c:v>256.02999999999997</c:v>
                </c:pt>
                <c:pt idx="5458">
                  <c:v>252.96</c:v>
                </c:pt>
                <c:pt idx="5459">
                  <c:v>277.72000000000003</c:v>
                </c:pt>
                <c:pt idx="5460">
                  <c:v>285.08999999999997</c:v>
                </c:pt>
                <c:pt idx="5461">
                  <c:v>280.77999999999997</c:v>
                </c:pt>
                <c:pt idx="5462">
                  <c:v>273.08</c:v>
                </c:pt>
                <c:pt idx="5463">
                  <c:v>283.89</c:v>
                </c:pt>
                <c:pt idx="5464">
                  <c:v>282.85000000000002</c:v>
                </c:pt>
                <c:pt idx="5465">
                  <c:v>298.45999999999998</c:v>
                </c:pt>
                <c:pt idx="5466">
                  <c:v>286.8</c:v>
                </c:pt>
                <c:pt idx="5467">
                  <c:v>272.99</c:v>
                </c:pt>
                <c:pt idx="5468">
                  <c:v>186</c:v>
                </c:pt>
                <c:pt idx="5469">
                  <c:v>80.739999999999995</c:v>
                </c:pt>
                <c:pt idx="5470">
                  <c:v>214.09</c:v>
                </c:pt>
                <c:pt idx="5471">
                  <c:v>221.54</c:v>
                </c:pt>
                <c:pt idx="5472">
                  <c:v>199.07</c:v>
                </c:pt>
                <c:pt idx="5473">
                  <c:v>180.23</c:v>
                </c:pt>
                <c:pt idx="5474">
                  <c:v>118.34</c:v>
                </c:pt>
                <c:pt idx="5475">
                  <c:v>0</c:v>
                </c:pt>
                <c:pt idx="5476">
                  <c:v>0</c:v>
                </c:pt>
                <c:pt idx="5477">
                  <c:v>0</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123.23</c:v>
                </c:pt>
                <c:pt idx="5494">
                  <c:v>188.8</c:v>
                </c:pt>
                <c:pt idx="5495">
                  <c:v>175.83</c:v>
                </c:pt>
                <c:pt idx="5496">
                  <c:v>207.34</c:v>
                </c:pt>
                <c:pt idx="5497">
                  <c:v>165.58</c:v>
                </c:pt>
                <c:pt idx="5498">
                  <c:v>0</c:v>
                </c:pt>
                <c:pt idx="5499">
                  <c:v>0</c:v>
                </c:pt>
                <c:pt idx="5500">
                  <c:v>50.08</c:v>
                </c:pt>
                <c:pt idx="5501">
                  <c:v>139.84</c:v>
                </c:pt>
                <c:pt idx="5502">
                  <c:v>89.39</c:v>
                </c:pt>
                <c:pt idx="5503">
                  <c:v>113.06</c:v>
                </c:pt>
                <c:pt idx="5504">
                  <c:v>93.62</c:v>
                </c:pt>
                <c:pt idx="5505">
                  <c:v>152.07</c:v>
                </c:pt>
                <c:pt idx="5506">
                  <c:v>98.49</c:v>
                </c:pt>
                <c:pt idx="5507">
                  <c:v>81.69</c:v>
                </c:pt>
                <c:pt idx="5508">
                  <c:v>105.26</c:v>
                </c:pt>
                <c:pt idx="5509">
                  <c:v>89.34</c:v>
                </c:pt>
                <c:pt idx="5510">
                  <c:v>57.91</c:v>
                </c:pt>
                <c:pt idx="5511">
                  <c:v>44.36</c:v>
                </c:pt>
                <c:pt idx="5512">
                  <c:v>44.26</c:v>
                </c:pt>
                <c:pt idx="5513">
                  <c:v>40.590000000000003</c:v>
                </c:pt>
                <c:pt idx="5514">
                  <c:v>30.4</c:v>
                </c:pt>
                <c:pt idx="5515">
                  <c:v>0</c:v>
                </c:pt>
                <c:pt idx="5516">
                  <c:v>0</c:v>
                </c:pt>
                <c:pt idx="5517">
                  <c:v>0</c:v>
                </c:pt>
                <c:pt idx="5518">
                  <c:v>0</c:v>
                </c:pt>
                <c:pt idx="5519">
                  <c:v>0</c:v>
                </c:pt>
                <c:pt idx="5520">
                  <c:v>0</c:v>
                </c:pt>
                <c:pt idx="5521">
                  <c:v>7.66</c:v>
                </c:pt>
                <c:pt idx="5522">
                  <c:v>119.99</c:v>
                </c:pt>
                <c:pt idx="5523">
                  <c:v>122.98</c:v>
                </c:pt>
                <c:pt idx="5524">
                  <c:v>143.11000000000001</c:v>
                </c:pt>
                <c:pt idx="5525">
                  <c:v>145.28</c:v>
                </c:pt>
                <c:pt idx="5526">
                  <c:v>151.05000000000001</c:v>
                </c:pt>
                <c:pt idx="5527">
                  <c:v>168.17</c:v>
                </c:pt>
                <c:pt idx="5528">
                  <c:v>173.29</c:v>
                </c:pt>
                <c:pt idx="5529">
                  <c:v>189.16</c:v>
                </c:pt>
                <c:pt idx="5530">
                  <c:v>184.18</c:v>
                </c:pt>
                <c:pt idx="5531">
                  <c:v>181.94</c:v>
                </c:pt>
                <c:pt idx="5532">
                  <c:v>182.64</c:v>
                </c:pt>
                <c:pt idx="5533">
                  <c:v>188.8</c:v>
                </c:pt>
                <c:pt idx="5534">
                  <c:v>196.7</c:v>
                </c:pt>
                <c:pt idx="5535">
                  <c:v>179.95</c:v>
                </c:pt>
                <c:pt idx="5536">
                  <c:v>196.31</c:v>
                </c:pt>
                <c:pt idx="5537">
                  <c:v>203.17</c:v>
                </c:pt>
                <c:pt idx="5538">
                  <c:v>199.98</c:v>
                </c:pt>
                <c:pt idx="5539">
                  <c:v>209.19</c:v>
                </c:pt>
                <c:pt idx="5540">
                  <c:v>213.6</c:v>
                </c:pt>
                <c:pt idx="5541">
                  <c:v>209.95</c:v>
                </c:pt>
                <c:pt idx="5542">
                  <c:v>209.68</c:v>
                </c:pt>
                <c:pt idx="5543">
                  <c:v>200.95</c:v>
                </c:pt>
                <c:pt idx="5544">
                  <c:v>210.95</c:v>
                </c:pt>
                <c:pt idx="5545">
                  <c:v>210.29</c:v>
                </c:pt>
                <c:pt idx="5546">
                  <c:v>216.03</c:v>
                </c:pt>
                <c:pt idx="5547">
                  <c:v>214.2</c:v>
                </c:pt>
                <c:pt idx="5548">
                  <c:v>222.7</c:v>
                </c:pt>
                <c:pt idx="5549">
                  <c:v>216.71</c:v>
                </c:pt>
                <c:pt idx="5550">
                  <c:v>206.36</c:v>
                </c:pt>
                <c:pt idx="5551">
                  <c:v>197</c:v>
                </c:pt>
                <c:pt idx="5552">
                  <c:v>215.23</c:v>
                </c:pt>
                <c:pt idx="5553">
                  <c:v>120.46</c:v>
                </c:pt>
                <c:pt idx="5554">
                  <c:v>0</c:v>
                </c:pt>
                <c:pt idx="5555">
                  <c:v>225.56</c:v>
                </c:pt>
                <c:pt idx="5556">
                  <c:v>268.77</c:v>
                </c:pt>
                <c:pt idx="5557">
                  <c:v>260.14</c:v>
                </c:pt>
                <c:pt idx="5558">
                  <c:v>267.58</c:v>
                </c:pt>
                <c:pt idx="5559">
                  <c:v>272.77999999999997</c:v>
                </c:pt>
                <c:pt idx="5560">
                  <c:v>273.95999999999998</c:v>
                </c:pt>
                <c:pt idx="5561">
                  <c:v>283.83999999999997</c:v>
                </c:pt>
                <c:pt idx="5562">
                  <c:v>284.19</c:v>
                </c:pt>
                <c:pt idx="5563">
                  <c:v>283.07</c:v>
                </c:pt>
                <c:pt idx="5564">
                  <c:v>271.92</c:v>
                </c:pt>
                <c:pt idx="5565">
                  <c:v>266.95</c:v>
                </c:pt>
                <c:pt idx="5566">
                  <c:v>277.81</c:v>
                </c:pt>
                <c:pt idx="5567">
                  <c:v>276.72000000000003</c:v>
                </c:pt>
                <c:pt idx="5568">
                  <c:v>272.81</c:v>
                </c:pt>
                <c:pt idx="5569">
                  <c:v>268.20999999999998</c:v>
                </c:pt>
                <c:pt idx="5570">
                  <c:v>264.83</c:v>
                </c:pt>
                <c:pt idx="5571">
                  <c:v>0</c:v>
                </c:pt>
                <c:pt idx="5572">
                  <c:v>0</c:v>
                </c:pt>
                <c:pt idx="5573">
                  <c:v>30.2</c:v>
                </c:pt>
                <c:pt idx="5574">
                  <c:v>52.4</c:v>
                </c:pt>
                <c:pt idx="5575">
                  <c:v>110.19</c:v>
                </c:pt>
                <c:pt idx="5576">
                  <c:v>145.86000000000001</c:v>
                </c:pt>
                <c:pt idx="5577">
                  <c:v>112.64</c:v>
                </c:pt>
                <c:pt idx="5578">
                  <c:v>70.3</c:v>
                </c:pt>
                <c:pt idx="5579">
                  <c:v>79.14</c:v>
                </c:pt>
                <c:pt idx="5580">
                  <c:v>47.9</c:v>
                </c:pt>
                <c:pt idx="5581">
                  <c:v>0</c:v>
                </c:pt>
                <c:pt idx="5582">
                  <c:v>0</c:v>
                </c:pt>
                <c:pt idx="5583">
                  <c:v>0</c:v>
                </c:pt>
                <c:pt idx="5584">
                  <c:v>0</c:v>
                </c:pt>
                <c:pt idx="5585">
                  <c:v>0</c:v>
                </c:pt>
                <c:pt idx="5586">
                  <c:v>0</c:v>
                </c:pt>
                <c:pt idx="5587">
                  <c:v>32.79</c:v>
                </c:pt>
                <c:pt idx="5588">
                  <c:v>152.80000000000001</c:v>
                </c:pt>
                <c:pt idx="5589">
                  <c:v>215.07</c:v>
                </c:pt>
                <c:pt idx="5590">
                  <c:v>226.95</c:v>
                </c:pt>
                <c:pt idx="5591">
                  <c:v>239.5</c:v>
                </c:pt>
                <c:pt idx="5592">
                  <c:v>233.68</c:v>
                </c:pt>
                <c:pt idx="5593">
                  <c:v>239</c:v>
                </c:pt>
                <c:pt idx="5594">
                  <c:v>241.26</c:v>
                </c:pt>
                <c:pt idx="5595">
                  <c:v>159.16999999999999</c:v>
                </c:pt>
                <c:pt idx="5596">
                  <c:v>0</c:v>
                </c:pt>
                <c:pt idx="5597">
                  <c:v>0</c:v>
                </c:pt>
                <c:pt idx="5598">
                  <c:v>105.57</c:v>
                </c:pt>
                <c:pt idx="5599">
                  <c:v>185.56</c:v>
                </c:pt>
                <c:pt idx="5600">
                  <c:v>205.55</c:v>
                </c:pt>
                <c:pt idx="5601">
                  <c:v>225.07</c:v>
                </c:pt>
                <c:pt idx="5602">
                  <c:v>234.37</c:v>
                </c:pt>
                <c:pt idx="5603">
                  <c:v>248.73</c:v>
                </c:pt>
                <c:pt idx="5604">
                  <c:v>240.97</c:v>
                </c:pt>
                <c:pt idx="5605">
                  <c:v>238.83</c:v>
                </c:pt>
                <c:pt idx="5606">
                  <c:v>214.08</c:v>
                </c:pt>
                <c:pt idx="5607">
                  <c:v>197.18</c:v>
                </c:pt>
                <c:pt idx="5608">
                  <c:v>212.74</c:v>
                </c:pt>
                <c:pt idx="5609">
                  <c:v>239.8</c:v>
                </c:pt>
                <c:pt idx="5610">
                  <c:v>246.84</c:v>
                </c:pt>
                <c:pt idx="5611">
                  <c:v>213.21</c:v>
                </c:pt>
                <c:pt idx="5612">
                  <c:v>220.79</c:v>
                </c:pt>
                <c:pt idx="5613">
                  <c:v>221.73</c:v>
                </c:pt>
                <c:pt idx="5614">
                  <c:v>215.8</c:v>
                </c:pt>
                <c:pt idx="5615">
                  <c:v>206</c:v>
                </c:pt>
                <c:pt idx="5616">
                  <c:v>224.03</c:v>
                </c:pt>
                <c:pt idx="5617">
                  <c:v>230.78</c:v>
                </c:pt>
                <c:pt idx="5618">
                  <c:v>238.72</c:v>
                </c:pt>
                <c:pt idx="5619">
                  <c:v>230.11</c:v>
                </c:pt>
                <c:pt idx="5620">
                  <c:v>236.28</c:v>
                </c:pt>
                <c:pt idx="5621">
                  <c:v>222.75</c:v>
                </c:pt>
                <c:pt idx="5622">
                  <c:v>194.97</c:v>
                </c:pt>
                <c:pt idx="5623">
                  <c:v>184.33</c:v>
                </c:pt>
                <c:pt idx="5624">
                  <c:v>154.96</c:v>
                </c:pt>
                <c:pt idx="5625">
                  <c:v>139.32</c:v>
                </c:pt>
                <c:pt idx="5626">
                  <c:v>132.53</c:v>
                </c:pt>
                <c:pt idx="5627">
                  <c:v>201.55</c:v>
                </c:pt>
                <c:pt idx="5628">
                  <c:v>175.75</c:v>
                </c:pt>
                <c:pt idx="5629">
                  <c:v>153.30000000000001</c:v>
                </c:pt>
                <c:pt idx="5630">
                  <c:v>147.07</c:v>
                </c:pt>
                <c:pt idx="5631">
                  <c:v>153.94</c:v>
                </c:pt>
                <c:pt idx="5632">
                  <c:v>169.61</c:v>
                </c:pt>
                <c:pt idx="5633">
                  <c:v>216.06</c:v>
                </c:pt>
                <c:pt idx="5634">
                  <c:v>245.45</c:v>
                </c:pt>
                <c:pt idx="5635">
                  <c:v>194.24</c:v>
                </c:pt>
                <c:pt idx="5636">
                  <c:v>39.53</c:v>
                </c:pt>
                <c:pt idx="5637">
                  <c:v>0</c:v>
                </c:pt>
                <c:pt idx="5638">
                  <c:v>0</c:v>
                </c:pt>
                <c:pt idx="5639">
                  <c:v>0</c:v>
                </c:pt>
                <c:pt idx="5640">
                  <c:v>0</c:v>
                </c:pt>
                <c:pt idx="5641">
                  <c:v>0</c:v>
                </c:pt>
                <c:pt idx="5642">
                  <c:v>0</c:v>
                </c:pt>
                <c:pt idx="5643">
                  <c:v>0</c:v>
                </c:pt>
                <c:pt idx="5644">
                  <c:v>78.39</c:v>
                </c:pt>
                <c:pt idx="5645">
                  <c:v>5.76</c:v>
                </c:pt>
                <c:pt idx="5646">
                  <c:v>8.7200000000000006</c:v>
                </c:pt>
                <c:pt idx="5647">
                  <c:v>110.72</c:v>
                </c:pt>
                <c:pt idx="5648">
                  <c:v>90.91</c:v>
                </c:pt>
                <c:pt idx="5649">
                  <c:v>78.13</c:v>
                </c:pt>
                <c:pt idx="5650">
                  <c:v>52.55</c:v>
                </c:pt>
                <c:pt idx="5651">
                  <c:v>58.76</c:v>
                </c:pt>
                <c:pt idx="5652">
                  <c:v>132.62</c:v>
                </c:pt>
                <c:pt idx="5653">
                  <c:v>128.58000000000001</c:v>
                </c:pt>
                <c:pt idx="5654">
                  <c:v>0</c:v>
                </c:pt>
                <c:pt idx="5655">
                  <c:v>0</c:v>
                </c:pt>
                <c:pt idx="5656">
                  <c:v>0</c:v>
                </c:pt>
                <c:pt idx="5657">
                  <c:v>0</c:v>
                </c:pt>
                <c:pt idx="5658">
                  <c:v>5.44</c:v>
                </c:pt>
                <c:pt idx="5659">
                  <c:v>89.43</c:v>
                </c:pt>
                <c:pt idx="5660">
                  <c:v>43.85</c:v>
                </c:pt>
                <c:pt idx="5661">
                  <c:v>0</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7.34</c:v>
                </c:pt>
                <c:pt idx="5681">
                  <c:v>36.549999999999997</c:v>
                </c:pt>
                <c:pt idx="5682">
                  <c:v>49.01</c:v>
                </c:pt>
                <c:pt idx="5683">
                  <c:v>53.6</c:v>
                </c:pt>
                <c:pt idx="5684">
                  <c:v>102.9</c:v>
                </c:pt>
                <c:pt idx="5685">
                  <c:v>159.84</c:v>
                </c:pt>
                <c:pt idx="5686">
                  <c:v>175.17</c:v>
                </c:pt>
                <c:pt idx="5687">
                  <c:v>168.89</c:v>
                </c:pt>
                <c:pt idx="5688">
                  <c:v>183.85</c:v>
                </c:pt>
                <c:pt idx="5689">
                  <c:v>198.44</c:v>
                </c:pt>
                <c:pt idx="5690">
                  <c:v>200.27</c:v>
                </c:pt>
                <c:pt idx="5691">
                  <c:v>199.73</c:v>
                </c:pt>
                <c:pt idx="5692">
                  <c:v>181.33</c:v>
                </c:pt>
                <c:pt idx="5693">
                  <c:v>142.31</c:v>
                </c:pt>
                <c:pt idx="5694">
                  <c:v>186.82</c:v>
                </c:pt>
                <c:pt idx="5695">
                  <c:v>173.22</c:v>
                </c:pt>
                <c:pt idx="5696">
                  <c:v>162.46</c:v>
                </c:pt>
                <c:pt idx="5697">
                  <c:v>168.73</c:v>
                </c:pt>
                <c:pt idx="5698">
                  <c:v>187.58</c:v>
                </c:pt>
                <c:pt idx="5699">
                  <c:v>194.23</c:v>
                </c:pt>
                <c:pt idx="5700">
                  <c:v>202.14</c:v>
                </c:pt>
                <c:pt idx="5701">
                  <c:v>212.17</c:v>
                </c:pt>
                <c:pt idx="5702">
                  <c:v>191.5</c:v>
                </c:pt>
                <c:pt idx="5703">
                  <c:v>179.48</c:v>
                </c:pt>
                <c:pt idx="5704">
                  <c:v>199.84</c:v>
                </c:pt>
                <c:pt idx="5705">
                  <c:v>204.5</c:v>
                </c:pt>
                <c:pt idx="5706">
                  <c:v>209.17</c:v>
                </c:pt>
                <c:pt idx="5707">
                  <c:v>206.61</c:v>
                </c:pt>
                <c:pt idx="5708">
                  <c:v>210.13</c:v>
                </c:pt>
                <c:pt idx="5709">
                  <c:v>210.6</c:v>
                </c:pt>
                <c:pt idx="5710">
                  <c:v>200.37</c:v>
                </c:pt>
                <c:pt idx="5711">
                  <c:v>0</c:v>
                </c:pt>
                <c:pt idx="5712">
                  <c:v>50.13</c:v>
                </c:pt>
                <c:pt idx="5713">
                  <c:v>3.86</c:v>
                </c:pt>
                <c:pt idx="5714">
                  <c:v>170.48</c:v>
                </c:pt>
                <c:pt idx="5715">
                  <c:v>154.62</c:v>
                </c:pt>
                <c:pt idx="5716">
                  <c:v>75.650000000000006</c:v>
                </c:pt>
                <c:pt idx="5717">
                  <c:v>109.49</c:v>
                </c:pt>
                <c:pt idx="5718">
                  <c:v>104.94</c:v>
                </c:pt>
                <c:pt idx="5719">
                  <c:v>74.81</c:v>
                </c:pt>
                <c:pt idx="5720">
                  <c:v>0</c:v>
                </c:pt>
                <c:pt idx="5721">
                  <c:v>0</c:v>
                </c:pt>
                <c:pt idx="5722">
                  <c:v>0</c:v>
                </c:pt>
                <c:pt idx="5723">
                  <c:v>50.14</c:v>
                </c:pt>
                <c:pt idx="5724">
                  <c:v>79.45</c:v>
                </c:pt>
                <c:pt idx="5725">
                  <c:v>157.09</c:v>
                </c:pt>
                <c:pt idx="5726">
                  <c:v>182</c:v>
                </c:pt>
                <c:pt idx="5727">
                  <c:v>236.76</c:v>
                </c:pt>
                <c:pt idx="5728">
                  <c:v>304.70999999999998</c:v>
                </c:pt>
                <c:pt idx="5729">
                  <c:v>315.17</c:v>
                </c:pt>
                <c:pt idx="5730">
                  <c:v>317.98</c:v>
                </c:pt>
                <c:pt idx="5731">
                  <c:v>316.52999999999997</c:v>
                </c:pt>
                <c:pt idx="5732">
                  <c:v>312.16000000000003</c:v>
                </c:pt>
                <c:pt idx="5733">
                  <c:v>306.69</c:v>
                </c:pt>
                <c:pt idx="5734">
                  <c:v>0</c:v>
                </c:pt>
                <c:pt idx="5735">
                  <c:v>138.63</c:v>
                </c:pt>
                <c:pt idx="5736">
                  <c:v>314.24</c:v>
                </c:pt>
                <c:pt idx="5737">
                  <c:v>317.47000000000003</c:v>
                </c:pt>
                <c:pt idx="5738">
                  <c:v>314.7</c:v>
                </c:pt>
                <c:pt idx="5739">
                  <c:v>308.02999999999997</c:v>
                </c:pt>
                <c:pt idx="5740">
                  <c:v>311.24</c:v>
                </c:pt>
                <c:pt idx="5741">
                  <c:v>311.95999999999998</c:v>
                </c:pt>
                <c:pt idx="5742">
                  <c:v>316.69</c:v>
                </c:pt>
                <c:pt idx="5743">
                  <c:v>315.95</c:v>
                </c:pt>
                <c:pt idx="5744">
                  <c:v>318.61</c:v>
                </c:pt>
                <c:pt idx="5745">
                  <c:v>317.10000000000002</c:v>
                </c:pt>
                <c:pt idx="5746">
                  <c:v>317.19</c:v>
                </c:pt>
                <c:pt idx="5747">
                  <c:v>317.29000000000002</c:v>
                </c:pt>
                <c:pt idx="5748">
                  <c:v>318</c:v>
                </c:pt>
                <c:pt idx="5749">
                  <c:v>315.18</c:v>
                </c:pt>
                <c:pt idx="5750">
                  <c:v>312.89999999999998</c:v>
                </c:pt>
                <c:pt idx="5751">
                  <c:v>317.13</c:v>
                </c:pt>
                <c:pt idx="5752">
                  <c:v>313.74</c:v>
                </c:pt>
                <c:pt idx="5753">
                  <c:v>310.66000000000003</c:v>
                </c:pt>
                <c:pt idx="5754">
                  <c:v>296.62</c:v>
                </c:pt>
                <c:pt idx="5755">
                  <c:v>0</c:v>
                </c:pt>
                <c:pt idx="5756">
                  <c:v>0</c:v>
                </c:pt>
                <c:pt idx="5757">
                  <c:v>116.43</c:v>
                </c:pt>
                <c:pt idx="5758">
                  <c:v>155.91</c:v>
                </c:pt>
                <c:pt idx="5759">
                  <c:v>140.19999999999999</c:v>
                </c:pt>
                <c:pt idx="5760">
                  <c:v>46.31</c:v>
                </c:pt>
                <c:pt idx="5761">
                  <c:v>0</c:v>
                </c:pt>
                <c:pt idx="5762">
                  <c:v>0</c:v>
                </c:pt>
                <c:pt idx="5763">
                  <c:v>0</c:v>
                </c:pt>
                <c:pt idx="5764">
                  <c:v>0</c:v>
                </c:pt>
                <c:pt idx="5765">
                  <c:v>0</c:v>
                </c:pt>
                <c:pt idx="5766">
                  <c:v>0</c:v>
                </c:pt>
                <c:pt idx="5767">
                  <c:v>7.74</c:v>
                </c:pt>
                <c:pt idx="5768">
                  <c:v>143.19</c:v>
                </c:pt>
                <c:pt idx="5769">
                  <c:v>203.22</c:v>
                </c:pt>
                <c:pt idx="5770">
                  <c:v>200.59</c:v>
                </c:pt>
                <c:pt idx="5771">
                  <c:v>161.74</c:v>
                </c:pt>
                <c:pt idx="5772">
                  <c:v>67.27</c:v>
                </c:pt>
                <c:pt idx="5773">
                  <c:v>94.62</c:v>
                </c:pt>
                <c:pt idx="5774">
                  <c:v>110.73</c:v>
                </c:pt>
                <c:pt idx="5775">
                  <c:v>0</c:v>
                </c:pt>
                <c:pt idx="5776">
                  <c:v>0</c:v>
                </c:pt>
                <c:pt idx="5777">
                  <c:v>55.4</c:v>
                </c:pt>
                <c:pt idx="5778">
                  <c:v>187.03</c:v>
                </c:pt>
                <c:pt idx="5779">
                  <c:v>208.08</c:v>
                </c:pt>
                <c:pt idx="5780">
                  <c:v>220.29</c:v>
                </c:pt>
                <c:pt idx="5781">
                  <c:v>211.06</c:v>
                </c:pt>
                <c:pt idx="5782">
                  <c:v>151.52000000000001</c:v>
                </c:pt>
                <c:pt idx="5783">
                  <c:v>138.99</c:v>
                </c:pt>
                <c:pt idx="5784">
                  <c:v>215.39</c:v>
                </c:pt>
                <c:pt idx="5785">
                  <c:v>232.33</c:v>
                </c:pt>
                <c:pt idx="5786">
                  <c:v>245.6</c:v>
                </c:pt>
                <c:pt idx="5787">
                  <c:v>246.15</c:v>
                </c:pt>
                <c:pt idx="5788">
                  <c:v>231.9</c:v>
                </c:pt>
                <c:pt idx="5789">
                  <c:v>244.43</c:v>
                </c:pt>
                <c:pt idx="5790">
                  <c:v>239.36</c:v>
                </c:pt>
                <c:pt idx="5791">
                  <c:v>260.01</c:v>
                </c:pt>
                <c:pt idx="5792">
                  <c:v>245.7</c:v>
                </c:pt>
                <c:pt idx="5793">
                  <c:v>255.84</c:v>
                </c:pt>
                <c:pt idx="5794">
                  <c:v>261.92</c:v>
                </c:pt>
                <c:pt idx="5795">
                  <c:v>254.25</c:v>
                </c:pt>
                <c:pt idx="5796">
                  <c:v>184.61</c:v>
                </c:pt>
                <c:pt idx="5797">
                  <c:v>213.62</c:v>
                </c:pt>
                <c:pt idx="5798">
                  <c:v>201.43</c:v>
                </c:pt>
                <c:pt idx="5799">
                  <c:v>175.72</c:v>
                </c:pt>
                <c:pt idx="5800">
                  <c:v>167.93</c:v>
                </c:pt>
                <c:pt idx="5801">
                  <c:v>138.22</c:v>
                </c:pt>
                <c:pt idx="5802">
                  <c:v>162.66</c:v>
                </c:pt>
                <c:pt idx="5803">
                  <c:v>128.53</c:v>
                </c:pt>
                <c:pt idx="5804">
                  <c:v>111.4</c:v>
                </c:pt>
                <c:pt idx="5805">
                  <c:v>67.849999999999994</c:v>
                </c:pt>
                <c:pt idx="5806">
                  <c:v>118.89</c:v>
                </c:pt>
                <c:pt idx="5807">
                  <c:v>97.36</c:v>
                </c:pt>
                <c:pt idx="5808">
                  <c:v>164.71</c:v>
                </c:pt>
                <c:pt idx="5809">
                  <c:v>168.93</c:v>
                </c:pt>
                <c:pt idx="5810">
                  <c:v>173.56</c:v>
                </c:pt>
                <c:pt idx="5811">
                  <c:v>118.23</c:v>
                </c:pt>
                <c:pt idx="5812">
                  <c:v>8.39</c:v>
                </c:pt>
                <c:pt idx="5813">
                  <c:v>0</c:v>
                </c:pt>
                <c:pt idx="5814">
                  <c:v>0</c:v>
                </c:pt>
                <c:pt idx="5815">
                  <c:v>0</c:v>
                </c:pt>
                <c:pt idx="5816">
                  <c:v>55.64</c:v>
                </c:pt>
                <c:pt idx="5817">
                  <c:v>140.05000000000001</c:v>
                </c:pt>
                <c:pt idx="5818">
                  <c:v>127.99</c:v>
                </c:pt>
                <c:pt idx="5819">
                  <c:v>67.739999999999995</c:v>
                </c:pt>
                <c:pt idx="5820">
                  <c:v>119.51</c:v>
                </c:pt>
                <c:pt idx="5821">
                  <c:v>51.71</c:v>
                </c:pt>
                <c:pt idx="5822">
                  <c:v>35.369999999999997</c:v>
                </c:pt>
                <c:pt idx="5823">
                  <c:v>58.87</c:v>
                </c:pt>
                <c:pt idx="5824">
                  <c:v>82.1</c:v>
                </c:pt>
                <c:pt idx="5825">
                  <c:v>140.59</c:v>
                </c:pt>
                <c:pt idx="5826">
                  <c:v>93.85</c:v>
                </c:pt>
                <c:pt idx="5827">
                  <c:v>160.59</c:v>
                </c:pt>
                <c:pt idx="5828">
                  <c:v>149.69999999999999</c:v>
                </c:pt>
                <c:pt idx="5829">
                  <c:v>58.77</c:v>
                </c:pt>
                <c:pt idx="5830">
                  <c:v>54.55</c:v>
                </c:pt>
                <c:pt idx="5831">
                  <c:v>57.97</c:v>
                </c:pt>
                <c:pt idx="5832">
                  <c:v>139.05000000000001</c:v>
                </c:pt>
                <c:pt idx="5833">
                  <c:v>151.38999999999999</c:v>
                </c:pt>
                <c:pt idx="5834">
                  <c:v>171.23</c:v>
                </c:pt>
                <c:pt idx="5835">
                  <c:v>116.73</c:v>
                </c:pt>
                <c:pt idx="5836">
                  <c:v>113.08</c:v>
                </c:pt>
                <c:pt idx="5837">
                  <c:v>163.79</c:v>
                </c:pt>
                <c:pt idx="5838">
                  <c:v>176.08</c:v>
                </c:pt>
                <c:pt idx="5839">
                  <c:v>176.56</c:v>
                </c:pt>
                <c:pt idx="5840">
                  <c:v>0</c:v>
                </c:pt>
                <c:pt idx="5841">
                  <c:v>200.96</c:v>
                </c:pt>
                <c:pt idx="5842">
                  <c:v>81.53</c:v>
                </c:pt>
                <c:pt idx="5843">
                  <c:v>50.37</c:v>
                </c:pt>
                <c:pt idx="5844">
                  <c:v>196.8</c:v>
                </c:pt>
                <c:pt idx="5845">
                  <c:v>269.37</c:v>
                </c:pt>
                <c:pt idx="5846">
                  <c:v>262.64</c:v>
                </c:pt>
                <c:pt idx="5847">
                  <c:v>216.57</c:v>
                </c:pt>
                <c:pt idx="5848">
                  <c:v>185.55</c:v>
                </c:pt>
                <c:pt idx="5849">
                  <c:v>214.31</c:v>
                </c:pt>
                <c:pt idx="5850">
                  <c:v>239.25</c:v>
                </c:pt>
                <c:pt idx="5851">
                  <c:v>264.55</c:v>
                </c:pt>
                <c:pt idx="5852">
                  <c:v>254.28</c:v>
                </c:pt>
                <c:pt idx="5853">
                  <c:v>157.49</c:v>
                </c:pt>
                <c:pt idx="5854">
                  <c:v>173.96</c:v>
                </c:pt>
                <c:pt idx="5855">
                  <c:v>227.15</c:v>
                </c:pt>
                <c:pt idx="5856">
                  <c:v>260.48</c:v>
                </c:pt>
                <c:pt idx="5857">
                  <c:v>254.65</c:v>
                </c:pt>
                <c:pt idx="5858">
                  <c:v>222.57</c:v>
                </c:pt>
                <c:pt idx="5859">
                  <c:v>98.77</c:v>
                </c:pt>
                <c:pt idx="5860">
                  <c:v>210.85</c:v>
                </c:pt>
                <c:pt idx="5861">
                  <c:v>186.43</c:v>
                </c:pt>
                <c:pt idx="5862">
                  <c:v>236.55</c:v>
                </c:pt>
                <c:pt idx="5863">
                  <c:v>209.01</c:v>
                </c:pt>
                <c:pt idx="5864">
                  <c:v>125.28</c:v>
                </c:pt>
                <c:pt idx="5865">
                  <c:v>183.34</c:v>
                </c:pt>
                <c:pt idx="5866">
                  <c:v>108.18</c:v>
                </c:pt>
                <c:pt idx="5867">
                  <c:v>174.52</c:v>
                </c:pt>
                <c:pt idx="5868">
                  <c:v>136.9</c:v>
                </c:pt>
                <c:pt idx="5869">
                  <c:v>182.64</c:v>
                </c:pt>
                <c:pt idx="5870">
                  <c:v>136.62</c:v>
                </c:pt>
                <c:pt idx="5871">
                  <c:v>0</c:v>
                </c:pt>
                <c:pt idx="5872">
                  <c:v>29.15</c:v>
                </c:pt>
                <c:pt idx="5873">
                  <c:v>0</c:v>
                </c:pt>
                <c:pt idx="5874">
                  <c:v>71.28</c:v>
                </c:pt>
                <c:pt idx="5875">
                  <c:v>216.92</c:v>
                </c:pt>
                <c:pt idx="5876">
                  <c:v>265.99</c:v>
                </c:pt>
                <c:pt idx="5877">
                  <c:v>238.01</c:v>
                </c:pt>
                <c:pt idx="5878">
                  <c:v>179.12</c:v>
                </c:pt>
                <c:pt idx="5879">
                  <c:v>240.09</c:v>
                </c:pt>
                <c:pt idx="5880">
                  <c:v>237.51</c:v>
                </c:pt>
                <c:pt idx="5881">
                  <c:v>209.39</c:v>
                </c:pt>
                <c:pt idx="5882">
                  <c:v>65.709999999999994</c:v>
                </c:pt>
                <c:pt idx="5883">
                  <c:v>172.41</c:v>
                </c:pt>
                <c:pt idx="5884">
                  <c:v>192.86</c:v>
                </c:pt>
                <c:pt idx="5885">
                  <c:v>214.03</c:v>
                </c:pt>
                <c:pt idx="5886">
                  <c:v>197.89</c:v>
                </c:pt>
                <c:pt idx="5887">
                  <c:v>165.24</c:v>
                </c:pt>
                <c:pt idx="5888">
                  <c:v>174.3</c:v>
                </c:pt>
                <c:pt idx="5889">
                  <c:v>186.58</c:v>
                </c:pt>
                <c:pt idx="5890">
                  <c:v>166.95</c:v>
                </c:pt>
                <c:pt idx="5891">
                  <c:v>116.68</c:v>
                </c:pt>
                <c:pt idx="5892">
                  <c:v>183.07</c:v>
                </c:pt>
                <c:pt idx="5893">
                  <c:v>187.85</c:v>
                </c:pt>
                <c:pt idx="5894">
                  <c:v>205.98</c:v>
                </c:pt>
                <c:pt idx="5895">
                  <c:v>176.56</c:v>
                </c:pt>
                <c:pt idx="5896">
                  <c:v>198.21</c:v>
                </c:pt>
                <c:pt idx="5897">
                  <c:v>215.55</c:v>
                </c:pt>
                <c:pt idx="5898">
                  <c:v>203.5</c:v>
                </c:pt>
                <c:pt idx="5899">
                  <c:v>160.84</c:v>
                </c:pt>
                <c:pt idx="5900">
                  <c:v>161.34</c:v>
                </c:pt>
                <c:pt idx="5901">
                  <c:v>122.76</c:v>
                </c:pt>
                <c:pt idx="5902">
                  <c:v>139.37</c:v>
                </c:pt>
                <c:pt idx="5903">
                  <c:v>152.36000000000001</c:v>
                </c:pt>
                <c:pt idx="5904">
                  <c:v>139.03</c:v>
                </c:pt>
                <c:pt idx="5905">
                  <c:v>142.86000000000001</c:v>
                </c:pt>
                <c:pt idx="5906">
                  <c:v>142.75</c:v>
                </c:pt>
                <c:pt idx="5907">
                  <c:v>150.93</c:v>
                </c:pt>
                <c:pt idx="5908">
                  <c:v>151.03</c:v>
                </c:pt>
                <c:pt idx="5909">
                  <c:v>142.46</c:v>
                </c:pt>
                <c:pt idx="5910">
                  <c:v>167.56</c:v>
                </c:pt>
                <c:pt idx="5911">
                  <c:v>184.62</c:v>
                </c:pt>
                <c:pt idx="5912">
                  <c:v>201.39</c:v>
                </c:pt>
                <c:pt idx="5913">
                  <c:v>206.11</c:v>
                </c:pt>
                <c:pt idx="5914">
                  <c:v>211.07</c:v>
                </c:pt>
                <c:pt idx="5915">
                  <c:v>211.9</c:v>
                </c:pt>
                <c:pt idx="5916">
                  <c:v>216.17</c:v>
                </c:pt>
                <c:pt idx="5917">
                  <c:v>195.99</c:v>
                </c:pt>
                <c:pt idx="5918">
                  <c:v>187.14</c:v>
                </c:pt>
                <c:pt idx="5919">
                  <c:v>200.29</c:v>
                </c:pt>
                <c:pt idx="5920">
                  <c:v>213.48</c:v>
                </c:pt>
                <c:pt idx="5921">
                  <c:v>201</c:v>
                </c:pt>
                <c:pt idx="5922">
                  <c:v>193.14</c:v>
                </c:pt>
                <c:pt idx="5923">
                  <c:v>180.32</c:v>
                </c:pt>
                <c:pt idx="5924">
                  <c:v>171.62</c:v>
                </c:pt>
                <c:pt idx="5925">
                  <c:v>158.88999999999999</c:v>
                </c:pt>
                <c:pt idx="5926">
                  <c:v>132.61000000000001</c:v>
                </c:pt>
                <c:pt idx="5927">
                  <c:v>136.75</c:v>
                </c:pt>
                <c:pt idx="5928">
                  <c:v>132.61000000000001</c:v>
                </c:pt>
                <c:pt idx="5929">
                  <c:v>80.87</c:v>
                </c:pt>
                <c:pt idx="5930">
                  <c:v>0</c:v>
                </c:pt>
                <c:pt idx="5931">
                  <c:v>159.5</c:v>
                </c:pt>
                <c:pt idx="5932">
                  <c:v>193.96</c:v>
                </c:pt>
                <c:pt idx="5933">
                  <c:v>186.21</c:v>
                </c:pt>
                <c:pt idx="5934">
                  <c:v>147.41</c:v>
                </c:pt>
                <c:pt idx="5935">
                  <c:v>125.76</c:v>
                </c:pt>
                <c:pt idx="5936">
                  <c:v>100.96</c:v>
                </c:pt>
                <c:pt idx="5937">
                  <c:v>121.89</c:v>
                </c:pt>
                <c:pt idx="5938">
                  <c:v>113.14</c:v>
                </c:pt>
                <c:pt idx="5939">
                  <c:v>104.88</c:v>
                </c:pt>
                <c:pt idx="5940">
                  <c:v>120.72</c:v>
                </c:pt>
                <c:pt idx="5941">
                  <c:v>112.13</c:v>
                </c:pt>
                <c:pt idx="5942">
                  <c:v>87.76</c:v>
                </c:pt>
                <c:pt idx="5943">
                  <c:v>78.760000000000005</c:v>
                </c:pt>
                <c:pt idx="5944">
                  <c:v>111.68</c:v>
                </c:pt>
                <c:pt idx="5945">
                  <c:v>81.88</c:v>
                </c:pt>
                <c:pt idx="5946">
                  <c:v>110.27</c:v>
                </c:pt>
                <c:pt idx="5947">
                  <c:v>106.11</c:v>
                </c:pt>
                <c:pt idx="5948">
                  <c:v>129.78</c:v>
                </c:pt>
                <c:pt idx="5949">
                  <c:v>121.31</c:v>
                </c:pt>
                <c:pt idx="5950">
                  <c:v>85.05</c:v>
                </c:pt>
                <c:pt idx="5951">
                  <c:v>121.94</c:v>
                </c:pt>
                <c:pt idx="5952">
                  <c:v>126.83</c:v>
                </c:pt>
                <c:pt idx="5953">
                  <c:v>148.52000000000001</c:v>
                </c:pt>
                <c:pt idx="5954">
                  <c:v>112.37</c:v>
                </c:pt>
                <c:pt idx="5955">
                  <c:v>96.92</c:v>
                </c:pt>
                <c:pt idx="5956">
                  <c:v>123.01</c:v>
                </c:pt>
                <c:pt idx="5957">
                  <c:v>107.54</c:v>
                </c:pt>
                <c:pt idx="5958">
                  <c:v>122.18</c:v>
                </c:pt>
                <c:pt idx="5959">
                  <c:v>145.13</c:v>
                </c:pt>
                <c:pt idx="5960">
                  <c:v>163.71</c:v>
                </c:pt>
                <c:pt idx="5961">
                  <c:v>217.16</c:v>
                </c:pt>
                <c:pt idx="5962">
                  <c:v>239.13</c:v>
                </c:pt>
                <c:pt idx="5963">
                  <c:v>225.66</c:v>
                </c:pt>
                <c:pt idx="5964">
                  <c:v>237.65</c:v>
                </c:pt>
                <c:pt idx="5965">
                  <c:v>249.94</c:v>
                </c:pt>
                <c:pt idx="5966">
                  <c:v>236.08</c:v>
                </c:pt>
                <c:pt idx="5967">
                  <c:v>239.56</c:v>
                </c:pt>
                <c:pt idx="5968">
                  <c:v>216.1</c:v>
                </c:pt>
                <c:pt idx="5969">
                  <c:v>242.01</c:v>
                </c:pt>
                <c:pt idx="5970">
                  <c:v>276.23</c:v>
                </c:pt>
                <c:pt idx="5971">
                  <c:v>288.41000000000003</c:v>
                </c:pt>
                <c:pt idx="5972">
                  <c:v>307.33999999999997</c:v>
                </c:pt>
                <c:pt idx="5973">
                  <c:v>312.14999999999998</c:v>
                </c:pt>
                <c:pt idx="5974">
                  <c:v>298.68</c:v>
                </c:pt>
                <c:pt idx="5975">
                  <c:v>146.5</c:v>
                </c:pt>
                <c:pt idx="5976">
                  <c:v>0</c:v>
                </c:pt>
                <c:pt idx="5977">
                  <c:v>0</c:v>
                </c:pt>
                <c:pt idx="5978">
                  <c:v>0</c:v>
                </c:pt>
                <c:pt idx="5979">
                  <c:v>0</c:v>
                </c:pt>
                <c:pt idx="5980">
                  <c:v>0</c:v>
                </c:pt>
                <c:pt idx="5981">
                  <c:v>175.89</c:v>
                </c:pt>
                <c:pt idx="5982">
                  <c:v>232.17</c:v>
                </c:pt>
                <c:pt idx="5983">
                  <c:v>0</c:v>
                </c:pt>
                <c:pt idx="5984">
                  <c:v>0</c:v>
                </c:pt>
                <c:pt idx="5985">
                  <c:v>0</c:v>
                </c:pt>
                <c:pt idx="5986">
                  <c:v>15.12</c:v>
                </c:pt>
                <c:pt idx="5987">
                  <c:v>0</c:v>
                </c:pt>
                <c:pt idx="5988">
                  <c:v>0</c:v>
                </c:pt>
                <c:pt idx="5989">
                  <c:v>0</c:v>
                </c:pt>
                <c:pt idx="5990">
                  <c:v>0</c:v>
                </c:pt>
                <c:pt idx="5991">
                  <c:v>70.94</c:v>
                </c:pt>
                <c:pt idx="5992">
                  <c:v>175.51</c:v>
                </c:pt>
                <c:pt idx="5993">
                  <c:v>217.5</c:v>
                </c:pt>
                <c:pt idx="5994">
                  <c:v>245.02</c:v>
                </c:pt>
                <c:pt idx="5995">
                  <c:v>272.81</c:v>
                </c:pt>
                <c:pt idx="5996">
                  <c:v>269.17</c:v>
                </c:pt>
                <c:pt idx="5997">
                  <c:v>264.29000000000002</c:v>
                </c:pt>
                <c:pt idx="5998">
                  <c:v>284.32</c:v>
                </c:pt>
                <c:pt idx="5999">
                  <c:v>284.02</c:v>
                </c:pt>
                <c:pt idx="6000">
                  <c:v>287.58</c:v>
                </c:pt>
                <c:pt idx="6001">
                  <c:v>283.27</c:v>
                </c:pt>
                <c:pt idx="6002">
                  <c:v>286.48</c:v>
                </c:pt>
                <c:pt idx="6003">
                  <c:v>289.17</c:v>
                </c:pt>
                <c:pt idx="6004">
                  <c:v>296.27999999999997</c:v>
                </c:pt>
                <c:pt idx="6005">
                  <c:v>302.87</c:v>
                </c:pt>
                <c:pt idx="6006">
                  <c:v>301.19</c:v>
                </c:pt>
                <c:pt idx="6007">
                  <c:v>291.83</c:v>
                </c:pt>
                <c:pt idx="6008">
                  <c:v>274.55</c:v>
                </c:pt>
                <c:pt idx="6009">
                  <c:v>269.91000000000003</c:v>
                </c:pt>
                <c:pt idx="6010">
                  <c:v>253.54</c:v>
                </c:pt>
                <c:pt idx="6011">
                  <c:v>246.88</c:v>
                </c:pt>
                <c:pt idx="6012">
                  <c:v>269.07</c:v>
                </c:pt>
                <c:pt idx="6013">
                  <c:v>272.35000000000002</c:v>
                </c:pt>
                <c:pt idx="6014">
                  <c:v>222.05</c:v>
                </c:pt>
                <c:pt idx="6015">
                  <c:v>192.58</c:v>
                </c:pt>
                <c:pt idx="6016">
                  <c:v>174.43</c:v>
                </c:pt>
                <c:pt idx="6017">
                  <c:v>206.52</c:v>
                </c:pt>
                <c:pt idx="6018">
                  <c:v>250.85</c:v>
                </c:pt>
                <c:pt idx="6019">
                  <c:v>259.85000000000002</c:v>
                </c:pt>
                <c:pt idx="6020">
                  <c:v>280.58999999999997</c:v>
                </c:pt>
                <c:pt idx="6021">
                  <c:v>286.07</c:v>
                </c:pt>
                <c:pt idx="6022">
                  <c:v>295.11</c:v>
                </c:pt>
                <c:pt idx="6023">
                  <c:v>296.87</c:v>
                </c:pt>
                <c:pt idx="6024">
                  <c:v>297.11</c:v>
                </c:pt>
                <c:pt idx="6025">
                  <c:v>308.60000000000002</c:v>
                </c:pt>
                <c:pt idx="6026">
                  <c:v>313.68</c:v>
                </c:pt>
                <c:pt idx="6027">
                  <c:v>313.01</c:v>
                </c:pt>
                <c:pt idx="6028">
                  <c:v>315.26</c:v>
                </c:pt>
                <c:pt idx="6029">
                  <c:v>317.07</c:v>
                </c:pt>
                <c:pt idx="6030">
                  <c:v>315.45999999999998</c:v>
                </c:pt>
                <c:pt idx="6031">
                  <c:v>316.61</c:v>
                </c:pt>
                <c:pt idx="6032">
                  <c:v>317.61</c:v>
                </c:pt>
                <c:pt idx="6033">
                  <c:v>315.20999999999998</c:v>
                </c:pt>
                <c:pt idx="6034">
                  <c:v>316.98</c:v>
                </c:pt>
                <c:pt idx="6035">
                  <c:v>314.87</c:v>
                </c:pt>
                <c:pt idx="6036">
                  <c:v>317.47000000000003</c:v>
                </c:pt>
                <c:pt idx="6037">
                  <c:v>316.33999999999997</c:v>
                </c:pt>
                <c:pt idx="6038">
                  <c:v>318.43</c:v>
                </c:pt>
                <c:pt idx="6039">
                  <c:v>296.77</c:v>
                </c:pt>
                <c:pt idx="6040">
                  <c:v>267.25</c:v>
                </c:pt>
                <c:pt idx="6041">
                  <c:v>283.24</c:v>
                </c:pt>
                <c:pt idx="6042">
                  <c:v>252.94</c:v>
                </c:pt>
                <c:pt idx="6043">
                  <c:v>313.14</c:v>
                </c:pt>
                <c:pt idx="6044">
                  <c:v>255.34</c:v>
                </c:pt>
                <c:pt idx="6045">
                  <c:v>0</c:v>
                </c:pt>
                <c:pt idx="6046">
                  <c:v>212.17</c:v>
                </c:pt>
                <c:pt idx="6047">
                  <c:v>241.66</c:v>
                </c:pt>
                <c:pt idx="6048">
                  <c:v>254.95</c:v>
                </c:pt>
                <c:pt idx="6049">
                  <c:v>164.47</c:v>
                </c:pt>
                <c:pt idx="6050">
                  <c:v>270</c:v>
                </c:pt>
                <c:pt idx="6051">
                  <c:v>252.74</c:v>
                </c:pt>
                <c:pt idx="6052">
                  <c:v>204.8</c:v>
                </c:pt>
                <c:pt idx="6053">
                  <c:v>241.24</c:v>
                </c:pt>
                <c:pt idx="6054">
                  <c:v>274.24</c:v>
                </c:pt>
                <c:pt idx="6055">
                  <c:v>232.8</c:v>
                </c:pt>
                <c:pt idx="6056">
                  <c:v>217.19</c:v>
                </c:pt>
                <c:pt idx="6057">
                  <c:v>235.29</c:v>
                </c:pt>
                <c:pt idx="6058">
                  <c:v>206.2</c:v>
                </c:pt>
                <c:pt idx="6059">
                  <c:v>232.83</c:v>
                </c:pt>
                <c:pt idx="6060">
                  <c:v>224.86</c:v>
                </c:pt>
                <c:pt idx="6061">
                  <c:v>184.9</c:v>
                </c:pt>
                <c:pt idx="6062">
                  <c:v>0</c:v>
                </c:pt>
                <c:pt idx="6063">
                  <c:v>0</c:v>
                </c:pt>
                <c:pt idx="6064">
                  <c:v>0</c:v>
                </c:pt>
                <c:pt idx="6065">
                  <c:v>0</c:v>
                </c:pt>
                <c:pt idx="6066">
                  <c:v>0</c:v>
                </c:pt>
                <c:pt idx="6067">
                  <c:v>0</c:v>
                </c:pt>
                <c:pt idx="6068">
                  <c:v>0</c:v>
                </c:pt>
                <c:pt idx="6069">
                  <c:v>0</c:v>
                </c:pt>
                <c:pt idx="6070">
                  <c:v>0</c:v>
                </c:pt>
                <c:pt idx="6071">
                  <c:v>0</c:v>
                </c:pt>
                <c:pt idx="6072">
                  <c:v>0</c:v>
                </c:pt>
                <c:pt idx="6073">
                  <c:v>0</c:v>
                </c:pt>
                <c:pt idx="6074">
                  <c:v>0</c:v>
                </c:pt>
                <c:pt idx="6075">
                  <c:v>0</c:v>
                </c:pt>
                <c:pt idx="6076">
                  <c:v>0</c:v>
                </c:pt>
                <c:pt idx="6077">
                  <c:v>0</c:v>
                </c:pt>
                <c:pt idx="6078">
                  <c:v>0</c:v>
                </c:pt>
                <c:pt idx="6079">
                  <c:v>0</c:v>
                </c:pt>
                <c:pt idx="6080">
                  <c:v>0</c:v>
                </c:pt>
                <c:pt idx="6081">
                  <c:v>0</c:v>
                </c:pt>
                <c:pt idx="6082">
                  <c:v>0</c:v>
                </c:pt>
                <c:pt idx="6083">
                  <c:v>0</c:v>
                </c:pt>
                <c:pt idx="6084">
                  <c:v>0</c:v>
                </c:pt>
                <c:pt idx="6085">
                  <c:v>0</c:v>
                </c:pt>
                <c:pt idx="6086">
                  <c:v>0</c:v>
                </c:pt>
                <c:pt idx="6087">
                  <c:v>0</c:v>
                </c:pt>
                <c:pt idx="6088">
                  <c:v>8.35</c:v>
                </c:pt>
                <c:pt idx="6089">
                  <c:v>8.32</c:v>
                </c:pt>
                <c:pt idx="6090">
                  <c:v>9.99</c:v>
                </c:pt>
                <c:pt idx="6091">
                  <c:v>10.06</c:v>
                </c:pt>
                <c:pt idx="6092">
                  <c:v>8.36</c:v>
                </c:pt>
                <c:pt idx="6093">
                  <c:v>10</c:v>
                </c:pt>
                <c:pt idx="6094">
                  <c:v>8.36</c:v>
                </c:pt>
                <c:pt idx="6095">
                  <c:v>8.3699999999999992</c:v>
                </c:pt>
                <c:pt idx="6096">
                  <c:v>8.36</c:v>
                </c:pt>
                <c:pt idx="6097">
                  <c:v>8.32</c:v>
                </c:pt>
                <c:pt idx="6098">
                  <c:v>8.36</c:v>
                </c:pt>
                <c:pt idx="6099">
                  <c:v>8.3699999999999992</c:v>
                </c:pt>
                <c:pt idx="6100">
                  <c:v>8.36</c:v>
                </c:pt>
                <c:pt idx="6101">
                  <c:v>8.36</c:v>
                </c:pt>
                <c:pt idx="6102">
                  <c:v>8.34</c:v>
                </c:pt>
                <c:pt idx="6103">
                  <c:v>8.3699999999999992</c:v>
                </c:pt>
                <c:pt idx="6104">
                  <c:v>8.3800000000000008</c:v>
                </c:pt>
                <c:pt idx="6105">
                  <c:v>8.39</c:v>
                </c:pt>
                <c:pt idx="6106">
                  <c:v>10</c:v>
                </c:pt>
                <c:pt idx="6107">
                  <c:v>9.98</c:v>
                </c:pt>
                <c:pt idx="6108">
                  <c:v>8.3699999999999992</c:v>
                </c:pt>
                <c:pt idx="6109">
                  <c:v>8.3699999999999992</c:v>
                </c:pt>
                <c:pt idx="6110">
                  <c:v>8.3800000000000008</c:v>
                </c:pt>
                <c:pt idx="6111">
                  <c:v>8.3800000000000008</c:v>
                </c:pt>
                <c:pt idx="6112">
                  <c:v>8.34</c:v>
                </c:pt>
                <c:pt idx="6113">
                  <c:v>8.3699999999999992</c:v>
                </c:pt>
                <c:pt idx="6114">
                  <c:v>8.36</c:v>
                </c:pt>
                <c:pt idx="6115">
                  <c:v>8.3800000000000008</c:v>
                </c:pt>
                <c:pt idx="6116">
                  <c:v>8.32</c:v>
                </c:pt>
                <c:pt idx="6117">
                  <c:v>8.33</c:v>
                </c:pt>
                <c:pt idx="6118">
                  <c:v>8.3800000000000008</c:v>
                </c:pt>
                <c:pt idx="6119">
                  <c:v>8.36</c:v>
                </c:pt>
                <c:pt idx="6120">
                  <c:v>8.36</c:v>
                </c:pt>
                <c:pt idx="6121">
                  <c:v>8.33</c:v>
                </c:pt>
                <c:pt idx="6122">
                  <c:v>8.35</c:v>
                </c:pt>
                <c:pt idx="6123">
                  <c:v>8.4</c:v>
                </c:pt>
                <c:pt idx="6124">
                  <c:v>8.34</c:v>
                </c:pt>
                <c:pt idx="6125">
                  <c:v>8.3699999999999992</c:v>
                </c:pt>
                <c:pt idx="6126">
                  <c:v>8.34</c:v>
                </c:pt>
                <c:pt idx="6127">
                  <c:v>8.36</c:v>
                </c:pt>
                <c:pt idx="6128">
                  <c:v>8.35</c:v>
                </c:pt>
                <c:pt idx="6129">
                  <c:v>8.34</c:v>
                </c:pt>
                <c:pt idx="6130">
                  <c:v>8.36</c:v>
                </c:pt>
                <c:pt idx="6131">
                  <c:v>8.32</c:v>
                </c:pt>
                <c:pt idx="6132">
                  <c:v>8.3699999999999992</c:v>
                </c:pt>
                <c:pt idx="6133">
                  <c:v>8.3800000000000008</c:v>
                </c:pt>
                <c:pt idx="6134">
                  <c:v>65.22</c:v>
                </c:pt>
                <c:pt idx="6135">
                  <c:v>79.33</c:v>
                </c:pt>
                <c:pt idx="6136">
                  <c:v>72.08</c:v>
                </c:pt>
                <c:pt idx="6137">
                  <c:v>109.9</c:v>
                </c:pt>
                <c:pt idx="6138">
                  <c:v>0</c:v>
                </c:pt>
                <c:pt idx="6139">
                  <c:v>68.08</c:v>
                </c:pt>
                <c:pt idx="6140">
                  <c:v>62.26</c:v>
                </c:pt>
                <c:pt idx="6141">
                  <c:v>48.74</c:v>
                </c:pt>
                <c:pt idx="6142">
                  <c:v>30.19</c:v>
                </c:pt>
                <c:pt idx="6143">
                  <c:v>29.97</c:v>
                </c:pt>
                <c:pt idx="6144">
                  <c:v>24.29</c:v>
                </c:pt>
                <c:pt idx="6145">
                  <c:v>83.18</c:v>
                </c:pt>
                <c:pt idx="6146">
                  <c:v>113.57</c:v>
                </c:pt>
                <c:pt idx="6147">
                  <c:v>0</c:v>
                </c:pt>
                <c:pt idx="6148">
                  <c:v>21.44</c:v>
                </c:pt>
                <c:pt idx="6149">
                  <c:v>21.55</c:v>
                </c:pt>
                <c:pt idx="6150">
                  <c:v>3.44</c:v>
                </c:pt>
                <c:pt idx="6151">
                  <c:v>20.88</c:v>
                </c:pt>
                <c:pt idx="6152">
                  <c:v>10.47</c:v>
                </c:pt>
                <c:pt idx="6153">
                  <c:v>46.12</c:v>
                </c:pt>
                <c:pt idx="6154">
                  <c:v>129.13999999999999</c:v>
                </c:pt>
                <c:pt idx="6155">
                  <c:v>123.62</c:v>
                </c:pt>
                <c:pt idx="6156">
                  <c:v>156.13</c:v>
                </c:pt>
                <c:pt idx="6157">
                  <c:v>61.91</c:v>
                </c:pt>
                <c:pt idx="6158">
                  <c:v>36.43</c:v>
                </c:pt>
                <c:pt idx="6159">
                  <c:v>5.2</c:v>
                </c:pt>
                <c:pt idx="6160">
                  <c:v>5.17</c:v>
                </c:pt>
                <c:pt idx="6161">
                  <c:v>0</c:v>
                </c:pt>
                <c:pt idx="6162">
                  <c:v>0</c:v>
                </c:pt>
                <c:pt idx="6163">
                  <c:v>0</c:v>
                </c:pt>
                <c:pt idx="6164">
                  <c:v>0</c:v>
                </c:pt>
                <c:pt idx="6165">
                  <c:v>28.45</c:v>
                </c:pt>
                <c:pt idx="6166">
                  <c:v>70.27</c:v>
                </c:pt>
                <c:pt idx="6167">
                  <c:v>78.680000000000007</c:v>
                </c:pt>
                <c:pt idx="6168">
                  <c:v>4.95</c:v>
                </c:pt>
                <c:pt idx="6169">
                  <c:v>0</c:v>
                </c:pt>
                <c:pt idx="6170">
                  <c:v>23.48</c:v>
                </c:pt>
                <c:pt idx="6171">
                  <c:v>64.44</c:v>
                </c:pt>
                <c:pt idx="6172">
                  <c:v>0</c:v>
                </c:pt>
                <c:pt idx="6173">
                  <c:v>54.16</c:v>
                </c:pt>
                <c:pt idx="6174">
                  <c:v>179.43</c:v>
                </c:pt>
                <c:pt idx="6175">
                  <c:v>194.14</c:v>
                </c:pt>
                <c:pt idx="6176">
                  <c:v>191.5</c:v>
                </c:pt>
                <c:pt idx="6177">
                  <c:v>151.25</c:v>
                </c:pt>
                <c:pt idx="6178">
                  <c:v>0</c:v>
                </c:pt>
                <c:pt idx="6179">
                  <c:v>223.94</c:v>
                </c:pt>
                <c:pt idx="6180">
                  <c:v>210.92</c:v>
                </c:pt>
                <c:pt idx="6181">
                  <c:v>173.53</c:v>
                </c:pt>
                <c:pt idx="6182">
                  <c:v>87.74</c:v>
                </c:pt>
                <c:pt idx="6183">
                  <c:v>0</c:v>
                </c:pt>
                <c:pt idx="6184">
                  <c:v>0</c:v>
                </c:pt>
                <c:pt idx="6185">
                  <c:v>0</c:v>
                </c:pt>
                <c:pt idx="6186">
                  <c:v>0</c:v>
                </c:pt>
                <c:pt idx="6187">
                  <c:v>0</c:v>
                </c:pt>
                <c:pt idx="6188">
                  <c:v>0</c:v>
                </c:pt>
                <c:pt idx="6189">
                  <c:v>0</c:v>
                </c:pt>
                <c:pt idx="6190">
                  <c:v>0</c:v>
                </c:pt>
                <c:pt idx="6191">
                  <c:v>5</c:v>
                </c:pt>
                <c:pt idx="6192">
                  <c:v>6.7</c:v>
                </c:pt>
                <c:pt idx="6193">
                  <c:v>6.64</c:v>
                </c:pt>
                <c:pt idx="6194">
                  <c:v>6.68</c:v>
                </c:pt>
                <c:pt idx="6195">
                  <c:v>6.68</c:v>
                </c:pt>
                <c:pt idx="6196">
                  <c:v>6.66</c:v>
                </c:pt>
                <c:pt idx="6197">
                  <c:v>6.69</c:v>
                </c:pt>
                <c:pt idx="6198">
                  <c:v>6.69</c:v>
                </c:pt>
                <c:pt idx="6199">
                  <c:v>6.68</c:v>
                </c:pt>
                <c:pt idx="6200">
                  <c:v>6.68</c:v>
                </c:pt>
                <c:pt idx="6201">
                  <c:v>8.25</c:v>
                </c:pt>
                <c:pt idx="6202">
                  <c:v>8.33</c:v>
                </c:pt>
                <c:pt idx="6203">
                  <c:v>8.3699999999999992</c:v>
                </c:pt>
                <c:pt idx="6204">
                  <c:v>8.3699999999999992</c:v>
                </c:pt>
                <c:pt idx="6205">
                  <c:v>8.34</c:v>
                </c:pt>
                <c:pt idx="6206">
                  <c:v>8.34</c:v>
                </c:pt>
                <c:pt idx="6207">
                  <c:v>8.33</c:v>
                </c:pt>
                <c:pt idx="6208">
                  <c:v>8.3800000000000008</c:v>
                </c:pt>
                <c:pt idx="6209">
                  <c:v>8.32</c:v>
                </c:pt>
                <c:pt idx="6210">
                  <c:v>8.3800000000000008</c:v>
                </c:pt>
                <c:pt idx="6211">
                  <c:v>8.36</c:v>
                </c:pt>
                <c:pt idx="6212">
                  <c:v>9.4600000000000009</c:v>
                </c:pt>
                <c:pt idx="6213">
                  <c:v>8.31</c:v>
                </c:pt>
                <c:pt idx="6214">
                  <c:v>8.35</c:v>
                </c:pt>
                <c:pt idx="6215">
                  <c:v>21.03</c:v>
                </c:pt>
                <c:pt idx="6216">
                  <c:v>59.1</c:v>
                </c:pt>
                <c:pt idx="6217">
                  <c:v>168.43</c:v>
                </c:pt>
                <c:pt idx="6218">
                  <c:v>127.2</c:v>
                </c:pt>
                <c:pt idx="6219">
                  <c:v>161.37</c:v>
                </c:pt>
                <c:pt idx="6220">
                  <c:v>0</c:v>
                </c:pt>
                <c:pt idx="6221">
                  <c:v>187.54</c:v>
                </c:pt>
                <c:pt idx="6222">
                  <c:v>0</c:v>
                </c:pt>
                <c:pt idx="6223">
                  <c:v>149.96</c:v>
                </c:pt>
                <c:pt idx="6224">
                  <c:v>206.94</c:v>
                </c:pt>
                <c:pt idx="6225">
                  <c:v>0</c:v>
                </c:pt>
                <c:pt idx="6226">
                  <c:v>82.28</c:v>
                </c:pt>
                <c:pt idx="6227">
                  <c:v>200.85</c:v>
                </c:pt>
                <c:pt idx="6228">
                  <c:v>164.17</c:v>
                </c:pt>
                <c:pt idx="6229">
                  <c:v>0</c:v>
                </c:pt>
                <c:pt idx="6230">
                  <c:v>11.33</c:v>
                </c:pt>
                <c:pt idx="6231">
                  <c:v>77.849999999999994</c:v>
                </c:pt>
                <c:pt idx="6232">
                  <c:v>36.869999999999997</c:v>
                </c:pt>
                <c:pt idx="6233">
                  <c:v>17.07</c:v>
                </c:pt>
                <c:pt idx="6234">
                  <c:v>0</c:v>
                </c:pt>
                <c:pt idx="6235">
                  <c:v>0</c:v>
                </c:pt>
                <c:pt idx="6236">
                  <c:v>0</c:v>
                </c:pt>
                <c:pt idx="6237">
                  <c:v>0</c:v>
                </c:pt>
                <c:pt idx="6238">
                  <c:v>0</c:v>
                </c:pt>
                <c:pt idx="6239">
                  <c:v>0</c:v>
                </c:pt>
                <c:pt idx="6240">
                  <c:v>0</c:v>
                </c:pt>
                <c:pt idx="6241">
                  <c:v>0</c:v>
                </c:pt>
                <c:pt idx="6242">
                  <c:v>0</c:v>
                </c:pt>
                <c:pt idx="6243">
                  <c:v>0</c:v>
                </c:pt>
                <c:pt idx="6244">
                  <c:v>28.62</c:v>
                </c:pt>
                <c:pt idx="6245">
                  <c:v>157.77000000000001</c:v>
                </c:pt>
                <c:pt idx="6246">
                  <c:v>178.93</c:v>
                </c:pt>
                <c:pt idx="6247">
                  <c:v>201</c:v>
                </c:pt>
                <c:pt idx="6248">
                  <c:v>86.05</c:v>
                </c:pt>
                <c:pt idx="6249">
                  <c:v>162.08000000000001</c:v>
                </c:pt>
                <c:pt idx="6250">
                  <c:v>194.32</c:v>
                </c:pt>
                <c:pt idx="6251">
                  <c:v>214.48</c:v>
                </c:pt>
                <c:pt idx="6252">
                  <c:v>214.74</c:v>
                </c:pt>
                <c:pt idx="6253">
                  <c:v>198.99</c:v>
                </c:pt>
                <c:pt idx="6254">
                  <c:v>122.84</c:v>
                </c:pt>
                <c:pt idx="6255">
                  <c:v>44.68</c:v>
                </c:pt>
                <c:pt idx="6256">
                  <c:v>0</c:v>
                </c:pt>
                <c:pt idx="6257">
                  <c:v>0</c:v>
                </c:pt>
                <c:pt idx="6258">
                  <c:v>111.35</c:v>
                </c:pt>
                <c:pt idx="6259">
                  <c:v>164.05</c:v>
                </c:pt>
                <c:pt idx="6260">
                  <c:v>0</c:v>
                </c:pt>
                <c:pt idx="6261">
                  <c:v>0</c:v>
                </c:pt>
                <c:pt idx="6262">
                  <c:v>0</c:v>
                </c:pt>
                <c:pt idx="6263">
                  <c:v>3.57</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10.210000000000001</c:v>
                </c:pt>
                <c:pt idx="6277">
                  <c:v>78.72</c:v>
                </c:pt>
                <c:pt idx="6278">
                  <c:v>0</c:v>
                </c:pt>
                <c:pt idx="6279">
                  <c:v>50.59</c:v>
                </c:pt>
                <c:pt idx="6280">
                  <c:v>134.88999999999999</c:v>
                </c:pt>
                <c:pt idx="6281">
                  <c:v>175.89</c:v>
                </c:pt>
                <c:pt idx="6282">
                  <c:v>83.47</c:v>
                </c:pt>
                <c:pt idx="6283">
                  <c:v>0</c:v>
                </c:pt>
                <c:pt idx="6284">
                  <c:v>0</c:v>
                </c:pt>
                <c:pt idx="6285">
                  <c:v>0</c:v>
                </c:pt>
                <c:pt idx="6286">
                  <c:v>0</c:v>
                </c:pt>
                <c:pt idx="6287">
                  <c:v>0</c:v>
                </c:pt>
                <c:pt idx="6288">
                  <c:v>0</c:v>
                </c:pt>
                <c:pt idx="6289">
                  <c:v>0</c:v>
                </c:pt>
                <c:pt idx="6290">
                  <c:v>0</c:v>
                </c:pt>
                <c:pt idx="6291">
                  <c:v>0</c:v>
                </c:pt>
                <c:pt idx="6292">
                  <c:v>5.04</c:v>
                </c:pt>
                <c:pt idx="6293">
                  <c:v>5.0199999999999996</c:v>
                </c:pt>
                <c:pt idx="6294">
                  <c:v>5</c:v>
                </c:pt>
                <c:pt idx="6295">
                  <c:v>6.69</c:v>
                </c:pt>
                <c:pt idx="6296">
                  <c:v>6.68</c:v>
                </c:pt>
                <c:pt idx="6297">
                  <c:v>6.68</c:v>
                </c:pt>
                <c:pt idx="6298">
                  <c:v>6.67</c:v>
                </c:pt>
                <c:pt idx="6299">
                  <c:v>6.69</c:v>
                </c:pt>
                <c:pt idx="6300">
                  <c:v>6.68</c:v>
                </c:pt>
                <c:pt idx="6301">
                  <c:v>6.67</c:v>
                </c:pt>
                <c:pt idx="6302">
                  <c:v>6.69</c:v>
                </c:pt>
                <c:pt idx="6303">
                  <c:v>6.67</c:v>
                </c:pt>
                <c:pt idx="6304">
                  <c:v>6.68</c:v>
                </c:pt>
                <c:pt idx="6305">
                  <c:v>6.69</c:v>
                </c:pt>
                <c:pt idx="6306">
                  <c:v>6.7</c:v>
                </c:pt>
                <c:pt idx="6307">
                  <c:v>6.67</c:v>
                </c:pt>
                <c:pt idx="6308">
                  <c:v>8.34</c:v>
                </c:pt>
                <c:pt idx="6309">
                  <c:v>6.7</c:v>
                </c:pt>
                <c:pt idx="6310">
                  <c:v>8.32</c:v>
                </c:pt>
                <c:pt idx="6311">
                  <c:v>6.7</c:v>
                </c:pt>
                <c:pt idx="6312">
                  <c:v>8.35</c:v>
                </c:pt>
                <c:pt idx="6313">
                  <c:v>8.34</c:v>
                </c:pt>
                <c:pt idx="6314">
                  <c:v>8.3699999999999992</c:v>
                </c:pt>
                <c:pt idx="6315">
                  <c:v>6.7</c:v>
                </c:pt>
                <c:pt idx="6316">
                  <c:v>8.33</c:v>
                </c:pt>
                <c:pt idx="6317">
                  <c:v>8.35</c:v>
                </c:pt>
                <c:pt idx="6318">
                  <c:v>8.3699999999999992</c:v>
                </c:pt>
                <c:pt idx="6319">
                  <c:v>8.35</c:v>
                </c:pt>
                <c:pt idx="6320">
                  <c:v>8.35</c:v>
                </c:pt>
                <c:pt idx="6321">
                  <c:v>8.34</c:v>
                </c:pt>
                <c:pt idx="6322">
                  <c:v>8.34</c:v>
                </c:pt>
                <c:pt idx="6323">
                  <c:v>8.36</c:v>
                </c:pt>
                <c:pt idx="6324">
                  <c:v>6.7</c:v>
                </c:pt>
                <c:pt idx="6325">
                  <c:v>8.34</c:v>
                </c:pt>
                <c:pt idx="6326">
                  <c:v>8.36</c:v>
                </c:pt>
                <c:pt idx="6327">
                  <c:v>8.35</c:v>
                </c:pt>
                <c:pt idx="6328">
                  <c:v>8.36</c:v>
                </c:pt>
                <c:pt idx="6329">
                  <c:v>6.7</c:v>
                </c:pt>
                <c:pt idx="6330">
                  <c:v>6.68</c:v>
                </c:pt>
                <c:pt idx="6331">
                  <c:v>8.34</c:v>
                </c:pt>
                <c:pt idx="6332">
                  <c:v>8.3800000000000008</c:v>
                </c:pt>
                <c:pt idx="6333">
                  <c:v>6.7</c:v>
                </c:pt>
                <c:pt idx="6334">
                  <c:v>8.35</c:v>
                </c:pt>
                <c:pt idx="6335">
                  <c:v>8.35</c:v>
                </c:pt>
                <c:pt idx="6336">
                  <c:v>8.3699999999999992</c:v>
                </c:pt>
                <c:pt idx="6337">
                  <c:v>6.69</c:v>
                </c:pt>
                <c:pt idx="6338">
                  <c:v>8.34</c:v>
                </c:pt>
                <c:pt idx="6339">
                  <c:v>8.35</c:v>
                </c:pt>
                <c:pt idx="6340">
                  <c:v>6.7</c:v>
                </c:pt>
                <c:pt idx="6341">
                  <c:v>6.69</c:v>
                </c:pt>
                <c:pt idx="6342">
                  <c:v>8.34</c:v>
                </c:pt>
                <c:pt idx="6343">
                  <c:v>6.71</c:v>
                </c:pt>
                <c:pt idx="6344">
                  <c:v>6.68</c:v>
                </c:pt>
                <c:pt idx="6345">
                  <c:v>6.69</c:v>
                </c:pt>
                <c:pt idx="6346">
                  <c:v>6.69</c:v>
                </c:pt>
                <c:pt idx="6347">
                  <c:v>6.69</c:v>
                </c:pt>
                <c:pt idx="6348">
                  <c:v>6.68</c:v>
                </c:pt>
                <c:pt idx="6349">
                  <c:v>8.33</c:v>
                </c:pt>
                <c:pt idx="6350">
                  <c:v>8.3800000000000008</c:v>
                </c:pt>
                <c:pt idx="6351">
                  <c:v>6.71</c:v>
                </c:pt>
                <c:pt idx="6352">
                  <c:v>6.67</c:v>
                </c:pt>
                <c:pt idx="6353">
                  <c:v>8.34</c:v>
                </c:pt>
                <c:pt idx="6354">
                  <c:v>8.36</c:v>
                </c:pt>
                <c:pt idx="6355">
                  <c:v>6.68</c:v>
                </c:pt>
                <c:pt idx="6356">
                  <c:v>6.68</c:v>
                </c:pt>
                <c:pt idx="6357">
                  <c:v>6.68</c:v>
                </c:pt>
                <c:pt idx="6358">
                  <c:v>6.69</c:v>
                </c:pt>
                <c:pt idx="6359">
                  <c:v>8.32</c:v>
                </c:pt>
                <c:pt idx="6360">
                  <c:v>6.7</c:v>
                </c:pt>
                <c:pt idx="6361">
                  <c:v>6.71</c:v>
                </c:pt>
                <c:pt idx="6362">
                  <c:v>6.68</c:v>
                </c:pt>
                <c:pt idx="6363">
                  <c:v>6.67</c:v>
                </c:pt>
                <c:pt idx="6364">
                  <c:v>6.69</c:v>
                </c:pt>
                <c:pt idx="6365">
                  <c:v>6.7</c:v>
                </c:pt>
                <c:pt idx="6366">
                  <c:v>6.67</c:v>
                </c:pt>
                <c:pt idx="6367">
                  <c:v>6.69</c:v>
                </c:pt>
                <c:pt idx="6368">
                  <c:v>6.69</c:v>
                </c:pt>
                <c:pt idx="6369">
                  <c:v>6.7</c:v>
                </c:pt>
                <c:pt idx="6370">
                  <c:v>6.68</c:v>
                </c:pt>
                <c:pt idx="6371">
                  <c:v>6.69</c:v>
                </c:pt>
                <c:pt idx="6372">
                  <c:v>6.69</c:v>
                </c:pt>
                <c:pt idx="6373">
                  <c:v>6.68</c:v>
                </c:pt>
                <c:pt idx="6374">
                  <c:v>45.69</c:v>
                </c:pt>
                <c:pt idx="6375">
                  <c:v>61.24</c:v>
                </c:pt>
                <c:pt idx="6376">
                  <c:v>89.96</c:v>
                </c:pt>
                <c:pt idx="6377">
                  <c:v>156.58000000000001</c:v>
                </c:pt>
                <c:pt idx="6378">
                  <c:v>0</c:v>
                </c:pt>
                <c:pt idx="6379">
                  <c:v>68.95</c:v>
                </c:pt>
                <c:pt idx="6380">
                  <c:v>60.88</c:v>
                </c:pt>
                <c:pt idx="6381">
                  <c:v>6.93</c:v>
                </c:pt>
                <c:pt idx="6382">
                  <c:v>0</c:v>
                </c:pt>
                <c:pt idx="6383">
                  <c:v>17.96</c:v>
                </c:pt>
                <c:pt idx="6384">
                  <c:v>57.56</c:v>
                </c:pt>
                <c:pt idx="6385">
                  <c:v>124.71</c:v>
                </c:pt>
                <c:pt idx="6386">
                  <c:v>0</c:v>
                </c:pt>
                <c:pt idx="6387">
                  <c:v>27.07</c:v>
                </c:pt>
                <c:pt idx="6388">
                  <c:v>42.7</c:v>
                </c:pt>
                <c:pt idx="6389">
                  <c:v>21.58</c:v>
                </c:pt>
                <c:pt idx="6390">
                  <c:v>34.21</c:v>
                </c:pt>
                <c:pt idx="6391">
                  <c:v>67.349999999999994</c:v>
                </c:pt>
                <c:pt idx="6392">
                  <c:v>79.150000000000006</c:v>
                </c:pt>
                <c:pt idx="6393">
                  <c:v>117.24</c:v>
                </c:pt>
                <c:pt idx="6394">
                  <c:v>152.25</c:v>
                </c:pt>
                <c:pt idx="6395">
                  <c:v>165.52</c:v>
                </c:pt>
                <c:pt idx="6396">
                  <c:v>146.94999999999999</c:v>
                </c:pt>
                <c:pt idx="6397">
                  <c:v>133.43</c:v>
                </c:pt>
                <c:pt idx="6398">
                  <c:v>0</c:v>
                </c:pt>
                <c:pt idx="6399">
                  <c:v>205.44</c:v>
                </c:pt>
                <c:pt idx="6400">
                  <c:v>184.5</c:v>
                </c:pt>
                <c:pt idx="6401">
                  <c:v>66.27</c:v>
                </c:pt>
                <c:pt idx="6402">
                  <c:v>106.02</c:v>
                </c:pt>
                <c:pt idx="6403">
                  <c:v>96.19</c:v>
                </c:pt>
                <c:pt idx="6404">
                  <c:v>168.81</c:v>
                </c:pt>
                <c:pt idx="6405">
                  <c:v>202.09</c:v>
                </c:pt>
                <c:pt idx="6406">
                  <c:v>0</c:v>
                </c:pt>
                <c:pt idx="6407">
                  <c:v>0</c:v>
                </c:pt>
                <c:pt idx="6408">
                  <c:v>129.28</c:v>
                </c:pt>
                <c:pt idx="6409">
                  <c:v>88.13</c:v>
                </c:pt>
                <c:pt idx="6410">
                  <c:v>82.57</c:v>
                </c:pt>
                <c:pt idx="6411">
                  <c:v>87.89</c:v>
                </c:pt>
                <c:pt idx="6412">
                  <c:v>99.41</c:v>
                </c:pt>
                <c:pt idx="6413">
                  <c:v>84.73</c:v>
                </c:pt>
                <c:pt idx="6414">
                  <c:v>51.64</c:v>
                </c:pt>
                <c:pt idx="6415">
                  <c:v>176.51</c:v>
                </c:pt>
                <c:pt idx="6416">
                  <c:v>97.53</c:v>
                </c:pt>
                <c:pt idx="6417">
                  <c:v>0</c:v>
                </c:pt>
                <c:pt idx="6418">
                  <c:v>0</c:v>
                </c:pt>
                <c:pt idx="6419">
                  <c:v>0</c:v>
                </c:pt>
                <c:pt idx="6420">
                  <c:v>0</c:v>
                </c:pt>
                <c:pt idx="6421">
                  <c:v>0</c:v>
                </c:pt>
                <c:pt idx="6422">
                  <c:v>0</c:v>
                </c:pt>
                <c:pt idx="6423">
                  <c:v>5.01</c:v>
                </c:pt>
                <c:pt idx="6424">
                  <c:v>5.01</c:v>
                </c:pt>
                <c:pt idx="6425">
                  <c:v>5.0199999999999996</c:v>
                </c:pt>
                <c:pt idx="6426">
                  <c:v>5.01</c:v>
                </c:pt>
                <c:pt idx="6427">
                  <c:v>6.68</c:v>
                </c:pt>
                <c:pt idx="6428">
                  <c:v>6.69</c:v>
                </c:pt>
                <c:pt idx="6429">
                  <c:v>6.69</c:v>
                </c:pt>
                <c:pt idx="6430">
                  <c:v>6.66</c:v>
                </c:pt>
                <c:pt idx="6431">
                  <c:v>6.67</c:v>
                </c:pt>
                <c:pt idx="6432">
                  <c:v>6.67</c:v>
                </c:pt>
                <c:pt idx="6433">
                  <c:v>6.69</c:v>
                </c:pt>
                <c:pt idx="6434">
                  <c:v>6.68</c:v>
                </c:pt>
                <c:pt idx="6435">
                  <c:v>6.68</c:v>
                </c:pt>
                <c:pt idx="6436">
                  <c:v>6.66</c:v>
                </c:pt>
                <c:pt idx="6437">
                  <c:v>6.69</c:v>
                </c:pt>
                <c:pt idx="6438">
                  <c:v>6.7</c:v>
                </c:pt>
                <c:pt idx="6439">
                  <c:v>6.69</c:v>
                </c:pt>
                <c:pt idx="6440">
                  <c:v>6.69</c:v>
                </c:pt>
                <c:pt idx="6441">
                  <c:v>6.69</c:v>
                </c:pt>
                <c:pt idx="6442">
                  <c:v>6.69</c:v>
                </c:pt>
                <c:pt idx="6443">
                  <c:v>6.69</c:v>
                </c:pt>
                <c:pt idx="6444">
                  <c:v>6.68</c:v>
                </c:pt>
                <c:pt idx="6445">
                  <c:v>6.7</c:v>
                </c:pt>
                <c:pt idx="6446">
                  <c:v>6.67</c:v>
                </c:pt>
                <c:pt idx="6447">
                  <c:v>6.68</c:v>
                </c:pt>
                <c:pt idx="6448">
                  <c:v>22.99</c:v>
                </c:pt>
                <c:pt idx="6449">
                  <c:v>79.97</c:v>
                </c:pt>
                <c:pt idx="6450">
                  <c:v>54.34</c:v>
                </c:pt>
                <c:pt idx="6451">
                  <c:v>97.5</c:v>
                </c:pt>
                <c:pt idx="6452">
                  <c:v>123.69</c:v>
                </c:pt>
                <c:pt idx="6453">
                  <c:v>133.19999999999999</c:v>
                </c:pt>
                <c:pt idx="6454">
                  <c:v>0</c:v>
                </c:pt>
                <c:pt idx="6455">
                  <c:v>88.94</c:v>
                </c:pt>
                <c:pt idx="6456">
                  <c:v>141.53</c:v>
                </c:pt>
                <c:pt idx="6457">
                  <c:v>140.24</c:v>
                </c:pt>
                <c:pt idx="6458">
                  <c:v>0</c:v>
                </c:pt>
                <c:pt idx="6459">
                  <c:v>138.09</c:v>
                </c:pt>
                <c:pt idx="6460">
                  <c:v>158.35</c:v>
                </c:pt>
                <c:pt idx="6461">
                  <c:v>174.82</c:v>
                </c:pt>
                <c:pt idx="6462">
                  <c:v>134.44</c:v>
                </c:pt>
                <c:pt idx="6463">
                  <c:v>0</c:v>
                </c:pt>
                <c:pt idx="6464">
                  <c:v>92.04</c:v>
                </c:pt>
                <c:pt idx="6465">
                  <c:v>128.09</c:v>
                </c:pt>
                <c:pt idx="6466">
                  <c:v>128.6</c:v>
                </c:pt>
                <c:pt idx="6467">
                  <c:v>120.31</c:v>
                </c:pt>
                <c:pt idx="6468">
                  <c:v>61.94</c:v>
                </c:pt>
                <c:pt idx="6469">
                  <c:v>40.57</c:v>
                </c:pt>
                <c:pt idx="6470">
                  <c:v>22.19</c:v>
                </c:pt>
                <c:pt idx="6471">
                  <c:v>59.12</c:v>
                </c:pt>
                <c:pt idx="6472">
                  <c:v>60.73</c:v>
                </c:pt>
                <c:pt idx="6473">
                  <c:v>50.13</c:v>
                </c:pt>
                <c:pt idx="6474">
                  <c:v>0</c:v>
                </c:pt>
                <c:pt idx="6475">
                  <c:v>0</c:v>
                </c:pt>
                <c:pt idx="6476">
                  <c:v>0</c:v>
                </c:pt>
                <c:pt idx="6477">
                  <c:v>0</c:v>
                </c:pt>
                <c:pt idx="6478">
                  <c:v>0</c:v>
                </c:pt>
                <c:pt idx="6479">
                  <c:v>0</c:v>
                </c:pt>
                <c:pt idx="6480">
                  <c:v>0</c:v>
                </c:pt>
                <c:pt idx="6481">
                  <c:v>0</c:v>
                </c:pt>
                <c:pt idx="6482">
                  <c:v>0</c:v>
                </c:pt>
                <c:pt idx="6483">
                  <c:v>0</c:v>
                </c:pt>
                <c:pt idx="6484">
                  <c:v>0</c:v>
                </c:pt>
                <c:pt idx="6485">
                  <c:v>5.05</c:v>
                </c:pt>
                <c:pt idx="6486">
                  <c:v>5.0199999999999996</c:v>
                </c:pt>
                <c:pt idx="6487">
                  <c:v>4.99</c:v>
                </c:pt>
                <c:pt idx="6488">
                  <c:v>6.62</c:v>
                </c:pt>
                <c:pt idx="6489">
                  <c:v>6.66</c:v>
                </c:pt>
                <c:pt idx="6490">
                  <c:v>6.67</c:v>
                </c:pt>
                <c:pt idx="6491">
                  <c:v>6.69</c:v>
                </c:pt>
                <c:pt idx="6492">
                  <c:v>8.32</c:v>
                </c:pt>
                <c:pt idx="6493">
                  <c:v>8.35</c:v>
                </c:pt>
                <c:pt idx="6494">
                  <c:v>6.71</c:v>
                </c:pt>
                <c:pt idx="6495">
                  <c:v>6.69</c:v>
                </c:pt>
                <c:pt idx="6496">
                  <c:v>27.41</c:v>
                </c:pt>
                <c:pt idx="6497">
                  <c:v>11.55</c:v>
                </c:pt>
                <c:pt idx="6498">
                  <c:v>18.54</c:v>
                </c:pt>
                <c:pt idx="6499">
                  <c:v>21.96</c:v>
                </c:pt>
                <c:pt idx="6500">
                  <c:v>44.27</c:v>
                </c:pt>
                <c:pt idx="6501">
                  <c:v>0</c:v>
                </c:pt>
                <c:pt idx="6502">
                  <c:v>6.7</c:v>
                </c:pt>
                <c:pt idx="6503">
                  <c:v>6.69</c:v>
                </c:pt>
                <c:pt idx="6504">
                  <c:v>6.68</c:v>
                </c:pt>
                <c:pt idx="6505">
                  <c:v>6.69</c:v>
                </c:pt>
                <c:pt idx="6506">
                  <c:v>6.66</c:v>
                </c:pt>
                <c:pt idx="6507">
                  <c:v>6.69</c:v>
                </c:pt>
                <c:pt idx="6508">
                  <c:v>6.68</c:v>
                </c:pt>
                <c:pt idx="6509">
                  <c:v>6.69</c:v>
                </c:pt>
                <c:pt idx="6510">
                  <c:v>6.67</c:v>
                </c:pt>
                <c:pt idx="6511">
                  <c:v>6.67</c:v>
                </c:pt>
                <c:pt idx="6512">
                  <c:v>6.67</c:v>
                </c:pt>
                <c:pt idx="6513">
                  <c:v>39.049999999999997</c:v>
                </c:pt>
                <c:pt idx="6514">
                  <c:v>18.96</c:v>
                </c:pt>
                <c:pt idx="6515">
                  <c:v>20.63</c:v>
                </c:pt>
                <c:pt idx="6516">
                  <c:v>27.17</c:v>
                </c:pt>
                <c:pt idx="6517">
                  <c:v>14.66</c:v>
                </c:pt>
                <c:pt idx="6518">
                  <c:v>24.27</c:v>
                </c:pt>
                <c:pt idx="6519">
                  <c:v>27.75</c:v>
                </c:pt>
                <c:pt idx="6520">
                  <c:v>28.16</c:v>
                </c:pt>
                <c:pt idx="6521">
                  <c:v>25.74</c:v>
                </c:pt>
                <c:pt idx="6522">
                  <c:v>29.15</c:v>
                </c:pt>
                <c:pt idx="6523">
                  <c:v>36.43</c:v>
                </c:pt>
                <c:pt idx="6524">
                  <c:v>35.61</c:v>
                </c:pt>
                <c:pt idx="6525">
                  <c:v>22.38</c:v>
                </c:pt>
                <c:pt idx="6526">
                  <c:v>30.47</c:v>
                </c:pt>
                <c:pt idx="6527">
                  <c:v>36.299999999999997</c:v>
                </c:pt>
                <c:pt idx="6528">
                  <c:v>34.99</c:v>
                </c:pt>
                <c:pt idx="6529">
                  <c:v>0</c:v>
                </c:pt>
                <c:pt idx="6530">
                  <c:v>8.3000000000000007</c:v>
                </c:pt>
                <c:pt idx="6531">
                  <c:v>58.4</c:v>
                </c:pt>
                <c:pt idx="6532">
                  <c:v>44.15</c:v>
                </c:pt>
                <c:pt idx="6533">
                  <c:v>32.57</c:v>
                </c:pt>
                <c:pt idx="6534">
                  <c:v>62.66</c:v>
                </c:pt>
                <c:pt idx="6535">
                  <c:v>0</c:v>
                </c:pt>
                <c:pt idx="6536">
                  <c:v>20.03</c:v>
                </c:pt>
                <c:pt idx="6537">
                  <c:v>76.17</c:v>
                </c:pt>
                <c:pt idx="6538">
                  <c:v>69.38</c:v>
                </c:pt>
                <c:pt idx="6539">
                  <c:v>63.77</c:v>
                </c:pt>
                <c:pt idx="6540">
                  <c:v>39.32</c:v>
                </c:pt>
                <c:pt idx="6541">
                  <c:v>36.15</c:v>
                </c:pt>
                <c:pt idx="6542">
                  <c:v>16.5</c:v>
                </c:pt>
                <c:pt idx="6543">
                  <c:v>8.32</c:v>
                </c:pt>
                <c:pt idx="6544">
                  <c:v>16.68</c:v>
                </c:pt>
                <c:pt idx="6545">
                  <c:v>12.69</c:v>
                </c:pt>
                <c:pt idx="6546">
                  <c:v>12.82</c:v>
                </c:pt>
                <c:pt idx="6547">
                  <c:v>0</c:v>
                </c:pt>
                <c:pt idx="6548">
                  <c:v>17.079999999999998</c:v>
                </c:pt>
                <c:pt idx="6549">
                  <c:v>0</c:v>
                </c:pt>
                <c:pt idx="6550">
                  <c:v>0</c:v>
                </c:pt>
                <c:pt idx="6551">
                  <c:v>0</c:v>
                </c:pt>
                <c:pt idx="6552">
                  <c:v>8.09</c:v>
                </c:pt>
                <c:pt idx="6553">
                  <c:v>12.06</c:v>
                </c:pt>
                <c:pt idx="6554">
                  <c:v>11.87</c:v>
                </c:pt>
                <c:pt idx="6555">
                  <c:v>11.72</c:v>
                </c:pt>
                <c:pt idx="6556">
                  <c:v>7.44</c:v>
                </c:pt>
                <c:pt idx="6557">
                  <c:v>18.350000000000001</c:v>
                </c:pt>
                <c:pt idx="6558">
                  <c:v>18.29</c:v>
                </c:pt>
                <c:pt idx="6559">
                  <c:v>0</c:v>
                </c:pt>
                <c:pt idx="6560">
                  <c:v>0</c:v>
                </c:pt>
                <c:pt idx="6561">
                  <c:v>0</c:v>
                </c:pt>
                <c:pt idx="6562">
                  <c:v>3.01</c:v>
                </c:pt>
                <c:pt idx="6563">
                  <c:v>5.8</c:v>
                </c:pt>
                <c:pt idx="6564">
                  <c:v>0</c:v>
                </c:pt>
                <c:pt idx="6565">
                  <c:v>0</c:v>
                </c:pt>
                <c:pt idx="6566">
                  <c:v>15.83</c:v>
                </c:pt>
                <c:pt idx="6567">
                  <c:v>5.0199999999999996</c:v>
                </c:pt>
                <c:pt idx="6568">
                  <c:v>29.2</c:v>
                </c:pt>
                <c:pt idx="6569">
                  <c:v>0</c:v>
                </c:pt>
                <c:pt idx="6570">
                  <c:v>31.35</c:v>
                </c:pt>
                <c:pt idx="6571">
                  <c:v>28.38</c:v>
                </c:pt>
                <c:pt idx="6572">
                  <c:v>18.23</c:v>
                </c:pt>
                <c:pt idx="6573">
                  <c:v>15.62</c:v>
                </c:pt>
                <c:pt idx="6574">
                  <c:v>26.55</c:v>
                </c:pt>
                <c:pt idx="6575">
                  <c:v>26.69</c:v>
                </c:pt>
                <c:pt idx="6576">
                  <c:v>19.39</c:v>
                </c:pt>
                <c:pt idx="6577">
                  <c:v>19.53</c:v>
                </c:pt>
                <c:pt idx="6578">
                  <c:v>28.12</c:v>
                </c:pt>
                <c:pt idx="6579">
                  <c:v>20.14</c:v>
                </c:pt>
                <c:pt idx="6580">
                  <c:v>14.41</c:v>
                </c:pt>
                <c:pt idx="6581">
                  <c:v>0</c:v>
                </c:pt>
                <c:pt idx="6582">
                  <c:v>2.69</c:v>
                </c:pt>
                <c:pt idx="6583">
                  <c:v>0</c:v>
                </c:pt>
                <c:pt idx="6584">
                  <c:v>0</c:v>
                </c:pt>
                <c:pt idx="6585">
                  <c:v>5</c:v>
                </c:pt>
                <c:pt idx="6586">
                  <c:v>5.01</c:v>
                </c:pt>
                <c:pt idx="6587">
                  <c:v>0</c:v>
                </c:pt>
                <c:pt idx="6588">
                  <c:v>0</c:v>
                </c:pt>
                <c:pt idx="6589">
                  <c:v>3.39</c:v>
                </c:pt>
                <c:pt idx="6590">
                  <c:v>1.7</c:v>
                </c:pt>
                <c:pt idx="6591">
                  <c:v>5.0199999999999996</c:v>
                </c:pt>
                <c:pt idx="6592">
                  <c:v>5.0199999999999996</c:v>
                </c:pt>
                <c:pt idx="6593">
                  <c:v>5.0199999999999996</c:v>
                </c:pt>
                <c:pt idx="6594">
                  <c:v>5.01</c:v>
                </c:pt>
                <c:pt idx="6595">
                  <c:v>5.01</c:v>
                </c:pt>
                <c:pt idx="6596">
                  <c:v>5.0199999999999996</c:v>
                </c:pt>
                <c:pt idx="6597">
                  <c:v>5.01</c:v>
                </c:pt>
                <c:pt idx="6598">
                  <c:v>5.0199999999999996</c:v>
                </c:pt>
                <c:pt idx="6599">
                  <c:v>5.0199999999999996</c:v>
                </c:pt>
                <c:pt idx="6600">
                  <c:v>5.01</c:v>
                </c:pt>
                <c:pt idx="6601">
                  <c:v>5</c:v>
                </c:pt>
                <c:pt idx="6602">
                  <c:v>5.01</c:v>
                </c:pt>
                <c:pt idx="6603">
                  <c:v>5.0199999999999996</c:v>
                </c:pt>
                <c:pt idx="6604">
                  <c:v>5.01</c:v>
                </c:pt>
                <c:pt idx="6605">
                  <c:v>5.0199999999999996</c:v>
                </c:pt>
                <c:pt idx="6606">
                  <c:v>5.0199999999999996</c:v>
                </c:pt>
                <c:pt idx="6607">
                  <c:v>5.0199999999999996</c:v>
                </c:pt>
                <c:pt idx="6608">
                  <c:v>5.0199999999999996</c:v>
                </c:pt>
                <c:pt idx="6609">
                  <c:v>5.01</c:v>
                </c:pt>
                <c:pt idx="6610">
                  <c:v>5.01</c:v>
                </c:pt>
                <c:pt idx="6611">
                  <c:v>5.0199999999999996</c:v>
                </c:pt>
                <c:pt idx="6612">
                  <c:v>5.0199999999999996</c:v>
                </c:pt>
                <c:pt idx="6613">
                  <c:v>5.01</c:v>
                </c:pt>
                <c:pt idx="6614">
                  <c:v>5.01</c:v>
                </c:pt>
                <c:pt idx="6615">
                  <c:v>5.01</c:v>
                </c:pt>
                <c:pt idx="6616">
                  <c:v>5.03</c:v>
                </c:pt>
                <c:pt idx="6617">
                  <c:v>5.0199999999999996</c:v>
                </c:pt>
                <c:pt idx="6618">
                  <c:v>5.0199999999999996</c:v>
                </c:pt>
                <c:pt idx="6619">
                  <c:v>5.01</c:v>
                </c:pt>
                <c:pt idx="6620">
                  <c:v>5.01</c:v>
                </c:pt>
                <c:pt idx="6621">
                  <c:v>5.0199999999999996</c:v>
                </c:pt>
                <c:pt idx="6622">
                  <c:v>5.0199999999999996</c:v>
                </c:pt>
                <c:pt idx="6623">
                  <c:v>5.0199999999999996</c:v>
                </c:pt>
                <c:pt idx="6624">
                  <c:v>5</c:v>
                </c:pt>
                <c:pt idx="6625">
                  <c:v>5.0199999999999996</c:v>
                </c:pt>
                <c:pt idx="6626">
                  <c:v>5.01</c:v>
                </c:pt>
                <c:pt idx="6627">
                  <c:v>5.01</c:v>
                </c:pt>
                <c:pt idx="6628">
                  <c:v>5</c:v>
                </c:pt>
                <c:pt idx="6629">
                  <c:v>5.0199999999999996</c:v>
                </c:pt>
                <c:pt idx="6630">
                  <c:v>5.0199999999999996</c:v>
                </c:pt>
                <c:pt idx="6631">
                  <c:v>5.0199999999999996</c:v>
                </c:pt>
                <c:pt idx="6632">
                  <c:v>5.0199999999999996</c:v>
                </c:pt>
                <c:pt idx="6633">
                  <c:v>5</c:v>
                </c:pt>
                <c:pt idx="6634">
                  <c:v>5.0199999999999996</c:v>
                </c:pt>
                <c:pt idx="6635">
                  <c:v>5.0199999999999996</c:v>
                </c:pt>
                <c:pt idx="6636">
                  <c:v>5.01</c:v>
                </c:pt>
                <c:pt idx="6637">
                  <c:v>5</c:v>
                </c:pt>
                <c:pt idx="6638">
                  <c:v>5.0199999999999996</c:v>
                </c:pt>
                <c:pt idx="6639">
                  <c:v>5.03</c:v>
                </c:pt>
                <c:pt idx="6640">
                  <c:v>5.0199999999999996</c:v>
                </c:pt>
                <c:pt idx="6641">
                  <c:v>5.0199999999999996</c:v>
                </c:pt>
                <c:pt idx="6642">
                  <c:v>5.01</c:v>
                </c:pt>
                <c:pt idx="6643">
                  <c:v>5</c:v>
                </c:pt>
                <c:pt idx="6644">
                  <c:v>5.0199999999999996</c:v>
                </c:pt>
                <c:pt idx="6645">
                  <c:v>5.0199999999999996</c:v>
                </c:pt>
                <c:pt idx="6646">
                  <c:v>5.01</c:v>
                </c:pt>
                <c:pt idx="6647">
                  <c:v>5</c:v>
                </c:pt>
                <c:pt idx="6648">
                  <c:v>5.01</c:v>
                </c:pt>
                <c:pt idx="6649">
                  <c:v>5.03</c:v>
                </c:pt>
                <c:pt idx="6650">
                  <c:v>5.0199999999999996</c:v>
                </c:pt>
                <c:pt idx="6651">
                  <c:v>5.01</c:v>
                </c:pt>
                <c:pt idx="6652">
                  <c:v>5.0199999999999996</c:v>
                </c:pt>
                <c:pt idx="6653">
                  <c:v>5.01</c:v>
                </c:pt>
                <c:pt idx="6654">
                  <c:v>5</c:v>
                </c:pt>
                <c:pt idx="6655">
                  <c:v>5</c:v>
                </c:pt>
                <c:pt idx="6656">
                  <c:v>5</c:v>
                </c:pt>
                <c:pt idx="6657">
                  <c:v>5</c:v>
                </c:pt>
                <c:pt idx="6658">
                  <c:v>5.0199999999999996</c:v>
                </c:pt>
                <c:pt idx="6659">
                  <c:v>4.9800000000000004</c:v>
                </c:pt>
                <c:pt idx="6660">
                  <c:v>4.9800000000000004</c:v>
                </c:pt>
                <c:pt idx="6661">
                  <c:v>4.9800000000000004</c:v>
                </c:pt>
                <c:pt idx="6662">
                  <c:v>4.9800000000000004</c:v>
                </c:pt>
                <c:pt idx="6663">
                  <c:v>4.9800000000000004</c:v>
                </c:pt>
                <c:pt idx="6664">
                  <c:v>4.9800000000000004</c:v>
                </c:pt>
                <c:pt idx="6665">
                  <c:v>4.9800000000000004</c:v>
                </c:pt>
                <c:pt idx="6666">
                  <c:v>4.9800000000000004</c:v>
                </c:pt>
                <c:pt idx="6667">
                  <c:v>4.9800000000000004</c:v>
                </c:pt>
                <c:pt idx="6668">
                  <c:v>4.9800000000000004</c:v>
                </c:pt>
                <c:pt idx="6669">
                  <c:v>4.9800000000000004</c:v>
                </c:pt>
                <c:pt idx="6670">
                  <c:v>4.9800000000000004</c:v>
                </c:pt>
                <c:pt idx="6671">
                  <c:v>4.9800000000000004</c:v>
                </c:pt>
                <c:pt idx="6672">
                  <c:v>4.9800000000000004</c:v>
                </c:pt>
                <c:pt idx="6673">
                  <c:v>4.9800000000000004</c:v>
                </c:pt>
                <c:pt idx="6674">
                  <c:v>4.9800000000000004</c:v>
                </c:pt>
                <c:pt idx="6675">
                  <c:v>4.9800000000000004</c:v>
                </c:pt>
                <c:pt idx="6676">
                  <c:v>4.9800000000000004</c:v>
                </c:pt>
                <c:pt idx="6677">
                  <c:v>4.9800000000000004</c:v>
                </c:pt>
                <c:pt idx="6678">
                  <c:v>4.9800000000000004</c:v>
                </c:pt>
                <c:pt idx="6679">
                  <c:v>5.03</c:v>
                </c:pt>
                <c:pt idx="6680">
                  <c:v>5.0199999999999996</c:v>
                </c:pt>
                <c:pt idx="6681">
                  <c:v>5.0199999999999996</c:v>
                </c:pt>
                <c:pt idx="6682">
                  <c:v>5.0199999999999996</c:v>
                </c:pt>
                <c:pt idx="6683">
                  <c:v>5.01</c:v>
                </c:pt>
                <c:pt idx="6684">
                  <c:v>5</c:v>
                </c:pt>
                <c:pt idx="6685">
                  <c:v>5.0199999999999996</c:v>
                </c:pt>
                <c:pt idx="6686">
                  <c:v>19.84</c:v>
                </c:pt>
                <c:pt idx="6687">
                  <c:v>44.42</c:v>
                </c:pt>
                <c:pt idx="6688">
                  <c:v>59.38</c:v>
                </c:pt>
                <c:pt idx="6689">
                  <c:v>114.83</c:v>
                </c:pt>
                <c:pt idx="6690">
                  <c:v>0</c:v>
                </c:pt>
                <c:pt idx="6691">
                  <c:v>60.7</c:v>
                </c:pt>
                <c:pt idx="6692">
                  <c:v>79.72</c:v>
                </c:pt>
                <c:pt idx="6693">
                  <c:v>51.61</c:v>
                </c:pt>
                <c:pt idx="6694">
                  <c:v>51.61</c:v>
                </c:pt>
                <c:pt idx="6695">
                  <c:v>51.61</c:v>
                </c:pt>
                <c:pt idx="6696">
                  <c:v>51.61</c:v>
                </c:pt>
                <c:pt idx="6697">
                  <c:v>51.61</c:v>
                </c:pt>
                <c:pt idx="6698">
                  <c:v>51.61</c:v>
                </c:pt>
                <c:pt idx="6699">
                  <c:v>51.61</c:v>
                </c:pt>
                <c:pt idx="6700">
                  <c:v>51.61</c:v>
                </c:pt>
                <c:pt idx="6701">
                  <c:v>51.61</c:v>
                </c:pt>
                <c:pt idx="6702">
                  <c:v>51.61</c:v>
                </c:pt>
                <c:pt idx="6703">
                  <c:v>51.61</c:v>
                </c:pt>
                <c:pt idx="6704">
                  <c:v>51.61</c:v>
                </c:pt>
                <c:pt idx="6705">
                  <c:v>28.75</c:v>
                </c:pt>
                <c:pt idx="6706">
                  <c:v>28.75</c:v>
                </c:pt>
                <c:pt idx="6707">
                  <c:v>28.75</c:v>
                </c:pt>
                <c:pt idx="6708">
                  <c:v>28.75</c:v>
                </c:pt>
                <c:pt idx="6709">
                  <c:v>28.75</c:v>
                </c:pt>
                <c:pt idx="6710">
                  <c:v>28.75</c:v>
                </c:pt>
                <c:pt idx="6711">
                  <c:v>28.75</c:v>
                </c:pt>
                <c:pt idx="6712">
                  <c:v>28.75</c:v>
                </c:pt>
                <c:pt idx="6713">
                  <c:v>28.75</c:v>
                </c:pt>
                <c:pt idx="6714">
                  <c:v>28.75</c:v>
                </c:pt>
                <c:pt idx="6715">
                  <c:v>28.75</c:v>
                </c:pt>
                <c:pt idx="6716">
                  <c:v>28.75</c:v>
                </c:pt>
                <c:pt idx="6717">
                  <c:v>16.649999999999999</c:v>
                </c:pt>
                <c:pt idx="6718">
                  <c:v>12.57</c:v>
                </c:pt>
                <c:pt idx="6719">
                  <c:v>12.5</c:v>
                </c:pt>
                <c:pt idx="6720">
                  <c:v>20.45</c:v>
                </c:pt>
                <c:pt idx="6721">
                  <c:v>16.489999999999998</c:v>
                </c:pt>
                <c:pt idx="6722">
                  <c:v>16.55</c:v>
                </c:pt>
                <c:pt idx="6723">
                  <c:v>16.690000000000001</c:v>
                </c:pt>
                <c:pt idx="6724">
                  <c:v>12.72</c:v>
                </c:pt>
                <c:pt idx="6725">
                  <c:v>0</c:v>
                </c:pt>
                <c:pt idx="6726">
                  <c:v>4.12</c:v>
                </c:pt>
                <c:pt idx="6727">
                  <c:v>12.45</c:v>
                </c:pt>
                <c:pt idx="6728">
                  <c:v>4.2</c:v>
                </c:pt>
                <c:pt idx="6729">
                  <c:v>0</c:v>
                </c:pt>
                <c:pt idx="6730">
                  <c:v>0</c:v>
                </c:pt>
                <c:pt idx="6731">
                  <c:v>0</c:v>
                </c:pt>
                <c:pt idx="6732">
                  <c:v>0</c:v>
                </c:pt>
                <c:pt idx="6733">
                  <c:v>3.37</c:v>
                </c:pt>
                <c:pt idx="6734">
                  <c:v>6.6</c:v>
                </c:pt>
                <c:pt idx="6735">
                  <c:v>5.01</c:v>
                </c:pt>
                <c:pt idx="6736">
                  <c:v>6.66</c:v>
                </c:pt>
                <c:pt idx="6737">
                  <c:v>6.67</c:v>
                </c:pt>
                <c:pt idx="6738">
                  <c:v>5.14</c:v>
                </c:pt>
                <c:pt idx="6739">
                  <c:v>6.69</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6.66</c:v>
                </c:pt>
                <c:pt idx="6757">
                  <c:v>72.489999999999995</c:v>
                </c:pt>
                <c:pt idx="6758">
                  <c:v>79.98</c:v>
                </c:pt>
                <c:pt idx="6759">
                  <c:v>41.51</c:v>
                </c:pt>
                <c:pt idx="6760">
                  <c:v>32.53</c:v>
                </c:pt>
                <c:pt idx="6761">
                  <c:v>41.51</c:v>
                </c:pt>
                <c:pt idx="6762">
                  <c:v>29.5</c:v>
                </c:pt>
                <c:pt idx="6763">
                  <c:v>18.899999999999999</c:v>
                </c:pt>
                <c:pt idx="6764">
                  <c:v>22.5</c:v>
                </c:pt>
                <c:pt idx="6765">
                  <c:v>31.29</c:v>
                </c:pt>
                <c:pt idx="6766">
                  <c:v>45.68</c:v>
                </c:pt>
                <c:pt idx="6767">
                  <c:v>44.2</c:v>
                </c:pt>
                <c:pt idx="6768">
                  <c:v>23.29</c:v>
                </c:pt>
                <c:pt idx="6769">
                  <c:v>25.49</c:v>
                </c:pt>
                <c:pt idx="6770">
                  <c:v>1.81</c:v>
                </c:pt>
                <c:pt idx="6771">
                  <c:v>6.68</c:v>
                </c:pt>
                <c:pt idx="6772">
                  <c:v>8.35</c:v>
                </c:pt>
                <c:pt idx="6773">
                  <c:v>31.09</c:v>
                </c:pt>
                <c:pt idx="6774">
                  <c:v>42.64</c:v>
                </c:pt>
                <c:pt idx="6775">
                  <c:v>1.87</c:v>
                </c:pt>
                <c:pt idx="6776">
                  <c:v>5.07</c:v>
                </c:pt>
                <c:pt idx="6777">
                  <c:v>8.31</c:v>
                </c:pt>
                <c:pt idx="6778">
                  <c:v>8.2899999999999991</c:v>
                </c:pt>
                <c:pt idx="6779">
                  <c:v>11.51</c:v>
                </c:pt>
                <c:pt idx="6780">
                  <c:v>27.43</c:v>
                </c:pt>
                <c:pt idx="6781">
                  <c:v>20.79</c:v>
                </c:pt>
                <c:pt idx="6782">
                  <c:v>21.51</c:v>
                </c:pt>
                <c:pt idx="6783">
                  <c:v>23.33</c:v>
                </c:pt>
                <c:pt idx="6784">
                  <c:v>23.6</c:v>
                </c:pt>
                <c:pt idx="6785">
                  <c:v>20.25</c:v>
                </c:pt>
                <c:pt idx="6786">
                  <c:v>21.67</c:v>
                </c:pt>
                <c:pt idx="6787">
                  <c:v>20.2</c:v>
                </c:pt>
                <c:pt idx="6788">
                  <c:v>12.2</c:v>
                </c:pt>
                <c:pt idx="6789">
                  <c:v>10.15</c:v>
                </c:pt>
                <c:pt idx="6790">
                  <c:v>11.71</c:v>
                </c:pt>
                <c:pt idx="6791">
                  <c:v>14.82</c:v>
                </c:pt>
                <c:pt idx="6792">
                  <c:v>10.23</c:v>
                </c:pt>
                <c:pt idx="6793">
                  <c:v>13.2</c:v>
                </c:pt>
                <c:pt idx="6794">
                  <c:v>16.38</c:v>
                </c:pt>
                <c:pt idx="6795">
                  <c:v>21.12</c:v>
                </c:pt>
                <c:pt idx="6796">
                  <c:v>24.52</c:v>
                </c:pt>
                <c:pt idx="6797">
                  <c:v>23.52</c:v>
                </c:pt>
                <c:pt idx="6798">
                  <c:v>21.77</c:v>
                </c:pt>
                <c:pt idx="6799">
                  <c:v>21.94</c:v>
                </c:pt>
                <c:pt idx="6800">
                  <c:v>20.149999999999999</c:v>
                </c:pt>
                <c:pt idx="6801">
                  <c:v>18.600000000000001</c:v>
                </c:pt>
                <c:pt idx="6802">
                  <c:v>15.16</c:v>
                </c:pt>
                <c:pt idx="6803">
                  <c:v>16.79</c:v>
                </c:pt>
                <c:pt idx="6804">
                  <c:v>13.52</c:v>
                </c:pt>
                <c:pt idx="6805">
                  <c:v>13.45</c:v>
                </c:pt>
                <c:pt idx="6806">
                  <c:v>14.93</c:v>
                </c:pt>
                <c:pt idx="6807">
                  <c:v>13.46</c:v>
                </c:pt>
                <c:pt idx="6808">
                  <c:v>13.35</c:v>
                </c:pt>
                <c:pt idx="6809">
                  <c:v>10.24</c:v>
                </c:pt>
                <c:pt idx="6810">
                  <c:v>5.0999999999999996</c:v>
                </c:pt>
                <c:pt idx="6811">
                  <c:v>6.68</c:v>
                </c:pt>
                <c:pt idx="6812">
                  <c:v>8.33</c:v>
                </c:pt>
                <c:pt idx="6813">
                  <c:v>8.35</c:v>
                </c:pt>
                <c:pt idx="6814">
                  <c:v>8.33</c:v>
                </c:pt>
                <c:pt idx="6815">
                  <c:v>6.72</c:v>
                </c:pt>
                <c:pt idx="6816">
                  <c:v>6.71</c:v>
                </c:pt>
                <c:pt idx="6817">
                  <c:v>6.66</c:v>
                </c:pt>
                <c:pt idx="6818">
                  <c:v>18.489999999999998</c:v>
                </c:pt>
                <c:pt idx="6819">
                  <c:v>19.940000000000001</c:v>
                </c:pt>
                <c:pt idx="6820">
                  <c:v>15.9</c:v>
                </c:pt>
                <c:pt idx="6821">
                  <c:v>6.78</c:v>
                </c:pt>
                <c:pt idx="6822">
                  <c:v>14.34</c:v>
                </c:pt>
                <c:pt idx="6823">
                  <c:v>18.170000000000002</c:v>
                </c:pt>
                <c:pt idx="6824">
                  <c:v>5.21</c:v>
                </c:pt>
                <c:pt idx="6825">
                  <c:v>6.68</c:v>
                </c:pt>
                <c:pt idx="6826">
                  <c:v>9.86</c:v>
                </c:pt>
                <c:pt idx="6827">
                  <c:v>33.33</c:v>
                </c:pt>
                <c:pt idx="6828">
                  <c:v>47.47</c:v>
                </c:pt>
                <c:pt idx="6829">
                  <c:v>9.2200000000000006</c:v>
                </c:pt>
                <c:pt idx="6830">
                  <c:v>12.8</c:v>
                </c:pt>
                <c:pt idx="6831">
                  <c:v>5.44</c:v>
                </c:pt>
                <c:pt idx="6832">
                  <c:v>5.07</c:v>
                </c:pt>
                <c:pt idx="6833">
                  <c:v>9.66</c:v>
                </c:pt>
                <c:pt idx="6834">
                  <c:v>17.79</c:v>
                </c:pt>
                <c:pt idx="6835">
                  <c:v>5.22</c:v>
                </c:pt>
                <c:pt idx="6836">
                  <c:v>6.75</c:v>
                </c:pt>
                <c:pt idx="6837">
                  <c:v>8.32</c:v>
                </c:pt>
                <c:pt idx="6838">
                  <c:v>8.31</c:v>
                </c:pt>
                <c:pt idx="6839">
                  <c:v>8.3800000000000008</c:v>
                </c:pt>
                <c:pt idx="6840">
                  <c:v>6.73</c:v>
                </c:pt>
                <c:pt idx="6841">
                  <c:v>8.33</c:v>
                </c:pt>
                <c:pt idx="6842">
                  <c:v>9.94</c:v>
                </c:pt>
                <c:pt idx="6843">
                  <c:v>8.35</c:v>
                </c:pt>
                <c:pt idx="6844">
                  <c:v>5.07</c:v>
                </c:pt>
                <c:pt idx="6845">
                  <c:v>8.35</c:v>
                </c:pt>
                <c:pt idx="6846">
                  <c:v>8.35</c:v>
                </c:pt>
                <c:pt idx="6847">
                  <c:v>8.31</c:v>
                </c:pt>
                <c:pt idx="6848">
                  <c:v>10.039999999999999</c:v>
                </c:pt>
                <c:pt idx="6849">
                  <c:v>8.43</c:v>
                </c:pt>
                <c:pt idx="6850">
                  <c:v>6.74</c:v>
                </c:pt>
                <c:pt idx="6851">
                  <c:v>6.66</c:v>
                </c:pt>
                <c:pt idx="6852">
                  <c:v>12.59</c:v>
                </c:pt>
                <c:pt idx="6853">
                  <c:v>13.78</c:v>
                </c:pt>
                <c:pt idx="6854">
                  <c:v>11.7</c:v>
                </c:pt>
                <c:pt idx="6855">
                  <c:v>13.38</c:v>
                </c:pt>
                <c:pt idx="6856">
                  <c:v>10.14</c:v>
                </c:pt>
                <c:pt idx="6857">
                  <c:v>10.02</c:v>
                </c:pt>
                <c:pt idx="6858">
                  <c:v>10.029999999999999</c:v>
                </c:pt>
                <c:pt idx="6859">
                  <c:v>9.99</c:v>
                </c:pt>
                <c:pt idx="6860">
                  <c:v>22.95</c:v>
                </c:pt>
                <c:pt idx="6861">
                  <c:v>32.06</c:v>
                </c:pt>
                <c:pt idx="6862">
                  <c:v>43.14</c:v>
                </c:pt>
                <c:pt idx="6863">
                  <c:v>28.89</c:v>
                </c:pt>
                <c:pt idx="6864">
                  <c:v>30.18</c:v>
                </c:pt>
                <c:pt idx="6865">
                  <c:v>30.2</c:v>
                </c:pt>
                <c:pt idx="6866">
                  <c:v>0</c:v>
                </c:pt>
                <c:pt idx="6867">
                  <c:v>6.72</c:v>
                </c:pt>
                <c:pt idx="6868">
                  <c:v>26.57</c:v>
                </c:pt>
                <c:pt idx="6869">
                  <c:v>29.79</c:v>
                </c:pt>
                <c:pt idx="6870">
                  <c:v>30.18</c:v>
                </c:pt>
                <c:pt idx="6871">
                  <c:v>3.43</c:v>
                </c:pt>
                <c:pt idx="6872">
                  <c:v>6.69</c:v>
                </c:pt>
                <c:pt idx="6873">
                  <c:v>6.7</c:v>
                </c:pt>
                <c:pt idx="6874">
                  <c:v>11.33</c:v>
                </c:pt>
                <c:pt idx="6875">
                  <c:v>6.92</c:v>
                </c:pt>
                <c:pt idx="6876">
                  <c:v>3.37</c:v>
                </c:pt>
                <c:pt idx="6877">
                  <c:v>6.66</c:v>
                </c:pt>
                <c:pt idx="6878">
                  <c:v>6.68</c:v>
                </c:pt>
                <c:pt idx="6879">
                  <c:v>8.27</c:v>
                </c:pt>
                <c:pt idx="6880">
                  <c:v>8.3699999999999992</c:v>
                </c:pt>
                <c:pt idx="6881">
                  <c:v>5.05</c:v>
                </c:pt>
                <c:pt idx="6882">
                  <c:v>6.69</c:v>
                </c:pt>
                <c:pt idx="6883">
                  <c:v>6.69</c:v>
                </c:pt>
                <c:pt idx="6884">
                  <c:v>8.2899999999999991</c:v>
                </c:pt>
                <c:pt idx="6885">
                  <c:v>8.35</c:v>
                </c:pt>
                <c:pt idx="6886">
                  <c:v>8.2899999999999991</c:v>
                </c:pt>
                <c:pt idx="6887">
                  <c:v>8.2899999999999991</c:v>
                </c:pt>
                <c:pt idx="6888">
                  <c:v>6.73</c:v>
                </c:pt>
                <c:pt idx="6889">
                  <c:v>6.73</c:v>
                </c:pt>
                <c:pt idx="6890">
                  <c:v>8.26</c:v>
                </c:pt>
                <c:pt idx="6891">
                  <c:v>8.3000000000000007</c:v>
                </c:pt>
                <c:pt idx="6892">
                  <c:v>8.4499999999999993</c:v>
                </c:pt>
                <c:pt idx="6893">
                  <c:v>8.33</c:v>
                </c:pt>
                <c:pt idx="6894">
                  <c:v>8.34</c:v>
                </c:pt>
                <c:pt idx="6895">
                  <c:v>8.31</c:v>
                </c:pt>
                <c:pt idx="6896">
                  <c:v>8.35</c:v>
                </c:pt>
                <c:pt idx="6897">
                  <c:v>6.75</c:v>
                </c:pt>
                <c:pt idx="6898">
                  <c:v>6.69</c:v>
                </c:pt>
                <c:pt idx="6899">
                  <c:v>6.86</c:v>
                </c:pt>
                <c:pt idx="6900">
                  <c:v>6.72</c:v>
                </c:pt>
                <c:pt idx="6901">
                  <c:v>6.7</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6.69</c:v>
                </c:pt>
                <c:pt idx="6919">
                  <c:v>6.7</c:v>
                </c:pt>
                <c:pt idx="6920">
                  <c:v>6.62</c:v>
                </c:pt>
                <c:pt idx="6921">
                  <c:v>33.549999999999997</c:v>
                </c:pt>
                <c:pt idx="6922">
                  <c:v>24.95</c:v>
                </c:pt>
                <c:pt idx="6923">
                  <c:v>24.07</c:v>
                </c:pt>
                <c:pt idx="6924">
                  <c:v>22.05</c:v>
                </c:pt>
                <c:pt idx="6925">
                  <c:v>3.69</c:v>
                </c:pt>
                <c:pt idx="6926">
                  <c:v>5.09</c:v>
                </c:pt>
                <c:pt idx="6927">
                  <c:v>5.0199999999999996</c:v>
                </c:pt>
                <c:pt idx="6928">
                  <c:v>5.01</c:v>
                </c:pt>
                <c:pt idx="6929">
                  <c:v>6.83</c:v>
                </c:pt>
                <c:pt idx="6930">
                  <c:v>5.05</c:v>
                </c:pt>
                <c:pt idx="6931">
                  <c:v>5.03</c:v>
                </c:pt>
                <c:pt idx="6932">
                  <c:v>5.0199999999999996</c:v>
                </c:pt>
                <c:pt idx="6933">
                  <c:v>5.01</c:v>
                </c:pt>
                <c:pt idx="6934">
                  <c:v>5.0199999999999996</c:v>
                </c:pt>
                <c:pt idx="6935">
                  <c:v>0</c:v>
                </c:pt>
                <c:pt idx="6936">
                  <c:v>0</c:v>
                </c:pt>
                <c:pt idx="6937">
                  <c:v>6.7</c:v>
                </c:pt>
                <c:pt idx="6938">
                  <c:v>6.69</c:v>
                </c:pt>
                <c:pt idx="6939">
                  <c:v>6.69</c:v>
                </c:pt>
                <c:pt idx="6940">
                  <c:v>6.69</c:v>
                </c:pt>
                <c:pt idx="6941">
                  <c:v>6.68</c:v>
                </c:pt>
                <c:pt idx="6942">
                  <c:v>6.68</c:v>
                </c:pt>
                <c:pt idx="6943">
                  <c:v>6.69</c:v>
                </c:pt>
                <c:pt idx="6944">
                  <c:v>6.69</c:v>
                </c:pt>
                <c:pt idx="6945">
                  <c:v>6.69</c:v>
                </c:pt>
                <c:pt idx="6946">
                  <c:v>6.7</c:v>
                </c:pt>
                <c:pt idx="6947">
                  <c:v>6.68</c:v>
                </c:pt>
                <c:pt idx="6948">
                  <c:v>6.68</c:v>
                </c:pt>
                <c:pt idx="6949">
                  <c:v>6.7</c:v>
                </c:pt>
                <c:pt idx="6950">
                  <c:v>6.68</c:v>
                </c:pt>
                <c:pt idx="6951">
                  <c:v>6.69</c:v>
                </c:pt>
                <c:pt idx="6952">
                  <c:v>6.68</c:v>
                </c:pt>
                <c:pt idx="6953">
                  <c:v>6.66</c:v>
                </c:pt>
                <c:pt idx="6954">
                  <c:v>6.69</c:v>
                </c:pt>
                <c:pt idx="6955">
                  <c:v>6.69</c:v>
                </c:pt>
                <c:pt idx="6956">
                  <c:v>6.69</c:v>
                </c:pt>
                <c:pt idx="6957">
                  <c:v>6.68</c:v>
                </c:pt>
                <c:pt idx="6958">
                  <c:v>6.67</c:v>
                </c:pt>
                <c:pt idx="6959">
                  <c:v>6.7</c:v>
                </c:pt>
                <c:pt idx="6960">
                  <c:v>6.67</c:v>
                </c:pt>
                <c:pt idx="6961">
                  <c:v>6.69</c:v>
                </c:pt>
                <c:pt idx="6962">
                  <c:v>6.66</c:v>
                </c:pt>
                <c:pt idx="6963">
                  <c:v>6.69</c:v>
                </c:pt>
                <c:pt idx="6964">
                  <c:v>6.71</c:v>
                </c:pt>
                <c:pt idx="6965">
                  <c:v>6.68</c:v>
                </c:pt>
                <c:pt idx="6966">
                  <c:v>5.0199999999999996</c:v>
                </c:pt>
                <c:pt idx="6967">
                  <c:v>6.69</c:v>
                </c:pt>
                <c:pt idx="6968">
                  <c:v>6.69</c:v>
                </c:pt>
                <c:pt idx="6969">
                  <c:v>6.68</c:v>
                </c:pt>
                <c:pt idx="6970">
                  <c:v>6.67</c:v>
                </c:pt>
                <c:pt idx="6971">
                  <c:v>6.68</c:v>
                </c:pt>
                <c:pt idx="6972">
                  <c:v>6.69</c:v>
                </c:pt>
                <c:pt idx="6973">
                  <c:v>6.69</c:v>
                </c:pt>
                <c:pt idx="6974">
                  <c:v>6.69</c:v>
                </c:pt>
                <c:pt idx="6975">
                  <c:v>6.67</c:v>
                </c:pt>
                <c:pt idx="6976">
                  <c:v>5.07</c:v>
                </c:pt>
                <c:pt idx="6977">
                  <c:v>5.0199999999999996</c:v>
                </c:pt>
                <c:pt idx="6978">
                  <c:v>5.0199999999999996</c:v>
                </c:pt>
                <c:pt idx="6979">
                  <c:v>5.0199999999999996</c:v>
                </c:pt>
                <c:pt idx="6980">
                  <c:v>5.01</c:v>
                </c:pt>
                <c:pt idx="6981">
                  <c:v>5.0199999999999996</c:v>
                </c:pt>
                <c:pt idx="6982">
                  <c:v>5.03</c:v>
                </c:pt>
                <c:pt idx="6983">
                  <c:v>5.01</c:v>
                </c:pt>
                <c:pt idx="6984">
                  <c:v>5.01</c:v>
                </c:pt>
                <c:pt idx="6985">
                  <c:v>5.0199999999999996</c:v>
                </c:pt>
                <c:pt idx="6986">
                  <c:v>4.99</c:v>
                </c:pt>
                <c:pt idx="6987">
                  <c:v>5.0199999999999996</c:v>
                </c:pt>
                <c:pt idx="6988">
                  <c:v>5.01</c:v>
                </c:pt>
                <c:pt idx="6989">
                  <c:v>5.01</c:v>
                </c:pt>
                <c:pt idx="6990">
                  <c:v>5</c:v>
                </c:pt>
                <c:pt idx="6991">
                  <c:v>5.01</c:v>
                </c:pt>
                <c:pt idx="6992">
                  <c:v>5.01</c:v>
                </c:pt>
                <c:pt idx="6993">
                  <c:v>5.0199999999999996</c:v>
                </c:pt>
                <c:pt idx="6994">
                  <c:v>5.0199999999999996</c:v>
                </c:pt>
                <c:pt idx="6995">
                  <c:v>5.01</c:v>
                </c:pt>
                <c:pt idx="6996">
                  <c:v>5</c:v>
                </c:pt>
                <c:pt idx="6997">
                  <c:v>5.03</c:v>
                </c:pt>
                <c:pt idx="6998">
                  <c:v>5.01</c:v>
                </c:pt>
                <c:pt idx="6999">
                  <c:v>5.01</c:v>
                </c:pt>
                <c:pt idx="7000">
                  <c:v>3.36</c:v>
                </c:pt>
                <c:pt idx="7001">
                  <c:v>5.0199999999999996</c:v>
                </c:pt>
                <c:pt idx="7002">
                  <c:v>5.0199999999999996</c:v>
                </c:pt>
                <c:pt idx="7003">
                  <c:v>5.0199999999999996</c:v>
                </c:pt>
                <c:pt idx="7004">
                  <c:v>3.35</c:v>
                </c:pt>
                <c:pt idx="7005">
                  <c:v>5.01</c:v>
                </c:pt>
                <c:pt idx="7006">
                  <c:v>5.03</c:v>
                </c:pt>
                <c:pt idx="7007">
                  <c:v>5.0199999999999996</c:v>
                </c:pt>
                <c:pt idx="7008">
                  <c:v>5</c:v>
                </c:pt>
                <c:pt idx="7009">
                  <c:v>5.01</c:v>
                </c:pt>
                <c:pt idx="7010">
                  <c:v>5.0199999999999996</c:v>
                </c:pt>
                <c:pt idx="7011">
                  <c:v>5.01</c:v>
                </c:pt>
                <c:pt idx="7012">
                  <c:v>5</c:v>
                </c:pt>
                <c:pt idx="7013">
                  <c:v>5.01</c:v>
                </c:pt>
                <c:pt idx="7014">
                  <c:v>5.0199999999999996</c:v>
                </c:pt>
                <c:pt idx="7015">
                  <c:v>5</c:v>
                </c:pt>
                <c:pt idx="7016">
                  <c:v>5.0199999999999996</c:v>
                </c:pt>
                <c:pt idx="7017">
                  <c:v>5.0199999999999996</c:v>
                </c:pt>
                <c:pt idx="7018">
                  <c:v>5</c:v>
                </c:pt>
                <c:pt idx="7019">
                  <c:v>5</c:v>
                </c:pt>
                <c:pt idx="7020">
                  <c:v>5</c:v>
                </c:pt>
                <c:pt idx="7021">
                  <c:v>5.01</c:v>
                </c:pt>
                <c:pt idx="7022">
                  <c:v>5.01</c:v>
                </c:pt>
                <c:pt idx="7023">
                  <c:v>5.0199999999999996</c:v>
                </c:pt>
                <c:pt idx="7024">
                  <c:v>4.9800000000000004</c:v>
                </c:pt>
                <c:pt idx="7025">
                  <c:v>6.64</c:v>
                </c:pt>
                <c:pt idx="7026">
                  <c:v>6.66</c:v>
                </c:pt>
                <c:pt idx="7027">
                  <c:v>6.73</c:v>
                </c:pt>
                <c:pt idx="7028">
                  <c:v>5.03</c:v>
                </c:pt>
                <c:pt idx="7029">
                  <c:v>5.0199999999999996</c:v>
                </c:pt>
                <c:pt idx="7030">
                  <c:v>6.66</c:v>
                </c:pt>
                <c:pt idx="7031">
                  <c:v>6.67</c:v>
                </c:pt>
                <c:pt idx="7032">
                  <c:v>5.0199999999999996</c:v>
                </c:pt>
                <c:pt idx="7033">
                  <c:v>5</c:v>
                </c:pt>
                <c:pt idx="7034">
                  <c:v>5.03</c:v>
                </c:pt>
                <c:pt idx="7035">
                  <c:v>5.0199999999999996</c:v>
                </c:pt>
                <c:pt idx="7036">
                  <c:v>5.03</c:v>
                </c:pt>
                <c:pt idx="7037">
                  <c:v>5.0199999999999996</c:v>
                </c:pt>
                <c:pt idx="7038">
                  <c:v>5.0199999999999996</c:v>
                </c:pt>
                <c:pt idx="7039">
                  <c:v>5.0199999999999996</c:v>
                </c:pt>
                <c:pt idx="7040">
                  <c:v>5</c:v>
                </c:pt>
                <c:pt idx="7041">
                  <c:v>5.0199999999999996</c:v>
                </c:pt>
                <c:pt idx="7042">
                  <c:v>5.0199999999999996</c:v>
                </c:pt>
                <c:pt idx="7043">
                  <c:v>5.0199999999999996</c:v>
                </c:pt>
                <c:pt idx="7044">
                  <c:v>5.01</c:v>
                </c:pt>
                <c:pt idx="7045">
                  <c:v>8.08</c:v>
                </c:pt>
                <c:pt idx="7046">
                  <c:v>5.04</c:v>
                </c:pt>
                <c:pt idx="7047">
                  <c:v>5.0199999999999996</c:v>
                </c:pt>
                <c:pt idx="7048">
                  <c:v>5.03</c:v>
                </c:pt>
                <c:pt idx="7049">
                  <c:v>5.01</c:v>
                </c:pt>
                <c:pt idx="7050">
                  <c:v>5.01</c:v>
                </c:pt>
                <c:pt idx="7051">
                  <c:v>5.01</c:v>
                </c:pt>
                <c:pt idx="7052">
                  <c:v>5</c:v>
                </c:pt>
                <c:pt idx="7053">
                  <c:v>5.01</c:v>
                </c:pt>
                <c:pt idx="7054">
                  <c:v>5.0199999999999996</c:v>
                </c:pt>
                <c:pt idx="7055">
                  <c:v>5</c:v>
                </c:pt>
                <c:pt idx="7056">
                  <c:v>5.01</c:v>
                </c:pt>
                <c:pt idx="7057">
                  <c:v>5.0199999999999996</c:v>
                </c:pt>
                <c:pt idx="7058">
                  <c:v>5.01</c:v>
                </c:pt>
                <c:pt idx="7059">
                  <c:v>5</c:v>
                </c:pt>
                <c:pt idx="7060">
                  <c:v>5.0199999999999996</c:v>
                </c:pt>
                <c:pt idx="7061">
                  <c:v>5.03</c:v>
                </c:pt>
                <c:pt idx="7062">
                  <c:v>5</c:v>
                </c:pt>
                <c:pt idx="7063">
                  <c:v>5.0199999999999996</c:v>
                </c:pt>
                <c:pt idx="7064">
                  <c:v>5.01</c:v>
                </c:pt>
                <c:pt idx="7065">
                  <c:v>3.35</c:v>
                </c:pt>
                <c:pt idx="7066">
                  <c:v>5.01</c:v>
                </c:pt>
                <c:pt idx="7067">
                  <c:v>5</c:v>
                </c:pt>
                <c:pt idx="7068">
                  <c:v>5.0199999999999996</c:v>
                </c:pt>
                <c:pt idx="7069">
                  <c:v>5.03</c:v>
                </c:pt>
                <c:pt idx="7070">
                  <c:v>5.0199999999999996</c:v>
                </c:pt>
                <c:pt idx="7071">
                  <c:v>5.0199999999999996</c:v>
                </c:pt>
                <c:pt idx="7072">
                  <c:v>3.35</c:v>
                </c:pt>
                <c:pt idx="7073">
                  <c:v>5.01</c:v>
                </c:pt>
                <c:pt idx="7074">
                  <c:v>5</c:v>
                </c:pt>
                <c:pt idx="7075">
                  <c:v>3.35</c:v>
                </c:pt>
                <c:pt idx="7076">
                  <c:v>5.0199999999999996</c:v>
                </c:pt>
                <c:pt idx="7077">
                  <c:v>5.01</c:v>
                </c:pt>
                <c:pt idx="7078">
                  <c:v>5</c:v>
                </c:pt>
                <c:pt idx="7079">
                  <c:v>5.01</c:v>
                </c:pt>
                <c:pt idx="7080">
                  <c:v>5.01</c:v>
                </c:pt>
                <c:pt idx="7081">
                  <c:v>5</c:v>
                </c:pt>
                <c:pt idx="7082">
                  <c:v>5.0199999999999996</c:v>
                </c:pt>
                <c:pt idx="7083">
                  <c:v>4.99</c:v>
                </c:pt>
                <c:pt idx="7084">
                  <c:v>5.01</c:v>
                </c:pt>
                <c:pt idx="7085">
                  <c:v>5.01</c:v>
                </c:pt>
                <c:pt idx="7086">
                  <c:v>5.0199999999999996</c:v>
                </c:pt>
                <c:pt idx="7087">
                  <c:v>5.01</c:v>
                </c:pt>
                <c:pt idx="7088">
                  <c:v>5.01</c:v>
                </c:pt>
                <c:pt idx="7089">
                  <c:v>5.0199999999999996</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9.6999999999999993</c:v>
                </c:pt>
                <c:pt idx="7109">
                  <c:v>25.51</c:v>
                </c:pt>
                <c:pt idx="7110">
                  <c:v>3.48</c:v>
                </c:pt>
                <c:pt idx="7111">
                  <c:v>5.03</c:v>
                </c:pt>
                <c:pt idx="7112">
                  <c:v>11.05</c:v>
                </c:pt>
                <c:pt idx="7113">
                  <c:v>5.05</c:v>
                </c:pt>
                <c:pt idx="7114">
                  <c:v>5.03</c:v>
                </c:pt>
                <c:pt idx="7115">
                  <c:v>5.0199999999999996</c:v>
                </c:pt>
                <c:pt idx="7116">
                  <c:v>5.01</c:v>
                </c:pt>
                <c:pt idx="7117">
                  <c:v>5.01</c:v>
                </c:pt>
                <c:pt idx="7118">
                  <c:v>5.0199999999999996</c:v>
                </c:pt>
                <c:pt idx="7119">
                  <c:v>5.01</c:v>
                </c:pt>
                <c:pt idx="7120">
                  <c:v>5.01</c:v>
                </c:pt>
                <c:pt idx="7121">
                  <c:v>5.01</c:v>
                </c:pt>
                <c:pt idx="7122">
                  <c:v>5</c:v>
                </c:pt>
                <c:pt idx="7123">
                  <c:v>0</c:v>
                </c:pt>
                <c:pt idx="7124">
                  <c:v>0</c:v>
                </c:pt>
                <c:pt idx="7125">
                  <c:v>6.7</c:v>
                </c:pt>
                <c:pt idx="7126">
                  <c:v>6.67</c:v>
                </c:pt>
                <c:pt idx="7127">
                  <c:v>6.67</c:v>
                </c:pt>
                <c:pt idx="7128">
                  <c:v>6.68</c:v>
                </c:pt>
                <c:pt idx="7129">
                  <c:v>6.68</c:v>
                </c:pt>
                <c:pt idx="7130">
                  <c:v>6.68</c:v>
                </c:pt>
                <c:pt idx="7131">
                  <c:v>6.68</c:v>
                </c:pt>
                <c:pt idx="7132">
                  <c:v>6.7</c:v>
                </c:pt>
                <c:pt idx="7133">
                  <c:v>6.68</c:v>
                </c:pt>
                <c:pt idx="7134">
                  <c:v>6.69</c:v>
                </c:pt>
                <c:pt idx="7135">
                  <c:v>6.7</c:v>
                </c:pt>
                <c:pt idx="7136">
                  <c:v>5.04</c:v>
                </c:pt>
                <c:pt idx="7137">
                  <c:v>6.67</c:v>
                </c:pt>
                <c:pt idx="7138">
                  <c:v>6.69</c:v>
                </c:pt>
                <c:pt idx="7139">
                  <c:v>6.69</c:v>
                </c:pt>
                <c:pt idx="7140">
                  <c:v>6.69</c:v>
                </c:pt>
                <c:pt idx="7141">
                  <c:v>6.69</c:v>
                </c:pt>
                <c:pt idx="7142">
                  <c:v>6.69</c:v>
                </c:pt>
                <c:pt idx="7143">
                  <c:v>6.69</c:v>
                </c:pt>
                <c:pt idx="7144">
                  <c:v>6.66</c:v>
                </c:pt>
                <c:pt idx="7145">
                  <c:v>6.69</c:v>
                </c:pt>
                <c:pt idx="7146">
                  <c:v>6.7</c:v>
                </c:pt>
                <c:pt idx="7147">
                  <c:v>6.67</c:v>
                </c:pt>
                <c:pt idx="7148">
                  <c:v>6.68</c:v>
                </c:pt>
                <c:pt idx="7149">
                  <c:v>6.69</c:v>
                </c:pt>
                <c:pt idx="7150">
                  <c:v>6.69</c:v>
                </c:pt>
                <c:pt idx="7151">
                  <c:v>6.67</c:v>
                </c:pt>
                <c:pt idx="7152">
                  <c:v>6.69</c:v>
                </c:pt>
                <c:pt idx="7153">
                  <c:v>6.71</c:v>
                </c:pt>
                <c:pt idx="7154">
                  <c:v>5.03</c:v>
                </c:pt>
                <c:pt idx="7155">
                  <c:v>6.69</c:v>
                </c:pt>
                <c:pt idx="7156">
                  <c:v>6.67</c:v>
                </c:pt>
                <c:pt idx="7157">
                  <c:v>6.68</c:v>
                </c:pt>
                <c:pt idx="7158">
                  <c:v>6.69</c:v>
                </c:pt>
                <c:pt idx="7159">
                  <c:v>6.66</c:v>
                </c:pt>
                <c:pt idx="7160">
                  <c:v>6.69</c:v>
                </c:pt>
                <c:pt idx="7161">
                  <c:v>6.66</c:v>
                </c:pt>
                <c:pt idx="7162">
                  <c:v>6.67</c:v>
                </c:pt>
                <c:pt idx="7163">
                  <c:v>6.69</c:v>
                </c:pt>
                <c:pt idx="7164">
                  <c:v>6.67</c:v>
                </c:pt>
                <c:pt idx="7165">
                  <c:v>6.68</c:v>
                </c:pt>
                <c:pt idx="7166">
                  <c:v>6.67</c:v>
                </c:pt>
                <c:pt idx="7167">
                  <c:v>6.69</c:v>
                </c:pt>
                <c:pt idx="7168">
                  <c:v>6.68</c:v>
                </c:pt>
                <c:pt idx="7169">
                  <c:v>5.01</c:v>
                </c:pt>
                <c:pt idx="7170">
                  <c:v>5.0199999999999996</c:v>
                </c:pt>
                <c:pt idx="7171">
                  <c:v>6.69</c:v>
                </c:pt>
                <c:pt idx="7172">
                  <c:v>6.69</c:v>
                </c:pt>
                <c:pt idx="7173">
                  <c:v>6.67</c:v>
                </c:pt>
                <c:pt idx="7174">
                  <c:v>5.03</c:v>
                </c:pt>
                <c:pt idx="7175">
                  <c:v>5.0199999999999996</c:v>
                </c:pt>
                <c:pt idx="7176">
                  <c:v>6.68</c:v>
                </c:pt>
                <c:pt idx="7177">
                  <c:v>6.66</c:v>
                </c:pt>
                <c:pt idx="7178">
                  <c:v>6.69</c:v>
                </c:pt>
                <c:pt idx="7179">
                  <c:v>6.66</c:v>
                </c:pt>
                <c:pt idx="7180">
                  <c:v>6.67</c:v>
                </c:pt>
                <c:pt idx="7181">
                  <c:v>6.71</c:v>
                </c:pt>
                <c:pt idx="7182">
                  <c:v>6.69</c:v>
                </c:pt>
                <c:pt idx="7183">
                  <c:v>6.69</c:v>
                </c:pt>
                <c:pt idx="7184">
                  <c:v>6.68</c:v>
                </c:pt>
                <c:pt idx="7185">
                  <c:v>6.69</c:v>
                </c:pt>
                <c:pt idx="7186">
                  <c:v>6.67</c:v>
                </c:pt>
                <c:pt idx="7187">
                  <c:v>6.68</c:v>
                </c:pt>
                <c:pt idx="7188">
                  <c:v>6.68</c:v>
                </c:pt>
                <c:pt idx="7189">
                  <c:v>6.68</c:v>
                </c:pt>
                <c:pt idx="7190">
                  <c:v>6.68</c:v>
                </c:pt>
                <c:pt idx="7191">
                  <c:v>6.7</c:v>
                </c:pt>
                <c:pt idx="7192">
                  <c:v>6.69</c:v>
                </c:pt>
                <c:pt idx="7193">
                  <c:v>6.66</c:v>
                </c:pt>
                <c:pt idx="7194">
                  <c:v>6.68</c:v>
                </c:pt>
                <c:pt idx="7195">
                  <c:v>6.68</c:v>
                </c:pt>
                <c:pt idx="7196">
                  <c:v>6.68</c:v>
                </c:pt>
                <c:pt idx="7197">
                  <c:v>6.68</c:v>
                </c:pt>
                <c:pt idx="7198">
                  <c:v>6.67</c:v>
                </c:pt>
                <c:pt idx="7199">
                  <c:v>6.69</c:v>
                </c:pt>
                <c:pt idx="7200">
                  <c:v>5.04</c:v>
                </c:pt>
                <c:pt idx="7201">
                  <c:v>6.68</c:v>
                </c:pt>
                <c:pt idx="7202">
                  <c:v>5.04</c:v>
                </c:pt>
                <c:pt idx="7203">
                  <c:v>6.7</c:v>
                </c:pt>
                <c:pt idx="7204">
                  <c:v>6.68</c:v>
                </c:pt>
                <c:pt idx="7205">
                  <c:v>6.67</c:v>
                </c:pt>
                <c:pt idx="7206">
                  <c:v>6.7</c:v>
                </c:pt>
                <c:pt idx="7207">
                  <c:v>6.69</c:v>
                </c:pt>
                <c:pt idx="7208">
                  <c:v>6.68</c:v>
                </c:pt>
                <c:pt idx="7209">
                  <c:v>6.69</c:v>
                </c:pt>
                <c:pt idx="7210">
                  <c:v>6.7</c:v>
                </c:pt>
                <c:pt idx="7211">
                  <c:v>5.0199999999999996</c:v>
                </c:pt>
                <c:pt idx="7212">
                  <c:v>6.68</c:v>
                </c:pt>
                <c:pt idx="7213">
                  <c:v>6.69</c:v>
                </c:pt>
                <c:pt idx="7214">
                  <c:v>6.7</c:v>
                </c:pt>
                <c:pt idx="7215">
                  <c:v>6.68</c:v>
                </c:pt>
                <c:pt idx="7216">
                  <c:v>6.68</c:v>
                </c:pt>
                <c:pt idx="7217">
                  <c:v>6.69</c:v>
                </c:pt>
                <c:pt idx="7218">
                  <c:v>6.68</c:v>
                </c:pt>
                <c:pt idx="7219">
                  <c:v>6.68</c:v>
                </c:pt>
                <c:pt idx="7220">
                  <c:v>5.05</c:v>
                </c:pt>
                <c:pt idx="7221">
                  <c:v>5.04</c:v>
                </c:pt>
                <c:pt idx="7222">
                  <c:v>5.01</c:v>
                </c:pt>
                <c:pt idx="7223">
                  <c:v>5</c:v>
                </c:pt>
                <c:pt idx="7224">
                  <c:v>5.0199999999999996</c:v>
                </c:pt>
                <c:pt idx="7225">
                  <c:v>5.0199999999999996</c:v>
                </c:pt>
                <c:pt idx="7226">
                  <c:v>5.01</c:v>
                </c:pt>
                <c:pt idx="7227">
                  <c:v>5</c:v>
                </c:pt>
                <c:pt idx="7228">
                  <c:v>5.01</c:v>
                </c:pt>
                <c:pt idx="7229">
                  <c:v>5.01</c:v>
                </c:pt>
                <c:pt idx="7230">
                  <c:v>5.0199999999999996</c:v>
                </c:pt>
                <c:pt idx="7231">
                  <c:v>5.0199999999999996</c:v>
                </c:pt>
                <c:pt idx="7232">
                  <c:v>5</c:v>
                </c:pt>
                <c:pt idx="7233">
                  <c:v>5</c:v>
                </c:pt>
                <c:pt idx="7234">
                  <c:v>5.0199999999999996</c:v>
                </c:pt>
                <c:pt idx="7235">
                  <c:v>5.0199999999999996</c:v>
                </c:pt>
                <c:pt idx="7236">
                  <c:v>5.01</c:v>
                </c:pt>
                <c:pt idx="7237">
                  <c:v>5.03</c:v>
                </c:pt>
                <c:pt idx="7238">
                  <c:v>5.0199999999999996</c:v>
                </c:pt>
                <c:pt idx="7239">
                  <c:v>5</c:v>
                </c:pt>
                <c:pt idx="7240">
                  <c:v>5.04</c:v>
                </c:pt>
                <c:pt idx="7241">
                  <c:v>5.01</c:v>
                </c:pt>
                <c:pt idx="7242">
                  <c:v>5.0199999999999996</c:v>
                </c:pt>
                <c:pt idx="7243">
                  <c:v>5.01</c:v>
                </c:pt>
                <c:pt idx="7244">
                  <c:v>5.03</c:v>
                </c:pt>
                <c:pt idx="7245">
                  <c:v>5.0199999999999996</c:v>
                </c:pt>
                <c:pt idx="7246">
                  <c:v>5.01</c:v>
                </c:pt>
                <c:pt idx="7247">
                  <c:v>4.99</c:v>
                </c:pt>
                <c:pt idx="7248">
                  <c:v>5</c:v>
                </c:pt>
                <c:pt idx="7249">
                  <c:v>5.0199999999999996</c:v>
                </c:pt>
                <c:pt idx="7250">
                  <c:v>5.0199999999999996</c:v>
                </c:pt>
                <c:pt idx="7251">
                  <c:v>5.01</c:v>
                </c:pt>
                <c:pt idx="7252">
                  <c:v>5</c:v>
                </c:pt>
                <c:pt idx="7253">
                  <c:v>5</c:v>
                </c:pt>
                <c:pt idx="7254">
                  <c:v>5.0199999999999996</c:v>
                </c:pt>
                <c:pt idx="7255">
                  <c:v>4.99</c:v>
                </c:pt>
                <c:pt idx="7256">
                  <c:v>5.01</c:v>
                </c:pt>
                <c:pt idx="7257">
                  <c:v>5.01</c:v>
                </c:pt>
                <c:pt idx="7258">
                  <c:v>5</c:v>
                </c:pt>
                <c:pt idx="7259">
                  <c:v>5.01</c:v>
                </c:pt>
                <c:pt idx="7260">
                  <c:v>5</c:v>
                </c:pt>
                <c:pt idx="7261">
                  <c:v>5.0199999999999996</c:v>
                </c:pt>
                <c:pt idx="7262">
                  <c:v>5</c:v>
                </c:pt>
                <c:pt idx="7263">
                  <c:v>5</c:v>
                </c:pt>
                <c:pt idx="7264">
                  <c:v>5.01</c:v>
                </c:pt>
                <c:pt idx="7265">
                  <c:v>5.0199999999999996</c:v>
                </c:pt>
                <c:pt idx="7266">
                  <c:v>5.0199999999999996</c:v>
                </c:pt>
                <c:pt idx="7267">
                  <c:v>5</c:v>
                </c:pt>
                <c:pt idx="7268">
                  <c:v>5.0199999999999996</c:v>
                </c:pt>
                <c:pt idx="7269">
                  <c:v>5</c:v>
                </c:pt>
                <c:pt idx="7270">
                  <c:v>5.01</c:v>
                </c:pt>
                <c:pt idx="7271">
                  <c:v>5.0199999999999996</c:v>
                </c:pt>
                <c:pt idx="7272">
                  <c:v>5.0199999999999996</c:v>
                </c:pt>
                <c:pt idx="7273">
                  <c:v>5.01</c:v>
                </c:pt>
                <c:pt idx="7274">
                  <c:v>5.0199999999999996</c:v>
                </c:pt>
                <c:pt idx="7275">
                  <c:v>5.0199999999999996</c:v>
                </c:pt>
                <c:pt idx="7276">
                  <c:v>5</c:v>
                </c:pt>
                <c:pt idx="7277">
                  <c:v>5.01</c:v>
                </c:pt>
                <c:pt idx="7278">
                  <c:v>1.69</c:v>
                </c:pt>
                <c:pt idx="7279">
                  <c:v>5.0199999999999996</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16.329999999999998</c:v>
                </c:pt>
                <c:pt idx="7300">
                  <c:v>18.239999999999998</c:v>
                </c:pt>
                <c:pt idx="7301">
                  <c:v>5.18</c:v>
                </c:pt>
                <c:pt idx="7302">
                  <c:v>6.71</c:v>
                </c:pt>
                <c:pt idx="7303">
                  <c:v>5.0199999999999996</c:v>
                </c:pt>
                <c:pt idx="7304">
                  <c:v>3.43</c:v>
                </c:pt>
                <c:pt idx="7305">
                  <c:v>5.08</c:v>
                </c:pt>
                <c:pt idx="7306">
                  <c:v>5.0199999999999996</c:v>
                </c:pt>
                <c:pt idx="7307">
                  <c:v>5.03</c:v>
                </c:pt>
                <c:pt idx="7308">
                  <c:v>5.0199999999999996</c:v>
                </c:pt>
                <c:pt idx="7309">
                  <c:v>5.01</c:v>
                </c:pt>
                <c:pt idx="7310">
                  <c:v>5.0199999999999996</c:v>
                </c:pt>
                <c:pt idx="7311">
                  <c:v>3.35</c:v>
                </c:pt>
                <c:pt idx="7312">
                  <c:v>6.7</c:v>
                </c:pt>
                <c:pt idx="7313">
                  <c:v>6.67</c:v>
                </c:pt>
                <c:pt idx="7314">
                  <c:v>6.72</c:v>
                </c:pt>
                <c:pt idx="7315">
                  <c:v>5.03</c:v>
                </c:pt>
                <c:pt idx="7316">
                  <c:v>5.01</c:v>
                </c:pt>
                <c:pt idx="7317">
                  <c:v>6.67</c:v>
                </c:pt>
                <c:pt idx="7318">
                  <c:v>6.69</c:v>
                </c:pt>
                <c:pt idx="7319">
                  <c:v>5.0199999999999996</c:v>
                </c:pt>
                <c:pt idx="7320">
                  <c:v>5.01</c:v>
                </c:pt>
                <c:pt idx="7321">
                  <c:v>6.68</c:v>
                </c:pt>
                <c:pt idx="7322">
                  <c:v>5.0199999999999996</c:v>
                </c:pt>
                <c:pt idx="7323">
                  <c:v>6.67</c:v>
                </c:pt>
                <c:pt idx="7324">
                  <c:v>5.0199999999999996</c:v>
                </c:pt>
                <c:pt idx="7325">
                  <c:v>5.0199999999999996</c:v>
                </c:pt>
                <c:pt idx="7326">
                  <c:v>5.01</c:v>
                </c:pt>
                <c:pt idx="7327">
                  <c:v>5.01</c:v>
                </c:pt>
                <c:pt idx="7328">
                  <c:v>5.01</c:v>
                </c:pt>
                <c:pt idx="7329">
                  <c:v>5.03</c:v>
                </c:pt>
                <c:pt idx="7330">
                  <c:v>6.67</c:v>
                </c:pt>
                <c:pt idx="7331">
                  <c:v>1.67</c:v>
                </c:pt>
                <c:pt idx="7332">
                  <c:v>1.68</c:v>
                </c:pt>
                <c:pt idx="7333">
                  <c:v>6.43</c:v>
                </c:pt>
                <c:pt idx="7334">
                  <c:v>8.27</c:v>
                </c:pt>
                <c:pt idx="7335">
                  <c:v>8.33</c:v>
                </c:pt>
                <c:pt idx="7336">
                  <c:v>9.99</c:v>
                </c:pt>
                <c:pt idx="7337">
                  <c:v>10.02</c:v>
                </c:pt>
                <c:pt idx="7338">
                  <c:v>10.01</c:v>
                </c:pt>
                <c:pt idx="7339">
                  <c:v>9.99</c:v>
                </c:pt>
                <c:pt idx="7340">
                  <c:v>10.01</c:v>
                </c:pt>
                <c:pt idx="7341">
                  <c:v>10.06</c:v>
                </c:pt>
                <c:pt idx="7342">
                  <c:v>10.01</c:v>
                </c:pt>
                <c:pt idx="7343">
                  <c:v>10.07</c:v>
                </c:pt>
                <c:pt idx="7344">
                  <c:v>10.029999999999999</c:v>
                </c:pt>
                <c:pt idx="7345">
                  <c:v>10.08</c:v>
                </c:pt>
                <c:pt idx="7346">
                  <c:v>10.039999999999999</c:v>
                </c:pt>
                <c:pt idx="7347">
                  <c:v>10.039999999999999</c:v>
                </c:pt>
                <c:pt idx="7348">
                  <c:v>10.050000000000001</c:v>
                </c:pt>
                <c:pt idx="7349">
                  <c:v>10.02</c:v>
                </c:pt>
                <c:pt idx="7350">
                  <c:v>10.039999999999999</c:v>
                </c:pt>
                <c:pt idx="7351">
                  <c:v>10.050000000000001</c:v>
                </c:pt>
                <c:pt idx="7352">
                  <c:v>8.3800000000000008</c:v>
                </c:pt>
                <c:pt idx="7353">
                  <c:v>10.039999999999999</c:v>
                </c:pt>
                <c:pt idx="7354">
                  <c:v>10.039999999999999</c:v>
                </c:pt>
                <c:pt idx="7355">
                  <c:v>10.029999999999999</c:v>
                </c:pt>
                <c:pt idx="7356">
                  <c:v>9.98</c:v>
                </c:pt>
                <c:pt idx="7357">
                  <c:v>10.06</c:v>
                </c:pt>
                <c:pt idx="7358">
                  <c:v>8.3699999999999992</c:v>
                </c:pt>
                <c:pt idx="7359">
                  <c:v>8.3699999999999992</c:v>
                </c:pt>
                <c:pt idx="7360">
                  <c:v>10.039999999999999</c:v>
                </c:pt>
                <c:pt idx="7361">
                  <c:v>8.39</c:v>
                </c:pt>
                <c:pt idx="7362">
                  <c:v>8.32</c:v>
                </c:pt>
                <c:pt idx="7363">
                  <c:v>10.050000000000001</c:v>
                </c:pt>
                <c:pt idx="7364">
                  <c:v>8.3800000000000008</c:v>
                </c:pt>
                <c:pt idx="7365">
                  <c:v>10</c:v>
                </c:pt>
                <c:pt idx="7366">
                  <c:v>8.3699999999999992</c:v>
                </c:pt>
                <c:pt idx="7367">
                  <c:v>8.3699999999999992</c:v>
                </c:pt>
                <c:pt idx="7368">
                  <c:v>10.029999999999999</c:v>
                </c:pt>
                <c:pt idx="7369">
                  <c:v>8.34</c:v>
                </c:pt>
                <c:pt idx="7370">
                  <c:v>8.36</c:v>
                </c:pt>
                <c:pt idx="7371">
                  <c:v>10.029999999999999</c:v>
                </c:pt>
                <c:pt idx="7372">
                  <c:v>8.4</c:v>
                </c:pt>
                <c:pt idx="7373">
                  <c:v>8.35</c:v>
                </c:pt>
                <c:pt idx="7374">
                  <c:v>8.3699999999999992</c:v>
                </c:pt>
                <c:pt idx="7375">
                  <c:v>8.3800000000000008</c:v>
                </c:pt>
                <c:pt idx="7376">
                  <c:v>8.33</c:v>
                </c:pt>
                <c:pt idx="7377">
                  <c:v>10.01</c:v>
                </c:pt>
                <c:pt idx="7378">
                  <c:v>8.36</c:v>
                </c:pt>
                <c:pt idx="7379">
                  <c:v>9.99</c:v>
                </c:pt>
                <c:pt idx="7380">
                  <c:v>8.33</c:v>
                </c:pt>
                <c:pt idx="7381">
                  <c:v>8.3699999999999992</c:v>
                </c:pt>
                <c:pt idx="7382">
                  <c:v>8.3699999999999992</c:v>
                </c:pt>
                <c:pt idx="7383">
                  <c:v>9.99</c:v>
                </c:pt>
                <c:pt idx="7384">
                  <c:v>8.3800000000000008</c:v>
                </c:pt>
                <c:pt idx="7385">
                  <c:v>8.34</c:v>
                </c:pt>
                <c:pt idx="7386">
                  <c:v>8.35</c:v>
                </c:pt>
                <c:pt idx="7387">
                  <c:v>8.35</c:v>
                </c:pt>
                <c:pt idx="7388">
                  <c:v>8.3699999999999992</c:v>
                </c:pt>
                <c:pt idx="7389">
                  <c:v>8.34</c:v>
                </c:pt>
                <c:pt idx="7390">
                  <c:v>8.3699999999999992</c:v>
                </c:pt>
                <c:pt idx="7391">
                  <c:v>8.3800000000000008</c:v>
                </c:pt>
                <c:pt idx="7392">
                  <c:v>8.36</c:v>
                </c:pt>
                <c:pt idx="7393">
                  <c:v>8.33</c:v>
                </c:pt>
                <c:pt idx="7394">
                  <c:v>8.35</c:v>
                </c:pt>
                <c:pt idx="7395">
                  <c:v>8.36</c:v>
                </c:pt>
                <c:pt idx="7396">
                  <c:v>8.3800000000000008</c:v>
                </c:pt>
                <c:pt idx="7397">
                  <c:v>10.02</c:v>
                </c:pt>
                <c:pt idx="7398">
                  <c:v>8.39</c:v>
                </c:pt>
                <c:pt idx="7399">
                  <c:v>8.34</c:v>
                </c:pt>
                <c:pt idx="7400">
                  <c:v>8.35</c:v>
                </c:pt>
                <c:pt idx="7401">
                  <c:v>10.029999999999999</c:v>
                </c:pt>
                <c:pt idx="7402">
                  <c:v>8.39</c:v>
                </c:pt>
                <c:pt idx="7403">
                  <c:v>8.36</c:v>
                </c:pt>
                <c:pt idx="7404">
                  <c:v>8.34</c:v>
                </c:pt>
                <c:pt idx="7405">
                  <c:v>11.58</c:v>
                </c:pt>
                <c:pt idx="7406">
                  <c:v>21.77</c:v>
                </c:pt>
                <c:pt idx="7407">
                  <c:v>30.96</c:v>
                </c:pt>
                <c:pt idx="7408">
                  <c:v>30.99</c:v>
                </c:pt>
                <c:pt idx="7409">
                  <c:v>14.04</c:v>
                </c:pt>
                <c:pt idx="7410">
                  <c:v>53.79</c:v>
                </c:pt>
                <c:pt idx="7411">
                  <c:v>30.93</c:v>
                </c:pt>
                <c:pt idx="7412">
                  <c:v>49.36</c:v>
                </c:pt>
                <c:pt idx="7413">
                  <c:v>54.66</c:v>
                </c:pt>
                <c:pt idx="7414">
                  <c:v>50.16</c:v>
                </c:pt>
                <c:pt idx="7415">
                  <c:v>47.21</c:v>
                </c:pt>
                <c:pt idx="7416">
                  <c:v>0</c:v>
                </c:pt>
                <c:pt idx="7417">
                  <c:v>35.22</c:v>
                </c:pt>
                <c:pt idx="7418">
                  <c:v>32.130000000000003</c:v>
                </c:pt>
                <c:pt idx="7419">
                  <c:v>18.07</c:v>
                </c:pt>
                <c:pt idx="7420">
                  <c:v>21.75</c:v>
                </c:pt>
                <c:pt idx="7421">
                  <c:v>12.56</c:v>
                </c:pt>
                <c:pt idx="7422">
                  <c:v>12.71</c:v>
                </c:pt>
                <c:pt idx="7423">
                  <c:v>0</c:v>
                </c:pt>
                <c:pt idx="7424">
                  <c:v>0</c:v>
                </c:pt>
                <c:pt idx="7425">
                  <c:v>5.3</c:v>
                </c:pt>
                <c:pt idx="7426">
                  <c:v>10.41</c:v>
                </c:pt>
                <c:pt idx="7427">
                  <c:v>12.64</c:v>
                </c:pt>
                <c:pt idx="7428">
                  <c:v>7.42</c:v>
                </c:pt>
                <c:pt idx="7429">
                  <c:v>12.44</c:v>
                </c:pt>
                <c:pt idx="7430">
                  <c:v>9.92</c:v>
                </c:pt>
                <c:pt idx="7431">
                  <c:v>4.75</c:v>
                </c:pt>
                <c:pt idx="7432">
                  <c:v>4.76</c:v>
                </c:pt>
                <c:pt idx="7433">
                  <c:v>9.34</c:v>
                </c:pt>
                <c:pt idx="7434">
                  <c:v>7.13</c:v>
                </c:pt>
                <c:pt idx="7435">
                  <c:v>11.94</c:v>
                </c:pt>
                <c:pt idx="7436">
                  <c:v>7.22</c:v>
                </c:pt>
                <c:pt idx="7437">
                  <c:v>9.7200000000000006</c:v>
                </c:pt>
                <c:pt idx="7438">
                  <c:v>0</c:v>
                </c:pt>
                <c:pt idx="7439">
                  <c:v>0</c:v>
                </c:pt>
                <c:pt idx="7440">
                  <c:v>0</c:v>
                </c:pt>
                <c:pt idx="7441">
                  <c:v>1.91</c:v>
                </c:pt>
                <c:pt idx="7442">
                  <c:v>4.99</c:v>
                </c:pt>
                <c:pt idx="7443">
                  <c:v>5.01</c:v>
                </c:pt>
                <c:pt idx="7444">
                  <c:v>5.0199999999999996</c:v>
                </c:pt>
                <c:pt idx="7445">
                  <c:v>5.03</c:v>
                </c:pt>
                <c:pt idx="7446">
                  <c:v>5.0199999999999996</c:v>
                </c:pt>
                <c:pt idx="7447">
                  <c:v>5.0199999999999996</c:v>
                </c:pt>
                <c:pt idx="7448">
                  <c:v>5.03</c:v>
                </c:pt>
                <c:pt idx="7449">
                  <c:v>5</c:v>
                </c:pt>
                <c:pt idx="7450">
                  <c:v>5.01</c:v>
                </c:pt>
                <c:pt idx="7451">
                  <c:v>19.95</c:v>
                </c:pt>
                <c:pt idx="7452">
                  <c:v>31.4</c:v>
                </c:pt>
                <c:pt idx="7453">
                  <c:v>12.82</c:v>
                </c:pt>
                <c:pt idx="7454">
                  <c:v>0</c:v>
                </c:pt>
                <c:pt idx="7455">
                  <c:v>0</c:v>
                </c:pt>
                <c:pt idx="7456">
                  <c:v>4.87</c:v>
                </c:pt>
                <c:pt idx="7457">
                  <c:v>8.24</c:v>
                </c:pt>
                <c:pt idx="7458">
                  <c:v>6.71</c:v>
                </c:pt>
                <c:pt idx="7459">
                  <c:v>6.7</c:v>
                </c:pt>
                <c:pt idx="7460">
                  <c:v>23.57</c:v>
                </c:pt>
                <c:pt idx="7461">
                  <c:v>29.47</c:v>
                </c:pt>
                <c:pt idx="7462">
                  <c:v>26.91</c:v>
                </c:pt>
                <c:pt idx="7463">
                  <c:v>30.86</c:v>
                </c:pt>
                <c:pt idx="7464">
                  <c:v>20.57</c:v>
                </c:pt>
                <c:pt idx="7465">
                  <c:v>13.34</c:v>
                </c:pt>
                <c:pt idx="7466">
                  <c:v>2.62</c:v>
                </c:pt>
                <c:pt idx="7467">
                  <c:v>4.93</c:v>
                </c:pt>
                <c:pt idx="7468">
                  <c:v>53.65</c:v>
                </c:pt>
                <c:pt idx="7469">
                  <c:v>56.35</c:v>
                </c:pt>
                <c:pt idx="7470">
                  <c:v>0</c:v>
                </c:pt>
                <c:pt idx="7471">
                  <c:v>13.1</c:v>
                </c:pt>
                <c:pt idx="7472">
                  <c:v>13.01</c:v>
                </c:pt>
                <c:pt idx="7473">
                  <c:v>23.57</c:v>
                </c:pt>
                <c:pt idx="7474">
                  <c:v>28.67</c:v>
                </c:pt>
                <c:pt idx="7475">
                  <c:v>14.54</c:v>
                </c:pt>
                <c:pt idx="7476">
                  <c:v>18.350000000000001</c:v>
                </c:pt>
                <c:pt idx="7477">
                  <c:v>23.08</c:v>
                </c:pt>
                <c:pt idx="7478">
                  <c:v>23.79</c:v>
                </c:pt>
                <c:pt idx="7479">
                  <c:v>20.18</c:v>
                </c:pt>
                <c:pt idx="7480">
                  <c:v>12.34</c:v>
                </c:pt>
                <c:pt idx="7481">
                  <c:v>20.76</c:v>
                </c:pt>
                <c:pt idx="7482">
                  <c:v>16.98</c:v>
                </c:pt>
                <c:pt idx="7483">
                  <c:v>12.65</c:v>
                </c:pt>
                <c:pt idx="7484">
                  <c:v>8.36</c:v>
                </c:pt>
                <c:pt idx="7485">
                  <c:v>21.03</c:v>
                </c:pt>
                <c:pt idx="7486">
                  <c:v>12.57</c:v>
                </c:pt>
                <c:pt idx="7487">
                  <c:v>8.3000000000000007</c:v>
                </c:pt>
                <c:pt idx="7488">
                  <c:v>8.23</c:v>
                </c:pt>
                <c:pt idx="7489">
                  <c:v>8.1999999999999993</c:v>
                </c:pt>
                <c:pt idx="7490">
                  <c:v>8.09</c:v>
                </c:pt>
                <c:pt idx="7491">
                  <c:v>16.03</c:v>
                </c:pt>
                <c:pt idx="7492">
                  <c:v>16.02</c:v>
                </c:pt>
                <c:pt idx="7493">
                  <c:v>7.97</c:v>
                </c:pt>
                <c:pt idx="7494">
                  <c:v>3.86</c:v>
                </c:pt>
                <c:pt idx="7495">
                  <c:v>3.65</c:v>
                </c:pt>
                <c:pt idx="7496">
                  <c:v>7.09</c:v>
                </c:pt>
                <c:pt idx="7497">
                  <c:v>6.7</c:v>
                </c:pt>
                <c:pt idx="7498">
                  <c:v>9.76</c:v>
                </c:pt>
                <c:pt idx="7499">
                  <c:v>0</c:v>
                </c:pt>
                <c:pt idx="7500">
                  <c:v>0</c:v>
                </c:pt>
                <c:pt idx="7501">
                  <c:v>0</c:v>
                </c:pt>
                <c:pt idx="7502">
                  <c:v>0</c:v>
                </c:pt>
                <c:pt idx="7503">
                  <c:v>13.31</c:v>
                </c:pt>
                <c:pt idx="7504">
                  <c:v>5.3</c:v>
                </c:pt>
                <c:pt idx="7505">
                  <c:v>0</c:v>
                </c:pt>
                <c:pt idx="7506">
                  <c:v>4.95</c:v>
                </c:pt>
                <c:pt idx="7507">
                  <c:v>5.0199999999999996</c:v>
                </c:pt>
                <c:pt idx="7508">
                  <c:v>5</c:v>
                </c:pt>
                <c:pt idx="7509">
                  <c:v>6.69</c:v>
                </c:pt>
                <c:pt idx="7510">
                  <c:v>5.05</c:v>
                </c:pt>
                <c:pt idx="7511">
                  <c:v>5.01</c:v>
                </c:pt>
                <c:pt idx="7512">
                  <c:v>5.0199999999999996</c:v>
                </c:pt>
                <c:pt idx="7513">
                  <c:v>5.01</c:v>
                </c:pt>
                <c:pt idx="7514">
                  <c:v>5.0199999999999996</c:v>
                </c:pt>
                <c:pt idx="7515">
                  <c:v>5.01</c:v>
                </c:pt>
                <c:pt idx="7516">
                  <c:v>5</c:v>
                </c:pt>
                <c:pt idx="7517">
                  <c:v>5.0199999999999996</c:v>
                </c:pt>
                <c:pt idx="7518">
                  <c:v>5</c:v>
                </c:pt>
                <c:pt idx="7519">
                  <c:v>5.0199999999999996</c:v>
                </c:pt>
                <c:pt idx="7520">
                  <c:v>5.01</c:v>
                </c:pt>
                <c:pt idx="7521">
                  <c:v>5.0199999999999996</c:v>
                </c:pt>
                <c:pt idx="7522">
                  <c:v>5.0199999999999996</c:v>
                </c:pt>
                <c:pt idx="7523">
                  <c:v>5.0199999999999996</c:v>
                </c:pt>
                <c:pt idx="7524">
                  <c:v>5.03</c:v>
                </c:pt>
                <c:pt idx="7525">
                  <c:v>5.0199999999999996</c:v>
                </c:pt>
                <c:pt idx="7526">
                  <c:v>30.33</c:v>
                </c:pt>
                <c:pt idx="7527">
                  <c:v>18.41</c:v>
                </c:pt>
                <c:pt idx="7528">
                  <c:v>21.9</c:v>
                </c:pt>
                <c:pt idx="7529">
                  <c:v>48.34</c:v>
                </c:pt>
                <c:pt idx="7530">
                  <c:v>23.05</c:v>
                </c:pt>
                <c:pt idx="7531">
                  <c:v>24.56</c:v>
                </c:pt>
                <c:pt idx="7532">
                  <c:v>23.96</c:v>
                </c:pt>
                <c:pt idx="7533">
                  <c:v>41.89</c:v>
                </c:pt>
                <c:pt idx="7534">
                  <c:v>23.25</c:v>
                </c:pt>
                <c:pt idx="7535">
                  <c:v>11.97</c:v>
                </c:pt>
                <c:pt idx="7536">
                  <c:v>15.93</c:v>
                </c:pt>
                <c:pt idx="7537">
                  <c:v>0</c:v>
                </c:pt>
                <c:pt idx="7538">
                  <c:v>0</c:v>
                </c:pt>
                <c:pt idx="7539">
                  <c:v>0</c:v>
                </c:pt>
                <c:pt idx="7540">
                  <c:v>4.67</c:v>
                </c:pt>
                <c:pt idx="7541">
                  <c:v>64.5</c:v>
                </c:pt>
                <c:pt idx="7542">
                  <c:v>33.049999999999997</c:v>
                </c:pt>
                <c:pt idx="7543">
                  <c:v>46.41</c:v>
                </c:pt>
                <c:pt idx="7544">
                  <c:v>0</c:v>
                </c:pt>
                <c:pt idx="7545">
                  <c:v>60.15</c:v>
                </c:pt>
                <c:pt idx="7546">
                  <c:v>30.64</c:v>
                </c:pt>
                <c:pt idx="7547">
                  <c:v>99.43</c:v>
                </c:pt>
                <c:pt idx="7548">
                  <c:v>0</c:v>
                </c:pt>
                <c:pt idx="7549">
                  <c:v>39.67</c:v>
                </c:pt>
                <c:pt idx="7550">
                  <c:v>190.67</c:v>
                </c:pt>
                <c:pt idx="7551">
                  <c:v>183.82</c:v>
                </c:pt>
                <c:pt idx="7552">
                  <c:v>0</c:v>
                </c:pt>
                <c:pt idx="7553">
                  <c:v>169</c:v>
                </c:pt>
                <c:pt idx="7554">
                  <c:v>160.91</c:v>
                </c:pt>
                <c:pt idx="7555">
                  <c:v>94.4</c:v>
                </c:pt>
                <c:pt idx="7556">
                  <c:v>56.9</c:v>
                </c:pt>
                <c:pt idx="7557">
                  <c:v>39.78</c:v>
                </c:pt>
                <c:pt idx="7558">
                  <c:v>0</c:v>
                </c:pt>
                <c:pt idx="7559">
                  <c:v>47.25</c:v>
                </c:pt>
                <c:pt idx="7560">
                  <c:v>43.55</c:v>
                </c:pt>
                <c:pt idx="7561">
                  <c:v>0</c:v>
                </c:pt>
                <c:pt idx="7562">
                  <c:v>35.9</c:v>
                </c:pt>
                <c:pt idx="7563">
                  <c:v>48.1</c:v>
                </c:pt>
                <c:pt idx="7564">
                  <c:v>41.75</c:v>
                </c:pt>
                <c:pt idx="7565">
                  <c:v>0</c:v>
                </c:pt>
                <c:pt idx="7566">
                  <c:v>0</c:v>
                </c:pt>
                <c:pt idx="7567">
                  <c:v>0</c:v>
                </c:pt>
                <c:pt idx="7568">
                  <c:v>0</c:v>
                </c:pt>
                <c:pt idx="7569">
                  <c:v>0</c:v>
                </c:pt>
                <c:pt idx="7570">
                  <c:v>0</c:v>
                </c:pt>
                <c:pt idx="7571">
                  <c:v>0</c:v>
                </c:pt>
                <c:pt idx="7572">
                  <c:v>4.91</c:v>
                </c:pt>
                <c:pt idx="7573">
                  <c:v>5.0199999999999996</c:v>
                </c:pt>
                <c:pt idx="7574">
                  <c:v>5.01</c:v>
                </c:pt>
                <c:pt idx="7575">
                  <c:v>5.01</c:v>
                </c:pt>
                <c:pt idx="7576">
                  <c:v>4.9400000000000004</c:v>
                </c:pt>
                <c:pt idx="7577">
                  <c:v>10.64</c:v>
                </c:pt>
                <c:pt idx="7578">
                  <c:v>124.48</c:v>
                </c:pt>
                <c:pt idx="7579">
                  <c:v>160.86000000000001</c:v>
                </c:pt>
                <c:pt idx="7580">
                  <c:v>0</c:v>
                </c:pt>
                <c:pt idx="7581">
                  <c:v>114.47</c:v>
                </c:pt>
                <c:pt idx="7582">
                  <c:v>194.43</c:v>
                </c:pt>
                <c:pt idx="7583">
                  <c:v>0</c:v>
                </c:pt>
                <c:pt idx="7584">
                  <c:v>198.17</c:v>
                </c:pt>
                <c:pt idx="7585">
                  <c:v>159.91999999999999</c:v>
                </c:pt>
                <c:pt idx="7586">
                  <c:v>0</c:v>
                </c:pt>
                <c:pt idx="7587">
                  <c:v>191.82</c:v>
                </c:pt>
                <c:pt idx="7588">
                  <c:v>201.12</c:v>
                </c:pt>
                <c:pt idx="7589">
                  <c:v>4.5199999999999996</c:v>
                </c:pt>
                <c:pt idx="7590">
                  <c:v>50.86</c:v>
                </c:pt>
                <c:pt idx="7591">
                  <c:v>94.52</c:v>
                </c:pt>
                <c:pt idx="7592">
                  <c:v>105.4</c:v>
                </c:pt>
                <c:pt idx="7593">
                  <c:v>18.45</c:v>
                </c:pt>
                <c:pt idx="7594">
                  <c:v>55.14</c:v>
                </c:pt>
                <c:pt idx="7595">
                  <c:v>37.520000000000003</c:v>
                </c:pt>
                <c:pt idx="7596">
                  <c:v>14.95</c:v>
                </c:pt>
                <c:pt idx="7597">
                  <c:v>33.04</c:v>
                </c:pt>
                <c:pt idx="7598">
                  <c:v>82.51</c:v>
                </c:pt>
                <c:pt idx="7599">
                  <c:v>11.3</c:v>
                </c:pt>
                <c:pt idx="7600">
                  <c:v>15.02</c:v>
                </c:pt>
                <c:pt idx="7601">
                  <c:v>72.650000000000006</c:v>
                </c:pt>
                <c:pt idx="7602">
                  <c:v>0</c:v>
                </c:pt>
                <c:pt idx="7603">
                  <c:v>0</c:v>
                </c:pt>
                <c:pt idx="7604">
                  <c:v>0</c:v>
                </c:pt>
                <c:pt idx="7605">
                  <c:v>0</c:v>
                </c:pt>
                <c:pt idx="7606">
                  <c:v>0</c:v>
                </c:pt>
                <c:pt idx="7607">
                  <c:v>0</c:v>
                </c:pt>
                <c:pt idx="7608">
                  <c:v>6.7</c:v>
                </c:pt>
                <c:pt idx="7609">
                  <c:v>6.66</c:v>
                </c:pt>
                <c:pt idx="7610">
                  <c:v>6.66</c:v>
                </c:pt>
                <c:pt idx="7611">
                  <c:v>6.73</c:v>
                </c:pt>
                <c:pt idx="7612">
                  <c:v>6.67</c:v>
                </c:pt>
                <c:pt idx="7613">
                  <c:v>6.69</c:v>
                </c:pt>
                <c:pt idx="7614">
                  <c:v>6.67</c:v>
                </c:pt>
                <c:pt idx="7615">
                  <c:v>6.69</c:v>
                </c:pt>
                <c:pt idx="7616">
                  <c:v>6.71</c:v>
                </c:pt>
                <c:pt idx="7617">
                  <c:v>6.69</c:v>
                </c:pt>
                <c:pt idx="7618">
                  <c:v>6.68</c:v>
                </c:pt>
                <c:pt idx="7619">
                  <c:v>6.68</c:v>
                </c:pt>
                <c:pt idx="7620">
                  <c:v>6.67</c:v>
                </c:pt>
                <c:pt idx="7621">
                  <c:v>6.68</c:v>
                </c:pt>
                <c:pt idx="7622">
                  <c:v>6.68</c:v>
                </c:pt>
                <c:pt idx="7623">
                  <c:v>6.67</c:v>
                </c:pt>
                <c:pt idx="7624">
                  <c:v>6.71</c:v>
                </c:pt>
                <c:pt idx="7625">
                  <c:v>6.69</c:v>
                </c:pt>
                <c:pt idx="7626">
                  <c:v>6.68</c:v>
                </c:pt>
                <c:pt idx="7627">
                  <c:v>6.71</c:v>
                </c:pt>
                <c:pt idx="7628">
                  <c:v>5.03</c:v>
                </c:pt>
                <c:pt idx="7629">
                  <c:v>5</c:v>
                </c:pt>
                <c:pt idx="7630">
                  <c:v>5.0199999999999996</c:v>
                </c:pt>
                <c:pt idx="7631">
                  <c:v>5.0199999999999996</c:v>
                </c:pt>
                <c:pt idx="7632">
                  <c:v>5.0199999999999996</c:v>
                </c:pt>
                <c:pt idx="7633">
                  <c:v>53.39</c:v>
                </c:pt>
                <c:pt idx="7634">
                  <c:v>76.17</c:v>
                </c:pt>
                <c:pt idx="7635">
                  <c:v>119.2</c:v>
                </c:pt>
                <c:pt idx="7636">
                  <c:v>0</c:v>
                </c:pt>
                <c:pt idx="7637">
                  <c:v>56.15</c:v>
                </c:pt>
                <c:pt idx="7638">
                  <c:v>133.30000000000001</c:v>
                </c:pt>
                <c:pt idx="7639">
                  <c:v>37.93</c:v>
                </c:pt>
                <c:pt idx="7640">
                  <c:v>123.26</c:v>
                </c:pt>
                <c:pt idx="7641">
                  <c:v>86.7</c:v>
                </c:pt>
                <c:pt idx="7642">
                  <c:v>0</c:v>
                </c:pt>
                <c:pt idx="7643">
                  <c:v>0</c:v>
                </c:pt>
                <c:pt idx="7644">
                  <c:v>50.79</c:v>
                </c:pt>
                <c:pt idx="7645">
                  <c:v>61.71</c:v>
                </c:pt>
                <c:pt idx="7646">
                  <c:v>117.74</c:v>
                </c:pt>
                <c:pt idx="7647">
                  <c:v>169.35</c:v>
                </c:pt>
                <c:pt idx="7648">
                  <c:v>149.59</c:v>
                </c:pt>
                <c:pt idx="7649">
                  <c:v>0</c:v>
                </c:pt>
                <c:pt idx="7650">
                  <c:v>133.69</c:v>
                </c:pt>
                <c:pt idx="7651">
                  <c:v>69.5</c:v>
                </c:pt>
                <c:pt idx="7652">
                  <c:v>113.16</c:v>
                </c:pt>
                <c:pt idx="7653">
                  <c:v>98.27</c:v>
                </c:pt>
                <c:pt idx="7654">
                  <c:v>131.55000000000001</c:v>
                </c:pt>
                <c:pt idx="7655">
                  <c:v>168.87</c:v>
                </c:pt>
                <c:pt idx="7656">
                  <c:v>0</c:v>
                </c:pt>
                <c:pt idx="7657">
                  <c:v>180.35</c:v>
                </c:pt>
                <c:pt idx="7658">
                  <c:v>175.29</c:v>
                </c:pt>
                <c:pt idx="7659">
                  <c:v>167.19</c:v>
                </c:pt>
                <c:pt idx="7660">
                  <c:v>138.34</c:v>
                </c:pt>
                <c:pt idx="7661">
                  <c:v>121.77</c:v>
                </c:pt>
                <c:pt idx="7662">
                  <c:v>165.95</c:v>
                </c:pt>
                <c:pt idx="7663">
                  <c:v>150.69999999999999</c:v>
                </c:pt>
                <c:pt idx="7664">
                  <c:v>164.28</c:v>
                </c:pt>
                <c:pt idx="7665">
                  <c:v>123.78</c:v>
                </c:pt>
                <c:pt idx="7666">
                  <c:v>0</c:v>
                </c:pt>
                <c:pt idx="7667">
                  <c:v>0</c:v>
                </c:pt>
                <c:pt idx="7668">
                  <c:v>60.73</c:v>
                </c:pt>
                <c:pt idx="7669">
                  <c:v>41.97</c:v>
                </c:pt>
                <c:pt idx="7670">
                  <c:v>0</c:v>
                </c:pt>
                <c:pt idx="7671">
                  <c:v>0</c:v>
                </c:pt>
                <c:pt idx="7672">
                  <c:v>81.53</c:v>
                </c:pt>
                <c:pt idx="7673">
                  <c:v>191.08</c:v>
                </c:pt>
                <c:pt idx="7674">
                  <c:v>214.53</c:v>
                </c:pt>
                <c:pt idx="7675">
                  <c:v>209.11</c:v>
                </c:pt>
                <c:pt idx="7676">
                  <c:v>0</c:v>
                </c:pt>
                <c:pt idx="7677">
                  <c:v>142.07</c:v>
                </c:pt>
                <c:pt idx="7678">
                  <c:v>159.44999999999999</c:v>
                </c:pt>
                <c:pt idx="7679">
                  <c:v>172.8</c:v>
                </c:pt>
                <c:pt idx="7680">
                  <c:v>152.68</c:v>
                </c:pt>
                <c:pt idx="7681">
                  <c:v>115.09</c:v>
                </c:pt>
                <c:pt idx="7682">
                  <c:v>39.340000000000003</c:v>
                </c:pt>
                <c:pt idx="7683">
                  <c:v>0</c:v>
                </c:pt>
                <c:pt idx="7684">
                  <c:v>20.49</c:v>
                </c:pt>
                <c:pt idx="7685">
                  <c:v>118.44</c:v>
                </c:pt>
                <c:pt idx="7686">
                  <c:v>0</c:v>
                </c:pt>
                <c:pt idx="7687">
                  <c:v>0</c:v>
                </c:pt>
                <c:pt idx="7688">
                  <c:v>0</c:v>
                </c:pt>
                <c:pt idx="7689">
                  <c:v>2.84</c:v>
                </c:pt>
                <c:pt idx="7690">
                  <c:v>104.96</c:v>
                </c:pt>
                <c:pt idx="7691">
                  <c:v>104.46</c:v>
                </c:pt>
                <c:pt idx="7692">
                  <c:v>99.74</c:v>
                </c:pt>
                <c:pt idx="7693">
                  <c:v>0</c:v>
                </c:pt>
                <c:pt idx="7694">
                  <c:v>0</c:v>
                </c:pt>
                <c:pt idx="7695">
                  <c:v>0</c:v>
                </c:pt>
                <c:pt idx="7696">
                  <c:v>0</c:v>
                </c:pt>
                <c:pt idx="7697">
                  <c:v>66.12</c:v>
                </c:pt>
                <c:pt idx="7698">
                  <c:v>73.95</c:v>
                </c:pt>
                <c:pt idx="7699">
                  <c:v>72.680000000000007</c:v>
                </c:pt>
                <c:pt idx="7700">
                  <c:v>47.2</c:v>
                </c:pt>
                <c:pt idx="7701">
                  <c:v>74.260000000000005</c:v>
                </c:pt>
                <c:pt idx="7702">
                  <c:v>62.3</c:v>
                </c:pt>
                <c:pt idx="7703">
                  <c:v>127.79</c:v>
                </c:pt>
                <c:pt idx="7704">
                  <c:v>43.25</c:v>
                </c:pt>
                <c:pt idx="7705">
                  <c:v>57.55</c:v>
                </c:pt>
                <c:pt idx="7706">
                  <c:v>139.97</c:v>
                </c:pt>
                <c:pt idx="7707">
                  <c:v>176.63</c:v>
                </c:pt>
                <c:pt idx="7708">
                  <c:v>88.71</c:v>
                </c:pt>
                <c:pt idx="7709">
                  <c:v>53.27</c:v>
                </c:pt>
                <c:pt idx="7710">
                  <c:v>43.49</c:v>
                </c:pt>
                <c:pt idx="7711">
                  <c:v>33.83</c:v>
                </c:pt>
                <c:pt idx="7712">
                  <c:v>121.14</c:v>
                </c:pt>
                <c:pt idx="7713">
                  <c:v>120.06</c:v>
                </c:pt>
                <c:pt idx="7714">
                  <c:v>216.38</c:v>
                </c:pt>
                <c:pt idx="7715">
                  <c:v>217.78</c:v>
                </c:pt>
                <c:pt idx="7716">
                  <c:v>229.65</c:v>
                </c:pt>
                <c:pt idx="7717">
                  <c:v>275.2</c:v>
                </c:pt>
                <c:pt idx="7718">
                  <c:v>263.76</c:v>
                </c:pt>
                <c:pt idx="7719">
                  <c:v>233.4</c:v>
                </c:pt>
                <c:pt idx="7720">
                  <c:v>0</c:v>
                </c:pt>
                <c:pt idx="7721">
                  <c:v>165.96</c:v>
                </c:pt>
                <c:pt idx="7722">
                  <c:v>188.18</c:v>
                </c:pt>
                <c:pt idx="7723">
                  <c:v>242.11</c:v>
                </c:pt>
                <c:pt idx="7724">
                  <c:v>254.93</c:v>
                </c:pt>
                <c:pt idx="7725">
                  <c:v>253.29</c:v>
                </c:pt>
                <c:pt idx="7726">
                  <c:v>0</c:v>
                </c:pt>
                <c:pt idx="7727">
                  <c:v>0</c:v>
                </c:pt>
                <c:pt idx="7728">
                  <c:v>0</c:v>
                </c:pt>
                <c:pt idx="7729">
                  <c:v>0</c:v>
                </c:pt>
                <c:pt idx="7730">
                  <c:v>49.67</c:v>
                </c:pt>
                <c:pt idx="7731">
                  <c:v>0</c:v>
                </c:pt>
                <c:pt idx="7732">
                  <c:v>0</c:v>
                </c:pt>
                <c:pt idx="7733">
                  <c:v>0</c:v>
                </c:pt>
                <c:pt idx="7734">
                  <c:v>5.4</c:v>
                </c:pt>
                <c:pt idx="7735">
                  <c:v>0</c:v>
                </c:pt>
                <c:pt idx="7736">
                  <c:v>0</c:v>
                </c:pt>
                <c:pt idx="7737">
                  <c:v>137.82</c:v>
                </c:pt>
                <c:pt idx="7738">
                  <c:v>195.71</c:v>
                </c:pt>
                <c:pt idx="7739">
                  <c:v>61.47</c:v>
                </c:pt>
                <c:pt idx="7740">
                  <c:v>0</c:v>
                </c:pt>
                <c:pt idx="7741">
                  <c:v>7.86</c:v>
                </c:pt>
                <c:pt idx="7742">
                  <c:v>86.68</c:v>
                </c:pt>
                <c:pt idx="7743">
                  <c:v>117.02</c:v>
                </c:pt>
                <c:pt idx="7744">
                  <c:v>110.79</c:v>
                </c:pt>
                <c:pt idx="7745">
                  <c:v>143.38999999999999</c:v>
                </c:pt>
                <c:pt idx="7746">
                  <c:v>178.87</c:v>
                </c:pt>
                <c:pt idx="7747">
                  <c:v>69.37</c:v>
                </c:pt>
                <c:pt idx="7748">
                  <c:v>126.26</c:v>
                </c:pt>
                <c:pt idx="7749">
                  <c:v>58.98</c:v>
                </c:pt>
                <c:pt idx="7750">
                  <c:v>59.41</c:v>
                </c:pt>
                <c:pt idx="7751">
                  <c:v>59.33</c:v>
                </c:pt>
                <c:pt idx="7752">
                  <c:v>156.6</c:v>
                </c:pt>
                <c:pt idx="7753">
                  <c:v>121.17</c:v>
                </c:pt>
                <c:pt idx="7754">
                  <c:v>206.05</c:v>
                </c:pt>
                <c:pt idx="7755">
                  <c:v>210.65</c:v>
                </c:pt>
                <c:pt idx="7756">
                  <c:v>177.06</c:v>
                </c:pt>
                <c:pt idx="7757">
                  <c:v>206.67</c:v>
                </c:pt>
                <c:pt idx="7758">
                  <c:v>177.41</c:v>
                </c:pt>
                <c:pt idx="7759">
                  <c:v>183.98</c:v>
                </c:pt>
                <c:pt idx="7760">
                  <c:v>225.76</c:v>
                </c:pt>
                <c:pt idx="7761">
                  <c:v>231.28</c:v>
                </c:pt>
                <c:pt idx="7762">
                  <c:v>186.2</c:v>
                </c:pt>
                <c:pt idx="7763">
                  <c:v>197.85</c:v>
                </c:pt>
                <c:pt idx="7764">
                  <c:v>258.81</c:v>
                </c:pt>
                <c:pt idx="7765">
                  <c:v>282.60000000000002</c:v>
                </c:pt>
                <c:pt idx="7766">
                  <c:v>280.23</c:v>
                </c:pt>
                <c:pt idx="7767">
                  <c:v>243.26</c:v>
                </c:pt>
                <c:pt idx="7768">
                  <c:v>212.52</c:v>
                </c:pt>
                <c:pt idx="7769">
                  <c:v>47.87</c:v>
                </c:pt>
                <c:pt idx="7770">
                  <c:v>0</c:v>
                </c:pt>
                <c:pt idx="7771">
                  <c:v>103.73</c:v>
                </c:pt>
                <c:pt idx="7772">
                  <c:v>60.61</c:v>
                </c:pt>
                <c:pt idx="7773">
                  <c:v>0</c:v>
                </c:pt>
                <c:pt idx="7774">
                  <c:v>0</c:v>
                </c:pt>
                <c:pt idx="7775">
                  <c:v>0</c:v>
                </c:pt>
                <c:pt idx="7776">
                  <c:v>0</c:v>
                </c:pt>
                <c:pt idx="7777">
                  <c:v>0</c:v>
                </c:pt>
                <c:pt idx="7778">
                  <c:v>0</c:v>
                </c:pt>
                <c:pt idx="7779">
                  <c:v>0</c:v>
                </c:pt>
                <c:pt idx="7780">
                  <c:v>0</c:v>
                </c:pt>
                <c:pt idx="7781">
                  <c:v>95.66</c:v>
                </c:pt>
                <c:pt idx="7782">
                  <c:v>234.69</c:v>
                </c:pt>
                <c:pt idx="7783">
                  <c:v>223.4</c:v>
                </c:pt>
                <c:pt idx="7784">
                  <c:v>146.9</c:v>
                </c:pt>
                <c:pt idx="7785">
                  <c:v>136.27000000000001</c:v>
                </c:pt>
                <c:pt idx="7786">
                  <c:v>117.21</c:v>
                </c:pt>
                <c:pt idx="7787">
                  <c:v>114</c:v>
                </c:pt>
                <c:pt idx="7788">
                  <c:v>124.29</c:v>
                </c:pt>
                <c:pt idx="7789">
                  <c:v>100.18</c:v>
                </c:pt>
                <c:pt idx="7790">
                  <c:v>101.32</c:v>
                </c:pt>
                <c:pt idx="7791">
                  <c:v>133.44999999999999</c:v>
                </c:pt>
                <c:pt idx="7792">
                  <c:v>122.42</c:v>
                </c:pt>
                <c:pt idx="7793">
                  <c:v>177.36</c:v>
                </c:pt>
                <c:pt idx="7794">
                  <c:v>258.35000000000002</c:v>
                </c:pt>
                <c:pt idx="7795">
                  <c:v>0</c:v>
                </c:pt>
                <c:pt idx="7796">
                  <c:v>165.47</c:v>
                </c:pt>
                <c:pt idx="7797">
                  <c:v>273.17</c:v>
                </c:pt>
                <c:pt idx="7798">
                  <c:v>156.80000000000001</c:v>
                </c:pt>
                <c:pt idx="7799">
                  <c:v>42.82</c:v>
                </c:pt>
                <c:pt idx="7800">
                  <c:v>25.05</c:v>
                </c:pt>
                <c:pt idx="7801">
                  <c:v>28.61</c:v>
                </c:pt>
                <c:pt idx="7802">
                  <c:v>39.17</c:v>
                </c:pt>
                <c:pt idx="7803">
                  <c:v>70.94</c:v>
                </c:pt>
                <c:pt idx="7804">
                  <c:v>106.37</c:v>
                </c:pt>
                <c:pt idx="7805">
                  <c:v>106.45</c:v>
                </c:pt>
                <c:pt idx="7806">
                  <c:v>66.989999999999995</c:v>
                </c:pt>
                <c:pt idx="7807">
                  <c:v>141.22999999999999</c:v>
                </c:pt>
                <c:pt idx="7808">
                  <c:v>127.36</c:v>
                </c:pt>
                <c:pt idx="7809">
                  <c:v>131.51</c:v>
                </c:pt>
                <c:pt idx="7810">
                  <c:v>142.5</c:v>
                </c:pt>
                <c:pt idx="7811">
                  <c:v>138.72</c:v>
                </c:pt>
                <c:pt idx="7812">
                  <c:v>117.42</c:v>
                </c:pt>
                <c:pt idx="7813">
                  <c:v>85.05</c:v>
                </c:pt>
                <c:pt idx="7814">
                  <c:v>0</c:v>
                </c:pt>
                <c:pt idx="7815">
                  <c:v>0</c:v>
                </c:pt>
                <c:pt idx="7816">
                  <c:v>51.92</c:v>
                </c:pt>
                <c:pt idx="7817">
                  <c:v>145.07</c:v>
                </c:pt>
                <c:pt idx="7818">
                  <c:v>61.69</c:v>
                </c:pt>
                <c:pt idx="7819">
                  <c:v>0</c:v>
                </c:pt>
                <c:pt idx="7820">
                  <c:v>67.489999999999995</c:v>
                </c:pt>
                <c:pt idx="7821">
                  <c:v>121.27</c:v>
                </c:pt>
                <c:pt idx="7822">
                  <c:v>83.65</c:v>
                </c:pt>
                <c:pt idx="7823">
                  <c:v>223.68</c:v>
                </c:pt>
                <c:pt idx="7824">
                  <c:v>229.99</c:v>
                </c:pt>
                <c:pt idx="7825">
                  <c:v>218.33</c:v>
                </c:pt>
                <c:pt idx="7826">
                  <c:v>162.34</c:v>
                </c:pt>
                <c:pt idx="7827">
                  <c:v>77.19</c:v>
                </c:pt>
                <c:pt idx="7828">
                  <c:v>105.87</c:v>
                </c:pt>
                <c:pt idx="7829">
                  <c:v>106.56</c:v>
                </c:pt>
                <c:pt idx="7830">
                  <c:v>99.28</c:v>
                </c:pt>
                <c:pt idx="7831">
                  <c:v>89.16</c:v>
                </c:pt>
                <c:pt idx="7832">
                  <c:v>82.2</c:v>
                </c:pt>
                <c:pt idx="7833">
                  <c:v>78.7</c:v>
                </c:pt>
                <c:pt idx="7834">
                  <c:v>78.47</c:v>
                </c:pt>
                <c:pt idx="7835">
                  <c:v>75.17</c:v>
                </c:pt>
                <c:pt idx="7836">
                  <c:v>68.099999999999994</c:v>
                </c:pt>
                <c:pt idx="7837">
                  <c:v>64.489999999999995</c:v>
                </c:pt>
                <c:pt idx="7838">
                  <c:v>60.73</c:v>
                </c:pt>
                <c:pt idx="7839">
                  <c:v>57.31</c:v>
                </c:pt>
                <c:pt idx="7840">
                  <c:v>57.26</c:v>
                </c:pt>
                <c:pt idx="7841">
                  <c:v>53.84</c:v>
                </c:pt>
                <c:pt idx="7842">
                  <c:v>50.13</c:v>
                </c:pt>
                <c:pt idx="7843">
                  <c:v>67.94</c:v>
                </c:pt>
                <c:pt idx="7844">
                  <c:v>106.79</c:v>
                </c:pt>
                <c:pt idx="7845">
                  <c:v>149.1</c:v>
                </c:pt>
                <c:pt idx="7846">
                  <c:v>181.46</c:v>
                </c:pt>
                <c:pt idx="7847">
                  <c:v>203.73</c:v>
                </c:pt>
                <c:pt idx="7848">
                  <c:v>224.34</c:v>
                </c:pt>
                <c:pt idx="7849">
                  <c:v>224</c:v>
                </c:pt>
                <c:pt idx="7850">
                  <c:v>218.3</c:v>
                </c:pt>
                <c:pt idx="7851">
                  <c:v>211.22</c:v>
                </c:pt>
                <c:pt idx="7852">
                  <c:v>200.71</c:v>
                </c:pt>
                <c:pt idx="7853">
                  <c:v>176.02</c:v>
                </c:pt>
                <c:pt idx="7854">
                  <c:v>82.15</c:v>
                </c:pt>
                <c:pt idx="7855">
                  <c:v>7.1</c:v>
                </c:pt>
                <c:pt idx="7856">
                  <c:v>84.78</c:v>
                </c:pt>
                <c:pt idx="7857">
                  <c:v>120.66</c:v>
                </c:pt>
                <c:pt idx="7858">
                  <c:v>124.62</c:v>
                </c:pt>
                <c:pt idx="7859">
                  <c:v>125.01</c:v>
                </c:pt>
                <c:pt idx="7860">
                  <c:v>124.74</c:v>
                </c:pt>
                <c:pt idx="7861">
                  <c:v>128.99</c:v>
                </c:pt>
                <c:pt idx="7862">
                  <c:v>121.4</c:v>
                </c:pt>
                <c:pt idx="7863">
                  <c:v>125.03</c:v>
                </c:pt>
                <c:pt idx="7864">
                  <c:v>121.53</c:v>
                </c:pt>
                <c:pt idx="7865">
                  <c:v>114.78</c:v>
                </c:pt>
                <c:pt idx="7866">
                  <c:v>111.21</c:v>
                </c:pt>
                <c:pt idx="7867">
                  <c:v>117.97</c:v>
                </c:pt>
                <c:pt idx="7868">
                  <c:v>121.62</c:v>
                </c:pt>
                <c:pt idx="7869">
                  <c:v>125.62</c:v>
                </c:pt>
                <c:pt idx="7870">
                  <c:v>125.75</c:v>
                </c:pt>
                <c:pt idx="7871">
                  <c:v>124.99</c:v>
                </c:pt>
                <c:pt idx="7872">
                  <c:v>121.84</c:v>
                </c:pt>
                <c:pt idx="7873">
                  <c:v>118.42</c:v>
                </c:pt>
                <c:pt idx="7874">
                  <c:v>114.96</c:v>
                </c:pt>
                <c:pt idx="7875">
                  <c:v>107.47</c:v>
                </c:pt>
                <c:pt idx="7876">
                  <c:v>107.64</c:v>
                </c:pt>
                <c:pt idx="7877">
                  <c:v>107.56</c:v>
                </c:pt>
                <c:pt idx="7878">
                  <c:v>110.95</c:v>
                </c:pt>
                <c:pt idx="7879">
                  <c:v>111.12</c:v>
                </c:pt>
                <c:pt idx="7880">
                  <c:v>107.45</c:v>
                </c:pt>
                <c:pt idx="7881">
                  <c:v>114.49</c:v>
                </c:pt>
                <c:pt idx="7882">
                  <c:v>118.41</c:v>
                </c:pt>
                <c:pt idx="7883">
                  <c:v>118.36</c:v>
                </c:pt>
                <c:pt idx="7884">
                  <c:v>118.24</c:v>
                </c:pt>
                <c:pt idx="7885">
                  <c:v>111.03</c:v>
                </c:pt>
                <c:pt idx="7886">
                  <c:v>104.16</c:v>
                </c:pt>
                <c:pt idx="7887">
                  <c:v>100.36</c:v>
                </c:pt>
                <c:pt idx="7888">
                  <c:v>103.75</c:v>
                </c:pt>
                <c:pt idx="7889">
                  <c:v>114.59</c:v>
                </c:pt>
                <c:pt idx="7890">
                  <c:v>125.29</c:v>
                </c:pt>
                <c:pt idx="7891">
                  <c:v>135.69999999999999</c:v>
                </c:pt>
                <c:pt idx="7892">
                  <c:v>139.6</c:v>
                </c:pt>
                <c:pt idx="7893">
                  <c:v>132.56</c:v>
                </c:pt>
                <c:pt idx="7894">
                  <c:v>129.06</c:v>
                </c:pt>
                <c:pt idx="7895">
                  <c:v>118.18</c:v>
                </c:pt>
                <c:pt idx="7896">
                  <c:v>114.44</c:v>
                </c:pt>
                <c:pt idx="7897">
                  <c:v>121.84</c:v>
                </c:pt>
                <c:pt idx="7898">
                  <c:v>117.16</c:v>
                </c:pt>
                <c:pt idx="7899">
                  <c:v>128.62</c:v>
                </c:pt>
                <c:pt idx="7900">
                  <c:v>132.28</c:v>
                </c:pt>
                <c:pt idx="7901">
                  <c:v>132.62</c:v>
                </c:pt>
                <c:pt idx="7902">
                  <c:v>132.46</c:v>
                </c:pt>
                <c:pt idx="7903">
                  <c:v>135.77000000000001</c:v>
                </c:pt>
                <c:pt idx="7904">
                  <c:v>139.43</c:v>
                </c:pt>
                <c:pt idx="7905">
                  <c:v>139.77000000000001</c:v>
                </c:pt>
                <c:pt idx="7906">
                  <c:v>136.21</c:v>
                </c:pt>
                <c:pt idx="7907">
                  <c:v>125.53</c:v>
                </c:pt>
                <c:pt idx="7908">
                  <c:v>118.19</c:v>
                </c:pt>
                <c:pt idx="7909">
                  <c:v>114.53</c:v>
                </c:pt>
                <c:pt idx="7910">
                  <c:v>125.79</c:v>
                </c:pt>
                <c:pt idx="7911">
                  <c:v>129.04</c:v>
                </c:pt>
                <c:pt idx="7912">
                  <c:v>128.79</c:v>
                </c:pt>
                <c:pt idx="7913">
                  <c:v>125.41</c:v>
                </c:pt>
                <c:pt idx="7914">
                  <c:v>121.99</c:v>
                </c:pt>
                <c:pt idx="7915">
                  <c:v>125.28</c:v>
                </c:pt>
                <c:pt idx="7916">
                  <c:v>117.9</c:v>
                </c:pt>
                <c:pt idx="7917">
                  <c:v>114.66</c:v>
                </c:pt>
                <c:pt idx="7918">
                  <c:v>111.16</c:v>
                </c:pt>
                <c:pt idx="7919">
                  <c:v>118.14</c:v>
                </c:pt>
                <c:pt idx="7920">
                  <c:v>125.11</c:v>
                </c:pt>
                <c:pt idx="7921">
                  <c:v>129.27000000000001</c:v>
                </c:pt>
                <c:pt idx="7922">
                  <c:v>125.53</c:v>
                </c:pt>
                <c:pt idx="7923">
                  <c:v>125.56</c:v>
                </c:pt>
                <c:pt idx="7924">
                  <c:v>125.13</c:v>
                </c:pt>
                <c:pt idx="7925">
                  <c:v>125.15</c:v>
                </c:pt>
                <c:pt idx="7926">
                  <c:v>0</c:v>
                </c:pt>
                <c:pt idx="7927">
                  <c:v>0</c:v>
                </c:pt>
                <c:pt idx="7928">
                  <c:v>0</c:v>
                </c:pt>
                <c:pt idx="7929">
                  <c:v>0</c:v>
                </c:pt>
                <c:pt idx="7930">
                  <c:v>0</c:v>
                </c:pt>
                <c:pt idx="7931">
                  <c:v>0</c:v>
                </c:pt>
                <c:pt idx="7932">
                  <c:v>0</c:v>
                </c:pt>
                <c:pt idx="7933">
                  <c:v>0</c:v>
                </c:pt>
                <c:pt idx="7934">
                  <c:v>0</c:v>
                </c:pt>
                <c:pt idx="7935">
                  <c:v>0</c:v>
                </c:pt>
                <c:pt idx="7936">
                  <c:v>0</c:v>
                </c:pt>
                <c:pt idx="7937">
                  <c:v>0</c:v>
                </c:pt>
                <c:pt idx="7938">
                  <c:v>0</c:v>
                </c:pt>
                <c:pt idx="7939">
                  <c:v>1.75</c:v>
                </c:pt>
                <c:pt idx="7940">
                  <c:v>6.71</c:v>
                </c:pt>
                <c:pt idx="7941">
                  <c:v>6.65</c:v>
                </c:pt>
                <c:pt idx="7942">
                  <c:v>6.69</c:v>
                </c:pt>
                <c:pt idx="7943">
                  <c:v>6.68</c:v>
                </c:pt>
                <c:pt idx="7944">
                  <c:v>8.34</c:v>
                </c:pt>
                <c:pt idx="7945">
                  <c:v>8.33</c:v>
                </c:pt>
                <c:pt idx="7946">
                  <c:v>6.69</c:v>
                </c:pt>
                <c:pt idx="7947">
                  <c:v>6.68</c:v>
                </c:pt>
                <c:pt idx="7948">
                  <c:v>6.71</c:v>
                </c:pt>
                <c:pt idx="7949">
                  <c:v>30.36</c:v>
                </c:pt>
                <c:pt idx="7950">
                  <c:v>0</c:v>
                </c:pt>
                <c:pt idx="7951">
                  <c:v>101.93</c:v>
                </c:pt>
                <c:pt idx="7952">
                  <c:v>220.7</c:v>
                </c:pt>
                <c:pt idx="7953">
                  <c:v>238.79</c:v>
                </c:pt>
                <c:pt idx="7954">
                  <c:v>249.73</c:v>
                </c:pt>
                <c:pt idx="7955">
                  <c:v>255.28</c:v>
                </c:pt>
                <c:pt idx="7956">
                  <c:v>264.79000000000002</c:v>
                </c:pt>
                <c:pt idx="7957">
                  <c:v>236.5</c:v>
                </c:pt>
                <c:pt idx="7958">
                  <c:v>0</c:v>
                </c:pt>
                <c:pt idx="7959">
                  <c:v>253.67</c:v>
                </c:pt>
                <c:pt idx="7960">
                  <c:v>291.07</c:v>
                </c:pt>
                <c:pt idx="7961">
                  <c:v>235.92</c:v>
                </c:pt>
                <c:pt idx="7962">
                  <c:v>0</c:v>
                </c:pt>
                <c:pt idx="7963">
                  <c:v>0</c:v>
                </c:pt>
                <c:pt idx="7964">
                  <c:v>67.05</c:v>
                </c:pt>
                <c:pt idx="7965">
                  <c:v>0</c:v>
                </c:pt>
                <c:pt idx="7966">
                  <c:v>0</c:v>
                </c:pt>
                <c:pt idx="7967">
                  <c:v>0</c:v>
                </c:pt>
                <c:pt idx="7968">
                  <c:v>0</c:v>
                </c:pt>
                <c:pt idx="7969">
                  <c:v>0</c:v>
                </c:pt>
                <c:pt idx="7970">
                  <c:v>0</c:v>
                </c:pt>
                <c:pt idx="7971">
                  <c:v>0</c:v>
                </c:pt>
                <c:pt idx="7972">
                  <c:v>0</c:v>
                </c:pt>
                <c:pt idx="7973">
                  <c:v>6.69</c:v>
                </c:pt>
                <c:pt idx="7974">
                  <c:v>6.69</c:v>
                </c:pt>
                <c:pt idx="7975">
                  <c:v>6.69</c:v>
                </c:pt>
                <c:pt idx="7976">
                  <c:v>6.68</c:v>
                </c:pt>
                <c:pt idx="7977">
                  <c:v>6.7</c:v>
                </c:pt>
                <c:pt idx="7978">
                  <c:v>39.03</c:v>
                </c:pt>
                <c:pt idx="7979">
                  <c:v>0</c:v>
                </c:pt>
                <c:pt idx="7980">
                  <c:v>104.92</c:v>
                </c:pt>
                <c:pt idx="7981">
                  <c:v>84.39</c:v>
                </c:pt>
                <c:pt idx="7982">
                  <c:v>133.01</c:v>
                </c:pt>
                <c:pt idx="7983">
                  <c:v>99.46</c:v>
                </c:pt>
                <c:pt idx="7984">
                  <c:v>0</c:v>
                </c:pt>
                <c:pt idx="7985">
                  <c:v>0</c:v>
                </c:pt>
                <c:pt idx="7986">
                  <c:v>0</c:v>
                </c:pt>
                <c:pt idx="7987">
                  <c:v>0</c:v>
                </c:pt>
                <c:pt idx="7988">
                  <c:v>0</c:v>
                </c:pt>
                <c:pt idx="7989">
                  <c:v>0</c:v>
                </c:pt>
                <c:pt idx="7990">
                  <c:v>8.31</c:v>
                </c:pt>
                <c:pt idx="7991">
                  <c:v>6.73</c:v>
                </c:pt>
                <c:pt idx="7992">
                  <c:v>147.69</c:v>
                </c:pt>
                <c:pt idx="7993">
                  <c:v>155.32</c:v>
                </c:pt>
                <c:pt idx="7994">
                  <c:v>0</c:v>
                </c:pt>
                <c:pt idx="7995">
                  <c:v>131.36000000000001</c:v>
                </c:pt>
                <c:pt idx="7996">
                  <c:v>270.14</c:v>
                </c:pt>
                <c:pt idx="7997">
                  <c:v>317.32</c:v>
                </c:pt>
                <c:pt idx="7998">
                  <c:v>311.58999999999997</c:v>
                </c:pt>
                <c:pt idx="7999">
                  <c:v>0</c:v>
                </c:pt>
                <c:pt idx="8000">
                  <c:v>0</c:v>
                </c:pt>
                <c:pt idx="8001">
                  <c:v>0</c:v>
                </c:pt>
                <c:pt idx="8002">
                  <c:v>0</c:v>
                </c:pt>
                <c:pt idx="8003">
                  <c:v>28.9</c:v>
                </c:pt>
                <c:pt idx="8004">
                  <c:v>38.619999999999997</c:v>
                </c:pt>
                <c:pt idx="8005">
                  <c:v>0</c:v>
                </c:pt>
                <c:pt idx="8006">
                  <c:v>0</c:v>
                </c:pt>
                <c:pt idx="8007">
                  <c:v>0</c:v>
                </c:pt>
                <c:pt idx="8008">
                  <c:v>0</c:v>
                </c:pt>
                <c:pt idx="8009">
                  <c:v>107.76</c:v>
                </c:pt>
                <c:pt idx="8010">
                  <c:v>52.67</c:v>
                </c:pt>
                <c:pt idx="8011">
                  <c:v>36.32</c:v>
                </c:pt>
                <c:pt idx="8012">
                  <c:v>74.77</c:v>
                </c:pt>
                <c:pt idx="8013">
                  <c:v>11.15</c:v>
                </c:pt>
                <c:pt idx="8014">
                  <c:v>0</c:v>
                </c:pt>
                <c:pt idx="8015">
                  <c:v>0</c:v>
                </c:pt>
                <c:pt idx="8016">
                  <c:v>0</c:v>
                </c:pt>
                <c:pt idx="8017">
                  <c:v>0</c:v>
                </c:pt>
                <c:pt idx="8018">
                  <c:v>26.03</c:v>
                </c:pt>
                <c:pt idx="8019">
                  <c:v>91.23</c:v>
                </c:pt>
                <c:pt idx="8020">
                  <c:v>57.61</c:v>
                </c:pt>
                <c:pt idx="8021">
                  <c:v>120.15</c:v>
                </c:pt>
                <c:pt idx="8022">
                  <c:v>140.71</c:v>
                </c:pt>
                <c:pt idx="8023">
                  <c:v>37.659999999999997</c:v>
                </c:pt>
                <c:pt idx="8024">
                  <c:v>0</c:v>
                </c:pt>
                <c:pt idx="8025">
                  <c:v>0</c:v>
                </c:pt>
                <c:pt idx="8026">
                  <c:v>0</c:v>
                </c:pt>
                <c:pt idx="8027">
                  <c:v>0</c:v>
                </c:pt>
                <c:pt idx="8028">
                  <c:v>44.66</c:v>
                </c:pt>
                <c:pt idx="8029">
                  <c:v>0</c:v>
                </c:pt>
                <c:pt idx="8030">
                  <c:v>0</c:v>
                </c:pt>
                <c:pt idx="8031">
                  <c:v>0</c:v>
                </c:pt>
                <c:pt idx="8032">
                  <c:v>0</c:v>
                </c:pt>
                <c:pt idx="8033">
                  <c:v>0</c:v>
                </c:pt>
                <c:pt idx="8034">
                  <c:v>3.38</c:v>
                </c:pt>
                <c:pt idx="8035">
                  <c:v>3.35</c:v>
                </c:pt>
                <c:pt idx="8036">
                  <c:v>3.42</c:v>
                </c:pt>
                <c:pt idx="8037">
                  <c:v>62.87</c:v>
                </c:pt>
                <c:pt idx="8038">
                  <c:v>104.79</c:v>
                </c:pt>
                <c:pt idx="8039">
                  <c:v>64.48</c:v>
                </c:pt>
                <c:pt idx="8040">
                  <c:v>15.74</c:v>
                </c:pt>
                <c:pt idx="8041">
                  <c:v>0</c:v>
                </c:pt>
                <c:pt idx="8042">
                  <c:v>0</c:v>
                </c:pt>
                <c:pt idx="8043">
                  <c:v>86.48</c:v>
                </c:pt>
                <c:pt idx="8044">
                  <c:v>127.37</c:v>
                </c:pt>
                <c:pt idx="8045">
                  <c:v>130.34</c:v>
                </c:pt>
                <c:pt idx="8046">
                  <c:v>108.22</c:v>
                </c:pt>
                <c:pt idx="8047">
                  <c:v>114.47</c:v>
                </c:pt>
                <c:pt idx="8048">
                  <c:v>63.54</c:v>
                </c:pt>
                <c:pt idx="8049">
                  <c:v>0</c:v>
                </c:pt>
                <c:pt idx="8050">
                  <c:v>0</c:v>
                </c:pt>
                <c:pt idx="8051">
                  <c:v>33.25</c:v>
                </c:pt>
                <c:pt idx="8052">
                  <c:v>41.61</c:v>
                </c:pt>
                <c:pt idx="8053">
                  <c:v>31.5</c:v>
                </c:pt>
                <c:pt idx="8054">
                  <c:v>0</c:v>
                </c:pt>
                <c:pt idx="8055">
                  <c:v>56.49</c:v>
                </c:pt>
                <c:pt idx="8056">
                  <c:v>17.82</c:v>
                </c:pt>
                <c:pt idx="8057">
                  <c:v>17.97</c:v>
                </c:pt>
                <c:pt idx="8058">
                  <c:v>25.34</c:v>
                </c:pt>
                <c:pt idx="8059">
                  <c:v>43.8</c:v>
                </c:pt>
                <c:pt idx="8060">
                  <c:v>0</c:v>
                </c:pt>
                <c:pt idx="8061">
                  <c:v>0</c:v>
                </c:pt>
                <c:pt idx="8062">
                  <c:v>0</c:v>
                </c:pt>
                <c:pt idx="8063">
                  <c:v>0</c:v>
                </c:pt>
                <c:pt idx="8064">
                  <c:v>0</c:v>
                </c:pt>
                <c:pt idx="8065">
                  <c:v>63.91</c:v>
                </c:pt>
                <c:pt idx="8066">
                  <c:v>115.15</c:v>
                </c:pt>
                <c:pt idx="8067">
                  <c:v>135.54</c:v>
                </c:pt>
                <c:pt idx="8068">
                  <c:v>91.48</c:v>
                </c:pt>
                <c:pt idx="8069">
                  <c:v>85.98</c:v>
                </c:pt>
                <c:pt idx="8070">
                  <c:v>72.069999999999993</c:v>
                </c:pt>
                <c:pt idx="8071">
                  <c:v>0</c:v>
                </c:pt>
                <c:pt idx="8072">
                  <c:v>0</c:v>
                </c:pt>
                <c:pt idx="8073">
                  <c:v>0</c:v>
                </c:pt>
                <c:pt idx="8074">
                  <c:v>0</c:v>
                </c:pt>
                <c:pt idx="8075">
                  <c:v>0</c:v>
                </c:pt>
                <c:pt idx="8076">
                  <c:v>3.57</c:v>
                </c:pt>
                <c:pt idx="8077">
                  <c:v>0</c:v>
                </c:pt>
                <c:pt idx="8078">
                  <c:v>0</c:v>
                </c:pt>
                <c:pt idx="8079">
                  <c:v>0</c:v>
                </c:pt>
                <c:pt idx="8080">
                  <c:v>0</c:v>
                </c:pt>
                <c:pt idx="8081">
                  <c:v>0</c:v>
                </c:pt>
                <c:pt idx="8082">
                  <c:v>3.35</c:v>
                </c:pt>
                <c:pt idx="8083">
                  <c:v>3.35</c:v>
                </c:pt>
                <c:pt idx="8084">
                  <c:v>5.01</c:v>
                </c:pt>
                <c:pt idx="8085">
                  <c:v>5</c:v>
                </c:pt>
                <c:pt idx="8086">
                  <c:v>5</c:v>
                </c:pt>
                <c:pt idx="8087">
                  <c:v>5</c:v>
                </c:pt>
                <c:pt idx="8088">
                  <c:v>5.04</c:v>
                </c:pt>
                <c:pt idx="8089">
                  <c:v>22.66</c:v>
                </c:pt>
                <c:pt idx="8090">
                  <c:v>51.86</c:v>
                </c:pt>
                <c:pt idx="8091">
                  <c:v>21.23</c:v>
                </c:pt>
                <c:pt idx="8092">
                  <c:v>43.62</c:v>
                </c:pt>
                <c:pt idx="8093">
                  <c:v>31.51</c:v>
                </c:pt>
                <c:pt idx="8094">
                  <c:v>42.81</c:v>
                </c:pt>
                <c:pt idx="8095">
                  <c:v>0</c:v>
                </c:pt>
                <c:pt idx="8096">
                  <c:v>0</c:v>
                </c:pt>
                <c:pt idx="8097">
                  <c:v>0</c:v>
                </c:pt>
                <c:pt idx="8098">
                  <c:v>3.45</c:v>
                </c:pt>
                <c:pt idx="8099">
                  <c:v>5.04</c:v>
                </c:pt>
                <c:pt idx="8100">
                  <c:v>5.03</c:v>
                </c:pt>
                <c:pt idx="8101">
                  <c:v>5.0199999999999996</c:v>
                </c:pt>
                <c:pt idx="8102">
                  <c:v>44.08</c:v>
                </c:pt>
                <c:pt idx="8103">
                  <c:v>67.540000000000006</c:v>
                </c:pt>
                <c:pt idx="8104">
                  <c:v>87.03</c:v>
                </c:pt>
                <c:pt idx="8105">
                  <c:v>6.02</c:v>
                </c:pt>
                <c:pt idx="8106">
                  <c:v>66</c:v>
                </c:pt>
                <c:pt idx="8107">
                  <c:v>33.43</c:v>
                </c:pt>
                <c:pt idx="8108">
                  <c:v>26.17</c:v>
                </c:pt>
                <c:pt idx="8109">
                  <c:v>0</c:v>
                </c:pt>
                <c:pt idx="8110">
                  <c:v>68.569999999999993</c:v>
                </c:pt>
                <c:pt idx="8111">
                  <c:v>47.88</c:v>
                </c:pt>
                <c:pt idx="8112">
                  <c:v>54.53</c:v>
                </c:pt>
                <c:pt idx="8113">
                  <c:v>0</c:v>
                </c:pt>
                <c:pt idx="8114">
                  <c:v>56.67</c:v>
                </c:pt>
                <c:pt idx="8115">
                  <c:v>133.68</c:v>
                </c:pt>
                <c:pt idx="8116">
                  <c:v>4.4400000000000004</c:v>
                </c:pt>
                <c:pt idx="8117">
                  <c:v>13.39</c:v>
                </c:pt>
                <c:pt idx="8118">
                  <c:v>188.9</c:v>
                </c:pt>
                <c:pt idx="8119">
                  <c:v>139.36000000000001</c:v>
                </c:pt>
                <c:pt idx="8120">
                  <c:v>0</c:v>
                </c:pt>
                <c:pt idx="8121">
                  <c:v>71.89</c:v>
                </c:pt>
                <c:pt idx="8122">
                  <c:v>180.98</c:v>
                </c:pt>
                <c:pt idx="8123">
                  <c:v>270.44</c:v>
                </c:pt>
                <c:pt idx="8124">
                  <c:v>285.37</c:v>
                </c:pt>
                <c:pt idx="8125">
                  <c:v>258.37</c:v>
                </c:pt>
                <c:pt idx="8126">
                  <c:v>62.46</c:v>
                </c:pt>
                <c:pt idx="8127">
                  <c:v>0</c:v>
                </c:pt>
                <c:pt idx="8128">
                  <c:v>296.04000000000002</c:v>
                </c:pt>
                <c:pt idx="8129">
                  <c:v>293.2</c:v>
                </c:pt>
                <c:pt idx="8130">
                  <c:v>293.20999999999998</c:v>
                </c:pt>
                <c:pt idx="8131">
                  <c:v>289.94</c:v>
                </c:pt>
                <c:pt idx="8132">
                  <c:v>83.73</c:v>
                </c:pt>
                <c:pt idx="8133">
                  <c:v>0</c:v>
                </c:pt>
                <c:pt idx="8134">
                  <c:v>0</c:v>
                </c:pt>
                <c:pt idx="8135">
                  <c:v>0</c:v>
                </c:pt>
                <c:pt idx="8136">
                  <c:v>0</c:v>
                </c:pt>
                <c:pt idx="8137">
                  <c:v>82.43</c:v>
                </c:pt>
                <c:pt idx="8138">
                  <c:v>7.77</c:v>
                </c:pt>
                <c:pt idx="8139">
                  <c:v>0</c:v>
                </c:pt>
                <c:pt idx="8140">
                  <c:v>0</c:v>
                </c:pt>
                <c:pt idx="8141">
                  <c:v>0</c:v>
                </c:pt>
                <c:pt idx="8142">
                  <c:v>0</c:v>
                </c:pt>
                <c:pt idx="8143">
                  <c:v>0</c:v>
                </c:pt>
                <c:pt idx="8144">
                  <c:v>115.47</c:v>
                </c:pt>
                <c:pt idx="8145">
                  <c:v>217.01</c:v>
                </c:pt>
                <c:pt idx="8146">
                  <c:v>262.77999999999997</c:v>
                </c:pt>
                <c:pt idx="8147">
                  <c:v>244.93</c:v>
                </c:pt>
                <c:pt idx="8148">
                  <c:v>277.47000000000003</c:v>
                </c:pt>
                <c:pt idx="8149">
                  <c:v>296.04000000000002</c:v>
                </c:pt>
                <c:pt idx="8150">
                  <c:v>250.86</c:v>
                </c:pt>
                <c:pt idx="8151">
                  <c:v>246.16</c:v>
                </c:pt>
                <c:pt idx="8152">
                  <c:v>278.07</c:v>
                </c:pt>
                <c:pt idx="8153">
                  <c:v>259.77999999999997</c:v>
                </c:pt>
                <c:pt idx="8154">
                  <c:v>274.16000000000003</c:v>
                </c:pt>
                <c:pt idx="8155">
                  <c:v>119.18</c:v>
                </c:pt>
                <c:pt idx="8156">
                  <c:v>0</c:v>
                </c:pt>
                <c:pt idx="8157">
                  <c:v>0</c:v>
                </c:pt>
                <c:pt idx="8158">
                  <c:v>88.46</c:v>
                </c:pt>
                <c:pt idx="8159">
                  <c:v>154.88</c:v>
                </c:pt>
                <c:pt idx="8160">
                  <c:v>91.29</c:v>
                </c:pt>
                <c:pt idx="8161">
                  <c:v>77.61</c:v>
                </c:pt>
                <c:pt idx="8162">
                  <c:v>168.52</c:v>
                </c:pt>
                <c:pt idx="8163">
                  <c:v>169.13</c:v>
                </c:pt>
                <c:pt idx="8164">
                  <c:v>153.29</c:v>
                </c:pt>
                <c:pt idx="8165">
                  <c:v>119.86</c:v>
                </c:pt>
                <c:pt idx="8166">
                  <c:v>0</c:v>
                </c:pt>
                <c:pt idx="8167">
                  <c:v>200.26</c:v>
                </c:pt>
                <c:pt idx="8168">
                  <c:v>258.10000000000002</c:v>
                </c:pt>
                <c:pt idx="8169">
                  <c:v>232.81</c:v>
                </c:pt>
                <c:pt idx="8170">
                  <c:v>225.34</c:v>
                </c:pt>
                <c:pt idx="8171">
                  <c:v>90.84</c:v>
                </c:pt>
                <c:pt idx="8172">
                  <c:v>0</c:v>
                </c:pt>
                <c:pt idx="8173">
                  <c:v>94.44</c:v>
                </c:pt>
                <c:pt idx="8174">
                  <c:v>176.91</c:v>
                </c:pt>
                <c:pt idx="8175">
                  <c:v>34.42</c:v>
                </c:pt>
                <c:pt idx="8176">
                  <c:v>85.82</c:v>
                </c:pt>
                <c:pt idx="8177">
                  <c:v>63.95</c:v>
                </c:pt>
                <c:pt idx="8178">
                  <c:v>120.2</c:v>
                </c:pt>
                <c:pt idx="8179">
                  <c:v>47.15</c:v>
                </c:pt>
                <c:pt idx="8180">
                  <c:v>42.62</c:v>
                </c:pt>
                <c:pt idx="8181">
                  <c:v>80.66</c:v>
                </c:pt>
                <c:pt idx="8182">
                  <c:v>12.59</c:v>
                </c:pt>
                <c:pt idx="8183">
                  <c:v>0</c:v>
                </c:pt>
                <c:pt idx="8184">
                  <c:v>40.57</c:v>
                </c:pt>
                <c:pt idx="8185">
                  <c:v>74.95</c:v>
                </c:pt>
                <c:pt idx="8186">
                  <c:v>158.07</c:v>
                </c:pt>
                <c:pt idx="8187">
                  <c:v>169.9</c:v>
                </c:pt>
                <c:pt idx="8188">
                  <c:v>224.77</c:v>
                </c:pt>
                <c:pt idx="8189">
                  <c:v>215.1</c:v>
                </c:pt>
                <c:pt idx="8190">
                  <c:v>113.2</c:v>
                </c:pt>
                <c:pt idx="8191">
                  <c:v>127.35</c:v>
                </c:pt>
                <c:pt idx="8192">
                  <c:v>224.99</c:v>
                </c:pt>
                <c:pt idx="8193">
                  <c:v>238.16</c:v>
                </c:pt>
                <c:pt idx="8194">
                  <c:v>137.06</c:v>
                </c:pt>
                <c:pt idx="8195">
                  <c:v>174.45</c:v>
                </c:pt>
                <c:pt idx="8196">
                  <c:v>149.93</c:v>
                </c:pt>
                <c:pt idx="8197">
                  <c:v>134.19999999999999</c:v>
                </c:pt>
                <c:pt idx="8198">
                  <c:v>108.58</c:v>
                </c:pt>
                <c:pt idx="8199">
                  <c:v>0</c:v>
                </c:pt>
                <c:pt idx="8200">
                  <c:v>0</c:v>
                </c:pt>
                <c:pt idx="8201">
                  <c:v>214.31</c:v>
                </c:pt>
                <c:pt idx="8202">
                  <c:v>200.1</c:v>
                </c:pt>
                <c:pt idx="8203">
                  <c:v>62.84</c:v>
                </c:pt>
                <c:pt idx="8204">
                  <c:v>126.63</c:v>
                </c:pt>
                <c:pt idx="8205">
                  <c:v>144.77000000000001</c:v>
                </c:pt>
                <c:pt idx="8206">
                  <c:v>141.19</c:v>
                </c:pt>
                <c:pt idx="8207">
                  <c:v>117.25</c:v>
                </c:pt>
                <c:pt idx="8208">
                  <c:v>0</c:v>
                </c:pt>
                <c:pt idx="8209">
                  <c:v>0</c:v>
                </c:pt>
                <c:pt idx="8210">
                  <c:v>62.54</c:v>
                </c:pt>
                <c:pt idx="8211">
                  <c:v>152.02000000000001</c:v>
                </c:pt>
                <c:pt idx="8212">
                  <c:v>114.88</c:v>
                </c:pt>
                <c:pt idx="8213">
                  <c:v>171.78</c:v>
                </c:pt>
                <c:pt idx="8214">
                  <c:v>189.67</c:v>
                </c:pt>
                <c:pt idx="8215">
                  <c:v>116.11</c:v>
                </c:pt>
                <c:pt idx="8216">
                  <c:v>0</c:v>
                </c:pt>
                <c:pt idx="8217">
                  <c:v>0</c:v>
                </c:pt>
                <c:pt idx="8218">
                  <c:v>0</c:v>
                </c:pt>
                <c:pt idx="8219">
                  <c:v>0</c:v>
                </c:pt>
                <c:pt idx="8220">
                  <c:v>0</c:v>
                </c:pt>
                <c:pt idx="8221">
                  <c:v>0</c:v>
                </c:pt>
                <c:pt idx="8222">
                  <c:v>0</c:v>
                </c:pt>
                <c:pt idx="8223">
                  <c:v>0</c:v>
                </c:pt>
                <c:pt idx="8224">
                  <c:v>0</c:v>
                </c:pt>
                <c:pt idx="8225">
                  <c:v>154.46</c:v>
                </c:pt>
                <c:pt idx="8226">
                  <c:v>163.80000000000001</c:v>
                </c:pt>
                <c:pt idx="8227">
                  <c:v>202.75</c:v>
                </c:pt>
                <c:pt idx="8228">
                  <c:v>224.04</c:v>
                </c:pt>
                <c:pt idx="8229">
                  <c:v>227.6</c:v>
                </c:pt>
                <c:pt idx="8230">
                  <c:v>195.79</c:v>
                </c:pt>
                <c:pt idx="8231">
                  <c:v>219.02</c:v>
                </c:pt>
                <c:pt idx="8232">
                  <c:v>218.79</c:v>
                </c:pt>
                <c:pt idx="8233">
                  <c:v>177.28</c:v>
                </c:pt>
                <c:pt idx="8234">
                  <c:v>204.33</c:v>
                </c:pt>
                <c:pt idx="8235">
                  <c:v>148</c:v>
                </c:pt>
                <c:pt idx="8236">
                  <c:v>199.97</c:v>
                </c:pt>
                <c:pt idx="8237">
                  <c:v>0</c:v>
                </c:pt>
                <c:pt idx="8238">
                  <c:v>101.05</c:v>
                </c:pt>
                <c:pt idx="8239">
                  <c:v>0</c:v>
                </c:pt>
                <c:pt idx="8240">
                  <c:v>0</c:v>
                </c:pt>
                <c:pt idx="8241">
                  <c:v>86.11</c:v>
                </c:pt>
                <c:pt idx="8242">
                  <c:v>191.13</c:v>
                </c:pt>
                <c:pt idx="8243">
                  <c:v>178.11</c:v>
                </c:pt>
                <c:pt idx="8244">
                  <c:v>210.64</c:v>
                </c:pt>
                <c:pt idx="8245">
                  <c:v>201.93</c:v>
                </c:pt>
                <c:pt idx="8246">
                  <c:v>151.63999999999999</c:v>
                </c:pt>
                <c:pt idx="8247">
                  <c:v>196.53</c:v>
                </c:pt>
                <c:pt idx="8248">
                  <c:v>178.73</c:v>
                </c:pt>
                <c:pt idx="8249">
                  <c:v>95.76</c:v>
                </c:pt>
                <c:pt idx="8250">
                  <c:v>42.7</c:v>
                </c:pt>
                <c:pt idx="8251">
                  <c:v>24.89</c:v>
                </c:pt>
                <c:pt idx="8252">
                  <c:v>21.3</c:v>
                </c:pt>
                <c:pt idx="8253">
                  <c:v>39.21</c:v>
                </c:pt>
                <c:pt idx="8254">
                  <c:v>71.17</c:v>
                </c:pt>
                <c:pt idx="8255">
                  <c:v>0</c:v>
                </c:pt>
                <c:pt idx="8256">
                  <c:v>0</c:v>
                </c:pt>
                <c:pt idx="8257">
                  <c:v>103.69</c:v>
                </c:pt>
                <c:pt idx="8258">
                  <c:v>251.58</c:v>
                </c:pt>
                <c:pt idx="8259">
                  <c:v>287.23</c:v>
                </c:pt>
                <c:pt idx="8260">
                  <c:v>198.68</c:v>
                </c:pt>
                <c:pt idx="8261">
                  <c:v>113.97</c:v>
                </c:pt>
                <c:pt idx="8262">
                  <c:v>82.32</c:v>
                </c:pt>
                <c:pt idx="8263">
                  <c:v>71.400000000000006</c:v>
                </c:pt>
                <c:pt idx="8264">
                  <c:v>64.53</c:v>
                </c:pt>
                <c:pt idx="8265">
                  <c:v>67.989999999999995</c:v>
                </c:pt>
                <c:pt idx="8266">
                  <c:v>67.91</c:v>
                </c:pt>
                <c:pt idx="8267">
                  <c:v>53.74</c:v>
                </c:pt>
                <c:pt idx="8268">
                  <c:v>35.950000000000003</c:v>
                </c:pt>
                <c:pt idx="8269">
                  <c:v>21.52</c:v>
                </c:pt>
                <c:pt idx="8270">
                  <c:v>18</c:v>
                </c:pt>
                <c:pt idx="8271">
                  <c:v>14.35</c:v>
                </c:pt>
                <c:pt idx="8272">
                  <c:v>17.920000000000002</c:v>
                </c:pt>
                <c:pt idx="8273">
                  <c:v>17.850000000000001</c:v>
                </c:pt>
                <c:pt idx="8274">
                  <c:v>28.5</c:v>
                </c:pt>
                <c:pt idx="8275">
                  <c:v>56.77</c:v>
                </c:pt>
                <c:pt idx="8276">
                  <c:v>99.36</c:v>
                </c:pt>
                <c:pt idx="8277">
                  <c:v>124.53</c:v>
                </c:pt>
                <c:pt idx="8278">
                  <c:v>121.5</c:v>
                </c:pt>
                <c:pt idx="8279">
                  <c:v>110.98</c:v>
                </c:pt>
                <c:pt idx="8280">
                  <c:v>96.55</c:v>
                </c:pt>
                <c:pt idx="8281">
                  <c:v>100.21</c:v>
                </c:pt>
                <c:pt idx="8282">
                  <c:v>111.22</c:v>
                </c:pt>
                <c:pt idx="8283">
                  <c:v>131.86000000000001</c:v>
                </c:pt>
                <c:pt idx="8284">
                  <c:v>163.66</c:v>
                </c:pt>
                <c:pt idx="8285">
                  <c:v>202.88</c:v>
                </c:pt>
                <c:pt idx="8286">
                  <c:v>234.03</c:v>
                </c:pt>
                <c:pt idx="8287">
                  <c:v>249.2</c:v>
                </c:pt>
                <c:pt idx="8288">
                  <c:v>249.47</c:v>
                </c:pt>
                <c:pt idx="8289">
                  <c:v>239.08</c:v>
                </c:pt>
                <c:pt idx="8290">
                  <c:v>235.87</c:v>
                </c:pt>
                <c:pt idx="8291">
                  <c:v>226.44</c:v>
                </c:pt>
                <c:pt idx="8292">
                  <c:v>205.05</c:v>
                </c:pt>
                <c:pt idx="8293">
                  <c:v>180.68</c:v>
                </c:pt>
                <c:pt idx="8294">
                  <c:v>147.52000000000001</c:v>
                </c:pt>
                <c:pt idx="8295">
                  <c:v>122.44</c:v>
                </c:pt>
                <c:pt idx="8296">
                  <c:v>104.5</c:v>
                </c:pt>
                <c:pt idx="8297">
                  <c:v>97.37</c:v>
                </c:pt>
                <c:pt idx="8298">
                  <c:v>100.59</c:v>
                </c:pt>
                <c:pt idx="8299">
                  <c:v>111.2</c:v>
                </c:pt>
                <c:pt idx="8300">
                  <c:v>118.33</c:v>
                </c:pt>
                <c:pt idx="8301">
                  <c:v>118.37</c:v>
                </c:pt>
                <c:pt idx="8302">
                  <c:v>118.29</c:v>
                </c:pt>
                <c:pt idx="8303">
                  <c:v>118.22</c:v>
                </c:pt>
                <c:pt idx="8304">
                  <c:v>107.51</c:v>
                </c:pt>
                <c:pt idx="8305">
                  <c:v>107.49</c:v>
                </c:pt>
                <c:pt idx="8306">
                  <c:v>0</c:v>
                </c:pt>
                <c:pt idx="8307">
                  <c:v>0</c:v>
                </c:pt>
                <c:pt idx="8308">
                  <c:v>63.17</c:v>
                </c:pt>
                <c:pt idx="8309">
                  <c:v>164.63</c:v>
                </c:pt>
                <c:pt idx="8310">
                  <c:v>169.63</c:v>
                </c:pt>
                <c:pt idx="8311">
                  <c:v>134.55000000000001</c:v>
                </c:pt>
                <c:pt idx="8312">
                  <c:v>113.88</c:v>
                </c:pt>
                <c:pt idx="8313">
                  <c:v>106.83</c:v>
                </c:pt>
                <c:pt idx="8314">
                  <c:v>99.97</c:v>
                </c:pt>
                <c:pt idx="8315">
                  <c:v>0</c:v>
                </c:pt>
                <c:pt idx="8316">
                  <c:v>0</c:v>
                </c:pt>
                <c:pt idx="8317">
                  <c:v>98.35</c:v>
                </c:pt>
                <c:pt idx="8318">
                  <c:v>144.41</c:v>
                </c:pt>
                <c:pt idx="8319">
                  <c:v>84.45</c:v>
                </c:pt>
                <c:pt idx="8320">
                  <c:v>109.12</c:v>
                </c:pt>
                <c:pt idx="8321">
                  <c:v>137.72999999999999</c:v>
                </c:pt>
                <c:pt idx="8322">
                  <c:v>138.21</c:v>
                </c:pt>
                <c:pt idx="8323">
                  <c:v>134.97999999999999</c:v>
                </c:pt>
                <c:pt idx="8324">
                  <c:v>128.30000000000001</c:v>
                </c:pt>
                <c:pt idx="8325">
                  <c:v>121.42</c:v>
                </c:pt>
                <c:pt idx="8326">
                  <c:v>114.23</c:v>
                </c:pt>
                <c:pt idx="8327">
                  <c:v>110.67</c:v>
                </c:pt>
                <c:pt idx="8328">
                  <c:v>104</c:v>
                </c:pt>
                <c:pt idx="8329">
                  <c:v>96.79</c:v>
                </c:pt>
                <c:pt idx="8330">
                  <c:v>86.06</c:v>
                </c:pt>
                <c:pt idx="8331">
                  <c:v>89.62</c:v>
                </c:pt>
                <c:pt idx="8332">
                  <c:v>0</c:v>
                </c:pt>
                <c:pt idx="8333">
                  <c:v>0</c:v>
                </c:pt>
                <c:pt idx="8334">
                  <c:v>0</c:v>
                </c:pt>
                <c:pt idx="8335">
                  <c:v>0</c:v>
                </c:pt>
                <c:pt idx="8336">
                  <c:v>59.6</c:v>
                </c:pt>
                <c:pt idx="8337">
                  <c:v>114.56</c:v>
                </c:pt>
                <c:pt idx="8338">
                  <c:v>195.63</c:v>
                </c:pt>
                <c:pt idx="8339">
                  <c:v>0</c:v>
                </c:pt>
                <c:pt idx="8340">
                  <c:v>0</c:v>
                </c:pt>
                <c:pt idx="8341">
                  <c:v>0</c:v>
                </c:pt>
                <c:pt idx="8342">
                  <c:v>81.11</c:v>
                </c:pt>
                <c:pt idx="8343">
                  <c:v>178.79</c:v>
                </c:pt>
                <c:pt idx="8344">
                  <c:v>121.67</c:v>
                </c:pt>
                <c:pt idx="8345">
                  <c:v>158.38</c:v>
                </c:pt>
                <c:pt idx="8346">
                  <c:v>177.97</c:v>
                </c:pt>
                <c:pt idx="8347">
                  <c:v>218.01</c:v>
                </c:pt>
                <c:pt idx="8348">
                  <c:v>192.82</c:v>
                </c:pt>
                <c:pt idx="8349">
                  <c:v>196.05</c:v>
                </c:pt>
                <c:pt idx="8350">
                  <c:v>146.59</c:v>
                </c:pt>
                <c:pt idx="8351">
                  <c:v>193.6</c:v>
                </c:pt>
                <c:pt idx="8352">
                  <c:v>158.84</c:v>
                </c:pt>
                <c:pt idx="8353">
                  <c:v>115.34</c:v>
                </c:pt>
                <c:pt idx="8354">
                  <c:v>70.56</c:v>
                </c:pt>
                <c:pt idx="8355">
                  <c:v>56.41</c:v>
                </c:pt>
                <c:pt idx="8356">
                  <c:v>70.62</c:v>
                </c:pt>
                <c:pt idx="8357">
                  <c:v>102.81</c:v>
                </c:pt>
                <c:pt idx="8358">
                  <c:v>120.55</c:v>
                </c:pt>
                <c:pt idx="8359">
                  <c:v>131.53</c:v>
                </c:pt>
                <c:pt idx="8360">
                  <c:v>124.5</c:v>
                </c:pt>
                <c:pt idx="8361">
                  <c:v>0</c:v>
                </c:pt>
                <c:pt idx="8362">
                  <c:v>0</c:v>
                </c:pt>
                <c:pt idx="8363">
                  <c:v>0</c:v>
                </c:pt>
                <c:pt idx="8364">
                  <c:v>122.28</c:v>
                </c:pt>
                <c:pt idx="8365">
                  <c:v>230.12</c:v>
                </c:pt>
                <c:pt idx="8366">
                  <c:v>221.79</c:v>
                </c:pt>
                <c:pt idx="8367">
                  <c:v>156.24</c:v>
                </c:pt>
                <c:pt idx="8368">
                  <c:v>127.96</c:v>
                </c:pt>
                <c:pt idx="8369">
                  <c:v>0</c:v>
                </c:pt>
                <c:pt idx="8370">
                  <c:v>21.04</c:v>
                </c:pt>
                <c:pt idx="8371">
                  <c:v>140.24</c:v>
                </c:pt>
                <c:pt idx="8372">
                  <c:v>108.84</c:v>
                </c:pt>
                <c:pt idx="8373">
                  <c:v>80.64</c:v>
                </c:pt>
                <c:pt idx="8374">
                  <c:v>112.72</c:v>
                </c:pt>
                <c:pt idx="8375">
                  <c:v>144.56</c:v>
                </c:pt>
                <c:pt idx="8376">
                  <c:v>14</c:v>
                </c:pt>
                <c:pt idx="8377">
                  <c:v>20.84</c:v>
                </c:pt>
                <c:pt idx="8378">
                  <c:v>0</c:v>
                </c:pt>
                <c:pt idx="8379">
                  <c:v>0</c:v>
                </c:pt>
                <c:pt idx="8380">
                  <c:v>0</c:v>
                </c:pt>
                <c:pt idx="8381">
                  <c:v>0</c:v>
                </c:pt>
                <c:pt idx="8382">
                  <c:v>0</c:v>
                </c:pt>
                <c:pt idx="8383">
                  <c:v>0</c:v>
                </c:pt>
                <c:pt idx="8384">
                  <c:v>115.47</c:v>
                </c:pt>
                <c:pt idx="8385">
                  <c:v>118.75</c:v>
                </c:pt>
                <c:pt idx="8386">
                  <c:v>12.79</c:v>
                </c:pt>
                <c:pt idx="8387">
                  <c:v>57.64</c:v>
                </c:pt>
                <c:pt idx="8388">
                  <c:v>99.71</c:v>
                </c:pt>
                <c:pt idx="8389">
                  <c:v>165.43</c:v>
                </c:pt>
                <c:pt idx="8390">
                  <c:v>0</c:v>
                </c:pt>
                <c:pt idx="8391">
                  <c:v>0</c:v>
                </c:pt>
                <c:pt idx="8392">
                  <c:v>0</c:v>
                </c:pt>
                <c:pt idx="8393">
                  <c:v>0</c:v>
                </c:pt>
                <c:pt idx="8394">
                  <c:v>0</c:v>
                </c:pt>
                <c:pt idx="8395">
                  <c:v>0</c:v>
                </c:pt>
                <c:pt idx="8396">
                  <c:v>0</c:v>
                </c:pt>
                <c:pt idx="8397">
                  <c:v>0</c:v>
                </c:pt>
                <c:pt idx="8398">
                  <c:v>0</c:v>
                </c:pt>
                <c:pt idx="8399">
                  <c:v>6.54</c:v>
                </c:pt>
                <c:pt idx="8400">
                  <c:v>6.65</c:v>
                </c:pt>
                <c:pt idx="8401">
                  <c:v>6.69</c:v>
                </c:pt>
                <c:pt idx="8402">
                  <c:v>6.7</c:v>
                </c:pt>
                <c:pt idx="8403">
                  <c:v>15.37</c:v>
                </c:pt>
                <c:pt idx="8404">
                  <c:v>186.2</c:v>
                </c:pt>
                <c:pt idx="8405">
                  <c:v>260.20999999999998</c:v>
                </c:pt>
                <c:pt idx="8406">
                  <c:v>91.54</c:v>
                </c:pt>
                <c:pt idx="8407">
                  <c:v>105.02</c:v>
                </c:pt>
                <c:pt idx="8408">
                  <c:v>112.86</c:v>
                </c:pt>
                <c:pt idx="8409">
                  <c:v>108.99</c:v>
                </c:pt>
                <c:pt idx="8410">
                  <c:v>0</c:v>
                </c:pt>
                <c:pt idx="8411">
                  <c:v>0</c:v>
                </c:pt>
                <c:pt idx="8412">
                  <c:v>0</c:v>
                </c:pt>
                <c:pt idx="8413">
                  <c:v>0</c:v>
                </c:pt>
                <c:pt idx="8414">
                  <c:v>0</c:v>
                </c:pt>
                <c:pt idx="8415">
                  <c:v>0</c:v>
                </c:pt>
                <c:pt idx="8416">
                  <c:v>0</c:v>
                </c:pt>
                <c:pt idx="8417">
                  <c:v>87.34</c:v>
                </c:pt>
                <c:pt idx="8418">
                  <c:v>163</c:v>
                </c:pt>
                <c:pt idx="8419">
                  <c:v>223.67</c:v>
                </c:pt>
                <c:pt idx="8420">
                  <c:v>26.89</c:v>
                </c:pt>
                <c:pt idx="8421">
                  <c:v>0</c:v>
                </c:pt>
                <c:pt idx="8422">
                  <c:v>0</c:v>
                </c:pt>
                <c:pt idx="8423">
                  <c:v>0</c:v>
                </c:pt>
                <c:pt idx="8424">
                  <c:v>0</c:v>
                </c:pt>
                <c:pt idx="8425">
                  <c:v>0</c:v>
                </c:pt>
                <c:pt idx="8426">
                  <c:v>0</c:v>
                </c:pt>
                <c:pt idx="8427">
                  <c:v>0</c:v>
                </c:pt>
                <c:pt idx="8428">
                  <c:v>33.380000000000003</c:v>
                </c:pt>
                <c:pt idx="8429">
                  <c:v>112.44</c:v>
                </c:pt>
                <c:pt idx="8430">
                  <c:v>23.53</c:v>
                </c:pt>
                <c:pt idx="8431">
                  <c:v>52.45</c:v>
                </c:pt>
                <c:pt idx="8432">
                  <c:v>50.58</c:v>
                </c:pt>
                <c:pt idx="8433">
                  <c:v>0</c:v>
                </c:pt>
                <c:pt idx="8434">
                  <c:v>0</c:v>
                </c:pt>
                <c:pt idx="8435">
                  <c:v>0</c:v>
                </c:pt>
                <c:pt idx="8436">
                  <c:v>3.51</c:v>
                </c:pt>
                <c:pt idx="8437">
                  <c:v>61.78</c:v>
                </c:pt>
                <c:pt idx="8438">
                  <c:v>98.87</c:v>
                </c:pt>
                <c:pt idx="8439">
                  <c:v>99.84</c:v>
                </c:pt>
                <c:pt idx="8440">
                  <c:v>16.39</c:v>
                </c:pt>
                <c:pt idx="8441">
                  <c:v>8.2899999999999991</c:v>
                </c:pt>
                <c:pt idx="8442">
                  <c:v>84.89</c:v>
                </c:pt>
                <c:pt idx="8443">
                  <c:v>146.91999999999999</c:v>
                </c:pt>
                <c:pt idx="8444">
                  <c:v>183.52</c:v>
                </c:pt>
                <c:pt idx="8445">
                  <c:v>0</c:v>
                </c:pt>
                <c:pt idx="8446">
                  <c:v>90.97</c:v>
                </c:pt>
                <c:pt idx="8447">
                  <c:v>277.20999999999998</c:v>
                </c:pt>
                <c:pt idx="8448">
                  <c:v>260.89999999999998</c:v>
                </c:pt>
                <c:pt idx="8449">
                  <c:v>156.19999999999999</c:v>
                </c:pt>
                <c:pt idx="8450">
                  <c:v>87.37</c:v>
                </c:pt>
                <c:pt idx="8451">
                  <c:v>105.04</c:v>
                </c:pt>
                <c:pt idx="8452">
                  <c:v>230.95</c:v>
                </c:pt>
                <c:pt idx="8453">
                  <c:v>138.24</c:v>
                </c:pt>
                <c:pt idx="8454">
                  <c:v>62.77</c:v>
                </c:pt>
                <c:pt idx="8455">
                  <c:v>0</c:v>
                </c:pt>
                <c:pt idx="8456">
                  <c:v>0</c:v>
                </c:pt>
                <c:pt idx="8457">
                  <c:v>0</c:v>
                </c:pt>
                <c:pt idx="8458">
                  <c:v>0</c:v>
                </c:pt>
                <c:pt idx="8459">
                  <c:v>82.99</c:v>
                </c:pt>
                <c:pt idx="8460">
                  <c:v>133.27000000000001</c:v>
                </c:pt>
                <c:pt idx="8461">
                  <c:v>0</c:v>
                </c:pt>
                <c:pt idx="8462">
                  <c:v>0</c:v>
                </c:pt>
                <c:pt idx="8463">
                  <c:v>91.36</c:v>
                </c:pt>
                <c:pt idx="8464">
                  <c:v>73.88</c:v>
                </c:pt>
                <c:pt idx="8465">
                  <c:v>167.58</c:v>
                </c:pt>
                <c:pt idx="8466">
                  <c:v>274.45</c:v>
                </c:pt>
                <c:pt idx="8467">
                  <c:v>273.8</c:v>
                </c:pt>
                <c:pt idx="8468">
                  <c:v>273.92</c:v>
                </c:pt>
                <c:pt idx="8469">
                  <c:v>226.34</c:v>
                </c:pt>
                <c:pt idx="8470">
                  <c:v>147.01</c:v>
                </c:pt>
                <c:pt idx="8471">
                  <c:v>262.07</c:v>
                </c:pt>
                <c:pt idx="8472">
                  <c:v>211.2</c:v>
                </c:pt>
                <c:pt idx="8473">
                  <c:v>240.36</c:v>
                </c:pt>
                <c:pt idx="8474">
                  <c:v>229.14</c:v>
                </c:pt>
                <c:pt idx="8475">
                  <c:v>0</c:v>
                </c:pt>
                <c:pt idx="8476">
                  <c:v>213.43</c:v>
                </c:pt>
                <c:pt idx="8477">
                  <c:v>126.88</c:v>
                </c:pt>
                <c:pt idx="8478">
                  <c:v>0</c:v>
                </c:pt>
                <c:pt idx="8479">
                  <c:v>0</c:v>
                </c:pt>
                <c:pt idx="8480">
                  <c:v>0</c:v>
                </c:pt>
                <c:pt idx="8481">
                  <c:v>0</c:v>
                </c:pt>
                <c:pt idx="8482">
                  <c:v>0</c:v>
                </c:pt>
                <c:pt idx="8483">
                  <c:v>0</c:v>
                </c:pt>
                <c:pt idx="8484">
                  <c:v>109.31</c:v>
                </c:pt>
                <c:pt idx="8485">
                  <c:v>46.88</c:v>
                </c:pt>
                <c:pt idx="8486">
                  <c:v>180.51</c:v>
                </c:pt>
                <c:pt idx="8487">
                  <c:v>263.39</c:v>
                </c:pt>
                <c:pt idx="8488">
                  <c:v>268.76</c:v>
                </c:pt>
                <c:pt idx="8489">
                  <c:v>289.26</c:v>
                </c:pt>
                <c:pt idx="8490">
                  <c:v>291.77999999999997</c:v>
                </c:pt>
                <c:pt idx="8491">
                  <c:v>292.39999999999998</c:v>
                </c:pt>
                <c:pt idx="8492">
                  <c:v>280.67</c:v>
                </c:pt>
                <c:pt idx="8493">
                  <c:v>283.17</c:v>
                </c:pt>
                <c:pt idx="8494">
                  <c:v>236.31</c:v>
                </c:pt>
                <c:pt idx="8495">
                  <c:v>0</c:v>
                </c:pt>
                <c:pt idx="8496">
                  <c:v>177.83</c:v>
                </c:pt>
                <c:pt idx="8497">
                  <c:v>244.49</c:v>
                </c:pt>
                <c:pt idx="8498">
                  <c:v>118.54</c:v>
                </c:pt>
                <c:pt idx="8499">
                  <c:v>156.94999999999999</c:v>
                </c:pt>
                <c:pt idx="8500">
                  <c:v>167.09</c:v>
                </c:pt>
                <c:pt idx="8501">
                  <c:v>0</c:v>
                </c:pt>
                <c:pt idx="8502">
                  <c:v>0</c:v>
                </c:pt>
                <c:pt idx="8503">
                  <c:v>41.67</c:v>
                </c:pt>
                <c:pt idx="8504">
                  <c:v>0</c:v>
                </c:pt>
                <c:pt idx="8505">
                  <c:v>0</c:v>
                </c:pt>
                <c:pt idx="8506">
                  <c:v>27.6</c:v>
                </c:pt>
                <c:pt idx="8507">
                  <c:v>0</c:v>
                </c:pt>
                <c:pt idx="8508">
                  <c:v>0</c:v>
                </c:pt>
                <c:pt idx="8509">
                  <c:v>0</c:v>
                </c:pt>
                <c:pt idx="8510">
                  <c:v>116.58</c:v>
                </c:pt>
                <c:pt idx="8511">
                  <c:v>245.23</c:v>
                </c:pt>
                <c:pt idx="8512">
                  <c:v>253.02</c:v>
                </c:pt>
                <c:pt idx="8513">
                  <c:v>171.06</c:v>
                </c:pt>
                <c:pt idx="8514">
                  <c:v>106.02</c:v>
                </c:pt>
                <c:pt idx="8515">
                  <c:v>0</c:v>
                </c:pt>
                <c:pt idx="8516">
                  <c:v>0</c:v>
                </c:pt>
                <c:pt idx="8517">
                  <c:v>0</c:v>
                </c:pt>
                <c:pt idx="8518">
                  <c:v>0</c:v>
                </c:pt>
                <c:pt idx="8519">
                  <c:v>0</c:v>
                </c:pt>
                <c:pt idx="8520">
                  <c:v>0</c:v>
                </c:pt>
                <c:pt idx="8521">
                  <c:v>4.97</c:v>
                </c:pt>
                <c:pt idx="8522">
                  <c:v>5</c:v>
                </c:pt>
                <c:pt idx="8523">
                  <c:v>5.01</c:v>
                </c:pt>
                <c:pt idx="8524">
                  <c:v>5.03</c:v>
                </c:pt>
                <c:pt idx="8525">
                  <c:v>5.0199999999999996</c:v>
                </c:pt>
                <c:pt idx="8526">
                  <c:v>5.01</c:v>
                </c:pt>
                <c:pt idx="8527">
                  <c:v>6.62</c:v>
                </c:pt>
                <c:pt idx="8528">
                  <c:v>6.68</c:v>
                </c:pt>
                <c:pt idx="8529">
                  <c:v>84.59</c:v>
                </c:pt>
                <c:pt idx="8530">
                  <c:v>0</c:v>
                </c:pt>
                <c:pt idx="8531">
                  <c:v>3.39</c:v>
                </c:pt>
                <c:pt idx="8532">
                  <c:v>5.03</c:v>
                </c:pt>
                <c:pt idx="8533">
                  <c:v>5</c:v>
                </c:pt>
                <c:pt idx="8534">
                  <c:v>5.01</c:v>
                </c:pt>
                <c:pt idx="8535">
                  <c:v>5.0199999999999996</c:v>
                </c:pt>
                <c:pt idx="8536">
                  <c:v>5.03</c:v>
                </c:pt>
                <c:pt idx="8537">
                  <c:v>40.61</c:v>
                </c:pt>
                <c:pt idx="8538">
                  <c:v>80.44</c:v>
                </c:pt>
                <c:pt idx="8539">
                  <c:v>149.76</c:v>
                </c:pt>
                <c:pt idx="8540">
                  <c:v>115.07</c:v>
                </c:pt>
                <c:pt idx="8541">
                  <c:v>82.58</c:v>
                </c:pt>
                <c:pt idx="8542">
                  <c:v>4.01</c:v>
                </c:pt>
                <c:pt idx="8543">
                  <c:v>39.729999999999997</c:v>
                </c:pt>
                <c:pt idx="8544">
                  <c:v>32.18</c:v>
                </c:pt>
                <c:pt idx="8545">
                  <c:v>36.4</c:v>
                </c:pt>
                <c:pt idx="8546">
                  <c:v>156.22</c:v>
                </c:pt>
                <c:pt idx="8547">
                  <c:v>0</c:v>
                </c:pt>
                <c:pt idx="8548">
                  <c:v>160.88999999999999</c:v>
                </c:pt>
                <c:pt idx="8549">
                  <c:v>225.46</c:v>
                </c:pt>
                <c:pt idx="8550">
                  <c:v>52.47</c:v>
                </c:pt>
                <c:pt idx="8551">
                  <c:v>26.83</c:v>
                </c:pt>
                <c:pt idx="8552">
                  <c:v>0</c:v>
                </c:pt>
                <c:pt idx="8553">
                  <c:v>0</c:v>
                </c:pt>
                <c:pt idx="8554">
                  <c:v>0</c:v>
                </c:pt>
                <c:pt idx="8555">
                  <c:v>0</c:v>
                </c:pt>
                <c:pt idx="8556">
                  <c:v>9.4</c:v>
                </c:pt>
                <c:pt idx="8557">
                  <c:v>18.690000000000001</c:v>
                </c:pt>
                <c:pt idx="8558">
                  <c:v>27.77</c:v>
                </c:pt>
                <c:pt idx="8559">
                  <c:v>12.26</c:v>
                </c:pt>
                <c:pt idx="8560">
                  <c:v>15.14</c:v>
                </c:pt>
                <c:pt idx="8561">
                  <c:v>8.6999999999999993</c:v>
                </c:pt>
                <c:pt idx="8562">
                  <c:v>46.69</c:v>
                </c:pt>
                <c:pt idx="8563">
                  <c:v>44.3</c:v>
                </c:pt>
                <c:pt idx="8564">
                  <c:v>59.79</c:v>
                </c:pt>
                <c:pt idx="8565">
                  <c:v>45.5</c:v>
                </c:pt>
                <c:pt idx="8566">
                  <c:v>109.53</c:v>
                </c:pt>
                <c:pt idx="8567">
                  <c:v>116.06</c:v>
                </c:pt>
                <c:pt idx="8568">
                  <c:v>65.28</c:v>
                </c:pt>
                <c:pt idx="8569">
                  <c:v>93.51</c:v>
                </c:pt>
                <c:pt idx="8570">
                  <c:v>0</c:v>
                </c:pt>
                <c:pt idx="8571">
                  <c:v>21.58</c:v>
                </c:pt>
                <c:pt idx="8572">
                  <c:v>17.809999999999999</c:v>
                </c:pt>
                <c:pt idx="8573">
                  <c:v>21.56</c:v>
                </c:pt>
                <c:pt idx="8574">
                  <c:v>25.17</c:v>
                </c:pt>
                <c:pt idx="8575">
                  <c:v>0</c:v>
                </c:pt>
                <c:pt idx="8576">
                  <c:v>0</c:v>
                </c:pt>
                <c:pt idx="8577">
                  <c:v>0</c:v>
                </c:pt>
                <c:pt idx="8578">
                  <c:v>50.41</c:v>
                </c:pt>
                <c:pt idx="8579">
                  <c:v>30.78</c:v>
                </c:pt>
                <c:pt idx="8580">
                  <c:v>13.8</c:v>
                </c:pt>
                <c:pt idx="8581">
                  <c:v>49.58</c:v>
                </c:pt>
                <c:pt idx="8582">
                  <c:v>0</c:v>
                </c:pt>
                <c:pt idx="8583">
                  <c:v>0</c:v>
                </c:pt>
                <c:pt idx="8584">
                  <c:v>0</c:v>
                </c:pt>
                <c:pt idx="8585">
                  <c:v>46.28</c:v>
                </c:pt>
                <c:pt idx="8586">
                  <c:v>69.599999999999994</c:v>
                </c:pt>
                <c:pt idx="8587">
                  <c:v>103.49</c:v>
                </c:pt>
                <c:pt idx="8588">
                  <c:v>162.13999999999999</c:v>
                </c:pt>
                <c:pt idx="8589">
                  <c:v>247.02</c:v>
                </c:pt>
                <c:pt idx="8590">
                  <c:v>159.59</c:v>
                </c:pt>
                <c:pt idx="8591">
                  <c:v>0</c:v>
                </c:pt>
                <c:pt idx="8592">
                  <c:v>0</c:v>
                </c:pt>
                <c:pt idx="8593">
                  <c:v>0</c:v>
                </c:pt>
                <c:pt idx="8594">
                  <c:v>61.36</c:v>
                </c:pt>
                <c:pt idx="8595">
                  <c:v>80.510000000000005</c:v>
                </c:pt>
                <c:pt idx="8596">
                  <c:v>0</c:v>
                </c:pt>
                <c:pt idx="8597">
                  <c:v>108.43</c:v>
                </c:pt>
                <c:pt idx="8598">
                  <c:v>146.12</c:v>
                </c:pt>
                <c:pt idx="8599">
                  <c:v>118.58</c:v>
                </c:pt>
                <c:pt idx="8600">
                  <c:v>0</c:v>
                </c:pt>
                <c:pt idx="8601">
                  <c:v>0</c:v>
                </c:pt>
                <c:pt idx="8602">
                  <c:v>0</c:v>
                </c:pt>
                <c:pt idx="8603">
                  <c:v>0</c:v>
                </c:pt>
                <c:pt idx="8604">
                  <c:v>0</c:v>
                </c:pt>
                <c:pt idx="8605">
                  <c:v>0</c:v>
                </c:pt>
                <c:pt idx="8606">
                  <c:v>0</c:v>
                </c:pt>
                <c:pt idx="8607">
                  <c:v>39.44</c:v>
                </c:pt>
                <c:pt idx="8608">
                  <c:v>43.71</c:v>
                </c:pt>
                <c:pt idx="8609">
                  <c:v>70.39</c:v>
                </c:pt>
                <c:pt idx="8610">
                  <c:v>129.07</c:v>
                </c:pt>
                <c:pt idx="8611">
                  <c:v>161.1</c:v>
                </c:pt>
                <c:pt idx="8612">
                  <c:v>92.41</c:v>
                </c:pt>
                <c:pt idx="8613">
                  <c:v>106.3</c:v>
                </c:pt>
                <c:pt idx="8614">
                  <c:v>151.02000000000001</c:v>
                </c:pt>
                <c:pt idx="8615">
                  <c:v>253.02</c:v>
                </c:pt>
                <c:pt idx="8616">
                  <c:v>244.72</c:v>
                </c:pt>
                <c:pt idx="8617">
                  <c:v>153.27000000000001</c:v>
                </c:pt>
                <c:pt idx="8618">
                  <c:v>0</c:v>
                </c:pt>
                <c:pt idx="8619">
                  <c:v>0</c:v>
                </c:pt>
                <c:pt idx="8620">
                  <c:v>138.18</c:v>
                </c:pt>
                <c:pt idx="8621">
                  <c:v>176.3</c:v>
                </c:pt>
                <c:pt idx="8622">
                  <c:v>157.32</c:v>
                </c:pt>
                <c:pt idx="8623">
                  <c:v>123.55</c:v>
                </c:pt>
                <c:pt idx="8624">
                  <c:v>199.79</c:v>
                </c:pt>
                <c:pt idx="8625">
                  <c:v>205.75</c:v>
                </c:pt>
                <c:pt idx="8626">
                  <c:v>146.99</c:v>
                </c:pt>
                <c:pt idx="8627">
                  <c:v>63.33</c:v>
                </c:pt>
                <c:pt idx="8628">
                  <c:v>70.55</c:v>
                </c:pt>
                <c:pt idx="8629">
                  <c:v>51.31</c:v>
                </c:pt>
                <c:pt idx="8630">
                  <c:v>166.17</c:v>
                </c:pt>
                <c:pt idx="8631">
                  <c:v>129.31</c:v>
                </c:pt>
                <c:pt idx="8632">
                  <c:v>58.43</c:v>
                </c:pt>
                <c:pt idx="8633">
                  <c:v>106.27</c:v>
                </c:pt>
                <c:pt idx="8634">
                  <c:v>58.06</c:v>
                </c:pt>
                <c:pt idx="8635">
                  <c:v>104.9</c:v>
                </c:pt>
                <c:pt idx="8636">
                  <c:v>145.55000000000001</c:v>
                </c:pt>
                <c:pt idx="8637">
                  <c:v>153.30000000000001</c:v>
                </c:pt>
                <c:pt idx="8638">
                  <c:v>154.02000000000001</c:v>
                </c:pt>
                <c:pt idx="8639">
                  <c:v>99.49</c:v>
                </c:pt>
                <c:pt idx="8640">
                  <c:v>89.3</c:v>
                </c:pt>
                <c:pt idx="8641">
                  <c:v>224.45</c:v>
                </c:pt>
                <c:pt idx="8642">
                  <c:v>170.2</c:v>
                </c:pt>
                <c:pt idx="8643">
                  <c:v>27.04</c:v>
                </c:pt>
                <c:pt idx="8644">
                  <c:v>96.83</c:v>
                </c:pt>
                <c:pt idx="8645">
                  <c:v>105.59</c:v>
                </c:pt>
                <c:pt idx="8646">
                  <c:v>70.64</c:v>
                </c:pt>
                <c:pt idx="8647">
                  <c:v>0</c:v>
                </c:pt>
                <c:pt idx="8648">
                  <c:v>0</c:v>
                </c:pt>
                <c:pt idx="8649">
                  <c:v>0</c:v>
                </c:pt>
                <c:pt idx="8650">
                  <c:v>0</c:v>
                </c:pt>
                <c:pt idx="8651">
                  <c:v>0</c:v>
                </c:pt>
                <c:pt idx="8652">
                  <c:v>123.1</c:v>
                </c:pt>
                <c:pt idx="8653">
                  <c:v>63.5</c:v>
                </c:pt>
                <c:pt idx="8654">
                  <c:v>67.400000000000006</c:v>
                </c:pt>
                <c:pt idx="8655">
                  <c:v>0</c:v>
                </c:pt>
                <c:pt idx="8656">
                  <c:v>74.75</c:v>
                </c:pt>
                <c:pt idx="8657">
                  <c:v>116.45</c:v>
                </c:pt>
                <c:pt idx="8658">
                  <c:v>7.51</c:v>
                </c:pt>
                <c:pt idx="8659">
                  <c:v>98.68</c:v>
                </c:pt>
                <c:pt idx="8660">
                  <c:v>87.4</c:v>
                </c:pt>
                <c:pt idx="8661">
                  <c:v>91.81</c:v>
                </c:pt>
                <c:pt idx="8662">
                  <c:v>123.57</c:v>
                </c:pt>
                <c:pt idx="8663">
                  <c:v>144.13</c:v>
                </c:pt>
                <c:pt idx="8664">
                  <c:v>181.77</c:v>
                </c:pt>
                <c:pt idx="8665">
                  <c:v>164.47</c:v>
                </c:pt>
                <c:pt idx="8666">
                  <c:v>88.4</c:v>
                </c:pt>
                <c:pt idx="8667">
                  <c:v>55.93</c:v>
                </c:pt>
                <c:pt idx="8668">
                  <c:v>116.1</c:v>
                </c:pt>
                <c:pt idx="8669">
                  <c:v>0</c:v>
                </c:pt>
                <c:pt idx="8670">
                  <c:v>0</c:v>
                </c:pt>
                <c:pt idx="8671">
                  <c:v>0</c:v>
                </c:pt>
                <c:pt idx="8672">
                  <c:v>82.51</c:v>
                </c:pt>
                <c:pt idx="8673">
                  <c:v>229.63</c:v>
                </c:pt>
                <c:pt idx="8674">
                  <c:v>217.26</c:v>
                </c:pt>
                <c:pt idx="8675">
                  <c:v>153.44999999999999</c:v>
                </c:pt>
                <c:pt idx="8676">
                  <c:v>84.88</c:v>
                </c:pt>
                <c:pt idx="8677">
                  <c:v>189.45</c:v>
                </c:pt>
                <c:pt idx="8678">
                  <c:v>193.62</c:v>
                </c:pt>
                <c:pt idx="8679">
                  <c:v>145.78</c:v>
                </c:pt>
                <c:pt idx="8680">
                  <c:v>117.27</c:v>
                </c:pt>
                <c:pt idx="8681">
                  <c:v>78.89</c:v>
                </c:pt>
                <c:pt idx="8682">
                  <c:v>66.3</c:v>
                </c:pt>
                <c:pt idx="8683">
                  <c:v>62.1</c:v>
                </c:pt>
                <c:pt idx="8684">
                  <c:v>53.43</c:v>
                </c:pt>
                <c:pt idx="8685">
                  <c:v>67.180000000000007</c:v>
                </c:pt>
                <c:pt idx="8686">
                  <c:v>0</c:v>
                </c:pt>
                <c:pt idx="8687">
                  <c:v>0</c:v>
                </c:pt>
                <c:pt idx="8688">
                  <c:v>99.51</c:v>
                </c:pt>
                <c:pt idx="8689">
                  <c:v>106.1</c:v>
                </c:pt>
                <c:pt idx="8690">
                  <c:v>96.2</c:v>
                </c:pt>
                <c:pt idx="8691">
                  <c:v>92.81</c:v>
                </c:pt>
                <c:pt idx="8692">
                  <c:v>69.430000000000007</c:v>
                </c:pt>
                <c:pt idx="8693">
                  <c:v>95.61</c:v>
                </c:pt>
                <c:pt idx="8694">
                  <c:v>88.68</c:v>
                </c:pt>
                <c:pt idx="8695">
                  <c:v>81.42</c:v>
                </c:pt>
                <c:pt idx="8696">
                  <c:v>166.42</c:v>
                </c:pt>
                <c:pt idx="8697">
                  <c:v>156.29</c:v>
                </c:pt>
                <c:pt idx="8698">
                  <c:v>168.56</c:v>
                </c:pt>
                <c:pt idx="8699">
                  <c:v>188.79</c:v>
                </c:pt>
                <c:pt idx="8700">
                  <c:v>185.52</c:v>
                </c:pt>
                <c:pt idx="8701">
                  <c:v>133.96</c:v>
                </c:pt>
                <c:pt idx="8702">
                  <c:v>0</c:v>
                </c:pt>
                <c:pt idx="8703">
                  <c:v>0</c:v>
                </c:pt>
                <c:pt idx="8704">
                  <c:v>127.31</c:v>
                </c:pt>
                <c:pt idx="8705">
                  <c:v>0</c:v>
                </c:pt>
                <c:pt idx="8706">
                  <c:v>0</c:v>
                </c:pt>
                <c:pt idx="8707">
                  <c:v>121.92</c:v>
                </c:pt>
                <c:pt idx="8708">
                  <c:v>84.24</c:v>
                </c:pt>
                <c:pt idx="8709">
                  <c:v>157.85</c:v>
                </c:pt>
                <c:pt idx="8710">
                  <c:v>168.38</c:v>
                </c:pt>
                <c:pt idx="8711">
                  <c:v>54.28</c:v>
                </c:pt>
                <c:pt idx="8712">
                  <c:v>161.69</c:v>
                </c:pt>
                <c:pt idx="8713">
                  <c:v>137.66</c:v>
                </c:pt>
                <c:pt idx="8714">
                  <c:v>92.38</c:v>
                </c:pt>
                <c:pt idx="8715">
                  <c:v>39.68</c:v>
                </c:pt>
                <c:pt idx="8716">
                  <c:v>29.83</c:v>
                </c:pt>
                <c:pt idx="8717">
                  <c:v>26.62</c:v>
                </c:pt>
                <c:pt idx="8718">
                  <c:v>3.31</c:v>
                </c:pt>
                <c:pt idx="8719">
                  <c:v>3.34</c:v>
                </c:pt>
                <c:pt idx="8720">
                  <c:v>0</c:v>
                </c:pt>
                <c:pt idx="8721">
                  <c:v>0</c:v>
                </c:pt>
                <c:pt idx="8722">
                  <c:v>0</c:v>
                </c:pt>
                <c:pt idx="8723">
                  <c:v>0</c:v>
                </c:pt>
                <c:pt idx="8724">
                  <c:v>13.11</c:v>
                </c:pt>
                <c:pt idx="8725">
                  <c:v>12.95</c:v>
                </c:pt>
                <c:pt idx="8726">
                  <c:v>12.86</c:v>
                </c:pt>
                <c:pt idx="8727">
                  <c:v>31.92</c:v>
                </c:pt>
                <c:pt idx="8728">
                  <c:v>47.7</c:v>
                </c:pt>
                <c:pt idx="8729">
                  <c:v>98.78</c:v>
                </c:pt>
                <c:pt idx="8730">
                  <c:v>180.99</c:v>
                </c:pt>
                <c:pt idx="8731">
                  <c:v>215.94</c:v>
                </c:pt>
                <c:pt idx="8732">
                  <c:v>155.12</c:v>
                </c:pt>
                <c:pt idx="8733">
                  <c:v>152.75</c:v>
                </c:pt>
                <c:pt idx="8734">
                  <c:v>170.96</c:v>
                </c:pt>
                <c:pt idx="8735">
                  <c:v>180.08</c:v>
                </c:pt>
                <c:pt idx="8736">
                  <c:v>195.87</c:v>
                </c:pt>
                <c:pt idx="8737">
                  <c:v>203.97</c:v>
                </c:pt>
                <c:pt idx="8738">
                  <c:v>167.47</c:v>
                </c:pt>
                <c:pt idx="8739">
                  <c:v>147.05000000000001</c:v>
                </c:pt>
                <c:pt idx="8740">
                  <c:v>98.47</c:v>
                </c:pt>
                <c:pt idx="8741">
                  <c:v>91.13</c:v>
                </c:pt>
                <c:pt idx="8742">
                  <c:v>101.94</c:v>
                </c:pt>
                <c:pt idx="8743">
                  <c:v>0</c:v>
                </c:pt>
                <c:pt idx="8744">
                  <c:v>100.64</c:v>
                </c:pt>
                <c:pt idx="8745">
                  <c:v>58.7</c:v>
                </c:pt>
                <c:pt idx="8746">
                  <c:v>20.64</c:v>
                </c:pt>
                <c:pt idx="8747">
                  <c:v>0</c:v>
                </c:pt>
                <c:pt idx="8748">
                  <c:v>0</c:v>
                </c:pt>
                <c:pt idx="8749">
                  <c:v>0</c:v>
                </c:pt>
                <c:pt idx="8750">
                  <c:v>0</c:v>
                </c:pt>
                <c:pt idx="8751">
                  <c:v>0</c:v>
                </c:pt>
                <c:pt idx="8752">
                  <c:v>0</c:v>
                </c:pt>
                <c:pt idx="8753">
                  <c:v>99.91</c:v>
                </c:pt>
                <c:pt idx="8754">
                  <c:v>60.97</c:v>
                </c:pt>
                <c:pt idx="8755">
                  <c:v>22.37</c:v>
                </c:pt>
                <c:pt idx="8756">
                  <c:v>28.57</c:v>
                </c:pt>
                <c:pt idx="8757">
                  <c:v>22.1</c:v>
                </c:pt>
                <c:pt idx="8758">
                  <c:v>40.92</c:v>
                </c:pt>
                <c:pt idx="8759">
                  <c:v>110.52</c:v>
                </c:pt>
                <c:pt idx="8760">
                  <c:v>148.85</c:v>
                </c:pt>
                <c:pt idx="8761">
                  <c:v>169.67</c:v>
                </c:pt>
                <c:pt idx="8762">
                  <c:v>184</c:v>
                </c:pt>
                <c:pt idx="8763">
                  <c:v>142.78</c:v>
                </c:pt>
                <c:pt idx="8764">
                  <c:v>107.85</c:v>
                </c:pt>
                <c:pt idx="8765">
                  <c:v>71.72</c:v>
                </c:pt>
                <c:pt idx="8766">
                  <c:v>29.2</c:v>
                </c:pt>
                <c:pt idx="8767">
                  <c:v>84.36</c:v>
                </c:pt>
                <c:pt idx="8768">
                  <c:v>140.26</c:v>
                </c:pt>
                <c:pt idx="8769">
                  <c:v>190.9</c:v>
                </c:pt>
                <c:pt idx="8770">
                  <c:v>196.5</c:v>
                </c:pt>
                <c:pt idx="8771">
                  <c:v>201.26</c:v>
                </c:pt>
                <c:pt idx="8772">
                  <c:v>190.04</c:v>
                </c:pt>
                <c:pt idx="8773">
                  <c:v>185.32</c:v>
                </c:pt>
                <c:pt idx="8774">
                  <c:v>179.77</c:v>
                </c:pt>
                <c:pt idx="8775">
                  <c:v>186.01</c:v>
                </c:pt>
                <c:pt idx="8776">
                  <c:v>0</c:v>
                </c:pt>
                <c:pt idx="8777">
                  <c:v>0</c:v>
                </c:pt>
                <c:pt idx="8778">
                  <c:v>0</c:v>
                </c:pt>
                <c:pt idx="8779">
                  <c:v>0</c:v>
                </c:pt>
                <c:pt idx="8780">
                  <c:v>0</c:v>
                </c:pt>
                <c:pt idx="8781">
                  <c:v>0</c:v>
                </c:pt>
                <c:pt idx="8782">
                  <c:v>0</c:v>
                </c:pt>
                <c:pt idx="8783">
                  <c:v>0</c:v>
                </c:pt>
                <c:pt idx="8784">
                  <c:v>0</c:v>
                </c:pt>
                <c:pt idx="8785">
                  <c:v>116.8</c:v>
                </c:pt>
                <c:pt idx="8786">
                  <c:v>159.76</c:v>
                </c:pt>
                <c:pt idx="8787">
                  <c:v>166.57</c:v>
                </c:pt>
                <c:pt idx="8788">
                  <c:v>170.64</c:v>
                </c:pt>
                <c:pt idx="8789">
                  <c:v>174.35</c:v>
                </c:pt>
                <c:pt idx="8790">
                  <c:v>126.11</c:v>
                </c:pt>
                <c:pt idx="8791">
                  <c:v>153.91999999999999</c:v>
                </c:pt>
                <c:pt idx="8792">
                  <c:v>179.41</c:v>
                </c:pt>
                <c:pt idx="8793">
                  <c:v>181.9</c:v>
                </c:pt>
                <c:pt idx="8794">
                  <c:v>194.19</c:v>
                </c:pt>
                <c:pt idx="8795">
                  <c:v>203.53</c:v>
                </c:pt>
                <c:pt idx="8796">
                  <c:v>193.52</c:v>
                </c:pt>
                <c:pt idx="8797">
                  <c:v>190.71</c:v>
                </c:pt>
                <c:pt idx="8798">
                  <c:v>213.07</c:v>
                </c:pt>
                <c:pt idx="8799">
                  <c:v>189.46</c:v>
                </c:pt>
                <c:pt idx="8800">
                  <c:v>171.17</c:v>
                </c:pt>
                <c:pt idx="8801">
                  <c:v>122.73</c:v>
                </c:pt>
                <c:pt idx="8802">
                  <c:v>83.1</c:v>
                </c:pt>
                <c:pt idx="8803">
                  <c:v>0</c:v>
                </c:pt>
                <c:pt idx="8804">
                  <c:v>113.71</c:v>
                </c:pt>
                <c:pt idx="8805">
                  <c:v>161.44999999999999</c:v>
                </c:pt>
                <c:pt idx="8806">
                  <c:v>108.76</c:v>
                </c:pt>
                <c:pt idx="8807">
                  <c:v>179.8</c:v>
                </c:pt>
                <c:pt idx="8808">
                  <c:v>150.66999999999999</c:v>
                </c:pt>
                <c:pt idx="8809">
                  <c:v>80.86</c:v>
                </c:pt>
                <c:pt idx="8810">
                  <c:v>114.64</c:v>
                </c:pt>
                <c:pt idx="8811">
                  <c:v>94.7</c:v>
                </c:pt>
                <c:pt idx="8812">
                  <c:v>0</c:v>
                </c:pt>
                <c:pt idx="8813">
                  <c:v>36.630000000000003</c:v>
                </c:pt>
                <c:pt idx="8814">
                  <c:v>114.12</c:v>
                </c:pt>
                <c:pt idx="8815">
                  <c:v>43.44</c:v>
                </c:pt>
                <c:pt idx="8816">
                  <c:v>16.690000000000001</c:v>
                </c:pt>
                <c:pt idx="8817">
                  <c:v>0</c:v>
                </c:pt>
                <c:pt idx="8818">
                  <c:v>0</c:v>
                </c:pt>
                <c:pt idx="8819">
                  <c:v>0</c:v>
                </c:pt>
                <c:pt idx="8820">
                  <c:v>78.87</c:v>
                </c:pt>
                <c:pt idx="8821">
                  <c:v>166.37</c:v>
                </c:pt>
                <c:pt idx="8822">
                  <c:v>200.22</c:v>
                </c:pt>
                <c:pt idx="8823">
                  <c:v>195.58</c:v>
                </c:pt>
                <c:pt idx="8824">
                  <c:v>100.32</c:v>
                </c:pt>
                <c:pt idx="8825">
                  <c:v>153.12</c:v>
                </c:pt>
                <c:pt idx="8826">
                  <c:v>147.54</c:v>
                </c:pt>
                <c:pt idx="8827">
                  <c:v>133.78</c:v>
                </c:pt>
                <c:pt idx="8828">
                  <c:v>48.99</c:v>
                </c:pt>
                <c:pt idx="8829">
                  <c:v>0</c:v>
                </c:pt>
                <c:pt idx="8830">
                  <c:v>0</c:v>
                </c:pt>
                <c:pt idx="8831">
                  <c:v>0</c:v>
                </c:pt>
                <c:pt idx="8832">
                  <c:v>0</c:v>
                </c:pt>
                <c:pt idx="8833">
                  <c:v>0</c:v>
                </c:pt>
                <c:pt idx="8834">
                  <c:v>0</c:v>
                </c:pt>
                <c:pt idx="8835">
                  <c:v>143.09</c:v>
                </c:pt>
                <c:pt idx="8836">
                  <c:v>120.73</c:v>
                </c:pt>
                <c:pt idx="8837">
                  <c:v>140.91</c:v>
                </c:pt>
                <c:pt idx="8838">
                  <c:v>167.15</c:v>
                </c:pt>
                <c:pt idx="8839">
                  <c:v>185.02</c:v>
                </c:pt>
                <c:pt idx="8840">
                  <c:v>62.33</c:v>
                </c:pt>
                <c:pt idx="8841">
                  <c:v>0</c:v>
                </c:pt>
                <c:pt idx="8842">
                  <c:v>0</c:v>
                </c:pt>
                <c:pt idx="8843">
                  <c:v>38.79</c:v>
                </c:pt>
                <c:pt idx="8844">
                  <c:v>0</c:v>
                </c:pt>
                <c:pt idx="8845">
                  <c:v>0</c:v>
                </c:pt>
                <c:pt idx="8846">
                  <c:v>0</c:v>
                </c:pt>
                <c:pt idx="8847">
                  <c:v>24.75</c:v>
                </c:pt>
                <c:pt idx="8848">
                  <c:v>141.41</c:v>
                </c:pt>
                <c:pt idx="8849">
                  <c:v>138.88</c:v>
                </c:pt>
                <c:pt idx="8850">
                  <c:v>149.18</c:v>
                </c:pt>
                <c:pt idx="8851">
                  <c:v>172.82</c:v>
                </c:pt>
                <c:pt idx="8852">
                  <c:v>167.31</c:v>
                </c:pt>
                <c:pt idx="8853">
                  <c:v>143.32</c:v>
                </c:pt>
                <c:pt idx="8854">
                  <c:v>163.06</c:v>
                </c:pt>
                <c:pt idx="8855">
                  <c:v>93.18</c:v>
                </c:pt>
                <c:pt idx="8856">
                  <c:v>122.26</c:v>
                </c:pt>
                <c:pt idx="8857">
                  <c:v>0</c:v>
                </c:pt>
                <c:pt idx="8858">
                  <c:v>0</c:v>
                </c:pt>
                <c:pt idx="8859">
                  <c:v>69.64</c:v>
                </c:pt>
                <c:pt idx="8860">
                  <c:v>43.84</c:v>
                </c:pt>
                <c:pt idx="8861">
                  <c:v>52.98</c:v>
                </c:pt>
                <c:pt idx="8862">
                  <c:v>46.57</c:v>
                </c:pt>
                <c:pt idx="8863">
                  <c:v>0</c:v>
                </c:pt>
                <c:pt idx="8864">
                  <c:v>0</c:v>
                </c:pt>
                <c:pt idx="8865">
                  <c:v>12.05</c:v>
                </c:pt>
                <c:pt idx="8866">
                  <c:v>32.840000000000003</c:v>
                </c:pt>
                <c:pt idx="8867">
                  <c:v>74.16</c:v>
                </c:pt>
                <c:pt idx="8868">
                  <c:v>164.09</c:v>
                </c:pt>
                <c:pt idx="8869">
                  <c:v>107.71</c:v>
                </c:pt>
                <c:pt idx="8870">
                  <c:v>129.84</c:v>
                </c:pt>
                <c:pt idx="8871">
                  <c:v>102.98</c:v>
                </c:pt>
                <c:pt idx="8872">
                  <c:v>121.69</c:v>
                </c:pt>
                <c:pt idx="8873">
                  <c:v>128.47999999999999</c:v>
                </c:pt>
                <c:pt idx="8874">
                  <c:v>176.47</c:v>
                </c:pt>
                <c:pt idx="8875">
                  <c:v>146.87</c:v>
                </c:pt>
                <c:pt idx="8876">
                  <c:v>192.87</c:v>
                </c:pt>
                <c:pt idx="8877">
                  <c:v>191.87</c:v>
                </c:pt>
                <c:pt idx="8878">
                  <c:v>155.05000000000001</c:v>
                </c:pt>
                <c:pt idx="8879">
                  <c:v>0</c:v>
                </c:pt>
                <c:pt idx="8880">
                  <c:v>0</c:v>
                </c:pt>
                <c:pt idx="8881">
                  <c:v>22.2</c:v>
                </c:pt>
                <c:pt idx="8882">
                  <c:v>72.739999999999995</c:v>
                </c:pt>
                <c:pt idx="8883">
                  <c:v>72.47</c:v>
                </c:pt>
                <c:pt idx="8884">
                  <c:v>136.62</c:v>
                </c:pt>
                <c:pt idx="8885">
                  <c:v>140.13</c:v>
                </c:pt>
                <c:pt idx="8886">
                  <c:v>154.91999999999999</c:v>
                </c:pt>
                <c:pt idx="8887">
                  <c:v>172.4</c:v>
                </c:pt>
                <c:pt idx="8888">
                  <c:v>130.93</c:v>
                </c:pt>
                <c:pt idx="8889">
                  <c:v>88.55</c:v>
                </c:pt>
                <c:pt idx="8890">
                  <c:v>81.96</c:v>
                </c:pt>
                <c:pt idx="8891">
                  <c:v>108.19</c:v>
                </c:pt>
                <c:pt idx="8892">
                  <c:v>155.84</c:v>
                </c:pt>
                <c:pt idx="8893">
                  <c:v>156.32</c:v>
                </c:pt>
                <c:pt idx="8894">
                  <c:v>150.83000000000001</c:v>
                </c:pt>
                <c:pt idx="8895">
                  <c:v>124.16</c:v>
                </c:pt>
                <c:pt idx="8896">
                  <c:v>121.09</c:v>
                </c:pt>
                <c:pt idx="8897">
                  <c:v>155.44</c:v>
                </c:pt>
                <c:pt idx="8898">
                  <c:v>180.83</c:v>
                </c:pt>
                <c:pt idx="8899">
                  <c:v>133.38</c:v>
                </c:pt>
                <c:pt idx="8900">
                  <c:v>57.97</c:v>
                </c:pt>
                <c:pt idx="8901">
                  <c:v>0</c:v>
                </c:pt>
                <c:pt idx="8902">
                  <c:v>0</c:v>
                </c:pt>
                <c:pt idx="8903">
                  <c:v>0</c:v>
                </c:pt>
                <c:pt idx="8904">
                  <c:v>134.16</c:v>
                </c:pt>
                <c:pt idx="8905">
                  <c:v>198.31</c:v>
                </c:pt>
                <c:pt idx="8906">
                  <c:v>210.74</c:v>
                </c:pt>
                <c:pt idx="8907">
                  <c:v>223.1</c:v>
                </c:pt>
                <c:pt idx="8908">
                  <c:v>233.12</c:v>
                </c:pt>
                <c:pt idx="8909">
                  <c:v>262.77</c:v>
                </c:pt>
                <c:pt idx="8910">
                  <c:v>241.96</c:v>
                </c:pt>
                <c:pt idx="8911">
                  <c:v>186.89</c:v>
                </c:pt>
                <c:pt idx="8912">
                  <c:v>148.63999999999999</c:v>
                </c:pt>
                <c:pt idx="8913">
                  <c:v>0</c:v>
                </c:pt>
                <c:pt idx="8914">
                  <c:v>0</c:v>
                </c:pt>
                <c:pt idx="8915">
                  <c:v>155.66999999999999</c:v>
                </c:pt>
                <c:pt idx="8916">
                  <c:v>134.54</c:v>
                </c:pt>
                <c:pt idx="8917">
                  <c:v>0</c:v>
                </c:pt>
                <c:pt idx="8918">
                  <c:v>0</c:v>
                </c:pt>
                <c:pt idx="8919">
                  <c:v>0</c:v>
                </c:pt>
                <c:pt idx="8920">
                  <c:v>0</c:v>
                </c:pt>
                <c:pt idx="8921">
                  <c:v>0</c:v>
                </c:pt>
                <c:pt idx="8922">
                  <c:v>0</c:v>
                </c:pt>
                <c:pt idx="8923">
                  <c:v>0</c:v>
                </c:pt>
                <c:pt idx="8924">
                  <c:v>0</c:v>
                </c:pt>
                <c:pt idx="8925">
                  <c:v>0</c:v>
                </c:pt>
                <c:pt idx="8926">
                  <c:v>0</c:v>
                </c:pt>
                <c:pt idx="8927">
                  <c:v>136.19999999999999</c:v>
                </c:pt>
                <c:pt idx="8928">
                  <c:v>155.76</c:v>
                </c:pt>
                <c:pt idx="8929">
                  <c:v>56.4</c:v>
                </c:pt>
                <c:pt idx="8930">
                  <c:v>0</c:v>
                </c:pt>
                <c:pt idx="8931">
                  <c:v>0</c:v>
                </c:pt>
                <c:pt idx="8932">
                  <c:v>2.6</c:v>
                </c:pt>
                <c:pt idx="8933">
                  <c:v>0</c:v>
                </c:pt>
                <c:pt idx="8934">
                  <c:v>0</c:v>
                </c:pt>
                <c:pt idx="8935">
                  <c:v>0</c:v>
                </c:pt>
                <c:pt idx="8936">
                  <c:v>0</c:v>
                </c:pt>
                <c:pt idx="8937">
                  <c:v>0</c:v>
                </c:pt>
                <c:pt idx="8938">
                  <c:v>87.2</c:v>
                </c:pt>
                <c:pt idx="8939">
                  <c:v>117.66</c:v>
                </c:pt>
                <c:pt idx="8940">
                  <c:v>0</c:v>
                </c:pt>
                <c:pt idx="8941">
                  <c:v>0</c:v>
                </c:pt>
                <c:pt idx="8942">
                  <c:v>0</c:v>
                </c:pt>
                <c:pt idx="8943">
                  <c:v>0</c:v>
                </c:pt>
                <c:pt idx="8944">
                  <c:v>0</c:v>
                </c:pt>
                <c:pt idx="8945">
                  <c:v>0</c:v>
                </c:pt>
                <c:pt idx="8946">
                  <c:v>62.56</c:v>
                </c:pt>
                <c:pt idx="8947">
                  <c:v>0</c:v>
                </c:pt>
                <c:pt idx="8948">
                  <c:v>118.4</c:v>
                </c:pt>
                <c:pt idx="8949">
                  <c:v>0</c:v>
                </c:pt>
                <c:pt idx="8950">
                  <c:v>0</c:v>
                </c:pt>
                <c:pt idx="8951">
                  <c:v>0</c:v>
                </c:pt>
                <c:pt idx="8952">
                  <c:v>0</c:v>
                </c:pt>
                <c:pt idx="8953">
                  <c:v>131.97999999999999</c:v>
                </c:pt>
                <c:pt idx="8954">
                  <c:v>1.93</c:v>
                </c:pt>
                <c:pt idx="8955">
                  <c:v>79.52</c:v>
                </c:pt>
                <c:pt idx="8956">
                  <c:v>247.47</c:v>
                </c:pt>
                <c:pt idx="8957">
                  <c:v>237.2</c:v>
                </c:pt>
                <c:pt idx="8958">
                  <c:v>116.36</c:v>
                </c:pt>
                <c:pt idx="8959">
                  <c:v>0</c:v>
                </c:pt>
                <c:pt idx="8960">
                  <c:v>174.04</c:v>
                </c:pt>
                <c:pt idx="8961">
                  <c:v>164.44</c:v>
                </c:pt>
                <c:pt idx="8962">
                  <c:v>0</c:v>
                </c:pt>
                <c:pt idx="8963">
                  <c:v>0</c:v>
                </c:pt>
                <c:pt idx="8964">
                  <c:v>0</c:v>
                </c:pt>
                <c:pt idx="8965">
                  <c:v>0</c:v>
                </c:pt>
                <c:pt idx="8966">
                  <c:v>0</c:v>
                </c:pt>
                <c:pt idx="8967">
                  <c:v>63.28</c:v>
                </c:pt>
                <c:pt idx="8968">
                  <c:v>54.53</c:v>
                </c:pt>
                <c:pt idx="8969">
                  <c:v>123.38</c:v>
                </c:pt>
                <c:pt idx="8970">
                  <c:v>125.63</c:v>
                </c:pt>
                <c:pt idx="8971">
                  <c:v>92.75</c:v>
                </c:pt>
                <c:pt idx="8972">
                  <c:v>121.98</c:v>
                </c:pt>
                <c:pt idx="8973">
                  <c:v>84.72</c:v>
                </c:pt>
                <c:pt idx="8974">
                  <c:v>82.64</c:v>
                </c:pt>
                <c:pt idx="8975">
                  <c:v>159.55000000000001</c:v>
                </c:pt>
                <c:pt idx="8976">
                  <c:v>125.05</c:v>
                </c:pt>
                <c:pt idx="8977">
                  <c:v>0</c:v>
                </c:pt>
                <c:pt idx="8978">
                  <c:v>0</c:v>
                </c:pt>
                <c:pt idx="8979">
                  <c:v>0</c:v>
                </c:pt>
                <c:pt idx="8980">
                  <c:v>0</c:v>
                </c:pt>
                <c:pt idx="8981">
                  <c:v>0</c:v>
                </c:pt>
                <c:pt idx="8982">
                  <c:v>66.42</c:v>
                </c:pt>
                <c:pt idx="8983">
                  <c:v>162.29</c:v>
                </c:pt>
                <c:pt idx="8984">
                  <c:v>0</c:v>
                </c:pt>
                <c:pt idx="8985">
                  <c:v>121.1</c:v>
                </c:pt>
                <c:pt idx="8986">
                  <c:v>128.71</c:v>
                </c:pt>
                <c:pt idx="8987">
                  <c:v>131.43</c:v>
                </c:pt>
                <c:pt idx="8988">
                  <c:v>170.42</c:v>
                </c:pt>
                <c:pt idx="8989">
                  <c:v>122.49</c:v>
                </c:pt>
                <c:pt idx="8990">
                  <c:v>188.16</c:v>
                </c:pt>
                <c:pt idx="8991">
                  <c:v>251.19</c:v>
                </c:pt>
                <c:pt idx="8992">
                  <c:v>247.39</c:v>
                </c:pt>
                <c:pt idx="8993">
                  <c:v>193.5</c:v>
                </c:pt>
                <c:pt idx="8994">
                  <c:v>86.23</c:v>
                </c:pt>
                <c:pt idx="8995">
                  <c:v>26.01</c:v>
                </c:pt>
                <c:pt idx="8996">
                  <c:v>0</c:v>
                </c:pt>
                <c:pt idx="8997">
                  <c:v>30.43</c:v>
                </c:pt>
                <c:pt idx="8998">
                  <c:v>52.26</c:v>
                </c:pt>
                <c:pt idx="8999">
                  <c:v>0</c:v>
                </c:pt>
                <c:pt idx="9000">
                  <c:v>0</c:v>
                </c:pt>
                <c:pt idx="9001">
                  <c:v>0</c:v>
                </c:pt>
                <c:pt idx="9002">
                  <c:v>38.96</c:v>
                </c:pt>
                <c:pt idx="9003">
                  <c:v>0</c:v>
                </c:pt>
                <c:pt idx="9004">
                  <c:v>0</c:v>
                </c:pt>
                <c:pt idx="9005">
                  <c:v>0</c:v>
                </c:pt>
                <c:pt idx="9006">
                  <c:v>33.53</c:v>
                </c:pt>
                <c:pt idx="9007">
                  <c:v>49.05</c:v>
                </c:pt>
                <c:pt idx="9008">
                  <c:v>78.48</c:v>
                </c:pt>
                <c:pt idx="9009">
                  <c:v>41.27</c:v>
                </c:pt>
                <c:pt idx="9010">
                  <c:v>53.9</c:v>
                </c:pt>
                <c:pt idx="9011">
                  <c:v>142.66</c:v>
                </c:pt>
                <c:pt idx="9012">
                  <c:v>50.8</c:v>
                </c:pt>
                <c:pt idx="9013">
                  <c:v>177.66</c:v>
                </c:pt>
                <c:pt idx="9014">
                  <c:v>254.28</c:v>
                </c:pt>
                <c:pt idx="9015">
                  <c:v>306.12</c:v>
                </c:pt>
                <c:pt idx="9016">
                  <c:v>0</c:v>
                </c:pt>
                <c:pt idx="9017">
                  <c:v>27.42</c:v>
                </c:pt>
                <c:pt idx="9018">
                  <c:v>313.92</c:v>
                </c:pt>
                <c:pt idx="9019">
                  <c:v>315.87</c:v>
                </c:pt>
                <c:pt idx="9020">
                  <c:v>314.24</c:v>
                </c:pt>
                <c:pt idx="9021">
                  <c:v>208.83</c:v>
                </c:pt>
                <c:pt idx="9022">
                  <c:v>26.32</c:v>
                </c:pt>
                <c:pt idx="9023">
                  <c:v>105.14</c:v>
                </c:pt>
                <c:pt idx="9024">
                  <c:v>14.64</c:v>
                </c:pt>
                <c:pt idx="9025">
                  <c:v>233.69</c:v>
                </c:pt>
                <c:pt idx="9026">
                  <c:v>213.23</c:v>
                </c:pt>
                <c:pt idx="9027">
                  <c:v>97.69</c:v>
                </c:pt>
                <c:pt idx="9028">
                  <c:v>124.47</c:v>
                </c:pt>
                <c:pt idx="9029">
                  <c:v>136.43</c:v>
                </c:pt>
                <c:pt idx="9030">
                  <c:v>75.63</c:v>
                </c:pt>
                <c:pt idx="9031">
                  <c:v>160.38999999999999</c:v>
                </c:pt>
                <c:pt idx="9032">
                  <c:v>162.97999999999999</c:v>
                </c:pt>
                <c:pt idx="9033">
                  <c:v>192.17</c:v>
                </c:pt>
                <c:pt idx="9034">
                  <c:v>91.22</c:v>
                </c:pt>
                <c:pt idx="9035">
                  <c:v>184.44</c:v>
                </c:pt>
                <c:pt idx="9036">
                  <c:v>186.82</c:v>
                </c:pt>
                <c:pt idx="9037">
                  <c:v>123.45</c:v>
                </c:pt>
                <c:pt idx="9038">
                  <c:v>103.7</c:v>
                </c:pt>
                <c:pt idx="9039">
                  <c:v>121.8</c:v>
                </c:pt>
                <c:pt idx="9040">
                  <c:v>119.2</c:v>
                </c:pt>
                <c:pt idx="9041">
                  <c:v>90.42</c:v>
                </c:pt>
                <c:pt idx="9042">
                  <c:v>104.24</c:v>
                </c:pt>
                <c:pt idx="9043">
                  <c:v>21.74</c:v>
                </c:pt>
                <c:pt idx="9044">
                  <c:v>100.58</c:v>
                </c:pt>
                <c:pt idx="9045">
                  <c:v>88.28</c:v>
                </c:pt>
                <c:pt idx="9046">
                  <c:v>178.53</c:v>
                </c:pt>
                <c:pt idx="9047">
                  <c:v>22.3</c:v>
                </c:pt>
                <c:pt idx="9048">
                  <c:v>0</c:v>
                </c:pt>
                <c:pt idx="9049">
                  <c:v>261.08</c:v>
                </c:pt>
                <c:pt idx="9050">
                  <c:v>312.67</c:v>
                </c:pt>
                <c:pt idx="9051">
                  <c:v>288.83999999999997</c:v>
                </c:pt>
                <c:pt idx="9052">
                  <c:v>180.02</c:v>
                </c:pt>
                <c:pt idx="9053">
                  <c:v>149.09</c:v>
                </c:pt>
                <c:pt idx="9054">
                  <c:v>56.64</c:v>
                </c:pt>
                <c:pt idx="9055">
                  <c:v>137.44</c:v>
                </c:pt>
                <c:pt idx="9056">
                  <c:v>162.68</c:v>
                </c:pt>
                <c:pt idx="9057">
                  <c:v>156.41</c:v>
                </c:pt>
                <c:pt idx="9058">
                  <c:v>146.16999999999999</c:v>
                </c:pt>
                <c:pt idx="9059">
                  <c:v>142.97999999999999</c:v>
                </c:pt>
                <c:pt idx="9060">
                  <c:v>136</c:v>
                </c:pt>
                <c:pt idx="9061">
                  <c:v>132.41999999999999</c:v>
                </c:pt>
                <c:pt idx="9062">
                  <c:v>121.9</c:v>
                </c:pt>
                <c:pt idx="9063">
                  <c:v>118.01</c:v>
                </c:pt>
                <c:pt idx="9064">
                  <c:v>118.11</c:v>
                </c:pt>
                <c:pt idx="9065">
                  <c:v>118.31</c:v>
                </c:pt>
                <c:pt idx="9066">
                  <c:v>128.91</c:v>
                </c:pt>
                <c:pt idx="9067">
                  <c:v>125.13</c:v>
                </c:pt>
                <c:pt idx="9068">
                  <c:v>122.22</c:v>
                </c:pt>
                <c:pt idx="9069">
                  <c:v>121.55</c:v>
                </c:pt>
                <c:pt idx="9070">
                  <c:v>121.46</c:v>
                </c:pt>
                <c:pt idx="9071">
                  <c:v>125.17</c:v>
                </c:pt>
                <c:pt idx="9072">
                  <c:v>128.74</c:v>
                </c:pt>
                <c:pt idx="9073">
                  <c:v>139.71</c:v>
                </c:pt>
                <c:pt idx="9074">
                  <c:v>146.22</c:v>
                </c:pt>
                <c:pt idx="9075">
                  <c:v>146.83000000000001</c:v>
                </c:pt>
                <c:pt idx="9076">
                  <c:v>147.16999999999999</c:v>
                </c:pt>
                <c:pt idx="9077">
                  <c:v>142.94</c:v>
                </c:pt>
                <c:pt idx="9078">
                  <c:v>136.56</c:v>
                </c:pt>
                <c:pt idx="9079">
                  <c:v>121.96</c:v>
                </c:pt>
                <c:pt idx="9080">
                  <c:v>121.85</c:v>
                </c:pt>
                <c:pt idx="9081">
                  <c:v>129.09</c:v>
                </c:pt>
                <c:pt idx="9082">
                  <c:v>135.85</c:v>
                </c:pt>
                <c:pt idx="9083">
                  <c:v>132.37</c:v>
                </c:pt>
                <c:pt idx="9084">
                  <c:v>136.05000000000001</c:v>
                </c:pt>
                <c:pt idx="9085">
                  <c:v>143.07</c:v>
                </c:pt>
                <c:pt idx="9086">
                  <c:v>160.32</c:v>
                </c:pt>
                <c:pt idx="9087">
                  <c:v>185.37</c:v>
                </c:pt>
                <c:pt idx="9088">
                  <c:v>206.89</c:v>
                </c:pt>
                <c:pt idx="9089">
                  <c:v>220.76</c:v>
                </c:pt>
                <c:pt idx="9090">
                  <c:v>234.15</c:v>
                </c:pt>
                <c:pt idx="9091">
                  <c:v>243.02</c:v>
                </c:pt>
                <c:pt idx="9092">
                  <c:v>238.74</c:v>
                </c:pt>
                <c:pt idx="9093">
                  <c:v>246.22</c:v>
                </c:pt>
                <c:pt idx="9094">
                  <c:v>244.51</c:v>
                </c:pt>
                <c:pt idx="9095">
                  <c:v>219.87</c:v>
                </c:pt>
                <c:pt idx="9096">
                  <c:v>204.77</c:v>
                </c:pt>
                <c:pt idx="9097">
                  <c:v>0</c:v>
                </c:pt>
                <c:pt idx="9098">
                  <c:v>0</c:v>
                </c:pt>
                <c:pt idx="9099">
                  <c:v>176.99</c:v>
                </c:pt>
                <c:pt idx="9100">
                  <c:v>218.41</c:v>
                </c:pt>
                <c:pt idx="9101">
                  <c:v>240.54</c:v>
                </c:pt>
                <c:pt idx="9102">
                  <c:v>201.09</c:v>
                </c:pt>
                <c:pt idx="9103">
                  <c:v>187.98</c:v>
                </c:pt>
                <c:pt idx="9104">
                  <c:v>170.56</c:v>
                </c:pt>
                <c:pt idx="9105">
                  <c:v>149.36000000000001</c:v>
                </c:pt>
                <c:pt idx="9106">
                  <c:v>132.54</c:v>
                </c:pt>
                <c:pt idx="9107">
                  <c:v>132.36000000000001</c:v>
                </c:pt>
                <c:pt idx="9108">
                  <c:v>118.1</c:v>
                </c:pt>
                <c:pt idx="9109">
                  <c:v>111.14</c:v>
                </c:pt>
                <c:pt idx="9110">
                  <c:v>89.78</c:v>
                </c:pt>
                <c:pt idx="9111">
                  <c:v>78.78</c:v>
                </c:pt>
                <c:pt idx="9112">
                  <c:v>96.61</c:v>
                </c:pt>
                <c:pt idx="9113">
                  <c:v>124.92</c:v>
                </c:pt>
                <c:pt idx="9114">
                  <c:v>159.97999999999999</c:v>
                </c:pt>
                <c:pt idx="9115">
                  <c:v>195.62</c:v>
                </c:pt>
                <c:pt idx="9116">
                  <c:v>234.85</c:v>
                </c:pt>
                <c:pt idx="9117">
                  <c:v>252.1</c:v>
                </c:pt>
                <c:pt idx="9118">
                  <c:v>239.43</c:v>
                </c:pt>
                <c:pt idx="9119">
                  <c:v>0</c:v>
                </c:pt>
                <c:pt idx="9120">
                  <c:v>0</c:v>
                </c:pt>
                <c:pt idx="9121">
                  <c:v>0</c:v>
                </c:pt>
                <c:pt idx="9122">
                  <c:v>152.33000000000001</c:v>
                </c:pt>
                <c:pt idx="9123">
                  <c:v>174.02</c:v>
                </c:pt>
                <c:pt idx="9124">
                  <c:v>0</c:v>
                </c:pt>
                <c:pt idx="9125">
                  <c:v>0</c:v>
                </c:pt>
                <c:pt idx="9126">
                  <c:v>174.13</c:v>
                </c:pt>
                <c:pt idx="9127">
                  <c:v>178.92</c:v>
                </c:pt>
                <c:pt idx="9128">
                  <c:v>195.48</c:v>
                </c:pt>
                <c:pt idx="9129">
                  <c:v>238.41</c:v>
                </c:pt>
                <c:pt idx="9130">
                  <c:v>159.84</c:v>
                </c:pt>
                <c:pt idx="9131">
                  <c:v>67.37</c:v>
                </c:pt>
                <c:pt idx="9132">
                  <c:v>42.83</c:v>
                </c:pt>
                <c:pt idx="9133">
                  <c:v>25.09</c:v>
                </c:pt>
                <c:pt idx="9134">
                  <c:v>21.5</c:v>
                </c:pt>
                <c:pt idx="9135">
                  <c:v>17.93</c:v>
                </c:pt>
                <c:pt idx="9136">
                  <c:v>14.34</c:v>
                </c:pt>
                <c:pt idx="9137">
                  <c:v>10.73</c:v>
                </c:pt>
                <c:pt idx="9138">
                  <c:v>14.33</c:v>
                </c:pt>
                <c:pt idx="9139">
                  <c:v>24.94</c:v>
                </c:pt>
                <c:pt idx="9140">
                  <c:v>46.17</c:v>
                </c:pt>
                <c:pt idx="9141">
                  <c:v>81.73</c:v>
                </c:pt>
                <c:pt idx="9142">
                  <c:v>107.04</c:v>
                </c:pt>
                <c:pt idx="9143">
                  <c:v>117.53</c:v>
                </c:pt>
                <c:pt idx="9144">
                  <c:v>124.58</c:v>
                </c:pt>
                <c:pt idx="9145">
                  <c:v>139.15</c:v>
                </c:pt>
                <c:pt idx="9146">
                  <c:v>163.58000000000001</c:v>
                </c:pt>
                <c:pt idx="9147">
                  <c:v>184.82</c:v>
                </c:pt>
                <c:pt idx="9148">
                  <c:v>192.61</c:v>
                </c:pt>
                <c:pt idx="9149">
                  <c:v>160.87</c:v>
                </c:pt>
                <c:pt idx="9150">
                  <c:v>0</c:v>
                </c:pt>
                <c:pt idx="9151">
                  <c:v>150.07</c:v>
                </c:pt>
                <c:pt idx="9152">
                  <c:v>215.41</c:v>
                </c:pt>
                <c:pt idx="9153">
                  <c:v>167.92</c:v>
                </c:pt>
                <c:pt idx="9154">
                  <c:v>150.11000000000001</c:v>
                </c:pt>
                <c:pt idx="9155">
                  <c:v>155.78</c:v>
                </c:pt>
                <c:pt idx="9156">
                  <c:v>152.78</c:v>
                </c:pt>
                <c:pt idx="9157">
                  <c:v>110.02</c:v>
                </c:pt>
                <c:pt idx="9158">
                  <c:v>134.87</c:v>
                </c:pt>
                <c:pt idx="9159">
                  <c:v>135.34</c:v>
                </c:pt>
                <c:pt idx="9160">
                  <c:v>0</c:v>
                </c:pt>
                <c:pt idx="9161">
                  <c:v>102.33</c:v>
                </c:pt>
                <c:pt idx="9162">
                  <c:v>155.5</c:v>
                </c:pt>
                <c:pt idx="9163">
                  <c:v>148.85</c:v>
                </c:pt>
                <c:pt idx="9164">
                  <c:v>131.78</c:v>
                </c:pt>
                <c:pt idx="9165">
                  <c:v>96.42</c:v>
                </c:pt>
                <c:pt idx="9166">
                  <c:v>127.79</c:v>
                </c:pt>
                <c:pt idx="9167">
                  <c:v>110.15</c:v>
                </c:pt>
                <c:pt idx="9168">
                  <c:v>118.06</c:v>
                </c:pt>
                <c:pt idx="9169">
                  <c:v>114.25</c:v>
                </c:pt>
                <c:pt idx="9170">
                  <c:v>117.51</c:v>
                </c:pt>
                <c:pt idx="9171">
                  <c:v>121.39</c:v>
                </c:pt>
                <c:pt idx="9172">
                  <c:v>118.37</c:v>
                </c:pt>
                <c:pt idx="9173">
                  <c:v>114.58</c:v>
                </c:pt>
                <c:pt idx="9174">
                  <c:v>117.92</c:v>
                </c:pt>
                <c:pt idx="9175">
                  <c:v>128.96</c:v>
                </c:pt>
                <c:pt idx="9176">
                  <c:v>132.30000000000001</c:v>
                </c:pt>
                <c:pt idx="9177">
                  <c:v>142.94999999999999</c:v>
                </c:pt>
                <c:pt idx="9178">
                  <c:v>146.5</c:v>
                </c:pt>
                <c:pt idx="9179">
                  <c:v>130.88999999999999</c:v>
                </c:pt>
                <c:pt idx="9180">
                  <c:v>157.12</c:v>
                </c:pt>
                <c:pt idx="9181">
                  <c:v>142.26</c:v>
                </c:pt>
                <c:pt idx="9182">
                  <c:v>92.64</c:v>
                </c:pt>
                <c:pt idx="9183">
                  <c:v>131.91999999999999</c:v>
                </c:pt>
                <c:pt idx="9184">
                  <c:v>99.49</c:v>
                </c:pt>
                <c:pt idx="9185">
                  <c:v>0</c:v>
                </c:pt>
                <c:pt idx="9186">
                  <c:v>0</c:v>
                </c:pt>
                <c:pt idx="9187">
                  <c:v>127.17</c:v>
                </c:pt>
                <c:pt idx="9188">
                  <c:v>168.55</c:v>
                </c:pt>
                <c:pt idx="9189">
                  <c:v>30.83</c:v>
                </c:pt>
                <c:pt idx="9190">
                  <c:v>158.44</c:v>
                </c:pt>
                <c:pt idx="9191">
                  <c:v>202.34</c:v>
                </c:pt>
                <c:pt idx="9192">
                  <c:v>73.959999999999994</c:v>
                </c:pt>
                <c:pt idx="9193">
                  <c:v>73.59</c:v>
                </c:pt>
                <c:pt idx="9194">
                  <c:v>91.14</c:v>
                </c:pt>
                <c:pt idx="9195">
                  <c:v>95.83</c:v>
                </c:pt>
                <c:pt idx="9196">
                  <c:v>95.73</c:v>
                </c:pt>
                <c:pt idx="9197">
                  <c:v>99.21</c:v>
                </c:pt>
                <c:pt idx="9198">
                  <c:v>117.4</c:v>
                </c:pt>
                <c:pt idx="9199">
                  <c:v>135.30000000000001</c:v>
                </c:pt>
                <c:pt idx="9200">
                  <c:v>142.07</c:v>
                </c:pt>
                <c:pt idx="9201">
                  <c:v>35.39</c:v>
                </c:pt>
                <c:pt idx="9202">
                  <c:v>0</c:v>
                </c:pt>
                <c:pt idx="9203">
                  <c:v>0</c:v>
                </c:pt>
                <c:pt idx="9204">
                  <c:v>101.65</c:v>
                </c:pt>
                <c:pt idx="9205">
                  <c:v>108.19</c:v>
                </c:pt>
                <c:pt idx="9206">
                  <c:v>0</c:v>
                </c:pt>
                <c:pt idx="9207">
                  <c:v>0</c:v>
                </c:pt>
                <c:pt idx="9208">
                  <c:v>137.28</c:v>
                </c:pt>
                <c:pt idx="9209">
                  <c:v>113.65</c:v>
                </c:pt>
                <c:pt idx="9210">
                  <c:v>128.97999999999999</c:v>
                </c:pt>
                <c:pt idx="9211">
                  <c:v>166.8</c:v>
                </c:pt>
                <c:pt idx="9212">
                  <c:v>154.08000000000001</c:v>
                </c:pt>
                <c:pt idx="9213">
                  <c:v>0</c:v>
                </c:pt>
                <c:pt idx="9214">
                  <c:v>0</c:v>
                </c:pt>
                <c:pt idx="9215">
                  <c:v>0</c:v>
                </c:pt>
                <c:pt idx="9216">
                  <c:v>0</c:v>
                </c:pt>
                <c:pt idx="9217">
                  <c:v>131.37</c:v>
                </c:pt>
                <c:pt idx="9218">
                  <c:v>187.64</c:v>
                </c:pt>
                <c:pt idx="9219">
                  <c:v>45.26</c:v>
                </c:pt>
                <c:pt idx="9220">
                  <c:v>189.46</c:v>
                </c:pt>
                <c:pt idx="9221">
                  <c:v>91.57</c:v>
                </c:pt>
                <c:pt idx="9222">
                  <c:v>0</c:v>
                </c:pt>
                <c:pt idx="9223">
                  <c:v>79.84</c:v>
                </c:pt>
                <c:pt idx="9224">
                  <c:v>193.09</c:v>
                </c:pt>
                <c:pt idx="9225">
                  <c:v>175.43</c:v>
                </c:pt>
                <c:pt idx="9226">
                  <c:v>163.36000000000001</c:v>
                </c:pt>
                <c:pt idx="9227">
                  <c:v>0</c:v>
                </c:pt>
                <c:pt idx="9228">
                  <c:v>0</c:v>
                </c:pt>
                <c:pt idx="9229">
                  <c:v>0</c:v>
                </c:pt>
                <c:pt idx="9230">
                  <c:v>174.22</c:v>
                </c:pt>
                <c:pt idx="9231">
                  <c:v>246.01</c:v>
                </c:pt>
                <c:pt idx="9232">
                  <c:v>243.39</c:v>
                </c:pt>
                <c:pt idx="9233">
                  <c:v>254.02</c:v>
                </c:pt>
                <c:pt idx="9234">
                  <c:v>219.42</c:v>
                </c:pt>
                <c:pt idx="9235">
                  <c:v>171.32</c:v>
                </c:pt>
                <c:pt idx="9236">
                  <c:v>162.03</c:v>
                </c:pt>
                <c:pt idx="9237">
                  <c:v>17.420000000000002</c:v>
                </c:pt>
                <c:pt idx="9238">
                  <c:v>0</c:v>
                </c:pt>
                <c:pt idx="9239">
                  <c:v>54.85</c:v>
                </c:pt>
                <c:pt idx="9240">
                  <c:v>0</c:v>
                </c:pt>
                <c:pt idx="9241">
                  <c:v>0</c:v>
                </c:pt>
                <c:pt idx="9242">
                  <c:v>0</c:v>
                </c:pt>
                <c:pt idx="9243">
                  <c:v>29.71</c:v>
                </c:pt>
                <c:pt idx="9244">
                  <c:v>46.03</c:v>
                </c:pt>
                <c:pt idx="9245">
                  <c:v>0</c:v>
                </c:pt>
                <c:pt idx="9246">
                  <c:v>0</c:v>
                </c:pt>
                <c:pt idx="9247">
                  <c:v>41.81</c:v>
                </c:pt>
                <c:pt idx="9248">
                  <c:v>152.72999999999999</c:v>
                </c:pt>
                <c:pt idx="9249">
                  <c:v>159.80000000000001</c:v>
                </c:pt>
                <c:pt idx="9250">
                  <c:v>84.96</c:v>
                </c:pt>
                <c:pt idx="9251">
                  <c:v>48.89</c:v>
                </c:pt>
                <c:pt idx="9252">
                  <c:v>0</c:v>
                </c:pt>
                <c:pt idx="9253">
                  <c:v>0</c:v>
                </c:pt>
                <c:pt idx="9254">
                  <c:v>0</c:v>
                </c:pt>
                <c:pt idx="9255">
                  <c:v>0</c:v>
                </c:pt>
                <c:pt idx="9256">
                  <c:v>0</c:v>
                </c:pt>
                <c:pt idx="9257">
                  <c:v>0</c:v>
                </c:pt>
                <c:pt idx="9258">
                  <c:v>0</c:v>
                </c:pt>
                <c:pt idx="9259">
                  <c:v>0</c:v>
                </c:pt>
                <c:pt idx="9260">
                  <c:v>11.34</c:v>
                </c:pt>
                <c:pt idx="9261">
                  <c:v>125.62</c:v>
                </c:pt>
                <c:pt idx="9262">
                  <c:v>149.13999999999999</c:v>
                </c:pt>
                <c:pt idx="9263">
                  <c:v>0</c:v>
                </c:pt>
                <c:pt idx="9264">
                  <c:v>0</c:v>
                </c:pt>
                <c:pt idx="9265">
                  <c:v>203.16</c:v>
                </c:pt>
                <c:pt idx="9266">
                  <c:v>103.23</c:v>
                </c:pt>
                <c:pt idx="9267">
                  <c:v>53.5</c:v>
                </c:pt>
                <c:pt idx="9268">
                  <c:v>135.06</c:v>
                </c:pt>
                <c:pt idx="9269">
                  <c:v>54</c:v>
                </c:pt>
                <c:pt idx="9270">
                  <c:v>0</c:v>
                </c:pt>
                <c:pt idx="9271">
                  <c:v>34.479999999999997</c:v>
                </c:pt>
                <c:pt idx="9272">
                  <c:v>136.81</c:v>
                </c:pt>
                <c:pt idx="9273">
                  <c:v>116.84</c:v>
                </c:pt>
                <c:pt idx="9274">
                  <c:v>113.94</c:v>
                </c:pt>
                <c:pt idx="9275">
                  <c:v>26.4</c:v>
                </c:pt>
                <c:pt idx="9276">
                  <c:v>94.65</c:v>
                </c:pt>
                <c:pt idx="9277">
                  <c:v>0</c:v>
                </c:pt>
                <c:pt idx="9278">
                  <c:v>56.15</c:v>
                </c:pt>
                <c:pt idx="9279">
                  <c:v>109.35</c:v>
                </c:pt>
                <c:pt idx="9280">
                  <c:v>3.74</c:v>
                </c:pt>
                <c:pt idx="9281">
                  <c:v>0</c:v>
                </c:pt>
                <c:pt idx="9282">
                  <c:v>73.06</c:v>
                </c:pt>
                <c:pt idx="9283">
                  <c:v>77.19</c:v>
                </c:pt>
                <c:pt idx="9284">
                  <c:v>133.33000000000001</c:v>
                </c:pt>
                <c:pt idx="9285">
                  <c:v>148.74</c:v>
                </c:pt>
                <c:pt idx="9286">
                  <c:v>176.84</c:v>
                </c:pt>
                <c:pt idx="9287">
                  <c:v>183.33</c:v>
                </c:pt>
                <c:pt idx="9288">
                  <c:v>166.48</c:v>
                </c:pt>
                <c:pt idx="9289">
                  <c:v>141.13</c:v>
                </c:pt>
                <c:pt idx="9290">
                  <c:v>190.96</c:v>
                </c:pt>
                <c:pt idx="9291">
                  <c:v>218.86</c:v>
                </c:pt>
                <c:pt idx="9292">
                  <c:v>138.94</c:v>
                </c:pt>
                <c:pt idx="9293">
                  <c:v>48.89</c:v>
                </c:pt>
                <c:pt idx="9294">
                  <c:v>90.38</c:v>
                </c:pt>
                <c:pt idx="9295">
                  <c:v>49.11</c:v>
                </c:pt>
                <c:pt idx="9296">
                  <c:v>102.91</c:v>
                </c:pt>
                <c:pt idx="9297">
                  <c:v>86.67</c:v>
                </c:pt>
                <c:pt idx="9298">
                  <c:v>70.3</c:v>
                </c:pt>
                <c:pt idx="9299">
                  <c:v>0</c:v>
                </c:pt>
                <c:pt idx="9300">
                  <c:v>0</c:v>
                </c:pt>
                <c:pt idx="9301">
                  <c:v>76.900000000000006</c:v>
                </c:pt>
                <c:pt idx="9302">
                  <c:v>44.19</c:v>
                </c:pt>
                <c:pt idx="9303">
                  <c:v>32.119999999999997</c:v>
                </c:pt>
                <c:pt idx="9304">
                  <c:v>60.27</c:v>
                </c:pt>
                <c:pt idx="9305">
                  <c:v>129.68</c:v>
                </c:pt>
                <c:pt idx="9306">
                  <c:v>0</c:v>
                </c:pt>
                <c:pt idx="9307">
                  <c:v>0</c:v>
                </c:pt>
                <c:pt idx="9308">
                  <c:v>179.54</c:v>
                </c:pt>
                <c:pt idx="9309">
                  <c:v>125.43</c:v>
                </c:pt>
                <c:pt idx="9310">
                  <c:v>105.06</c:v>
                </c:pt>
                <c:pt idx="9311">
                  <c:v>172.11</c:v>
                </c:pt>
                <c:pt idx="9312">
                  <c:v>148.72</c:v>
                </c:pt>
                <c:pt idx="9313">
                  <c:v>91.12</c:v>
                </c:pt>
                <c:pt idx="9314">
                  <c:v>0</c:v>
                </c:pt>
                <c:pt idx="9315">
                  <c:v>0</c:v>
                </c:pt>
                <c:pt idx="9316">
                  <c:v>0</c:v>
                </c:pt>
                <c:pt idx="9317">
                  <c:v>7.84</c:v>
                </c:pt>
                <c:pt idx="9318">
                  <c:v>7.75</c:v>
                </c:pt>
                <c:pt idx="9319">
                  <c:v>73.69</c:v>
                </c:pt>
                <c:pt idx="9320">
                  <c:v>69.8</c:v>
                </c:pt>
                <c:pt idx="9321">
                  <c:v>34.74</c:v>
                </c:pt>
                <c:pt idx="9322">
                  <c:v>131.88999999999999</c:v>
                </c:pt>
                <c:pt idx="9323">
                  <c:v>117.31</c:v>
                </c:pt>
                <c:pt idx="9324">
                  <c:v>165.76</c:v>
                </c:pt>
                <c:pt idx="9325">
                  <c:v>115.23</c:v>
                </c:pt>
                <c:pt idx="9326">
                  <c:v>132.34</c:v>
                </c:pt>
                <c:pt idx="9327">
                  <c:v>108.43</c:v>
                </c:pt>
                <c:pt idx="9328">
                  <c:v>56.04</c:v>
                </c:pt>
                <c:pt idx="9329">
                  <c:v>162.05000000000001</c:v>
                </c:pt>
                <c:pt idx="9330">
                  <c:v>118.48</c:v>
                </c:pt>
                <c:pt idx="9331">
                  <c:v>177.88</c:v>
                </c:pt>
                <c:pt idx="9332">
                  <c:v>175.43</c:v>
                </c:pt>
                <c:pt idx="9333">
                  <c:v>131.38999999999999</c:v>
                </c:pt>
                <c:pt idx="9334">
                  <c:v>50.84</c:v>
                </c:pt>
                <c:pt idx="9335">
                  <c:v>154.25</c:v>
                </c:pt>
                <c:pt idx="9336">
                  <c:v>115.83</c:v>
                </c:pt>
                <c:pt idx="9337">
                  <c:v>129.76</c:v>
                </c:pt>
                <c:pt idx="9338">
                  <c:v>113.22</c:v>
                </c:pt>
                <c:pt idx="9339">
                  <c:v>118.2</c:v>
                </c:pt>
                <c:pt idx="9340">
                  <c:v>83.33</c:v>
                </c:pt>
                <c:pt idx="9341">
                  <c:v>61.4</c:v>
                </c:pt>
                <c:pt idx="9342">
                  <c:v>70.3</c:v>
                </c:pt>
                <c:pt idx="9343">
                  <c:v>65.64</c:v>
                </c:pt>
                <c:pt idx="9344">
                  <c:v>65.599999999999994</c:v>
                </c:pt>
                <c:pt idx="9345">
                  <c:v>100.79</c:v>
                </c:pt>
                <c:pt idx="9346">
                  <c:v>100.65</c:v>
                </c:pt>
                <c:pt idx="9347">
                  <c:v>128.5</c:v>
                </c:pt>
                <c:pt idx="9348">
                  <c:v>102.56</c:v>
                </c:pt>
                <c:pt idx="9349">
                  <c:v>107.48</c:v>
                </c:pt>
                <c:pt idx="9350">
                  <c:v>93.82</c:v>
                </c:pt>
                <c:pt idx="9351">
                  <c:v>144.16999999999999</c:v>
                </c:pt>
                <c:pt idx="9352">
                  <c:v>80.8</c:v>
                </c:pt>
                <c:pt idx="9353">
                  <c:v>75.760000000000005</c:v>
                </c:pt>
                <c:pt idx="9354">
                  <c:v>135</c:v>
                </c:pt>
                <c:pt idx="9355">
                  <c:v>112.53</c:v>
                </c:pt>
                <c:pt idx="9356">
                  <c:v>125.79</c:v>
                </c:pt>
                <c:pt idx="9357">
                  <c:v>116.96</c:v>
                </c:pt>
                <c:pt idx="9358">
                  <c:v>103.18</c:v>
                </c:pt>
                <c:pt idx="9359">
                  <c:v>98.2</c:v>
                </c:pt>
                <c:pt idx="9360">
                  <c:v>80.069999999999993</c:v>
                </c:pt>
                <c:pt idx="9361">
                  <c:v>57.29</c:v>
                </c:pt>
                <c:pt idx="9362">
                  <c:v>105.04</c:v>
                </c:pt>
                <c:pt idx="9363">
                  <c:v>123.37</c:v>
                </c:pt>
                <c:pt idx="9364">
                  <c:v>96.47</c:v>
                </c:pt>
                <c:pt idx="9365">
                  <c:v>34.86</c:v>
                </c:pt>
                <c:pt idx="9366">
                  <c:v>86.9</c:v>
                </c:pt>
                <c:pt idx="9367">
                  <c:v>78.34</c:v>
                </c:pt>
                <c:pt idx="9368">
                  <c:v>104.32</c:v>
                </c:pt>
                <c:pt idx="9369">
                  <c:v>109.34</c:v>
                </c:pt>
                <c:pt idx="9370">
                  <c:v>0</c:v>
                </c:pt>
                <c:pt idx="9371">
                  <c:v>0</c:v>
                </c:pt>
                <c:pt idx="9372">
                  <c:v>154.76</c:v>
                </c:pt>
                <c:pt idx="9373">
                  <c:v>90.7</c:v>
                </c:pt>
                <c:pt idx="9374">
                  <c:v>104.06</c:v>
                </c:pt>
                <c:pt idx="9375">
                  <c:v>148.52000000000001</c:v>
                </c:pt>
                <c:pt idx="9376">
                  <c:v>0</c:v>
                </c:pt>
                <c:pt idx="9377">
                  <c:v>138.33000000000001</c:v>
                </c:pt>
                <c:pt idx="9378">
                  <c:v>152.19999999999999</c:v>
                </c:pt>
                <c:pt idx="9379">
                  <c:v>105.1</c:v>
                </c:pt>
                <c:pt idx="9380">
                  <c:v>149.35</c:v>
                </c:pt>
                <c:pt idx="9381">
                  <c:v>0</c:v>
                </c:pt>
                <c:pt idx="9382">
                  <c:v>0</c:v>
                </c:pt>
                <c:pt idx="9383">
                  <c:v>0</c:v>
                </c:pt>
                <c:pt idx="9384">
                  <c:v>101.85</c:v>
                </c:pt>
                <c:pt idx="9385">
                  <c:v>144.69999999999999</c:v>
                </c:pt>
                <c:pt idx="9386">
                  <c:v>93.73</c:v>
                </c:pt>
                <c:pt idx="9387">
                  <c:v>50.65</c:v>
                </c:pt>
                <c:pt idx="9388">
                  <c:v>59.17</c:v>
                </c:pt>
                <c:pt idx="9389">
                  <c:v>97.47</c:v>
                </c:pt>
                <c:pt idx="9390">
                  <c:v>33.78</c:v>
                </c:pt>
                <c:pt idx="9391">
                  <c:v>42.06</c:v>
                </c:pt>
                <c:pt idx="9392">
                  <c:v>0</c:v>
                </c:pt>
                <c:pt idx="9393">
                  <c:v>0</c:v>
                </c:pt>
                <c:pt idx="9394">
                  <c:v>74.2</c:v>
                </c:pt>
                <c:pt idx="9395">
                  <c:v>99.32</c:v>
                </c:pt>
                <c:pt idx="9396">
                  <c:v>120.22</c:v>
                </c:pt>
                <c:pt idx="9397">
                  <c:v>91.63</c:v>
                </c:pt>
                <c:pt idx="9398">
                  <c:v>197.62</c:v>
                </c:pt>
                <c:pt idx="9399">
                  <c:v>152.71</c:v>
                </c:pt>
                <c:pt idx="9400">
                  <c:v>111.09</c:v>
                </c:pt>
                <c:pt idx="9401">
                  <c:v>120.38</c:v>
                </c:pt>
                <c:pt idx="9402">
                  <c:v>116.24</c:v>
                </c:pt>
                <c:pt idx="9403">
                  <c:v>17.12</c:v>
                </c:pt>
                <c:pt idx="9404">
                  <c:v>98.44</c:v>
                </c:pt>
                <c:pt idx="9405">
                  <c:v>85.44</c:v>
                </c:pt>
                <c:pt idx="9406">
                  <c:v>142.15</c:v>
                </c:pt>
                <c:pt idx="9407">
                  <c:v>151.18</c:v>
                </c:pt>
                <c:pt idx="9408">
                  <c:v>91</c:v>
                </c:pt>
                <c:pt idx="9409">
                  <c:v>107.8</c:v>
                </c:pt>
                <c:pt idx="9410">
                  <c:v>107.66</c:v>
                </c:pt>
                <c:pt idx="9411">
                  <c:v>125.36</c:v>
                </c:pt>
                <c:pt idx="9412">
                  <c:v>156.66999999999999</c:v>
                </c:pt>
                <c:pt idx="9413">
                  <c:v>166.03</c:v>
                </c:pt>
                <c:pt idx="9414">
                  <c:v>140.41999999999999</c:v>
                </c:pt>
                <c:pt idx="9415">
                  <c:v>117.98</c:v>
                </c:pt>
                <c:pt idx="9416">
                  <c:v>156.99</c:v>
                </c:pt>
                <c:pt idx="9417">
                  <c:v>95.22</c:v>
                </c:pt>
                <c:pt idx="9418">
                  <c:v>157.21</c:v>
                </c:pt>
                <c:pt idx="9419">
                  <c:v>0</c:v>
                </c:pt>
                <c:pt idx="9420">
                  <c:v>0</c:v>
                </c:pt>
                <c:pt idx="9421">
                  <c:v>136.49</c:v>
                </c:pt>
                <c:pt idx="9422">
                  <c:v>102.51</c:v>
                </c:pt>
                <c:pt idx="9423">
                  <c:v>56.74</c:v>
                </c:pt>
                <c:pt idx="9424">
                  <c:v>0</c:v>
                </c:pt>
                <c:pt idx="9425">
                  <c:v>0</c:v>
                </c:pt>
                <c:pt idx="9426">
                  <c:v>7.74</c:v>
                </c:pt>
                <c:pt idx="9427">
                  <c:v>34.89</c:v>
                </c:pt>
                <c:pt idx="9428">
                  <c:v>0</c:v>
                </c:pt>
                <c:pt idx="9429">
                  <c:v>64.84</c:v>
                </c:pt>
                <c:pt idx="9430">
                  <c:v>68.63</c:v>
                </c:pt>
                <c:pt idx="9431">
                  <c:v>0</c:v>
                </c:pt>
                <c:pt idx="9432">
                  <c:v>30.94</c:v>
                </c:pt>
                <c:pt idx="9433">
                  <c:v>0</c:v>
                </c:pt>
                <c:pt idx="9434">
                  <c:v>7.54</c:v>
                </c:pt>
                <c:pt idx="9435">
                  <c:v>0</c:v>
                </c:pt>
                <c:pt idx="9436">
                  <c:v>22.76</c:v>
                </c:pt>
                <c:pt idx="9437">
                  <c:v>49.48</c:v>
                </c:pt>
                <c:pt idx="9438">
                  <c:v>61.56</c:v>
                </c:pt>
                <c:pt idx="9439">
                  <c:v>0</c:v>
                </c:pt>
                <c:pt idx="9440">
                  <c:v>15.81</c:v>
                </c:pt>
                <c:pt idx="9441">
                  <c:v>39.22</c:v>
                </c:pt>
                <c:pt idx="9442">
                  <c:v>128.44</c:v>
                </c:pt>
                <c:pt idx="9443">
                  <c:v>169.26</c:v>
                </c:pt>
                <c:pt idx="9444">
                  <c:v>177.18</c:v>
                </c:pt>
                <c:pt idx="9445">
                  <c:v>190.7</c:v>
                </c:pt>
                <c:pt idx="9446">
                  <c:v>180.9</c:v>
                </c:pt>
                <c:pt idx="9447">
                  <c:v>156.12</c:v>
                </c:pt>
                <c:pt idx="9448">
                  <c:v>134.52000000000001</c:v>
                </c:pt>
                <c:pt idx="9449">
                  <c:v>157.99</c:v>
                </c:pt>
                <c:pt idx="9450">
                  <c:v>158.19999999999999</c:v>
                </c:pt>
                <c:pt idx="9451">
                  <c:v>135.63</c:v>
                </c:pt>
                <c:pt idx="9452">
                  <c:v>157.97</c:v>
                </c:pt>
                <c:pt idx="9453">
                  <c:v>112.31</c:v>
                </c:pt>
                <c:pt idx="9454">
                  <c:v>94.27</c:v>
                </c:pt>
                <c:pt idx="9455">
                  <c:v>66.73</c:v>
                </c:pt>
                <c:pt idx="9456">
                  <c:v>106.5</c:v>
                </c:pt>
                <c:pt idx="9457">
                  <c:v>92.72</c:v>
                </c:pt>
                <c:pt idx="9458">
                  <c:v>97.09</c:v>
                </c:pt>
                <c:pt idx="9459">
                  <c:v>87.93</c:v>
                </c:pt>
                <c:pt idx="9460">
                  <c:v>0</c:v>
                </c:pt>
                <c:pt idx="9461">
                  <c:v>0</c:v>
                </c:pt>
                <c:pt idx="9462">
                  <c:v>89.03</c:v>
                </c:pt>
                <c:pt idx="9463">
                  <c:v>167.69</c:v>
                </c:pt>
                <c:pt idx="9464">
                  <c:v>190.77</c:v>
                </c:pt>
                <c:pt idx="9465">
                  <c:v>161.33000000000001</c:v>
                </c:pt>
                <c:pt idx="9466">
                  <c:v>132.02000000000001</c:v>
                </c:pt>
                <c:pt idx="9467">
                  <c:v>48.03</c:v>
                </c:pt>
                <c:pt idx="9468">
                  <c:v>39.049999999999997</c:v>
                </c:pt>
                <c:pt idx="9469">
                  <c:v>82.36</c:v>
                </c:pt>
                <c:pt idx="9470">
                  <c:v>165.37</c:v>
                </c:pt>
                <c:pt idx="9471">
                  <c:v>148.72</c:v>
                </c:pt>
                <c:pt idx="9472">
                  <c:v>158.41</c:v>
                </c:pt>
                <c:pt idx="9473">
                  <c:v>145.66999999999999</c:v>
                </c:pt>
                <c:pt idx="9474">
                  <c:v>137.49</c:v>
                </c:pt>
                <c:pt idx="9475">
                  <c:v>129.02000000000001</c:v>
                </c:pt>
                <c:pt idx="9476">
                  <c:v>88.99</c:v>
                </c:pt>
                <c:pt idx="9477">
                  <c:v>111.32</c:v>
                </c:pt>
                <c:pt idx="9478">
                  <c:v>107.02</c:v>
                </c:pt>
                <c:pt idx="9479">
                  <c:v>125.13</c:v>
                </c:pt>
                <c:pt idx="9480">
                  <c:v>161.76</c:v>
                </c:pt>
                <c:pt idx="9481">
                  <c:v>194.74</c:v>
                </c:pt>
                <c:pt idx="9482">
                  <c:v>159.63999999999999</c:v>
                </c:pt>
                <c:pt idx="9483">
                  <c:v>104.99</c:v>
                </c:pt>
                <c:pt idx="9484">
                  <c:v>105.32</c:v>
                </c:pt>
                <c:pt idx="9485">
                  <c:v>100.82</c:v>
                </c:pt>
                <c:pt idx="9486">
                  <c:v>123.41</c:v>
                </c:pt>
                <c:pt idx="9487">
                  <c:v>142.41999999999999</c:v>
                </c:pt>
                <c:pt idx="9488">
                  <c:v>133.63</c:v>
                </c:pt>
                <c:pt idx="9489">
                  <c:v>78.099999999999994</c:v>
                </c:pt>
                <c:pt idx="9490">
                  <c:v>119.77</c:v>
                </c:pt>
                <c:pt idx="9491">
                  <c:v>68.790000000000006</c:v>
                </c:pt>
                <c:pt idx="9492">
                  <c:v>0</c:v>
                </c:pt>
                <c:pt idx="9493">
                  <c:v>0</c:v>
                </c:pt>
                <c:pt idx="9494">
                  <c:v>149.19</c:v>
                </c:pt>
                <c:pt idx="9495">
                  <c:v>145.63</c:v>
                </c:pt>
                <c:pt idx="9496">
                  <c:v>115.09</c:v>
                </c:pt>
                <c:pt idx="9497">
                  <c:v>120.24</c:v>
                </c:pt>
                <c:pt idx="9498">
                  <c:v>78.89</c:v>
                </c:pt>
                <c:pt idx="9499">
                  <c:v>0</c:v>
                </c:pt>
                <c:pt idx="9500">
                  <c:v>0</c:v>
                </c:pt>
                <c:pt idx="9501">
                  <c:v>109.84</c:v>
                </c:pt>
                <c:pt idx="9502">
                  <c:v>147.75</c:v>
                </c:pt>
                <c:pt idx="9503">
                  <c:v>162.82</c:v>
                </c:pt>
                <c:pt idx="9504">
                  <c:v>139.9</c:v>
                </c:pt>
                <c:pt idx="9505">
                  <c:v>97.19</c:v>
                </c:pt>
                <c:pt idx="9506">
                  <c:v>115.09</c:v>
                </c:pt>
                <c:pt idx="9507">
                  <c:v>142.74</c:v>
                </c:pt>
                <c:pt idx="9508">
                  <c:v>119.18</c:v>
                </c:pt>
                <c:pt idx="9509">
                  <c:v>127.8</c:v>
                </c:pt>
                <c:pt idx="9510">
                  <c:v>86.16</c:v>
                </c:pt>
                <c:pt idx="9511">
                  <c:v>72</c:v>
                </c:pt>
                <c:pt idx="9512">
                  <c:v>130.29</c:v>
                </c:pt>
                <c:pt idx="9513">
                  <c:v>148.59</c:v>
                </c:pt>
                <c:pt idx="9514">
                  <c:v>116.72</c:v>
                </c:pt>
                <c:pt idx="9515">
                  <c:v>121.62</c:v>
                </c:pt>
                <c:pt idx="9516">
                  <c:v>144.59</c:v>
                </c:pt>
                <c:pt idx="9517">
                  <c:v>145.36000000000001</c:v>
                </c:pt>
                <c:pt idx="9518">
                  <c:v>113.5</c:v>
                </c:pt>
                <c:pt idx="9519">
                  <c:v>31.68</c:v>
                </c:pt>
                <c:pt idx="9520">
                  <c:v>0</c:v>
                </c:pt>
                <c:pt idx="9521">
                  <c:v>215.97</c:v>
                </c:pt>
                <c:pt idx="9522">
                  <c:v>297.81</c:v>
                </c:pt>
                <c:pt idx="9523">
                  <c:v>292.56</c:v>
                </c:pt>
                <c:pt idx="9524">
                  <c:v>235.48</c:v>
                </c:pt>
                <c:pt idx="9525">
                  <c:v>162.81</c:v>
                </c:pt>
                <c:pt idx="9526">
                  <c:v>152.6</c:v>
                </c:pt>
                <c:pt idx="9527">
                  <c:v>142.27000000000001</c:v>
                </c:pt>
                <c:pt idx="9528">
                  <c:v>135.55000000000001</c:v>
                </c:pt>
                <c:pt idx="9529">
                  <c:v>128.77000000000001</c:v>
                </c:pt>
                <c:pt idx="9530">
                  <c:v>125.24</c:v>
                </c:pt>
                <c:pt idx="9531">
                  <c:v>125.04</c:v>
                </c:pt>
                <c:pt idx="9532">
                  <c:v>0</c:v>
                </c:pt>
                <c:pt idx="9533">
                  <c:v>35.880000000000003</c:v>
                </c:pt>
                <c:pt idx="9534">
                  <c:v>133.9</c:v>
                </c:pt>
                <c:pt idx="9535">
                  <c:v>159.56</c:v>
                </c:pt>
                <c:pt idx="9536">
                  <c:v>124.13</c:v>
                </c:pt>
                <c:pt idx="9537">
                  <c:v>109.95</c:v>
                </c:pt>
                <c:pt idx="9538">
                  <c:v>114.01</c:v>
                </c:pt>
                <c:pt idx="9539">
                  <c:v>88.9</c:v>
                </c:pt>
                <c:pt idx="9540">
                  <c:v>0</c:v>
                </c:pt>
                <c:pt idx="9541">
                  <c:v>0</c:v>
                </c:pt>
                <c:pt idx="9542">
                  <c:v>110.66</c:v>
                </c:pt>
                <c:pt idx="9543">
                  <c:v>83.1</c:v>
                </c:pt>
                <c:pt idx="9544">
                  <c:v>30.94</c:v>
                </c:pt>
                <c:pt idx="9545">
                  <c:v>47.82</c:v>
                </c:pt>
                <c:pt idx="9546">
                  <c:v>61.28</c:v>
                </c:pt>
                <c:pt idx="9547">
                  <c:v>95.17</c:v>
                </c:pt>
                <c:pt idx="9548">
                  <c:v>33.799999999999997</c:v>
                </c:pt>
                <c:pt idx="9549">
                  <c:v>0</c:v>
                </c:pt>
                <c:pt idx="9550">
                  <c:v>0</c:v>
                </c:pt>
                <c:pt idx="9551">
                  <c:v>55.86</c:v>
                </c:pt>
                <c:pt idx="9552">
                  <c:v>129</c:v>
                </c:pt>
                <c:pt idx="9553">
                  <c:v>122.36</c:v>
                </c:pt>
                <c:pt idx="9554">
                  <c:v>109.54</c:v>
                </c:pt>
                <c:pt idx="9555">
                  <c:v>0</c:v>
                </c:pt>
                <c:pt idx="9556">
                  <c:v>6.49</c:v>
                </c:pt>
                <c:pt idx="9557">
                  <c:v>150.31</c:v>
                </c:pt>
                <c:pt idx="9558">
                  <c:v>65.5</c:v>
                </c:pt>
                <c:pt idx="9559">
                  <c:v>32.44</c:v>
                </c:pt>
                <c:pt idx="9560">
                  <c:v>67.95</c:v>
                </c:pt>
                <c:pt idx="9561">
                  <c:v>110.67</c:v>
                </c:pt>
                <c:pt idx="9562">
                  <c:v>74.680000000000007</c:v>
                </c:pt>
                <c:pt idx="9563">
                  <c:v>42.06</c:v>
                </c:pt>
                <c:pt idx="9564">
                  <c:v>130.01</c:v>
                </c:pt>
                <c:pt idx="9565">
                  <c:v>179.72</c:v>
                </c:pt>
                <c:pt idx="9566">
                  <c:v>177.56</c:v>
                </c:pt>
                <c:pt idx="9567">
                  <c:v>91.92</c:v>
                </c:pt>
                <c:pt idx="9568">
                  <c:v>161.22999999999999</c:v>
                </c:pt>
                <c:pt idx="9569">
                  <c:v>202.03</c:v>
                </c:pt>
                <c:pt idx="9570">
                  <c:v>133.79</c:v>
                </c:pt>
                <c:pt idx="9571">
                  <c:v>177.04</c:v>
                </c:pt>
                <c:pt idx="9572">
                  <c:v>108</c:v>
                </c:pt>
                <c:pt idx="9573">
                  <c:v>0</c:v>
                </c:pt>
                <c:pt idx="9574">
                  <c:v>0</c:v>
                </c:pt>
                <c:pt idx="9575">
                  <c:v>0</c:v>
                </c:pt>
                <c:pt idx="9576">
                  <c:v>88.14</c:v>
                </c:pt>
                <c:pt idx="9577">
                  <c:v>120.13</c:v>
                </c:pt>
                <c:pt idx="9578">
                  <c:v>123.25</c:v>
                </c:pt>
                <c:pt idx="9579">
                  <c:v>52.27</c:v>
                </c:pt>
                <c:pt idx="9580">
                  <c:v>95.55</c:v>
                </c:pt>
                <c:pt idx="9581">
                  <c:v>202.6</c:v>
                </c:pt>
                <c:pt idx="9582">
                  <c:v>173.74</c:v>
                </c:pt>
                <c:pt idx="9583">
                  <c:v>53.65</c:v>
                </c:pt>
                <c:pt idx="9584">
                  <c:v>132.74</c:v>
                </c:pt>
                <c:pt idx="9585">
                  <c:v>130.74</c:v>
                </c:pt>
                <c:pt idx="9586">
                  <c:v>0</c:v>
                </c:pt>
                <c:pt idx="9587">
                  <c:v>0</c:v>
                </c:pt>
                <c:pt idx="9588">
                  <c:v>110.56</c:v>
                </c:pt>
                <c:pt idx="9589">
                  <c:v>182.66</c:v>
                </c:pt>
                <c:pt idx="9590">
                  <c:v>189.63</c:v>
                </c:pt>
                <c:pt idx="9591">
                  <c:v>167.57</c:v>
                </c:pt>
                <c:pt idx="9592">
                  <c:v>180.42</c:v>
                </c:pt>
                <c:pt idx="9593">
                  <c:v>92.45</c:v>
                </c:pt>
                <c:pt idx="9594">
                  <c:v>216.4</c:v>
                </c:pt>
                <c:pt idx="9595">
                  <c:v>175.96</c:v>
                </c:pt>
                <c:pt idx="9596">
                  <c:v>171.24</c:v>
                </c:pt>
                <c:pt idx="9597">
                  <c:v>125.58</c:v>
                </c:pt>
                <c:pt idx="9598">
                  <c:v>0</c:v>
                </c:pt>
                <c:pt idx="9599">
                  <c:v>17.600000000000001</c:v>
                </c:pt>
                <c:pt idx="9600">
                  <c:v>59.55</c:v>
                </c:pt>
                <c:pt idx="9601">
                  <c:v>73.88</c:v>
                </c:pt>
                <c:pt idx="9602">
                  <c:v>46.13</c:v>
                </c:pt>
                <c:pt idx="9603">
                  <c:v>32.07</c:v>
                </c:pt>
                <c:pt idx="9604">
                  <c:v>46.13</c:v>
                </c:pt>
                <c:pt idx="9605">
                  <c:v>60.23</c:v>
                </c:pt>
                <c:pt idx="9606">
                  <c:v>95.81</c:v>
                </c:pt>
                <c:pt idx="9607">
                  <c:v>124.04</c:v>
                </c:pt>
                <c:pt idx="9608">
                  <c:v>142.21</c:v>
                </c:pt>
                <c:pt idx="9609">
                  <c:v>146.41999999999999</c:v>
                </c:pt>
                <c:pt idx="9610">
                  <c:v>139.15</c:v>
                </c:pt>
                <c:pt idx="9611">
                  <c:v>135.94999999999999</c:v>
                </c:pt>
                <c:pt idx="9612">
                  <c:v>136.18</c:v>
                </c:pt>
                <c:pt idx="9613">
                  <c:v>128.91</c:v>
                </c:pt>
                <c:pt idx="9614">
                  <c:v>135.83000000000001</c:v>
                </c:pt>
                <c:pt idx="9615">
                  <c:v>139.47</c:v>
                </c:pt>
                <c:pt idx="9616">
                  <c:v>143.41999999999999</c:v>
                </c:pt>
                <c:pt idx="9617">
                  <c:v>139.84</c:v>
                </c:pt>
                <c:pt idx="9618">
                  <c:v>136.06</c:v>
                </c:pt>
                <c:pt idx="9619">
                  <c:v>136.12</c:v>
                </c:pt>
                <c:pt idx="9620">
                  <c:v>139.32</c:v>
                </c:pt>
                <c:pt idx="9621">
                  <c:v>135.97999999999999</c:v>
                </c:pt>
                <c:pt idx="9622">
                  <c:v>139.78</c:v>
                </c:pt>
                <c:pt idx="9623">
                  <c:v>136.11000000000001</c:v>
                </c:pt>
                <c:pt idx="9624">
                  <c:v>129.04</c:v>
                </c:pt>
                <c:pt idx="9625">
                  <c:v>136</c:v>
                </c:pt>
                <c:pt idx="9626">
                  <c:v>139.49</c:v>
                </c:pt>
                <c:pt idx="9627">
                  <c:v>146.78</c:v>
                </c:pt>
                <c:pt idx="9628">
                  <c:v>143.34</c:v>
                </c:pt>
                <c:pt idx="9629">
                  <c:v>136.33000000000001</c:v>
                </c:pt>
                <c:pt idx="9630">
                  <c:v>125.53</c:v>
                </c:pt>
                <c:pt idx="9631">
                  <c:v>118.25</c:v>
                </c:pt>
                <c:pt idx="9632">
                  <c:v>114.95</c:v>
                </c:pt>
                <c:pt idx="9633">
                  <c:v>104.1</c:v>
                </c:pt>
                <c:pt idx="9634">
                  <c:v>103.85</c:v>
                </c:pt>
                <c:pt idx="9635">
                  <c:v>107.34</c:v>
                </c:pt>
                <c:pt idx="9636">
                  <c:v>110.89</c:v>
                </c:pt>
                <c:pt idx="9637">
                  <c:v>114.77</c:v>
                </c:pt>
                <c:pt idx="9638">
                  <c:v>125.12</c:v>
                </c:pt>
                <c:pt idx="9639">
                  <c:v>128.47999999999999</c:v>
                </c:pt>
                <c:pt idx="9640">
                  <c:v>136.07</c:v>
                </c:pt>
                <c:pt idx="9641">
                  <c:v>146.65</c:v>
                </c:pt>
                <c:pt idx="9642">
                  <c:v>146.41999999999999</c:v>
                </c:pt>
                <c:pt idx="9643">
                  <c:v>143.19999999999999</c:v>
                </c:pt>
                <c:pt idx="9644">
                  <c:v>143.15</c:v>
                </c:pt>
                <c:pt idx="9645">
                  <c:v>136.4</c:v>
                </c:pt>
                <c:pt idx="9646">
                  <c:v>135.94999999999999</c:v>
                </c:pt>
                <c:pt idx="9647">
                  <c:v>131.13999999999999</c:v>
                </c:pt>
                <c:pt idx="9648">
                  <c:v>132.62</c:v>
                </c:pt>
                <c:pt idx="9649">
                  <c:v>143.18</c:v>
                </c:pt>
                <c:pt idx="9650">
                  <c:v>150.16999999999999</c:v>
                </c:pt>
                <c:pt idx="9651">
                  <c:v>150.41</c:v>
                </c:pt>
                <c:pt idx="9652">
                  <c:v>17.7</c:v>
                </c:pt>
                <c:pt idx="9653">
                  <c:v>0</c:v>
                </c:pt>
                <c:pt idx="9654">
                  <c:v>0</c:v>
                </c:pt>
                <c:pt idx="9655">
                  <c:v>0</c:v>
                </c:pt>
                <c:pt idx="9656">
                  <c:v>0</c:v>
                </c:pt>
                <c:pt idx="9657">
                  <c:v>0</c:v>
                </c:pt>
                <c:pt idx="9658">
                  <c:v>83.49</c:v>
                </c:pt>
                <c:pt idx="9659">
                  <c:v>30.06</c:v>
                </c:pt>
                <c:pt idx="9660">
                  <c:v>0</c:v>
                </c:pt>
                <c:pt idx="9661">
                  <c:v>0</c:v>
                </c:pt>
                <c:pt idx="9662">
                  <c:v>0</c:v>
                </c:pt>
                <c:pt idx="9663">
                  <c:v>0</c:v>
                </c:pt>
                <c:pt idx="9664">
                  <c:v>77.95</c:v>
                </c:pt>
                <c:pt idx="9665">
                  <c:v>93.61</c:v>
                </c:pt>
                <c:pt idx="9666">
                  <c:v>64.63</c:v>
                </c:pt>
                <c:pt idx="9667">
                  <c:v>41.98</c:v>
                </c:pt>
                <c:pt idx="9668">
                  <c:v>54.79</c:v>
                </c:pt>
                <c:pt idx="9669">
                  <c:v>70.92</c:v>
                </c:pt>
                <c:pt idx="9670">
                  <c:v>0</c:v>
                </c:pt>
                <c:pt idx="9671">
                  <c:v>0</c:v>
                </c:pt>
                <c:pt idx="9672">
                  <c:v>0</c:v>
                </c:pt>
                <c:pt idx="9673">
                  <c:v>0</c:v>
                </c:pt>
                <c:pt idx="9674">
                  <c:v>72.239999999999995</c:v>
                </c:pt>
                <c:pt idx="9675">
                  <c:v>52.3</c:v>
                </c:pt>
                <c:pt idx="9676">
                  <c:v>133.86000000000001</c:v>
                </c:pt>
                <c:pt idx="9677">
                  <c:v>174.6</c:v>
                </c:pt>
                <c:pt idx="9678">
                  <c:v>0</c:v>
                </c:pt>
                <c:pt idx="9679">
                  <c:v>0</c:v>
                </c:pt>
                <c:pt idx="9680">
                  <c:v>8.7100000000000009</c:v>
                </c:pt>
                <c:pt idx="9681">
                  <c:v>125.53</c:v>
                </c:pt>
                <c:pt idx="9682">
                  <c:v>41.14</c:v>
                </c:pt>
                <c:pt idx="9683">
                  <c:v>61.58</c:v>
                </c:pt>
                <c:pt idx="9684">
                  <c:v>61.59</c:v>
                </c:pt>
                <c:pt idx="9685">
                  <c:v>73.16</c:v>
                </c:pt>
                <c:pt idx="9686">
                  <c:v>130.28</c:v>
                </c:pt>
                <c:pt idx="9687">
                  <c:v>100.98</c:v>
                </c:pt>
                <c:pt idx="9688">
                  <c:v>74.19</c:v>
                </c:pt>
                <c:pt idx="9689">
                  <c:v>80.349999999999994</c:v>
                </c:pt>
                <c:pt idx="9690">
                  <c:v>0</c:v>
                </c:pt>
                <c:pt idx="9691">
                  <c:v>35.380000000000003</c:v>
                </c:pt>
                <c:pt idx="9692">
                  <c:v>93.58</c:v>
                </c:pt>
                <c:pt idx="9693">
                  <c:v>52.89</c:v>
                </c:pt>
                <c:pt idx="9694">
                  <c:v>100.97</c:v>
                </c:pt>
                <c:pt idx="9695">
                  <c:v>135.01</c:v>
                </c:pt>
                <c:pt idx="9696">
                  <c:v>105.27</c:v>
                </c:pt>
                <c:pt idx="9697">
                  <c:v>50.95</c:v>
                </c:pt>
                <c:pt idx="9698">
                  <c:v>45.29</c:v>
                </c:pt>
                <c:pt idx="9699">
                  <c:v>99.3</c:v>
                </c:pt>
                <c:pt idx="9700">
                  <c:v>109.81</c:v>
                </c:pt>
                <c:pt idx="9701">
                  <c:v>131.36000000000001</c:v>
                </c:pt>
                <c:pt idx="9702">
                  <c:v>101.52</c:v>
                </c:pt>
                <c:pt idx="9703">
                  <c:v>104.97</c:v>
                </c:pt>
                <c:pt idx="9704">
                  <c:v>121.51</c:v>
                </c:pt>
                <c:pt idx="9705">
                  <c:v>105.95</c:v>
                </c:pt>
                <c:pt idx="9706">
                  <c:v>56.21</c:v>
                </c:pt>
                <c:pt idx="9707">
                  <c:v>107.36</c:v>
                </c:pt>
                <c:pt idx="9708">
                  <c:v>94.42</c:v>
                </c:pt>
                <c:pt idx="9709">
                  <c:v>82.27</c:v>
                </c:pt>
                <c:pt idx="9710">
                  <c:v>82.24</c:v>
                </c:pt>
                <c:pt idx="9711">
                  <c:v>0</c:v>
                </c:pt>
                <c:pt idx="9712">
                  <c:v>6.22</c:v>
                </c:pt>
                <c:pt idx="9713">
                  <c:v>146.79</c:v>
                </c:pt>
                <c:pt idx="9714">
                  <c:v>122.72</c:v>
                </c:pt>
                <c:pt idx="9715">
                  <c:v>81.819999999999993</c:v>
                </c:pt>
                <c:pt idx="9716">
                  <c:v>155.58000000000001</c:v>
                </c:pt>
                <c:pt idx="9717">
                  <c:v>66.81</c:v>
                </c:pt>
                <c:pt idx="9718">
                  <c:v>95.57</c:v>
                </c:pt>
                <c:pt idx="9719">
                  <c:v>95.36</c:v>
                </c:pt>
                <c:pt idx="9720">
                  <c:v>92.54</c:v>
                </c:pt>
                <c:pt idx="9721">
                  <c:v>73.650000000000006</c:v>
                </c:pt>
                <c:pt idx="9722">
                  <c:v>99.71</c:v>
                </c:pt>
                <c:pt idx="9723">
                  <c:v>0</c:v>
                </c:pt>
                <c:pt idx="9724">
                  <c:v>28.62</c:v>
                </c:pt>
                <c:pt idx="9725">
                  <c:v>178.2</c:v>
                </c:pt>
                <c:pt idx="9726">
                  <c:v>108.99</c:v>
                </c:pt>
                <c:pt idx="9727">
                  <c:v>89.85</c:v>
                </c:pt>
                <c:pt idx="9728">
                  <c:v>115.91</c:v>
                </c:pt>
                <c:pt idx="9729">
                  <c:v>0</c:v>
                </c:pt>
                <c:pt idx="9730">
                  <c:v>3.15</c:v>
                </c:pt>
                <c:pt idx="9731">
                  <c:v>104.31</c:v>
                </c:pt>
                <c:pt idx="9732">
                  <c:v>160.08000000000001</c:v>
                </c:pt>
                <c:pt idx="9733">
                  <c:v>125.74</c:v>
                </c:pt>
                <c:pt idx="9734">
                  <c:v>90.4</c:v>
                </c:pt>
                <c:pt idx="9735">
                  <c:v>74.27</c:v>
                </c:pt>
                <c:pt idx="9736">
                  <c:v>41.78</c:v>
                </c:pt>
                <c:pt idx="9737">
                  <c:v>0</c:v>
                </c:pt>
                <c:pt idx="9738">
                  <c:v>54.81</c:v>
                </c:pt>
                <c:pt idx="9739">
                  <c:v>152.51</c:v>
                </c:pt>
                <c:pt idx="9740">
                  <c:v>160.29</c:v>
                </c:pt>
                <c:pt idx="9741">
                  <c:v>67.03</c:v>
                </c:pt>
                <c:pt idx="9742">
                  <c:v>22.33</c:v>
                </c:pt>
                <c:pt idx="9743">
                  <c:v>73.66</c:v>
                </c:pt>
                <c:pt idx="9744">
                  <c:v>131.27000000000001</c:v>
                </c:pt>
                <c:pt idx="9745">
                  <c:v>132.84</c:v>
                </c:pt>
                <c:pt idx="9746">
                  <c:v>81.05</c:v>
                </c:pt>
                <c:pt idx="9747">
                  <c:v>84.56</c:v>
                </c:pt>
                <c:pt idx="9748">
                  <c:v>134.19</c:v>
                </c:pt>
                <c:pt idx="9749">
                  <c:v>88.61</c:v>
                </c:pt>
                <c:pt idx="9750">
                  <c:v>102.13</c:v>
                </c:pt>
                <c:pt idx="9751">
                  <c:v>0</c:v>
                </c:pt>
                <c:pt idx="9752">
                  <c:v>0</c:v>
                </c:pt>
                <c:pt idx="9753">
                  <c:v>87.51</c:v>
                </c:pt>
                <c:pt idx="9754">
                  <c:v>107.64</c:v>
                </c:pt>
                <c:pt idx="9755">
                  <c:v>29.12</c:v>
                </c:pt>
                <c:pt idx="9756">
                  <c:v>0</c:v>
                </c:pt>
                <c:pt idx="9757">
                  <c:v>0</c:v>
                </c:pt>
                <c:pt idx="9758">
                  <c:v>90.04</c:v>
                </c:pt>
                <c:pt idx="9759">
                  <c:v>136.69999999999999</c:v>
                </c:pt>
                <c:pt idx="9760">
                  <c:v>48.76</c:v>
                </c:pt>
                <c:pt idx="9761">
                  <c:v>107.64</c:v>
                </c:pt>
                <c:pt idx="9762">
                  <c:v>78.180000000000007</c:v>
                </c:pt>
                <c:pt idx="9763">
                  <c:v>114.8</c:v>
                </c:pt>
                <c:pt idx="9764">
                  <c:v>114.82</c:v>
                </c:pt>
                <c:pt idx="9765">
                  <c:v>0</c:v>
                </c:pt>
                <c:pt idx="9766">
                  <c:v>0</c:v>
                </c:pt>
                <c:pt idx="9767">
                  <c:v>86.22</c:v>
                </c:pt>
                <c:pt idx="9768">
                  <c:v>159.91</c:v>
                </c:pt>
                <c:pt idx="9769">
                  <c:v>179.67</c:v>
                </c:pt>
                <c:pt idx="9770">
                  <c:v>144.65</c:v>
                </c:pt>
                <c:pt idx="9771">
                  <c:v>152.37</c:v>
                </c:pt>
                <c:pt idx="9772">
                  <c:v>116.55</c:v>
                </c:pt>
                <c:pt idx="9773">
                  <c:v>110.8</c:v>
                </c:pt>
                <c:pt idx="9774">
                  <c:v>94.43</c:v>
                </c:pt>
                <c:pt idx="9775">
                  <c:v>81.510000000000005</c:v>
                </c:pt>
                <c:pt idx="9776">
                  <c:v>111.64</c:v>
                </c:pt>
                <c:pt idx="9777">
                  <c:v>78.55</c:v>
                </c:pt>
                <c:pt idx="9778">
                  <c:v>62.27</c:v>
                </c:pt>
                <c:pt idx="9779">
                  <c:v>58.79</c:v>
                </c:pt>
                <c:pt idx="9780">
                  <c:v>84.84</c:v>
                </c:pt>
                <c:pt idx="9781">
                  <c:v>91.65</c:v>
                </c:pt>
                <c:pt idx="9782">
                  <c:v>78.41</c:v>
                </c:pt>
                <c:pt idx="9783">
                  <c:v>111.45</c:v>
                </c:pt>
                <c:pt idx="9784">
                  <c:v>95.26</c:v>
                </c:pt>
                <c:pt idx="9785">
                  <c:v>101.85</c:v>
                </c:pt>
                <c:pt idx="9786">
                  <c:v>85.76</c:v>
                </c:pt>
                <c:pt idx="9787">
                  <c:v>0</c:v>
                </c:pt>
                <c:pt idx="9788">
                  <c:v>0</c:v>
                </c:pt>
                <c:pt idx="9789">
                  <c:v>39.340000000000003</c:v>
                </c:pt>
                <c:pt idx="9790">
                  <c:v>122.52</c:v>
                </c:pt>
                <c:pt idx="9791">
                  <c:v>116.89</c:v>
                </c:pt>
                <c:pt idx="9792">
                  <c:v>163.47999999999999</c:v>
                </c:pt>
                <c:pt idx="9793">
                  <c:v>125.06</c:v>
                </c:pt>
                <c:pt idx="9794">
                  <c:v>85.58</c:v>
                </c:pt>
                <c:pt idx="9795">
                  <c:v>79.16</c:v>
                </c:pt>
                <c:pt idx="9796">
                  <c:v>79.03</c:v>
                </c:pt>
                <c:pt idx="9797">
                  <c:v>59.07</c:v>
                </c:pt>
                <c:pt idx="9798">
                  <c:v>65.69</c:v>
                </c:pt>
                <c:pt idx="9799">
                  <c:v>88.71</c:v>
                </c:pt>
                <c:pt idx="9800">
                  <c:v>85.61</c:v>
                </c:pt>
                <c:pt idx="9801">
                  <c:v>85.68</c:v>
                </c:pt>
                <c:pt idx="9802">
                  <c:v>112.26</c:v>
                </c:pt>
                <c:pt idx="9803">
                  <c:v>133.08000000000001</c:v>
                </c:pt>
                <c:pt idx="9804">
                  <c:v>130.38999999999999</c:v>
                </c:pt>
                <c:pt idx="9805">
                  <c:v>117.3</c:v>
                </c:pt>
                <c:pt idx="9806">
                  <c:v>94.01</c:v>
                </c:pt>
                <c:pt idx="9807">
                  <c:v>94.23</c:v>
                </c:pt>
                <c:pt idx="9808">
                  <c:v>70.52</c:v>
                </c:pt>
                <c:pt idx="9809">
                  <c:v>100.65</c:v>
                </c:pt>
                <c:pt idx="9810">
                  <c:v>107.14</c:v>
                </c:pt>
                <c:pt idx="9811">
                  <c:v>83.96</c:v>
                </c:pt>
                <c:pt idx="9812">
                  <c:v>0</c:v>
                </c:pt>
                <c:pt idx="9813">
                  <c:v>50.71</c:v>
                </c:pt>
                <c:pt idx="9814">
                  <c:v>153.66</c:v>
                </c:pt>
                <c:pt idx="9815">
                  <c:v>90.4</c:v>
                </c:pt>
                <c:pt idx="9816">
                  <c:v>56.75</c:v>
                </c:pt>
                <c:pt idx="9817">
                  <c:v>145.19</c:v>
                </c:pt>
                <c:pt idx="9818">
                  <c:v>98.27</c:v>
                </c:pt>
                <c:pt idx="9819">
                  <c:v>0</c:v>
                </c:pt>
                <c:pt idx="9820">
                  <c:v>0</c:v>
                </c:pt>
                <c:pt idx="9821">
                  <c:v>0</c:v>
                </c:pt>
                <c:pt idx="9822">
                  <c:v>0</c:v>
                </c:pt>
                <c:pt idx="9823">
                  <c:v>0</c:v>
                </c:pt>
                <c:pt idx="9824">
                  <c:v>0</c:v>
                </c:pt>
                <c:pt idx="9825">
                  <c:v>0</c:v>
                </c:pt>
                <c:pt idx="9826">
                  <c:v>0</c:v>
                </c:pt>
                <c:pt idx="9827">
                  <c:v>0</c:v>
                </c:pt>
                <c:pt idx="9828">
                  <c:v>0</c:v>
                </c:pt>
                <c:pt idx="9829">
                  <c:v>0</c:v>
                </c:pt>
                <c:pt idx="9830">
                  <c:v>86.86</c:v>
                </c:pt>
                <c:pt idx="9831">
                  <c:v>84.03</c:v>
                </c:pt>
                <c:pt idx="9832">
                  <c:v>110.28</c:v>
                </c:pt>
                <c:pt idx="9833">
                  <c:v>107.81</c:v>
                </c:pt>
                <c:pt idx="9834">
                  <c:v>92.92</c:v>
                </c:pt>
                <c:pt idx="9835">
                  <c:v>128.43</c:v>
                </c:pt>
                <c:pt idx="9836">
                  <c:v>61.74</c:v>
                </c:pt>
                <c:pt idx="9837">
                  <c:v>0</c:v>
                </c:pt>
                <c:pt idx="9838">
                  <c:v>131.76</c:v>
                </c:pt>
                <c:pt idx="9839">
                  <c:v>152.28</c:v>
                </c:pt>
                <c:pt idx="9840">
                  <c:v>104.69</c:v>
                </c:pt>
                <c:pt idx="9841">
                  <c:v>65.72</c:v>
                </c:pt>
                <c:pt idx="9842">
                  <c:v>0</c:v>
                </c:pt>
                <c:pt idx="9843">
                  <c:v>0</c:v>
                </c:pt>
                <c:pt idx="9844">
                  <c:v>94.39</c:v>
                </c:pt>
                <c:pt idx="9845">
                  <c:v>0</c:v>
                </c:pt>
                <c:pt idx="9846">
                  <c:v>0</c:v>
                </c:pt>
                <c:pt idx="9847">
                  <c:v>75.540000000000006</c:v>
                </c:pt>
                <c:pt idx="9848">
                  <c:v>138.33000000000001</c:v>
                </c:pt>
                <c:pt idx="9849">
                  <c:v>120.08</c:v>
                </c:pt>
                <c:pt idx="9850">
                  <c:v>14.21</c:v>
                </c:pt>
                <c:pt idx="9851">
                  <c:v>0</c:v>
                </c:pt>
                <c:pt idx="9852">
                  <c:v>0</c:v>
                </c:pt>
                <c:pt idx="9853">
                  <c:v>167.83</c:v>
                </c:pt>
                <c:pt idx="9854">
                  <c:v>207.4</c:v>
                </c:pt>
                <c:pt idx="9855">
                  <c:v>204.44</c:v>
                </c:pt>
                <c:pt idx="9856">
                  <c:v>211.6</c:v>
                </c:pt>
                <c:pt idx="9857">
                  <c:v>209.95</c:v>
                </c:pt>
                <c:pt idx="9858">
                  <c:v>200.24</c:v>
                </c:pt>
                <c:pt idx="9859">
                  <c:v>190.73</c:v>
                </c:pt>
                <c:pt idx="9860">
                  <c:v>207.86</c:v>
                </c:pt>
                <c:pt idx="9861">
                  <c:v>225.7</c:v>
                </c:pt>
                <c:pt idx="9862">
                  <c:v>182.44</c:v>
                </c:pt>
                <c:pt idx="9863">
                  <c:v>144.35</c:v>
                </c:pt>
                <c:pt idx="9864">
                  <c:v>0</c:v>
                </c:pt>
                <c:pt idx="9865">
                  <c:v>0</c:v>
                </c:pt>
                <c:pt idx="9866">
                  <c:v>0</c:v>
                </c:pt>
                <c:pt idx="9867">
                  <c:v>0</c:v>
                </c:pt>
                <c:pt idx="9868">
                  <c:v>0</c:v>
                </c:pt>
                <c:pt idx="9869">
                  <c:v>0</c:v>
                </c:pt>
                <c:pt idx="9870">
                  <c:v>0</c:v>
                </c:pt>
                <c:pt idx="9871">
                  <c:v>119.18</c:v>
                </c:pt>
                <c:pt idx="9872">
                  <c:v>182.71</c:v>
                </c:pt>
                <c:pt idx="9873">
                  <c:v>161.22</c:v>
                </c:pt>
                <c:pt idx="9874">
                  <c:v>166.48</c:v>
                </c:pt>
                <c:pt idx="9875">
                  <c:v>177.13</c:v>
                </c:pt>
                <c:pt idx="9876">
                  <c:v>50.25</c:v>
                </c:pt>
                <c:pt idx="9877">
                  <c:v>75.959999999999994</c:v>
                </c:pt>
                <c:pt idx="9878">
                  <c:v>36.42</c:v>
                </c:pt>
                <c:pt idx="9879">
                  <c:v>7.09</c:v>
                </c:pt>
                <c:pt idx="9880">
                  <c:v>0</c:v>
                </c:pt>
                <c:pt idx="9881">
                  <c:v>0</c:v>
                </c:pt>
                <c:pt idx="9882">
                  <c:v>40.380000000000003</c:v>
                </c:pt>
                <c:pt idx="9883">
                  <c:v>121.3</c:v>
                </c:pt>
                <c:pt idx="9884">
                  <c:v>152.43</c:v>
                </c:pt>
                <c:pt idx="9885">
                  <c:v>96.61</c:v>
                </c:pt>
                <c:pt idx="9886">
                  <c:v>89.21</c:v>
                </c:pt>
                <c:pt idx="9887">
                  <c:v>142.38</c:v>
                </c:pt>
                <c:pt idx="9888">
                  <c:v>128.56</c:v>
                </c:pt>
                <c:pt idx="9889">
                  <c:v>106.39</c:v>
                </c:pt>
                <c:pt idx="9890">
                  <c:v>134.32</c:v>
                </c:pt>
                <c:pt idx="9891">
                  <c:v>164.83</c:v>
                </c:pt>
                <c:pt idx="9892">
                  <c:v>179.66</c:v>
                </c:pt>
                <c:pt idx="9893">
                  <c:v>148.66999999999999</c:v>
                </c:pt>
                <c:pt idx="9894">
                  <c:v>0</c:v>
                </c:pt>
                <c:pt idx="9895">
                  <c:v>0</c:v>
                </c:pt>
                <c:pt idx="9896">
                  <c:v>0</c:v>
                </c:pt>
                <c:pt idx="9897">
                  <c:v>0</c:v>
                </c:pt>
                <c:pt idx="9898">
                  <c:v>0</c:v>
                </c:pt>
                <c:pt idx="9899">
                  <c:v>0</c:v>
                </c:pt>
                <c:pt idx="9900">
                  <c:v>37.369999999999997</c:v>
                </c:pt>
                <c:pt idx="9901">
                  <c:v>117.54</c:v>
                </c:pt>
                <c:pt idx="9902">
                  <c:v>0</c:v>
                </c:pt>
                <c:pt idx="9903">
                  <c:v>26.2</c:v>
                </c:pt>
                <c:pt idx="9904">
                  <c:v>121.24</c:v>
                </c:pt>
                <c:pt idx="9905">
                  <c:v>148.37</c:v>
                </c:pt>
                <c:pt idx="9906">
                  <c:v>3.56</c:v>
                </c:pt>
                <c:pt idx="9907">
                  <c:v>0</c:v>
                </c:pt>
                <c:pt idx="9908">
                  <c:v>0</c:v>
                </c:pt>
                <c:pt idx="9909">
                  <c:v>0</c:v>
                </c:pt>
                <c:pt idx="9910">
                  <c:v>0</c:v>
                </c:pt>
                <c:pt idx="9911">
                  <c:v>0</c:v>
                </c:pt>
                <c:pt idx="9912">
                  <c:v>0</c:v>
                </c:pt>
                <c:pt idx="9913">
                  <c:v>0</c:v>
                </c:pt>
                <c:pt idx="9914">
                  <c:v>0</c:v>
                </c:pt>
                <c:pt idx="9915">
                  <c:v>0</c:v>
                </c:pt>
                <c:pt idx="9916">
                  <c:v>0</c:v>
                </c:pt>
                <c:pt idx="9917">
                  <c:v>0</c:v>
                </c:pt>
                <c:pt idx="9918">
                  <c:v>0</c:v>
                </c:pt>
                <c:pt idx="9919">
                  <c:v>0</c:v>
                </c:pt>
                <c:pt idx="9920">
                  <c:v>0</c:v>
                </c:pt>
                <c:pt idx="9921">
                  <c:v>0</c:v>
                </c:pt>
                <c:pt idx="9922">
                  <c:v>6.67</c:v>
                </c:pt>
                <c:pt idx="9923">
                  <c:v>5.0199999999999996</c:v>
                </c:pt>
                <c:pt idx="9924">
                  <c:v>5.03</c:v>
                </c:pt>
                <c:pt idx="9925">
                  <c:v>0</c:v>
                </c:pt>
                <c:pt idx="9926">
                  <c:v>44.33</c:v>
                </c:pt>
                <c:pt idx="9927">
                  <c:v>0</c:v>
                </c:pt>
                <c:pt idx="9928">
                  <c:v>63.74</c:v>
                </c:pt>
                <c:pt idx="9929">
                  <c:v>212.92</c:v>
                </c:pt>
                <c:pt idx="9930">
                  <c:v>223.18</c:v>
                </c:pt>
                <c:pt idx="9931">
                  <c:v>245.22</c:v>
                </c:pt>
                <c:pt idx="9932">
                  <c:v>46.77</c:v>
                </c:pt>
                <c:pt idx="9933">
                  <c:v>33.520000000000003</c:v>
                </c:pt>
                <c:pt idx="9934">
                  <c:v>241.99</c:v>
                </c:pt>
                <c:pt idx="9935">
                  <c:v>251.73</c:v>
                </c:pt>
                <c:pt idx="9936">
                  <c:v>244.75</c:v>
                </c:pt>
                <c:pt idx="9937">
                  <c:v>237.18</c:v>
                </c:pt>
                <c:pt idx="9938">
                  <c:v>193.04</c:v>
                </c:pt>
                <c:pt idx="9939">
                  <c:v>242.1</c:v>
                </c:pt>
                <c:pt idx="9940">
                  <c:v>217.36</c:v>
                </c:pt>
                <c:pt idx="9941">
                  <c:v>0</c:v>
                </c:pt>
                <c:pt idx="9942">
                  <c:v>63.38</c:v>
                </c:pt>
                <c:pt idx="9943">
                  <c:v>139.04</c:v>
                </c:pt>
                <c:pt idx="9944">
                  <c:v>50.67</c:v>
                </c:pt>
                <c:pt idx="9945">
                  <c:v>102.46</c:v>
                </c:pt>
                <c:pt idx="9946">
                  <c:v>110.58</c:v>
                </c:pt>
                <c:pt idx="9947">
                  <c:v>142.21</c:v>
                </c:pt>
                <c:pt idx="9948">
                  <c:v>39.700000000000003</c:v>
                </c:pt>
                <c:pt idx="9949">
                  <c:v>13.28</c:v>
                </c:pt>
                <c:pt idx="9950">
                  <c:v>19.52</c:v>
                </c:pt>
                <c:pt idx="9951">
                  <c:v>0</c:v>
                </c:pt>
                <c:pt idx="9952">
                  <c:v>0</c:v>
                </c:pt>
                <c:pt idx="9953">
                  <c:v>0</c:v>
                </c:pt>
                <c:pt idx="9954">
                  <c:v>0</c:v>
                </c:pt>
                <c:pt idx="9955">
                  <c:v>0</c:v>
                </c:pt>
                <c:pt idx="9956">
                  <c:v>0</c:v>
                </c:pt>
                <c:pt idx="9957">
                  <c:v>0</c:v>
                </c:pt>
                <c:pt idx="9958">
                  <c:v>0</c:v>
                </c:pt>
                <c:pt idx="9959">
                  <c:v>0</c:v>
                </c:pt>
                <c:pt idx="9960">
                  <c:v>0</c:v>
                </c:pt>
                <c:pt idx="9961">
                  <c:v>0</c:v>
                </c:pt>
                <c:pt idx="9962">
                  <c:v>5.0199999999999996</c:v>
                </c:pt>
                <c:pt idx="9963">
                  <c:v>5.0199999999999996</c:v>
                </c:pt>
                <c:pt idx="9964">
                  <c:v>5.0199999999999996</c:v>
                </c:pt>
                <c:pt idx="9965">
                  <c:v>5</c:v>
                </c:pt>
                <c:pt idx="9966">
                  <c:v>5.03</c:v>
                </c:pt>
                <c:pt idx="9967">
                  <c:v>5.03</c:v>
                </c:pt>
                <c:pt idx="9968">
                  <c:v>65.069999999999993</c:v>
                </c:pt>
                <c:pt idx="9969">
                  <c:v>120.09</c:v>
                </c:pt>
                <c:pt idx="9970">
                  <c:v>152.21</c:v>
                </c:pt>
                <c:pt idx="9971">
                  <c:v>110.61</c:v>
                </c:pt>
                <c:pt idx="9972">
                  <c:v>0</c:v>
                </c:pt>
                <c:pt idx="9973">
                  <c:v>149.59</c:v>
                </c:pt>
                <c:pt idx="9974">
                  <c:v>180.1</c:v>
                </c:pt>
                <c:pt idx="9975">
                  <c:v>150.28</c:v>
                </c:pt>
                <c:pt idx="9976">
                  <c:v>83.25</c:v>
                </c:pt>
                <c:pt idx="9977">
                  <c:v>153.19999999999999</c:v>
                </c:pt>
                <c:pt idx="9978">
                  <c:v>207.82</c:v>
                </c:pt>
                <c:pt idx="9979">
                  <c:v>82.28</c:v>
                </c:pt>
                <c:pt idx="9980">
                  <c:v>0</c:v>
                </c:pt>
                <c:pt idx="9981">
                  <c:v>224.25</c:v>
                </c:pt>
                <c:pt idx="9982">
                  <c:v>216.86</c:v>
                </c:pt>
                <c:pt idx="9983">
                  <c:v>254.08</c:v>
                </c:pt>
                <c:pt idx="9984">
                  <c:v>156.12</c:v>
                </c:pt>
                <c:pt idx="9985">
                  <c:v>100.56</c:v>
                </c:pt>
                <c:pt idx="9986">
                  <c:v>0</c:v>
                </c:pt>
                <c:pt idx="9987">
                  <c:v>0</c:v>
                </c:pt>
                <c:pt idx="9988">
                  <c:v>0</c:v>
                </c:pt>
                <c:pt idx="9989">
                  <c:v>0</c:v>
                </c:pt>
                <c:pt idx="9990">
                  <c:v>0</c:v>
                </c:pt>
                <c:pt idx="9991">
                  <c:v>0</c:v>
                </c:pt>
                <c:pt idx="9992">
                  <c:v>26.31</c:v>
                </c:pt>
                <c:pt idx="9993">
                  <c:v>0</c:v>
                </c:pt>
                <c:pt idx="9994">
                  <c:v>22.58</c:v>
                </c:pt>
                <c:pt idx="9995">
                  <c:v>0</c:v>
                </c:pt>
                <c:pt idx="9996">
                  <c:v>0</c:v>
                </c:pt>
                <c:pt idx="9997">
                  <c:v>0</c:v>
                </c:pt>
                <c:pt idx="9998">
                  <c:v>0</c:v>
                </c:pt>
                <c:pt idx="9999">
                  <c:v>0</c:v>
                </c:pt>
                <c:pt idx="10000">
                  <c:v>0</c:v>
                </c:pt>
                <c:pt idx="10001">
                  <c:v>0</c:v>
                </c:pt>
                <c:pt idx="10002">
                  <c:v>0</c:v>
                </c:pt>
                <c:pt idx="10003">
                  <c:v>0</c:v>
                </c:pt>
                <c:pt idx="10004">
                  <c:v>0</c:v>
                </c:pt>
                <c:pt idx="10005">
                  <c:v>26.98</c:v>
                </c:pt>
                <c:pt idx="10006">
                  <c:v>140.57</c:v>
                </c:pt>
                <c:pt idx="10007">
                  <c:v>180.67</c:v>
                </c:pt>
                <c:pt idx="10008">
                  <c:v>174.42</c:v>
                </c:pt>
                <c:pt idx="10009">
                  <c:v>174.32</c:v>
                </c:pt>
                <c:pt idx="10010">
                  <c:v>128.66999999999999</c:v>
                </c:pt>
                <c:pt idx="10011">
                  <c:v>123.32</c:v>
                </c:pt>
                <c:pt idx="10012">
                  <c:v>208.46</c:v>
                </c:pt>
                <c:pt idx="10013">
                  <c:v>274.77</c:v>
                </c:pt>
                <c:pt idx="10014">
                  <c:v>136.12</c:v>
                </c:pt>
                <c:pt idx="10015">
                  <c:v>0</c:v>
                </c:pt>
                <c:pt idx="10016">
                  <c:v>270.87</c:v>
                </c:pt>
                <c:pt idx="10017">
                  <c:v>299.06</c:v>
                </c:pt>
                <c:pt idx="10018">
                  <c:v>304.89999999999998</c:v>
                </c:pt>
                <c:pt idx="10019">
                  <c:v>316.73</c:v>
                </c:pt>
                <c:pt idx="10020">
                  <c:v>0</c:v>
                </c:pt>
                <c:pt idx="10021">
                  <c:v>145.65</c:v>
                </c:pt>
                <c:pt idx="10022">
                  <c:v>313.08</c:v>
                </c:pt>
                <c:pt idx="10023">
                  <c:v>316.52999999999997</c:v>
                </c:pt>
                <c:pt idx="10024">
                  <c:v>319.10000000000002</c:v>
                </c:pt>
                <c:pt idx="10025">
                  <c:v>317.8</c:v>
                </c:pt>
                <c:pt idx="10026">
                  <c:v>316.77</c:v>
                </c:pt>
                <c:pt idx="10027">
                  <c:v>318.87</c:v>
                </c:pt>
                <c:pt idx="10028">
                  <c:v>316.14</c:v>
                </c:pt>
                <c:pt idx="10029">
                  <c:v>318.58</c:v>
                </c:pt>
                <c:pt idx="10030">
                  <c:v>317.79000000000002</c:v>
                </c:pt>
                <c:pt idx="10031">
                  <c:v>315.77</c:v>
                </c:pt>
                <c:pt idx="10032">
                  <c:v>317.85000000000002</c:v>
                </c:pt>
                <c:pt idx="10033">
                  <c:v>316.98</c:v>
                </c:pt>
                <c:pt idx="10034">
                  <c:v>244.45</c:v>
                </c:pt>
                <c:pt idx="10035">
                  <c:v>293.67</c:v>
                </c:pt>
                <c:pt idx="10036">
                  <c:v>246.38</c:v>
                </c:pt>
                <c:pt idx="10037">
                  <c:v>284.45</c:v>
                </c:pt>
                <c:pt idx="10038">
                  <c:v>314.75</c:v>
                </c:pt>
                <c:pt idx="10039">
                  <c:v>307.89999999999998</c:v>
                </c:pt>
                <c:pt idx="10040">
                  <c:v>307.05</c:v>
                </c:pt>
                <c:pt idx="10041">
                  <c:v>314.91000000000003</c:v>
                </c:pt>
                <c:pt idx="10042">
                  <c:v>294.38</c:v>
                </c:pt>
                <c:pt idx="10043">
                  <c:v>264.12</c:v>
                </c:pt>
                <c:pt idx="10044">
                  <c:v>264.94</c:v>
                </c:pt>
                <c:pt idx="10045">
                  <c:v>256.95999999999998</c:v>
                </c:pt>
                <c:pt idx="10046">
                  <c:v>279.32</c:v>
                </c:pt>
                <c:pt idx="10047">
                  <c:v>266.94</c:v>
                </c:pt>
                <c:pt idx="10048">
                  <c:v>284.08</c:v>
                </c:pt>
                <c:pt idx="10049">
                  <c:v>248</c:v>
                </c:pt>
                <c:pt idx="10050">
                  <c:v>232.01</c:v>
                </c:pt>
                <c:pt idx="10051">
                  <c:v>197.92</c:v>
                </c:pt>
                <c:pt idx="10052">
                  <c:v>250.31</c:v>
                </c:pt>
                <c:pt idx="10053">
                  <c:v>0</c:v>
                </c:pt>
                <c:pt idx="10054">
                  <c:v>218.2</c:v>
                </c:pt>
                <c:pt idx="10055">
                  <c:v>213.46</c:v>
                </c:pt>
                <c:pt idx="10056">
                  <c:v>144.28</c:v>
                </c:pt>
                <c:pt idx="10057">
                  <c:v>0</c:v>
                </c:pt>
                <c:pt idx="10058">
                  <c:v>0</c:v>
                </c:pt>
                <c:pt idx="10059">
                  <c:v>72.67</c:v>
                </c:pt>
                <c:pt idx="10060">
                  <c:v>130.80000000000001</c:v>
                </c:pt>
                <c:pt idx="10061">
                  <c:v>96.3</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0</c:v>
                </c:pt>
                <c:pt idx="10085">
                  <c:v>0</c:v>
                </c:pt>
                <c:pt idx="10086">
                  <c:v>0</c:v>
                </c:pt>
                <c:pt idx="10087">
                  <c:v>0</c:v>
                </c:pt>
                <c:pt idx="10088">
                  <c:v>0</c:v>
                </c:pt>
                <c:pt idx="10089">
                  <c:v>0</c:v>
                </c:pt>
                <c:pt idx="10090">
                  <c:v>0</c:v>
                </c:pt>
                <c:pt idx="10091">
                  <c:v>0</c:v>
                </c:pt>
                <c:pt idx="10092">
                  <c:v>0</c:v>
                </c:pt>
                <c:pt idx="10093">
                  <c:v>0</c:v>
                </c:pt>
                <c:pt idx="10094">
                  <c:v>0</c:v>
                </c:pt>
                <c:pt idx="10095">
                  <c:v>136.62</c:v>
                </c:pt>
                <c:pt idx="10096">
                  <c:v>135.41</c:v>
                </c:pt>
                <c:pt idx="10097">
                  <c:v>67.62</c:v>
                </c:pt>
                <c:pt idx="10098">
                  <c:v>72.73</c:v>
                </c:pt>
                <c:pt idx="10099">
                  <c:v>81.680000000000007</c:v>
                </c:pt>
                <c:pt idx="10100">
                  <c:v>86.87</c:v>
                </c:pt>
                <c:pt idx="10101">
                  <c:v>0</c:v>
                </c:pt>
                <c:pt idx="10102">
                  <c:v>0</c:v>
                </c:pt>
                <c:pt idx="10103">
                  <c:v>0</c:v>
                </c:pt>
                <c:pt idx="10104">
                  <c:v>116.2</c:v>
                </c:pt>
                <c:pt idx="10105">
                  <c:v>115.45</c:v>
                </c:pt>
                <c:pt idx="10106">
                  <c:v>83.13</c:v>
                </c:pt>
                <c:pt idx="10107">
                  <c:v>107.6</c:v>
                </c:pt>
                <c:pt idx="10108">
                  <c:v>34.9</c:v>
                </c:pt>
                <c:pt idx="10109">
                  <c:v>0</c:v>
                </c:pt>
                <c:pt idx="10110">
                  <c:v>0</c:v>
                </c:pt>
                <c:pt idx="10111">
                  <c:v>0</c:v>
                </c:pt>
                <c:pt idx="10112">
                  <c:v>45.38</c:v>
                </c:pt>
                <c:pt idx="10113">
                  <c:v>0</c:v>
                </c:pt>
                <c:pt idx="10114">
                  <c:v>110.97</c:v>
                </c:pt>
                <c:pt idx="10115">
                  <c:v>41.05</c:v>
                </c:pt>
                <c:pt idx="10116">
                  <c:v>18.579999999999998</c:v>
                </c:pt>
                <c:pt idx="10117">
                  <c:v>0</c:v>
                </c:pt>
                <c:pt idx="10118">
                  <c:v>0</c:v>
                </c:pt>
                <c:pt idx="10119">
                  <c:v>0</c:v>
                </c:pt>
                <c:pt idx="10120">
                  <c:v>0</c:v>
                </c:pt>
                <c:pt idx="10121">
                  <c:v>0</c:v>
                </c:pt>
                <c:pt idx="10122">
                  <c:v>0</c:v>
                </c:pt>
                <c:pt idx="10123">
                  <c:v>119.46</c:v>
                </c:pt>
                <c:pt idx="10124">
                  <c:v>169.02</c:v>
                </c:pt>
                <c:pt idx="10125">
                  <c:v>135.58000000000001</c:v>
                </c:pt>
                <c:pt idx="10126">
                  <c:v>24.29</c:v>
                </c:pt>
                <c:pt idx="10127">
                  <c:v>0</c:v>
                </c:pt>
                <c:pt idx="10128">
                  <c:v>0</c:v>
                </c:pt>
                <c:pt idx="10129">
                  <c:v>0</c:v>
                </c:pt>
                <c:pt idx="10130">
                  <c:v>0</c:v>
                </c:pt>
                <c:pt idx="10131">
                  <c:v>0</c:v>
                </c:pt>
                <c:pt idx="10132">
                  <c:v>0</c:v>
                </c:pt>
                <c:pt idx="10133">
                  <c:v>0</c:v>
                </c:pt>
                <c:pt idx="10134">
                  <c:v>0</c:v>
                </c:pt>
                <c:pt idx="10135">
                  <c:v>3.38</c:v>
                </c:pt>
                <c:pt idx="10136">
                  <c:v>4.9800000000000004</c:v>
                </c:pt>
                <c:pt idx="10137">
                  <c:v>6.66</c:v>
                </c:pt>
                <c:pt idx="10138">
                  <c:v>8.26</c:v>
                </c:pt>
                <c:pt idx="10139">
                  <c:v>8.33</c:v>
                </c:pt>
                <c:pt idx="10140">
                  <c:v>8.31</c:v>
                </c:pt>
                <c:pt idx="10141">
                  <c:v>8.3800000000000008</c:v>
                </c:pt>
                <c:pt idx="10142">
                  <c:v>6.75</c:v>
                </c:pt>
                <c:pt idx="10143">
                  <c:v>6.69</c:v>
                </c:pt>
                <c:pt idx="10144">
                  <c:v>74.78</c:v>
                </c:pt>
                <c:pt idx="10145">
                  <c:v>137.32</c:v>
                </c:pt>
                <c:pt idx="10146">
                  <c:v>0</c:v>
                </c:pt>
                <c:pt idx="10147">
                  <c:v>127.09</c:v>
                </c:pt>
                <c:pt idx="10148">
                  <c:v>0</c:v>
                </c:pt>
                <c:pt idx="10149">
                  <c:v>49.32</c:v>
                </c:pt>
                <c:pt idx="10150">
                  <c:v>75.94</c:v>
                </c:pt>
                <c:pt idx="10151">
                  <c:v>136.6</c:v>
                </c:pt>
                <c:pt idx="10152">
                  <c:v>102.73</c:v>
                </c:pt>
                <c:pt idx="10153">
                  <c:v>0</c:v>
                </c:pt>
                <c:pt idx="10154">
                  <c:v>0</c:v>
                </c:pt>
                <c:pt idx="10155">
                  <c:v>13.31</c:v>
                </c:pt>
                <c:pt idx="10156">
                  <c:v>56.06</c:v>
                </c:pt>
                <c:pt idx="10157">
                  <c:v>29.84</c:v>
                </c:pt>
                <c:pt idx="10158">
                  <c:v>0</c:v>
                </c:pt>
                <c:pt idx="10159">
                  <c:v>0</c:v>
                </c:pt>
                <c:pt idx="10160">
                  <c:v>187.92</c:v>
                </c:pt>
                <c:pt idx="10161">
                  <c:v>98.66</c:v>
                </c:pt>
                <c:pt idx="10162">
                  <c:v>0</c:v>
                </c:pt>
                <c:pt idx="10163">
                  <c:v>0</c:v>
                </c:pt>
                <c:pt idx="10164">
                  <c:v>0</c:v>
                </c:pt>
                <c:pt idx="10165">
                  <c:v>35.520000000000003</c:v>
                </c:pt>
                <c:pt idx="10166">
                  <c:v>27.13</c:v>
                </c:pt>
                <c:pt idx="10167">
                  <c:v>0</c:v>
                </c:pt>
                <c:pt idx="10168">
                  <c:v>10.47</c:v>
                </c:pt>
                <c:pt idx="10169">
                  <c:v>0</c:v>
                </c:pt>
                <c:pt idx="10170">
                  <c:v>0</c:v>
                </c:pt>
                <c:pt idx="10171">
                  <c:v>19.309999999999999</c:v>
                </c:pt>
                <c:pt idx="10172">
                  <c:v>128.12</c:v>
                </c:pt>
                <c:pt idx="10173">
                  <c:v>220.58</c:v>
                </c:pt>
                <c:pt idx="10174">
                  <c:v>222.25</c:v>
                </c:pt>
                <c:pt idx="10175">
                  <c:v>84.16</c:v>
                </c:pt>
                <c:pt idx="10176">
                  <c:v>152.22999999999999</c:v>
                </c:pt>
                <c:pt idx="10177">
                  <c:v>177.43</c:v>
                </c:pt>
                <c:pt idx="10178">
                  <c:v>0</c:v>
                </c:pt>
                <c:pt idx="10179">
                  <c:v>0</c:v>
                </c:pt>
                <c:pt idx="10180">
                  <c:v>96.71</c:v>
                </c:pt>
                <c:pt idx="10181">
                  <c:v>166.41</c:v>
                </c:pt>
                <c:pt idx="10182">
                  <c:v>124.46</c:v>
                </c:pt>
                <c:pt idx="10183">
                  <c:v>8.16</c:v>
                </c:pt>
                <c:pt idx="10184">
                  <c:v>188.73</c:v>
                </c:pt>
                <c:pt idx="10185">
                  <c:v>161.08000000000001</c:v>
                </c:pt>
                <c:pt idx="10186">
                  <c:v>70.94</c:v>
                </c:pt>
                <c:pt idx="10187">
                  <c:v>191.5</c:v>
                </c:pt>
                <c:pt idx="10188">
                  <c:v>0</c:v>
                </c:pt>
                <c:pt idx="10189">
                  <c:v>27.47</c:v>
                </c:pt>
                <c:pt idx="10190">
                  <c:v>143.01</c:v>
                </c:pt>
                <c:pt idx="10191">
                  <c:v>0</c:v>
                </c:pt>
                <c:pt idx="10192">
                  <c:v>0</c:v>
                </c:pt>
                <c:pt idx="10193">
                  <c:v>98.67</c:v>
                </c:pt>
                <c:pt idx="10194">
                  <c:v>177.7</c:v>
                </c:pt>
                <c:pt idx="10195">
                  <c:v>112.62</c:v>
                </c:pt>
                <c:pt idx="10196">
                  <c:v>72.56</c:v>
                </c:pt>
                <c:pt idx="10197">
                  <c:v>0</c:v>
                </c:pt>
                <c:pt idx="10198">
                  <c:v>0</c:v>
                </c:pt>
                <c:pt idx="10199">
                  <c:v>0</c:v>
                </c:pt>
                <c:pt idx="10200">
                  <c:v>0</c:v>
                </c:pt>
                <c:pt idx="10201">
                  <c:v>0</c:v>
                </c:pt>
                <c:pt idx="10202">
                  <c:v>0</c:v>
                </c:pt>
                <c:pt idx="10203">
                  <c:v>0</c:v>
                </c:pt>
                <c:pt idx="10204">
                  <c:v>42.11</c:v>
                </c:pt>
                <c:pt idx="10205">
                  <c:v>92.92</c:v>
                </c:pt>
                <c:pt idx="10206">
                  <c:v>108.53</c:v>
                </c:pt>
                <c:pt idx="10207">
                  <c:v>105.36</c:v>
                </c:pt>
                <c:pt idx="10208">
                  <c:v>104.47</c:v>
                </c:pt>
                <c:pt idx="10209">
                  <c:v>0</c:v>
                </c:pt>
                <c:pt idx="10210">
                  <c:v>0</c:v>
                </c:pt>
                <c:pt idx="10211">
                  <c:v>0</c:v>
                </c:pt>
                <c:pt idx="10212">
                  <c:v>0</c:v>
                </c:pt>
                <c:pt idx="10213">
                  <c:v>0</c:v>
                </c:pt>
                <c:pt idx="10214">
                  <c:v>0</c:v>
                </c:pt>
                <c:pt idx="10215">
                  <c:v>5.0199999999999996</c:v>
                </c:pt>
                <c:pt idx="10216">
                  <c:v>5</c:v>
                </c:pt>
                <c:pt idx="10217">
                  <c:v>4.9800000000000004</c:v>
                </c:pt>
                <c:pt idx="10218">
                  <c:v>5.0199999999999996</c:v>
                </c:pt>
                <c:pt idx="10219">
                  <c:v>10.1</c:v>
                </c:pt>
                <c:pt idx="10220">
                  <c:v>80</c:v>
                </c:pt>
                <c:pt idx="10221">
                  <c:v>98.19</c:v>
                </c:pt>
                <c:pt idx="10222">
                  <c:v>116.54</c:v>
                </c:pt>
                <c:pt idx="10223">
                  <c:v>120.73</c:v>
                </c:pt>
                <c:pt idx="10224">
                  <c:v>125.54</c:v>
                </c:pt>
                <c:pt idx="10225">
                  <c:v>54.7</c:v>
                </c:pt>
                <c:pt idx="10226">
                  <c:v>58.18</c:v>
                </c:pt>
                <c:pt idx="10227">
                  <c:v>128.33000000000001</c:v>
                </c:pt>
                <c:pt idx="10228">
                  <c:v>104.41</c:v>
                </c:pt>
                <c:pt idx="10229">
                  <c:v>148.22</c:v>
                </c:pt>
                <c:pt idx="10230">
                  <c:v>176.82</c:v>
                </c:pt>
                <c:pt idx="10231">
                  <c:v>171.6</c:v>
                </c:pt>
                <c:pt idx="10232">
                  <c:v>159.33000000000001</c:v>
                </c:pt>
                <c:pt idx="10233">
                  <c:v>0</c:v>
                </c:pt>
                <c:pt idx="10234">
                  <c:v>46.62</c:v>
                </c:pt>
                <c:pt idx="10235">
                  <c:v>177.56</c:v>
                </c:pt>
                <c:pt idx="10236">
                  <c:v>107.34</c:v>
                </c:pt>
                <c:pt idx="10237">
                  <c:v>20.399999999999999</c:v>
                </c:pt>
                <c:pt idx="10238">
                  <c:v>69.41</c:v>
                </c:pt>
                <c:pt idx="10239">
                  <c:v>0</c:v>
                </c:pt>
                <c:pt idx="10240">
                  <c:v>0</c:v>
                </c:pt>
                <c:pt idx="10241">
                  <c:v>0</c:v>
                </c:pt>
                <c:pt idx="10242">
                  <c:v>0</c:v>
                </c:pt>
                <c:pt idx="10243">
                  <c:v>0</c:v>
                </c:pt>
                <c:pt idx="10244">
                  <c:v>0</c:v>
                </c:pt>
                <c:pt idx="10245">
                  <c:v>0</c:v>
                </c:pt>
                <c:pt idx="10246">
                  <c:v>0</c:v>
                </c:pt>
                <c:pt idx="10247">
                  <c:v>86.19</c:v>
                </c:pt>
                <c:pt idx="10248">
                  <c:v>47.5</c:v>
                </c:pt>
                <c:pt idx="10249">
                  <c:v>106.86</c:v>
                </c:pt>
                <c:pt idx="10250">
                  <c:v>175.45</c:v>
                </c:pt>
                <c:pt idx="10251">
                  <c:v>149.54</c:v>
                </c:pt>
                <c:pt idx="10252">
                  <c:v>167.95</c:v>
                </c:pt>
                <c:pt idx="10253">
                  <c:v>85.82</c:v>
                </c:pt>
                <c:pt idx="10254">
                  <c:v>78.62</c:v>
                </c:pt>
                <c:pt idx="10255">
                  <c:v>94.32</c:v>
                </c:pt>
                <c:pt idx="10256">
                  <c:v>163.78</c:v>
                </c:pt>
                <c:pt idx="10257">
                  <c:v>63.69</c:v>
                </c:pt>
                <c:pt idx="10258">
                  <c:v>68.11</c:v>
                </c:pt>
                <c:pt idx="10259">
                  <c:v>0</c:v>
                </c:pt>
                <c:pt idx="10260">
                  <c:v>0</c:v>
                </c:pt>
                <c:pt idx="10261">
                  <c:v>115.39</c:v>
                </c:pt>
                <c:pt idx="10262">
                  <c:v>228.07</c:v>
                </c:pt>
                <c:pt idx="10263">
                  <c:v>157.77000000000001</c:v>
                </c:pt>
                <c:pt idx="10264">
                  <c:v>0</c:v>
                </c:pt>
                <c:pt idx="10265">
                  <c:v>0</c:v>
                </c:pt>
                <c:pt idx="10266">
                  <c:v>0</c:v>
                </c:pt>
                <c:pt idx="10267">
                  <c:v>3.38</c:v>
                </c:pt>
                <c:pt idx="10268">
                  <c:v>4.99</c:v>
                </c:pt>
                <c:pt idx="10269">
                  <c:v>6.65</c:v>
                </c:pt>
                <c:pt idx="10270">
                  <c:v>6.68</c:v>
                </c:pt>
                <c:pt idx="10271">
                  <c:v>6.67</c:v>
                </c:pt>
                <c:pt idx="10272">
                  <c:v>20.37</c:v>
                </c:pt>
                <c:pt idx="10273">
                  <c:v>154.59</c:v>
                </c:pt>
                <c:pt idx="10274">
                  <c:v>137.44999999999999</c:v>
                </c:pt>
                <c:pt idx="10275">
                  <c:v>91.46</c:v>
                </c:pt>
                <c:pt idx="10276">
                  <c:v>183.81</c:v>
                </c:pt>
                <c:pt idx="10277">
                  <c:v>73.599999999999994</c:v>
                </c:pt>
                <c:pt idx="10278">
                  <c:v>200.14</c:v>
                </c:pt>
                <c:pt idx="10279">
                  <c:v>0</c:v>
                </c:pt>
                <c:pt idx="10280">
                  <c:v>0</c:v>
                </c:pt>
                <c:pt idx="10281">
                  <c:v>196.74</c:v>
                </c:pt>
                <c:pt idx="10282">
                  <c:v>0</c:v>
                </c:pt>
                <c:pt idx="10283">
                  <c:v>0</c:v>
                </c:pt>
                <c:pt idx="10284">
                  <c:v>0</c:v>
                </c:pt>
                <c:pt idx="10285">
                  <c:v>0</c:v>
                </c:pt>
                <c:pt idx="10286">
                  <c:v>0</c:v>
                </c:pt>
                <c:pt idx="10287">
                  <c:v>0</c:v>
                </c:pt>
                <c:pt idx="10288">
                  <c:v>6.67</c:v>
                </c:pt>
                <c:pt idx="10289">
                  <c:v>6.69</c:v>
                </c:pt>
                <c:pt idx="10290">
                  <c:v>6.69</c:v>
                </c:pt>
                <c:pt idx="10291">
                  <c:v>6.67</c:v>
                </c:pt>
                <c:pt idx="10292">
                  <c:v>6.69</c:v>
                </c:pt>
                <c:pt idx="10293">
                  <c:v>6.69</c:v>
                </c:pt>
                <c:pt idx="10294">
                  <c:v>6.66</c:v>
                </c:pt>
                <c:pt idx="10295">
                  <c:v>6.68</c:v>
                </c:pt>
                <c:pt idx="10296">
                  <c:v>6.69</c:v>
                </c:pt>
                <c:pt idx="10297">
                  <c:v>6.7</c:v>
                </c:pt>
                <c:pt idx="10298">
                  <c:v>6.68</c:v>
                </c:pt>
                <c:pt idx="10299">
                  <c:v>6.73</c:v>
                </c:pt>
                <c:pt idx="10300">
                  <c:v>6.71</c:v>
                </c:pt>
                <c:pt idx="10301">
                  <c:v>6.7</c:v>
                </c:pt>
                <c:pt idx="10302">
                  <c:v>6.69</c:v>
                </c:pt>
                <c:pt idx="10303">
                  <c:v>5.07</c:v>
                </c:pt>
                <c:pt idx="10304">
                  <c:v>6.7</c:v>
                </c:pt>
                <c:pt idx="10305">
                  <c:v>6.67</c:v>
                </c:pt>
                <c:pt idx="10306">
                  <c:v>6.69</c:v>
                </c:pt>
                <c:pt idx="10307">
                  <c:v>6.69</c:v>
                </c:pt>
                <c:pt idx="10308">
                  <c:v>6.68</c:v>
                </c:pt>
                <c:pt idx="10309">
                  <c:v>6.69</c:v>
                </c:pt>
                <c:pt idx="10310">
                  <c:v>6.69</c:v>
                </c:pt>
                <c:pt idx="10311">
                  <c:v>6.69</c:v>
                </c:pt>
                <c:pt idx="10312">
                  <c:v>6.66</c:v>
                </c:pt>
                <c:pt idx="10313">
                  <c:v>6.66</c:v>
                </c:pt>
                <c:pt idx="10314">
                  <c:v>6.68</c:v>
                </c:pt>
                <c:pt idx="10315">
                  <c:v>6.7</c:v>
                </c:pt>
                <c:pt idx="10316">
                  <c:v>6.68</c:v>
                </c:pt>
                <c:pt idx="10317">
                  <c:v>6.69</c:v>
                </c:pt>
                <c:pt idx="10318">
                  <c:v>6.69</c:v>
                </c:pt>
                <c:pt idx="10319">
                  <c:v>6.67</c:v>
                </c:pt>
                <c:pt idx="10320">
                  <c:v>6.68</c:v>
                </c:pt>
                <c:pt idx="10321">
                  <c:v>6.7</c:v>
                </c:pt>
                <c:pt idx="10322">
                  <c:v>6.69</c:v>
                </c:pt>
                <c:pt idx="10323">
                  <c:v>6.68</c:v>
                </c:pt>
                <c:pt idx="10324">
                  <c:v>6.68</c:v>
                </c:pt>
                <c:pt idx="10325">
                  <c:v>19.61</c:v>
                </c:pt>
                <c:pt idx="10326">
                  <c:v>68.19</c:v>
                </c:pt>
                <c:pt idx="10327">
                  <c:v>78.680000000000007</c:v>
                </c:pt>
                <c:pt idx="10328">
                  <c:v>2.76</c:v>
                </c:pt>
                <c:pt idx="10329">
                  <c:v>74.260000000000005</c:v>
                </c:pt>
                <c:pt idx="10330">
                  <c:v>35.28</c:v>
                </c:pt>
                <c:pt idx="10331">
                  <c:v>8.0299999999999994</c:v>
                </c:pt>
                <c:pt idx="10332">
                  <c:v>15.41</c:v>
                </c:pt>
                <c:pt idx="10333">
                  <c:v>7.43</c:v>
                </c:pt>
                <c:pt idx="10334">
                  <c:v>0</c:v>
                </c:pt>
                <c:pt idx="10335">
                  <c:v>0</c:v>
                </c:pt>
                <c:pt idx="10336">
                  <c:v>0</c:v>
                </c:pt>
                <c:pt idx="10337">
                  <c:v>3.4</c:v>
                </c:pt>
                <c:pt idx="10338">
                  <c:v>6.72</c:v>
                </c:pt>
                <c:pt idx="10339">
                  <c:v>6.69</c:v>
                </c:pt>
                <c:pt idx="10340">
                  <c:v>6.68</c:v>
                </c:pt>
                <c:pt idx="10341">
                  <c:v>6.67</c:v>
                </c:pt>
                <c:pt idx="10342">
                  <c:v>6.69</c:v>
                </c:pt>
                <c:pt idx="10343">
                  <c:v>6.7</c:v>
                </c:pt>
                <c:pt idx="10344">
                  <c:v>6.69</c:v>
                </c:pt>
                <c:pt idx="10345">
                  <c:v>6.69</c:v>
                </c:pt>
                <c:pt idx="10346">
                  <c:v>6.67</c:v>
                </c:pt>
                <c:pt idx="10347">
                  <c:v>6.69</c:v>
                </c:pt>
                <c:pt idx="10348">
                  <c:v>6.68</c:v>
                </c:pt>
                <c:pt idx="10349">
                  <c:v>6.7</c:v>
                </c:pt>
                <c:pt idx="10350">
                  <c:v>6.69</c:v>
                </c:pt>
                <c:pt idx="10351">
                  <c:v>6.67</c:v>
                </c:pt>
                <c:pt idx="10352">
                  <c:v>6.68</c:v>
                </c:pt>
                <c:pt idx="10353">
                  <c:v>6.69</c:v>
                </c:pt>
                <c:pt idx="10354">
                  <c:v>6.67</c:v>
                </c:pt>
                <c:pt idx="10355">
                  <c:v>6.68</c:v>
                </c:pt>
                <c:pt idx="10356">
                  <c:v>6.7</c:v>
                </c:pt>
                <c:pt idx="10357">
                  <c:v>5.0599999999999996</c:v>
                </c:pt>
                <c:pt idx="10358">
                  <c:v>5.04</c:v>
                </c:pt>
                <c:pt idx="10359">
                  <c:v>5.0199999999999996</c:v>
                </c:pt>
                <c:pt idx="10360">
                  <c:v>5.04</c:v>
                </c:pt>
                <c:pt idx="10361">
                  <c:v>5.01</c:v>
                </c:pt>
                <c:pt idx="10362">
                  <c:v>5.01</c:v>
                </c:pt>
                <c:pt idx="10363">
                  <c:v>5.01</c:v>
                </c:pt>
                <c:pt idx="10364">
                  <c:v>5.0199999999999996</c:v>
                </c:pt>
                <c:pt idx="10365">
                  <c:v>5.03</c:v>
                </c:pt>
                <c:pt idx="10366">
                  <c:v>5</c:v>
                </c:pt>
                <c:pt idx="10367">
                  <c:v>5</c:v>
                </c:pt>
                <c:pt idx="10368">
                  <c:v>5.03</c:v>
                </c:pt>
                <c:pt idx="10369">
                  <c:v>5.01</c:v>
                </c:pt>
                <c:pt idx="10370">
                  <c:v>5.0199999999999996</c:v>
                </c:pt>
                <c:pt idx="10371">
                  <c:v>5.01</c:v>
                </c:pt>
                <c:pt idx="10372">
                  <c:v>5</c:v>
                </c:pt>
                <c:pt idx="10373">
                  <c:v>5.03</c:v>
                </c:pt>
                <c:pt idx="10374">
                  <c:v>5.01</c:v>
                </c:pt>
                <c:pt idx="10375">
                  <c:v>5.01</c:v>
                </c:pt>
                <c:pt idx="10376">
                  <c:v>5.01</c:v>
                </c:pt>
                <c:pt idx="10377">
                  <c:v>5.01</c:v>
                </c:pt>
                <c:pt idx="10378">
                  <c:v>5.01</c:v>
                </c:pt>
                <c:pt idx="10379">
                  <c:v>5.0199999999999996</c:v>
                </c:pt>
                <c:pt idx="10380">
                  <c:v>5.03</c:v>
                </c:pt>
                <c:pt idx="10381">
                  <c:v>5</c:v>
                </c:pt>
                <c:pt idx="10382">
                  <c:v>5.01</c:v>
                </c:pt>
                <c:pt idx="10383">
                  <c:v>5.01</c:v>
                </c:pt>
                <c:pt idx="10384">
                  <c:v>5.01</c:v>
                </c:pt>
                <c:pt idx="10385">
                  <c:v>5.0199999999999996</c:v>
                </c:pt>
                <c:pt idx="10386">
                  <c:v>5.03</c:v>
                </c:pt>
                <c:pt idx="10387">
                  <c:v>5.0199999999999996</c:v>
                </c:pt>
                <c:pt idx="10388">
                  <c:v>5.01</c:v>
                </c:pt>
                <c:pt idx="10389">
                  <c:v>5.0199999999999996</c:v>
                </c:pt>
                <c:pt idx="10390">
                  <c:v>5.0199999999999996</c:v>
                </c:pt>
                <c:pt idx="10391">
                  <c:v>5.0199999999999996</c:v>
                </c:pt>
                <c:pt idx="10392">
                  <c:v>5.0199999999999996</c:v>
                </c:pt>
                <c:pt idx="10393">
                  <c:v>5.01</c:v>
                </c:pt>
                <c:pt idx="10394">
                  <c:v>5.0199999999999996</c:v>
                </c:pt>
                <c:pt idx="10395">
                  <c:v>5.0199999999999996</c:v>
                </c:pt>
                <c:pt idx="10396">
                  <c:v>5.0199999999999996</c:v>
                </c:pt>
                <c:pt idx="10397">
                  <c:v>5.0199999999999996</c:v>
                </c:pt>
                <c:pt idx="10398">
                  <c:v>5.0199999999999996</c:v>
                </c:pt>
                <c:pt idx="10399">
                  <c:v>5</c:v>
                </c:pt>
                <c:pt idx="10400">
                  <c:v>5.0199999999999996</c:v>
                </c:pt>
                <c:pt idx="10401">
                  <c:v>5.0199999999999996</c:v>
                </c:pt>
                <c:pt idx="10402">
                  <c:v>5.0199999999999996</c:v>
                </c:pt>
                <c:pt idx="10403">
                  <c:v>5.01</c:v>
                </c:pt>
                <c:pt idx="10404">
                  <c:v>5.0199999999999996</c:v>
                </c:pt>
                <c:pt idx="10405">
                  <c:v>5.01</c:v>
                </c:pt>
                <c:pt idx="10406">
                  <c:v>5.0199999999999996</c:v>
                </c:pt>
                <c:pt idx="10407">
                  <c:v>5.0199999999999996</c:v>
                </c:pt>
                <c:pt idx="10408">
                  <c:v>5.01</c:v>
                </c:pt>
                <c:pt idx="10409">
                  <c:v>5</c:v>
                </c:pt>
                <c:pt idx="10410">
                  <c:v>5.01</c:v>
                </c:pt>
                <c:pt idx="10411">
                  <c:v>5.01</c:v>
                </c:pt>
                <c:pt idx="10412">
                  <c:v>5.0199999999999996</c:v>
                </c:pt>
                <c:pt idx="10413">
                  <c:v>5</c:v>
                </c:pt>
                <c:pt idx="10414">
                  <c:v>5.01</c:v>
                </c:pt>
                <c:pt idx="10415">
                  <c:v>5.03</c:v>
                </c:pt>
                <c:pt idx="10416">
                  <c:v>5.01</c:v>
                </c:pt>
                <c:pt idx="10417">
                  <c:v>5.01</c:v>
                </c:pt>
                <c:pt idx="10418">
                  <c:v>5.01</c:v>
                </c:pt>
                <c:pt idx="10419">
                  <c:v>5.01</c:v>
                </c:pt>
                <c:pt idx="10420">
                  <c:v>5</c:v>
                </c:pt>
                <c:pt idx="10421">
                  <c:v>5.0199999999999996</c:v>
                </c:pt>
                <c:pt idx="10422">
                  <c:v>5.01</c:v>
                </c:pt>
                <c:pt idx="10423">
                  <c:v>5.01</c:v>
                </c:pt>
                <c:pt idx="10424">
                  <c:v>5.01</c:v>
                </c:pt>
                <c:pt idx="10425">
                  <c:v>5.01</c:v>
                </c:pt>
                <c:pt idx="10426">
                  <c:v>5.0199999999999996</c:v>
                </c:pt>
                <c:pt idx="10427">
                  <c:v>5.0199999999999996</c:v>
                </c:pt>
                <c:pt idx="10428">
                  <c:v>65.42</c:v>
                </c:pt>
                <c:pt idx="10429">
                  <c:v>33.51</c:v>
                </c:pt>
                <c:pt idx="10430">
                  <c:v>40.49</c:v>
                </c:pt>
                <c:pt idx="10431">
                  <c:v>14.49</c:v>
                </c:pt>
                <c:pt idx="10432">
                  <c:v>10.89</c:v>
                </c:pt>
                <c:pt idx="10433">
                  <c:v>48.6</c:v>
                </c:pt>
                <c:pt idx="10434">
                  <c:v>0</c:v>
                </c:pt>
                <c:pt idx="10435">
                  <c:v>54.35</c:v>
                </c:pt>
                <c:pt idx="10436">
                  <c:v>35.409999999999997</c:v>
                </c:pt>
                <c:pt idx="10437">
                  <c:v>12.67</c:v>
                </c:pt>
                <c:pt idx="10438">
                  <c:v>0</c:v>
                </c:pt>
                <c:pt idx="10439">
                  <c:v>8.31</c:v>
                </c:pt>
                <c:pt idx="10440">
                  <c:v>12.67</c:v>
                </c:pt>
                <c:pt idx="10441">
                  <c:v>22.53</c:v>
                </c:pt>
                <c:pt idx="10442">
                  <c:v>18.170000000000002</c:v>
                </c:pt>
                <c:pt idx="10443">
                  <c:v>4.5199999999999996</c:v>
                </c:pt>
                <c:pt idx="10444">
                  <c:v>0</c:v>
                </c:pt>
                <c:pt idx="10445">
                  <c:v>12.92</c:v>
                </c:pt>
                <c:pt idx="10446">
                  <c:v>0</c:v>
                </c:pt>
                <c:pt idx="10447">
                  <c:v>0</c:v>
                </c:pt>
                <c:pt idx="10448">
                  <c:v>17.09</c:v>
                </c:pt>
                <c:pt idx="10449">
                  <c:v>22.7</c:v>
                </c:pt>
                <c:pt idx="10450">
                  <c:v>0</c:v>
                </c:pt>
                <c:pt idx="10451">
                  <c:v>0</c:v>
                </c:pt>
                <c:pt idx="10452">
                  <c:v>0</c:v>
                </c:pt>
                <c:pt idx="10453">
                  <c:v>0</c:v>
                </c:pt>
                <c:pt idx="10454">
                  <c:v>0</c:v>
                </c:pt>
                <c:pt idx="10455">
                  <c:v>5.03</c:v>
                </c:pt>
                <c:pt idx="10456">
                  <c:v>5.03</c:v>
                </c:pt>
                <c:pt idx="10457">
                  <c:v>4.99</c:v>
                </c:pt>
                <c:pt idx="10458">
                  <c:v>5.01</c:v>
                </c:pt>
                <c:pt idx="10459">
                  <c:v>5.0199999999999996</c:v>
                </c:pt>
                <c:pt idx="10460">
                  <c:v>5.03</c:v>
                </c:pt>
                <c:pt idx="10461">
                  <c:v>5</c:v>
                </c:pt>
                <c:pt idx="10462">
                  <c:v>5.0199999999999996</c:v>
                </c:pt>
                <c:pt idx="10463">
                  <c:v>5</c:v>
                </c:pt>
                <c:pt idx="10464">
                  <c:v>5.03</c:v>
                </c:pt>
                <c:pt idx="10465">
                  <c:v>5.0199999999999996</c:v>
                </c:pt>
                <c:pt idx="10466">
                  <c:v>4.99</c:v>
                </c:pt>
                <c:pt idx="10467">
                  <c:v>5.01</c:v>
                </c:pt>
                <c:pt idx="10468">
                  <c:v>5.01</c:v>
                </c:pt>
                <c:pt idx="10469">
                  <c:v>5.0199999999999996</c:v>
                </c:pt>
                <c:pt idx="10470">
                  <c:v>5.0199999999999996</c:v>
                </c:pt>
                <c:pt idx="10471">
                  <c:v>5.01</c:v>
                </c:pt>
                <c:pt idx="10472">
                  <c:v>5.0199999999999996</c:v>
                </c:pt>
                <c:pt idx="10473">
                  <c:v>5.01</c:v>
                </c:pt>
                <c:pt idx="10474">
                  <c:v>5.0199999999999996</c:v>
                </c:pt>
                <c:pt idx="10475">
                  <c:v>5</c:v>
                </c:pt>
                <c:pt idx="10476">
                  <c:v>5.01</c:v>
                </c:pt>
                <c:pt idx="10477">
                  <c:v>5.0199999999999996</c:v>
                </c:pt>
                <c:pt idx="10478">
                  <c:v>5</c:v>
                </c:pt>
                <c:pt idx="10479">
                  <c:v>5.01</c:v>
                </c:pt>
                <c:pt idx="10480">
                  <c:v>5.01</c:v>
                </c:pt>
                <c:pt idx="10481">
                  <c:v>5</c:v>
                </c:pt>
                <c:pt idx="10482">
                  <c:v>5.01</c:v>
                </c:pt>
                <c:pt idx="10483">
                  <c:v>5.0199999999999996</c:v>
                </c:pt>
                <c:pt idx="10484">
                  <c:v>5.0199999999999996</c:v>
                </c:pt>
                <c:pt idx="10485">
                  <c:v>5</c:v>
                </c:pt>
                <c:pt idx="10486">
                  <c:v>5.0199999999999996</c:v>
                </c:pt>
                <c:pt idx="10487">
                  <c:v>5.03</c:v>
                </c:pt>
                <c:pt idx="10488">
                  <c:v>5.01</c:v>
                </c:pt>
                <c:pt idx="10489">
                  <c:v>5.01</c:v>
                </c:pt>
                <c:pt idx="10490">
                  <c:v>5.01</c:v>
                </c:pt>
                <c:pt idx="10491">
                  <c:v>5.0199999999999996</c:v>
                </c:pt>
                <c:pt idx="10492">
                  <c:v>5.03</c:v>
                </c:pt>
                <c:pt idx="10493">
                  <c:v>5.03</c:v>
                </c:pt>
                <c:pt idx="10494">
                  <c:v>5.0199999999999996</c:v>
                </c:pt>
                <c:pt idx="10495">
                  <c:v>37.19</c:v>
                </c:pt>
                <c:pt idx="10496">
                  <c:v>32.11</c:v>
                </c:pt>
                <c:pt idx="10497">
                  <c:v>23.12</c:v>
                </c:pt>
                <c:pt idx="10498">
                  <c:v>0</c:v>
                </c:pt>
                <c:pt idx="10499">
                  <c:v>0</c:v>
                </c:pt>
                <c:pt idx="10500">
                  <c:v>14.98</c:v>
                </c:pt>
                <c:pt idx="10501">
                  <c:v>14.44</c:v>
                </c:pt>
                <c:pt idx="10502">
                  <c:v>0</c:v>
                </c:pt>
                <c:pt idx="10503">
                  <c:v>5.03</c:v>
                </c:pt>
                <c:pt idx="10504">
                  <c:v>5.0199999999999996</c:v>
                </c:pt>
                <c:pt idx="10505">
                  <c:v>4.99</c:v>
                </c:pt>
                <c:pt idx="10506">
                  <c:v>5</c:v>
                </c:pt>
                <c:pt idx="10507">
                  <c:v>5.0199999999999996</c:v>
                </c:pt>
                <c:pt idx="10508">
                  <c:v>5</c:v>
                </c:pt>
                <c:pt idx="10509">
                  <c:v>5</c:v>
                </c:pt>
                <c:pt idx="10510">
                  <c:v>5.0199999999999996</c:v>
                </c:pt>
                <c:pt idx="10511">
                  <c:v>5</c:v>
                </c:pt>
                <c:pt idx="10512">
                  <c:v>4.99</c:v>
                </c:pt>
                <c:pt idx="10513">
                  <c:v>5.0199999999999996</c:v>
                </c:pt>
                <c:pt idx="10514">
                  <c:v>4.99</c:v>
                </c:pt>
                <c:pt idx="10515">
                  <c:v>13.38</c:v>
                </c:pt>
                <c:pt idx="10516">
                  <c:v>25.94</c:v>
                </c:pt>
                <c:pt idx="10517">
                  <c:v>12.1</c:v>
                </c:pt>
                <c:pt idx="10518">
                  <c:v>0</c:v>
                </c:pt>
                <c:pt idx="10519">
                  <c:v>5.01</c:v>
                </c:pt>
                <c:pt idx="10520">
                  <c:v>5.01</c:v>
                </c:pt>
                <c:pt idx="10521">
                  <c:v>4.99</c:v>
                </c:pt>
                <c:pt idx="10522">
                  <c:v>5.0199999999999996</c:v>
                </c:pt>
                <c:pt idx="10523">
                  <c:v>5.01</c:v>
                </c:pt>
                <c:pt idx="10524">
                  <c:v>5.01</c:v>
                </c:pt>
                <c:pt idx="10525">
                  <c:v>5.04</c:v>
                </c:pt>
                <c:pt idx="10526">
                  <c:v>5.0199999999999996</c:v>
                </c:pt>
                <c:pt idx="10527">
                  <c:v>5.01</c:v>
                </c:pt>
                <c:pt idx="10528">
                  <c:v>5.0199999999999996</c:v>
                </c:pt>
                <c:pt idx="10529">
                  <c:v>5.01</c:v>
                </c:pt>
                <c:pt idx="10530">
                  <c:v>5.03</c:v>
                </c:pt>
                <c:pt idx="10531">
                  <c:v>5</c:v>
                </c:pt>
                <c:pt idx="10532">
                  <c:v>5.01</c:v>
                </c:pt>
                <c:pt idx="10533">
                  <c:v>5.03</c:v>
                </c:pt>
                <c:pt idx="10534">
                  <c:v>5.0199999999999996</c:v>
                </c:pt>
                <c:pt idx="10535">
                  <c:v>5.0199999999999996</c:v>
                </c:pt>
                <c:pt idx="10536">
                  <c:v>5.01</c:v>
                </c:pt>
                <c:pt idx="10537">
                  <c:v>5.0199999999999996</c:v>
                </c:pt>
                <c:pt idx="10538">
                  <c:v>5.0199999999999996</c:v>
                </c:pt>
                <c:pt idx="10539">
                  <c:v>4.99</c:v>
                </c:pt>
                <c:pt idx="10540">
                  <c:v>5.01</c:v>
                </c:pt>
                <c:pt idx="10541">
                  <c:v>5</c:v>
                </c:pt>
                <c:pt idx="10542">
                  <c:v>5.01</c:v>
                </c:pt>
                <c:pt idx="10543">
                  <c:v>5.01</c:v>
                </c:pt>
                <c:pt idx="10544">
                  <c:v>5.0199999999999996</c:v>
                </c:pt>
                <c:pt idx="10545">
                  <c:v>4.99</c:v>
                </c:pt>
                <c:pt idx="10546">
                  <c:v>5.01</c:v>
                </c:pt>
                <c:pt idx="10547">
                  <c:v>5.01</c:v>
                </c:pt>
                <c:pt idx="10548">
                  <c:v>5.0199999999999996</c:v>
                </c:pt>
                <c:pt idx="10549">
                  <c:v>5.01</c:v>
                </c:pt>
                <c:pt idx="10550">
                  <c:v>5.0199999999999996</c:v>
                </c:pt>
                <c:pt idx="10551">
                  <c:v>5.0199999999999996</c:v>
                </c:pt>
                <c:pt idx="10552">
                  <c:v>5.03</c:v>
                </c:pt>
                <c:pt idx="10553">
                  <c:v>5.01</c:v>
                </c:pt>
                <c:pt idx="10554">
                  <c:v>5.01</c:v>
                </c:pt>
                <c:pt idx="10555">
                  <c:v>5.0199999999999996</c:v>
                </c:pt>
                <c:pt idx="10556">
                  <c:v>5.0199999999999996</c:v>
                </c:pt>
                <c:pt idx="10557">
                  <c:v>5.0199999999999996</c:v>
                </c:pt>
                <c:pt idx="10558">
                  <c:v>5.01</c:v>
                </c:pt>
                <c:pt idx="10559">
                  <c:v>5.0199999999999996</c:v>
                </c:pt>
                <c:pt idx="10560">
                  <c:v>5.0199999999999996</c:v>
                </c:pt>
                <c:pt idx="10561">
                  <c:v>5.0199999999999996</c:v>
                </c:pt>
                <c:pt idx="10562">
                  <c:v>5.01</c:v>
                </c:pt>
                <c:pt idx="10563">
                  <c:v>5.01</c:v>
                </c:pt>
                <c:pt idx="10564">
                  <c:v>5.01</c:v>
                </c:pt>
                <c:pt idx="10565">
                  <c:v>5.0199999999999996</c:v>
                </c:pt>
                <c:pt idx="10566">
                  <c:v>5.0199999999999996</c:v>
                </c:pt>
                <c:pt idx="10567">
                  <c:v>5</c:v>
                </c:pt>
                <c:pt idx="10568">
                  <c:v>5.01</c:v>
                </c:pt>
                <c:pt idx="10569">
                  <c:v>5.0199999999999996</c:v>
                </c:pt>
                <c:pt idx="10570">
                  <c:v>5.0199999999999996</c:v>
                </c:pt>
                <c:pt idx="10571">
                  <c:v>5</c:v>
                </c:pt>
                <c:pt idx="10572">
                  <c:v>5.01</c:v>
                </c:pt>
                <c:pt idx="10573">
                  <c:v>5.0199999999999996</c:v>
                </c:pt>
                <c:pt idx="10574">
                  <c:v>5.0199999999999996</c:v>
                </c:pt>
                <c:pt idx="10575">
                  <c:v>5.01</c:v>
                </c:pt>
                <c:pt idx="10576">
                  <c:v>5.0199999999999996</c:v>
                </c:pt>
                <c:pt idx="10577">
                  <c:v>5.0199999999999996</c:v>
                </c:pt>
                <c:pt idx="10578">
                  <c:v>5.01</c:v>
                </c:pt>
                <c:pt idx="10579">
                  <c:v>5.0199999999999996</c:v>
                </c:pt>
                <c:pt idx="10580">
                  <c:v>5.0199999999999996</c:v>
                </c:pt>
                <c:pt idx="10581">
                  <c:v>5.01</c:v>
                </c:pt>
                <c:pt idx="10582">
                  <c:v>5.01</c:v>
                </c:pt>
                <c:pt idx="10583">
                  <c:v>5.0199999999999996</c:v>
                </c:pt>
                <c:pt idx="10584">
                  <c:v>5.0199999999999996</c:v>
                </c:pt>
                <c:pt idx="10585">
                  <c:v>4.99</c:v>
                </c:pt>
                <c:pt idx="10586">
                  <c:v>5.01</c:v>
                </c:pt>
                <c:pt idx="10587">
                  <c:v>5.0199999999999996</c:v>
                </c:pt>
                <c:pt idx="10588">
                  <c:v>5.01</c:v>
                </c:pt>
                <c:pt idx="10589">
                  <c:v>5.0199999999999996</c:v>
                </c:pt>
                <c:pt idx="10590">
                  <c:v>5.01</c:v>
                </c:pt>
                <c:pt idx="10591">
                  <c:v>5.0199999999999996</c:v>
                </c:pt>
                <c:pt idx="10592">
                  <c:v>5.0199999999999996</c:v>
                </c:pt>
                <c:pt idx="10593">
                  <c:v>5.0199999999999996</c:v>
                </c:pt>
                <c:pt idx="10594">
                  <c:v>5.0199999999999996</c:v>
                </c:pt>
                <c:pt idx="10595">
                  <c:v>5</c:v>
                </c:pt>
                <c:pt idx="10596">
                  <c:v>5.0199999999999996</c:v>
                </c:pt>
                <c:pt idx="10597">
                  <c:v>6.63</c:v>
                </c:pt>
                <c:pt idx="10598">
                  <c:v>5.0199999999999996</c:v>
                </c:pt>
                <c:pt idx="10599">
                  <c:v>5.01</c:v>
                </c:pt>
                <c:pt idx="10600">
                  <c:v>35.4</c:v>
                </c:pt>
                <c:pt idx="10601">
                  <c:v>46.59</c:v>
                </c:pt>
                <c:pt idx="10602">
                  <c:v>35.67</c:v>
                </c:pt>
                <c:pt idx="10603">
                  <c:v>0</c:v>
                </c:pt>
                <c:pt idx="10604">
                  <c:v>2.38</c:v>
                </c:pt>
                <c:pt idx="10605">
                  <c:v>2.2400000000000002</c:v>
                </c:pt>
                <c:pt idx="10606">
                  <c:v>6.74</c:v>
                </c:pt>
                <c:pt idx="10607">
                  <c:v>0</c:v>
                </c:pt>
                <c:pt idx="10608">
                  <c:v>0</c:v>
                </c:pt>
                <c:pt idx="10609">
                  <c:v>0</c:v>
                </c:pt>
                <c:pt idx="10610">
                  <c:v>6.46</c:v>
                </c:pt>
                <c:pt idx="10611">
                  <c:v>10.29</c:v>
                </c:pt>
                <c:pt idx="10612">
                  <c:v>0</c:v>
                </c:pt>
                <c:pt idx="10613">
                  <c:v>3.27</c:v>
                </c:pt>
                <c:pt idx="10614">
                  <c:v>4.96</c:v>
                </c:pt>
                <c:pt idx="10615">
                  <c:v>5.03</c:v>
                </c:pt>
                <c:pt idx="10616">
                  <c:v>5.01</c:v>
                </c:pt>
                <c:pt idx="10617">
                  <c:v>5</c:v>
                </c:pt>
                <c:pt idx="10618">
                  <c:v>5.0199999999999996</c:v>
                </c:pt>
                <c:pt idx="10619">
                  <c:v>5</c:v>
                </c:pt>
                <c:pt idx="10620">
                  <c:v>6.68</c:v>
                </c:pt>
                <c:pt idx="10621">
                  <c:v>8.27</c:v>
                </c:pt>
                <c:pt idx="10622">
                  <c:v>8.2899999999999991</c:v>
                </c:pt>
                <c:pt idx="10623">
                  <c:v>3.43</c:v>
                </c:pt>
                <c:pt idx="10624">
                  <c:v>5.04</c:v>
                </c:pt>
                <c:pt idx="10625">
                  <c:v>5.0199999999999996</c:v>
                </c:pt>
                <c:pt idx="10626">
                  <c:v>5.01</c:v>
                </c:pt>
                <c:pt idx="10627">
                  <c:v>3.42</c:v>
                </c:pt>
                <c:pt idx="10628">
                  <c:v>5.03</c:v>
                </c:pt>
                <c:pt idx="10629">
                  <c:v>5.0199999999999996</c:v>
                </c:pt>
                <c:pt idx="10630">
                  <c:v>5.03</c:v>
                </c:pt>
                <c:pt idx="10631">
                  <c:v>4.99</c:v>
                </c:pt>
                <c:pt idx="10632">
                  <c:v>5.01</c:v>
                </c:pt>
                <c:pt idx="10633">
                  <c:v>5.0199999999999996</c:v>
                </c:pt>
                <c:pt idx="10634">
                  <c:v>5.0199999999999996</c:v>
                </c:pt>
                <c:pt idx="10635">
                  <c:v>5.01</c:v>
                </c:pt>
                <c:pt idx="10636">
                  <c:v>6.66</c:v>
                </c:pt>
                <c:pt idx="10637">
                  <c:v>5.01</c:v>
                </c:pt>
                <c:pt idx="10638">
                  <c:v>5.0199999999999996</c:v>
                </c:pt>
                <c:pt idx="10639">
                  <c:v>5.0199999999999996</c:v>
                </c:pt>
                <c:pt idx="10640">
                  <c:v>6.7</c:v>
                </c:pt>
                <c:pt idx="10641">
                  <c:v>5.03</c:v>
                </c:pt>
                <c:pt idx="10642">
                  <c:v>6.67</c:v>
                </c:pt>
                <c:pt idx="10643">
                  <c:v>6.69</c:v>
                </c:pt>
                <c:pt idx="10644">
                  <c:v>6.69</c:v>
                </c:pt>
                <c:pt idx="10645">
                  <c:v>6.69</c:v>
                </c:pt>
                <c:pt idx="10646">
                  <c:v>6.68</c:v>
                </c:pt>
                <c:pt idx="10647">
                  <c:v>6.69</c:v>
                </c:pt>
                <c:pt idx="10648">
                  <c:v>6.68</c:v>
                </c:pt>
                <c:pt idx="10649">
                  <c:v>6.7</c:v>
                </c:pt>
                <c:pt idx="10650">
                  <c:v>6.68</c:v>
                </c:pt>
                <c:pt idx="10651">
                  <c:v>6.68</c:v>
                </c:pt>
                <c:pt idx="10652">
                  <c:v>6.69</c:v>
                </c:pt>
                <c:pt idx="10653">
                  <c:v>6.68</c:v>
                </c:pt>
                <c:pt idx="10654">
                  <c:v>6.67</c:v>
                </c:pt>
                <c:pt idx="10655">
                  <c:v>6.69</c:v>
                </c:pt>
                <c:pt idx="10656">
                  <c:v>6.69</c:v>
                </c:pt>
                <c:pt idx="10657">
                  <c:v>6.69</c:v>
                </c:pt>
                <c:pt idx="10658">
                  <c:v>6.69</c:v>
                </c:pt>
                <c:pt idx="10659">
                  <c:v>6.68</c:v>
                </c:pt>
                <c:pt idx="10660">
                  <c:v>6.67</c:v>
                </c:pt>
                <c:pt idx="10661">
                  <c:v>6.7</c:v>
                </c:pt>
                <c:pt idx="10662">
                  <c:v>6.68</c:v>
                </c:pt>
                <c:pt idx="10663">
                  <c:v>6.68</c:v>
                </c:pt>
                <c:pt idx="10664">
                  <c:v>6.67</c:v>
                </c:pt>
                <c:pt idx="10665">
                  <c:v>6.68</c:v>
                </c:pt>
                <c:pt idx="10666">
                  <c:v>6.69</c:v>
                </c:pt>
                <c:pt idx="10667">
                  <c:v>6.69</c:v>
                </c:pt>
                <c:pt idx="10668">
                  <c:v>6.68</c:v>
                </c:pt>
                <c:pt idx="10669">
                  <c:v>6.69</c:v>
                </c:pt>
                <c:pt idx="10670">
                  <c:v>6.68</c:v>
                </c:pt>
                <c:pt idx="10671">
                  <c:v>6.68</c:v>
                </c:pt>
                <c:pt idx="10672">
                  <c:v>6.68</c:v>
                </c:pt>
                <c:pt idx="10673">
                  <c:v>6.69</c:v>
                </c:pt>
                <c:pt idx="10674">
                  <c:v>6.69</c:v>
                </c:pt>
                <c:pt idx="10675">
                  <c:v>6.69</c:v>
                </c:pt>
                <c:pt idx="10676">
                  <c:v>6.69</c:v>
                </c:pt>
                <c:pt idx="10677">
                  <c:v>6.69</c:v>
                </c:pt>
                <c:pt idx="10678">
                  <c:v>6.69</c:v>
                </c:pt>
                <c:pt idx="10679">
                  <c:v>6.69</c:v>
                </c:pt>
                <c:pt idx="10680">
                  <c:v>6.69</c:v>
                </c:pt>
                <c:pt idx="10681">
                  <c:v>6.69</c:v>
                </c:pt>
                <c:pt idx="10682">
                  <c:v>6.69</c:v>
                </c:pt>
                <c:pt idx="10683">
                  <c:v>6.69</c:v>
                </c:pt>
                <c:pt idx="10684">
                  <c:v>6.69</c:v>
                </c:pt>
                <c:pt idx="10685">
                  <c:v>6.69</c:v>
                </c:pt>
                <c:pt idx="10686">
                  <c:v>6.67</c:v>
                </c:pt>
                <c:pt idx="10687">
                  <c:v>6.66</c:v>
                </c:pt>
                <c:pt idx="10688">
                  <c:v>6.69</c:v>
                </c:pt>
                <c:pt idx="10689">
                  <c:v>6.69</c:v>
                </c:pt>
                <c:pt idx="10690">
                  <c:v>6.67</c:v>
                </c:pt>
                <c:pt idx="10691">
                  <c:v>6.67</c:v>
                </c:pt>
                <c:pt idx="10692">
                  <c:v>6.69</c:v>
                </c:pt>
                <c:pt idx="10693">
                  <c:v>6.69</c:v>
                </c:pt>
                <c:pt idx="10694">
                  <c:v>6.66</c:v>
                </c:pt>
                <c:pt idx="10695">
                  <c:v>6.69</c:v>
                </c:pt>
                <c:pt idx="10696">
                  <c:v>6.7</c:v>
                </c:pt>
                <c:pt idx="10697">
                  <c:v>6.69</c:v>
                </c:pt>
                <c:pt idx="10698">
                  <c:v>6.68</c:v>
                </c:pt>
                <c:pt idx="10699">
                  <c:v>6.69</c:v>
                </c:pt>
                <c:pt idx="10700">
                  <c:v>6.67</c:v>
                </c:pt>
                <c:pt idx="10701">
                  <c:v>6.69</c:v>
                </c:pt>
                <c:pt idx="10702">
                  <c:v>6.68</c:v>
                </c:pt>
                <c:pt idx="10703">
                  <c:v>6.68</c:v>
                </c:pt>
                <c:pt idx="10704">
                  <c:v>6.67</c:v>
                </c:pt>
                <c:pt idx="10705">
                  <c:v>6.67</c:v>
                </c:pt>
                <c:pt idx="10706">
                  <c:v>6.7</c:v>
                </c:pt>
                <c:pt idx="10707">
                  <c:v>6.71</c:v>
                </c:pt>
                <c:pt idx="10708">
                  <c:v>6.68</c:v>
                </c:pt>
                <c:pt idx="10709">
                  <c:v>6.71</c:v>
                </c:pt>
                <c:pt idx="10710">
                  <c:v>5.07</c:v>
                </c:pt>
                <c:pt idx="10711">
                  <c:v>5.0199999999999996</c:v>
                </c:pt>
                <c:pt idx="10712">
                  <c:v>5.0199999999999996</c:v>
                </c:pt>
                <c:pt idx="10713">
                  <c:v>5.01</c:v>
                </c:pt>
                <c:pt idx="10714">
                  <c:v>5.01</c:v>
                </c:pt>
                <c:pt idx="10715">
                  <c:v>5.0199999999999996</c:v>
                </c:pt>
                <c:pt idx="10716">
                  <c:v>5.0199999999999996</c:v>
                </c:pt>
                <c:pt idx="10717">
                  <c:v>5.01</c:v>
                </c:pt>
                <c:pt idx="10718">
                  <c:v>5.0199999999999996</c:v>
                </c:pt>
                <c:pt idx="10719">
                  <c:v>5.0199999999999996</c:v>
                </c:pt>
                <c:pt idx="10720">
                  <c:v>5.0199999999999996</c:v>
                </c:pt>
                <c:pt idx="10721">
                  <c:v>5.0199999999999996</c:v>
                </c:pt>
                <c:pt idx="10722">
                  <c:v>5.01</c:v>
                </c:pt>
                <c:pt idx="10723">
                  <c:v>5.0199999999999996</c:v>
                </c:pt>
                <c:pt idx="10724">
                  <c:v>5.01</c:v>
                </c:pt>
                <c:pt idx="10725">
                  <c:v>5.0199999999999996</c:v>
                </c:pt>
                <c:pt idx="10726">
                  <c:v>5.0199999999999996</c:v>
                </c:pt>
                <c:pt idx="10727">
                  <c:v>5.0199999999999996</c:v>
                </c:pt>
                <c:pt idx="10728">
                  <c:v>5.01</c:v>
                </c:pt>
                <c:pt idx="10729">
                  <c:v>5</c:v>
                </c:pt>
                <c:pt idx="10730">
                  <c:v>5.0199999999999996</c:v>
                </c:pt>
                <c:pt idx="10731">
                  <c:v>5.0199999999999996</c:v>
                </c:pt>
                <c:pt idx="10732">
                  <c:v>5.01</c:v>
                </c:pt>
                <c:pt idx="10733">
                  <c:v>5.01</c:v>
                </c:pt>
                <c:pt idx="10734">
                  <c:v>5.01</c:v>
                </c:pt>
                <c:pt idx="10735">
                  <c:v>5.01</c:v>
                </c:pt>
                <c:pt idx="10736">
                  <c:v>4.99</c:v>
                </c:pt>
                <c:pt idx="10737">
                  <c:v>5.0199999999999996</c:v>
                </c:pt>
                <c:pt idx="10738">
                  <c:v>5.03</c:v>
                </c:pt>
                <c:pt idx="10739">
                  <c:v>5.01</c:v>
                </c:pt>
                <c:pt idx="10740">
                  <c:v>5.0199999999999996</c:v>
                </c:pt>
                <c:pt idx="10741">
                  <c:v>5.01</c:v>
                </c:pt>
                <c:pt idx="10742">
                  <c:v>5.01</c:v>
                </c:pt>
                <c:pt idx="10743">
                  <c:v>5.0199999999999996</c:v>
                </c:pt>
                <c:pt idx="10744">
                  <c:v>5.0199999999999996</c:v>
                </c:pt>
                <c:pt idx="10745">
                  <c:v>5.01</c:v>
                </c:pt>
                <c:pt idx="10746">
                  <c:v>5.01</c:v>
                </c:pt>
                <c:pt idx="10747">
                  <c:v>5.0199999999999996</c:v>
                </c:pt>
                <c:pt idx="10748">
                  <c:v>5.0199999999999996</c:v>
                </c:pt>
                <c:pt idx="10749">
                  <c:v>5.04</c:v>
                </c:pt>
                <c:pt idx="10750">
                  <c:v>5.01</c:v>
                </c:pt>
                <c:pt idx="10751">
                  <c:v>5</c:v>
                </c:pt>
                <c:pt idx="10752">
                  <c:v>5.01</c:v>
                </c:pt>
                <c:pt idx="10753">
                  <c:v>5.01</c:v>
                </c:pt>
                <c:pt idx="10754">
                  <c:v>5.01</c:v>
                </c:pt>
                <c:pt idx="10755">
                  <c:v>5</c:v>
                </c:pt>
                <c:pt idx="10756">
                  <c:v>9.5500000000000007</c:v>
                </c:pt>
                <c:pt idx="10757">
                  <c:v>54.43</c:v>
                </c:pt>
                <c:pt idx="10758">
                  <c:v>52.49</c:v>
                </c:pt>
                <c:pt idx="10759">
                  <c:v>41.81</c:v>
                </c:pt>
                <c:pt idx="10760">
                  <c:v>23.83</c:v>
                </c:pt>
                <c:pt idx="10761">
                  <c:v>14.41</c:v>
                </c:pt>
                <c:pt idx="10762">
                  <c:v>11.11</c:v>
                </c:pt>
                <c:pt idx="10763">
                  <c:v>0</c:v>
                </c:pt>
                <c:pt idx="10764">
                  <c:v>14.31</c:v>
                </c:pt>
                <c:pt idx="10765">
                  <c:v>0</c:v>
                </c:pt>
                <c:pt idx="10766">
                  <c:v>0</c:v>
                </c:pt>
                <c:pt idx="10767">
                  <c:v>0</c:v>
                </c:pt>
                <c:pt idx="10768">
                  <c:v>0</c:v>
                </c:pt>
                <c:pt idx="10769">
                  <c:v>0</c:v>
                </c:pt>
                <c:pt idx="10770">
                  <c:v>0</c:v>
                </c:pt>
                <c:pt idx="10771">
                  <c:v>4.9400000000000004</c:v>
                </c:pt>
                <c:pt idx="10772">
                  <c:v>5.01</c:v>
                </c:pt>
                <c:pt idx="10773">
                  <c:v>5</c:v>
                </c:pt>
                <c:pt idx="10774">
                  <c:v>5.01</c:v>
                </c:pt>
                <c:pt idx="10775">
                  <c:v>5.01</c:v>
                </c:pt>
                <c:pt idx="10776">
                  <c:v>5</c:v>
                </c:pt>
                <c:pt idx="10777">
                  <c:v>5.01</c:v>
                </c:pt>
                <c:pt idx="10778">
                  <c:v>5.0199999999999996</c:v>
                </c:pt>
                <c:pt idx="10779">
                  <c:v>5.0199999999999996</c:v>
                </c:pt>
                <c:pt idx="10780">
                  <c:v>5.01</c:v>
                </c:pt>
                <c:pt idx="10781">
                  <c:v>5.01</c:v>
                </c:pt>
                <c:pt idx="10782">
                  <c:v>5.0199999999999996</c:v>
                </c:pt>
                <c:pt idx="10783">
                  <c:v>5</c:v>
                </c:pt>
                <c:pt idx="10784">
                  <c:v>5.0199999999999996</c:v>
                </c:pt>
                <c:pt idx="10785">
                  <c:v>5.03</c:v>
                </c:pt>
                <c:pt idx="10786">
                  <c:v>5.0199999999999996</c:v>
                </c:pt>
                <c:pt idx="10787">
                  <c:v>5.0199999999999996</c:v>
                </c:pt>
                <c:pt idx="10788">
                  <c:v>6.75</c:v>
                </c:pt>
                <c:pt idx="10789">
                  <c:v>5.03</c:v>
                </c:pt>
                <c:pt idx="10790">
                  <c:v>5.0199999999999996</c:v>
                </c:pt>
                <c:pt idx="10791">
                  <c:v>5.0199999999999996</c:v>
                </c:pt>
                <c:pt idx="10792">
                  <c:v>5</c:v>
                </c:pt>
                <c:pt idx="10793">
                  <c:v>5</c:v>
                </c:pt>
                <c:pt idx="10794">
                  <c:v>5.0199999999999996</c:v>
                </c:pt>
                <c:pt idx="10795">
                  <c:v>5.0199999999999996</c:v>
                </c:pt>
                <c:pt idx="10796">
                  <c:v>5.0199999999999996</c:v>
                </c:pt>
                <c:pt idx="10797">
                  <c:v>4.99</c:v>
                </c:pt>
                <c:pt idx="10798">
                  <c:v>5</c:v>
                </c:pt>
                <c:pt idx="10799">
                  <c:v>5.03</c:v>
                </c:pt>
                <c:pt idx="10800">
                  <c:v>5.01</c:v>
                </c:pt>
                <c:pt idx="10801">
                  <c:v>5.0199999999999996</c:v>
                </c:pt>
                <c:pt idx="10802">
                  <c:v>5</c:v>
                </c:pt>
                <c:pt idx="10803">
                  <c:v>5.03</c:v>
                </c:pt>
                <c:pt idx="10804">
                  <c:v>5.01</c:v>
                </c:pt>
                <c:pt idx="10805">
                  <c:v>5.0199999999999996</c:v>
                </c:pt>
                <c:pt idx="10806">
                  <c:v>5</c:v>
                </c:pt>
                <c:pt idx="10807">
                  <c:v>5.0199999999999996</c:v>
                </c:pt>
                <c:pt idx="10808">
                  <c:v>5.01</c:v>
                </c:pt>
                <c:pt idx="10809">
                  <c:v>5.0199999999999996</c:v>
                </c:pt>
                <c:pt idx="10810">
                  <c:v>4.99</c:v>
                </c:pt>
                <c:pt idx="10811">
                  <c:v>5</c:v>
                </c:pt>
                <c:pt idx="10812">
                  <c:v>5.01</c:v>
                </c:pt>
                <c:pt idx="10813">
                  <c:v>5.0199999999999996</c:v>
                </c:pt>
                <c:pt idx="10814">
                  <c:v>5.0199999999999996</c:v>
                </c:pt>
                <c:pt idx="10815">
                  <c:v>5</c:v>
                </c:pt>
                <c:pt idx="10816">
                  <c:v>5</c:v>
                </c:pt>
                <c:pt idx="10817">
                  <c:v>5.0199999999999996</c:v>
                </c:pt>
                <c:pt idx="10818">
                  <c:v>5.01</c:v>
                </c:pt>
                <c:pt idx="10819">
                  <c:v>5.0199999999999996</c:v>
                </c:pt>
                <c:pt idx="10820">
                  <c:v>5.01</c:v>
                </c:pt>
                <c:pt idx="10821">
                  <c:v>5.01</c:v>
                </c:pt>
                <c:pt idx="10822">
                  <c:v>5.0199999999999996</c:v>
                </c:pt>
                <c:pt idx="10823">
                  <c:v>5.01</c:v>
                </c:pt>
                <c:pt idx="10824">
                  <c:v>5</c:v>
                </c:pt>
                <c:pt idx="10825">
                  <c:v>5.03</c:v>
                </c:pt>
                <c:pt idx="10826">
                  <c:v>5.0199999999999996</c:v>
                </c:pt>
                <c:pt idx="10827">
                  <c:v>5.0199999999999996</c:v>
                </c:pt>
                <c:pt idx="10828">
                  <c:v>5.0199999999999996</c:v>
                </c:pt>
                <c:pt idx="10829">
                  <c:v>5</c:v>
                </c:pt>
                <c:pt idx="10830">
                  <c:v>5</c:v>
                </c:pt>
                <c:pt idx="10831">
                  <c:v>5.0199999999999996</c:v>
                </c:pt>
                <c:pt idx="10832">
                  <c:v>5.0199999999999996</c:v>
                </c:pt>
                <c:pt idx="10833">
                  <c:v>5.01</c:v>
                </c:pt>
                <c:pt idx="10834">
                  <c:v>5.0199999999999996</c:v>
                </c:pt>
                <c:pt idx="10835">
                  <c:v>5.0199999999999996</c:v>
                </c:pt>
                <c:pt idx="10836">
                  <c:v>5.0199999999999996</c:v>
                </c:pt>
                <c:pt idx="10837">
                  <c:v>5.0199999999999996</c:v>
                </c:pt>
                <c:pt idx="10838">
                  <c:v>5</c:v>
                </c:pt>
                <c:pt idx="10839">
                  <c:v>5.01</c:v>
                </c:pt>
                <c:pt idx="10840">
                  <c:v>5.0199999999999996</c:v>
                </c:pt>
                <c:pt idx="10841">
                  <c:v>5.01</c:v>
                </c:pt>
                <c:pt idx="10842">
                  <c:v>5.01</c:v>
                </c:pt>
                <c:pt idx="10843">
                  <c:v>5.0199999999999996</c:v>
                </c:pt>
                <c:pt idx="10844">
                  <c:v>5</c:v>
                </c:pt>
                <c:pt idx="10845">
                  <c:v>5.01</c:v>
                </c:pt>
                <c:pt idx="10846">
                  <c:v>5.0199999999999996</c:v>
                </c:pt>
                <c:pt idx="10847">
                  <c:v>5.0199999999999996</c:v>
                </c:pt>
                <c:pt idx="10848">
                  <c:v>5</c:v>
                </c:pt>
                <c:pt idx="10849">
                  <c:v>5.01</c:v>
                </c:pt>
                <c:pt idx="10850">
                  <c:v>5.01</c:v>
                </c:pt>
                <c:pt idx="10851">
                  <c:v>5.01</c:v>
                </c:pt>
                <c:pt idx="10852">
                  <c:v>5.01</c:v>
                </c:pt>
                <c:pt idx="10853">
                  <c:v>5</c:v>
                </c:pt>
                <c:pt idx="10854">
                  <c:v>5.01</c:v>
                </c:pt>
                <c:pt idx="10855">
                  <c:v>5.01</c:v>
                </c:pt>
                <c:pt idx="10856">
                  <c:v>5.03</c:v>
                </c:pt>
                <c:pt idx="10857">
                  <c:v>5.01</c:v>
                </c:pt>
                <c:pt idx="10858">
                  <c:v>5.01</c:v>
                </c:pt>
                <c:pt idx="10859">
                  <c:v>30.9</c:v>
                </c:pt>
                <c:pt idx="10860">
                  <c:v>33.92</c:v>
                </c:pt>
                <c:pt idx="10861">
                  <c:v>21.89</c:v>
                </c:pt>
                <c:pt idx="10862">
                  <c:v>11.6</c:v>
                </c:pt>
                <c:pt idx="10863">
                  <c:v>0</c:v>
                </c:pt>
                <c:pt idx="10864">
                  <c:v>0</c:v>
                </c:pt>
                <c:pt idx="10865">
                  <c:v>5.01</c:v>
                </c:pt>
                <c:pt idx="10866">
                  <c:v>5.04</c:v>
                </c:pt>
                <c:pt idx="10867">
                  <c:v>4.99</c:v>
                </c:pt>
                <c:pt idx="10868">
                  <c:v>5.0199999999999996</c:v>
                </c:pt>
                <c:pt idx="10869">
                  <c:v>5.0199999999999996</c:v>
                </c:pt>
                <c:pt idx="10870">
                  <c:v>5.01</c:v>
                </c:pt>
                <c:pt idx="10871">
                  <c:v>5</c:v>
                </c:pt>
                <c:pt idx="10872">
                  <c:v>5.0199999999999996</c:v>
                </c:pt>
                <c:pt idx="10873">
                  <c:v>5.01</c:v>
                </c:pt>
                <c:pt idx="10874">
                  <c:v>5</c:v>
                </c:pt>
                <c:pt idx="10875">
                  <c:v>9.69</c:v>
                </c:pt>
                <c:pt idx="10876">
                  <c:v>5.05</c:v>
                </c:pt>
                <c:pt idx="10877">
                  <c:v>5.0199999999999996</c:v>
                </c:pt>
                <c:pt idx="10878">
                  <c:v>5</c:v>
                </c:pt>
                <c:pt idx="10879">
                  <c:v>5.0199999999999996</c:v>
                </c:pt>
                <c:pt idx="10880">
                  <c:v>5.03</c:v>
                </c:pt>
                <c:pt idx="10881">
                  <c:v>5.01</c:v>
                </c:pt>
                <c:pt idx="10882">
                  <c:v>4.99</c:v>
                </c:pt>
                <c:pt idx="10883">
                  <c:v>5.0199999999999996</c:v>
                </c:pt>
                <c:pt idx="10884">
                  <c:v>5.01</c:v>
                </c:pt>
                <c:pt idx="10885">
                  <c:v>5</c:v>
                </c:pt>
                <c:pt idx="10886">
                  <c:v>5</c:v>
                </c:pt>
                <c:pt idx="10887">
                  <c:v>5.0199999999999996</c:v>
                </c:pt>
                <c:pt idx="10888">
                  <c:v>5.01</c:v>
                </c:pt>
                <c:pt idx="10889">
                  <c:v>5.01</c:v>
                </c:pt>
                <c:pt idx="10890">
                  <c:v>5.03</c:v>
                </c:pt>
                <c:pt idx="10891">
                  <c:v>5.01</c:v>
                </c:pt>
                <c:pt idx="10892">
                  <c:v>5.01</c:v>
                </c:pt>
                <c:pt idx="10893">
                  <c:v>5.01</c:v>
                </c:pt>
                <c:pt idx="10894">
                  <c:v>5.0199999999999996</c:v>
                </c:pt>
                <c:pt idx="10895">
                  <c:v>5.0199999999999996</c:v>
                </c:pt>
                <c:pt idx="10896">
                  <c:v>5.01</c:v>
                </c:pt>
                <c:pt idx="10897">
                  <c:v>5.03</c:v>
                </c:pt>
                <c:pt idx="10898">
                  <c:v>5.03</c:v>
                </c:pt>
                <c:pt idx="10899">
                  <c:v>5.0199999999999996</c:v>
                </c:pt>
                <c:pt idx="10900">
                  <c:v>5</c:v>
                </c:pt>
                <c:pt idx="10901">
                  <c:v>5.0199999999999996</c:v>
                </c:pt>
                <c:pt idx="10902">
                  <c:v>5.01</c:v>
                </c:pt>
                <c:pt idx="10903">
                  <c:v>5.0199999999999996</c:v>
                </c:pt>
                <c:pt idx="10904">
                  <c:v>5.03</c:v>
                </c:pt>
                <c:pt idx="10905">
                  <c:v>5.01</c:v>
                </c:pt>
                <c:pt idx="10906">
                  <c:v>5.0199999999999996</c:v>
                </c:pt>
                <c:pt idx="10907">
                  <c:v>5.01</c:v>
                </c:pt>
                <c:pt idx="10908">
                  <c:v>5.01</c:v>
                </c:pt>
                <c:pt idx="10909">
                  <c:v>5.01</c:v>
                </c:pt>
                <c:pt idx="10910">
                  <c:v>4.99</c:v>
                </c:pt>
                <c:pt idx="10911">
                  <c:v>5.01</c:v>
                </c:pt>
                <c:pt idx="10912">
                  <c:v>5.01</c:v>
                </c:pt>
                <c:pt idx="10913">
                  <c:v>4.99</c:v>
                </c:pt>
                <c:pt idx="10914">
                  <c:v>17.91</c:v>
                </c:pt>
                <c:pt idx="10915">
                  <c:v>21.17</c:v>
                </c:pt>
                <c:pt idx="10916">
                  <c:v>19.73</c:v>
                </c:pt>
                <c:pt idx="10917">
                  <c:v>11.92</c:v>
                </c:pt>
                <c:pt idx="10918">
                  <c:v>15.28</c:v>
                </c:pt>
                <c:pt idx="10919">
                  <c:v>21.12</c:v>
                </c:pt>
                <c:pt idx="10920">
                  <c:v>7.28</c:v>
                </c:pt>
                <c:pt idx="10921">
                  <c:v>2.41</c:v>
                </c:pt>
                <c:pt idx="10922">
                  <c:v>0</c:v>
                </c:pt>
                <c:pt idx="10923">
                  <c:v>0</c:v>
                </c:pt>
                <c:pt idx="10924">
                  <c:v>4.83</c:v>
                </c:pt>
                <c:pt idx="10925">
                  <c:v>4.95</c:v>
                </c:pt>
                <c:pt idx="10926">
                  <c:v>4.99</c:v>
                </c:pt>
                <c:pt idx="10927">
                  <c:v>5.03</c:v>
                </c:pt>
                <c:pt idx="10928">
                  <c:v>5.01</c:v>
                </c:pt>
                <c:pt idx="10929">
                  <c:v>5</c:v>
                </c:pt>
                <c:pt idx="10930">
                  <c:v>5.0199999999999996</c:v>
                </c:pt>
                <c:pt idx="10931">
                  <c:v>5.0199999999999996</c:v>
                </c:pt>
                <c:pt idx="10932">
                  <c:v>5.0199999999999996</c:v>
                </c:pt>
                <c:pt idx="10933">
                  <c:v>5.0199999999999996</c:v>
                </c:pt>
                <c:pt idx="10934">
                  <c:v>5.03</c:v>
                </c:pt>
                <c:pt idx="10935">
                  <c:v>5.01</c:v>
                </c:pt>
                <c:pt idx="10936">
                  <c:v>5.01</c:v>
                </c:pt>
                <c:pt idx="10937">
                  <c:v>5.01</c:v>
                </c:pt>
                <c:pt idx="10938">
                  <c:v>5.01</c:v>
                </c:pt>
                <c:pt idx="10939">
                  <c:v>5.03</c:v>
                </c:pt>
                <c:pt idx="10940">
                  <c:v>5</c:v>
                </c:pt>
                <c:pt idx="10941">
                  <c:v>5.0199999999999996</c:v>
                </c:pt>
                <c:pt idx="10942">
                  <c:v>5.01</c:v>
                </c:pt>
                <c:pt idx="10943">
                  <c:v>5.0199999999999996</c:v>
                </c:pt>
                <c:pt idx="10944">
                  <c:v>5.01</c:v>
                </c:pt>
                <c:pt idx="10945">
                  <c:v>5.01</c:v>
                </c:pt>
                <c:pt idx="10946">
                  <c:v>5.0199999999999996</c:v>
                </c:pt>
                <c:pt idx="10947">
                  <c:v>5.0199999999999996</c:v>
                </c:pt>
                <c:pt idx="10948">
                  <c:v>4.99</c:v>
                </c:pt>
                <c:pt idx="10949">
                  <c:v>5.0199999999999996</c:v>
                </c:pt>
                <c:pt idx="10950">
                  <c:v>5.0199999999999996</c:v>
                </c:pt>
                <c:pt idx="10951">
                  <c:v>5.01</c:v>
                </c:pt>
                <c:pt idx="10952">
                  <c:v>5</c:v>
                </c:pt>
                <c:pt idx="10953">
                  <c:v>5.01</c:v>
                </c:pt>
                <c:pt idx="10954">
                  <c:v>5.01</c:v>
                </c:pt>
                <c:pt idx="10955">
                  <c:v>5.01</c:v>
                </c:pt>
                <c:pt idx="10956">
                  <c:v>5.01</c:v>
                </c:pt>
                <c:pt idx="10957">
                  <c:v>5</c:v>
                </c:pt>
                <c:pt idx="10958">
                  <c:v>5.01</c:v>
                </c:pt>
                <c:pt idx="10959">
                  <c:v>5.0199999999999996</c:v>
                </c:pt>
                <c:pt idx="10960">
                  <c:v>5</c:v>
                </c:pt>
                <c:pt idx="10961">
                  <c:v>5.03</c:v>
                </c:pt>
                <c:pt idx="10962">
                  <c:v>5.0199999999999996</c:v>
                </c:pt>
                <c:pt idx="10963">
                  <c:v>5</c:v>
                </c:pt>
                <c:pt idx="10964">
                  <c:v>5.01</c:v>
                </c:pt>
                <c:pt idx="10965">
                  <c:v>6.67</c:v>
                </c:pt>
                <c:pt idx="10966">
                  <c:v>5.01</c:v>
                </c:pt>
                <c:pt idx="10967">
                  <c:v>6.68</c:v>
                </c:pt>
                <c:pt idx="10968">
                  <c:v>6.67</c:v>
                </c:pt>
                <c:pt idx="10969">
                  <c:v>5.0199999999999996</c:v>
                </c:pt>
                <c:pt idx="10970">
                  <c:v>5.03</c:v>
                </c:pt>
                <c:pt idx="10971">
                  <c:v>6.68</c:v>
                </c:pt>
                <c:pt idx="10972">
                  <c:v>6.68</c:v>
                </c:pt>
                <c:pt idx="10973">
                  <c:v>6.66</c:v>
                </c:pt>
                <c:pt idx="10974">
                  <c:v>6.69</c:v>
                </c:pt>
                <c:pt idx="10975">
                  <c:v>6.69</c:v>
                </c:pt>
                <c:pt idx="10976">
                  <c:v>6.68</c:v>
                </c:pt>
                <c:pt idx="10977">
                  <c:v>6.68</c:v>
                </c:pt>
                <c:pt idx="10978">
                  <c:v>6.68</c:v>
                </c:pt>
                <c:pt idx="10979">
                  <c:v>6.69</c:v>
                </c:pt>
                <c:pt idx="10980">
                  <c:v>6.69</c:v>
                </c:pt>
                <c:pt idx="10981">
                  <c:v>6.69</c:v>
                </c:pt>
                <c:pt idx="10982">
                  <c:v>6.69</c:v>
                </c:pt>
                <c:pt idx="10983">
                  <c:v>6.69</c:v>
                </c:pt>
                <c:pt idx="10984">
                  <c:v>6.69</c:v>
                </c:pt>
                <c:pt idx="10985">
                  <c:v>6.69</c:v>
                </c:pt>
                <c:pt idx="10986">
                  <c:v>6.69</c:v>
                </c:pt>
                <c:pt idx="10987">
                  <c:v>6.69</c:v>
                </c:pt>
                <c:pt idx="10988">
                  <c:v>6.69</c:v>
                </c:pt>
                <c:pt idx="10989">
                  <c:v>6.69</c:v>
                </c:pt>
                <c:pt idx="10990">
                  <c:v>6.66</c:v>
                </c:pt>
                <c:pt idx="10991">
                  <c:v>6.68</c:v>
                </c:pt>
                <c:pt idx="10992">
                  <c:v>6.69</c:v>
                </c:pt>
                <c:pt idx="10993">
                  <c:v>6.68</c:v>
                </c:pt>
                <c:pt idx="10994">
                  <c:v>15.18</c:v>
                </c:pt>
                <c:pt idx="10995">
                  <c:v>0</c:v>
                </c:pt>
                <c:pt idx="10996">
                  <c:v>5.07</c:v>
                </c:pt>
                <c:pt idx="10997">
                  <c:v>6.69</c:v>
                </c:pt>
                <c:pt idx="10998">
                  <c:v>6.67</c:v>
                </c:pt>
                <c:pt idx="10999">
                  <c:v>6.68</c:v>
                </c:pt>
                <c:pt idx="11000">
                  <c:v>6.7</c:v>
                </c:pt>
                <c:pt idx="11001">
                  <c:v>6.7</c:v>
                </c:pt>
                <c:pt idx="11002">
                  <c:v>6.65</c:v>
                </c:pt>
                <c:pt idx="11003">
                  <c:v>6.66</c:v>
                </c:pt>
                <c:pt idx="11004">
                  <c:v>36.79</c:v>
                </c:pt>
                <c:pt idx="11005">
                  <c:v>29.29</c:v>
                </c:pt>
                <c:pt idx="11006">
                  <c:v>32.83</c:v>
                </c:pt>
                <c:pt idx="11007">
                  <c:v>27.15</c:v>
                </c:pt>
                <c:pt idx="11008">
                  <c:v>21.41</c:v>
                </c:pt>
                <c:pt idx="11009">
                  <c:v>17.37</c:v>
                </c:pt>
                <c:pt idx="11010">
                  <c:v>2.93</c:v>
                </c:pt>
                <c:pt idx="11011">
                  <c:v>0</c:v>
                </c:pt>
                <c:pt idx="11012">
                  <c:v>2.2799999999999998</c:v>
                </c:pt>
                <c:pt idx="11013">
                  <c:v>20.29</c:v>
                </c:pt>
                <c:pt idx="11014">
                  <c:v>9.56</c:v>
                </c:pt>
                <c:pt idx="11015">
                  <c:v>0</c:v>
                </c:pt>
                <c:pt idx="11016">
                  <c:v>2.06</c:v>
                </c:pt>
                <c:pt idx="11017">
                  <c:v>5.61</c:v>
                </c:pt>
                <c:pt idx="11018">
                  <c:v>0</c:v>
                </c:pt>
                <c:pt idx="11019">
                  <c:v>6.57</c:v>
                </c:pt>
                <c:pt idx="11020">
                  <c:v>6.67</c:v>
                </c:pt>
                <c:pt idx="11021">
                  <c:v>6.66</c:v>
                </c:pt>
                <c:pt idx="11022">
                  <c:v>6.67</c:v>
                </c:pt>
                <c:pt idx="11023">
                  <c:v>6.71</c:v>
                </c:pt>
                <c:pt idx="11024">
                  <c:v>6.67</c:v>
                </c:pt>
                <c:pt idx="11025">
                  <c:v>5.07</c:v>
                </c:pt>
                <c:pt idx="11026">
                  <c:v>6.7</c:v>
                </c:pt>
                <c:pt idx="11027">
                  <c:v>6.69</c:v>
                </c:pt>
                <c:pt idx="11028">
                  <c:v>6.69</c:v>
                </c:pt>
                <c:pt idx="11029">
                  <c:v>6.7</c:v>
                </c:pt>
                <c:pt idx="11030">
                  <c:v>6.67</c:v>
                </c:pt>
                <c:pt idx="11031">
                  <c:v>6.67</c:v>
                </c:pt>
                <c:pt idx="11032">
                  <c:v>6.71</c:v>
                </c:pt>
                <c:pt idx="11033">
                  <c:v>6.69</c:v>
                </c:pt>
                <c:pt idx="11034">
                  <c:v>6.68</c:v>
                </c:pt>
                <c:pt idx="11035">
                  <c:v>6.67</c:v>
                </c:pt>
                <c:pt idx="11036">
                  <c:v>6.69</c:v>
                </c:pt>
                <c:pt idx="11037">
                  <c:v>6.7</c:v>
                </c:pt>
                <c:pt idx="11038">
                  <c:v>6.68</c:v>
                </c:pt>
                <c:pt idx="11039">
                  <c:v>6.69</c:v>
                </c:pt>
                <c:pt idx="11040">
                  <c:v>6.67</c:v>
                </c:pt>
                <c:pt idx="11041">
                  <c:v>6.7</c:v>
                </c:pt>
                <c:pt idx="11042">
                  <c:v>6.7</c:v>
                </c:pt>
                <c:pt idx="11043">
                  <c:v>6.7</c:v>
                </c:pt>
                <c:pt idx="11044">
                  <c:v>5.0599999999999996</c:v>
                </c:pt>
                <c:pt idx="11045">
                  <c:v>5.0199999999999996</c:v>
                </c:pt>
                <c:pt idx="11046">
                  <c:v>5.0199999999999996</c:v>
                </c:pt>
                <c:pt idx="11047">
                  <c:v>5.03</c:v>
                </c:pt>
                <c:pt idx="11048">
                  <c:v>4.99</c:v>
                </c:pt>
                <c:pt idx="11049">
                  <c:v>5.0199999999999996</c:v>
                </c:pt>
                <c:pt idx="11050">
                  <c:v>5.01</c:v>
                </c:pt>
                <c:pt idx="11051">
                  <c:v>5.01</c:v>
                </c:pt>
                <c:pt idx="11052">
                  <c:v>5.0199999999999996</c:v>
                </c:pt>
                <c:pt idx="11053">
                  <c:v>5.0199999999999996</c:v>
                </c:pt>
                <c:pt idx="11054">
                  <c:v>5.0199999999999996</c:v>
                </c:pt>
                <c:pt idx="11055">
                  <c:v>5.0199999999999996</c:v>
                </c:pt>
                <c:pt idx="11056">
                  <c:v>5.0199999999999996</c:v>
                </c:pt>
                <c:pt idx="11057">
                  <c:v>5.0199999999999996</c:v>
                </c:pt>
                <c:pt idx="11058">
                  <c:v>5</c:v>
                </c:pt>
                <c:pt idx="11059">
                  <c:v>5.03</c:v>
                </c:pt>
                <c:pt idx="11060">
                  <c:v>5.0199999999999996</c:v>
                </c:pt>
                <c:pt idx="11061">
                  <c:v>5.0199999999999996</c:v>
                </c:pt>
                <c:pt idx="11062">
                  <c:v>5.01</c:v>
                </c:pt>
                <c:pt idx="11063">
                  <c:v>5.01</c:v>
                </c:pt>
                <c:pt idx="11064">
                  <c:v>5.01</c:v>
                </c:pt>
                <c:pt idx="11065">
                  <c:v>5.01</c:v>
                </c:pt>
                <c:pt idx="11066">
                  <c:v>6.52</c:v>
                </c:pt>
                <c:pt idx="11067">
                  <c:v>18.170000000000002</c:v>
                </c:pt>
                <c:pt idx="11068">
                  <c:v>29.32</c:v>
                </c:pt>
                <c:pt idx="11069">
                  <c:v>1.84</c:v>
                </c:pt>
                <c:pt idx="11070">
                  <c:v>13.95</c:v>
                </c:pt>
                <c:pt idx="11071">
                  <c:v>4.2</c:v>
                </c:pt>
                <c:pt idx="11072">
                  <c:v>4.2</c:v>
                </c:pt>
                <c:pt idx="11073">
                  <c:v>6.4</c:v>
                </c:pt>
                <c:pt idx="11074">
                  <c:v>2.14</c:v>
                </c:pt>
                <c:pt idx="11075">
                  <c:v>8.92</c:v>
                </c:pt>
                <c:pt idx="11076">
                  <c:v>8.9600000000000009</c:v>
                </c:pt>
                <c:pt idx="11077">
                  <c:v>6.68</c:v>
                </c:pt>
                <c:pt idx="11078">
                  <c:v>4.3899999999999997</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13.86</c:v>
                </c:pt>
                <c:pt idx="11097">
                  <c:v>9.31</c:v>
                </c:pt>
                <c:pt idx="11098">
                  <c:v>0</c:v>
                </c:pt>
                <c:pt idx="11099">
                  <c:v>4.92</c:v>
                </c:pt>
                <c:pt idx="11100">
                  <c:v>5</c:v>
                </c:pt>
                <c:pt idx="11101">
                  <c:v>4.99</c:v>
                </c:pt>
                <c:pt idx="11102">
                  <c:v>5.03</c:v>
                </c:pt>
                <c:pt idx="11103">
                  <c:v>5.01</c:v>
                </c:pt>
                <c:pt idx="11104">
                  <c:v>5.01</c:v>
                </c:pt>
                <c:pt idx="11105">
                  <c:v>5.0199999999999996</c:v>
                </c:pt>
                <c:pt idx="11106">
                  <c:v>5</c:v>
                </c:pt>
                <c:pt idx="11107">
                  <c:v>5</c:v>
                </c:pt>
                <c:pt idx="11108">
                  <c:v>5.08</c:v>
                </c:pt>
                <c:pt idx="11109">
                  <c:v>5.03</c:v>
                </c:pt>
                <c:pt idx="11110">
                  <c:v>5.01</c:v>
                </c:pt>
                <c:pt idx="11111">
                  <c:v>5.01</c:v>
                </c:pt>
                <c:pt idx="11112">
                  <c:v>5.01</c:v>
                </c:pt>
                <c:pt idx="11113">
                  <c:v>5.0199999999999996</c:v>
                </c:pt>
                <c:pt idx="11114">
                  <c:v>5.01</c:v>
                </c:pt>
                <c:pt idx="11115">
                  <c:v>5.01</c:v>
                </c:pt>
                <c:pt idx="11116">
                  <c:v>5.0199999999999996</c:v>
                </c:pt>
                <c:pt idx="11117">
                  <c:v>5.0199999999999996</c:v>
                </c:pt>
                <c:pt idx="11118">
                  <c:v>5.01</c:v>
                </c:pt>
                <c:pt idx="11119">
                  <c:v>5.0199999999999996</c:v>
                </c:pt>
                <c:pt idx="11120">
                  <c:v>5.0199999999999996</c:v>
                </c:pt>
                <c:pt idx="11121">
                  <c:v>5.01</c:v>
                </c:pt>
                <c:pt idx="11122">
                  <c:v>5.0199999999999996</c:v>
                </c:pt>
                <c:pt idx="11123">
                  <c:v>5</c:v>
                </c:pt>
                <c:pt idx="11124">
                  <c:v>5</c:v>
                </c:pt>
                <c:pt idx="11125">
                  <c:v>5</c:v>
                </c:pt>
                <c:pt idx="11126">
                  <c:v>5.0199999999999996</c:v>
                </c:pt>
                <c:pt idx="11127">
                  <c:v>5.0199999999999996</c:v>
                </c:pt>
                <c:pt idx="11128">
                  <c:v>5.0199999999999996</c:v>
                </c:pt>
                <c:pt idx="11129">
                  <c:v>5.01</c:v>
                </c:pt>
                <c:pt idx="11130">
                  <c:v>5.0199999999999996</c:v>
                </c:pt>
                <c:pt idx="11131">
                  <c:v>5</c:v>
                </c:pt>
                <c:pt idx="11132">
                  <c:v>5.0199999999999996</c:v>
                </c:pt>
                <c:pt idx="11133">
                  <c:v>5.03</c:v>
                </c:pt>
                <c:pt idx="11134">
                  <c:v>5.01</c:v>
                </c:pt>
                <c:pt idx="11135">
                  <c:v>5.01</c:v>
                </c:pt>
                <c:pt idx="11136">
                  <c:v>5.0199999999999996</c:v>
                </c:pt>
                <c:pt idx="11137">
                  <c:v>5.01</c:v>
                </c:pt>
                <c:pt idx="11138">
                  <c:v>5</c:v>
                </c:pt>
                <c:pt idx="11139">
                  <c:v>5.03</c:v>
                </c:pt>
                <c:pt idx="11140">
                  <c:v>5</c:v>
                </c:pt>
                <c:pt idx="11141">
                  <c:v>5.0199999999999996</c:v>
                </c:pt>
                <c:pt idx="11142">
                  <c:v>5.01</c:v>
                </c:pt>
                <c:pt idx="11143">
                  <c:v>4.99</c:v>
                </c:pt>
                <c:pt idx="11144">
                  <c:v>5.01</c:v>
                </c:pt>
                <c:pt idx="11145">
                  <c:v>5.01</c:v>
                </c:pt>
                <c:pt idx="11146">
                  <c:v>5.01</c:v>
                </c:pt>
                <c:pt idx="11147">
                  <c:v>5</c:v>
                </c:pt>
                <c:pt idx="11148">
                  <c:v>5.03</c:v>
                </c:pt>
                <c:pt idx="11149">
                  <c:v>5.0199999999999996</c:v>
                </c:pt>
                <c:pt idx="11150">
                  <c:v>5.0199999999999996</c:v>
                </c:pt>
                <c:pt idx="11151">
                  <c:v>5.01</c:v>
                </c:pt>
                <c:pt idx="11152">
                  <c:v>5</c:v>
                </c:pt>
                <c:pt idx="11153">
                  <c:v>5.01</c:v>
                </c:pt>
                <c:pt idx="11154">
                  <c:v>5.0199999999999996</c:v>
                </c:pt>
                <c:pt idx="11155">
                  <c:v>5.01</c:v>
                </c:pt>
                <c:pt idx="11156">
                  <c:v>5.01</c:v>
                </c:pt>
                <c:pt idx="11157">
                  <c:v>5.01</c:v>
                </c:pt>
                <c:pt idx="11158">
                  <c:v>5.0199999999999996</c:v>
                </c:pt>
                <c:pt idx="11159">
                  <c:v>5.0199999999999996</c:v>
                </c:pt>
                <c:pt idx="11160">
                  <c:v>5.01</c:v>
                </c:pt>
                <c:pt idx="11161">
                  <c:v>5.01</c:v>
                </c:pt>
                <c:pt idx="11162">
                  <c:v>5.01</c:v>
                </c:pt>
                <c:pt idx="11163">
                  <c:v>5.01</c:v>
                </c:pt>
                <c:pt idx="11164">
                  <c:v>5</c:v>
                </c:pt>
                <c:pt idx="11165">
                  <c:v>5.0199999999999996</c:v>
                </c:pt>
                <c:pt idx="11166">
                  <c:v>5.0199999999999996</c:v>
                </c:pt>
                <c:pt idx="11167">
                  <c:v>5.0199999999999996</c:v>
                </c:pt>
                <c:pt idx="11168">
                  <c:v>5.0199999999999996</c:v>
                </c:pt>
                <c:pt idx="11169">
                  <c:v>5.0199999999999996</c:v>
                </c:pt>
                <c:pt idx="11170">
                  <c:v>5.0199999999999996</c:v>
                </c:pt>
                <c:pt idx="11171">
                  <c:v>5.0199999999999996</c:v>
                </c:pt>
                <c:pt idx="11172">
                  <c:v>5.0199999999999996</c:v>
                </c:pt>
                <c:pt idx="11173">
                  <c:v>5.01</c:v>
                </c:pt>
                <c:pt idx="11174">
                  <c:v>5</c:v>
                </c:pt>
                <c:pt idx="11175">
                  <c:v>5.01</c:v>
                </c:pt>
                <c:pt idx="11176">
                  <c:v>5.03</c:v>
                </c:pt>
                <c:pt idx="11177">
                  <c:v>5.0199999999999996</c:v>
                </c:pt>
                <c:pt idx="11178">
                  <c:v>5.01</c:v>
                </c:pt>
                <c:pt idx="11179">
                  <c:v>5</c:v>
                </c:pt>
                <c:pt idx="11180">
                  <c:v>5.01</c:v>
                </c:pt>
                <c:pt idx="11181">
                  <c:v>5.01</c:v>
                </c:pt>
                <c:pt idx="11182">
                  <c:v>5.0199999999999996</c:v>
                </c:pt>
                <c:pt idx="11183">
                  <c:v>5</c:v>
                </c:pt>
                <c:pt idx="11184">
                  <c:v>5.0199999999999996</c:v>
                </c:pt>
                <c:pt idx="11185">
                  <c:v>5.01</c:v>
                </c:pt>
                <c:pt idx="11186">
                  <c:v>5.03</c:v>
                </c:pt>
                <c:pt idx="11187">
                  <c:v>5.03</c:v>
                </c:pt>
                <c:pt idx="11188">
                  <c:v>5.03</c:v>
                </c:pt>
                <c:pt idx="11189">
                  <c:v>5.03</c:v>
                </c:pt>
                <c:pt idx="11190">
                  <c:v>5.03</c:v>
                </c:pt>
                <c:pt idx="11191">
                  <c:v>5.03</c:v>
                </c:pt>
                <c:pt idx="11192">
                  <c:v>5.03</c:v>
                </c:pt>
                <c:pt idx="11193">
                  <c:v>5.03</c:v>
                </c:pt>
                <c:pt idx="11194">
                  <c:v>5.03</c:v>
                </c:pt>
                <c:pt idx="11195">
                  <c:v>5.03</c:v>
                </c:pt>
                <c:pt idx="11196">
                  <c:v>5.03</c:v>
                </c:pt>
                <c:pt idx="11197">
                  <c:v>5.03</c:v>
                </c:pt>
                <c:pt idx="11198">
                  <c:v>5.03</c:v>
                </c:pt>
                <c:pt idx="11199">
                  <c:v>5.03</c:v>
                </c:pt>
                <c:pt idx="11200">
                  <c:v>5.03</c:v>
                </c:pt>
                <c:pt idx="11201">
                  <c:v>5.03</c:v>
                </c:pt>
                <c:pt idx="11202">
                  <c:v>5.01</c:v>
                </c:pt>
                <c:pt idx="11203">
                  <c:v>15.63</c:v>
                </c:pt>
                <c:pt idx="11204">
                  <c:v>21.01</c:v>
                </c:pt>
                <c:pt idx="11205">
                  <c:v>30.67</c:v>
                </c:pt>
                <c:pt idx="11206">
                  <c:v>24.16</c:v>
                </c:pt>
                <c:pt idx="11207">
                  <c:v>14.81</c:v>
                </c:pt>
                <c:pt idx="11208">
                  <c:v>6.12</c:v>
                </c:pt>
                <c:pt idx="11209">
                  <c:v>5.96</c:v>
                </c:pt>
                <c:pt idx="11210">
                  <c:v>5.91</c:v>
                </c:pt>
                <c:pt idx="11211">
                  <c:v>0</c:v>
                </c:pt>
                <c:pt idx="11212">
                  <c:v>0</c:v>
                </c:pt>
                <c:pt idx="11213">
                  <c:v>5.01</c:v>
                </c:pt>
                <c:pt idx="11214">
                  <c:v>4.99</c:v>
                </c:pt>
                <c:pt idx="11215">
                  <c:v>5.01</c:v>
                </c:pt>
                <c:pt idx="11216">
                  <c:v>5</c:v>
                </c:pt>
                <c:pt idx="11217">
                  <c:v>5</c:v>
                </c:pt>
                <c:pt idx="11218">
                  <c:v>5</c:v>
                </c:pt>
                <c:pt idx="11219">
                  <c:v>5.0199999999999996</c:v>
                </c:pt>
                <c:pt idx="11220">
                  <c:v>5.01</c:v>
                </c:pt>
                <c:pt idx="11221">
                  <c:v>5</c:v>
                </c:pt>
                <c:pt idx="11222">
                  <c:v>5</c:v>
                </c:pt>
                <c:pt idx="11223">
                  <c:v>5.04</c:v>
                </c:pt>
                <c:pt idx="11224">
                  <c:v>5.03</c:v>
                </c:pt>
                <c:pt idx="11225">
                  <c:v>4.9800000000000004</c:v>
                </c:pt>
                <c:pt idx="11226">
                  <c:v>5.01</c:v>
                </c:pt>
                <c:pt idx="11227">
                  <c:v>5</c:v>
                </c:pt>
                <c:pt idx="11228">
                  <c:v>5.03</c:v>
                </c:pt>
                <c:pt idx="11229">
                  <c:v>5</c:v>
                </c:pt>
                <c:pt idx="11230">
                  <c:v>5.01</c:v>
                </c:pt>
                <c:pt idx="11231">
                  <c:v>5.0199999999999996</c:v>
                </c:pt>
                <c:pt idx="11232">
                  <c:v>5.01</c:v>
                </c:pt>
                <c:pt idx="11233">
                  <c:v>5.03</c:v>
                </c:pt>
                <c:pt idx="11234">
                  <c:v>5.01</c:v>
                </c:pt>
                <c:pt idx="11235">
                  <c:v>5</c:v>
                </c:pt>
                <c:pt idx="11236">
                  <c:v>5.0199999999999996</c:v>
                </c:pt>
                <c:pt idx="11237">
                  <c:v>5.03</c:v>
                </c:pt>
                <c:pt idx="11238">
                  <c:v>5.03</c:v>
                </c:pt>
                <c:pt idx="11239">
                  <c:v>5.01</c:v>
                </c:pt>
                <c:pt idx="11240">
                  <c:v>5.01</c:v>
                </c:pt>
                <c:pt idx="11241">
                  <c:v>5.01</c:v>
                </c:pt>
                <c:pt idx="11242">
                  <c:v>5</c:v>
                </c:pt>
                <c:pt idx="11243">
                  <c:v>5.01</c:v>
                </c:pt>
                <c:pt idx="11244">
                  <c:v>5</c:v>
                </c:pt>
                <c:pt idx="11245">
                  <c:v>5</c:v>
                </c:pt>
                <c:pt idx="11246">
                  <c:v>5.04</c:v>
                </c:pt>
                <c:pt idx="11247">
                  <c:v>5.0199999999999996</c:v>
                </c:pt>
                <c:pt idx="11248">
                  <c:v>5.0199999999999996</c:v>
                </c:pt>
                <c:pt idx="11249">
                  <c:v>5.0199999999999996</c:v>
                </c:pt>
                <c:pt idx="11250">
                  <c:v>5.01</c:v>
                </c:pt>
                <c:pt idx="11251">
                  <c:v>5.0199999999999996</c:v>
                </c:pt>
                <c:pt idx="11252">
                  <c:v>5.01</c:v>
                </c:pt>
                <c:pt idx="11253">
                  <c:v>5</c:v>
                </c:pt>
                <c:pt idx="11254">
                  <c:v>5.0199999999999996</c:v>
                </c:pt>
                <c:pt idx="11255">
                  <c:v>5.0199999999999996</c:v>
                </c:pt>
                <c:pt idx="11256">
                  <c:v>5.0199999999999996</c:v>
                </c:pt>
                <c:pt idx="11257">
                  <c:v>5</c:v>
                </c:pt>
                <c:pt idx="11258">
                  <c:v>5.03</c:v>
                </c:pt>
                <c:pt idx="11259">
                  <c:v>5.0199999999999996</c:v>
                </c:pt>
                <c:pt idx="11260">
                  <c:v>5.01</c:v>
                </c:pt>
                <c:pt idx="11261">
                  <c:v>5.01</c:v>
                </c:pt>
                <c:pt idx="11262">
                  <c:v>4.99</c:v>
                </c:pt>
                <c:pt idx="11263">
                  <c:v>5.01</c:v>
                </c:pt>
                <c:pt idx="11264">
                  <c:v>5.01</c:v>
                </c:pt>
                <c:pt idx="11265">
                  <c:v>5.01</c:v>
                </c:pt>
                <c:pt idx="11266">
                  <c:v>5.01</c:v>
                </c:pt>
                <c:pt idx="11267">
                  <c:v>4.99</c:v>
                </c:pt>
                <c:pt idx="11268">
                  <c:v>5.0199999999999996</c:v>
                </c:pt>
                <c:pt idx="11269">
                  <c:v>5.0199999999999996</c:v>
                </c:pt>
                <c:pt idx="11270">
                  <c:v>5.01</c:v>
                </c:pt>
                <c:pt idx="11271">
                  <c:v>5.01</c:v>
                </c:pt>
                <c:pt idx="11272">
                  <c:v>5.0199999999999996</c:v>
                </c:pt>
                <c:pt idx="11273">
                  <c:v>5.01</c:v>
                </c:pt>
                <c:pt idx="11274">
                  <c:v>5.0199999999999996</c:v>
                </c:pt>
                <c:pt idx="11275">
                  <c:v>5.0199999999999996</c:v>
                </c:pt>
                <c:pt idx="11276">
                  <c:v>5</c:v>
                </c:pt>
                <c:pt idx="11277">
                  <c:v>5.01</c:v>
                </c:pt>
                <c:pt idx="11278">
                  <c:v>5.0199999999999996</c:v>
                </c:pt>
                <c:pt idx="11279">
                  <c:v>5.0199999999999996</c:v>
                </c:pt>
                <c:pt idx="11280">
                  <c:v>5.0199999999999996</c:v>
                </c:pt>
                <c:pt idx="11281">
                  <c:v>5.0199999999999996</c:v>
                </c:pt>
                <c:pt idx="11282">
                  <c:v>5.03</c:v>
                </c:pt>
                <c:pt idx="11283">
                  <c:v>5.0199999999999996</c:v>
                </c:pt>
                <c:pt idx="11284">
                  <c:v>5.0199999999999996</c:v>
                </c:pt>
                <c:pt idx="11285">
                  <c:v>4.99</c:v>
                </c:pt>
                <c:pt idx="11286">
                  <c:v>5.0199999999999996</c:v>
                </c:pt>
                <c:pt idx="11287">
                  <c:v>5</c:v>
                </c:pt>
                <c:pt idx="11288">
                  <c:v>5.01</c:v>
                </c:pt>
                <c:pt idx="11289">
                  <c:v>5.0199999999999996</c:v>
                </c:pt>
                <c:pt idx="11290">
                  <c:v>5.01</c:v>
                </c:pt>
                <c:pt idx="11291">
                  <c:v>5.0199999999999996</c:v>
                </c:pt>
                <c:pt idx="11292">
                  <c:v>5.0199999999999996</c:v>
                </c:pt>
                <c:pt idx="11293">
                  <c:v>5.01</c:v>
                </c:pt>
                <c:pt idx="11294">
                  <c:v>5.01</c:v>
                </c:pt>
                <c:pt idx="11295">
                  <c:v>5.01</c:v>
                </c:pt>
                <c:pt idx="11296">
                  <c:v>5.01</c:v>
                </c:pt>
                <c:pt idx="11297">
                  <c:v>5.0199999999999996</c:v>
                </c:pt>
                <c:pt idx="11298">
                  <c:v>5</c:v>
                </c:pt>
                <c:pt idx="11299">
                  <c:v>5.0199999999999996</c:v>
                </c:pt>
                <c:pt idx="11300">
                  <c:v>5.01</c:v>
                </c:pt>
                <c:pt idx="11301">
                  <c:v>5</c:v>
                </c:pt>
                <c:pt idx="11302">
                  <c:v>5.0199999999999996</c:v>
                </c:pt>
                <c:pt idx="11303">
                  <c:v>5.01</c:v>
                </c:pt>
                <c:pt idx="11304">
                  <c:v>6.61</c:v>
                </c:pt>
                <c:pt idx="11305">
                  <c:v>6.61</c:v>
                </c:pt>
                <c:pt idx="11306">
                  <c:v>6.61</c:v>
                </c:pt>
                <c:pt idx="11307">
                  <c:v>6.61</c:v>
                </c:pt>
                <c:pt idx="11308">
                  <c:v>6.61</c:v>
                </c:pt>
                <c:pt idx="11309">
                  <c:v>6.61</c:v>
                </c:pt>
                <c:pt idx="11310">
                  <c:v>6.61</c:v>
                </c:pt>
                <c:pt idx="11311">
                  <c:v>6.61</c:v>
                </c:pt>
                <c:pt idx="11312">
                  <c:v>6.61</c:v>
                </c:pt>
                <c:pt idx="11313">
                  <c:v>6.61</c:v>
                </c:pt>
                <c:pt idx="11314">
                  <c:v>20.3</c:v>
                </c:pt>
                <c:pt idx="11315">
                  <c:v>21.82</c:v>
                </c:pt>
                <c:pt idx="11316">
                  <c:v>22.11</c:v>
                </c:pt>
                <c:pt idx="11317">
                  <c:v>12.44</c:v>
                </c:pt>
                <c:pt idx="11318">
                  <c:v>0</c:v>
                </c:pt>
                <c:pt idx="11319">
                  <c:v>0</c:v>
                </c:pt>
                <c:pt idx="11320">
                  <c:v>15.14</c:v>
                </c:pt>
                <c:pt idx="11321">
                  <c:v>0</c:v>
                </c:pt>
                <c:pt idx="11322">
                  <c:v>0</c:v>
                </c:pt>
                <c:pt idx="11323">
                  <c:v>0</c:v>
                </c:pt>
                <c:pt idx="11324">
                  <c:v>3.26</c:v>
                </c:pt>
                <c:pt idx="11325">
                  <c:v>8.14</c:v>
                </c:pt>
                <c:pt idx="11326">
                  <c:v>5.07</c:v>
                </c:pt>
                <c:pt idx="11327">
                  <c:v>5.04</c:v>
                </c:pt>
                <c:pt idx="11328">
                  <c:v>6.67</c:v>
                </c:pt>
                <c:pt idx="11329">
                  <c:v>5.0199999999999996</c:v>
                </c:pt>
                <c:pt idx="11330">
                  <c:v>5</c:v>
                </c:pt>
                <c:pt idx="11331">
                  <c:v>5.0199999999999996</c:v>
                </c:pt>
                <c:pt idx="11332">
                  <c:v>5.03</c:v>
                </c:pt>
                <c:pt idx="11333">
                  <c:v>5.0199999999999996</c:v>
                </c:pt>
                <c:pt idx="11334">
                  <c:v>5.01</c:v>
                </c:pt>
                <c:pt idx="11335">
                  <c:v>5.03</c:v>
                </c:pt>
                <c:pt idx="11336">
                  <c:v>5.0199999999999996</c:v>
                </c:pt>
                <c:pt idx="11337">
                  <c:v>5.0199999999999996</c:v>
                </c:pt>
                <c:pt idx="11338">
                  <c:v>5</c:v>
                </c:pt>
                <c:pt idx="11339">
                  <c:v>5.03</c:v>
                </c:pt>
                <c:pt idx="11340">
                  <c:v>5.01</c:v>
                </c:pt>
                <c:pt idx="11341">
                  <c:v>6.62</c:v>
                </c:pt>
                <c:pt idx="11342">
                  <c:v>5.0199999999999996</c:v>
                </c:pt>
                <c:pt idx="11343">
                  <c:v>5.01</c:v>
                </c:pt>
                <c:pt idx="11344">
                  <c:v>5.0199999999999996</c:v>
                </c:pt>
                <c:pt idx="11345">
                  <c:v>6.68</c:v>
                </c:pt>
                <c:pt idx="11346">
                  <c:v>6.68</c:v>
                </c:pt>
                <c:pt idx="11347">
                  <c:v>5.0199999999999996</c:v>
                </c:pt>
                <c:pt idx="11348">
                  <c:v>6.69</c:v>
                </c:pt>
                <c:pt idx="11349">
                  <c:v>6.69</c:v>
                </c:pt>
                <c:pt idx="11350">
                  <c:v>6.65</c:v>
                </c:pt>
                <c:pt idx="11351">
                  <c:v>6.7</c:v>
                </c:pt>
                <c:pt idx="11352">
                  <c:v>6.69</c:v>
                </c:pt>
                <c:pt idx="11353">
                  <c:v>6.67</c:v>
                </c:pt>
                <c:pt idx="11354">
                  <c:v>6.68</c:v>
                </c:pt>
                <c:pt idx="11355">
                  <c:v>6.68</c:v>
                </c:pt>
                <c:pt idx="11356">
                  <c:v>6.71</c:v>
                </c:pt>
                <c:pt idx="11357">
                  <c:v>6.68</c:v>
                </c:pt>
                <c:pt idx="11358">
                  <c:v>6.66</c:v>
                </c:pt>
                <c:pt idx="11359">
                  <c:v>6.68</c:v>
                </c:pt>
                <c:pt idx="11360">
                  <c:v>6.69</c:v>
                </c:pt>
                <c:pt idx="11361">
                  <c:v>6.68</c:v>
                </c:pt>
                <c:pt idx="11362">
                  <c:v>6.67</c:v>
                </c:pt>
                <c:pt idx="11363">
                  <c:v>6.69</c:v>
                </c:pt>
                <c:pt idx="11364">
                  <c:v>6.66</c:v>
                </c:pt>
                <c:pt idx="11365">
                  <c:v>6.69</c:v>
                </c:pt>
                <c:pt idx="11366">
                  <c:v>6.69</c:v>
                </c:pt>
                <c:pt idx="11367">
                  <c:v>6.67</c:v>
                </c:pt>
                <c:pt idx="11368">
                  <c:v>6.66</c:v>
                </c:pt>
                <c:pt idx="11369">
                  <c:v>6.7</c:v>
                </c:pt>
                <c:pt idx="11370">
                  <c:v>6.69</c:v>
                </c:pt>
                <c:pt idx="11371">
                  <c:v>6.66</c:v>
                </c:pt>
                <c:pt idx="11372">
                  <c:v>6.68</c:v>
                </c:pt>
                <c:pt idx="11373">
                  <c:v>6.68</c:v>
                </c:pt>
                <c:pt idx="11374">
                  <c:v>6.72</c:v>
                </c:pt>
                <c:pt idx="11375">
                  <c:v>6.67</c:v>
                </c:pt>
                <c:pt idx="11376">
                  <c:v>6.65</c:v>
                </c:pt>
                <c:pt idx="11377">
                  <c:v>6.7</c:v>
                </c:pt>
                <c:pt idx="11378">
                  <c:v>6.69</c:v>
                </c:pt>
                <c:pt idx="11379">
                  <c:v>6.71</c:v>
                </c:pt>
                <c:pt idx="11380">
                  <c:v>6.68</c:v>
                </c:pt>
                <c:pt idx="11381">
                  <c:v>6.69</c:v>
                </c:pt>
                <c:pt idx="11382">
                  <c:v>6.68</c:v>
                </c:pt>
                <c:pt idx="11383">
                  <c:v>6.69</c:v>
                </c:pt>
                <c:pt idx="11384">
                  <c:v>6.68</c:v>
                </c:pt>
                <c:pt idx="11385">
                  <c:v>6.67</c:v>
                </c:pt>
                <c:pt idx="11386">
                  <c:v>6.66</c:v>
                </c:pt>
                <c:pt idx="11387">
                  <c:v>6.7</c:v>
                </c:pt>
                <c:pt idx="11388">
                  <c:v>6.7</c:v>
                </c:pt>
                <c:pt idx="11389">
                  <c:v>6.68</c:v>
                </c:pt>
                <c:pt idx="11390">
                  <c:v>6.68</c:v>
                </c:pt>
                <c:pt idx="11391">
                  <c:v>6.68</c:v>
                </c:pt>
                <c:pt idx="11392">
                  <c:v>6.68</c:v>
                </c:pt>
                <c:pt idx="11393">
                  <c:v>6.68</c:v>
                </c:pt>
                <c:pt idx="11394">
                  <c:v>6.67</c:v>
                </c:pt>
                <c:pt idx="11395">
                  <c:v>6.66</c:v>
                </c:pt>
                <c:pt idx="11396">
                  <c:v>6.69</c:v>
                </c:pt>
                <c:pt idx="11397">
                  <c:v>6.67</c:v>
                </c:pt>
                <c:pt idx="11398">
                  <c:v>6.67</c:v>
                </c:pt>
                <c:pt idx="11399">
                  <c:v>6.69</c:v>
                </c:pt>
                <c:pt idx="11400">
                  <c:v>6.68</c:v>
                </c:pt>
                <c:pt idx="11401">
                  <c:v>6.69</c:v>
                </c:pt>
                <c:pt idx="11402">
                  <c:v>6.71</c:v>
                </c:pt>
                <c:pt idx="11403">
                  <c:v>6.68</c:v>
                </c:pt>
                <c:pt idx="11404">
                  <c:v>6.65</c:v>
                </c:pt>
                <c:pt idx="11405">
                  <c:v>6.69</c:v>
                </c:pt>
                <c:pt idx="11406">
                  <c:v>6.69</c:v>
                </c:pt>
                <c:pt idx="11407">
                  <c:v>5.07</c:v>
                </c:pt>
                <c:pt idx="11408">
                  <c:v>5.0199999999999996</c:v>
                </c:pt>
                <c:pt idx="11409">
                  <c:v>5.01</c:v>
                </c:pt>
                <c:pt idx="11410">
                  <c:v>5</c:v>
                </c:pt>
                <c:pt idx="11411">
                  <c:v>5.01</c:v>
                </c:pt>
                <c:pt idx="11412">
                  <c:v>5.01</c:v>
                </c:pt>
                <c:pt idx="11413">
                  <c:v>5.0199999999999996</c:v>
                </c:pt>
                <c:pt idx="11414">
                  <c:v>5.0199999999999996</c:v>
                </c:pt>
                <c:pt idx="11415">
                  <c:v>5</c:v>
                </c:pt>
                <c:pt idx="11416">
                  <c:v>5</c:v>
                </c:pt>
                <c:pt idx="11417">
                  <c:v>5.0199999999999996</c:v>
                </c:pt>
                <c:pt idx="11418">
                  <c:v>5.0199999999999996</c:v>
                </c:pt>
                <c:pt idx="11419">
                  <c:v>5.0199999999999996</c:v>
                </c:pt>
                <c:pt idx="11420">
                  <c:v>19.39</c:v>
                </c:pt>
                <c:pt idx="11421">
                  <c:v>42.85</c:v>
                </c:pt>
                <c:pt idx="11422">
                  <c:v>36.93</c:v>
                </c:pt>
                <c:pt idx="11423">
                  <c:v>27.35</c:v>
                </c:pt>
                <c:pt idx="11424">
                  <c:v>20.53</c:v>
                </c:pt>
                <c:pt idx="11425">
                  <c:v>0</c:v>
                </c:pt>
                <c:pt idx="11426">
                  <c:v>3.41</c:v>
                </c:pt>
                <c:pt idx="11427">
                  <c:v>6.64</c:v>
                </c:pt>
                <c:pt idx="11428">
                  <c:v>6.32</c:v>
                </c:pt>
                <c:pt idx="11429">
                  <c:v>9.5</c:v>
                </c:pt>
                <c:pt idx="11430">
                  <c:v>0</c:v>
                </c:pt>
                <c:pt idx="11431">
                  <c:v>0</c:v>
                </c:pt>
                <c:pt idx="11432">
                  <c:v>1.68</c:v>
                </c:pt>
                <c:pt idx="11433">
                  <c:v>4.99</c:v>
                </c:pt>
                <c:pt idx="11434">
                  <c:v>5.0199999999999996</c:v>
                </c:pt>
                <c:pt idx="11435">
                  <c:v>4.97</c:v>
                </c:pt>
                <c:pt idx="11436">
                  <c:v>3.39</c:v>
                </c:pt>
                <c:pt idx="11437">
                  <c:v>5.04</c:v>
                </c:pt>
                <c:pt idx="11438">
                  <c:v>5.0199999999999996</c:v>
                </c:pt>
                <c:pt idx="11439">
                  <c:v>5.0199999999999996</c:v>
                </c:pt>
                <c:pt idx="11440">
                  <c:v>5.01</c:v>
                </c:pt>
                <c:pt idx="11441">
                  <c:v>5.01</c:v>
                </c:pt>
                <c:pt idx="11442">
                  <c:v>5.03</c:v>
                </c:pt>
                <c:pt idx="11443">
                  <c:v>5.0199999999999996</c:v>
                </c:pt>
                <c:pt idx="11444">
                  <c:v>5</c:v>
                </c:pt>
                <c:pt idx="11445">
                  <c:v>5.0199999999999996</c:v>
                </c:pt>
                <c:pt idx="11446">
                  <c:v>5.01</c:v>
                </c:pt>
                <c:pt idx="11447">
                  <c:v>5.0199999999999996</c:v>
                </c:pt>
                <c:pt idx="11448">
                  <c:v>5.0199999999999996</c:v>
                </c:pt>
                <c:pt idx="11449">
                  <c:v>5.01</c:v>
                </c:pt>
                <c:pt idx="11450">
                  <c:v>5.01</c:v>
                </c:pt>
                <c:pt idx="11451">
                  <c:v>5.01</c:v>
                </c:pt>
                <c:pt idx="11452">
                  <c:v>5</c:v>
                </c:pt>
                <c:pt idx="11453">
                  <c:v>5.01</c:v>
                </c:pt>
                <c:pt idx="11454">
                  <c:v>5.01</c:v>
                </c:pt>
                <c:pt idx="11455">
                  <c:v>5.0199999999999996</c:v>
                </c:pt>
                <c:pt idx="11456">
                  <c:v>5.04</c:v>
                </c:pt>
                <c:pt idx="11457">
                  <c:v>5.03</c:v>
                </c:pt>
                <c:pt idx="11458">
                  <c:v>5.01</c:v>
                </c:pt>
                <c:pt idx="11459">
                  <c:v>5.01</c:v>
                </c:pt>
                <c:pt idx="11460">
                  <c:v>5.01</c:v>
                </c:pt>
                <c:pt idx="11461">
                  <c:v>5.0199999999999996</c:v>
                </c:pt>
                <c:pt idx="11462">
                  <c:v>5.01</c:v>
                </c:pt>
                <c:pt idx="11463">
                  <c:v>5.0199999999999996</c:v>
                </c:pt>
                <c:pt idx="11464">
                  <c:v>0</c:v>
                </c:pt>
                <c:pt idx="11465">
                  <c:v>0</c:v>
                </c:pt>
                <c:pt idx="11466">
                  <c:v>5.01</c:v>
                </c:pt>
                <c:pt idx="11467">
                  <c:v>5.0199999999999996</c:v>
                </c:pt>
                <c:pt idx="11468">
                  <c:v>5.0199999999999996</c:v>
                </c:pt>
                <c:pt idx="11469">
                  <c:v>5.0199999999999996</c:v>
                </c:pt>
                <c:pt idx="11470">
                  <c:v>5.01</c:v>
                </c:pt>
                <c:pt idx="11471">
                  <c:v>5.01</c:v>
                </c:pt>
                <c:pt idx="11472">
                  <c:v>5.01</c:v>
                </c:pt>
                <c:pt idx="11473">
                  <c:v>5.01</c:v>
                </c:pt>
                <c:pt idx="11474">
                  <c:v>5.0199999999999996</c:v>
                </c:pt>
                <c:pt idx="11475">
                  <c:v>5.01</c:v>
                </c:pt>
                <c:pt idx="11476">
                  <c:v>5.01</c:v>
                </c:pt>
                <c:pt idx="11477">
                  <c:v>5</c:v>
                </c:pt>
                <c:pt idx="11478">
                  <c:v>5.01</c:v>
                </c:pt>
                <c:pt idx="11479">
                  <c:v>5.01</c:v>
                </c:pt>
                <c:pt idx="11480">
                  <c:v>16.07</c:v>
                </c:pt>
                <c:pt idx="11481">
                  <c:v>28.64</c:v>
                </c:pt>
                <c:pt idx="11482">
                  <c:v>36.61</c:v>
                </c:pt>
                <c:pt idx="11483">
                  <c:v>28.06</c:v>
                </c:pt>
                <c:pt idx="11484">
                  <c:v>15.55</c:v>
                </c:pt>
                <c:pt idx="11485">
                  <c:v>9.7200000000000006</c:v>
                </c:pt>
                <c:pt idx="11486">
                  <c:v>0</c:v>
                </c:pt>
                <c:pt idx="11487">
                  <c:v>0</c:v>
                </c:pt>
                <c:pt idx="11488">
                  <c:v>0</c:v>
                </c:pt>
                <c:pt idx="11489">
                  <c:v>2.17</c:v>
                </c:pt>
                <c:pt idx="11490">
                  <c:v>0</c:v>
                </c:pt>
                <c:pt idx="11491">
                  <c:v>5</c:v>
                </c:pt>
                <c:pt idx="11492">
                  <c:v>4.99</c:v>
                </c:pt>
                <c:pt idx="11493">
                  <c:v>5.03</c:v>
                </c:pt>
                <c:pt idx="11494">
                  <c:v>5.03</c:v>
                </c:pt>
                <c:pt idx="11495">
                  <c:v>5</c:v>
                </c:pt>
                <c:pt idx="11496">
                  <c:v>5.0199999999999996</c:v>
                </c:pt>
                <c:pt idx="11497">
                  <c:v>4.99</c:v>
                </c:pt>
                <c:pt idx="11498">
                  <c:v>5</c:v>
                </c:pt>
                <c:pt idx="11499">
                  <c:v>0</c:v>
                </c:pt>
                <c:pt idx="11500">
                  <c:v>0</c:v>
                </c:pt>
                <c:pt idx="11501">
                  <c:v>4.99</c:v>
                </c:pt>
                <c:pt idx="11502">
                  <c:v>5.01</c:v>
                </c:pt>
                <c:pt idx="11503">
                  <c:v>5.01</c:v>
                </c:pt>
                <c:pt idx="11504">
                  <c:v>5.01</c:v>
                </c:pt>
                <c:pt idx="11505">
                  <c:v>5.01</c:v>
                </c:pt>
                <c:pt idx="11506">
                  <c:v>5.0199999999999996</c:v>
                </c:pt>
                <c:pt idx="11507">
                  <c:v>5.0199999999999996</c:v>
                </c:pt>
                <c:pt idx="11508">
                  <c:v>5.0199999999999996</c:v>
                </c:pt>
                <c:pt idx="11509">
                  <c:v>5.01</c:v>
                </c:pt>
                <c:pt idx="11510">
                  <c:v>5.01</c:v>
                </c:pt>
                <c:pt idx="11511">
                  <c:v>5.01</c:v>
                </c:pt>
                <c:pt idx="11512">
                  <c:v>5.03</c:v>
                </c:pt>
                <c:pt idx="11513">
                  <c:v>5.0199999999999996</c:v>
                </c:pt>
                <c:pt idx="11514">
                  <c:v>5.01</c:v>
                </c:pt>
                <c:pt idx="11515">
                  <c:v>5.0199999999999996</c:v>
                </c:pt>
                <c:pt idx="11516">
                  <c:v>5.0199999999999996</c:v>
                </c:pt>
                <c:pt idx="11517">
                  <c:v>5.0199999999999996</c:v>
                </c:pt>
                <c:pt idx="11518">
                  <c:v>5</c:v>
                </c:pt>
                <c:pt idx="11519">
                  <c:v>5.01</c:v>
                </c:pt>
                <c:pt idx="11520">
                  <c:v>5</c:v>
                </c:pt>
                <c:pt idx="11521">
                  <c:v>5.01</c:v>
                </c:pt>
                <c:pt idx="11522">
                  <c:v>5.01</c:v>
                </c:pt>
                <c:pt idx="11523">
                  <c:v>5.01</c:v>
                </c:pt>
                <c:pt idx="11524">
                  <c:v>5</c:v>
                </c:pt>
                <c:pt idx="11525">
                  <c:v>5.0199999999999996</c:v>
                </c:pt>
                <c:pt idx="11526">
                  <c:v>5.0199999999999996</c:v>
                </c:pt>
                <c:pt idx="11527">
                  <c:v>14.13</c:v>
                </c:pt>
                <c:pt idx="11528">
                  <c:v>3.51</c:v>
                </c:pt>
                <c:pt idx="11529">
                  <c:v>3.38</c:v>
                </c:pt>
                <c:pt idx="11530">
                  <c:v>5.01</c:v>
                </c:pt>
                <c:pt idx="11531">
                  <c:v>5.03</c:v>
                </c:pt>
                <c:pt idx="11532">
                  <c:v>5</c:v>
                </c:pt>
                <c:pt idx="11533">
                  <c:v>5.0199999999999996</c:v>
                </c:pt>
                <c:pt idx="11534">
                  <c:v>8.0500000000000007</c:v>
                </c:pt>
                <c:pt idx="11535">
                  <c:v>7.16</c:v>
                </c:pt>
                <c:pt idx="11536">
                  <c:v>3.4</c:v>
                </c:pt>
                <c:pt idx="11537">
                  <c:v>5.03</c:v>
                </c:pt>
                <c:pt idx="11538">
                  <c:v>5.01</c:v>
                </c:pt>
                <c:pt idx="11539">
                  <c:v>36.08</c:v>
                </c:pt>
                <c:pt idx="11540">
                  <c:v>26.85</c:v>
                </c:pt>
                <c:pt idx="11541">
                  <c:v>42.4</c:v>
                </c:pt>
                <c:pt idx="11542">
                  <c:v>22.12</c:v>
                </c:pt>
                <c:pt idx="11543">
                  <c:v>0</c:v>
                </c:pt>
                <c:pt idx="11544">
                  <c:v>0</c:v>
                </c:pt>
                <c:pt idx="11545">
                  <c:v>0</c:v>
                </c:pt>
                <c:pt idx="11546">
                  <c:v>5</c:v>
                </c:pt>
                <c:pt idx="11547">
                  <c:v>4.99</c:v>
                </c:pt>
                <c:pt idx="11548">
                  <c:v>5.03</c:v>
                </c:pt>
                <c:pt idx="11549">
                  <c:v>5.01</c:v>
                </c:pt>
                <c:pt idx="11550">
                  <c:v>5.01</c:v>
                </c:pt>
                <c:pt idx="11551">
                  <c:v>5.0199999999999996</c:v>
                </c:pt>
                <c:pt idx="11552">
                  <c:v>5.0199999999999996</c:v>
                </c:pt>
                <c:pt idx="11553">
                  <c:v>5.03</c:v>
                </c:pt>
                <c:pt idx="11554">
                  <c:v>5</c:v>
                </c:pt>
                <c:pt idx="11555">
                  <c:v>6.67</c:v>
                </c:pt>
                <c:pt idx="11556">
                  <c:v>6.7</c:v>
                </c:pt>
                <c:pt idx="11557">
                  <c:v>6.68</c:v>
                </c:pt>
                <c:pt idx="11558">
                  <c:v>6.69</c:v>
                </c:pt>
                <c:pt idx="11559">
                  <c:v>6.69</c:v>
                </c:pt>
                <c:pt idx="11560">
                  <c:v>6.68</c:v>
                </c:pt>
                <c:pt idx="11561">
                  <c:v>6.69</c:v>
                </c:pt>
                <c:pt idx="11562">
                  <c:v>6.69</c:v>
                </c:pt>
                <c:pt idx="11563">
                  <c:v>6.69</c:v>
                </c:pt>
                <c:pt idx="11564">
                  <c:v>6.69</c:v>
                </c:pt>
                <c:pt idx="11565">
                  <c:v>6.69</c:v>
                </c:pt>
                <c:pt idx="11566">
                  <c:v>6.69</c:v>
                </c:pt>
                <c:pt idx="11567">
                  <c:v>6.69</c:v>
                </c:pt>
                <c:pt idx="11568">
                  <c:v>6.69</c:v>
                </c:pt>
                <c:pt idx="11569">
                  <c:v>6.69</c:v>
                </c:pt>
                <c:pt idx="11570">
                  <c:v>6.69</c:v>
                </c:pt>
                <c:pt idx="11571">
                  <c:v>6.69</c:v>
                </c:pt>
                <c:pt idx="11572">
                  <c:v>6.69</c:v>
                </c:pt>
                <c:pt idx="11573">
                  <c:v>6.69</c:v>
                </c:pt>
                <c:pt idx="11574">
                  <c:v>6.69</c:v>
                </c:pt>
                <c:pt idx="11575">
                  <c:v>6.69</c:v>
                </c:pt>
                <c:pt idx="11576">
                  <c:v>6.69</c:v>
                </c:pt>
                <c:pt idx="11577">
                  <c:v>6.69</c:v>
                </c:pt>
                <c:pt idx="11578">
                  <c:v>6.67</c:v>
                </c:pt>
                <c:pt idx="11579">
                  <c:v>6.68</c:v>
                </c:pt>
                <c:pt idx="11580">
                  <c:v>6.68</c:v>
                </c:pt>
                <c:pt idx="11581">
                  <c:v>6.69</c:v>
                </c:pt>
                <c:pt idx="11582">
                  <c:v>6.68</c:v>
                </c:pt>
                <c:pt idx="11583">
                  <c:v>6.69</c:v>
                </c:pt>
                <c:pt idx="11584">
                  <c:v>6.69</c:v>
                </c:pt>
                <c:pt idx="11585">
                  <c:v>6.69</c:v>
                </c:pt>
                <c:pt idx="11586">
                  <c:v>6.68</c:v>
                </c:pt>
                <c:pt idx="11587">
                  <c:v>6.7</c:v>
                </c:pt>
                <c:pt idx="11588">
                  <c:v>6.68</c:v>
                </c:pt>
                <c:pt idx="11589">
                  <c:v>6.68</c:v>
                </c:pt>
                <c:pt idx="11590">
                  <c:v>6.7</c:v>
                </c:pt>
                <c:pt idx="11591">
                  <c:v>35.090000000000003</c:v>
                </c:pt>
                <c:pt idx="11592">
                  <c:v>18.18</c:v>
                </c:pt>
                <c:pt idx="11593">
                  <c:v>5.0599999999999996</c:v>
                </c:pt>
                <c:pt idx="11594">
                  <c:v>0</c:v>
                </c:pt>
                <c:pt idx="11595">
                  <c:v>0</c:v>
                </c:pt>
                <c:pt idx="11596">
                  <c:v>6.67</c:v>
                </c:pt>
                <c:pt idx="11597">
                  <c:v>6.69</c:v>
                </c:pt>
                <c:pt idx="11598">
                  <c:v>6.69</c:v>
                </c:pt>
                <c:pt idx="11599">
                  <c:v>6.69</c:v>
                </c:pt>
                <c:pt idx="11600">
                  <c:v>6.69</c:v>
                </c:pt>
                <c:pt idx="11601">
                  <c:v>6.7</c:v>
                </c:pt>
                <c:pt idx="11602">
                  <c:v>6.68</c:v>
                </c:pt>
                <c:pt idx="11603">
                  <c:v>6.7</c:v>
                </c:pt>
                <c:pt idx="11604">
                  <c:v>6.69</c:v>
                </c:pt>
                <c:pt idx="11605">
                  <c:v>6.69</c:v>
                </c:pt>
                <c:pt idx="11606">
                  <c:v>6.7</c:v>
                </c:pt>
                <c:pt idx="11607">
                  <c:v>6.69</c:v>
                </c:pt>
                <c:pt idx="11608">
                  <c:v>6.68</c:v>
                </c:pt>
                <c:pt idx="11609">
                  <c:v>6.68</c:v>
                </c:pt>
                <c:pt idx="11610">
                  <c:v>6.68</c:v>
                </c:pt>
                <c:pt idx="11611">
                  <c:v>6.7</c:v>
                </c:pt>
                <c:pt idx="11612">
                  <c:v>6.7</c:v>
                </c:pt>
                <c:pt idx="11613">
                  <c:v>5.0199999999999996</c:v>
                </c:pt>
                <c:pt idx="11614">
                  <c:v>6.67</c:v>
                </c:pt>
                <c:pt idx="11615">
                  <c:v>6.67</c:v>
                </c:pt>
                <c:pt idx="11616">
                  <c:v>6.69</c:v>
                </c:pt>
                <c:pt idx="11617">
                  <c:v>6.66</c:v>
                </c:pt>
                <c:pt idx="11618">
                  <c:v>6.69</c:v>
                </c:pt>
                <c:pt idx="11619">
                  <c:v>6.7</c:v>
                </c:pt>
                <c:pt idx="11620">
                  <c:v>6.69</c:v>
                </c:pt>
                <c:pt idx="11621">
                  <c:v>6.67</c:v>
                </c:pt>
                <c:pt idx="11622">
                  <c:v>6.7</c:v>
                </c:pt>
                <c:pt idx="11623">
                  <c:v>26.96</c:v>
                </c:pt>
                <c:pt idx="11624">
                  <c:v>25.11</c:v>
                </c:pt>
                <c:pt idx="11625">
                  <c:v>1.74</c:v>
                </c:pt>
                <c:pt idx="11626">
                  <c:v>6.66</c:v>
                </c:pt>
                <c:pt idx="11627">
                  <c:v>6.67</c:v>
                </c:pt>
                <c:pt idx="11628">
                  <c:v>6.7</c:v>
                </c:pt>
                <c:pt idx="11629">
                  <c:v>6.66</c:v>
                </c:pt>
                <c:pt idx="11630">
                  <c:v>24.44</c:v>
                </c:pt>
                <c:pt idx="11631">
                  <c:v>8.61</c:v>
                </c:pt>
                <c:pt idx="11632">
                  <c:v>11.75</c:v>
                </c:pt>
                <c:pt idx="11633">
                  <c:v>46.94</c:v>
                </c:pt>
                <c:pt idx="11634">
                  <c:v>0</c:v>
                </c:pt>
                <c:pt idx="11635">
                  <c:v>0</c:v>
                </c:pt>
                <c:pt idx="11636">
                  <c:v>60.46</c:v>
                </c:pt>
                <c:pt idx="11637">
                  <c:v>36.770000000000003</c:v>
                </c:pt>
                <c:pt idx="11638">
                  <c:v>8.18</c:v>
                </c:pt>
                <c:pt idx="11639">
                  <c:v>0</c:v>
                </c:pt>
                <c:pt idx="11640">
                  <c:v>3.52</c:v>
                </c:pt>
                <c:pt idx="11641">
                  <c:v>0</c:v>
                </c:pt>
                <c:pt idx="11642">
                  <c:v>0</c:v>
                </c:pt>
                <c:pt idx="11643">
                  <c:v>0</c:v>
                </c:pt>
                <c:pt idx="11644">
                  <c:v>0</c:v>
                </c:pt>
                <c:pt idx="11645">
                  <c:v>50.55</c:v>
                </c:pt>
                <c:pt idx="11646">
                  <c:v>41.11</c:v>
                </c:pt>
                <c:pt idx="11647">
                  <c:v>17.89</c:v>
                </c:pt>
                <c:pt idx="11648">
                  <c:v>52.95</c:v>
                </c:pt>
                <c:pt idx="11649">
                  <c:v>65.13</c:v>
                </c:pt>
                <c:pt idx="11650">
                  <c:v>40.56</c:v>
                </c:pt>
                <c:pt idx="11651">
                  <c:v>10.43</c:v>
                </c:pt>
                <c:pt idx="11652">
                  <c:v>21.1</c:v>
                </c:pt>
                <c:pt idx="11653">
                  <c:v>10.43</c:v>
                </c:pt>
                <c:pt idx="11654">
                  <c:v>0</c:v>
                </c:pt>
                <c:pt idx="11655">
                  <c:v>0</c:v>
                </c:pt>
                <c:pt idx="11656">
                  <c:v>0</c:v>
                </c:pt>
                <c:pt idx="11657">
                  <c:v>0</c:v>
                </c:pt>
                <c:pt idx="11658">
                  <c:v>5</c:v>
                </c:pt>
                <c:pt idx="11659">
                  <c:v>3.37</c:v>
                </c:pt>
                <c:pt idx="11660">
                  <c:v>5.0199999999999996</c:v>
                </c:pt>
                <c:pt idx="11661">
                  <c:v>0</c:v>
                </c:pt>
                <c:pt idx="11662">
                  <c:v>6.67</c:v>
                </c:pt>
                <c:pt idx="11663">
                  <c:v>7.13</c:v>
                </c:pt>
                <c:pt idx="11664">
                  <c:v>0</c:v>
                </c:pt>
                <c:pt idx="11665">
                  <c:v>3.67</c:v>
                </c:pt>
                <c:pt idx="11666">
                  <c:v>3.66</c:v>
                </c:pt>
                <c:pt idx="11667">
                  <c:v>3.63</c:v>
                </c:pt>
                <c:pt idx="11668">
                  <c:v>32.31</c:v>
                </c:pt>
                <c:pt idx="11669">
                  <c:v>12.12</c:v>
                </c:pt>
                <c:pt idx="11670">
                  <c:v>0</c:v>
                </c:pt>
                <c:pt idx="11671">
                  <c:v>0</c:v>
                </c:pt>
                <c:pt idx="11672">
                  <c:v>23.8</c:v>
                </c:pt>
                <c:pt idx="11673">
                  <c:v>3.37</c:v>
                </c:pt>
                <c:pt idx="11674">
                  <c:v>0</c:v>
                </c:pt>
                <c:pt idx="11675">
                  <c:v>0</c:v>
                </c:pt>
                <c:pt idx="11676">
                  <c:v>0</c:v>
                </c:pt>
                <c:pt idx="11677">
                  <c:v>0</c:v>
                </c:pt>
                <c:pt idx="11678">
                  <c:v>2.27</c:v>
                </c:pt>
                <c:pt idx="11679">
                  <c:v>14.27</c:v>
                </c:pt>
                <c:pt idx="11680">
                  <c:v>16.47</c:v>
                </c:pt>
                <c:pt idx="11681">
                  <c:v>11.68</c:v>
                </c:pt>
                <c:pt idx="11682">
                  <c:v>53.52</c:v>
                </c:pt>
                <c:pt idx="11683">
                  <c:v>41.32</c:v>
                </c:pt>
                <c:pt idx="11684">
                  <c:v>30.88</c:v>
                </c:pt>
                <c:pt idx="11685">
                  <c:v>13.96</c:v>
                </c:pt>
                <c:pt idx="11686">
                  <c:v>6.9</c:v>
                </c:pt>
                <c:pt idx="11687">
                  <c:v>0</c:v>
                </c:pt>
                <c:pt idx="11688">
                  <c:v>0</c:v>
                </c:pt>
                <c:pt idx="11689">
                  <c:v>0</c:v>
                </c:pt>
                <c:pt idx="11690">
                  <c:v>0</c:v>
                </c:pt>
                <c:pt idx="11691">
                  <c:v>4.99</c:v>
                </c:pt>
                <c:pt idx="11692">
                  <c:v>5</c:v>
                </c:pt>
                <c:pt idx="11693">
                  <c:v>5.01</c:v>
                </c:pt>
                <c:pt idx="11694">
                  <c:v>5</c:v>
                </c:pt>
                <c:pt idx="11695">
                  <c:v>8.0299999999999994</c:v>
                </c:pt>
                <c:pt idx="11696">
                  <c:v>5.08</c:v>
                </c:pt>
                <c:pt idx="11697">
                  <c:v>5.03</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0</c:v>
                </c:pt>
                <c:pt idx="11711">
                  <c:v>0</c:v>
                </c:pt>
                <c:pt idx="11712">
                  <c:v>0</c:v>
                </c:pt>
                <c:pt idx="11713">
                  <c:v>0</c:v>
                </c:pt>
                <c:pt idx="11714">
                  <c:v>0</c:v>
                </c:pt>
                <c:pt idx="11715">
                  <c:v>0</c:v>
                </c:pt>
                <c:pt idx="11716">
                  <c:v>0</c:v>
                </c:pt>
                <c:pt idx="11717">
                  <c:v>0</c:v>
                </c:pt>
                <c:pt idx="11718">
                  <c:v>0</c:v>
                </c:pt>
                <c:pt idx="11719">
                  <c:v>0</c:v>
                </c:pt>
                <c:pt idx="11720">
                  <c:v>0</c:v>
                </c:pt>
                <c:pt idx="11721">
                  <c:v>0</c:v>
                </c:pt>
                <c:pt idx="11722">
                  <c:v>0</c:v>
                </c:pt>
                <c:pt idx="11723">
                  <c:v>8.1</c:v>
                </c:pt>
                <c:pt idx="11724">
                  <c:v>24.22</c:v>
                </c:pt>
                <c:pt idx="11725">
                  <c:v>3.69</c:v>
                </c:pt>
                <c:pt idx="11726">
                  <c:v>25.8</c:v>
                </c:pt>
                <c:pt idx="11727">
                  <c:v>12.08</c:v>
                </c:pt>
                <c:pt idx="11728">
                  <c:v>7.09</c:v>
                </c:pt>
                <c:pt idx="11729">
                  <c:v>7.12</c:v>
                </c:pt>
                <c:pt idx="11730">
                  <c:v>12.53</c:v>
                </c:pt>
                <c:pt idx="11731">
                  <c:v>10.51</c:v>
                </c:pt>
                <c:pt idx="11732">
                  <c:v>13.85</c:v>
                </c:pt>
                <c:pt idx="11733">
                  <c:v>14.43</c:v>
                </c:pt>
                <c:pt idx="11734">
                  <c:v>0</c:v>
                </c:pt>
                <c:pt idx="11735">
                  <c:v>3.29</c:v>
                </c:pt>
                <c:pt idx="11736">
                  <c:v>4.97</c:v>
                </c:pt>
                <c:pt idx="11737">
                  <c:v>4.99</c:v>
                </c:pt>
                <c:pt idx="11738">
                  <c:v>6.69</c:v>
                </c:pt>
                <c:pt idx="11739">
                  <c:v>6.69</c:v>
                </c:pt>
                <c:pt idx="11740">
                  <c:v>6.72</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6.68</c:v>
                </c:pt>
                <c:pt idx="11759">
                  <c:v>9.7100000000000009</c:v>
                </c:pt>
                <c:pt idx="11760">
                  <c:v>14.99</c:v>
                </c:pt>
                <c:pt idx="11761">
                  <c:v>10.199999999999999</c:v>
                </c:pt>
                <c:pt idx="11762">
                  <c:v>6.84</c:v>
                </c:pt>
                <c:pt idx="11763">
                  <c:v>6.7</c:v>
                </c:pt>
                <c:pt idx="11764">
                  <c:v>6.69</c:v>
                </c:pt>
                <c:pt idx="11765">
                  <c:v>6.63</c:v>
                </c:pt>
                <c:pt idx="11766">
                  <c:v>12.77</c:v>
                </c:pt>
                <c:pt idx="11767">
                  <c:v>19.170000000000002</c:v>
                </c:pt>
                <c:pt idx="11768">
                  <c:v>5.48</c:v>
                </c:pt>
                <c:pt idx="11769">
                  <c:v>1.7</c:v>
                </c:pt>
                <c:pt idx="11770">
                  <c:v>4.9800000000000004</c:v>
                </c:pt>
                <c:pt idx="11771">
                  <c:v>18.57</c:v>
                </c:pt>
                <c:pt idx="11772">
                  <c:v>27.35</c:v>
                </c:pt>
                <c:pt idx="11773">
                  <c:v>20.58</c:v>
                </c:pt>
                <c:pt idx="11774">
                  <c:v>13.36</c:v>
                </c:pt>
                <c:pt idx="11775">
                  <c:v>0</c:v>
                </c:pt>
                <c:pt idx="11776">
                  <c:v>3.46</c:v>
                </c:pt>
                <c:pt idx="11777">
                  <c:v>6.7</c:v>
                </c:pt>
                <c:pt idx="11778">
                  <c:v>6.66</c:v>
                </c:pt>
                <c:pt idx="11779">
                  <c:v>6.68</c:v>
                </c:pt>
                <c:pt idx="11780">
                  <c:v>6.68</c:v>
                </c:pt>
                <c:pt idx="11781">
                  <c:v>6.69</c:v>
                </c:pt>
                <c:pt idx="11782">
                  <c:v>6.68</c:v>
                </c:pt>
                <c:pt idx="11783">
                  <c:v>6.69</c:v>
                </c:pt>
                <c:pt idx="11784">
                  <c:v>6.67</c:v>
                </c:pt>
                <c:pt idx="11785">
                  <c:v>6.69</c:v>
                </c:pt>
                <c:pt idx="11786">
                  <c:v>6.7</c:v>
                </c:pt>
                <c:pt idx="11787">
                  <c:v>6.69</c:v>
                </c:pt>
                <c:pt idx="11788">
                  <c:v>6.68</c:v>
                </c:pt>
                <c:pt idx="11789">
                  <c:v>6.7</c:v>
                </c:pt>
                <c:pt idx="11790">
                  <c:v>6.68</c:v>
                </c:pt>
                <c:pt idx="11791">
                  <c:v>6.67</c:v>
                </c:pt>
                <c:pt idx="11792">
                  <c:v>9.65</c:v>
                </c:pt>
                <c:pt idx="11793">
                  <c:v>6.73</c:v>
                </c:pt>
                <c:pt idx="11794">
                  <c:v>6.68</c:v>
                </c:pt>
                <c:pt idx="11795">
                  <c:v>6.68</c:v>
                </c:pt>
                <c:pt idx="11796">
                  <c:v>6.7</c:v>
                </c:pt>
                <c:pt idx="11797">
                  <c:v>6.66</c:v>
                </c:pt>
                <c:pt idx="11798">
                  <c:v>0</c:v>
                </c:pt>
                <c:pt idx="11799">
                  <c:v>0</c:v>
                </c:pt>
                <c:pt idx="11800">
                  <c:v>0</c:v>
                </c:pt>
                <c:pt idx="11801">
                  <c:v>0</c:v>
                </c:pt>
                <c:pt idx="11802">
                  <c:v>0</c:v>
                </c:pt>
                <c:pt idx="11803">
                  <c:v>0</c:v>
                </c:pt>
                <c:pt idx="11804">
                  <c:v>0</c:v>
                </c:pt>
                <c:pt idx="11805">
                  <c:v>0</c:v>
                </c:pt>
                <c:pt idx="11806">
                  <c:v>0</c:v>
                </c:pt>
                <c:pt idx="11807">
                  <c:v>0</c:v>
                </c:pt>
                <c:pt idx="11808">
                  <c:v>0</c:v>
                </c:pt>
                <c:pt idx="11809">
                  <c:v>0</c:v>
                </c:pt>
                <c:pt idx="11810">
                  <c:v>0</c:v>
                </c:pt>
                <c:pt idx="11811">
                  <c:v>0</c:v>
                </c:pt>
                <c:pt idx="11812">
                  <c:v>0</c:v>
                </c:pt>
                <c:pt idx="11813">
                  <c:v>0</c:v>
                </c:pt>
                <c:pt idx="11814">
                  <c:v>0</c:v>
                </c:pt>
                <c:pt idx="11815">
                  <c:v>0</c:v>
                </c:pt>
                <c:pt idx="11816">
                  <c:v>0</c:v>
                </c:pt>
                <c:pt idx="11817">
                  <c:v>21.76</c:v>
                </c:pt>
                <c:pt idx="11818">
                  <c:v>31.16</c:v>
                </c:pt>
                <c:pt idx="11819">
                  <c:v>0</c:v>
                </c:pt>
                <c:pt idx="11820">
                  <c:v>4.9400000000000004</c:v>
                </c:pt>
                <c:pt idx="11821">
                  <c:v>8.2899999999999991</c:v>
                </c:pt>
                <c:pt idx="11822">
                  <c:v>6.7</c:v>
                </c:pt>
                <c:pt idx="11823">
                  <c:v>6.7</c:v>
                </c:pt>
                <c:pt idx="11824">
                  <c:v>6.7</c:v>
                </c:pt>
                <c:pt idx="11825">
                  <c:v>6.7</c:v>
                </c:pt>
                <c:pt idx="11826">
                  <c:v>6.69</c:v>
                </c:pt>
                <c:pt idx="11827">
                  <c:v>5.0199999999999996</c:v>
                </c:pt>
                <c:pt idx="11828">
                  <c:v>5.03</c:v>
                </c:pt>
                <c:pt idx="11829">
                  <c:v>5.01</c:v>
                </c:pt>
                <c:pt idx="11830">
                  <c:v>5.0199999999999996</c:v>
                </c:pt>
                <c:pt idx="11831">
                  <c:v>5.01</c:v>
                </c:pt>
                <c:pt idx="11832">
                  <c:v>9.85</c:v>
                </c:pt>
                <c:pt idx="11833">
                  <c:v>6.7</c:v>
                </c:pt>
                <c:pt idx="11834">
                  <c:v>6.7</c:v>
                </c:pt>
                <c:pt idx="11835">
                  <c:v>0</c:v>
                </c:pt>
                <c:pt idx="11836">
                  <c:v>0</c:v>
                </c:pt>
                <c:pt idx="11837">
                  <c:v>0</c:v>
                </c:pt>
                <c:pt idx="11838">
                  <c:v>0</c:v>
                </c:pt>
                <c:pt idx="11839">
                  <c:v>0</c:v>
                </c:pt>
                <c:pt idx="11840">
                  <c:v>0</c:v>
                </c:pt>
                <c:pt idx="11841">
                  <c:v>0</c:v>
                </c:pt>
                <c:pt idx="11842">
                  <c:v>0</c:v>
                </c:pt>
                <c:pt idx="11843">
                  <c:v>0</c:v>
                </c:pt>
                <c:pt idx="11844">
                  <c:v>0</c:v>
                </c:pt>
                <c:pt idx="11845">
                  <c:v>0</c:v>
                </c:pt>
                <c:pt idx="11846">
                  <c:v>0</c:v>
                </c:pt>
                <c:pt idx="11847">
                  <c:v>0</c:v>
                </c:pt>
                <c:pt idx="11848">
                  <c:v>0</c:v>
                </c:pt>
                <c:pt idx="11849">
                  <c:v>0</c:v>
                </c:pt>
                <c:pt idx="11850">
                  <c:v>0</c:v>
                </c:pt>
                <c:pt idx="11851">
                  <c:v>0</c:v>
                </c:pt>
                <c:pt idx="11852">
                  <c:v>10.98</c:v>
                </c:pt>
                <c:pt idx="11853">
                  <c:v>20.88</c:v>
                </c:pt>
                <c:pt idx="11854">
                  <c:v>7.4</c:v>
                </c:pt>
                <c:pt idx="11855">
                  <c:v>0</c:v>
                </c:pt>
                <c:pt idx="11856">
                  <c:v>4.8899999999999997</c:v>
                </c:pt>
                <c:pt idx="11857">
                  <c:v>5</c:v>
                </c:pt>
                <c:pt idx="11858">
                  <c:v>3.38</c:v>
                </c:pt>
                <c:pt idx="11859">
                  <c:v>23.18</c:v>
                </c:pt>
                <c:pt idx="11860">
                  <c:v>16.190000000000001</c:v>
                </c:pt>
                <c:pt idx="11861">
                  <c:v>4.6100000000000003</c:v>
                </c:pt>
                <c:pt idx="11862">
                  <c:v>4.5599999999999996</c:v>
                </c:pt>
                <c:pt idx="11863">
                  <c:v>6.67</c:v>
                </c:pt>
                <c:pt idx="11864">
                  <c:v>4.3</c:v>
                </c:pt>
                <c:pt idx="11865">
                  <c:v>1.97</c:v>
                </c:pt>
                <c:pt idx="11866">
                  <c:v>1.96</c:v>
                </c:pt>
                <c:pt idx="11867">
                  <c:v>5.19</c:v>
                </c:pt>
                <c:pt idx="11868">
                  <c:v>5.01</c:v>
                </c:pt>
                <c:pt idx="11869">
                  <c:v>6.65</c:v>
                </c:pt>
                <c:pt idx="11870">
                  <c:v>6.68</c:v>
                </c:pt>
                <c:pt idx="11871">
                  <c:v>6.7</c:v>
                </c:pt>
                <c:pt idx="11872">
                  <c:v>8.1</c:v>
                </c:pt>
                <c:pt idx="11873">
                  <c:v>6.71</c:v>
                </c:pt>
                <c:pt idx="11874">
                  <c:v>0</c:v>
                </c:pt>
                <c:pt idx="11875">
                  <c:v>0</c:v>
                </c:pt>
                <c:pt idx="11876">
                  <c:v>0</c:v>
                </c:pt>
                <c:pt idx="11877">
                  <c:v>0</c:v>
                </c:pt>
                <c:pt idx="11878">
                  <c:v>0</c:v>
                </c:pt>
                <c:pt idx="11879">
                  <c:v>0</c:v>
                </c:pt>
                <c:pt idx="11880">
                  <c:v>0</c:v>
                </c:pt>
                <c:pt idx="11881">
                  <c:v>0</c:v>
                </c:pt>
                <c:pt idx="11882">
                  <c:v>0</c:v>
                </c:pt>
                <c:pt idx="11883">
                  <c:v>0</c:v>
                </c:pt>
                <c:pt idx="11884">
                  <c:v>0</c:v>
                </c:pt>
                <c:pt idx="11885">
                  <c:v>0</c:v>
                </c:pt>
                <c:pt idx="11886">
                  <c:v>0</c:v>
                </c:pt>
                <c:pt idx="11887">
                  <c:v>0</c:v>
                </c:pt>
                <c:pt idx="11888">
                  <c:v>0</c:v>
                </c:pt>
                <c:pt idx="11889">
                  <c:v>0</c:v>
                </c:pt>
                <c:pt idx="11890">
                  <c:v>0</c:v>
                </c:pt>
                <c:pt idx="11891">
                  <c:v>19.61</c:v>
                </c:pt>
                <c:pt idx="11892">
                  <c:v>31.56</c:v>
                </c:pt>
                <c:pt idx="11893">
                  <c:v>5.29</c:v>
                </c:pt>
                <c:pt idx="11894">
                  <c:v>6.65</c:v>
                </c:pt>
                <c:pt idx="11895">
                  <c:v>8.32</c:v>
                </c:pt>
                <c:pt idx="11896">
                  <c:v>6.73</c:v>
                </c:pt>
                <c:pt idx="11897">
                  <c:v>6.68</c:v>
                </c:pt>
                <c:pt idx="11898">
                  <c:v>6.71</c:v>
                </c:pt>
                <c:pt idx="11899">
                  <c:v>6.72</c:v>
                </c:pt>
                <c:pt idx="11900">
                  <c:v>5.04</c:v>
                </c:pt>
                <c:pt idx="11901">
                  <c:v>6.68</c:v>
                </c:pt>
                <c:pt idx="11902">
                  <c:v>5.0199999999999996</c:v>
                </c:pt>
                <c:pt idx="11903">
                  <c:v>5.01</c:v>
                </c:pt>
                <c:pt idx="11904">
                  <c:v>5.01</c:v>
                </c:pt>
                <c:pt idx="11905">
                  <c:v>6.69</c:v>
                </c:pt>
                <c:pt idx="11906">
                  <c:v>5.01</c:v>
                </c:pt>
                <c:pt idx="11907">
                  <c:v>4.99</c:v>
                </c:pt>
                <c:pt idx="11908">
                  <c:v>6.68</c:v>
                </c:pt>
                <c:pt idx="11909">
                  <c:v>6.7</c:v>
                </c:pt>
                <c:pt idx="11910">
                  <c:v>9.86</c:v>
                </c:pt>
                <c:pt idx="11911">
                  <c:v>6.71</c:v>
                </c:pt>
                <c:pt idx="11912">
                  <c:v>0</c:v>
                </c:pt>
                <c:pt idx="11913">
                  <c:v>0</c:v>
                </c:pt>
                <c:pt idx="11914">
                  <c:v>0</c:v>
                </c:pt>
                <c:pt idx="11915">
                  <c:v>0</c:v>
                </c:pt>
                <c:pt idx="11916">
                  <c:v>0</c:v>
                </c:pt>
                <c:pt idx="11917">
                  <c:v>0</c:v>
                </c:pt>
                <c:pt idx="11918">
                  <c:v>0</c:v>
                </c:pt>
                <c:pt idx="11919">
                  <c:v>0</c:v>
                </c:pt>
                <c:pt idx="11920">
                  <c:v>0</c:v>
                </c:pt>
                <c:pt idx="11921">
                  <c:v>0</c:v>
                </c:pt>
                <c:pt idx="11922">
                  <c:v>0</c:v>
                </c:pt>
                <c:pt idx="11923">
                  <c:v>0</c:v>
                </c:pt>
                <c:pt idx="11924">
                  <c:v>0</c:v>
                </c:pt>
                <c:pt idx="11925">
                  <c:v>0</c:v>
                </c:pt>
                <c:pt idx="11926">
                  <c:v>0</c:v>
                </c:pt>
                <c:pt idx="11927">
                  <c:v>0</c:v>
                </c:pt>
                <c:pt idx="11928">
                  <c:v>0</c:v>
                </c:pt>
                <c:pt idx="11929">
                  <c:v>12.58</c:v>
                </c:pt>
                <c:pt idx="11930">
                  <c:v>31.81</c:v>
                </c:pt>
                <c:pt idx="11931">
                  <c:v>31.78</c:v>
                </c:pt>
                <c:pt idx="11932">
                  <c:v>40.5</c:v>
                </c:pt>
                <c:pt idx="11933">
                  <c:v>26.53</c:v>
                </c:pt>
                <c:pt idx="11934">
                  <c:v>10.91</c:v>
                </c:pt>
                <c:pt idx="11935">
                  <c:v>0</c:v>
                </c:pt>
                <c:pt idx="11936">
                  <c:v>6.66</c:v>
                </c:pt>
                <c:pt idx="11937">
                  <c:v>0</c:v>
                </c:pt>
                <c:pt idx="11938">
                  <c:v>0</c:v>
                </c:pt>
                <c:pt idx="11939">
                  <c:v>5.08</c:v>
                </c:pt>
                <c:pt idx="11940">
                  <c:v>5.01</c:v>
                </c:pt>
                <c:pt idx="11941">
                  <c:v>4.99</c:v>
                </c:pt>
                <c:pt idx="11942">
                  <c:v>5.04</c:v>
                </c:pt>
                <c:pt idx="11943">
                  <c:v>5.0199999999999996</c:v>
                </c:pt>
                <c:pt idx="11944">
                  <c:v>8.25</c:v>
                </c:pt>
                <c:pt idx="11945">
                  <c:v>5.03</c:v>
                </c:pt>
                <c:pt idx="11946">
                  <c:v>6.68</c:v>
                </c:pt>
                <c:pt idx="11947">
                  <c:v>6.69</c:v>
                </c:pt>
                <c:pt idx="11948">
                  <c:v>0</c:v>
                </c:pt>
                <c:pt idx="11949">
                  <c:v>0</c:v>
                </c:pt>
                <c:pt idx="11950">
                  <c:v>0</c:v>
                </c:pt>
                <c:pt idx="11951">
                  <c:v>0</c:v>
                </c:pt>
                <c:pt idx="11952">
                  <c:v>0</c:v>
                </c:pt>
                <c:pt idx="11953">
                  <c:v>0</c:v>
                </c:pt>
                <c:pt idx="11954">
                  <c:v>0</c:v>
                </c:pt>
                <c:pt idx="11955">
                  <c:v>0</c:v>
                </c:pt>
                <c:pt idx="11956">
                  <c:v>0</c:v>
                </c:pt>
                <c:pt idx="11957">
                  <c:v>0</c:v>
                </c:pt>
                <c:pt idx="11958">
                  <c:v>0</c:v>
                </c:pt>
                <c:pt idx="11959">
                  <c:v>0</c:v>
                </c:pt>
                <c:pt idx="11960">
                  <c:v>0</c:v>
                </c:pt>
                <c:pt idx="11961">
                  <c:v>0</c:v>
                </c:pt>
                <c:pt idx="11962">
                  <c:v>0</c:v>
                </c:pt>
                <c:pt idx="11963">
                  <c:v>0</c:v>
                </c:pt>
                <c:pt idx="11964">
                  <c:v>0</c:v>
                </c:pt>
                <c:pt idx="11965">
                  <c:v>0</c:v>
                </c:pt>
                <c:pt idx="11966">
                  <c:v>0</c:v>
                </c:pt>
                <c:pt idx="11967">
                  <c:v>6.67</c:v>
                </c:pt>
                <c:pt idx="11968">
                  <c:v>6.69</c:v>
                </c:pt>
                <c:pt idx="11969">
                  <c:v>6.7</c:v>
                </c:pt>
                <c:pt idx="11970">
                  <c:v>5.0199999999999996</c:v>
                </c:pt>
                <c:pt idx="11971">
                  <c:v>6.68</c:v>
                </c:pt>
                <c:pt idx="11972">
                  <c:v>5.0199999999999996</c:v>
                </c:pt>
                <c:pt idx="11973">
                  <c:v>6.68</c:v>
                </c:pt>
                <c:pt idx="11974">
                  <c:v>5.0199999999999996</c:v>
                </c:pt>
                <c:pt idx="11975">
                  <c:v>5.01</c:v>
                </c:pt>
                <c:pt idx="11976">
                  <c:v>5</c:v>
                </c:pt>
                <c:pt idx="11977">
                  <c:v>5.03</c:v>
                </c:pt>
                <c:pt idx="11978">
                  <c:v>5.01</c:v>
                </c:pt>
                <c:pt idx="11979">
                  <c:v>5.01</c:v>
                </c:pt>
                <c:pt idx="11980">
                  <c:v>5.01</c:v>
                </c:pt>
                <c:pt idx="11981">
                  <c:v>6.71</c:v>
                </c:pt>
                <c:pt idx="11982">
                  <c:v>6.69</c:v>
                </c:pt>
                <c:pt idx="11983">
                  <c:v>6.69</c:v>
                </c:pt>
                <c:pt idx="11984">
                  <c:v>6.7</c:v>
                </c:pt>
                <c:pt idx="11985">
                  <c:v>6.7</c:v>
                </c:pt>
                <c:pt idx="11986">
                  <c:v>6.69</c:v>
                </c:pt>
                <c:pt idx="11987">
                  <c:v>6.7</c:v>
                </c:pt>
                <c:pt idx="11988">
                  <c:v>5.0199999999999996</c:v>
                </c:pt>
                <c:pt idx="11989">
                  <c:v>5.0199999999999996</c:v>
                </c:pt>
                <c:pt idx="11990">
                  <c:v>5.0199999999999996</c:v>
                </c:pt>
                <c:pt idx="11991">
                  <c:v>6.68</c:v>
                </c:pt>
                <c:pt idx="11992">
                  <c:v>5</c:v>
                </c:pt>
                <c:pt idx="11993">
                  <c:v>5.01</c:v>
                </c:pt>
                <c:pt idx="11994">
                  <c:v>5.0199999999999996</c:v>
                </c:pt>
                <c:pt idx="11995">
                  <c:v>5.0199999999999996</c:v>
                </c:pt>
                <c:pt idx="11996">
                  <c:v>5.0199999999999996</c:v>
                </c:pt>
                <c:pt idx="11997">
                  <c:v>5.01</c:v>
                </c:pt>
                <c:pt idx="11998">
                  <c:v>5.01</c:v>
                </c:pt>
                <c:pt idx="11999">
                  <c:v>5.01</c:v>
                </c:pt>
                <c:pt idx="12000">
                  <c:v>5.0199999999999996</c:v>
                </c:pt>
                <c:pt idx="12001">
                  <c:v>5.0199999999999996</c:v>
                </c:pt>
                <c:pt idx="12002">
                  <c:v>5.0199999999999996</c:v>
                </c:pt>
                <c:pt idx="12003">
                  <c:v>5.01</c:v>
                </c:pt>
                <c:pt idx="12004">
                  <c:v>6.68</c:v>
                </c:pt>
                <c:pt idx="12005">
                  <c:v>5.01</c:v>
                </c:pt>
                <c:pt idx="12006">
                  <c:v>5.01</c:v>
                </c:pt>
                <c:pt idx="12007">
                  <c:v>5.01</c:v>
                </c:pt>
                <c:pt idx="12008">
                  <c:v>5.01</c:v>
                </c:pt>
                <c:pt idx="12009">
                  <c:v>5.0199999999999996</c:v>
                </c:pt>
                <c:pt idx="12010">
                  <c:v>5.01</c:v>
                </c:pt>
                <c:pt idx="12011">
                  <c:v>5.01</c:v>
                </c:pt>
                <c:pt idx="12012">
                  <c:v>5.03</c:v>
                </c:pt>
                <c:pt idx="12013">
                  <c:v>5.0199999999999996</c:v>
                </c:pt>
                <c:pt idx="12014">
                  <c:v>5.01</c:v>
                </c:pt>
                <c:pt idx="12015">
                  <c:v>5</c:v>
                </c:pt>
                <c:pt idx="12016">
                  <c:v>5</c:v>
                </c:pt>
                <c:pt idx="12017">
                  <c:v>5.0199999999999996</c:v>
                </c:pt>
                <c:pt idx="12018">
                  <c:v>5.0199999999999996</c:v>
                </c:pt>
                <c:pt idx="12019">
                  <c:v>5.0199999999999996</c:v>
                </c:pt>
                <c:pt idx="12020">
                  <c:v>5.01</c:v>
                </c:pt>
                <c:pt idx="12021">
                  <c:v>5.0199999999999996</c:v>
                </c:pt>
                <c:pt idx="12022">
                  <c:v>5.0199999999999996</c:v>
                </c:pt>
                <c:pt idx="12023">
                  <c:v>5.0199999999999996</c:v>
                </c:pt>
                <c:pt idx="12024">
                  <c:v>5.01</c:v>
                </c:pt>
                <c:pt idx="12025">
                  <c:v>5.01</c:v>
                </c:pt>
                <c:pt idx="12026">
                  <c:v>5.0199999999999996</c:v>
                </c:pt>
                <c:pt idx="12027">
                  <c:v>5.0199999999999996</c:v>
                </c:pt>
                <c:pt idx="12028">
                  <c:v>5.01</c:v>
                </c:pt>
                <c:pt idx="12029">
                  <c:v>5.0199999999999996</c:v>
                </c:pt>
                <c:pt idx="12030">
                  <c:v>6.65</c:v>
                </c:pt>
                <c:pt idx="12031">
                  <c:v>5.0199999999999996</c:v>
                </c:pt>
                <c:pt idx="12032">
                  <c:v>5.01</c:v>
                </c:pt>
                <c:pt idx="12033">
                  <c:v>5.01</c:v>
                </c:pt>
                <c:pt idx="12034">
                  <c:v>5.01</c:v>
                </c:pt>
                <c:pt idx="12035">
                  <c:v>4.99</c:v>
                </c:pt>
                <c:pt idx="12036">
                  <c:v>5.01</c:v>
                </c:pt>
                <c:pt idx="12037">
                  <c:v>5.0199999999999996</c:v>
                </c:pt>
                <c:pt idx="12038">
                  <c:v>5.0199999999999996</c:v>
                </c:pt>
                <c:pt idx="12039">
                  <c:v>5.01</c:v>
                </c:pt>
                <c:pt idx="12040">
                  <c:v>5.0199999999999996</c:v>
                </c:pt>
                <c:pt idx="12041">
                  <c:v>5.03</c:v>
                </c:pt>
                <c:pt idx="12042">
                  <c:v>5.0199999999999996</c:v>
                </c:pt>
                <c:pt idx="12043">
                  <c:v>5.01</c:v>
                </c:pt>
                <c:pt idx="12044">
                  <c:v>5.01</c:v>
                </c:pt>
                <c:pt idx="12045">
                  <c:v>5.0199999999999996</c:v>
                </c:pt>
                <c:pt idx="12046">
                  <c:v>5.01</c:v>
                </c:pt>
                <c:pt idx="12047">
                  <c:v>5.0199999999999996</c:v>
                </c:pt>
                <c:pt idx="12048">
                  <c:v>5</c:v>
                </c:pt>
                <c:pt idx="12049">
                  <c:v>5.01</c:v>
                </c:pt>
                <c:pt idx="12050">
                  <c:v>5.0199999999999996</c:v>
                </c:pt>
                <c:pt idx="12051">
                  <c:v>5.01</c:v>
                </c:pt>
                <c:pt idx="12052">
                  <c:v>4.99</c:v>
                </c:pt>
                <c:pt idx="12053">
                  <c:v>4.99</c:v>
                </c:pt>
                <c:pt idx="12054">
                  <c:v>11.21</c:v>
                </c:pt>
                <c:pt idx="12055">
                  <c:v>17.73</c:v>
                </c:pt>
                <c:pt idx="12056">
                  <c:v>24.78</c:v>
                </c:pt>
                <c:pt idx="12057">
                  <c:v>16.100000000000001</c:v>
                </c:pt>
                <c:pt idx="12058">
                  <c:v>24.46</c:v>
                </c:pt>
                <c:pt idx="12059">
                  <c:v>17.2</c:v>
                </c:pt>
                <c:pt idx="12060">
                  <c:v>10.119999999999999</c:v>
                </c:pt>
                <c:pt idx="12061">
                  <c:v>25.8</c:v>
                </c:pt>
                <c:pt idx="12062">
                  <c:v>38.1</c:v>
                </c:pt>
                <c:pt idx="12063">
                  <c:v>29.13</c:v>
                </c:pt>
                <c:pt idx="12064">
                  <c:v>15.85</c:v>
                </c:pt>
                <c:pt idx="12065">
                  <c:v>3.85</c:v>
                </c:pt>
                <c:pt idx="12066">
                  <c:v>7.65</c:v>
                </c:pt>
                <c:pt idx="12067">
                  <c:v>3.57</c:v>
                </c:pt>
                <c:pt idx="12068">
                  <c:v>0</c:v>
                </c:pt>
                <c:pt idx="12069">
                  <c:v>0</c:v>
                </c:pt>
                <c:pt idx="12070">
                  <c:v>1.72</c:v>
                </c:pt>
                <c:pt idx="12071">
                  <c:v>5</c:v>
                </c:pt>
                <c:pt idx="12072">
                  <c:v>5.0199999999999996</c:v>
                </c:pt>
                <c:pt idx="12073">
                  <c:v>5.0199999999999996</c:v>
                </c:pt>
                <c:pt idx="12074">
                  <c:v>5.03</c:v>
                </c:pt>
                <c:pt idx="12075">
                  <c:v>6.5</c:v>
                </c:pt>
                <c:pt idx="12076">
                  <c:v>0</c:v>
                </c:pt>
                <c:pt idx="12077">
                  <c:v>0</c:v>
                </c:pt>
                <c:pt idx="12078">
                  <c:v>0</c:v>
                </c:pt>
                <c:pt idx="12079">
                  <c:v>0</c:v>
                </c:pt>
                <c:pt idx="12080">
                  <c:v>0</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24.57</c:v>
                </c:pt>
                <c:pt idx="12094">
                  <c:v>41.26</c:v>
                </c:pt>
                <c:pt idx="12095">
                  <c:v>62.99</c:v>
                </c:pt>
                <c:pt idx="12096">
                  <c:v>0</c:v>
                </c:pt>
                <c:pt idx="12097">
                  <c:v>11.58</c:v>
                </c:pt>
                <c:pt idx="12098">
                  <c:v>71.569999999999993</c:v>
                </c:pt>
                <c:pt idx="12099">
                  <c:v>37.74</c:v>
                </c:pt>
                <c:pt idx="12100">
                  <c:v>5.96</c:v>
                </c:pt>
                <c:pt idx="12101">
                  <c:v>32.75</c:v>
                </c:pt>
                <c:pt idx="12102">
                  <c:v>28.27</c:v>
                </c:pt>
                <c:pt idx="12103">
                  <c:v>57.28</c:v>
                </c:pt>
                <c:pt idx="12104">
                  <c:v>57.79</c:v>
                </c:pt>
                <c:pt idx="12105">
                  <c:v>39.11</c:v>
                </c:pt>
                <c:pt idx="12106">
                  <c:v>49.74</c:v>
                </c:pt>
                <c:pt idx="12107">
                  <c:v>46.75</c:v>
                </c:pt>
                <c:pt idx="12108">
                  <c:v>0</c:v>
                </c:pt>
                <c:pt idx="12109">
                  <c:v>22.73</c:v>
                </c:pt>
                <c:pt idx="12110">
                  <c:v>86.73</c:v>
                </c:pt>
                <c:pt idx="12111">
                  <c:v>67.59</c:v>
                </c:pt>
                <c:pt idx="12112">
                  <c:v>43.76</c:v>
                </c:pt>
                <c:pt idx="12113">
                  <c:v>72.59</c:v>
                </c:pt>
                <c:pt idx="12114">
                  <c:v>56.31</c:v>
                </c:pt>
                <c:pt idx="12115">
                  <c:v>48.28</c:v>
                </c:pt>
                <c:pt idx="12116">
                  <c:v>14.48</c:v>
                </c:pt>
                <c:pt idx="12117">
                  <c:v>109.19</c:v>
                </c:pt>
                <c:pt idx="12118">
                  <c:v>95.27</c:v>
                </c:pt>
                <c:pt idx="12119">
                  <c:v>20.54</c:v>
                </c:pt>
                <c:pt idx="12120">
                  <c:v>37.33</c:v>
                </c:pt>
                <c:pt idx="12121">
                  <c:v>29.28</c:v>
                </c:pt>
                <c:pt idx="12122">
                  <c:v>46.59</c:v>
                </c:pt>
                <c:pt idx="12123">
                  <c:v>33.94</c:v>
                </c:pt>
                <c:pt idx="12124">
                  <c:v>55.43</c:v>
                </c:pt>
                <c:pt idx="12125">
                  <c:v>25.58</c:v>
                </c:pt>
                <c:pt idx="12126">
                  <c:v>34.049999999999997</c:v>
                </c:pt>
                <c:pt idx="12127">
                  <c:v>12.77</c:v>
                </c:pt>
                <c:pt idx="12128">
                  <c:v>0</c:v>
                </c:pt>
                <c:pt idx="12129">
                  <c:v>0</c:v>
                </c:pt>
                <c:pt idx="12130">
                  <c:v>60.26</c:v>
                </c:pt>
                <c:pt idx="12131">
                  <c:v>84.22</c:v>
                </c:pt>
                <c:pt idx="12132">
                  <c:v>77.819999999999993</c:v>
                </c:pt>
                <c:pt idx="12133">
                  <c:v>61.93</c:v>
                </c:pt>
                <c:pt idx="12134">
                  <c:v>59.05</c:v>
                </c:pt>
                <c:pt idx="12135">
                  <c:v>9.19</c:v>
                </c:pt>
                <c:pt idx="12136">
                  <c:v>0</c:v>
                </c:pt>
                <c:pt idx="12137">
                  <c:v>13.48</c:v>
                </c:pt>
                <c:pt idx="12138">
                  <c:v>4.4000000000000004</c:v>
                </c:pt>
                <c:pt idx="12139">
                  <c:v>12.94</c:v>
                </c:pt>
                <c:pt idx="12140">
                  <c:v>0</c:v>
                </c:pt>
                <c:pt idx="12141">
                  <c:v>17.27</c:v>
                </c:pt>
                <c:pt idx="12142">
                  <c:v>0</c:v>
                </c:pt>
                <c:pt idx="12143">
                  <c:v>25.33</c:v>
                </c:pt>
                <c:pt idx="12144">
                  <c:v>20.8</c:v>
                </c:pt>
                <c:pt idx="12145">
                  <c:v>4.08</c:v>
                </c:pt>
                <c:pt idx="12146">
                  <c:v>4.05</c:v>
                </c:pt>
                <c:pt idx="12147">
                  <c:v>40.4</c:v>
                </c:pt>
                <c:pt idx="12148">
                  <c:v>28.88</c:v>
                </c:pt>
                <c:pt idx="12149">
                  <c:v>29.33</c:v>
                </c:pt>
                <c:pt idx="12150">
                  <c:v>16.649999999999999</c:v>
                </c:pt>
                <c:pt idx="12151">
                  <c:v>20.48</c:v>
                </c:pt>
                <c:pt idx="12152">
                  <c:v>0</c:v>
                </c:pt>
                <c:pt idx="12153">
                  <c:v>0</c:v>
                </c:pt>
                <c:pt idx="12154">
                  <c:v>0</c:v>
                </c:pt>
                <c:pt idx="12155">
                  <c:v>14.72</c:v>
                </c:pt>
                <c:pt idx="12156">
                  <c:v>29.58</c:v>
                </c:pt>
                <c:pt idx="12157">
                  <c:v>0</c:v>
                </c:pt>
                <c:pt idx="12158">
                  <c:v>0</c:v>
                </c:pt>
                <c:pt idx="12159">
                  <c:v>0</c:v>
                </c:pt>
                <c:pt idx="12160">
                  <c:v>0</c:v>
                </c:pt>
                <c:pt idx="12161">
                  <c:v>0</c:v>
                </c:pt>
                <c:pt idx="12162">
                  <c:v>0</c:v>
                </c:pt>
                <c:pt idx="12163">
                  <c:v>28.14</c:v>
                </c:pt>
                <c:pt idx="12164">
                  <c:v>29.94</c:v>
                </c:pt>
                <c:pt idx="12165">
                  <c:v>0</c:v>
                </c:pt>
                <c:pt idx="12166">
                  <c:v>0</c:v>
                </c:pt>
                <c:pt idx="12167">
                  <c:v>0</c:v>
                </c:pt>
                <c:pt idx="12168">
                  <c:v>43.2</c:v>
                </c:pt>
                <c:pt idx="12169">
                  <c:v>77.55</c:v>
                </c:pt>
                <c:pt idx="12170">
                  <c:v>109.82</c:v>
                </c:pt>
                <c:pt idx="12171">
                  <c:v>60.94</c:v>
                </c:pt>
                <c:pt idx="12172">
                  <c:v>30.01</c:v>
                </c:pt>
                <c:pt idx="12173">
                  <c:v>23.86</c:v>
                </c:pt>
                <c:pt idx="12174">
                  <c:v>10.1</c:v>
                </c:pt>
                <c:pt idx="12175">
                  <c:v>47.69</c:v>
                </c:pt>
                <c:pt idx="12176">
                  <c:v>0</c:v>
                </c:pt>
                <c:pt idx="12177">
                  <c:v>6.59</c:v>
                </c:pt>
                <c:pt idx="12178">
                  <c:v>37.21</c:v>
                </c:pt>
                <c:pt idx="12179">
                  <c:v>37.82</c:v>
                </c:pt>
                <c:pt idx="12180">
                  <c:v>0</c:v>
                </c:pt>
                <c:pt idx="12181">
                  <c:v>0</c:v>
                </c:pt>
                <c:pt idx="12182">
                  <c:v>0</c:v>
                </c:pt>
                <c:pt idx="12183">
                  <c:v>19.420000000000002</c:v>
                </c:pt>
                <c:pt idx="12184">
                  <c:v>15.81</c:v>
                </c:pt>
                <c:pt idx="12185">
                  <c:v>0</c:v>
                </c:pt>
                <c:pt idx="12186">
                  <c:v>0</c:v>
                </c:pt>
                <c:pt idx="12187">
                  <c:v>0</c:v>
                </c:pt>
                <c:pt idx="12188">
                  <c:v>0</c:v>
                </c:pt>
                <c:pt idx="12189">
                  <c:v>0</c:v>
                </c:pt>
                <c:pt idx="12190">
                  <c:v>58.39</c:v>
                </c:pt>
                <c:pt idx="12191">
                  <c:v>19.440000000000001</c:v>
                </c:pt>
                <c:pt idx="12192">
                  <c:v>0</c:v>
                </c:pt>
                <c:pt idx="12193">
                  <c:v>0</c:v>
                </c:pt>
                <c:pt idx="12194">
                  <c:v>0</c:v>
                </c:pt>
                <c:pt idx="12195">
                  <c:v>30.47</c:v>
                </c:pt>
                <c:pt idx="12196">
                  <c:v>56.17</c:v>
                </c:pt>
                <c:pt idx="12197">
                  <c:v>16.28</c:v>
                </c:pt>
                <c:pt idx="12198">
                  <c:v>0</c:v>
                </c:pt>
                <c:pt idx="12199">
                  <c:v>0</c:v>
                </c:pt>
                <c:pt idx="12200">
                  <c:v>0</c:v>
                </c:pt>
                <c:pt idx="12201">
                  <c:v>84.93</c:v>
                </c:pt>
                <c:pt idx="12202">
                  <c:v>54.58</c:v>
                </c:pt>
                <c:pt idx="12203">
                  <c:v>46.39</c:v>
                </c:pt>
                <c:pt idx="12204">
                  <c:v>0</c:v>
                </c:pt>
                <c:pt idx="12205">
                  <c:v>40.5</c:v>
                </c:pt>
                <c:pt idx="12206">
                  <c:v>45.49</c:v>
                </c:pt>
                <c:pt idx="12207">
                  <c:v>0</c:v>
                </c:pt>
                <c:pt idx="12208">
                  <c:v>0</c:v>
                </c:pt>
                <c:pt idx="12209">
                  <c:v>5.01</c:v>
                </c:pt>
                <c:pt idx="12210">
                  <c:v>5.0199999999999996</c:v>
                </c:pt>
                <c:pt idx="12211">
                  <c:v>5.03</c:v>
                </c:pt>
                <c:pt idx="12212">
                  <c:v>4.9800000000000004</c:v>
                </c:pt>
                <c:pt idx="12213">
                  <c:v>5</c:v>
                </c:pt>
                <c:pt idx="12214">
                  <c:v>5.03</c:v>
                </c:pt>
                <c:pt idx="12215">
                  <c:v>4.99</c:v>
                </c:pt>
                <c:pt idx="12216">
                  <c:v>5.0199999999999996</c:v>
                </c:pt>
                <c:pt idx="12217">
                  <c:v>5</c:v>
                </c:pt>
                <c:pt idx="12218">
                  <c:v>5.01</c:v>
                </c:pt>
                <c:pt idx="12219">
                  <c:v>5.0199999999999996</c:v>
                </c:pt>
                <c:pt idx="12220">
                  <c:v>5.0199999999999996</c:v>
                </c:pt>
                <c:pt idx="12221">
                  <c:v>5.01</c:v>
                </c:pt>
                <c:pt idx="12222">
                  <c:v>5</c:v>
                </c:pt>
                <c:pt idx="12223">
                  <c:v>4.99</c:v>
                </c:pt>
                <c:pt idx="12224">
                  <c:v>5.0199999999999996</c:v>
                </c:pt>
                <c:pt idx="12225">
                  <c:v>5.0199999999999996</c:v>
                </c:pt>
                <c:pt idx="12226">
                  <c:v>5.01</c:v>
                </c:pt>
                <c:pt idx="12227">
                  <c:v>5.0199999999999996</c:v>
                </c:pt>
                <c:pt idx="12228">
                  <c:v>5.0199999999999996</c:v>
                </c:pt>
                <c:pt idx="12229">
                  <c:v>5.0199999999999996</c:v>
                </c:pt>
                <c:pt idx="12230">
                  <c:v>5.0199999999999996</c:v>
                </c:pt>
                <c:pt idx="12231">
                  <c:v>5.01</c:v>
                </c:pt>
                <c:pt idx="12232">
                  <c:v>5.0199999999999996</c:v>
                </c:pt>
                <c:pt idx="12233">
                  <c:v>5.0199999999999996</c:v>
                </c:pt>
                <c:pt idx="12234">
                  <c:v>5.01</c:v>
                </c:pt>
                <c:pt idx="12235">
                  <c:v>5.0199999999999996</c:v>
                </c:pt>
                <c:pt idx="12236">
                  <c:v>5.0199999999999996</c:v>
                </c:pt>
                <c:pt idx="12237">
                  <c:v>5.01</c:v>
                </c:pt>
                <c:pt idx="12238">
                  <c:v>23.57</c:v>
                </c:pt>
                <c:pt idx="12239">
                  <c:v>56.03</c:v>
                </c:pt>
                <c:pt idx="12240">
                  <c:v>61.85</c:v>
                </c:pt>
                <c:pt idx="12241">
                  <c:v>41.21</c:v>
                </c:pt>
                <c:pt idx="12242">
                  <c:v>0</c:v>
                </c:pt>
                <c:pt idx="12243">
                  <c:v>68.53</c:v>
                </c:pt>
                <c:pt idx="12244">
                  <c:v>20.9</c:v>
                </c:pt>
                <c:pt idx="12245">
                  <c:v>3.65</c:v>
                </c:pt>
                <c:pt idx="12246">
                  <c:v>0</c:v>
                </c:pt>
                <c:pt idx="12247">
                  <c:v>0</c:v>
                </c:pt>
                <c:pt idx="12248">
                  <c:v>0</c:v>
                </c:pt>
                <c:pt idx="12249">
                  <c:v>0</c:v>
                </c:pt>
                <c:pt idx="12250">
                  <c:v>3.4</c:v>
                </c:pt>
                <c:pt idx="12251">
                  <c:v>5.01</c:v>
                </c:pt>
                <c:pt idx="12252">
                  <c:v>5.0199999999999996</c:v>
                </c:pt>
                <c:pt idx="12253">
                  <c:v>5.0199999999999996</c:v>
                </c:pt>
                <c:pt idx="12254">
                  <c:v>0</c:v>
                </c:pt>
                <c:pt idx="12255">
                  <c:v>0</c:v>
                </c:pt>
                <c:pt idx="12256">
                  <c:v>5.0199999999999996</c:v>
                </c:pt>
                <c:pt idx="12257">
                  <c:v>55.95</c:v>
                </c:pt>
                <c:pt idx="12258">
                  <c:v>57.26</c:v>
                </c:pt>
                <c:pt idx="12259">
                  <c:v>41.27</c:v>
                </c:pt>
                <c:pt idx="12260">
                  <c:v>42.38</c:v>
                </c:pt>
                <c:pt idx="12261">
                  <c:v>2.58</c:v>
                </c:pt>
                <c:pt idx="12262">
                  <c:v>0</c:v>
                </c:pt>
                <c:pt idx="12263">
                  <c:v>0</c:v>
                </c:pt>
                <c:pt idx="12264">
                  <c:v>5.0199999999999996</c:v>
                </c:pt>
                <c:pt idx="12265">
                  <c:v>4.99</c:v>
                </c:pt>
                <c:pt idx="12266">
                  <c:v>2.69</c:v>
                </c:pt>
                <c:pt idx="12267">
                  <c:v>12.48</c:v>
                </c:pt>
                <c:pt idx="12268">
                  <c:v>7.01</c:v>
                </c:pt>
                <c:pt idx="12269">
                  <c:v>10.49</c:v>
                </c:pt>
                <c:pt idx="12270">
                  <c:v>5.14</c:v>
                </c:pt>
                <c:pt idx="12271">
                  <c:v>5.0599999999999996</c:v>
                </c:pt>
                <c:pt idx="12272">
                  <c:v>5.03</c:v>
                </c:pt>
                <c:pt idx="12273">
                  <c:v>4.99</c:v>
                </c:pt>
                <c:pt idx="12274">
                  <c:v>5.0199999999999996</c:v>
                </c:pt>
                <c:pt idx="12275">
                  <c:v>5.01</c:v>
                </c:pt>
                <c:pt idx="12276">
                  <c:v>5.01</c:v>
                </c:pt>
                <c:pt idx="12277">
                  <c:v>5.0199999999999996</c:v>
                </c:pt>
                <c:pt idx="12278">
                  <c:v>5.03</c:v>
                </c:pt>
                <c:pt idx="12279">
                  <c:v>6.57</c:v>
                </c:pt>
                <c:pt idx="12280">
                  <c:v>18.16</c:v>
                </c:pt>
                <c:pt idx="12281">
                  <c:v>0</c:v>
                </c:pt>
                <c:pt idx="12282">
                  <c:v>5.09</c:v>
                </c:pt>
                <c:pt idx="12283">
                  <c:v>5.0199999999999996</c:v>
                </c:pt>
                <c:pt idx="12284">
                  <c:v>5.0199999999999996</c:v>
                </c:pt>
                <c:pt idx="12285">
                  <c:v>5.01</c:v>
                </c:pt>
                <c:pt idx="12286">
                  <c:v>5.01</c:v>
                </c:pt>
                <c:pt idx="12287">
                  <c:v>1.73</c:v>
                </c:pt>
                <c:pt idx="12288">
                  <c:v>49.58</c:v>
                </c:pt>
                <c:pt idx="12289">
                  <c:v>17.440000000000001</c:v>
                </c:pt>
                <c:pt idx="12290">
                  <c:v>0</c:v>
                </c:pt>
                <c:pt idx="12291">
                  <c:v>2.2799999999999998</c:v>
                </c:pt>
                <c:pt idx="12292">
                  <c:v>2.13</c:v>
                </c:pt>
                <c:pt idx="12293">
                  <c:v>0</c:v>
                </c:pt>
                <c:pt idx="12294">
                  <c:v>0</c:v>
                </c:pt>
                <c:pt idx="12295">
                  <c:v>3.29</c:v>
                </c:pt>
                <c:pt idx="12296">
                  <c:v>4.97</c:v>
                </c:pt>
                <c:pt idx="12297">
                  <c:v>8.43</c:v>
                </c:pt>
                <c:pt idx="12298">
                  <c:v>3.38</c:v>
                </c:pt>
                <c:pt idx="12299">
                  <c:v>6.66</c:v>
                </c:pt>
                <c:pt idx="12300">
                  <c:v>5.0199999999999996</c:v>
                </c:pt>
                <c:pt idx="12301">
                  <c:v>5</c:v>
                </c:pt>
                <c:pt idx="12302">
                  <c:v>5.01</c:v>
                </c:pt>
                <c:pt idx="12303">
                  <c:v>5.0199999999999996</c:v>
                </c:pt>
                <c:pt idx="12304">
                  <c:v>5</c:v>
                </c:pt>
                <c:pt idx="12305">
                  <c:v>10.37</c:v>
                </c:pt>
                <c:pt idx="12306">
                  <c:v>55.42</c:v>
                </c:pt>
                <c:pt idx="12307">
                  <c:v>45.21</c:v>
                </c:pt>
                <c:pt idx="12308">
                  <c:v>28.58</c:v>
                </c:pt>
                <c:pt idx="12309">
                  <c:v>0</c:v>
                </c:pt>
                <c:pt idx="12310">
                  <c:v>0</c:v>
                </c:pt>
                <c:pt idx="12311">
                  <c:v>3.23</c:v>
                </c:pt>
                <c:pt idx="12312">
                  <c:v>0</c:v>
                </c:pt>
                <c:pt idx="12313">
                  <c:v>4.6900000000000004</c:v>
                </c:pt>
                <c:pt idx="12314">
                  <c:v>29.67</c:v>
                </c:pt>
                <c:pt idx="12315">
                  <c:v>25.09</c:v>
                </c:pt>
                <c:pt idx="12316">
                  <c:v>10.26</c:v>
                </c:pt>
                <c:pt idx="12317">
                  <c:v>0</c:v>
                </c:pt>
                <c:pt idx="12318">
                  <c:v>6.04</c:v>
                </c:pt>
                <c:pt idx="12319">
                  <c:v>0</c:v>
                </c:pt>
                <c:pt idx="12320">
                  <c:v>7.9</c:v>
                </c:pt>
                <c:pt idx="12321">
                  <c:v>29.19</c:v>
                </c:pt>
                <c:pt idx="12322">
                  <c:v>10.24</c:v>
                </c:pt>
                <c:pt idx="12323">
                  <c:v>3.38</c:v>
                </c:pt>
                <c:pt idx="12324">
                  <c:v>0</c:v>
                </c:pt>
                <c:pt idx="12325">
                  <c:v>0</c:v>
                </c:pt>
                <c:pt idx="12326">
                  <c:v>0</c:v>
                </c:pt>
                <c:pt idx="12327">
                  <c:v>4.25</c:v>
                </c:pt>
                <c:pt idx="12328">
                  <c:v>10.83</c:v>
                </c:pt>
                <c:pt idx="12329">
                  <c:v>24.36</c:v>
                </c:pt>
                <c:pt idx="12330">
                  <c:v>22.11</c:v>
                </c:pt>
                <c:pt idx="12331">
                  <c:v>36.799999999999997</c:v>
                </c:pt>
                <c:pt idx="12332">
                  <c:v>0</c:v>
                </c:pt>
                <c:pt idx="12333">
                  <c:v>13.18</c:v>
                </c:pt>
                <c:pt idx="12334">
                  <c:v>6.26</c:v>
                </c:pt>
                <c:pt idx="12335">
                  <c:v>0</c:v>
                </c:pt>
                <c:pt idx="12336">
                  <c:v>2.4500000000000002</c:v>
                </c:pt>
                <c:pt idx="12337">
                  <c:v>4.59</c:v>
                </c:pt>
                <c:pt idx="12338">
                  <c:v>11.7</c:v>
                </c:pt>
                <c:pt idx="12339">
                  <c:v>9.7200000000000006</c:v>
                </c:pt>
                <c:pt idx="12340">
                  <c:v>7.31</c:v>
                </c:pt>
                <c:pt idx="12341">
                  <c:v>0</c:v>
                </c:pt>
                <c:pt idx="12342">
                  <c:v>13.32</c:v>
                </c:pt>
                <c:pt idx="12343">
                  <c:v>12.06</c:v>
                </c:pt>
                <c:pt idx="12344">
                  <c:v>7.37</c:v>
                </c:pt>
                <c:pt idx="12345">
                  <c:v>9.7799999999999994</c:v>
                </c:pt>
                <c:pt idx="12346">
                  <c:v>7.26</c:v>
                </c:pt>
                <c:pt idx="12347">
                  <c:v>7.16</c:v>
                </c:pt>
                <c:pt idx="12348">
                  <c:v>0</c:v>
                </c:pt>
                <c:pt idx="12349">
                  <c:v>0</c:v>
                </c:pt>
                <c:pt idx="12350">
                  <c:v>5.03</c:v>
                </c:pt>
                <c:pt idx="12351">
                  <c:v>5.01</c:v>
                </c:pt>
                <c:pt idx="12352">
                  <c:v>5.01</c:v>
                </c:pt>
                <c:pt idx="12353">
                  <c:v>5.01</c:v>
                </c:pt>
                <c:pt idx="12354">
                  <c:v>5.01</c:v>
                </c:pt>
                <c:pt idx="12355">
                  <c:v>4.99</c:v>
                </c:pt>
                <c:pt idx="12356">
                  <c:v>5.01</c:v>
                </c:pt>
                <c:pt idx="12357">
                  <c:v>5.0199999999999996</c:v>
                </c:pt>
                <c:pt idx="12358">
                  <c:v>5</c:v>
                </c:pt>
                <c:pt idx="12359">
                  <c:v>5.0199999999999996</c:v>
                </c:pt>
                <c:pt idx="12360">
                  <c:v>5.0199999999999996</c:v>
                </c:pt>
                <c:pt idx="12361">
                  <c:v>5.01</c:v>
                </c:pt>
                <c:pt idx="12362">
                  <c:v>5.0199999999999996</c:v>
                </c:pt>
                <c:pt idx="12363">
                  <c:v>5.0199999999999996</c:v>
                </c:pt>
                <c:pt idx="12364">
                  <c:v>5.01</c:v>
                </c:pt>
                <c:pt idx="12365">
                  <c:v>5.0199999999999996</c:v>
                </c:pt>
                <c:pt idx="12366">
                  <c:v>6.68</c:v>
                </c:pt>
                <c:pt idx="12367">
                  <c:v>5.01</c:v>
                </c:pt>
                <c:pt idx="12368">
                  <c:v>5.0199999999999996</c:v>
                </c:pt>
                <c:pt idx="12369">
                  <c:v>6.68</c:v>
                </c:pt>
                <c:pt idx="12370">
                  <c:v>6.69</c:v>
                </c:pt>
                <c:pt idx="12371">
                  <c:v>6.68</c:v>
                </c:pt>
                <c:pt idx="12372">
                  <c:v>6.67</c:v>
                </c:pt>
                <c:pt idx="12373">
                  <c:v>6.66</c:v>
                </c:pt>
                <c:pt idx="12374">
                  <c:v>6.68</c:v>
                </c:pt>
                <c:pt idx="12375">
                  <c:v>6.69</c:v>
                </c:pt>
                <c:pt idx="12376">
                  <c:v>6.68</c:v>
                </c:pt>
                <c:pt idx="12377">
                  <c:v>6.66</c:v>
                </c:pt>
                <c:pt idx="12378">
                  <c:v>6.68</c:v>
                </c:pt>
                <c:pt idx="12379">
                  <c:v>6.69</c:v>
                </c:pt>
                <c:pt idx="12380">
                  <c:v>6.68</c:v>
                </c:pt>
                <c:pt idx="12381">
                  <c:v>5.03</c:v>
                </c:pt>
                <c:pt idx="12382">
                  <c:v>6.68</c:v>
                </c:pt>
                <c:pt idx="12383">
                  <c:v>6.7</c:v>
                </c:pt>
                <c:pt idx="12384">
                  <c:v>24.63</c:v>
                </c:pt>
                <c:pt idx="12385">
                  <c:v>24.35</c:v>
                </c:pt>
                <c:pt idx="12386">
                  <c:v>49.52</c:v>
                </c:pt>
                <c:pt idx="12387">
                  <c:v>26.13</c:v>
                </c:pt>
                <c:pt idx="12388">
                  <c:v>14.41</c:v>
                </c:pt>
                <c:pt idx="12389">
                  <c:v>3.49</c:v>
                </c:pt>
                <c:pt idx="12390">
                  <c:v>6.83</c:v>
                </c:pt>
                <c:pt idx="12391">
                  <c:v>13.96</c:v>
                </c:pt>
                <c:pt idx="12392">
                  <c:v>6.89</c:v>
                </c:pt>
                <c:pt idx="12393">
                  <c:v>21.96</c:v>
                </c:pt>
                <c:pt idx="12394">
                  <c:v>7.72</c:v>
                </c:pt>
                <c:pt idx="12395">
                  <c:v>7.45</c:v>
                </c:pt>
                <c:pt idx="12396">
                  <c:v>7.18</c:v>
                </c:pt>
                <c:pt idx="12397">
                  <c:v>10.56</c:v>
                </c:pt>
                <c:pt idx="12398">
                  <c:v>10.58</c:v>
                </c:pt>
                <c:pt idx="12399">
                  <c:v>10.65</c:v>
                </c:pt>
                <c:pt idx="12400">
                  <c:v>10.65</c:v>
                </c:pt>
                <c:pt idx="12401">
                  <c:v>22.49</c:v>
                </c:pt>
                <c:pt idx="12402">
                  <c:v>16.21</c:v>
                </c:pt>
                <c:pt idx="12403">
                  <c:v>8.2899999999999991</c:v>
                </c:pt>
                <c:pt idx="12404">
                  <c:v>0</c:v>
                </c:pt>
                <c:pt idx="12405">
                  <c:v>0</c:v>
                </c:pt>
                <c:pt idx="12406">
                  <c:v>0</c:v>
                </c:pt>
                <c:pt idx="12407">
                  <c:v>31.68</c:v>
                </c:pt>
                <c:pt idx="12408">
                  <c:v>27.73</c:v>
                </c:pt>
                <c:pt idx="12409">
                  <c:v>11.79</c:v>
                </c:pt>
                <c:pt idx="12410">
                  <c:v>0</c:v>
                </c:pt>
                <c:pt idx="12411">
                  <c:v>2.5</c:v>
                </c:pt>
                <c:pt idx="12412">
                  <c:v>17.89</c:v>
                </c:pt>
                <c:pt idx="12413">
                  <c:v>13.4</c:v>
                </c:pt>
                <c:pt idx="12414">
                  <c:v>17.170000000000002</c:v>
                </c:pt>
                <c:pt idx="12415">
                  <c:v>8.6999999999999993</c:v>
                </c:pt>
                <c:pt idx="12416">
                  <c:v>2.74</c:v>
                </c:pt>
                <c:pt idx="12417">
                  <c:v>2.61</c:v>
                </c:pt>
                <c:pt idx="12418">
                  <c:v>4.9000000000000004</c:v>
                </c:pt>
                <c:pt idx="12419">
                  <c:v>11.65</c:v>
                </c:pt>
                <c:pt idx="12420">
                  <c:v>19.739999999999998</c:v>
                </c:pt>
                <c:pt idx="12421">
                  <c:v>15.46</c:v>
                </c:pt>
                <c:pt idx="12422">
                  <c:v>13.41</c:v>
                </c:pt>
                <c:pt idx="12423">
                  <c:v>10.88</c:v>
                </c:pt>
                <c:pt idx="12424">
                  <c:v>22.59</c:v>
                </c:pt>
                <c:pt idx="12425">
                  <c:v>44.83</c:v>
                </c:pt>
                <c:pt idx="12426">
                  <c:v>52.41</c:v>
                </c:pt>
                <c:pt idx="12427">
                  <c:v>28.52</c:v>
                </c:pt>
                <c:pt idx="12428">
                  <c:v>4.1399999999999997</c:v>
                </c:pt>
                <c:pt idx="12429">
                  <c:v>3.99</c:v>
                </c:pt>
                <c:pt idx="12430">
                  <c:v>0</c:v>
                </c:pt>
                <c:pt idx="12431">
                  <c:v>0</c:v>
                </c:pt>
                <c:pt idx="12432">
                  <c:v>0</c:v>
                </c:pt>
                <c:pt idx="12433">
                  <c:v>2.91</c:v>
                </c:pt>
                <c:pt idx="12434">
                  <c:v>37.26</c:v>
                </c:pt>
                <c:pt idx="12435">
                  <c:v>0</c:v>
                </c:pt>
                <c:pt idx="12436">
                  <c:v>0</c:v>
                </c:pt>
                <c:pt idx="12437">
                  <c:v>2.85</c:v>
                </c:pt>
                <c:pt idx="12438">
                  <c:v>2.69</c:v>
                </c:pt>
                <c:pt idx="12439">
                  <c:v>5.07</c:v>
                </c:pt>
                <c:pt idx="12440">
                  <c:v>18.170000000000002</c:v>
                </c:pt>
                <c:pt idx="12441">
                  <c:v>13.05</c:v>
                </c:pt>
                <c:pt idx="12442">
                  <c:v>13.22</c:v>
                </c:pt>
                <c:pt idx="12443">
                  <c:v>7.96</c:v>
                </c:pt>
                <c:pt idx="12444">
                  <c:v>0</c:v>
                </c:pt>
                <c:pt idx="12445">
                  <c:v>0</c:v>
                </c:pt>
                <c:pt idx="12446">
                  <c:v>5.0199999999999996</c:v>
                </c:pt>
                <c:pt idx="12447">
                  <c:v>5</c:v>
                </c:pt>
                <c:pt idx="12448">
                  <c:v>5.0199999999999996</c:v>
                </c:pt>
                <c:pt idx="12449">
                  <c:v>5.03</c:v>
                </c:pt>
                <c:pt idx="12450">
                  <c:v>5.01</c:v>
                </c:pt>
                <c:pt idx="12451">
                  <c:v>5</c:v>
                </c:pt>
                <c:pt idx="12452">
                  <c:v>5.01</c:v>
                </c:pt>
                <c:pt idx="12453">
                  <c:v>5.0199999999999996</c:v>
                </c:pt>
                <c:pt idx="12454">
                  <c:v>5.01</c:v>
                </c:pt>
                <c:pt idx="12455">
                  <c:v>5.01</c:v>
                </c:pt>
                <c:pt idx="12456">
                  <c:v>5.01</c:v>
                </c:pt>
                <c:pt idx="12457">
                  <c:v>5.01</c:v>
                </c:pt>
                <c:pt idx="12458">
                  <c:v>4.99</c:v>
                </c:pt>
                <c:pt idx="12459">
                  <c:v>5.0199999999999996</c:v>
                </c:pt>
                <c:pt idx="12460">
                  <c:v>5.03</c:v>
                </c:pt>
                <c:pt idx="12461">
                  <c:v>5.01</c:v>
                </c:pt>
                <c:pt idx="12462">
                  <c:v>5.01</c:v>
                </c:pt>
                <c:pt idx="12463">
                  <c:v>5.03</c:v>
                </c:pt>
                <c:pt idx="12464">
                  <c:v>5.0199999999999996</c:v>
                </c:pt>
                <c:pt idx="12465">
                  <c:v>5.01</c:v>
                </c:pt>
                <c:pt idx="12466">
                  <c:v>5.01</c:v>
                </c:pt>
                <c:pt idx="12467">
                  <c:v>5</c:v>
                </c:pt>
                <c:pt idx="12468">
                  <c:v>5.01</c:v>
                </c:pt>
                <c:pt idx="12469">
                  <c:v>5</c:v>
                </c:pt>
                <c:pt idx="12470">
                  <c:v>5.04</c:v>
                </c:pt>
                <c:pt idx="12471">
                  <c:v>5.01</c:v>
                </c:pt>
                <c:pt idx="12472">
                  <c:v>5</c:v>
                </c:pt>
                <c:pt idx="12473">
                  <c:v>4.99</c:v>
                </c:pt>
                <c:pt idx="12474">
                  <c:v>5.01</c:v>
                </c:pt>
                <c:pt idx="12475">
                  <c:v>5</c:v>
                </c:pt>
                <c:pt idx="12476">
                  <c:v>24.1</c:v>
                </c:pt>
                <c:pt idx="12477">
                  <c:v>38.94</c:v>
                </c:pt>
                <c:pt idx="12478">
                  <c:v>43.78</c:v>
                </c:pt>
                <c:pt idx="12479">
                  <c:v>21.61</c:v>
                </c:pt>
                <c:pt idx="12480">
                  <c:v>2.59</c:v>
                </c:pt>
                <c:pt idx="12481">
                  <c:v>10.119999999999999</c:v>
                </c:pt>
                <c:pt idx="12482">
                  <c:v>21.15</c:v>
                </c:pt>
                <c:pt idx="12483">
                  <c:v>0</c:v>
                </c:pt>
                <c:pt idx="12484">
                  <c:v>0</c:v>
                </c:pt>
                <c:pt idx="12485">
                  <c:v>2.09</c:v>
                </c:pt>
                <c:pt idx="12486">
                  <c:v>2.02</c:v>
                </c:pt>
                <c:pt idx="12487">
                  <c:v>0</c:v>
                </c:pt>
                <c:pt idx="12488">
                  <c:v>0</c:v>
                </c:pt>
                <c:pt idx="12489">
                  <c:v>4.8600000000000003</c:v>
                </c:pt>
                <c:pt idx="12490">
                  <c:v>6.69</c:v>
                </c:pt>
                <c:pt idx="12491">
                  <c:v>5.01</c:v>
                </c:pt>
                <c:pt idx="12492">
                  <c:v>5.0199999999999996</c:v>
                </c:pt>
                <c:pt idx="12493">
                  <c:v>5.0199999999999996</c:v>
                </c:pt>
                <c:pt idx="12494">
                  <c:v>5.0199999999999996</c:v>
                </c:pt>
                <c:pt idx="12495">
                  <c:v>5.01</c:v>
                </c:pt>
                <c:pt idx="12496">
                  <c:v>5.0199999999999996</c:v>
                </c:pt>
                <c:pt idx="12497">
                  <c:v>5.01</c:v>
                </c:pt>
                <c:pt idx="12498">
                  <c:v>5</c:v>
                </c:pt>
                <c:pt idx="12499">
                  <c:v>4.99</c:v>
                </c:pt>
                <c:pt idx="12500">
                  <c:v>5.0199999999999996</c:v>
                </c:pt>
                <c:pt idx="12501">
                  <c:v>5.01</c:v>
                </c:pt>
                <c:pt idx="12502">
                  <c:v>5</c:v>
                </c:pt>
                <c:pt idx="12503">
                  <c:v>5</c:v>
                </c:pt>
                <c:pt idx="12504">
                  <c:v>5.01</c:v>
                </c:pt>
                <c:pt idx="12505">
                  <c:v>5</c:v>
                </c:pt>
                <c:pt idx="12506">
                  <c:v>5.0199999999999996</c:v>
                </c:pt>
                <c:pt idx="12507">
                  <c:v>5.0199999999999996</c:v>
                </c:pt>
                <c:pt idx="12508">
                  <c:v>5</c:v>
                </c:pt>
                <c:pt idx="12509">
                  <c:v>45.47</c:v>
                </c:pt>
                <c:pt idx="12510">
                  <c:v>36.44</c:v>
                </c:pt>
                <c:pt idx="12511">
                  <c:v>68.75</c:v>
                </c:pt>
                <c:pt idx="12512">
                  <c:v>24.03</c:v>
                </c:pt>
                <c:pt idx="12513">
                  <c:v>6.25</c:v>
                </c:pt>
                <c:pt idx="12514">
                  <c:v>0</c:v>
                </c:pt>
                <c:pt idx="12515">
                  <c:v>22.37</c:v>
                </c:pt>
                <c:pt idx="12516">
                  <c:v>45.66</c:v>
                </c:pt>
                <c:pt idx="12517">
                  <c:v>46.46</c:v>
                </c:pt>
                <c:pt idx="12518">
                  <c:v>39.35</c:v>
                </c:pt>
                <c:pt idx="12519">
                  <c:v>0</c:v>
                </c:pt>
                <c:pt idx="12520">
                  <c:v>0</c:v>
                </c:pt>
                <c:pt idx="12521">
                  <c:v>0</c:v>
                </c:pt>
                <c:pt idx="12522">
                  <c:v>0</c:v>
                </c:pt>
                <c:pt idx="12523">
                  <c:v>0</c:v>
                </c:pt>
                <c:pt idx="12524">
                  <c:v>5</c:v>
                </c:pt>
                <c:pt idx="12525">
                  <c:v>5.01</c:v>
                </c:pt>
                <c:pt idx="12526">
                  <c:v>5.01</c:v>
                </c:pt>
                <c:pt idx="12527">
                  <c:v>5</c:v>
                </c:pt>
                <c:pt idx="12528">
                  <c:v>5.0199999999999996</c:v>
                </c:pt>
                <c:pt idx="12529">
                  <c:v>5.0199999999999996</c:v>
                </c:pt>
                <c:pt idx="12530">
                  <c:v>5.03</c:v>
                </c:pt>
                <c:pt idx="12531">
                  <c:v>4.99</c:v>
                </c:pt>
                <c:pt idx="12532">
                  <c:v>5</c:v>
                </c:pt>
                <c:pt idx="12533">
                  <c:v>5.03</c:v>
                </c:pt>
                <c:pt idx="12534">
                  <c:v>5.0199999999999996</c:v>
                </c:pt>
                <c:pt idx="12535">
                  <c:v>5.0199999999999996</c:v>
                </c:pt>
                <c:pt idx="12536">
                  <c:v>5.01</c:v>
                </c:pt>
                <c:pt idx="12537">
                  <c:v>5.0199999999999996</c:v>
                </c:pt>
                <c:pt idx="12538">
                  <c:v>5.0199999999999996</c:v>
                </c:pt>
                <c:pt idx="12539">
                  <c:v>5.0199999999999996</c:v>
                </c:pt>
                <c:pt idx="12540">
                  <c:v>5.03</c:v>
                </c:pt>
                <c:pt idx="12541">
                  <c:v>5</c:v>
                </c:pt>
                <c:pt idx="12542">
                  <c:v>5.01</c:v>
                </c:pt>
                <c:pt idx="12543">
                  <c:v>5</c:v>
                </c:pt>
                <c:pt idx="12544">
                  <c:v>5.01</c:v>
                </c:pt>
                <c:pt idx="12545">
                  <c:v>5.01</c:v>
                </c:pt>
                <c:pt idx="12546">
                  <c:v>5.0199999999999996</c:v>
                </c:pt>
                <c:pt idx="12547">
                  <c:v>5.01</c:v>
                </c:pt>
                <c:pt idx="12548">
                  <c:v>5.0199999999999996</c:v>
                </c:pt>
                <c:pt idx="12549">
                  <c:v>5.03</c:v>
                </c:pt>
                <c:pt idx="12550">
                  <c:v>5.0199999999999996</c:v>
                </c:pt>
                <c:pt idx="12551">
                  <c:v>5.01</c:v>
                </c:pt>
                <c:pt idx="12552">
                  <c:v>5.0199999999999996</c:v>
                </c:pt>
                <c:pt idx="12553">
                  <c:v>5.03</c:v>
                </c:pt>
                <c:pt idx="12554">
                  <c:v>5</c:v>
                </c:pt>
                <c:pt idx="12555">
                  <c:v>5.01</c:v>
                </c:pt>
                <c:pt idx="12556">
                  <c:v>5.0199999999999996</c:v>
                </c:pt>
                <c:pt idx="12557">
                  <c:v>5</c:v>
                </c:pt>
                <c:pt idx="12558">
                  <c:v>5.0199999999999996</c:v>
                </c:pt>
                <c:pt idx="12559">
                  <c:v>5.01</c:v>
                </c:pt>
                <c:pt idx="12560">
                  <c:v>56.54</c:v>
                </c:pt>
                <c:pt idx="12561">
                  <c:v>47.33</c:v>
                </c:pt>
                <c:pt idx="12562">
                  <c:v>47.84</c:v>
                </c:pt>
                <c:pt idx="12563">
                  <c:v>36.58</c:v>
                </c:pt>
                <c:pt idx="12564">
                  <c:v>20.78</c:v>
                </c:pt>
                <c:pt idx="12565">
                  <c:v>14.67</c:v>
                </c:pt>
                <c:pt idx="12566">
                  <c:v>7.33</c:v>
                </c:pt>
                <c:pt idx="12567">
                  <c:v>15.2</c:v>
                </c:pt>
                <c:pt idx="12568">
                  <c:v>11.69</c:v>
                </c:pt>
                <c:pt idx="12569">
                  <c:v>0</c:v>
                </c:pt>
                <c:pt idx="12570">
                  <c:v>0</c:v>
                </c:pt>
                <c:pt idx="12571">
                  <c:v>0</c:v>
                </c:pt>
                <c:pt idx="12572">
                  <c:v>0</c:v>
                </c:pt>
                <c:pt idx="12573">
                  <c:v>1.7</c:v>
                </c:pt>
                <c:pt idx="12574">
                  <c:v>5.0199999999999996</c:v>
                </c:pt>
                <c:pt idx="12575">
                  <c:v>29.52</c:v>
                </c:pt>
                <c:pt idx="12576">
                  <c:v>52</c:v>
                </c:pt>
                <c:pt idx="12577">
                  <c:v>43.11</c:v>
                </c:pt>
                <c:pt idx="12578">
                  <c:v>59.33</c:v>
                </c:pt>
                <c:pt idx="12579">
                  <c:v>0</c:v>
                </c:pt>
                <c:pt idx="12580">
                  <c:v>59.91</c:v>
                </c:pt>
                <c:pt idx="12581">
                  <c:v>83.3</c:v>
                </c:pt>
                <c:pt idx="12582">
                  <c:v>50.98</c:v>
                </c:pt>
                <c:pt idx="12583">
                  <c:v>20.18</c:v>
                </c:pt>
                <c:pt idx="12584">
                  <c:v>46.34</c:v>
                </c:pt>
                <c:pt idx="12585">
                  <c:v>29.99</c:v>
                </c:pt>
                <c:pt idx="12586">
                  <c:v>0</c:v>
                </c:pt>
                <c:pt idx="12587">
                  <c:v>18.64</c:v>
                </c:pt>
                <c:pt idx="12588">
                  <c:v>12.64</c:v>
                </c:pt>
                <c:pt idx="12589">
                  <c:v>0</c:v>
                </c:pt>
                <c:pt idx="12590">
                  <c:v>14.88</c:v>
                </c:pt>
                <c:pt idx="12591">
                  <c:v>24.48</c:v>
                </c:pt>
                <c:pt idx="12592">
                  <c:v>0</c:v>
                </c:pt>
                <c:pt idx="12593">
                  <c:v>0</c:v>
                </c:pt>
                <c:pt idx="12594">
                  <c:v>50.28</c:v>
                </c:pt>
                <c:pt idx="12595">
                  <c:v>17.989999999999998</c:v>
                </c:pt>
                <c:pt idx="12596">
                  <c:v>2.94</c:v>
                </c:pt>
                <c:pt idx="12597">
                  <c:v>0</c:v>
                </c:pt>
                <c:pt idx="12598">
                  <c:v>0</c:v>
                </c:pt>
                <c:pt idx="12599">
                  <c:v>0</c:v>
                </c:pt>
                <c:pt idx="12600">
                  <c:v>4.99</c:v>
                </c:pt>
                <c:pt idx="12601">
                  <c:v>4.99</c:v>
                </c:pt>
                <c:pt idx="12602">
                  <c:v>5.0199999999999996</c:v>
                </c:pt>
                <c:pt idx="12603">
                  <c:v>5.01</c:v>
                </c:pt>
                <c:pt idx="12604">
                  <c:v>5.01</c:v>
                </c:pt>
                <c:pt idx="12605">
                  <c:v>5.0199999999999996</c:v>
                </c:pt>
                <c:pt idx="12606">
                  <c:v>5.0199999999999996</c:v>
                </c:pt>
                <c:pt idx="12607">
                  <c:v>5.0199999999999996</c:v>
                </c:pt>
                <c:pt idx="12608">
                  <c:v>5.0199999999999996</c:v>
                </c:pt>
                <c:pt idx="12609">
                  <c:v>5.09</c:v>
                </c:pt>
                <c:pt idx="12610">
                  <c:v>5.03</c:v>
                </c:pt>
                <c:pt idx="12611">
                  <c:v>5.01</c:v>
                </c:pt>
                <c:pt idx="12612">
                  <c:v>5.0199999999999996</c:v>
                </c:pt>
                <c:pt idx="12613">
                  <c:v>5.01</c:v>
                </c:pt>
                <c:pt idx="12614">
                  <c:v>5.01</c:v>
                </c:pt>
                <c:pt idx="12615">
                  <c:v>4.99</c:v>
                </c:pt>
                <c:pt idx="12616">
                  <c:v>5.01</c:v>
                </c:pt>
                <c:pt idx="12617">
                  <c:v>5.03</c:v>
                </c:pt>
                <c:pt idx="12618">
                  <c:v>5.01</c:v>
                </c:pt>
                <c:pt idx="12619">
                  <c:v>5</c:v>
                </c:pt>
                <c:pt idx="12620">
                  <c:v>5.01</c:v>
                </c:pt>
                <c:pt idx="12621">
                  <c:v>5.0199999999999996</c:v>
                </c:pt>
                <c:pt idx="12622">
                  <c:v>6.68</c:v>
                </c:pt>
                <c:pt idx="12623">
                  <c:v>5</c:v>
                </c:pt>
                <c:pt idx="12624">
                  <c:v>5.01</c:v>
                </c:pt>
                <c:pt idx="12625">
                  <c:v>6.67</c:v>
                </c:pt>
                <c:pt idx="12626">
                  <c:v>6.69</c:v>
                </c:pt>
                <c:pt idx="12627">
                  <c:v>5.03</c:v>
                </c:pt>
                <c:pt idx="12628">
                  <c:v>5.01</c:v>
                </c:pt>
                <c:pt idx="12629">
                  <c:v>5.0199999999999996</c:v>
                </c:pt>
                <c:pt idx="12630">
                  <c:v>6.68</c:v>
                </c:pt>
                <c:pt idx="12631">
                  <c:v>5.0199999999999996</c:v>
                </c:pt>
                <c:pt idx="12632">
                  <c:v>5.01</c:v>
                </c:pt>
                <c:pt idx="12633">
                  <c:v>6.69</c:v>
                </c:pt>
                <c:pt idx="12634">
                  <c:v>6.68</c:v>
                </c:pt>
                <c:pt idx="12635">
                  <c:v>6.7</c:v>
                </c:pt>
                <c:pt idx="12636">
                  <c:v>6.69</c:v>
                </c:pt>
                <c:pt idx="12637">
                  <c:v>6.67</c:v>
                </c:pt>
                <c:pt idx="12638">
                  <c:v>5.01</c:v>
                </c:pt>
                <c:pt idx="12639">
                  <c:v>6.69</c:v>
                </c:pt>
                <c:pt idx="12640">
                  <c:v>6.68</c:v>
                </c:pt>
                <c:pt idx="12641">
                  <c:v>5.0199999999999996</c:v>
                </c:pt>
                <c:pt idx="12642">
                  <c:v>5</c:v>
                </c:pt>
                <c:pt idx="12643">
                  <c:v>6.69</c:v>
                </c:pt>
                <c:pt idx="12644">
                  <c:v>5.0199999999999996</c:v>
                </c:pt>
                <c:pt idx="12645">
                  <c:v>5.0199999999999996</c:v>
                </c:pt>
                <c:pt idx="12646">
                  <c:v>6.67</c:v>
                </c:pt>
                <c:pt idx="12647">
                  <c:v>5.01</c:v>
                </c:pt>
                <c:pt idx="12648">
                  <c:v>6.67</c:v>
                </c:pt>
                <c:pt idx="12649">
                  <c:v>5.03</c:v>
                </c:pt>
                <c:pt idx="12650">
                  <c:v>6.67</c:v>
                </c:pt>
                <c:pt idx="12651">
                  <c:v>6.68</c:v>
                </c:pt>
                <c:pt idx="12652">
                  <c:v>5</c:v>
                </c:pt>
                <c:pt idx="12653">
                  <c:v>6.68</c:v>
                </c:pt>
                <c:pt idx="12654">
                  <c:v>6.69</c:v>
                </c:pt>
                <c:pt idx="12655">
                  <c:v>5.0199999999999996</c:v>
                </c:pt>
                <c:pt idx="12656">
                  <c:v>5</c:v>
                </c:pt>
                <c:pt idx="12657">
                  <c:v>6.69</c:v>
                </c:pt>
                <c:pt idx="12658">
                  <c:v>6.68</c:v>
                </c:pt>
                <c:pt idx="12659">
                  <c:v>5.0199999999999996</c:v>
                </c:pt>
                <c:pt idx="12660">
                  <c:v>6.67</c:v>
                </c:pt>
                <c:pt idx="12661">
                  <c:v>6.68</c:v>
                </c:pt>
                <c:pt idx="12662">
                  <c:v>5.0199999999999996</c:v>
                </c:pt>
                <c:pt idx="12663">
                  <c:v>5.0199999999999996</c:v>
                </c:pt>
                <c:pt idx="12664">
                  <c:v>6.68</c:v>
                </c:pt>
                <c:pt idx="12665">
                  <c:v>6.68</c:v>
                </c:pt>
                <c:pt idx="12666">
                  <c:v>5.01</c:v>
                </c:pt>
                <c:pt idx="12667">
                  <c:v>5.0199999999999996</c:v>
                </c:pt>
                <c:pt idx="12668">
                  <c:v>5.03</c:v>
                </c:pt>
                <c:pt idx="12669">
                  <c:v>5.01</c:v>
                </c:pt>
                <c:pt idx="12670">
                  <c:v>5</c:v>
                </c:pt>
                <c:pt idx="12671">
                  <c:v>5.03</c:v>
                </c:pt>
                <c:pt idx="12672">
                  <c:v>6.68</c:v>
                </c:pt>
                <c:pt idx="12673">
                  <c:v>6.69</c:v>
                </c:pt>
                <c:pt idx="12674">
                  <c:v>6.67</c:v>
                </c:pt>
                <c:pt idx="12675">
                  <c:v>5.0199999999999996</c:v>
                </c:pt>
                <c:pt idx="12676">
                  <c:v>5.01</c:v>
                </c:pt>
                <c:pt idx="12677">
                  <c:v>5.03</c:v>
                </c:pt>
                <c:pt idx="12678">
                  <c:v>5.01</c:v>
                </c:pt>
                <c:pt idx="12679">
                  <c:v>6.67</c:v>
                </c:pt>
                <c:pt idx="12680">
                  <c:v>6.67</c:v>
                </c:pt>
                <c:pt idx="12681">
                  <c:v>5.04</c:v>
                </c:pt>
                <c:pt idx="12682">
                  <c:v>5.0199999999999996</c:v>
                </c:pt>
                <c:pt idx="12683">
                  <c:v>5.0199999999999996</c:v>
                </c:pt>
                <c:pt idx="12684">
                  <c:v>5.01</c:v>
                </c:pt>
                <c:pt idx="12685">
                  <c:v>5.01</c:v>
                </c:pt>
                <c:pt idx="12686">
                  <c:v>5.01</c:v>
                </c:pt>
                <c:pt idx="12687">
                  <c:v>5.0199999999999996</c:v>
                </c:pt>
                <c:pt idx="12688">
                  <c:v>5</c:v>
                </c:pt>
                <c:pt idx="12689">
                  <c:v>5.0199999999999996</c:v>
                </c:pt>
                <c:pt idx="12690">
                  <c:v>5</c:v>
                </c:pt>
                <c:pt idx="12691">
                  <c:v>5.01</c:v>
                </c:pt>
                <c:pt idx="12692">
                  <c:v>5.0199999999999996</c:v>
                </c:pt>
                <c:pt idx="12693">
                  <c:v>5.01</c:v>
                </c:pt>
                <c:pt idx="12694">
                  <c:v>5.0199999999999996</c:v>
                </c:pt>
                <c:pt idx="12695">
                  <c:v>5.01</c:v>
                </c:pt>
                <c:pt idx="12696">
                  <c:v>5</c:v>
                </c:pt>
                <c:pt idx="12697">
                  <c:v>5.0199999999999996</c:v>
                </c:pt>
                <c:pt idx="12698">
                  <c:v>5</c:v>
                </c:pt>
                <c:pt idx="12699">
                  <c:v>5</c:v>
                </c:pt>
                <c:pt idx="12700">
                  <c:v>5.0199999999999996</c:v>
                </c:pt>
                <c:pt idx="12701">
                  <c:v>5</c:v>
                </c:pt>
                <c:pt idx="12702">
                  <c:v>5.01</c:v>
                </c:pt>
                <c:pt idx="12703">
                  <c:v>3.35</c:v>
                </c:pt>
                <c:pt idx="12704">
                  <c:v>5.0199999999999996</c:v>
                </c:pt>
                <c:pt idx="12705">
                  <c:v>5.01</c:v>
                </c:pt>
                <c:pt idx="12706">
                  <c:v>5.0199999999999996</c:v>
                </c:pt>
                <c:pt idx="12707">
                  <c:v>5.01</c:v>
                </c:pt>
                <c:pt idx="12708">
                  <c:v>5.0199999999999996</c:v>
                </c:pt>
                <c:pt idx="12709">
                  <c:v>5.03</c:v>
                </c:pt>
                <c:pt idx="12710">
                  <c:v>5.01</c:v>
                </c:pt>
                <c:pt idx="12711">
                  <c:v>5.0199999999999996</c:v>
                </c:pt>
                <c:pt idx="12712">
                  <c:v>5.01</c:v>
                </c:pt>
                <c:pt idx="12713">
                  <c:v>5.0199999999999996</c:v>
                </c:pt>
                <c:pt idx="12714">
                  <c:v>5</c:v>
                </c:pt>
                <c:pt idx="12715">
                  <c:v>5.01</c:v>
                </c:pt>
                <c:pt idx="12716">
                  <c:v>5</c:v>
                </c:pt>
                <c:pt idx="12717">
                  <c:v>5.03</c:v>
                </c:pt>
                <c:pt idx="12718">
                  <c:v>5.01</c:v>
                </c:pt>
                <c:pt idx="12719">
                  <c:v>5</c:v>
                </c:pt>
                <c:pt idx="12720">
                  <c:v>5.01</c:v>
                </c:pt>
                <c:pt idx="12721">
                  <c:v>5.0199999999999996</c:v>
                </c:pt>
                <c:pt idx="12722">
                  <c:v>5.01</c:v>
                </c:pt>
                <c:pt idx="12723">
                  <c:v>5</c:v>
                </c:pt>
                <c:pt idx="12724">
                  <c:v>5.0199999999999996</c:v>
                </c:pt>
                <c:pt idx="12725">
                  <c:v>5</c:v>
                </c:pt>
                <c:pt idx="12726">
                  <c:v>5.01</c:v>
                </c:pt>
                <c:pt idx="12727">
                  <c:v>5.01</c:v>
                </c:pt>
                <c:pt idx="12728">
                  <c:v>5.01</c:v>
                </c:pt>
                <c:pt idx="12729">
                  <c:v>5.0199999999999996</c:v>
                </c:pt>
                <c:pt idx="12730">
                  <c:v>5.0199999999999996</c:v>
                </c:pt>
                <c:pt idx="12731">
                  <c:v>5.0199999999999996</c:v>
                </c:pt>
                <c:pt idx="12732">
                  <c:v>5.0199999999999996</c:v>
                </c:pt>
                <c:pt idx="12733">
                  <c:v>5.04</c:v>
                </c:pt>
                <c:pt idx="12734">
                  <c:v>5.0199999999999996</c:v>
                </c:pt>
                <c:pt idx="12735">
                  <c:v>5.01</c:v>
                </c:pt>
                <c:pt idx="12736">
                  <c:v>5.0199999999999996</c:v>
                </c:pt>
                <c:pt idx="12737">
                  <c:v>5.01</c:v>
                </c:pt>
                <c:pt idx="12738">
                  <c:v>5.01</c:v>
                </c:pt>
                <c:pt idx="12739">
                  <c:v>5</c:v>
                </c:pt>
                <c:pt idx="12740">
                  <c:v>5.01</c:v>
                </c:pt>
                <c:pt idx="12741">
                  <c:v>5.0199999999999996</c:v>
                </c:pt>
                <c:pt idx="12742">
                  <c:v>5.01</c:v>
                </c:pt>
                <c:pt idx="12743">
                  <c:v>5.0199999999999996</c:v>
                </c:pt>
                <c:pt idx="12744">
                  <c:v>5.01</c:v>
                </c:pt>
                <c:pt idx="12745">
                  <c:v>5.0199999999999996</c:v>
                </c:pt>
                <c:pt idx="12746">
                  <c:v>5.01</c:v>
                </c:pt>
                <c:pt idx="12747">
                  <c:v>5</c:v>
                </c:pt>
                <c:pt idx="12748">
                  <c:v>5.01</c:v>
                </c:pt>
                <c:pt idx="12749">
                  <c:v>5.01</c:v>
                </c:pt>
                <c:pt idx="12750">
                  <c:v>5.01</c:v>
                </c:pt>
                <c:pt idx="12751">
                  <c:v>5.0199999999999996</c:v>
                </c:pt>
                <c:pt idx="12752">
                  <c:v>5.0199999999999996</c:v>
                </c:pt>
                <c:pt idx="12753">
                  <c:v>5.01</c:v>
                </c:pt>
                <c:pt idx="12754">
                  <c:v>5.01</c:v>
                </c:pt>
                <c:pt idx="12755">
                  <c:v>5.01</c:v>
                </c:pt>
                <c:pt idx="12756">
                  <c:v>5.01</c:v>
                </c:pt>
                <c:pt idx="12757">
                  <c:v>5.01</c:v>
                </c:pt>
                <c:pt idx="12758">
                  <c:v>5.01</c:v>
                </c:pt>
                <c:pt idx="12759">
                  <c:v>5</c:v>
                </c:pt>
                <c:pt idx="12760">
                  <c:v>5.01</c:v>
                </c:pt>
                <c:pt idx="12761">
                  <c:v>4.99</c:v>
                </c:pt>
                <c:pt idx="12762">
                  <c:v>5.03</c:v>
                </c:pt>
                <c:pt idx="12763">
                  <c:v>5</c:v>
                </c:pt>
                <c:pt idx="12764">
                  <c:v>4.99</c:v>
                </c:pt>
                <c:pt idx="12765">
                  <c:v>5.01</c:v>
                </c:pt>
                <c:pt idx="12766">
                  <c:v>5.01</c:v>
                </c:pt>
                <c:pt idx="12767">
                  <c:v>5.03</c:v>
                </c:pt>
                <c:pt idx="12768">
                  <c:v>5.03</c:v>
                </c:pt>
                <c:pt idx="12769">
                  <c:v>5</c:v>
                </c:pt>
                <c:pt idx="12770">
                  <c:v>5.0199999999999996</c:v>
                </c:pt>
                <c:pt idx="12771">
                  <c:v>5</c:v>
                </c:pt>
                <c:pt idx="12772">
                  <c:v>5</c:v>
                </c:pt>
                <c:pt idx="12773">
                  <c:v>5.0199999999999996</c:v>
                </c:pt>
                <c:pt idx="12774">
                  <c:v>5.0199999999999996</c:v>
                </c:pt>
                <c:pt idx="12775">
                  <c:v>5</c:v>
                </c:pt>
                <c:pt idx="12776">
                  <c:v>5.0199999999999996</c:v>
                </c:pt>
                <c:pt idx="12777">
                  <c:v>5.01</c:v>
                </c:pt>
                <c:pt idx="12778">
                  <c:v>5.0199999999999996</c:v>
                </c:pt>
                <c:pt idx="12779">
                  <c:v>5.01</c:v>
                </c:pt>
                <c:pt idx="12780">
                  <c:v>5.0199999999999996</c:v>
                </c:pt>
                <c:pt idx="12781">
                  <c:v>5.01</c:v>
                </c:pt>
                <c:pt idx="12782">
                  <c:v>5.01</c:v>
                </c:pt>
                <c:pt idx="12783">
                  <c:v>5</c:v>
                </c:pt>
                <c:pt idx="12784">
                  <c:v>5.01</c:v>
                </c:pt>
                <c:pt idx="12785">
                  <c:v>5.01</c:v>
                </c:pt>
                <c:pt idx="12786">
                  <c:v>5.0199999999999996</c:v>
                </c:pt>
                <c:pt idx="12787">
                  <c:v>5.01</c:v>
                </c:pt>
                <c:pt idx="12788">
                  <c:v>5.01</c:v>
                </c:pt>
                <c:pt idx="12789">
                  <c:v>5.0199999999999996</c:v>
                </c:pt>
                <c:pt idx="12790">
                  <c:v>5</c:v>
                </c:pt>
                <c:pt idx="12791">
                  <c:v>5.0199999999999996</c:v>
                </c:pt>
                <c:pt idx="12792">
                  <c:v>5.01</c:v>
                </c:pt>
                <c:pt idx="12793">
                  <c:v>5.01</c:v>
                </c:pt>
                <c:pt idx="12794">
                  <c:v>5.01</c:v>
                </c:pt>
                <c:pt idx="12795">
                  <c:v>5.01</c:v>
                </c:pt>
                <c:pt idx="12796">
                  <c:v>5.0199999999999996</c:v>
                </c:pt>
                <c:pt idx="12797">
                  <c:v>5.01</c:v>
                </c:pt>
                <c:pt idx="12798">
                  <c:v>5</c:v>
                </c:pt>
                <c:pt idx="12799">
                  <c:v>5.01</c:v>
                </c:pt>
                <c:pt idx="12800">
                  <c:v>5.03</c:v>
                </c:pt>
                <c:pt idx="12801">
                  <c:v>5.0199999999999996</c:v>
                </c:pt>
                <c:pt idx="12802">
                  <c:v>5.0199999999999996</c:v>
                </c:pt>
                <c:pt idx="12803">
                  <c:v>5.0199999999999996</c:v>
                </c:pt>
                <c:pt idx="12804">
                  <c:v>5.0199999999999996</c:v>
                </c:pt>
                <c:pt idx="12805">
                  <c:v>5.0199999999999996</c:v>
                </c:pt>
                <c:pt idx="12806">
                  <c:v>5</c:v>
                </c:pt>
                <c:pt idx="12807">
                  <c:v>5.03</c:v>
                </c:pt>
                <c:pt idx="12808">
                  <c:v>5.01</c:v>
                </c:pt>
                <c:pt idx="12809">
                  <c:v>5.01</c:v>
                </c:pt>
                <c:pt idx="12810">
                  <c:v>5.01</c:v>
                </c:pt>
                <c:pt idx="12811">
                  <c:v>5</c:v>
                </c:pt>
                <c:pt idx="12812">
                  <c:v>5.0199999999999996</c:v>
                </c:pt>
                <c:pt idx="12813">
                  <c:v>5.0199999999999996</c:v>
                </c:pt>
                <c:pt idx="12814">
                  <c:v>5.0199999999999996</c:v>
                </c:pt>
                <c:pt idx="12815">
                  <c:v>5.0199999999999996</c:v>
                </c:pt>
                <c:pt idx="12816">
                  <c:v>5.0199999999999996</c:v>
                </c:pt>
                <c:pt idx="12817">
                  <c:v>5.03</c:v>
                </c:pt>
                <c:pt idx="12818">
                  <c:v>5</c:v>
                </c:pt>
                <c:pt idx="12819">
                  <c:v>5.01</c:v>
                </c:pt>
                <c:pt idx="12820">
                  <c:v>5.01</c:v>
                </c:pt>
                <c:pt idx="12821">
                  <c:v>4.99</c:v>
                </c:pt>
                <c:pt idx="12822">
                  <c:v>5.0199999999999996</c:v>
                </c:pt>
                <c:pt idx="12823">
                  <c:v>5.01</c:v>
                </c:pt>
                <c:pt idx="12824">
                  <c:v>5.01</c:v>
                </c:pt>
                <c:pt idx="12825">
                  <c:v>5.01</c:v>
                </c:pt>
                <c:pt idx="12826">
                  <c:v>5.01</c:v>
                </c:pt>
                <c:pt idx="12827">
                  <c:v>5.0199999999999996</c:v>
                </c:pt>
                <c:pt idx="12828">
                  <c:v>5.0199999999999996</c:v>
                </c:pt>
                <c:pt idx="12829">
                  <c:v>5</c:v>
                </c:pt>
                <c:pt idx="12830">
                  <c:v>5.01</c:v>
                </c:pt>
                <c:pt idx="12831">
                  <c:v>5.0199999999999996</c:v>
                </c:pt>
                <c:pt idx="12832">
                  <c:v>5.0199999999999996</c:v>
                </c:pt>
                <c:pt idx="12833">
                  <c:v>5.0199999999999996</c:v>
                </c:pt>
                <c:pt idx="12834">
                  <c:v>5.0199999999999996</c:v>
                </c:pt>
                <c:pt idx="12835">
                  <c:v>5.0199999999999996</c:v>
                </c:pt>
                <c:pt idx="12836">
                  <c:v>5.0199999999999996</c:v>
                </c:pt>
                <c:pt idx="12837">
                  <c:v>5.0199999999999996</c:v>
                </c:pt>
                <c:pt idx="12838">
                  <c:v>5</c:v>
                </c:pt>
                <c:pt idx="12839">
                  <c:v>5.03</c:v>
                </c:pt>
                <c:pt idx="12840">
                  <c:v>5.01</c:v>
                </c:pt>
                <c:pt idx="12841">
                  <c:v>5.03</c:v>
                </c:pt>
                <c:pt idx="12842">
                  <c:v>5.0199999999999996</c:v>
                </c:pt>
                <c:pt idx="12843">
                  <c:v>5.0199999999999996</c:v>
                </c:pt>
                <c:pt idx="12844">
                  <c:v>5.03</c:v>
                </c:pt>
                <c:pt idx="12845">
                  <c:v>5.0199999999999996</c:v>
                </c:pt>
                <c:pt idx="12846">
                  <c:v>5.0199999999999996</c:v>
                </c:pt>
                <c:pt idx="12847">
                  <c:v>5</c:v>
                </c:pt>
                <c:pt idx="12848">
                  <c:v>5.0199999999999996</c:v>
                </c:pt>
                <c:pt idx="12849">
                  <c:v>5.0199999999999996</c:v>
                </c:pt>
                <c:pt idx="12850">
                  <c:v>5.01</c:v>
                </c:pt>
                <c:pt idx="12851">
                  <c:v>5.01</c:v>
                </c:pt>
                <c:pt idx="12852">
                  <c:v>5.0199999999999996</c:v>
                </c:pt>
                <c:pt idx="12853">
                  <c:v>5.0199999999999996</c:v>
                </c:pt>
                <c:pt idx="12854">
                  <c:v>5.01</c:v>
                </c:pt>
                <c:pt idx="12855">
                  <c:v>5</c:v>
                </c:pt>
                <c:pt idx="12856">
                  <c:v>5</c:v>
                </c:pt>
                <c:pt idx="12857">
                  <c:v>5.03</c:v>
                </c:pt>
                <c:pt idx="12858">
                  <c:v>5.0199999999999996</c:v>
                </c:pt>
                <c:pt idx="12859">
                  <c:v>5.01</c:v>
                </c:pt>
                <c:pt idx="12860">
                  <c:v>5</c:v>
                </c:pt>
                <c:pt idx="12861">
                  <c:v>5.01</c:v>
                </c:pt>
                <c:pt idx="12862">
                  <c:v>5.01</c:v>
                </c:pt>
                <c:pt idx="12863">
                  <c:v>5.0199999999999996</c:v>
                </c:pt>
                <c:pt idx="12864">
                  <c:v>5.0199999999999996</c:v>
                </c:pt>
                <c:pt idx="12865">
                  <c:v>5.01</c:v>
                </c:pt>
                <c:pt idx="12866">
                  <c:v>5</c:v>
                </c:pt>
                <c:pt idx="12867">
                  <c:v>5.01</c:v>
                </c:pt>
                <c:pt idx="12868">
                  <c:v>3.35</c:v>
                </c:pt>
                <c:pt idx="12869">
                  <c:v>4.99</c:v>
                </c:pt>
                <c:pt idx="12870">
                  <c:v>5.0199999999999996</c:v>
                </c:pt>
                <c:pt idx="12871">
                  <c:v>5.01</c:v>
                </c:pt>
                <c:pt idx="12872">
                  <c:v>5.01</c:v>
                </c:pt>
                <c:pt idx="12873">
                  <c:v>5.0199999999999996</c:v>
                </c:pt>
                <c:pt idx="12874">
                  <c:v>5</c:v>
                </c:pt>
                <c:pt idx="12875">
                  <c:v>5.0199999999999996</c:v>
                </c:pt>
                <c:pt idx="12876">
                  <c:v>5.0199999999999996</c:v>
                </c:pt>
                <c:pt idx="12877">
                  <c:v>5</c:v>
                </c:pt>
                <c:pt idx="12878">
                  <c:v>5.01</c:v>
                </c:pt>
                <c:pt idx="12879">
                  <c:v>5.01</c:v>
                </c:pt>
                <c:pt idx="12880">
                  <c:v>5.0199999999999996</c:v>
                </c:pt>
                <c:pt idx="12881">
                  <c:v>5.0199999999999996</c:v>
                </c:pt>
                <c:pt idx="12882">
                  <c:v>5.01</c:v>
                </c:pt>
                <c:pt idx="12883">
                  <c:v>5.01</c:v>
                </c:pt>
                <c:pt idx="12884">
                  <c:v>5.01</c:v>
                </c:pt>
                <c:pt idx="12885">
                  <c:v>5.0199999999999996</c:v>
                </c:pt>
                <c:pt idx="12886">
                  <c:v>5</c:v>
                </c:pt>
                <c:pt idx="12887">
                  <c:v>5.01</c:v>
                </c:pt>
                <c:pt idx="12888">
                  <c:v>5.01</c:v>
                </c:pt>
                <c:pt idx="12889">
                  <c:v>5.01</c:v>
                </c:pt>
                <c:pt idx="12890">
                  <c:v>5.01</c:v>
                </c:pt>
                <c:pt idx="12891">
                  <c:v>5.0199999999999996</c:v>
                </c:pt>
                <c:pt idx="12892">
                  <c:v>5.0199999999999996</c:v>
                </c:pt>
                <c:pt idx="12893">
                  <c:v>5.0199999999999996</c:v>
                </c:pt>
                <c:pt idx="12894">
                  <c:v>5.0199999999999996</c:v>
                </c:pt>
                <c:pt idx="12895">
                  <c:v>5.01</c:v>
                </c:pt>
                <c:pt idx="12896">
                  <c:v>5.0199999999999996</c:v>
                </c:pt>
                <c:pt idx="12897">
                  <c:v>5.0199999999999996</c:v>
                </c:pt>
                <c:pt idx="12898">
                  <c:v>5.0199999999999996</c:v>
                </c:pt>
                <c:pt idx="12899">
                  <c:v>5.03</c:v>
                </c:pt>
                <c:pt idx="12900">
                  <c:v>5.01</c:v>
                </c:pt>
                <c:pt idx="12901">
                  <c:v>5.0199999999999996</c:v>
                </c:pt>
                <c:pt idx="12902">
                  <c:v>5</c:v>
                </c:pt>
                <c:pt idx="12903">
                  <c:v>5</c:v>
                </c:pt>
                <c:pt idx="12904">
                  <c:v>5</c:v>
                </c:pt>
                <c:pt idx="12905">
                  <c:v>5</c:v>
                </c:pt>
                <c:pt idx="12906">
                  <c:v>5</c:v>
                </c:pt>
                <c:pt idx="12907">
                  <c:v>5</c:v>
                </c:pt>
                <c:pt idx="12908">
                  <c:v>5</c:v>
                </c:pt>
                <c:pt idx="12909">
                  <c:v>5</c:v>
                </c:pt>
                <c:pt idx="12910">
                  <c:v>5</c:v>
                </c:pt>
                <c:pt idx="12911">
                  <c:v>5</c:v>
                </c:pt>
                <c:pt idx="12912">
                  <c:v>5</c:v>
                </c:pt>
                <c:pt idx="12913">
                  <c:v>5.01</c:v>
                </c:pt>
                <c:pt idx="12914">
                  <c:v>5.01</c:v>
                </c:pt>
                <c:pt idx="12915">
                  <c:v>5</c:v>
                </c:pt>
                <c:pt idx="12916">
                  <c:v>5.0199999999999996</c:v>
                </c:pt>
                <c:pt idx="12917">
                  <c:v>5.0199999999999996</c:v>
                </c:pt>
                <c:pt idx="12918">
                  <c:v>5</c:v>
                </c:pt>
                <c:pt idx="12919">
                  <c:v>5.0199999999999996</c:v>
                </c:pt>
                <c:pt idx="12920">
                  <c:v>5</c:v>
                </c:pt>
                <c:pt idx="12921">
                  <c:v>5.01</c:v>
                </c:pt>
                <c:pt idx="12922">
                  <c:v>5.01</c:v>
                </c:pt>
                <c:pt idx="12923">
                  <c:v>5.0199999999999996</c:v>
                </c:pt>
                <c:pt idx="12924">
                  <c:v>5.01</c:v>
                </c:pt>
                <c:pt idx="12925">
                  <c:v>5.01</c:v>
                </c:pt>
                <c:pt idx="12926">
                  <c:v>5.01</c:v>
                </c:pt>
                <c:pt idx="12927">
                  <c:v>5.01</c:v>
                </c:pt>
                <c:pt idx="12928">
                  <c:v>5.0199999999999996</c:v>
                </c:pt>
                <c:pt idx="12929">
                  <c:v>5.01</c:v>
                </c:pt>
                <c:pt idx="12930">
                  <c:v>5.01</c:v>
                </c:pt>
                <c:pt idx="12931">
                  <c:v>5.0199999999999996</c:v>
                </c:pt>
                <c:pt idx="12932">
                  <c:v>5.01</c:v>
                </c:pt>
                <c:pt idx="12933">
                  <c:v>5.01</c:v>
                </c:pt>
                <c:pt idx="12934">
                  <c:v>5.0199999999999996</c:v>
                </c:pt>
                <c:pt idx="12935">
                  <c:v>5.01</c:v>
                </c:pt>
                <c:pt idx="12936">
                  <c:v>5.0199999999999996</c:v>
                </c:pt>
                <c:pt idx="12937">
                  <c:v>5.01</c:v>
                </c:pt>
                <c:pt idx="12938">
                  <c:v>5</c:v>
                </c:pt>
                <c:pt idx="12939">
                  <c:v>5.0199999999999996</c:v>
                </c:pt>
                <c:pt idx="12940">
                  <c:v>5.0199999999999996</c:v>
                </c:pt>
                <c:pt idx="12941">
                  <c:v>5.01</c:v>
                </c:pt>
                <c:pt idx="12942">
                  <c:v>5.0199999999999996</c:v>
                </c:pt>
                <c:pt idx="12943">
                  <c:v>5.0199999999999996</c:v>
                </c:pt>
                <c:pt idx="12944">
                  <c:v>0</c:v>
                </c:pt>
                <c:pt idx="12945">
                  <c:v>0</c:v>
                </c:pt>
                <c:pt idx="12946">
                  <c:v>5</c:v>
                </c:pt>
                <c:pt idx="12947">
                  <c:v>5.0199999999999996</c:v>
                </c:pt>
                <c:pt idx="12948">
                  <c:v>5.0199999999999996</c:v>
                </c:pt>
                <c:pt idx="12949">
                  <c:v>5.0199999999999996</c:v>
                </c:pt>
                <c:pt idx="12950">
                  <c:v>5.0199999999999996</c:v>
                </c:pt>
                <c:pt idx="12951">
                  <c:v>5.0199999999999996</c:v>
                </c:pt>
                <c:pt idx="12952">
                  <c:v>5.0199999999999996</c:v>
                </c:pt>
                <c:pt idx="12953">
                  <c:v>5.0199999999999996</c:v>
                </c:pt>
                <c:pt idx="12954">
                  <c:v>5.0199999999999996</c:v>
                </c:pt>
                <c:pt idx="12955">
                  <c:v>5.0199999999999996</c:v>
                </c:pt>
                <c:pt idx="12956">
                  <c:v>5.0199999999999996</c:v>
                </c:pt>
                <c:pt idx="12957">
                  <c:v>5.0199999999999996</c:v>
                </c:pt>
                <c:pt idx="12958">
                  <c:v>3.37</c:v>
                </c:pt>
                <c:pt idx="12959">
                  <c:v>5.03</c:v>
                </c:pt>
                <c:pt idx="12960">
                  <c:v>0</c:v>
                </c:pt>
                <c:pt idx="12961">
                  <c:v>0</c:v>
                </c:pt>
                <c:pt idx="12962">
                  <c:v>0</c:v>
                </c:pt>
                <c:pt idx="12963">
                  <c:v>0</c:v>
                </c:pt>
                <c:pt idx="12964">
                  <c:v>0</c:v>
                </c:pt>
                <c:pt idx="12965">
                  <c:v>0</c:v>
                </c:pt>
                <c:pt idx="12966">
                  <c:v>0</c:v>
                </c:pt>
                <c:pt idx="12967">
                  <c:v>0</c:v>
                </c:pt>
                <c:pt idx="12968">
                  <c:v>0</c:v>
                </c:pt>
                <c:pt idx="12969">
                  <c:v>0</c:v>
                </c:pt>
                <c:pt idx="12970">
                  <c:v>0</c:v>
                </c:pt>
                <c:pt idx="12971">
                  <c:v>0</c:v>
                </c:pt>
                <c:pt idx="12972">
                  <c:v>0</c:v>
                </c:pt>
                <c:pt idx="12973">
                  <c:v>0</c:v>
                </c:pt>
                <c:pt idx="12974">
                  <c:v>0</c:v>
                </c:pt>
                <c:pt idx="12975">
                  <c:v>0</c:v>
                </c:pt>
                <c:pt idx="12976">
                  <c:v>0</c:v>
                </c:pt>
                <c:pt idx="12977">
                  <c:v>0</c:v>
                </c:pt>
                <c:pt idx="12978">
                  <c:v>38.99</c:v>
                </c:pt>
                <c:pt idx="12979">
                  <c:v>25.91</c:v>
                </c:pt>
                <c:pt idx="12980">
                  <c:v>22.55</c:v>
                </c:pt>
                <c:pt idx="12981">
                  <c:v>13.58</c:v>
                </c:pt>
                <c:pt idx="12982">
                  <c:v>0</c:v>
                </c:pt>
                <c:pt idx="12983">
                  <c:v>0</c:v>
                </c:pt>
                <c:pt idx="12984">
                  <c:v>0</c:v>
                </c:pt>
                <c:pt idx="12985">
                  <c:v>0</c:v>
                </c:pt>
                <c:pt idx="12986">
                  <c:v>3.39</c:v>
                </c:pt>
                <c:pt idx="12987">
                  <c:v>3.34</c:v>
                </c:pt>
                <c:pt idx="12988">
                  <c:v>3.34</c:v>
                </c:pt>
                <c:pt idx="12989">
                  <c:v>6.41</c:v>
                </c:pt>
                <c:pt idx="12990">
                  <c:v>5.05</c:v>
                </c:pt>
                <c:pt idx="12991">
                  <c:v>3.35</c:v>
                </c:pt>
                <c:pt idx="12992">
                  <c:v>4.97</c:v>
                </c:pt>
                <c:pt idx="12993">
                  <c:v>5.01</c:v>
                </c:pt>
                <c:pt idx="12994">
                  <c:v>5.01</c:v>
                </c:pt>
                <c:pt idx="12995">
                  <c:v>6.68</c:v>
                </c:pt>
                <c:pt idx="12996">
                  <c:v>6.68</c:v>
                </c:pt>
                <c:pt idx="12997">
                  <c:v>6.68</c:v>
                </c:pt>
                <c:pt idx="12998">
                  <c:v>6.67</c:v>
                </c:pt>
                <c:pt idx="12999">
                  <c:v>6.69</c:v>
                </c:pt>
                <c:pt idx="13000">
                  <c:v>6.7</c:v>
                </c:pt>
                <c:pt idx="13001">
                  <c:v>6.68</c:v>
                </c:pt>
                <c:pt idx="13002">
                  <c:v>6.7</c:v>
                </c:pt>
                <c:pt idx="13003">
                  <c:v>6.69</c:v>
                </c:pt>
                <c:pt idx="13004">
                  <c:v>6.66</c:v>
                </c:pt>
                <c:pt idx="13005">
                  <c:v>6.67</c:v>
                </c:pt>
                <c:pt idx="13006">
                  <c:v>6.68</c:v>
                </c:pt>
                <c:pt idx="13007">
                  <c:v>6.69</c:v>
                </c:pt>
                <c:pt idx="13008">
                  <c:v>6.69</c:v>
                </c:pt>
                <c:pt idx="13009">
                  <c:v>6.66</c:v>
                </c:pt>
                <c:pt idx="13010">
                  <c:v>6.67</c:v>
                </c:pt>
                <c:pt idx="13011">
                  <c:v>6.71</c:v>
                </c:pt>
                <c:pt idx="13012">
                  <c:v>0</c:v>
                </c:pt>
                <c:pt idx="13013">
                  <c:v>0</c:v>
                </c:pt>
                <c:pt idx="13014">
                  <c:v>7.99</c:v>
                </c:pt>
                <c:pt idx="13015">
                  <c:v>8.23</c:v>
                </c:pt>
                <c:pt idx="13016">
                  <c:v>8.33</c:v>
                </c:pt>
                <c:pt idx="13017">
                  <c:v>8.33</c:v>
                </c:pt>
                <c:pt idx="13018">
                  <c:v>8.34</c:v>
                </c:pt>
                <c:pt idx="13019">
                  <c:v>8.3699999999999992</c:v>
                </c:pt>
                <c:pt idx="13020">
                  <c:v>10.01</c:v>
                </c:pt>
                <c:pt idx="13021">
                  <c:v>8.36</c:v>
                </c:pt>
                <c:pt idx="13022">
                  <c:v>8.33</c:v>
                </c:pt>
                <c:pt idx="13023">
                  <c:v>8.33</c:v>
                </c:pt>
                <c:pt idx="13024">
                  <c:v>8.3699999999999992</c:v>
                </c:pt>
                <c:pt idx="13025">
                  <c:v>10</c:v>
                </c:pt>
                <c:pt idx="13026">
                  <c:v>8.33</c:v>
                </c:pt>
                <c:pt idx="13027">
                  <c:v>8.35</c:v>
                </c:pt>
                <c:pt idx="13028">
                  <c:v>8.36</c:v>
                </c:pt>
                <c:pt idx="13029">
                  <c:v>8.36</c:v>
                </c:pt>
                <c:pt idx="13030">
                  <c:v>8.36</c:v>
                </c:pt>
                <c:pt idx="13031">
                  <c:v>8.35</c:v>
                </c:pt>
                <c:pt idx="13032">
                  <c:v>8.36</c:v>
                </c:pt>
                <c:pt idx="13033">
                  <c:v>8.36</c:v>
                </c:pt>
                <c:pt idx="13034">
                  <c:v>8.39</c:v>
                </c:pt>
                <c:pt idx="13035">
                  <c:v>8.4</c:v>
                </c:pt>
                <c:pt idx="13036">
                  <c:v>3.55</c:v>
                </c:pt>
                <c:pt idx="13037">
                  <c:v>5.04</c:v>
                </c:pt>
                <c:pt idx="13038">
                  <c:v>6.7</c:v>
                </c:pt>
                <c:pt idx="13039">
                  <c:v>5.04</c:v>
                </c:pt>
                <c:pt idx="13040">
                  <c:v>6.68</c:v>
                </c:pt>
                <c:pt idx="13041">
                  <c:v>6.67</c:v>
                </c:pt>
                <c:pt idx="13042">
                  <c:v>6.66</c:v>
                </c:pt>
                <c:pt idx="13043">
                  <c:v>6.68</c:v>
                </c:pt>
                <c:pt idx="13044">
                  <c:v>6.68</c:v>
                </c:pt>
                <c:pt idx="13045">
                  <c:v>6.67</c:v>
                </c:pt>
                <c:pt idx="13046">
                  <c:v>6.68</c:v>
                </c:pt>
                <c:pt idx="13047">
                  <c:v>6.68</c:v>
                </c:pt>
                <c:pt idx="13048">
                  <c:v>6.71</c:v>
                </c:pt>
                <c:pt idx="13049">
                  <c:v>6.68</c:v>
                </c:pt>
                <c:pt idx="13050">
                  <c:v>6.7</c:v>
                </c:pt>
                <c:pt idx="13051">
                  <c:v>6.69</c:v>
                </c:pt>
                <c:pt idx="13052">
                  <c:v>5.03</c:v>
                </c:pt>
                <c:pt idx="13053">
                  <c:v>5.0199999999999996</c:v>
                </c:pt>
                <c:pt idx="13054">
                  <c:v>5</c:v>
                </c:pt>
                <c:pt idx="13055">
                  <c:v>5.03</c:v>
                </c:pt>
                <c:pt idx="13056">
                  <c:v>5.0199999999999996</c:v>
                </c:pt>
                <c:pt idx="13057">
                  <c:v>5.0199999999999996</c:v>
                </c:pt>
                <c:pt idx="13058">
                  <c:v>5</c:v>
                </c:pt>
                <c:pt idx="13059">
                  <c:v>5</c:v>
                </c:pt>
                <c:pt idx="13060">
                  <c:v>5.0199999999999996</c:v>
                </c:pt>
                <c:pt idx="13061">
                  <c:v>5</c:v>
                </c:pt>
                <c:pt idx="13062">
                  <c:v>5.03</c:v>
                </c:pt>
                <c:pt idx="13063">
                  <c:v>5.01</c:v>
                </c:pt>
                <c:pt idx="13064">
                  <c:v>5.01</c:v>
                </c:pt>
                <c:pt idx="13065">
                  <c:v>5.0199999999999996</c:v>
                </c:pt>
                <c:pt idx="13066">
                  <c:v>5.01</c:v>
                </c:pt>
                <c:pt idx="13067">
                  <c:v>5.03</c:v>
                </c:pt>
                <c:pt idx="13068">
                  <c:v>5</c:v>
                </c:pt>
                <c:pt idx="13069">
                  <c:v>5.01</c:v>
                </c:pt>
                <c:pt idx="13070">
                  <c:v>5.01</c:v>
                </c:pt>
                <c:pt idx="13071">
                  <c:v>5.0199999999999996</c:v>
                </c:pt>
                <c:pt idx="13072">
                  <c:v>5.0199999999999996</c:v>
                </c:pt>
                <c:pt idx="13073">
                  <c:v>5.0199999999999996</c:v>
                </c:pt>
                <c:pt idx="13074">
                  <c:v>5.01</c:v>
                </c:pt>
                <c:pt idx="13075">
                  <c:v>4.99</c:v>
                </c:pt>
                <c:pt idx="13076">
                  <c:v>5.0199999999999996</c:v>
                </c:pt>
                <c:pt idx="13077">
                  <c:v>5.01</c:v>
                </c:pt>
                <c:pt idx="13078">
                  <c:v>5.0199999999999996</c:v>
                </c:pt>
                <c:pt idx="13079">
                  <c:v>5.01</c:v>
                </c:pt>
                <c:pt idx="13080">
                  <c:v>5.0199999999999996</c:v>
                </c:pt>
                <c:pt idx="13081">
                  <c:v>5.01</c:v>
                </c:pt>
                <c:pt idx="13082">
                  <c:v>5.0199999999999996</c:v>
                </c:pt>
                <c:pt idx="13083">
                  <c:v>5.01</c:v>
                </c:pt>
                <c:pt idx="13084">
                  <c:v>5.01</c:v>
                </c:pt>
                <c:pt idx="13085">
                  <c:v>5.0199999999999996</c:v>
                </c:pt>
                <c:pt idx="13086">
                  <c:v>5.01</c:v>
                </c:pt>
                <c:pt idx="13087">
                  <c:v>5.01</c:v>
                </c:pt>
                <c:pt idx="13088">
                  <c:v>5.03</c:v>
                </c:pt>
                <c:pt idx="13089">
                  <c:v>5.0199999999999996</c:v>
                </c:pt>
                <c:pt idx="13090">
                  <c:v>5.03</c:v>
                </c:pt>
                <c:pt idx="13091">
                  <c:v>5.03</c:v>
                </c:pt>
                <c:pt idx="13092">
                  <c:v>5</c:v>
                </c:pt>
                <c:pt idx="13093">
                  <c:v>4.99</c:v>
                </c:pt>
                <c:pt idx="13094">
                  <c:v>5.0199999999999996</c:v>
                </c:pt>
                <c:pt idx="13095">
                  <c:v>5</c:v>
                </c:pt>
                <c:pt idx="13096">
                  <c:v>5.01</c:v>
                </c:pt>
                <c:pt idx="13097">
                  <c:v>5</c:v>
                </c:pt>
                <c:pt idx="13098">
                  <c:v>5.0199999999999996</c:v>
                </c:pt>
                <c:pt idx="13099">
                  <c:v>5.0199999999999996</c:v>
                </c:pt>
                <c:pt idx="13100">
                  <c:v>5.01</c:v>
                </c:pt>
                <c:pt idx="13101">
                  <c:v>5.01</c:v>
                </c:pt>
                <c:pt idx="13102">
                  <c:v>5.0199999999999996</c:v>
                </c:pt>
                <c:pt idx="13103">
                  <c:v>5.01</c:v>
                </c:pt>
                <c:pt idx="13104">
                  <c:v>5.0199999999999996</c:v>
                </c:pt>
                <c:pt idx="13105">
                  <c:v>5.01</c:v>
                </c:pt>
                <c:pt idx="13106">
                  <c:v>5.01</c:v>
                </c:pt>
                <c:pt idx="13107">
                  <c:v>5.0199999999999996</c:v>
                </c:pt>
                <c:pt idx="13108">
                  <c:v>5.0199999999999996</c:v>
                </c:pt>
                <c:pt idx="13109">
                  <c:v>5.01</c:v>
                </c:pt>
                <c:pt idx="13110">
                  <c:v>5.0199999999999996</c:v>
                </c:pt>
                <c:pt idx="13111">
                  <c:v>5.0199999999999996</c:v>
                </c:pt>
                <c:pt idx="13112">
                  <c:v>5.01</c:v>
                </c:pt>
                <c:pt idx="13113">
                  <c:v>5.0199999999999996</c:v>
                </c:pt>
                <c:pt idx="13114">
                  <c:v>5.01</c:v>
                </c:pt>
                <c:pt idx="13115">
                  <c:v>5.0199999999999996</c:v>
                </c:pt>
                <c:pt idx="13116">
                  <c:v>5.01</c:v>
                </c:pt>
                <c:pt idx="13117">
                  <c:v>5.01</c:v>
                </c:pt>
                <c:pt idx="13118">
                  <c:v>5.0199999999999996</c:v>
                </c:pt>
                <c:pt idx="13119">
                  <c:v>5.0199999999999996</c:v>
                </c:pt>
                <c:pt idx="13120">
                  <c:v>5</c:v>
                </c:pt>
                <c:pt idx="13121">
                  <c:v>5.0199999999999996</c:v>
                </c:pt>
                <c:pt idx="13122">
                  <c:v>5.0199999999999996</c:v>
                </c:pt>
                <c:pt idx="13123">
                  <c:v>5.0199999999999996</c:v>
                </c:pt>
                <c:pt idx="13124">
                  <c:v>4.99</c:v>
                </c:pt>
                <c:pt idx="13125">
                  <c:v>5.03</c:v>
                </c:pt>
                <c:pt idx="13126">
                  <c:v>5</c:v>
                </c:pt>
                <c:pt idx="13127">
                  <c:v>5.01</c:v>
                </c:pt>
                <c:pt idx="13128">
                  <c:v>5.0199999999999996</c:v>
                </c:pt>
                <c:pt idx="13129">
                  <c:v>5.01</c:v>
                </c:pt>
                <c:pt idx="13130">
                  <c:v>5</c:v>
                </c:pt>
                <c:pt idx="13131">
                  <c:v>5.01</c:v>
                </c:pt>
                <c:pt idx="13132">
                  <c:v>5.0199999999999996</c:v>
                </c:pt>
                <c:pt idx="13133">
                  <c:v>5.01</c:v>
                </c:pt>
                <c:pt idx="13134">
                  <c:v>4.99</c:v>
                </c:pt>
                <c:pt idx="13135">
                  <c:v>5.0199999999999996</c:v>
                </c:pt>
                <c:pt idx="13136">
                  <c:v>5.01</c:v>
                </c:pt>
                <c:pt idx="13137">
                  <c:v>5.0199999999999996</c:v>
                </c:pt>
                <c:pt idx="13138">
                  <c:v>5.0199999999999996</c:v>
                </c:pt>
                <c:pt idx="13139">
                  <c:v>5.01</c:v>
                </c:pt>
                <c:pt idx="13140">
                  <c:v>5.03</c:v>
                </c:pt>
                <c:pt idx="13141">
                  <c:v>5</c:v>
                </c:pt>
                <c:pt idx="13142">
                  <c:v>5.0199999999999996</c:v>
                </c:pt>
                <c:pt idx="13143">
                  <c:v>5.01</c:v>
                </c:pt>
                <c:pt idx="13144">
                  <c:v>5.0199999999999996</c:v>
                </c:pt>
                <c:pt idx="13145">
                  <c:v>5.0199999999999996</c:v>
                </c:pt>
                <c:pt idx="13146">
                  <c:v>5.01</c:v>
                </c:pt>
                <c:pt idx="13147">
                  <c:v>5.01</c:v>
                </c:pt>
                <c:pt idx="13148">
                  <c:v>5.0199999999999996</c:v>
                </c:pt>
                <c:pt idx="13149">
                  <c:v>5.0199999999999996</c:v>
                </c:pt>
                <c:pt idx="13150">
                  <c:v>5.01</c:v>
                </c:pt>
                <c:pt idx="13151">
                  <c:v>5.01</c:v>
                </c:pt>
                <c:pt idx="13152">
                  <c:v>5.01</c:v>
                </c:pt>
                <c:pt idx="13153">
                  <c:v>5.01</c:v>
                </c:pt>
                <c:pt idx="13154">
                  <c:v>5.01</c:v>
                </c:pt>
                <c:pt idx="13155">
                  <c:v>5.0199999999999996</c:v>
                </c:pt>
                <c:pt idx="13156">
                  <c:v>0</c:v>
                </c:pt>
                <c:pt idx="13157">
                  <c:v>0</c:v>
                </c:pt>
                <c:pt idx="13158">
                  <c:v>0</c:v>
                </c:pt>
                <c:pt idx="13159">
                  <c:v>0</c:v>
                </c:pt>
                <c:pt idx="13160">
                  <c:v>0</c:v>
                </c:pt>
                <c:pt idx="13161">
                  <c:v>0</c:v>
                </c:pt>
                <c:pt idx="13162">
                  <c:v>0</c:v>
                </c:pt>
                <c:pt idx="13163">
                  <c:v>0</c:v>
                </c:pt>
                <c:pt idx="13164">
                  <c:v>0</c:v>
                </c:pt>
                <c:pt idx="13165">
                  <c:v>0</c:v>
                </c:pt>
                <c:pt idx="13166">
                  <c:v>0</c:v>
                </c:pt>
                <c:pt idx="13167">
                  <c:v>0</c:v>
                </c:pt>
                <c:pt idx="13168">
                  <c:v>0</c:v>
                </c:pt>
                <c:pt idx="13169">
                  <c:v>0</c:v>
                </c:pt>
                <c:pt idx="13170">
                  <c:v>0</c:v>
                </c:pt>
                <c:pt idx="13171">
                  <c:v>0</c:v>
                </c:pt>
                <c:pt idx="13172">
                  <c:v>32.840000000000003</c:v>
                </c:pt>
                <c:pt idx="13173">
                  <c:v>37.270000000000003</c:v>
                </c:pt>
                <c:pt idx="13174">
                  <c:v>26.59</c:v>
                </c:pt>
                <c:pt idx="13175">
                  <c:v>20.58</c:v>
                </c:pt>
                <c:pt idx="13176">
                  <c:v>7</c:v>
                </c:pt>
                <c:pt idx="13177">
                  <c:v>0</c:v>
                </c:pt>
                <c:pt idx="13178">
                  <c:v>0</c:v>
                </c:pt>
                <c:pt idx="13179">
                  <c:v>0</c:v>
                </c:pt>
                <c:pt idx="13180">
                  <c:v>3.37</c:v>
                </c:pt>
                <c:pt idx="13181">
                  <c:v>3.34</c:v>
                </c:pt>
                <c:pt idx="13182">
                  <c:v>3.33</c:v>
                </c:pt>
                <c:pt idx="13183">
                  <c:v>3.33</c:v>
                </c:pt>
                <c:pt idx="13184">
                  <c:v>8.34</c:v>
                </c:pt>
                <c:pt idx="13185">
                  <c:v>3.38</c:v>
                </c:pt>
                <c:pt idx="13186">
                  <c:v>3.34</c:v>
                </c:pt>
                <c:pt idx="13187">
                  <c:v>3.35</c:v>
                </c:pt>
                <c:pt idx="13188">
                  <c:v>3.35</c:v>
                </c:pt>
                <c:pt idx="13189">
                  <c:v>3.35</c:v>
                </c:pt>
                <c:pt idx="13190">
                  <c:v>3.35</c:v>
                </c:pt>
                <c:pt idx="13191">
                  <c:v>3.35</c:v>
                </c:pt>
                <c:pt idx="13192">
                  <c:v>3.35</c:v>
                </c:pt>
                <c:pt idx="13193">
                  <c:v>3.35</c:v>
                </c:pt>
                <c:pt idx="13194">
                  <c:v>3.35</c:v>
                </c:pt>
                <c:pt idx="13195">
                  <c:v>3.34</c:v>
                </c:pt>
                <c:pt idx="13196">
                  <c:v>5</c:v>
                </c:pt>
                <c:pt idx="13197">
                  <c:v>5.0199999999999996</c:v>
                </c:pt>
                <c:pt idx="13198">
                  <c:v>5.01</c:v>
                </c:pt>
                <c:pt idx="13199">
                  <c:v>5.03</c:v>
                </c:pt>
                <c:pt idx="13200">
                  <c:v>5.0199999999999996</c:v>
                </c:pt>
                <c:pt idx="13201">
                  <c:v>5.0199999999999996</c:v>
                </c:pt>
                <c:pt idx="13202">
                  <c:v>5.01</c:v>
                </c:pt>
                <c:pt idx="13203">
                  <c:v>5.0199999999999996</c:v>
                </c:pt>
                <c:pt idx="13204">
                  <c:v>5.0199999999999996</c:v>
                </c:pt>
                <c:pt idx="13205">
                  <c:v>5.03</c:v>
                </c:pt>
                <c:pt idx="13206">
                  <c:v>5.01</c:v>
                </c:pt>
                <c:pt idx="13207">
                  <c:v>3.42</c:v>
                </c:pt>
                <c:pt idx="13208">
                  <c:v>0</c:v>
                </c:pt>
                <c:pt idx="13209">
                  <c:v>0</c:v>
                </c:pt>
                <c:pt idx="13210">
                  <c:v>0</c:v>
                </c:pt>
                <c:pt idx="13211">
                  <c:v>0</c:v>
                </c:pt>
                <c:pt idx="13212">
                  <c:v>0</c:v>
                </c:pt>
                <c:pt idx="13213">
                  <c:v>0</c:v>
                </c:pt>
                <c:pt idx="13214">
                  <c:v>0</c:v>
                </c:pt>
                <c:pt idx="13215">
                  <c:v>0</c:v>
                </c:pt>
                <c:pt idx="13216">
                  <c:v>0</c:v>
                </c:pt>
                <c:pt idx="13217">
                  <c:v>0</c:v>
                </c:pt>
                <c:pt idx="13218">
                  <c:v>0</c:v>
                </c:pt>
                <c:pt idx="13219">
                  <c:v>0</c:v>
                </c:pt>
                <c:pt idx="13220">
                  <c:v>0</c:v>
                </c:pt>
                <c:pt idx="13221">
                  <c:v>0</c:v>
                </c:pt>
                <c:pt idx="13222">
                  <c:v>6.67</c:v>
                </c:pt>
                <c:pt idx="13223">
                  <c:v>17.36</c:v>
                </c:pt>
                <c:pt idx="13224">
                  <c:v>50.95</c:v>
                </c:pt>
                <c:pt idx="13225">
                  <c:v>38.799999999999997</c:v>
                </c:pt>
                <c:pt idx="13226">
                  <c:v>46.13</c:v>
                </c:pt>
                <c:pt idx="13227">
                  <c:v>25.47</c:v>
                </c:pt>
                <c:pt idx="13228">
                  <c:v>7.55</c:v>
                </c:pt>
                <c:pt idx="13229">
                  <c:v>0</c:v>
                </c:pt>
                <c:pt idx="13230">
                  <c:v>0</c:v>
                </c:pt>
                <c:pt idx="13231">
                  <c:v>5.13</c:v>
                </c:pt>
                <c:pt idx="13232">
                  <c:v>5.01</c:v>
                </c:pt>
                <c:pt idx="13233">
                  <c:v>5.04</c:v>
                </c:pt>
                <c:pt idx="13234">
                  <c:v>5.01</c:v>
                </c:pt>
                <c:pt idx="13235">
                  <c:v>5.0199999999999996</c:v>
                </c:pt>
                <c:pt idx="13236">
                  <c:v>5.01</c:v>
                </c:pt>
                <c:pt idx="13237">
                  <c:v>5.0199999999999996</c:v>
                </c:pt>
                <c:pt idx="13238">
                  <c:v>5</c:v>
                </c:pt>
                <c:pt idx="13239">
                  <c:v>5.0199999999999996</c:v>
                </c:pt>
                <c:pt idx="13240">
                  <c:v>5.0199999999999996</c:v>
                </c:pt>
                <c:pt idx="13241">
                  <c:v>6.67</c:v>
                </c:pt>
                <c:pt idx="13242">
                  <c:v>6.72</c:v>
                </c:pt>
                <c:pt idx="13243">
                  <c:v>6.66</c:v>
                </c:pt>
                <c:pt idx="13244">
                  <c:v>6.69</c:v>
                </c:pt>
                <c:pt idx="13245">
                  <c:v>6.67</c:v>
                </c:pt>
                <c:pt idx="13246">
                  <c:v>6.69</c:v>
                </c:pt>
                <c:pt idx="13247">
                  <c:v>6.71</c:v>
                </c:pt>
                <c:pt idx="13248">
                  <c:v>6.65</c:v>
                </c:pt>
                <c:pt idx="13249">
                  <c:v>6.67</c:v>
                </c:pt>
                <c:pt idx="13250">
                  <c:v>6.67</c:v>
                </c:pt>
                <c:pt idx="13251">
                  <c:v>6.7</c:v>
                </c:pt>
                <c:pt idx="13252">
                  <c:v>6.69</c:v>
                </c:pt>
                <c:pt idx="13253">
                  <c:v>6.64</c:v>
                </c:pt>
                <c:pt idx="13254">
                  <c:v>6.69</c:v>
                </c:pt>
                <c:pt idx="13255">
                  <c:v>6.66</c:v>
                </c:pt>
                <c:pt idx="13256">
                  <c:v>9.86</c:v>
                </c:pt>
                <c:pt idx="13257">
                  <c:v>6.71</c:v>
                </c:pt>
                <c:pt idx="13258">
                  <c:v>6.69</c:v>
                </c:pt>
                <c:pt idx="13259">
                  <c:v>6.68</c:v>
                </c:pt>
                <c:pt idx="13260">
                  <c:v>6.69</c:v>
                </c:pt>
                <c:pt idx="13261">
                  <c:v>6.72</c:v>
                </c:pt>
                <c:pt idx="13262">
                  <c:v>6.67</c:v>
                </c:pt>
                <c:pt idx="13263">
                  <c:v>6.7</c:v>
                </c:pt>
                <c:pt idx="13264">
                  <c:v>6.69</c:v>
                </c:pt>
                <c:pt idx="13265">
                  <c:v>6.68</c:v>
                </c:pt>
                <c:pt idx="13266">
                  <c:v>6.69</c:v>
                </c:pt>
                <c:pt idx="13267">
                  <c:v>6.65</c:v>
                </c:pt>
                <c:pt idx="13268">
                  <c:v>6.7</c:v>
                </c:pt>
                <c:pt idx="13269">
                  <c:v>6.7</c:v>
                </c:pt>
                <c:pt idx="13270">
                  <c:v>6.69</c:v>
                </c:pt>
                <c:pt idx="13271">
                  <c:v>6.68</c:v>
                </c:pt>
                <c:pt idx="13272">
                  <c:v>6.69</c:v>
                </c:pt>
                <c:pt idx="13273">
                  <c:v>6.68</c:v>
                </c:pt>
                <c:pt idx="13274">
                  <c:v>6.69</c:v>
                </c:pt>
                <c:pt idx="13275">
                  <c:v>6.7</c:v>
                </c:pt>
                <c:pt idx="13276">
                  <c:v>6.69</c:v>
                </c:pt>
                <c:pt idx="13277">
                  <c:v>6.69</c:v>
                </c:pt>
                <c:pt idx="13278">
                  <c:v>6.71</c:v>
                </c:pt>
                <c:pt idx="13279">
                  <c:v>6.71</c:v>
                </c:pt>
                <c:pt idx="13280">
                  <c:v>6.68</c:v>
                </c:pt>
                <c:pt idx="13281">
                  <c:v>6.66</c:v>
                </c:pt>
                <c:pt idx="13282">
                  <c:v>6.7</c:v>
                </c:pt>
                <c:pt idx="13283">
                  <c:v>6.69</c:v>
                </c:pt>
                <c:pt idx="13284">
                  <c:v>6.68</c:v>
                </c:pt>
                <c:pt idx="13285">
                  <c:v>6.7</c:v>
                </c:pt>
                <c:pt idx="13286">
                  <c:v>6.65</c:v>
                </c:pt>
                <c:pt idx="13287">
                  <c:v>6.67</c:v>
                </c:pt>
                <c:pt idx="13288">
                  <c:v>6.7</c:v>
                </c:pt>
                <c:pt idx="13289">
                  <c:v>6.69</c:v>
                </c:pt>
                <c:pt idx="13290">
                  <c:v>6.69</c:v>
                </c:pt>
                <c:pt idx="13291">
                  <c:v>6.69</c:v>
                </c:pt>
                <c:pt idx="13292">
                  <c:v>6.69</c:v>
                </c:pt>
                <c:pt idx="13293">
                  <c:v>6.68</c:v>
                </c:pt>
                <c:pt idx="13294">
                  <c:v>6.69</c:v>
                </c:pt>
                <c:pt idx="13295">
                  <c:v>6.66</c:v>
                </c:pt>
                <c:pt idx="13296">
                  <c:v>6.69</c:v>
                </c:pt>
                <c:pt idx="13297">
                  <c:v>6.7</c:v>
                </c:pt>
                <c:pt idx="13298">
                  <c:v>6.69</c:v>
                </c:pt>
                <c:pt idx="13299">
                  <c:v>6.69</c:v>
                </c:pt>
                <c:pt idx="13300">
                  <c:v>6.7</c:v>
                </c:pt>
                <c:pt idx="13301">
                  <c:v>6.68</c:v>
                </c:pt>
                <c:pt idx="13302">
                  <c:v>6.7</c:v>
                </c:pt>
                <c:pt idx="13303">
                  <c:v>6.68</c:v>
                </c:pt>
                <c:pt idx="13304">
                  <c:v>6.68</c:v>
                </c:pt>
                <c:pt idx="13305">
                  <c:v>6.66</c:v>
                </c:pt>
                <c:pt idx="13306">
                  <c:v>6.69</c:v>
                </c:pt>
                <c:pt idx="13307">
                  <c:v>6.72</c:v>
                </c:pt>
                <c:pt idx="13308">
                  <c:v>6.66</c:v>
                </c:pt>
                <c:pt idx="13309">
                  <c:v>5.04</c:v>
                </c:pt>
                <c:pt idx="13310">
                  <c:v>5.03</c:v>
                </c:pt>
                <c:pt idx="13311">
                  <c:v>5.0199999999999996</c:v>
                </c:pt>
                <c:pt idx="13312">
                  <c:v>5.01</c:v>
                </c:pt>
                <c:pt idx="13313">
                  <c:v>5.0199999999999996</c:v>
                </c:pt>
                <c:pt idx="13314">
                  <c:v>5.0199999999999996</c:v>
                </c:pt>
                <c:pt idx="13315">
                  <c:v>5.01</c:v>
                </c:pt>
                <c:pt idx="13316">
                  <c:v>5.01</c:v>
                </c:pt>
                <c:pt idx="13317">
                  <c:v>5.0199999999999996</c:v>
                </c:pt>
                <c:pt idx="13318">
                  <c:v>5.0199999999999996</c:v>
                </c:pt>
                <c:pt idx="13319">
                  <c:v>5</c:v>
                </c:pt>
                <c:pt idx="13320">
                  <c:v>5</c:v>
                </c:pt>
                <c:pt idx="13321">
                  <c:v>5.01</c:v>
                </c:pt>
                <c:pt idx="13322">
                  <c:v>5.0199999999999996</c:v>
                </c:pt>
                <c:pt idx="13323">
                  <c:v>5.01</c:v>
                </c:pt>
                <c:pt idx="13324">
                  <c:v>4.99</c:v>
                </c:pt>
                <c:pt idx="13325">
                  <c:v>5.0199999999999996</c:v>
                </c:pt>
                <c:pt idx="13326">
                  <c:v>5.01</c:v>
                </c:pt>
                <c:pt idx="13327">
                  <c:v>5.01</c:v>
                </c:pt>
                <c:pt idx="13328">
                  <c:v>5.01</c:v>
                </c:pt>
                <c:pt idx="13329">
                  <c:v>5.01</c:v>
                </c:pt>
                <c:pt idx="13330">
                  <c:v>5.01</c:v>
                </c:pt>
                <c:pt idx="13331">
                  <c:v>5.01</c:v>
                </c:pt>
                <c:pt idx="13332">
                  <c:v>5.01</c:v>
                </c:pt>
                <c:pt idx="13333">
                  <c:v>5.01</c:v>
                </c:pt>
                <c:pt idx="13334">
                  <c:v>5.01</c:v>
                </c:pt>
                <c:pt idx="13335">
                  <c:v>5.01</c:v>
                </c:pt>
                <c:pt idx="13336">
                  <c:v>5.01</c:v>
                </c:pt>
                <c:pt idx="13337">
                  <c:v>5.01</c:v>
                </c:pt>
                <c:pt idx="13338">
                  <c:v>5.01</c:v>
                </c:pt>
                <c:pt idx="13339">
                  <c:v>5.01</c:v>
                </c:pt>
                <c:pt idx="13340">
                  <c:v>5.01</c:v>
                </c:pt>
                <c:pt idx="13341">
                  <c:v>5.01</c:v>
                </c:pt>
                <c:pt idx="13342">
                  <c:v>5.01</c:v>
                </c:pt>
                <c:pt idx="13343">
                  <c:v>5.01</c:v>
                </c:pt>
                <c:pt idx="13344">
                  <c:v>5</c:v>
                </c:pt>
                <c:pt idx="13345">
                  <c:v>5.01</c:v>
                </c:pt>
                <c:pt idx="13346">
                  <c:v>5.01</c:v>
                </c:pt>
                <c:pt idx="13347">
                  <c:v>5.01</c:v>
                </c:pt>
                <c:pt idx="13348">
                  <c:v>5</c:v>
                </c:pt>
                <c:pt idx="13349">
                  <c:v>5.0199999999999996</c:v>
                </c:pt>
                <c:pt idx="13350">
                  <c:v>5.0199999999999996</c:v>
                </c:pt>
                <c:pt idx="13351">
                  <c:v>5.01</c:v>
                </c:pt>
                <c:pt idx="13352">
                  <c:v>5.0199999999999996</c:v>
                </c:pt>
                <c:pt idx="13353">
                  <c:v>5</c:v>
                </c:pt>
                <c:pt idx="13354">
                  <c:v>5.01</c:v>
                </c:pt>
                <c:pt idx="13355">
                  <c:v>5.01</c:v>
                </c:pt>
                <c:pt idx="13356">
                  <c:v>5.0199999999999996</c:v>
                </c:pt>
                <c:pt idx="13357">
                  <c:v>5.0199999999999996</c:v>
                </c:pt>
                <c:pt idx="13358">
                  <c:v>5.01</c:v>
                </c:pt>
                <c:pt idx="13359">
                  <c:v>5.0199999999999996</c:v>
                </c:pt>
                <c:pt idx="13360">
                  <c:v>5</c:v>
                </c:pt>
                <c:pt idx="13361">
                  <c:v>5.03</c:v>
                </c:pt>
                <c:pt idx="13362">
                  <c:v>5.0199999999999996</c:v>
                </c:pt>
                <c:pt idx="13363">
                  <c:v>5.01</c:v>
                </c:pt>
                <c:pt idx="13364">
                  <c:v>5.0199999999999996</c:v>
                </c:pt>
                <c:pt idx="13365">
                  <c:v>5.01</c:v>
                </c:pt>
                <c:pt idx="13366">
                  <c:v>5.01</c:v>
                </c:pt>
                <c:pt idx="13367">
                  <c:v>5.0199999999999996</c:v>
                </c:pt>
                <c:pt idx="13368">
                  <c:v>5.01</c:v>
                </c:pt>
                <c:pt idx="13369">
                  <c:v>5</c:v>
                </c:pt>
                <c:pt idx="13370">
                  <c:v>5.01</c:v>
                </c:pt>
                <c:pt idx="13371">
                  <c:v>5.0199999999999996</c:v>
                </c:pt>
                <c:pt idx="13372">
                  <c:v>5.0199999999999996</c:v>
                </c:pt>
                <c:pt idx="13373">
                  <c:v>5</c:v>
                </c:pt>
                <c:pt idx="13374">
                  <c:v>5</c:v>
                </c:pt>
                <c:pt idx="13375">
                  <c:v>5.01</c:v>
                </c:pt>
                <c:pt idx="13376">
                  <c:v>5.01</c:v>
                </c:pt>
                <c:pt idx="13377">
                  <c:v>5.0199999999999996</c:v>
                </c:pt>
                <c:pt idx="13378">
                  <c:v>5.0199999999999996</c:v>
                </c:pt>
                <c:pt idx="13379">
                  <c:v>5.0199999999999996</c:v>
                </c:pt>
                <c:pt idx="13380">
                  <c:v>5.03</c:v>
                </c:pt>
                <c:pt idx="13381">
                  <c:v>5.01</c:v>
                </c:pt>
                <c:pt idx="13382">
                  <c:v>5.0199999999999996</c:v>
                </c:pt>
                <c:pt idx="13383">
                  <c:v>5.01</c:v>
                </c:pt>
                <c:pt idx="13384">
                  <c:v>5.03</c:v>
                </c:pt>
                <c:pt idx="13385">
                  <c:v>5.0199999999999996</c:v>
                </c:pt>
                <c:pt idx="13386">
                  <c:v>5.0199999999999996</c:v>
                </c:pt>
                <c:pt idx="13387">
                  <c:v>5</c:v>
                </c:pt>
                <c:pt idx="13388">
                  <c:v>5.01</c:v>
                </c:pt>
                <c:pt idx="13389">
                  <c:v>5.0199999999999996</c:v>
                </c:pt>
                <c:pt idx="13390">
                  <c:v>5.01</c:v>
                </c:pt>
                <c:pt idx="13391">
                  <c:v>5</c:v>
                </c:pt>
                <c:pt idx="13392">
                  <c:v>5.0199999999999996</c:v>
                </c:pt>
                <c:pt idx="13393">
                  <c:v>5.01</c:v>
                </c:pt>
                <c:pt idx="13394">
                  <c:v>5.0199999999999996</c:v>
                </c:pt>
                <c:pt idx="13395">
                  <c:v>5.01</c:v>
                </c:pt>
                <c:pt idx="13396">
                  <c:v>5</c:v>
                </c:pt>
                <c:pt idx="13397">
                  <c:v>5.0199999999999996</c:v>
                </c:pt>
                <c:pt idx="13398">
                  <c:v>5.0199999999999996</c:v>
                </c:pt>
                <c:pt idx="13399">
                  <c:v>5.01</c:v>
                </c:pt>
                <c:pt idx="13400">
                  <c:v>5.01</c:v>
                </c:pt>
                <c:pt idx="13401">
                  <c:v>5.0199999999999996</c:v>
                </c:pt>
                <c:pt idx="13402">
                  <c:v>5.01</c:v>
                </c:pt>
                <c:pt idx="13403">
                  <c:v>5</c:v>
                </c:pt>
                <c:pt idx="13404">
                  <c:v>5.0199999999999996</c:v>
                </c:pt>
                <c:pt idx="13405">
                  <c:v>5.01</c:v>
                </c:pt>
                <c:pt idx="13406">
                  <c:v>5</c:v>
                </c:pt>
                <c:pt idx="13407">
                  <c:v>5.01</c:v>
                </c:pt>
                <c:pt idx="13408">
                  <c:v>4.99</c:v>
                </c:pt>
                <c:pt idx="13409">
                  <c:v>4.99</c:v>
                </c:pt>
                <c:pt idx="13410">
                  <c:v>4.99</c:v>
                </c:pt>
                <c:pt idx="13411">
                  <c:v>4.99</c:v>
                </c:pt>
                <c:pt idx="13412">
                  <c:v>4.99</c:v>
                </c:pt>
                <c:pt idx="13413">
                  <c:v>4.99</c:v>
                </c:pt>
                <c:pt idx="13414">
                  <c:v>4.99</c:v>
                </c:pt>
                <c:pt idx="13415">
                  <c:v>4.99</c:v>
                </c:pt>
                <c:pt idx="13416">
                  <c:v>4.99</c:v>
                </c:pt>
                <c:pt idx="13417">
                  <c:v>4.99</c:v>
                </c:pt>
                <c:pt idx="13418">
                  <c:v>5.0199999999999996</c:v>
                </c:pt>
                <c:pt idx="13419">
                  <c:v>5.01</c:v>
                </c:pt>
                <c:pt idx="13420">
                  <c:v>5.0199999999999996</c:v>
                </c:pt>
                <c:pt idx="13421">
                  <c:v>5</c:v>
                </c:pt>
                <c:pt idx="13422">
                  <c:v>5.01</c:v>
                </c:pt>
                <c:pt idx="13423">
                  <c:v>5.0199999999999996</c:v>
                </c:pt>
                <c:pt idx="13424">
                  <c:v>5.03</c:v>
                </c:pt>
                <c:pt idx="13425">
                  <c:v>5.03</c:v>
                </c:pt>
                <c:pt idx="13426">
                  <c:v>5.01</c:v>
                </c:pt>
                <c:pt idx="13427">
                  <c:v>5.01</c:v>
                </c:pt>
                <c:pt idx="13428">
                  <c:v>5.01</c:v>
                </c:pt>
                <c:pt idx="13429">
                  <c:v>5.01</c:v>
                </c:pt>
                <c:pt idx="13430">
                  <c:v>5.03</c:v>
                </c:pt>
                <c:pt idx="13431">
                  <c:v>5.03</c:v>
                </c:pt>
                <c:pt idx="13432">
                  <c:v>5</c:v>
                </c:pt>
                <c:pt idx="13433">
                  <c:v>5.0199999999999996</c:v>
                </c:pt>
                <c:pt idx="13434">
                  <c:v>5.01</c:v>
                </c:pt>
                <c:pt idx="13435">
                  <c:v>5.01</c:v>
                </c:pt>
                <c:pt idx="13436">
                  <c:v>5.0199999999999996</c:v>
                </c:pt>
                <c:pt idx="13437">
                  <c:v>5.0199999999999996</c:v>
                </c:pt>
                <c:pt idx="13438">
                  <c:v>5.0199999999999996</c:v>
                </c:pt>
                <c:pt idx="13439">
                  <c:v>5.01</c:v>
                </c:pt>
                <c:pt idx="13440">
                  <c:v>5</c:v>
                </c:pt>
                <c:pt idx="13441">
                  <c:v>5.01</c:v>
                </c:pt>
                <c:pt idx="13442">
                  <c:v>5.01</c:v>
                </c:pt>
                <c:pt idx="13443">
                  <c:v>5.01</c:v>
                </c:pt>
                <c:pt idx="13444">
                  <c:v>5</c:v>
                </c:pt>
                <c:pt idx="13445">
                  <c:v>5.0199999999999996</c:v>
                </c:pt>
                <c:pt idx="13446">
                  <c:v>5.0199999999999996</c:v>
                </c:pt>
                <c:pt idx="13447">
                  <c:v>5.0199999999999996</c:v>
                </c:pt>
                <c:pt idx="13448">
                  <c:v>5.0199999999999996</c:v>
                </c:pt>
                <c:pt idx="13449">
                  <c:v>5.01</c:v>
                </c:pt>
                <c:pt idx="13450">
                  <c:v>5.01</c:v>
                </c:pt>
                <c:pt idx="13451">
                  <c:v>5.0199999999999996</c:v>
                </c:pt>
                <c:pt idx="13452">
                  <c:v>5.01</c:v>
                </c:pt>
                <c:pt idx="13453">
                  <c:v>5.01</c:v>
                </c:pt>
                <c:pt idx="13454">
                  <c:v>5</c:v>
                </c:pt>
                <c:pt idx="13455">
                  <c:v>5.0199999999999996</c:v>
                </c:pt>
                <c:pt idx="13456">
                  <c:v>5.0199999999999996</c:v>
                </c:pt>
                <c:pt idx="13457">
                  <c:v>5.01</c:v>
                </c:pt>
                <c:pt idx="13458">
                  <c:v>5.0199999999999996</c:v>
                </c:pt>
                <c:pt idx="13459">
                  <c:v>5</c:v>
                </c:pt>
                <c:pt idx="13460">
                  <c:v>5.01</c:v>
                </c:pt>
                <c:pt idx="13461">
                  <c:v>5.0199999999999996</c:v>
                </c:pt>
                <c:pt idx="13462">
                  <c:v>5</c:v>
                </c:pt>
                <c:pt idx="13463">
                  <c:v>5.0199999999999996</c:v>
                </c:pt>
                <c:pt idx="13464">
                  <c:v>5.0199999999999996</c:v>
                </c:pt>
                <c:pt idx="13465">
                  <c:v>5.0199999999999996</c:v>
                </c:pt>
                <c:pt idx="13466">
                  <c:v>5</c:v>
                </c:pt>
                <c:pt idx="13467">
                  <c:v>5</c:v>
                </c:pt>
                <c:pt idx="13468">
                  <c:v>5.0199999999999996</c:v>
                </c:pt>
                <c:pt idx="13469">
                  <c:v>5.0199999999999996</c:v>
                </c:pt>
                <c:pt idx="13470">
                  <c:v>5</c:v>
                </c:pt>
                <c:pt idx="13471">
                  <c:v>5.01</c:v>
                </c:pt>
                <c:pt idx="13472">
                  <c:v>5.0199999999999996</c:v>
                </c:pt>
                <c:pt idx="13473">
                  <c:v>5.0199999999999996</c:v>
                </c:pt>
                <c:pt idx="13474">
                  <c:v>5.03</c:v>
                </c:pt>
                <c:pt idx="13475">
                  <c:v>5.0199999999999996</c:v>
                </c:pt>
                <c:pt idx="13476">
                  <c:v>4.99</c:v>
                </c:pt>
                <c:pt idx="13477">
                  <c:v>5.0199999999999996</c:v>
                </c:pt>
                <c:pt idx="13478">
                  <c:v>5.0199999999999996</c:v>
                </c:pt>
                <c:pt idx="13479">
                  <c:v>5.01</c:v>
                </c:pt>
                <c:pt idx="13480">
                  <c:v>5.01</c:v>
                </c:pt>
                <c:pt idx="13481">
                  <c:v>5.01</c:v>
                </c:pt>
                <c:pt idx="13482">
                  <c:v>5.03</c:v>
                </c:pt>
                <c:pt idx="13483">
                  <c:v>5.0199999999999996</c:v>
                </c:pt>
                <c:pt idx="13484">
                  <c:v>5.01</c:v>
                </c:pt>
                <c:pt idx="13485">
                  <c:v>5.0199999999999996</c:v>
                </c:pt>
                <c:pt idx="13486">
                  <c:v>5.0199999999999996</c:v>
                </c:pt>
                <c:pt idx="13487">
                  <c:v>5.0199999999999996</c:v>
                </c:pt>
                <c:pt idx="13488">
                  <c:v>5</c:v>
                </c:pt>
                <c:pt idx="13489">
                  <c:v>38.380000000000003</c:v>
                </c:pt>
                <c:pt idx="13490">
                  <c:v>2.02</c:v>
                </c:pt>
                <c:pt idx="13491">
                  <c:v>1.93</c:v>
                </c:pt>
                <c:pt idx="13492">
                  <c:v>6.02</c:v>
                </c:pt>
                <c:pt idx="13493">
                  <c:v>0</c:v>
                </c:pt>
                <c:pt idx="13494">
                  <c:v>4.97</c:v>
                </c:pt>
                <c:pt idx="13495">
                  <c:v>5</c:v>
                </c:pt>
                <c:pt idx="13496">
                  <c:v>5.01</c:v>
                </c:pt>
                <c:pt idx="13497">
                  <c:v>5.01</c:v>
                </c:pt>
                <c:pt idx="13498">
                  <c:v>5</c:v>
                </c:pt>
                <c:pt idx="13499">
                  <c:v>5</c:v>
                </c:pt>
                <c:pt idx="13500">
                  <c:v>5.0199999999999996</c:v>
                </c:pt>
                <c:pt idx="13501">
                  <c:v>5.0199999999999996</c:v>
                </c:pt>
                <c:pt idx="13502">
                  <c:v>4.99</c:v>
                </c:pt>
                <c:pt idx="13503">
                  <c:v>5.0199999999999996</c:v>
                </c:pt>
                <c:pt idx="13504">
                  <c:v>5.0199999999999996</c:v>
                </c:pt>
                <c:pt idx="13505">
                  <c:v>5.01</c:v>
                </c:pt>
                <c:pt idx="13506">
                  <c:v>5.03</c:v>
                </c:pt>
                <c:pt idx="13507">
                  <c:v>5.03</c:v>
                </c:pt>
                <c:pt idx="13508">
                  <c:v>5.0199999999999996</c:v>
                </c:pt>
                <c:pt idx="13509">
                  <c:v>5.01</c:v>
                </c:pt>
                <c:pt idx="13510">
                  <c:v>5.01</c:v>
                </c:pt>
                <c:pt idx="13511">
                  <c:v>26.99</c:v>
                </c:pt>
                <c:pt idx="13512">
                  <c:v>0</c:v>
                </c:pt>
                <c:pt idx="13513">
                  <c:v>63.5</c:v>
                </c:pt>
                <c:pt idx="13514">
                  <c:v>83.51</c:v>
                </c:pt>
                <c:pt idx="13515">
                  <c:v>2.89</c:v>
                </c:pt>
                <c:pt idx="13516">
                  <c:v>77.510000000000005</c:v>
                </c:pt>
                <c:pt idx="13517">
                  <c:v>37.229999999999997</c:v>
                </c:pt>
                <c:pt idx="13518">
                  <c:v>4.2300000000000004</c:v>
                </c:pt>
                <c:pt idx="13519">
                  <c:v>16.760000000000002</c:v>
                </c:pt>
                <c:pt idx="13520">
                  <c:v>8.3699999999999992</c:v>
                </c:pt>
                <c:pt idx="13521">
                  <c:v>0</c:v>
                </c:pt>
                <c:pt idx="13522">
                  <c:v>8.09</c:v>
                </c:pt>
                <c:pt idx="13523">
                  <c:v>0</c:v>
                </c:pt>
                <c:pt idx="13524">
                  <c:v>0</c:v>
                </c:pt>
                <c:pt idx="13525">
                  <c:v>0</c:v>
                </c:pt>
                <c:pt idx="13526">
                  <c:v>0</c:v>
                </c:pt>
                <c:pt idx="13527">
                  <c:v>0</c:v>
                </c:pt>
                <c:pt idx="13528">
                  <c:v>7.08</c:v>
                </c:pt>
                <c:pt idx="13529">
                  <c:v>6.97</c:v>
                </c:pt>
                <c:pt idx="13530">
                  <c:v>0</c:v>
                </c:pt>
                <c:pt idx="13531">
                  <c:v>0</c:v>
                </c:pt>
                <c:pt idx="13532">
                  <c:v>20.59</c:v>
                </c:pt>
                <c:pt idx="13533">
                  <c:v>0</c:v>
                </c:pt>
                <c:pt idx="13534">
                  <c:v>0</c:v>
                </c:pt>
                <c:pt idx="13535">
                  <c:v>5.01</c:v>
                </c:pt>
                <c:pt idx="13536">
                  <c:v>5.03</c:v>
                </c:pt>
                <c:pt idx="13537">
                  <c:v>5.01</c:v>
                </c:pt>
                <c:pt idx="13538">
                  <c:v>5.01</c:v>
                </c:pt>
                <c:pt idx="13539">
                  <c:v>5.01</c:v>
                </c:pt>
                <c:pt idx="13540">
                  <c:v>5.01</c:v>
                </c:pt>
                <c:pt idx="13541">
                  <c:v>5.03</c:v>
                </c:pt>
                <c:pt idx="13542">
                  <c:v>5.01</c:v>
                </c:pt>
                <c:pt idx="13543">
                  <c:v>5.01</c:v>
                </c:pt>
                <c:pt idx="13544">
                  <c:v>5.0199999999999996</c:v>
                </c:pt>
                <c:pt idx="13545">
                  <c:v>5.03</c:v>
                </c:pt>
                <c:pt idx="13546">
                  <c:v>5.04</c:v>
                </c:pt>
                <c:pt idx="13547">
                  <c:v>5.0199999999999996</c:v>
                </c:pt>
                <c:pt idx="13548">
                  <c:v>5</c:v>
                </c:pt>
                <c:pt idx="13549">
                  <c:v>5.0199999999999996</c:v>
                </c:pt>
                <c:pt idx="13550">
                  <c:v>5.01</c:v>
                </c:pt>
                <c:pt idx="13551">
                  <c:v>5.0199999999999996</c:v>
                </c:pt>
                <c:pt idx="13552">
                  <c:v>5.0199999999999996</c:v>
                </c:pt>
                <c:pt idx="13553">
                  <c:v>9.56</c:v>
                </c:pt>
                <c:pt idx="13554">
                  <c:v>5.03</c:v>
                </c:pt>
                <c:pt idx="13555">
                  <c:v>5.01</c:v>
                </c:pt>
                <c:pt idx="13556">
                  <c:v>5.01</c:v>
                </c:pt>
                <c:pt idx="13557">
                  <c:v>5.0199999999999996</c:v>
                </c:pt>
                <c:pt idx="13558">
                  <c:v>5.0199999999999996</c:v>
                </c:pt>
                <c:pt idx="13559">
                  <c:v>5.01</c:v>
                </c:pt>
                <c:pt idx="13560">
                  <c:v>5.01</c:v>
                </c:pt>
                <c:pt idx="13561">
                  <c:v>5.0199999999999996</c:v>
                </c:pt>
                <c:pt idx="13562">
                  <c:v>5.0199999999999996</c:v>
                </c:pt>
                <c:pt idx="13563">
                  <c:v>5.0199999999999996</c:v>
                </c:pt>
                <c:pt idx="13564">
                  <c:v>5</c:v>
                </c:pt>
                <c:pt idx="13565">
                  <c:v>5.01</c:v>
                </c:pt>
                <c:pt idx="13566">
                  <c:v>5.01</c:v>
                </c:pt>
                <c:pt idx="13567">
                  <c:v>5</c:v>
                </c:pt>
                <c:pt idx="13568">
                  <c:v>5.0199999999999996</c:v>
                </c:pt>
                <c:pt idx="13569">
                  <c:v>5.01</c:v>
                </c:pt>
                <c:pt idx="13570">
                  <c:v>5</c:v>
                </c:pt>
                <c:pt idx="13571">
                  <c:v>5.01</c:v>
                </c:pt>
                <c:pt idx="13572">
                  <c:v>5</c:v>
                </c:pt>
                <c:pt idx="13573">
                  <c:v>5.0199999999999996</c:v>
                </c:pt>
                <c:pt idx="13574">
                  <c:v>5.01</c:v>
                </c:pt>
                <c:pt idx="13575">
                  <c:v>5.01</c:v>
                </c:pt>
                <c:pt idx="13576">
                  <c:v>5.01</c:v>
                </c:pt>
                <c:pt idx="13577">
                  <c:v>5.0199999999999996</c:v>
                </c:pt>
                <c:pt idx="13578">
                  <c:v>5.0199999999999996</c:v>
                </c:pt>
                <c:pt idx="13579">
                  <c:v>5.0199999999999996</c:v>
                </c:pt>
                <c:pt idx="13580">
                  <c:v>5.01</c:v>
                </c:pt>
                <c:pt idx="13581">
                  <c:v>5.01</c:v>
                </c:pt>
                <c:pt idx="13582">
                  <c:v>5.0199999999999996</c:v>
                </c:pt>
                <c:pt idx="13583">
                  <c:v>5.03</c:v>
                </c:pt>
                <c:pt idx="13584">
                  <c:v>5.0199999999999996</c:v>
                </c:pt>
                <c:pt idx="13585">
                  <c:v>5.0199999999999996</c:v>
                </c:pt>
                <c:pt idx="13586">
                  <c:v>5.01</c:v>
                </c:pt>
                <c:pt idx="13587">
                  <c:v>5.0199999999999996</c:v>
                </c:pt>
                <c:pt idx="13588">
                  <c:v>5.01</c:v>
                </c:pt>
                <c:pt idx="13589">
                  <c:v>5.0199999999999996</c:v>
                </c:pt>
                <c:pt idx="13590">
                  <c:v>5.0199999999999996</c:v>
                </c:pt>
                <c:pt idx="13591">
                  <c:v>5</c:v>
                </c:pt>
                <c:pt idx="13592">
                  <c:v>5.01</c:v>
                </c:pt>
                <c:pt idx="13593">
                  <c:v>5.0199999999999996</c:v>
                </c:pt>
                <c:pt idx="13594">
                  <c:v>5.0199999999999996</c:v>
                </c:pt>
                <c:pt idx="13595">
                  <c:v>5.01</c:v>
                </c:pt>
                <c:pt idx="13596">
                  <c:v>5.0199999999999996</c:v>
                </c:pt>
                <c:pt idx="13597">
                  <c:v>5.01</c:v>
                </c:pt>
                <c:pt idx="13598">
                  <c:v>5.0199999999999996</c:v>
                </c:pt>
                <c:pt idx="13599">
                  <c:v>5.0199999999999996</c:v>
                </c:pt>
                <c:pt idx="13600">
                  <c:v>5.01</c:v>
                </c:pt>
                <c:pt idx="13601">
                  <c:v>5.0199999999999996</c:v>
                </c:pt>
                <c:pt idx="13602">
                  <c:v>5</c:v>
                </c:pt>
                <c:pt idx="13603">
                  <c:v>5.01</c:v>
                </c:pt>
                <c:pt idx="13604">
                  <c:v>5.0199999999999996</c:v>
                </c:pt>
                <c:pt idx="13605">
                  <c:v>5.01</c:v>
                </c:pt>
                <c:pt idx="13606">
                  <c:v>5</c:v>
                </c:pt>
                <c:pt idx="13607">
                  <c:v>5</c:v>
                </c:pt>
                <c:pt idx="13608">
                  <c:v>5.0199999999999996</c:v>
                </c:pt>
                <c:pt idx="13609">
                  <c:v>5.01</c:v>
                </c:pt>
                <c:pt idx="13610">
                  <c:v>5.01</c:v>
                </c:pt>
                <c:pt idx="13611">
                  <c:v>5.0199999999999996</c:v>
                </c:pt>
                <c:pt idx="13612">
                  <c:v>5.01</c:v>
                </c:pt>
                <c:pt idx="13613">
                  <c:v>5.01</c:v>
                </c:pt>
                <c:pt idx="13614">
                  <c:v>5</c:v>
                </c:pt>
                <c:pt idx="13615">
                  <c:v>5.03</c:v>
                </c:pt>
                <c:pt idx="13616">
                  <c:v>5.01</c:v>
                </c:pt>
                <c:pt idx="13617">
                  <c:v>5.0199999999999996</c:v>
                </c:pt>
                <c:pt idx="13618">
                  <c:v>5.03</c:v>
                </c:pt>
                <c:pt idx="13619">
                  <c:v>5.01</c:v>
                </c:pt>
                <c:pt idx="13620">
                  <c:v>5.0199999999999996</c:v>
                </c:pt>
                <c:pt idx="13621">
                  <c:v>5.0199999999999996</c:v>
                </c:pt>
                <c:pt idx="13622">
                  <c:v>5.01</c:v>
                </c:pt>
                <c:pt idx="13623">
                  <c:v>5.01</c:v>
                </c:pt>
                <c:pt idx="13624">
                  <c:v>5</c:v>
                </c:pt>
                <c:pt idx="13625">
                  <c:v>5.0199999999999996</c:v>
                </c:pt>
                <c:pt idx="13626">
                  <c:v>5.0199999999999996</c:v>
                </c:pt>
                <c:pt idx="13627">
                  <c:v>5</c:v>
                </c:pt>
                <c:pt idx="13628">
                  <c:v>9.83</c:v>
                </c:pt>
                <c:pt idx="13629">
                  <c:v>9.9700000000000006</c:v>
                </c:pt>
                <c:pt idx="13630">
                  <c:v>6.69</c:v>
                </c:pt>
                <c:pt idx="13631">
                  <c:v>8.2899999999999991</c:v>
                </c:pt>
                <c:pt idx="13632">
                  <c:v>8.24</c:v>
                </c:pt>
                <c:pt idx="13633">
                  <c:v>22.67</c:v>
                </c:pt>
                <c:pt idx="13634">
                  <c:v>21.29</c:v>
                </c:pt>
                <c:pt idx="13635">
                  <c:v>0</c:v>
                </c:pt>
                <c:pt idx="13636">
                  <c:v>6.19</c:v>
                </c:pt>
                <c:pt idx="13637">
                  <c:v>2.09</c:v>
                </c:pt>
                <c:pt idx="13638">
                  <c:v>0</c:v>
                </c:pt>
                <c:pt idx="13639">
                  <c:v>4.99</c:v>
                </c:pt>
                <c:pt idx="13640">
                  <c:v>34.659999999999997</c:v>
                </c:pt>
                <c:pt idx="13641">
                  <c:v>0</c:v>
                </c:pt>
                <c:pt idx="13642">
                  <c:v>3.41</c:v>
                </c:pt>
                <c:pt idx="13643">
                  <c:v>3.41</c:v>
                </c:pt>
                <c:pt idx="13644">
                  <c:v>3.41</c:v>
                </c:pt>
                <c:pt idx="13645">
                  <c:v>3.41</c:v>
                </c:pt>
                <c:pt idx="13646">
                  <c:v>3.41</c:v>
                </c:pt>
                <c:pt idx="13647">
                  <c:v>3.41</c:v>
                </c:pt>
                <c:pt idx="13648">
                  <c:v>3.41</c:v>
                </c:pt>
                <c:pt idx="13649">
                  <c:v>3.41</c:v>
                </c:pt>
                <c:pt idx="13650">
                  <c:v>3.41</c:v>
                </c:pt>
                <c:pt idx="13651">
                  <c:v>3.39</c:v>
                </c:pt>
                <c:pt idx="13652">
                  <c:v>5.01</c:v>
                </c:pt>
                <c:pt idx="13653">
                  <c:v>5.03</c:v>
                </c:pt>
                <c:pt idx="13654">
                  <c:v>8.7899999999999991</c:v>
                </c:pt>
                <c:pt idx="13655">
                  <c:v>3.39</c:v>
                </c:pt>
                <c:pt idx="13656">
                  <c:v>5.05</c:v>
                </c:pt>
                <c:pt idx="13657">
                  <c:v>5.03</c:v>
                </c:pt>
                <c:pt idx="13658">
                  <c:v>5.04</c:v>
                </c:pt>
                <c:pt idx="13659">
                  <c:v>5.0199999999999996</c:v>
                </c:pt>
                <c:pt idx="13660">
                  <c:v>5.0199999999999996</c:v>
                </c:pt>
                <c:pt idx="13661">
                  <c:v>5</c:v>
                </c:pt>
                <c:pt idx="13662">
                  <c:v>4.99</c:v>
                </c:pt>
                <c:pt idx="13663">
                  <c:v>5.05</c:v>
                </c:pt>
                <c:pt idx="13664">
                  <c:v>5.01</c:v>
                </c:pt>
                <c:pt idx="13665">
                  <c:v>5.0199999999999996</c:v>
                </c:pt>
                <c:pt idx="13666">
                  <c:v>5.0199999999999996</c:v>
                </c:pt>
                <c:pt idx="13667">
                  <c:v>5.0199999999999996</c:v>
                </c:pt>
                <c:pt idx="13668">
                  <c:v>5.03</c:v>
                </c:pt>
                <c:pt idx="13669">
                  <c:v>5.01</c:v>
                </c:pt>
                <c:pt idx="13670">
                  <c:v>5.01</c:v>
                </c:pt>
                <c:pt idx="13671">
                  <c:v>5</c:v>
                </c:pt>
                <c:pt idx="13672">
                  <c:v>5.0199999999999996</c:v>
                </c:pt>
                <c:pt idx="13673">
                  <c:v>5.0199999999999996</c:v>
                </c:pt>
                <c:pt idx="13674">
                  <c:v>5.01</c:v>
                </c:pt>
                <c:pt idx="13675">
                  <c:v>5.03</c:v>
                </c:pt>
                <c:pt idx="13676">
                  <c:v>5.0199999999999996</c:v>
                </c:pt>
                <c:pt idx="13677">
                  <c:v>5</c:v>
                </c:pt>
                <c:pt idx="13678">
                  <c:v>5.0199999999999996</c:v>
                </c:pt>
                <c:pt idx="13679">
                  <c:v>5.0199999999999996</c:v>
                </c:pt>
                <c:pt idx="13680">
                  <c:v>5.03</c:v>
                </c:pt>
                <c:pt idx="13681">
                  <c:v>5.0199999999999996</c:v>
                </c:pt>
                <c:pt idx="13682">
                  <c:v>5</c:v>
                </c:pt>
                <c:pt idx="13683">
                  <c:v>5.0199999999999996</c:v>
                </c:pt>
                <c:pt idx="13684">
                  <c:v>5.0199999999999996</c:v>
                </c:pt>
                <c:pt idx="13685">
                  <c:v>5.01</c:v>
                </c:pt>
                <c:pt idx="13686">
                  <c:v>5.0199999999999996</c:v>
                </c:pt>
                <c:pt idx="13687">
                  <c:v>5.0199999999999996</c:v>
                </c:pt>
                <c:pt idx="13688">
                  <c:v>5</c:v>
                </c:pt>
                <c:pt idx="13689">
                  <c:v>5.01</c:v>
                </c:pt>
                <c:pt idx="13690">
                  <c:v>5.03</c:v>
                </c:pt>
                <c:pt idx="13691">
                  <c:v>5.01</c:v>
                </c:pt>
                <c:pt idx="13692">
                  <c:v>5.01</c:v>
                </c:pt>
                <c:pt idx="13693">
                  <c:v>5.0199999999999996</c:v>
                </c:pt>
                <c:pt idx="13694">
                  <c:v>5.01</c:v>
                </c:pt>
                <c:pt idx="13695">
                  <c:v>5.0199999999999996</c:v>
                </c:pt>
                <c:pt idx="13696">
                  <c:v>5.0199999999999996</c:v>
                </c:pt>
                <c:pt idx="13697">
                  <c:v>5.01</c:v>
                </c:pt>
                <c:pt idx="13698">
                  <c:v>5.01</c:v>
                </c:pt>
                <c:pt idx="13699">
                  <c:v>5.0199999999999996</c:v>
                </c:pt>
                <c:pt idx="13700">
                  <c:v>5.0199999999999996</c:v>
                </c:pt>
                <c:pt idx="13701">
                  <c:v>5.01</c:v>
                </c:pt>
                <c:pt idx="13702">
                  <c:v>5.0199999999999996</c:v>
                </c:pt>
                <c:pt idx="13703">
                  <c:v>5.0199999999999996</c:v>
                </c:pt>
                <c:pt idx="13704">
                  <c:v>5.01</c:v>
                </c:pt>
                <c:pt idx="13705">
                  <c:v>5.01</c:v>
                </c:pt>
                <c:pt idx="13706">
                  <c:v>5.0199999999999996</c:v>
                </c:pt>
                <c:pt idx="13707">
                  <c:v>5.0199999999999996</c:v>
                </c:pt>
                <c:pt idx="13708">
                  <c:v>5.01</c:v>
                </c:pt>
                <c:pt idx="13709">
                  <c:v>5</c:v>
                </c:pt>
                <c:pt idx="13710">
                  <c:v>5.01</c:v>
                </c:pt>
                <c:pt idx="13711">
                  <c:v>5.0199999999999996</c:v>
                </c:pt>
                <c:pt idx="13712">
                  <c:v>5.01</c:v>
                </c:pt>
                <c:pt idx="13713">
                  <c:v>5.01</c:v>
                </c:pt>
                <c:pt idx="13714">
                  <c:v>5.01</c:v>
                </c:pt>
                <c:pt idx="13715">
                  <c:v>5.01</c:v>
                </c:pt>
                <c:pt idx="13716">
                  <c:v>5.01</c:v>
                </c:pt>
                <c:pt idx="13717">
                  <c:v>5.01</c:v>
                </c:pt>
                <c:pt idx="13718">
                  <c:v>5.01</c:v>
                </c:pt>
                <c:pt idx="13719">
                  <c:v>5.0199999999999996</c:v>
                </c:pt>
                <c:pt idx="13720">
                  <c:v>4.9800000000000004</c:v>
                </c:pt>
                <c:pt idx="13721">
                  <c:v>30.81</c:v>
                </c:pt>
                <c:pt idx="13722">
                  <c:v>22.52</c:v>
                </c:pt>
                <c:pt idx="13723">
                  <c:v>11</c:v>
                </c:pt>
                <c:pt idx="13724">
                  <c:v>0</c:v>
                </c:pt>
                <c:pt idx="13725">
                  <c:v>4.9800000000000004</c:v>
                </c:pt>
                <c:pt idx="13726">
                  <c:v>5</c:v>
                </c:pt>
                <c:pt idx="13727">
                  <c:v>5.0199999999999996</c:v>
                </c:pt>
                <c:pt idx="13728">
                  <c:v>5.01</c:v>
                </c:pt>
                <c:pt idx="13729">
                  <c:v>5.04</c:v>
                </c:pt>
                <c:pt idx="13730">
                  <c:v>5</c:v>
                </c:pt>
                <c:pt idx="13731">
                  <c:v>5</c:v>
                </c:pt>
                <c:pt idx="13732">
                  <c:v>6.71</c:v>
                </c:pt>
                <c:pt idx="13733">
                  <c:v>6.68</c:v>
                </c:pt>
                <c:pt idx="13734">
                  <c:v>5.0199999999999996</c:v>
                </c:pt>
                <c:pt idx="13735">
                  <c:v>6.67</c:v>
                </c:pt>
                <c:pt idx="13736">
                  <c:v>6.67</c:v>
                </c:pt>
                <c:pt idx="13737">
                  <c:v>6.68</c:v>
                </c:pt>
                <c:pt idx="13738">
                  <c:v>6.68</c:v>
                </c:pt>
                <c:pt idx="13739">
                  <c:v>6.69</c:v>
                </c:pt>
                <c:pt idx="13740">
                  <c:v>6.67</c:v>
                </c:pt>
                <c:pt idx="13741">
                  <c:v>6.68</c:v>
                </c:pt>
                <c:pt idx="13742">
                  <c:v>5.03</c:v>
                </c:pt>
                <c:pt idx="13743">
                  <c:v>5.0199999999999996</c:v>
                </c:pt>
                <c:pt idx="13744">
                  <c:v>6.67</c:v>
                </c:pt>
                <c:pt idx="13745">
                  <c:v>6.68</c:v>
                </c:pt>
                <c:pt idx="13746">
                  <c:v>6.69</c:v>
                </c:pt>
                <c:pt idx="13747">
                  <c:v>6.71</c:v>
                </c:pt>
                <c:pt idx="13748">
                  <c:v>6.67</c:v>
                </c:pt>
                <c:pt idx="13749">
                  <c:v>6.67</c:v>
                </c:pt>
                <c:pt idx="13750">
                  <c:v>6.69</c:v>
                </c:pt>
                <c:pt idx="13751">
                  <c:v>6.71</c:v>
                </c:pt>
                <c:pt idx="13752">
                  <c:v>6.7</c:v>
                </c:pt>
                <c:pt idx="13753">
                  <c:v>6.69</c:v>
                </c:pt>
                <c:pt idx="13754">
                  <c:v>6.67</c:v>
                </c:pt>
                <c:pt idx="13755">
                  <c:v>6.7</c:v>
                </c:pt>
                <c:pt idx="13756">
                  <c:v>6.7</c:v>
                </c:pt>
                <c:pt idx="13757">
                  <c:v>6.68</c:v>
                </c:pt>
                <c:pt idx="13758">
                  <c:v>6.68</c:v>
                </c:pt>
                <c:pt idx="13759">
                  <c:v>6.68</c:v>
                </c:pt>
                <c:pt idx="13760">
                  <c:v>6.69</c:v>
                </c:pt>
                <c:pt idx="13761">
                  <c:v>6.69</c:v>
                </c:pt>
                <c:pt idx="13762">
                  <c:v>6.67</c:v>
                </c:pt>
                <c:pt idx="13763">
                  <c:v>6.69</c:v>
                </c:pt>
                <c:pt idx="13764">
                  <c:v>6.69</c:v>
                </c:pt>
                <c:pt idx="13765">
                  <c:v>6.7</c:v>
                </c:pt>
                <c:pt idx="13766">
                  <c:v>6.7</c:v>
                </c:pt>
                <c:pt idx="13767">
                  <c:v>6.67</c:v>
                </c:pt>
                <c:pt idx="13768">
                  <c:v>6.68</c:v>
                </c:pt>
                <c:pt idx="13769">
                  <c:v>6.67</c:v>
                </c:pt>
                <c:pt idx="13770">
                  <c:v>6.69</c:v>
                </c:pt>
                <c:pt idx="13771">
                  <c:v>6.7</c:v>
                </c:pt>
                <c:pt idx="13772">
                  <c:v>6.68</c:v>
                </c:pt>
                <c:pt idx="13773">
                  <c:v>6.7</c:v>
                </c:pt>
                <c:pt idx="13774">
                  <c:v>6.69</c:v>
                </c:pt>
                <c:pt idx="13775">
                  <c:v>6.66</c:v>
                </c:pt>
                <c:pt idx="13776">
                  <c:v>6.68</c:v>
                </c:pt>
                <c:pt idx="13777">
                  <c:v>6.7</c:v>
                </c:pt>
                <c:pt idx="13778">
                  <c:v>6.68</c:v>
                </c:pt>
                <c:pt idx="13779">
                  <c:v>6.67</c:v>
                </c:pt>
                <c:pt idx="13780">
                  <c:v>37.49</c:v>
                </c:pt>
                <c:pt idx="13781">
                  <c:v>37.159999999999997</c:v>
                </c:pt>
                <c:pt idx="13782">
                  <c:v>23.58</c:v>
                </c:pt>
                <c:pt idx="13783">
                  <c:v>81.17</c:v>
                </c:pt>
                <c:pt idx="13784">
                  <c:v>2.85</c:v>
                </c:pt>
                <c:pt idx="13785">
                  <c:v>86.46</c:v>
                </c:pt>
                <c:pt idx="13786">
                  <c:v>64.33</c:v>
                </c:pt>
                <c:pt idx="13787">
                  <c:v>0</c:v>
                </c:pt>
                <c:pt idx="13788">
                  <c:v>82.74</c:v>
                </c:pt>
                <c:pt idx="13789">
                  <c:v>90.18</c:v>
                </c:pt>
                <c:pt idx="13790">
                  <c:v>90.18</c:v>
                </c:pt>
                <c:pt idx="13791">
                  <c:v>90.18</c:v>
                </c:pt>
                <c:pt idx="13792">
                  <c:v>90.18</c:v>
                </c:pt>
                <c:pt idx="13793">
                  <c:v>90.18</c:v>
                </c:pt>
                <c:pt idx="13794">
                  <c:v>90.18</c:v>
                </c:pt>
                <c:pt idx="13795">
                  <c:v>90.18</c:v>
                </c:pt>
                <c:pt idx="13796">
                  <c:v>90.18</c:v>
                </c:pt>
                <c:pt idx="13797">
                  <c:v>17.489999999999998</c:v>
                </c:pt>
                <c:pt idx="13798">
                  <c:v>0</c:v>
                </c:pt>
                <c:pt idx="13799">
                  <c:v>0</c:v>
                </c:pt>
                <c:pt idx="13800">
                  <c:v>0</c:v>
                </c:pt>
                <c:pt idx="13801">
                  <c:v>9.6999999999999993</c:v>
                </c:pt>
                <c:pt idx="13802">
                  <c:v>0</c:v>
                </c:pt>
                <c:pt idx="13803">
                  <c:v>1.71</c:v>
                </c:pt>
                <c:pt idx="13804">
                  <c:v>5.01</c:v>
                </c:pt>
                <c:pt idx="13805">
                  <c:v>4.9800000000000004</c:v>
                </c:pt>
                <c:pt idx="13806">
                  <c:v>5.01</c:v>
                </c:pt>
                <c:pt idx="13807">
                  <c:v>5.0199999999999996</c:v>
                </c:pt>
                <c:pt idx="13808">
                  <c:v>9.48</c:v>
                </c:pt>
                <c:pt idx="13809">
                  <c:v>5.04</c:v>
                </c:pt>
                <c:pt idx="13810">
                  <c:v>5.04</c:v>
                </c:pt>
                <c:pt idx="13811">
                  <c:v>5.04</c:v>
                </c:pt>
                <c:pt idx="13812">
                  <c:v>5.04</c:v>
                </c:pt>
                <c:pt idx="13813">
                  <c:v>5.04</c:v>
                </c:pt>
                <c:pt idx="13814">
                  <c:v>5.04</c:v>
                </c:pt>
                <c:pt idx="13815">
                  <c:v>5.04</c:v>
                </c:pt>
                <c:pt idx="13816">
                  <c:v>5.0199999999999996</c:v>
                </c:pt>
                <c:pt idx="13817">
                  <c:v>5.01</c:v>
                </c:pt>
                <c:pt idx="13818">
                  <c:v>5.01</c:v>
                </c:pt>
                <c:pt idx="13819">
                  <c:v>5.01</c:v>
                </c:pt>
                <c:pt idx="13820">
                  <c:v>5.03</c:v>
                </c:pt>
                <c:pt idx="13821">
                  <c:v>5.01</c:v>
                </c:pt>
                <c:pt idx="13822">
                  <c:v>38.43</c:v>
                </c:pt>
                <c:pt idx="13823">
                  <c:v>62.43</c:v>
                </c:pt>
                <c:pt idx="13824">
                  <c:v>0</c:v>
                </c:pt>
                <c:pt idx="13825">
                  <c:v>19.489999999999998</c:v>
                </c:pt>
                <c:pt idx="13826">
                  <c:v>17.5</c:v>
                </c:pt>
                <c:pt idx="13827">
                  <c:v>0</c:v>
                </c:pt>
                <c:pt idx="13828">
                  <c:v>0</c:v>
                </c:pt>
                <c:pt idx="13829">
                  <c:v>0</c:v>
                </c:pt>
                <c:pt idx="13830">
                  <c:v>13.82</c:v>
                </c:pt>
                <c:pt idx="13831">
                  <c:v>0</c:v>
                </c:pt>
                <c:pt idx="13832">
                  <c:v>0</c:v>
                </c:pt>
                <c:pt idx="13833">
                  <c:v>4.97</c:v>
                </c:pt>
                <c:pt idx="13834">
                  <c:v>5</c:v>
                </c:pt>
                <c:pt idx="13835">
                  <c:v>5.0199999999999996</c:v>
                </c:pt>
                <c:pt idx="13836">
                  <c:v>5.03</c:v>
                </c:pt>
                <c:pt idx="13837">
                  <c:v>5.01</c:v>
                </c:pt>
                <c:pt idx="13838">
                  <c:v>5.0199999999999996</c:v>
                </c:pt>
                <c:pt idx="13839">
                  <c:v>5.0199999999999996</c:v>
                </c:pt>
                <c:pt idx="13840">
                  <c:v>5.0199999999999996</c:v>
                </c:pt>
                <c:pt idx="13841">
                  <c:v>5</c:v>
                </c:pt>
                <c:pt idx="13842">
                  <c:v>5.03</c:v>
                </c:pt>
                <c:pt idx="13843">
                  <c:v>5.01</c:v>
                </c:pt>
                <c:pt idx="13844">
                  <c:v>5.01</c:v>
                </c:pt>
                <c:pt idx="13845">
                  <c:v>5.01</c:v>
                </c:pt>
                <c:pt idx="13846">
                  <c:v>5.01</c:v>
                </c:pt>
                <c:pt idx="13847">
                  <c:v>5.01</c:v>
                </c:pt>
                <c:pt idx="13848">
                  <c:v>5.01</c:v>
                </c:pt>
                <c:pt idx="13849">
                  <c:v>5.01</c:v>
                </c:pt>
                <c:pt idx="13850">
                  <c:v>5.01</c:v>
                </c:pt>
                <c:pt idx="13851">
                  <c:v>5.01</c:v>
                </c:pt>
                <c:pt idx="13852">
                  <c:v>5.01</c:v>
                </c:pt>
                <c:pt idx="13853">
                  <c:v>5.01</c:v>
                </c:pt>
                <c:pt idx="13854">
                  <c:v>5</c:v>
                </c:pt>
                <c:pt idx="13855">
                  <c:v>5.01</c:v>
                </c:pt>
                <c:pt idx="13856">
                  <c:v>5.0199999999999996</c:v>
                </c:pt>
                <c:pt idx="13857">
                  <c:v>5.03</c:v>
                </c:pt>
                <c:pt idx="13858">
                  <c:v>5.01</c:v>
                </c:pt>
                <c:pt idx="13859">
                  <c:v>5.0199999999999996</c:v>
                </c:pt>
                <c:pt idx="13860">
                  <c:v>5.01</c:v>
                </c:pt>
                <c:pt idx="13861">
                  <c:v>5.0199999999999996</c:v>
                </c:pt>
                <c:pt idx="13862">
                  <c:v>4.99</c:v>
                </c:pt>
                <c:pt idx="13863">
                  <c:v>5.01</c:v>
                </c:pt>
                <c:pt idx="13864">
                  <c:v>5.01</c:v>
                </c:pt>
                <c:pt idx="13865">
                  <c:v>5</c:v>
                </c:pt>
                <c:pt idx="13866">
                  <c:v>5.03</c:v>
                </c:pt>
                <c:pt idx="13867">
                  <c:v>5</c:v>
                </c:pt>
                <c:pt idx="13868">
                  <c:v>5.01</c:v>
                </c:pt>
                <c:pt idx="13869">
                  <c:v>5.01</c:v>
                </c:pt>
                <c:pt idx="13870">
                  <c:v>5.01</c:v>
                </c:pt>
                <c:pt idx="13871">
                  <c:v>5.01</c:v>
                </c:pt>
                <c:pt idx="13872">
                  <c:v>5.0199999999999996</c:v>
                </c:pt>
                <c:pt idx="13873">
                  <c:v>5.01</c:v>
                </c:pt>
                <c:pt idx="13874">
                  <c:v>5.01</c:v>
                </c:pt>
                <c:pt idx="13875">
                  <c:v>5.0199999999999996</c:v>
                </c:pt>
                <c:pt idx="13876">
                  <c:v>5.01</c:v>
                </c:pt>
                <c:pt idx="13877">
                  <c:v>5.01</c:v>
                </c:pt>
                <c:pt idx="13878">
                  <c:v>5.01</c:v>
                </c:pt>
                <c:pt idx="13879">
                  <c:v>5.01</c:v>
                </c:pt>
                <c:pt idx="13880">
                  <c:v>5.01</c:v>
                </c:pt>
                <c:pt idx="13881">
                  <c:v>5.0199999999999996</c:v>
                </c:pt>
                <c:pt idx="13882">
                  <c:v>5.01</c:v>
                </c:pt>
                <c:pt idx="13883">
                  <c:v>5.0199999999999996</c:v>
                </c:pt>
                <c:pt idx="13884">
                  <c:v>5.0199999999999996</c:v>
                </c:pt>
                <c:pt idx="13885">
                  <c:v>5</c:v>
                </c:pt>
                <c:pt idx="13886">
                  <c:v>5.01</c:v>
                </c:pt>
                <c:pt idx="13887">
                  <c:v>5.01</c:v>
                </c:pt>
                <c:pt idx="13888">
                  <c:v>5.0199999999999996</c:v>
                </c:pt>
                <c:pt idx="13889">
                  <c:v>5.0199999999999996</c:v>
                </c:pt>
                <c:pt idx="13890">
                  <c:v>5.01</c:v>
                </c:pt>
                <c:pt idx="13891">
                  <c:v>5</c:v>
                </c:pt>
                <c:pt idx="13892">
                  <c:v>5.01</c:v>
                </c:pt>
                <c:pt idx="13893">
                  <c:v>5.03</c:v>
                </c:pt>
                <c:pt idx="13894">
                  <c:v>5.01</c:v>
                </c:pt>
                <c:pt idx="13895">
                  <c:v>5</c:v>
                </c:pt>
                <c:pt idx="13896">
                  <c:v>5.01</c:v>
                </c:pt>
                <c:pt idx="13897">
                  <c:v>5.0199999999999996</c:v>
                </c:pt>
                <c:pt idx="13898">
                  <c:v>5.0199999999999996</c:v>
                </c:pt>
                <c:pt idx="13899">
                  <c:v>5.0199999999999996</c:v>
                </c:pt>
                <c:pt idx="13900">
                  <c:v>5.0199999999999996</c:v>
                </c:pt>
                <c:pt idx="13901">
                  <c:v>5.0199999999999996</c:v>
                </c:pt>
                <c:pt idx="13902">
                  <c:v>5</c:v>
                </c:pt>
                <c:pt idx="13903">
                  <c:v>5.0199999999999996</c:v>
                </c:pt>
                <c:pt idx="13904">
                  <c:v>8.31</c:v>
                </c:pt>
                <c:pt idx="13905">
                  <c:v>28.53</c:v>
                </c:pt>
                <c:pt idx="13906">
                  <c:v>0</c:v>
                </c:pt>
                <c:pt idx="13907">
                  <c:v>5.04</c:v>
                </c:pt>
                <c:pt idx="13908">
                  <c:v>5.04</c:v>
                </c:pt>
                <c:pt idx="13909">
                  <c:v>109.15</c:v>
                </c:pt>
                <c:pt idx="13910">
                  <c:v>109</c:v>
                </c:pt>
                <c:pt idx="13911">
                  <c:v>0</c:v>
                </c:pt>
                <c:pt idx="13912">
                  <c:v>50.21</c:v>
                </c:pt>
                <c:pt idx="13913">
                  <c:v>62.44</c:v>
                </c:pt>
                <c:pt idx="13914">
                  <c:v>0</c:v>
                </c:pt>
                <c:pt idx="13915">
                  <c:v>0</c:v>
                </c:pt>
                <c:pt idx="13916">
                  <c:v>6.17</c:v>
                </c:pt>
                <c:pt idx="13917">
                  <c:v>0</c:v>
                </c:pt>
                <c:pt idx="13918">
                  <c:v>0</c:v>
                </c:pt>
                <c:pt idx="13919">
                  <c:v>0</c:v>
                </c:pt>
                <c:pt idx="13920">
                  <c:v>1.72</c:v>
                </c:pt>
                <c:pt idx="13921">
                  <c:v>4.99</c:v>
                </c:pt>
                <c:pt idx="13922">
                  <c:v>4.99</c:v>
                </c:pt>
                <c:pt idx="13923">
                  <c:v>5</c:v>
                </c:pt>
                <c:pt idx="13924">
                  <c:v>5.01</c:v>
                </c:pt>
                <c:pt idx="13925">
                  <c:v>5.0199999999999996</c:v>
                </c:pt>
                <c:pt idx="13926">
                  <c:v>5.01</c:v>
                </c:pt>
                <c:pt idx="13927">
                  <c:v>5</c:v>
                </c:pt>
                <c:pt idx="13928">
                  <c:v>5.01</c:v>
                </c:pt>
                <c:pt idx="13929">
                  <c:v>5.01</c:v>
                </c:pt>
                <c:pt idx="13930">
                  <c:v>5.03</c:v>
                </c:pt>
                <c:pt idx="13931">
                  <c:v>5.01</c:v>
                </c:pt>
                <c:pt idx="13932">
                  <c:v>5</c:v>
                </c:pt>
                <c:pt idx="13933">
                  <c:v>5.01</c:v>
                </c:pt>
                <c:pt idx="13934">
                  <c:v>5.01</c:v>
                </c:pt>
                <c:pt idx="13935">
                  <c:v>5.0199999999999996</c:v>
                </c:pt>
                <c:pt idx="13936">
                  <c:v>5</c:v>
                </c:pt>
                <c:pt idx="13937">
                  <c:v>5.0199999999999996</c:v>
                </c:pt>
                <c:pt idx="13938">
                  <c:v>5.01</c:v>
                </c:pt>
                <c:pt idx="13939">
                  <c:v>5.01</c:v>
                </c:pt>
                <c:pt idx="13940">
                  <c:v>5.01</c:v>
                </c:pt>
                <c:pt idx="13941">
                  <c:v>5.01</c:v>
                </c:pt>
                <c:pt idx="13942">
                  <c:v>5.01</c:v>
                </c:pt>
                <c:pt idx="13943">
                  <c:v>5.01</c:v>
                </c:pt>
                <c:pt idx="13944">
                  <c:v>4.99</c:v>
                </c:pt>
                <c:pt idx="13945">
                  <c:v>5</c:v>
                </c:pt>
                <c:pt idx="13946">
                  <c:v>5.0199999999999996</c:v>
                </c:pt>
                <c:pt idx="13947">
                  <c:v>5</c:v>
                </c:pt>
                <c:pt idx="13948">
                  <c:v>5</c:v>
                </c:pt>
                <c:pt idx="13949">
                  <c:v>5.0199999999999996</c:v>
                </c:pt>
                <c:pt idx="13950">
                  <c:v>5.01</c:v>
                </c:pt>
                <c:pt idx="13951">
                  <c:v>5.01</c:v>
                </c:pt>
                <c:pt idx="13952">
                  <c:v>5.01</c:v>
                </c:pt>
                <c:pt idx="13953">
                  <c:v>5.01</c:v>
                </c:pt>
                <c:pt idx="13954">
                  <c:v>5.01</c:v>
                </c:pt>
                <c:pt idx="13955">
                  <c:v>4.99</c:v>
                </c:pt>
                <c:pt idx="13956">
                  <c:v>5.0199999999999996</c:v>
                </c:pt>
                <c:pt idx="13957">
                  <c:v>5.03</c:v>
                </c:pt>
                <c:pt idx="13958">
                  <c:v>5.0199999999999996</c:v>
                </c:pt>
                <c:pt idx="13959">
                  <c:v>5.0199999999999996</c:v>
                </c:pt>
                <c:pt idx="13960">
                  <c:v>5</c:v>
                </c:pt>
                <c:pt idx="13961">
                  <c:v>5.01</c:v>
                </c:pt>
                <c:pt idx="13962">
                  <c:v>5.01</c:v>
                </c:pt>
                <c:pt idx="13963">
                  <c:v>5.0199999999999996</c:v>
                </c:pt>
                <c:pt idx="13964">
                  <c:v>5.01</c:v>
                </c:pt>
                <c:pt idx="13965">
                  <c:v>5</c:v>
                </c:pt>
                <c:pt idx="13966">
                  <c:v>5.0199999999999996</c:v>
                </c:pt>
                <c:pt idx="13967">
                  <c:v>5.04</c:v>
                </c:pt>
                <c:pt idx="13968">
                  <c:v>5.01</c:v>
                </c:pt>
                <c:pt idx="13969">
                  <c:v>5.0199999999999996</c:v>
                </c:pt>
                <c:pt idx="13970">
                  <c:v>5.0199999999999996</c:v>
                </c:pt>
                <c:pt idx="13971">
                  <c:v>5.0199999999999996</c:v>
                </c:pt>
                <c:pt idx="13972">
                  <c:v>5</c:v>
                </c:pt>
                <c:pt idx="13973">
                  <c:v>5.0199999999999996</c:v>
                </c:pt>
                <c:pt idx="13974">
                  <c:v>5.03</c:v>
                </c:pt>
                <c:pt idx="13975">
                  <c:v>5.04</c:v>
                </c:pt>
                <c:pt idx="13976">
                  <c:v>5.01</c:v>
                </c:pt>
                <c:pt idx="13977">
                  <c:v>28.57</c:v>
                </c:pt>
                <c:pt idx="13978">
                  <c:v>21.44</c:v>
                </c:pt>
                <c:pt idx="13979">
                  <c:v>28.8</c:v>
                </c:pt>
                <c:pt idx="13980">
                  <c:v>21.05</c:v>
                </c:pt>
                <c:pt idx="13981">
                  <c:v>0</c:v>
                </c:pt>
                <c:pt idx="13982">
                  <c:v>0</c:v>
                </c:pt>
                <c:pt idx="13983">
                  <c:v>1.68</c:v>
                </c:pt>
                <c:pt idx="13984">
                  <c:v>5</c:v>
                </c:pt>
                <c:pt idx="13985">
                  <c:v>5</c:v>
                </c:pt>
                <c:pt idx="13986">
                  <c:v>5.0599999999999996</c:v>
                </c:pt>
                <c:pt idx="13987">
                  <c:v>5.03</c:v>
                </c:pt>
                <c:pt idx="13988">
                  <c:v>5.01</c:v>
                </c:pt>
                <c:pt idx="13989">
                  <c:v>5.0199999999999996</c:v>
                </c:pt>
                <c:pt idx="13990">
                  <c:v>5.01</c:v>
                </c:pt>
                <c:pt idx="13991">
                  <c:v>5.0199999999999996</c:v>
                </c:pt>
                <c:pt idx="13992">
                  <c:v>5</c:v>
                </c:pt>
                <c:pt idx="13993">
                  <c:v>5.0199999999999996</c:v>
                </c:pt>
                <c:pt idx="13994">
                  <c:v>5.0199999999999996</c:v>
                </c:pt>
                <c:pt idx="13995">
                  <c:v>5</c:v>
                </c:pt>
                <c:pt idx="13996">
                  <c:v>5</c:v>
                </c:pt>
                <c:pt idx="13997">
                  <c:v>5.01</c:v>
                </c:pt>
                <c:pt idx="13998">
                  <c:v>5.0199999999999996</c:v>
                </c:pt>
                <c:pt idx="13999">
                  <c:v>5.01</c:v>
                </c:pt>
                <c:pt idx="14000">
                  <c:v>5.03</c:v>
                </c:pt>
                <c:pt idx="14001">
                  <c:v>5.0199999999999996</c:v>
                </c:pt>
                <c:pt idx="14002">
                  <c:v>5</c:v>
                </c:pt>
                <c:pt idx="14003">
                  <c:v>5.01</c:v>
                </c:pt>
                <c:pt idx="14004">
                  <c:v>5.0199999999999996</c:v>
                </c:pt>
                <c:pt idx="14005">
                  <c:v>5.0199999999999996</c:v>
                </c:pt>
                <c:pt idx="14006">
                  <c:v>5.0199999999999996</c:v>
                </c:pt>
                <c:pt idx="14007">
                  <c:v>5.0199999999999996</c:v>
                </c:pt>
                <c:pt idx="14008">
                  <c:v>5.01</c:v>
                </c:pt>
                <c:pt idx="14009">
                  <c:v>5</c:v>
                </c:pt>
                <c:pt idx="14010">
                  <c:v>5.03</c:v>
                </c:pt>
                <c:pt idx="14011">
                  <c:v>5.03</c:v>
                </c:pt>
                <c:pt idx="14012">
                  <c:v>5</c:v>
                </c:pt>
                <c:pt idx="14013">
                  <c:v>5.0199999999999996</c:v>
                </c:pt>
                <c:pt idx="14014">
                  <c:v>5.01</c:v>
                </c:pt>
                <c:pt idx="14015">
                  <c:v>5</c:v>
                </c:pt>
                <c:pt idx="14016">
                  <c:v>5.0199999999999996</c:v>
                </c:pt>
                <c:pt idx="14017">
                  <c:v>5.0199999999999996</c:v>
                </c:pt>
                <c:pt idx="14018">
                  <c:v>5.0199999999999996</c:v>
                </c:pt>
                <c:pt idx="14019">
                  <c:v>5.0199999999999996</c:v>
                </c:pt>
                <c:pt idx="14020">
                  <c:v>5.0199999999999996</c:v>
                </c:pt>
                <c:pt idx="14021">
                  <c:v>5.0199999999999996</c:v>
                </c:pt>
                <c:pt idx="14022">
                  <c:v>5.0199999999999996</c:v>
                </c:pt>
                <c:pt idx="14023">
                  <c:v>5.0199999999999996</c:v>
                </c:pt>
                <c:pt idx="14024">
                  <c:v>5.0199999999999996</c:v>
                </c:pt>
                <c:pt idx="14025">
                  <c:v>5.0199999999999996</c:v>
                </c:pt>
                <c:pt idx="14026">
                  <c:v>5.01</c:v>
                </c:pt>
                <c:pt idx="14027">
                  <c:v>5.01</c:v>
                </c:pt>
                <c:pt idx="14028">
                  <c:v>5.0199999999999996</c:v>
                </c:pt>
                <c:pt idx="14029">
                  <c:v>5.0199999999999996</c:v>
                </c:pt>
                <c:pt idx="14030">
                  <c:v>4.99</c:v>
                </c:pt>
                <c:pt idx="14031">
                  <c:v>5.0199999999999996</c:v>
                </c:pt>
                <c:pt idx="14032">
                  <c:v>5.0199999999999996</c:v>
                </c:pt>
                <c:pt idx="14033">
                  <c:v>5.0199999999999996</c:v>
                </c:pt>
                <c:pt idx="14034">
                  <c:v>5</c:v>
                </c:pt>
                <c:pt idx="14035">
                  <c:v>5</c:v>
                </c:pt>
                <c:pt idx="14036">
                  <c:v>5.01</c:v>
                </c:pt>
                <c:pt idx="14037">
                  <c:v>5.01</c:v>
                </c:pt>
                <c:pt idx="14038">
                  <c:v>5.03</c:v>
                </c:pt>
                <c:pt idx="14039">
                  <c:v>5</c:v>
                </c:pt>
                <c:pt idx="14040">
                  <c:v>40.659999999999997</c:v>
                </c:pt>
                <c:pt idx="14041">
                  <c:v>96.97</c:v>
                </c:pt>
                <c:pt idx="14042">
                  <c:v>0</c:v>
                </c:pt>
                <c:pt idx="14043">
                  <c:v>85.55</c:v>
                </c:pt>
                <c:pt idx="14044">
                  <c:v>0</c:v>
                </c:pt>
                <c:pt idx="14045">
                  <c:v>8.7200000000000006</c:v>
                </c:pt>
                <c:pt idx="14046">
                  <c:v>19.059999999999999</c:v>
                </c:pt>
                <c:pt idx="14047">
                  <c:v>0</c:v>
                </c:pt>
                <c:pt idx="14048">
                  <c:v>5.74</c:v>
                </c:pt>
                <c:pt idx="14049">
                  <c:v>0</c:v>
                </c:pt>
                <c:pt idx="14050">
                  <c:v>0</c:v>
                </c:pt>
                <c:pt idx="14051">
                  <c:v>5</c:v>
                </c:pt>
                <c:pt idx="14052">
                  <c:v>4.99</c:v>
                </c:pt>
                <c:pt idx="14053">
                  <c:v>5.0199999999999996</c:v>
                </c:pt>
                <c:pt idx="14054">
                  <c:v>3.36</c:v>
                </c:pt>
                <c:pt idx="14055">
                  <c:v>5.01</c:v>
                </c:pt>
                <c:pt idx="14056">
                  <c:v>5.0199999999999996</c:v>
                </c:pt>
                <c:pt idx="14057">
                  <c:v>5.01</c:v>
                </c:pt>
                <c:pt idx="14058">
                  <c:v>4.96</c:v>
                </c:pt>
                <c:pt idx="14059">
                  <c:v>5.0199999999999996</c:v>
                </c:pt>
                <c:pt idx="14060">
                  <c:v>5.01</c:v>
                </c:pt>
                <c:pt idx="14061">
                  <c:v>4.99</c:v>
                </c:pt>
                <c:pt idx="14062">
                  <c:v>6.67</c:v>
                </c:pt>
                <c:pt idx="14063">
                  <c:v>6.67</c:v>
                </c:pt>
                <c:pt idx="14064">
                  <c:v>5.01</c:v>
                </c:pt>
                <c:pt idx="14065">
                  <c:v>6.67</c:v>
                </c:pt>
                <c:pt idx="14066">
                  <c:v>6.69</c:v>
                </c:pt>
                <c:pt idx="14067">
                  <c:v>6.66</c:v>
                </c:pt>
                <c:pt idx="14068">
                  <c:v>6.77</c:v>
                </c:pt>
                <c:pt idx="14069">
                  <c:v>5.04</c:v>
                </c:pt>
                <c:pt idx="14070">
                  <c:v>5.03</c:v>
                </c:pt>
                <c:pt idx="14071">
                  <c:v>6.69</c:v>
                </c:pt>
                <c:pt idx="14072">
                  <c:v>6.67</c:v>
                </c:pt>
                <c:pt idx="14073">
                  <c:v>6.69</c:v>
                </c:pt>
                <c:pt idx="14074">
                  <c:v>5.03</c:v>
                </c:pt>
                <c:pt idx="14075">
                  <c:v>5.01</c:v>
                </c:pt>
                <c:pt idx="14076">
                  <c:v>5.0199999999999996</c:v>
                </c:pt>
                <c:pt idx="14077">
                  <c:v>6.69</c:v>
                </c:pt>
                <c:pt idx="14078">
                  <c:v>6.69</c:v>
                </c:pt>
                <c:pt idx="14079">
                  <c:v>5.0199999999999996</c:v>
                </c:pt>
                <c:pt idx="14080">
                  <c:v>6.68</c:v>
                </c:pt>
                <c:pt idx="14081">
                  <c:v>6.69</c:v>
                </c:pt>
                <c:pt idx="14082">
                  <c:v>5.03</c:v>
                </c:pt>
                <c:pt idx="14083">
                  <c:v>6.68</c:v>
                </c:pt>
                <c:pt idx="14084">
                  <c:v>6.68</c:v>
                </c:pt>
                <c:pt idx="14085">
                  <c:v>6.68</c:v>
                </c:pt>
                <c:pt idx="14086">
                  <c:v>5.0199999999999996</c:v>
                </c:pt>
                <c:pt idx="14087">
                  <c:v>6.7</c:v>
                </c:pt>
                <c:pt idx="14088">
                  <c:v>5.04</c:v>
                </c:pt>
                <c:pt idx="14089">
                  <c:v>6.68</c:v>
                </c:pt>
                <c:pt idx="14090">
                  <c:v>6.7</c:v>
                </c:pt>
                <c:pt idx="14091">
                  <c:v>6.67</c:v>
                </c:pt>
                <c:pt idx="14092">
                  <c:v>6.69</c:v>
                </c:pt>
                <c:pt idx="14093">
                  <c:v>6.68</c:v>
                </c:pt>
                <c:pt idx="14094">
                  <c:v>6.66</c:v>
                </c:pt>
                <c:pt idx="14095">
                  <c:v>6.69</c:v>
                </c:pt>
                <c:pt idx="14096">
                  <c:v>6.67</c:v>
                </c:pt>
                <c:pt idx="14097">
                  <c:v>6.68</c:v>
                </c:pt>
                <c:pt idx="14098">
                  <c:v>6.7</c:v>
                </c:pt>
                <c:pt idx="14099">
                  <c:v>6.68</c:v>
                </c:pt>
                <c:pt idx="14100">
                  <c:v>6.68</c:v>
                </c:pt>
                <c:pt idx="14101">
                  <c:v>6.66</c:v>
                </c:pt>
                <c:pt idx="14102">
                  <c:v>6.7</c:v>
                </c:pt>
                <c:pt idx="14103">
                  <c:v>5.01</c:v>
                </c:pt>
                <c:pt idx="14104">
                  <c:v>6.67</c:v>
                </c:pt>
                <c:pt idx="14105">
                  <c:v>6.66</c:v>
                </c:pt>
                <c:pt idx="14106">
                  <c:v>6.69</c:v>
                </c:pt>
                <c:pt idx="14107">
                  <c:v>5.0199999999999996</c:v>
                </c:pt>
                <c:pt idx="14108">
                  <c:v>6.67</c:v>
                </c:pt>
                <c:pt idx="14109">
                  <c:v>6.69</c:v>
                </c:pt>
                <c:pt idx="14110">
                  <c:v>6.69</c:v>
                </c:pt>
                <c:pt idx="14111">
                  <c:v>6.67</c:v>
                </c:pt>
                <c:pt idx="14112">
                  <c:v>6.68</c:v>
                </c:pt>
                <c:pt idx="14113">
                  <c:v>5.0199999999999996</c:v>
                </c:pt>
                <c:pt idx="14114">
                  <c:v>6.66</c:v>
                </c:pt>
                <c:pt idx="14115">
                  <c:v>6.7</c:v>
                </c:pt>
                <c:pt idx="14116">
                  <c:v>6.69</c:v>
                </c:pt>
                <c:pt idx="14117">
                  <c:v>6.68</c:v>
                </c:pt>
                <c:pt idx="14118">
                  <c:v>6.67</c:v>
                </c:pt>
                <c:pt idx="14119">
                  <c:v>6.69</c:v>
                </c:pt>
                <c:pt idx="14120">
                  <c:v>6.7</c:v>
                </c:pt>
                <c:pt idx="14121">
                  <c:v>6.68</c:v>
                </c:pt>
                <c:pt idx="14122">
                  <c:v>6.68</c:v>
                </c:pt>
                <c:pt idx="14123">
                  <c:v>6.69</c:v>
                </c:pt>
                <c:pt idx="14124">
                  <c:v>6.68</c:v>
                </c:pt>
                <c:pt idx="14125">
                  <c:v>6.68</c:v>
                </c:pt>
                <c:pt idx="14126">
                  <c:v>6.7</c:v>
                </c:pt>
                <c:pt idx="14127">
                  <c:v>6.66</c:v>
                </c:pt>
                <c:pt idx="14128">
                  <c:v>6.66</c:v>
                </c:pt>
                <c:pt idx="14129">
                  <c:v>6.68</c:v>
                </c:pt>
                <c:pt idx="14130">
                  <c:v>6.67</c:v>
                </c:pt>
                <c:pt idx="14131">
                  <c:v>41.13</c:v>
                </c:pt>
                <c:pt idx="14132">
                  <c:v>32.909999999999997</c:v>
                </c:pt>
                <c:pt idx="14133">
                  <c:v>55.44</c:v>
                </c:pt>
                <c:pt idx="14134">
                  <c:v>0</c:v>
                </c:pt>
                <c:pt idx="14135">
                  <c:v>3.36</c:v>
                </c:pt>
                <c:pt idx="14136">
                  <c:v>5</c:v>
                </c:pt>
                <c:pt idx="14137">
                  <c:v>5.01</c:v>
                </c:pt>
                <c:pt idx="14138">
                  <c:v>5</c:v>
                </c:pt>
                <c:pt idx="14139">
                  <c:v>5.0199999999999996</c:v>
                </c:pt>
                <c:pt idx="14140">
                  <c:v>5.03</c:v>
                </c:pt>
                <c:pt idx="14141">
                  <c:v>5.01</c:v>
                </c:pt>
                <c:pt idx="14142">
                  <c:v>5</c:v>
                </c:pt>
                <c:pt idx="14143">
                  <c:v>5.0199999999999996</c:v>
                </c:pt>
                <c:pt idx="14144">
                  <c:v>5.0199999999999996</c:v>
                </c:pt>
                <c:pt idx="14145">
                  <c:v>5.0199999999999996</c:v>
                </c:pt>
                <c:pt idx="14146">
                  <c:v>5.0199999999999996</c:v>
                </c:pt>
                <c:pt idx="14147">
                  <c:v>4.99</c:v>
                </c:pt>
                <c:pt idx="14148">
                  <c:v>5</c:v>
                </c:pt>
                <c:pt idx="14149">
                  <c:v>5.0199999999999996</c:v>
                </c:pt>
                <c:pt idx="14150">
                  <c:v>5.0199999999999996</c:v>
                </c:pt>
                <c:pt idx="14151">
                  <c:v>11.06</c:v>
                </c:pt>
                <c:pt idx="14152">
                  <c:v>21.24</c:v>
                </c:pt>
                <c:pt idx="14153">
                  <c:v>0</c:v>
                </c:pt>
                <c:pt idx="14154">
                  <c:v>0</c:v>
                </c:pt>
                <c:pt idx="14155">
                  <c:v>4.99</c:v>
                </c:pt>
                <c:pt idx="14156">
                  <c:v>5</c:v>
                </c:pt>
                <c:pt idx="14157">
                  <c:v>5</c:v>
                </c:pt>
                <c:pt idx="14158">
                  <c:v>5.01</c:v>
                </c:pt>
                <c:pt idx="14159">
                  <c:v>5</c:v>
                </c:pt>
                <c:pt idx="14160">
                  <c:v>5.03</c:v>
                </c:pt>
                <c:pt idx="14161">
                  <c:v>5.0199999999999996</c:v>
                </c:pt>
                <c:pt idx="14162">
                  <c:v>5</c:v>
                </c:pt>
                <c:pt idx="14163">
                  <c:v>5.01</c:v>
                </c:pt>
                <c:pt idx="14164">
                  <c:v>5.0199999999999996</c:v>
                </c:pt>
                <c:pt idx="14165">
                  <c:v>5</c:v>
                </c:pt>
                <c:pt idx="14166">
                  <c:v>5.0199999999999996</c:v>
                </c:pt>
                <c:pt idx="14167">
                  <c:v>5.0199999999999996</c:v>
                </c:pt>
                <c:pt idx="14168">
                  <c:v>5.0199999999999996</c:v>
                </c:pt>
                <c:pt idx="14169">
                  <c:v>12.27</c:v>
                </c:pt>
                <c:pt idx="14170">
                  <c:v>24.97</c:v>
                </c:pt>
                <c:pt idx="14171">
                  <c:v>19.190000000000001</c:v>
                </c:pt>
                <c:pt idx="14172">
                  <c:v>41.05</c:v>
                </c:pt>
                <c:pt idx="14173">
                  <c:v>49.48</c:v>
                </c:pt>
                <c:pt idx="14174">
                  <c:v>0</c:v>
                </c:pt>
                <c:pt idx="14175">
                  <c:v>32.520000000000003</c:v>
                </c:pt>
                <c:pt idx="14176">
                  <c:v>0</c:v>
                </c:pt>
                <c:pt idx="14177">
                  <c:v>0</c:v>
                </c:pt>
                <c:pt idx="14178">
                  <c:v>0</c:v>
                </c:pt>
                <c:pt idx="14179">
                  <c:v>5</c:v>
                </c:pt>
                <c:pt idx="14180">
                  <c:v>5.0199999999999996</c:v>
                </c:pt>
                <c:pt idx="14181">
                  <c:v>5.0199999999999996</c:v>
                </c:pt>
                <c:pt idx="14182">
                  <c:v>5</c:v>
                </c:pt>
                <c:pt idx="14183">
                  <c:v>5.0199999999999996</c:v>
                </c:pt>
                <c:pt idx="14184">
                  <c:v>5.0199999999999996</c:v>
                </c:pt>
                <c:pt idx="14185">
                  <c:v>0</c:v>
                </c:pt>
                <c:pt idx="14186">
                  <c:v>0</c:v>
                </c:pt>
                <c:pt idx="14187">
                  <c:v>35.5</c:v>
                </c:pt>
                <c:pt idx="14188">
                  <c:v>39.1</c:v>
                </c:pt>
                <c:pt idx="14189">
                  <c:v>25.78</c:v>
                </c:pt>
                <c:pt idx="14190">
                  <c:v>15.23</c:v>
                </c:pt>
                <c:pt idx="14191">
                  <c:v>0</c:v>
                </c:pt>
                <c:pt idx="14192">
                  <c:v>0</c:v>
                </c:pt>
                <c:pt idx="14193">
                  <c:v>5</c:v>
                </c:pt>
                <c:pt idx="14194">
                  <c:v>5.01</c:v>
                </c:pt>
                <c:pt idx="14195">
                  <c:v>5.0199999999999996</c:v>
                </c:pt>
                <c:pt idx="14196">
                  <c:v>5.0199999999999996</c:v>
                </c:pt>
                <c:pt idx="14197">
                  <c:v>5.0199999999999996</c:v>
                </c:pt>
                <c:pt idx="14198">
                  <c:v>5.0199999999999996</c:v>
                </c:pt>
                <c:pt idx="14199">
                  <c:v>5.0199999999999996</c:v>
                </c:pt>
                <c:pt idx="14200">
                  <c:v>5.0199999999999996</c:v>
                </c:pt>
                <c:pt idx="14201">
                  <c:v>5.0199999999999996</c:v>
                </c:pt>
                <c:pt idx="14202">
                  <c:v>5.0199999999999996</c:v>
                </c:pt>
                <c:pt idx="14203">
                  <c:v>5.0199999999999996</c:v>
                </c:pt>
                <c:pt idx="14204">
                  <c:v>5.0199999999999996</c:v>
                </c:pt>
                <c:pt idx="14205">
                  <c:v>5.0199999999999996</c:v>
                </c:pt>
                <c:pt idx="14206">
                  <c:v>5.0199999999999996</c:v>
                </c:pt>
                <c:pt idx="14207">
                  <c:v>5.0199999999999996</c:v>
                </c:pt>
                <c:pt idx="14208">
                  <c:v>5.04</c:v>
                </c:pt>
                <c:pt idx="14209">
                  <c:v>5.04</c:v>
                </c:pt>
                <c:pt idx="14210">
                  <c:v>4.99</c:v>
                </c:pt>
                <c:pt idx="14211">
                  <c:v>5.01</c:v>
                </c:pt>
                <c:pt idx="14212">
                  <c:v>5.01</c:v>
                </c:pt>
                <c:pt idx="14213">
                  <c:v>5</c:v>
                </c:pt>
                <c:pt idx="14214">
                  <c:v>5.01</c:v>
                </c:pt>
                <c:pt idx="14215">
                  <c:v>5.01</c:v>
                </c:pt>
                <c:pt idx="14216">
                  <c:v>5.0199999999999996</c:v>
                </c:pt>
                <c:pt idx="14217">
                  <c:v>5.01</c:v>
                </c:pt>
                <c:pt idx="14218">
                  <c:v>5</c:v>
                </c:pt>
                <c:pt idx="14219">
                  <c:v>5.0599999999999996</c:v>
                </c:pt>
                <c:pt idx="14220">
                  <c:v>5.0199999999999996</c:v>
                </c:pt>
                <c:pt idx="14221">
                  <c:v>5.0199999999999996</c:v>
                </c:pt>
                <c:pt idx="14222">
                  <c:v>5</c:v>
                </c:pt>
                <c:pt idx="14223">
                  <c:v>5.01</c:v>
                </c:pt>
                <c:pt idx="14224">
                  <c:v>5.01</c:v>
                </c:pt>
                <c:pt idx="14225">
                  <c:v>0</c:v>
                </c:pt>
                <c:pt idx="14226">
                  <c:v>0</c:v>
                </c:pt>
                <c:pt idx="14227">
                  <c:v>5.01</c:v>
                </c:pt>
                <c:pt idx="14228">
                  <c:v>5.01</c:v>
                </c:pt>
                <c:pt idx="14229">
                  <c:v>5.01</c:v>
                </c:pt>
                <c:pt idx="14230">
                  <c:v>5.01</c:v>
                </c:pt>
                <c:pt idx="14231">
                  <c:v>5.01</c:v>
                </c:pt>
                <c:pt idx="14232">
                  <c:v>5.01</c:v>
                </c:pt>
                <c:pt idx="14233">
                  <c:v>5.01</c:v>
                </c:pt>
                <c:pt idx="14234">
                  <c:v>5.01</c:v>
                </c:pt>
                <c:pt idx="14235">
                  <c:v>5.0199999999999996</c:v>
                </c:pt>
                <c:pt idx="14236">
                  <c:v>5</c:v>
                </c:pt>
                <c:pt idx="14237">
                  <c:v>5.01</c:v>
                </c:pt>
                <c:pt idx="14238">
                  <c:v>5.0199999999999996</c:v>
                </c:pt>
                <c:pt idx="14239">
                  <c:v>4.99</c:v>
                </c:pt>
                <c:pt idx="14240">
                  <c:v>5.01</c:v>
                </c:pt>
                <c:pt idx="14241">
                  <c:v>5.01</c:v>
                </c:pt>
                <c:pt idx="14242">
                  <c:v>5.0199999999999996</c:v>
                </c:pt>
                <c:pt idx="14243">
                  <c:v>5.01</c:v>
                </c:pt>
                <c:pt idx="14244">
                  <c:v>5.01</c:v>
                </c:pt>
                <c:pt idx="14245">
                  <c:v>5.01</c:v>
                </c:pt>
                <c:pt idx="14246">
                  <c:v>5</c:v>
                </c:pt>
                <c:pt idx="14247">
                  <c:v>5.0199999999999996</c:v>
                </c:pt>
                <c:pt idx="14248">
                  <c:v>5.0199999999999996</c:v>
                </c:pt>
                <c:pt idx="14249">
                  <c:v>5.0199999999999996</c:v>
                </c:pt>
                <c:pt idx="14250">
                  <c:v>5.0199999999999996</c:v>
                </c:pt>
                <c:pt idx="14251">
                  <c:v>5</c:v>
                </c:pt>
                <c:pt idx="14252">
                  <c:v>5.0199999999999996</c:v>
                </c:pt>
                <c:pt idx="14253">
                  <c:v>5.0199999999999996</c:v>
                </c:pt>
                <c:pt idx="14254">
                  <c:v>5</c:v>
                </c:pt>
                <c:pt idx="14255">
                  <c:v>5.0199999999999996</c:v>
                </c:pt>
                <c:pt idx="14256">
                  <c:v>5</c:v>
                </c:pt>
                <c:pt idx="14257">
                  <c:v>5.01</c:v>
                </c:pt>
                <c:pt idx="14258">
                  <c:v>5.01</c:v>
                </c:pt>
                <c:pt idx="14259">
                  <c:v>5.03</c:v>
                </c:pt>
                <c:pt idx="14260">
                  <c:v>5.01</c:v>
                </c:pt>
                <c:pt idx="14261">
                  <c:v>5.01</c:v>
                </c:pt>
                <c:pt idx="14262">
                  <c:v>5.0199999999999996</c:v>
                </c:pt>
                <c:pt idx="14263">
                  <c:v>5.0199999999999996</c:v>
                </c:pt>
                <c:pt idx="14264">
                  <c:v>5.0199999999999996</c:v>
                </c:pt>
                <c:pt idx="14265">
                  <c:v>5.01</c:v>
                </c:pt>
                <c:pt idx="14266">
                  <c:v>5.01</c:v>
                </c:pt>
                <c:pt idx="14267">
                  <c:v>5.01</c:v>
                </c:pt>
                <c:pt idx="14268">
                  <c:v>5.01</c:v>
                </c:pt>
                <c:pt idx="14269">
                  <c:v>5</c:v>
                </c:pt>
                <c:pt idx="14270">
                  <c:v>5.03</c:v>
                </c:pt>
                <c:pt idx="14271">
                  <c:v>5.01</c:v>
                </c:pt>
                <c:pt idx="14272">
                  <c:v>5</c:v>
                </c:pt>
                <c:pt idx="14273">
                  <c:v>5.01</c:v>
                </c:pt>
                <c:pt idx="14274">
                  <c:v>5.0199999999999996</c:v>
                </c:pt>
                <c:pt idx="14275">
                  <c:v>5.0199999999999996</c:v>
                </c:pt>
                <c:pt idx="14276">
                  <c:v>5.0199999999999996</c:v>
                </c:pt>
                <c:pt idx="14277">
                  <c:v>5.01</c:v>
                </c:pt>
                <c:pt idx="14278">
                  <c:v>5</c:v>
                </c:pt>
                <c:pt idx="14279">
                  <c:v>5.0199999999999996</c:v>
                </c:pt>
                <c:pt idx="14280">
                  <c:v>5.03</c:v>
                </c:pt>
                <c:pt idx="14281">
                  <c:v>5.01</c:v>
                </c:pt>
                <c:pt idx="14282">
                  <c:v>5.01</c:v>
                </c:pt>
                <c:pt idx="14283">
                  <c:v>5.01</c:v>
                </c:pt>
                <c:pt idx="14284">
                  <c:v>5.0199999999999996</c:v>
                </c:pt>
                <c:pt idx="14285">
                  <c:v>5.0199999999999996</c:v>
                </c:pt>
                <c:pt idx="14286">
                  <c:v>5.01</c:v>
                </c:pt>
                <c:pt idx="14287">
                  <c:v>5.0199999999999996</c:v>
                </c:pt>
                <c:pt idx="14288">
                  <c:v>5.01</c:v>
                </c:pt>
                <c:pt idx="14289">
                  <c:v>5.01</c:v>
                </c:pt>
                <c:pt idx="14290">
                  <c:v>5.01</c:v>
                </c:pt>
                <c:pt idx="14291">
                  <c:v>5</c:v>
                </c:pt>
                <c:pt idx="14292">
                  <c:v>5.0199999999999996</c:v>
                </c:pt>
                <c:pt idx="14293">
                  <c:v>5.0199999999999996</c:v>
                </c:pt>
                <c:pt idx="14294">
                  <c:v>5.01</c:v>
                </c:pt>
                <c:pt idx="14295">
                  <c:v>5.01</c:v>
                </c:pt>
                <c:pt idx="14296">
                  <c:v>5</c:v>
                </c:pt>
                <c:pt idx="14297">
                  <c:v>5.0199999999999996</c:v>
                </c:pt>
                <c:pt idx="14298">
                  <c:v>5.0199999999999996</c:v>
                </c:pt>
                <c:pt idx="14299">
                  <c:v>5.01</c:v>
                </c:pt>
                <c:pt idx="14300">
                  <c:v>4.99</c:v>
                </c:pt>
                <c:pt idx="14301">
                  <c:v>5.0199999999999996</c:v>
                </c:pt>
                <c:pt idx="14302">
                  <c:v>5.0199999999999996</c:v>
                </c:pt>
                <c:pt idx="14303">
                  <c:v>5.01</c:v>
                </c:pt>
                <c:pt idx="14304">
                  <c:v>5</c:v>
                </c:pt>
                <c:pt idx="14305">
                  <c:v>4.99</c:v>
                </c:pt>
                <c:pt idx="14306">
                  <c:v>5</c:v>
                </c:pt>
                <c:pt idx="14307">
                  <c:v>5.01</c:v>
                </c:pt>
                <c:pt idx="14308">
                  <c:v>5.0199999999999996</c:v>
                </c:pt>
                <c:pt idx="14309">
                  <c:v>5.01</c:v>
                </c:pt>
                <c:pt idx="14310">
                  <c:v>5.0199999999999996</c:v>
                </c:pt>
                <c:pt idx="14311">
                  <c:v>5.01</c:v>
                </c:pt>
                <c:pt idx="14312">
                  <c:v>5.01</c:v>
                </c:pt>
                <c:pt idx="14313">
                  <c:v>5.03</c:v>
                </c:pt>
                <c:pt idx="14314">
                  <c:v>5.01</c:v>
                </c:pt>
                <c:pt idx="14315">
                  <c:v>5.01</c:v>
                </c:pt>
                <c:pt idx="14316">
                  <c:v>5.0199999999999996</c:v>
                </c:pt>
                <c:pt idx="14317">
                  <c:v>5.01</c:v>
                </c:pt>
                <c:pt idx="14318">
                  <c:v>5.03</c:v>
                </c:pt>
                <c:pt idx="14319">
                  <c:v>5</c:v>
                </c:pt>
                <c:pt idx="14320">
                  <c:v>5.0199999999999996</c:v>
                </c:pt>
                <c:pt idx="14321">
                  <c:v>30.27</c:v>
                </c:pt>
                <c:pt idx="14322">
                  <c:v>32.1</c:v>
                </c:pt>
                <c:pt idx="14323">
                  <c:v>86.37</c:v>
                </c:pt>
                <c:pt idx="14324">
                  <c:v>0</c:v>
                </c:pt>
                <c:pt idx="14325">
                  <c:v>87.53</c:v>
                </c:pt>
                <c:pt idx="14326">
                  <c:v>7.94</c:v>
                </c:pt>
                <c:pt idx="14327">
                  <c:v>25.51</c:v>
                </c:pt>
                <c:pt idx="14328">
                  <c:v>8.67</c:v>
                </c:pt>
                <c:pt idx="14329">
                  <c:v>0</c:v>
                </c:pt>
                <c:pt idx="14330">
                  <c:v>0</c:v>
                </c:pt>
                <c:pt idx="14331">
                  <c:v>0</c:v>
                </c:pt>
                <c:pt idx="14332">
                  <c:v>0</c:v>
                </c:pt>
                <c:pt idx="14333">
                  <c:v>4.97</c:v>
                </c:pt>
                <c:pt idx="14334">
                  <c:v>5.01</c:v>
                </c:pt>
                <c:pt idx="14335">
                  <c:v>5.0199999999999996</c:v>
                </c:pt>
                <c:pt idx="14336">
                  <c:v>5.01</c:v>
                </c:pt>
                <c:pt idx="14337">
                  <c:v>5.0199999999999996</c:v>
                </c:pt>
                <c:pt idx="14338">
                  <c:v>5.0199999999999996</c:v>
                </c:pt>
                <c:pt idx="14339">
                  <c:v>6.66</c:v>
                </c:pt>
                <c:pt idx="14340">
                  <c:v>5.03</c:v>
                </c:pt>
                <c:pt idx="14341">
                  <c:v>5.01</c:v>
                </c:pt>
                <c:pt idx="14342">
                  <c:v>6.65</c:v>
                </c:pt>
                <c:pt idx="14343">
                  <c:v>6.69</c:v>
                </c:pt>
                <c:pt idx="14344">
                  <c:v>6.68</c:v>
                </c:pt>
                <c:pt idx="14345">
                  <c:v>5.03</c:v>
                </c:pt>
                <c:pt idx="14346">
                  <c:v>5.0199999999999996</c:v>
                </c:pt>
                <c:pt idx="14347">
                  <c:v>5.0199999999999996</c:v>
                </c:pt>
                <c:pt idx="14348">
                  <c:v>5.0199999999999996</c:v>
                </c:pt>
                <c:pt idx="14349">
                  <c:v>6.69</c:v>
                </c:pt>
                <c:pt idx="14350">
                  <c:v>5.0199999999999996</c:v>
                </c:pt>
                <c:pt idx="14351">
                  <c:v>5.03</c:v>
                </c:pt>
                <c:pt idx="14352">
                  <c:v>6.67</c:v>
                </c:pt>
                <c:pt idx="14353">
                  <c:v>6.69</c:v>
                </c:pt>
                <c:pt idx="14354">
                  <c:v>5.0199999999999996</c:v>
                </c:pt>
                <c:pt idx="14355">
                  <c:v>6.67</c:v>
                </c:pt>
                <c:pt idx="14356">
                  <c:v>6.68</c:v>
                </c:pt>
                <c:pt idx="14357">
                  <c:v>6.71</c:v>
                </c:pt>
                <c:pt idx="14358">
                  <c:v>6.68</c:v>
                </c:pt>
                <c:pt idx="14359">
                  <c:v>5.0199999999999996</c:v>
                </c:pt>
                <c:pt idx="14360">
                  <c:v>6.68</c:v>
                </c:pt>
                <c:pt idx="14361">
                  <c:v>6.68</c:v>
                </c:pt>
                <c:pt idx="14362">
                  <c:v>6.69</c:v>
                </c:pt>
                <c:pt idx="14363">
                  <c:v>6.66</c:v>
                </c:pt>
                <c:pt idx="14364">
                  <c:v>6.68</c:v>
                </c:pt>
                <c:pt idx="14365">
                  <c:v>6.68</c:v>
                </c:pt>
                <c:pt idx="14366">
                  <c:v>6.67</c:v>
                </c:pt>
                <c:pt idx="14367">
                  <c:v>6.68</c:v>
                </c:pt>
                <c:pt idx="14368">
                  <c:v>6.69</c:v>
                </c:pt>
                <c:pt idx="14369">
                  <c:v>6.68</c:v>
                </c:pt>
                <c:pt idx="14370">
                  <c:v>6.65</c:v>
                </c:pt>
                <c:pt idx="14371">
                  <c:v>6.68</c:v>
                </c:pt>
                <c:pt idx="14372">
                  <c:v>6.7</c:v>
                </c:pt>
                <c:pt idx="14373">
                  <c:v>6.69</c:v>
                </c:pt>
                <c:pt idx="14374">
                  <c:v>6.67</c:v>
                </c:pt>
                <c:pt idx="14375">
                  <c:v>6.68</c:v>
                </c:pt>
                <c:pt idx="14376">
                  <c:v>8.2799999999999994</c:v>
                </c:pt>
                <c:pt idx="14377">
                  <c:v>8.36</c:v>
                </c:pt>
                <c:pt idx="14378">
                  <c:v>8.33</c:v>
                </c:pt>
                <c:pt idx="14379">
                  <c:v>51.98</c:v>
                </c:pt>
                <c:pt idx="14380">
                  <c:v>12.72</c:v>
                </c:pt>
                <c:pt idx="14381">
                  <c:v>32.93</c:v>
                </c:pt>
                <c:pt idx="14382">
                  <c:v>34.75</c:v>
                </c:pt>
                <c:pt idx="14383">
                  <c:v>5.04</c:v>
                </c:pt>
                <c:pt idx="14384">
                  <c:v>6.66</c:v>
                </c:pt>
                <c:pt idx="14385">
                  <c:v>11.48</c:v>
                </c:pt>
                <c:pt idx="14386">
                  <c:v>11.48</c:v>
                </c:pt>
                <c:pt idx="14387">
                  <c:v>11.48</c:v>
                </c:pt>
                <c:pt idx="14388">
                  <c:v>11.48</c:v>
                </c:pt>
                <c:pt idx="14389">
                  <c:v>11.48</c:v>
                </c:pt>
                <c:pt idx="14390">
                  <c:v>5.07</c:v>
                </c:pt>
                <c:pt idx="14391">
                  <c:v>30.41</c:v>
                </c:pt>
                <c:pt idx="14392">
                  <c:v>15.04</c:v>
                </c:pt>
                <c:pt idx="14393">
                  <c:v>27.73</c:v>
                </c:pt>
                <c:pt idx="14394">
                  <c:v>29.02</c:v>
                </c:pt>
                <c:pt idx="14395">
                  <c:v>0</c:v>
                </c:pt>
                <c:pt idx="14396">
                  <c:v>0</c:v>
                </c:pt>
                <c:pt idx="14397">
                  <c:v>5.0599999999999996</c:v>
                </c:pt>
                <c:pt idx="14398">
                  <c:v>5.0199999999999996</c:v>
                </c:pt>
                <c:pt idx="14399">
                  <c:v>5.0199999999999996</c:v>
                </c:pt>
                <c:pt idx="14400">
                  <c:v>5</c:v>
                </c:pt>
                <c:pt idx="14401">
                  <c:v>6.66</c:v>
                </c:pt>
                <c:pt idx="14402">
                  <c:v>6.68</c:v>
                </c:pt>
                <c:pt idx="14403">
                  <c:v>6.67</c:v>
                </c:pt>
                <c:pt idx="14404">
                  <c:v>6.67</c:v>
                </c:pt>
                <c:pt idx="14405">
                  <c:v>6.69</c:v>
                </c:pt>
                <c:pt idx="14406">
                  <c:v>6.69</c:v>
                </c:pt>
                <c:pt idx="14407">
                  <c:v>6.69</c:v>
                </c:pt>
                <c:pt idx="14408">
                  <c:v>6.68</c:v>
                </c:pt>
                <c:pt idx="14409">
                  <c:v>12.75</c:v>
                </c:pt>
                <c:pt idx="14410">
                  <c:v>6.7</c:v>
                </c:pt>
                <c:pt idx="14411">
                  <c:v>6.69</c:v>
                </c:pt>
                <c:pt idx="14412">
                  <c:v>6.68</c:v>
                </c:pt>
                <c:pt idx="14413">
                  <c:v>6.7</c:v>
                </c:pt>
                <c:pt idx="14414">
                  <c:v>6.68</c:v>
                </c:pt>
                <c:pt idx="14415">
                  <c:v>6.68</c:v>
                </c:pt>
                <c:pt idx="14416">
                  <c:v>6.68</c:v>
                </c:pt>
                <c:pt idx="14417">
                  <c:v>6.7</c:v>
                </c:pt>
                <c:pt idx="14418">
                  <c:v>6.7</c:v>
                </c:pt>
                <c:pt idx="14419">
                  <c:v>6.68</c:v>
                </c:pt>
                <c:pt idx="14420">
                  <c:v>6.68</c:v>
                </c:pt>
                <c:pt idx="14421">
                  <c:v>6.67</c:v>
                </c:pt>
                <c:pt idx="14422">
                  <c:v>6.67</c:v>
                </c:pt>
                <c:pt idx="14423">
                  <c:v>6.72</c:v>
                </c:pt>
                <c:pt idx="14424">
                  <c:v>6.68</c:v>
                </c:pt>
                <c:pt idx="14425">
                  <c:v>5.04</c:v>
                </c:pt>
                <c:pt idx="14426">
                  <c:v>5.03</c:v>
                </c:pt>
                <c:pt idx="14427">
                  <c:v>5.0199999999999996</c:v>
                </c:pt>
                <c:pt idx="14428">
                  <c:v>5.0199999999999996</c:v>
                </c:pt>
                <c:pt idx="14429">
                  <c:v>5.0199999999999996</c:v>
                </c:pt>
                <c:pt idx="14430">
                  <c:v>5.01</c:v>
                </c:pt>
                <c:pt idx="14431">
                  <c:v>4.99</c:v>
                </c:pt>
                <c:pt idx="14432">
                  <c:v>5.01</c:v>
                </c:pt>
                <c:pt idx="14433">
                  <c:v>5.0199999999999996</c:v>
                </c:pt>
                <c:pt idx="14434">
                  <c:v>5.0199999999999996</c:v>
                </c:pt>
                <c:pt idx="14435">
                  <c:v>5.01</c:v>
                </c:pt>
                <c:pt idx="14436">
                  <c:v>5.01</c:v>
                </c:pt>
                <c:pt idx="14437">
                  <c:v>5.01</c:v>
                </c:pt>
                <c:pt idx="14438">
                  <c:v>5.0199999999999996</c:v>
                </c:pt>
                <c:pt idx="14439">
                  <c:v>5.01</c:v>
                </c:pt>
                <c:pt idx="14440">
                  <c:v>5.0199999999999996</c:v>
                </c:pt>
                <c:pt idx="14441">
                  <c:v>5.01</c:v>
                </c:pt>
                <c:pt idx="14442">
                  <c:v>5.01</c:v>
                </c:pt>
                <c:pt idx="14443">
                  <c:v>5.01</c:v>
                </c:pt>
                <c:pt idx="14444">
                  <c:v>5.03</c:v>
                </c:pt>
                <c:pt idx="14445">
                  <c:v>5.01</c:v>
                </c:pt>
                <c:pt idx="14446">
                  <c:v>5.01</c:v>
                </c:pt>
                <c:pt idx="14447">
                  <c:v>5.01</c:v>
                </c:pt>
                <c:pt idx="14448">
                  <c:v>5.01</c:v>
                </c:pt>
                <c:pt idx="14449">
                  <c:v>5.03</c:v>
                </c:pt>
                <c:pt idx="14450">
                  <c:v>5.0199999999999996</c:v>
                </c:pt>
                <c:pt idx="14451">
                  <c:v>5.01</c:v>
                </c:pt>
                <c:pt idx="14452">
                  <c:v>5.01</c:v>
                </c:pt>
                <c:pt idx="14453">
                  <c:v>5.01</c:v>
                </c:pt>
                <c:pt idx="14454">
                  <c:v>5</c:v>
                </c:pt>
                <c:pt idx="14455">
                  <c:v>5.03</c:v>
                </c:pt>
                <c:pt idx="14456">
                  <c:v>5.0199999999999996</c:v>
                </c:pt>
                <c:pt idx="14457">
                  <c:v>5.01</c:v>
                </c:pt>
                <c:pt idx="14458">
                  <c:v>5.0199999999999996</c:v>
                </c:pt>
                <c:pt idx="14459">
                  <c:v>5</c:v>
                </c:pt>
                <c:pt idx="14460">
                  <c:v>5.01</c:v>
                </c:pt>
                <c:pt idx="14461">
                  <c:v>5.01</c:v>
                </c:pt>
                <c:pt idx="14462">
                  <c:v>5.0199999999999996</c:v>
                </c:pt>
                <c:pt idx="14463">
                  <c:v>5.01</c:v>
                </c:pt>
                <c:pt idx="14464">
                  <c:v>5.01</c:v>
                </c:pt>
                <c:pt idx="14465">
                  <c:v>5.0199999999999996</c:v>
                </c:pt>
                <c:pt idx="14466">
                  <c:v>5.03</c:v>
                </c:pt>
                <c:pt idx="14467">
                  <c:v>5.01</c:v>
                </c:pt>
                <c:pt idx="14468">
                  <c:v>5.01</c:v>
                </c:pt>
                <c:pt idx="14469">
                  <c:v>5</c:v>
                </c:pt>
                <c:pt idx="14470">
                  <c:v>5.01</c:v>
                </c:pt>
                <c:pt idx="14471">
                  <c:v>5.0199999999999996</c:v>
                </c:pt>
                <c:pt idx="14472">
                  <c:v>5.0199999999999996</c:v>
                </c:pt>
                <c:pt idx="14473">
                  <c:v>4.99</c:v>
                </c:pt>
                <c:pt idx="14474">
                  <c:v>5.01</c:v>
                </c:pt>
                <c:pt idx="14475">
                  <c:v>5.03</c:v>
                </c:pt>
                <c:pt idx="14476">
                  <c:v>5.0199999999999996</c:v>
                </c:pt>
                <c:pt idx="14477">
                  <c:v>5.0199999999999996</c:v>
                </c:pt>
                <c:pt idx="14478">
                  <c:v>5.01</c:v>
                </c:pt>
                <c:pt idx="14479">
                  <c:v>5</c:v>
                </c:pt>
                <c:pt idx="14480">
                  <c:v>5.0199999999999996</c:v>
                </c:pt>
                <c:pt idx="14481">
                  <c:v>5.01</c:v>
                </c:pt>
                <c:pt idx="14482">
                  <c:v>5.0199999999999996</c:v>
                </c:pt>
                <c:pt idx="14483">
                  <c:v>5.01</c:v>
                </c:pt>
                <c:pt idx="14484">
                  <c:v>5.0199999999999996</c:v>
                </c:pt>
                <c:pt idx="14485">
                  <c:v>5.0199999999999996</c:v>
                </c:pt>
                <c:pt idx="14486">
                  <c:v>5</c:v>
                </c:pt>
                <c:pt idx="14487">
                  <c:v>5.0199999999999996</c:v>
                </c:pt>
                <c:pt idx="14488">
                  <c:v>5.03</c:v>
                </c:pt>
                <c:pt idx="14489">
                  <c:v>5.01</c:v>
                </c:pt>
                <c:pt idx="14490">
                  <c:v>23.17</c:v>
                </c:pt>
                <c:pt idx="14491">
                  <c:v>36.659999999999997</c:v>
                </c:pt>
                <c:pt idx="14492">
                  <c:v>63.81</c:v>
                </c:pt>
                <c:pt idx="14493">
                  <c:v>56.25</c:v>
                </c:pt>
                <c:pt idx="14494">
                  <c:v>0</c:v>
                </c:pt>
                <c:pt idx="14495">
                  <c:v>30.66</c:v>
                </c:pt>
                <c:pt idx="14496">
                  <c:v>20.059999999999999</c:v>
                </c:pt>
                <c:pt idx="14497">
                  <c:v>0</c:v>
                </c:pt>
                <c:pt idx="14498">
                  <c:v>0</c:v>
                </c:pt>
                <c:pt idx="14499">
                  <c:v>5.03</c:v>
                </c:pt>
                <c:pt idx="14500">
                  <c:v>5</c:v>
                </c:pt>
                <c:pt idx="14501">
                  <c:v>1.71</c:v>
                </c:pt>
                <c:pt idx="14502">
                  <c:v>5.03</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36.880000000000003</c:v>
                </c:pt>
                <c:pt idx="14522">
                  <c:v>37.83</c:v>
                </c:pt>
                <c:pt idx="14523">
                  <c:v>32.97</c:v>
                </c:pt>
                <c:pt idx="14524">
                  <c:v>7.81</c:v>
                </c:pt>
                <c:pt idx="14525">
                  <c:v>0</c:v>
                </c:pt>
                <c:pt idx="14526">
                  <c:v>1.81</c:v>
                </c:pt>
                <c:pt idx="14527">
                  <c:v>6.69</c:v>
                </c:pt>
                <c:pt idx="14528">
                  <c:v>5.01</c:v>
                </c:pt>
                <c:pt idx="14529">
                  <c:v>5.01</c:v>
                </c:pt>
                <c:pt idx="14530">
                  <c:v>5.0199999999999996</c:v>
                </c:pt>
                <c:pt idx="14531">
                  <c:v>5.03</c:v>
                </c:pt>
                <c:pt idx="14532">
                  <c:v>5.01</c:v>
                </c:pt>
                <c:pt idx="14533">
                  <c:v>6.73</c:v>
                </c:pt>
                <c:pt idx="14534">
                  <c:v>5.05</c:v>
                </c:pt>
                <c:pt idx="14535">
                  <c:v>5.01</c:v>
                </c:pt>
                <c:pt idx="14536">
                  <c:v>5.0199999999999996</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6.67</c:v>
                </c:pt>
                <c:pt idx="14556">
                  <c:v>6.69</c:v>
                </c:pt>
                <c:pt idx="14557">
                  <c:v>6.68</c:v>
                </c:pt>
                <c:pt idx="14558">
                  <c:v>5.01</c:v>
                </c:pt>
                <c:pt idx="14559">
                  <c:v>15.97</c:v>
                </c:pt>
                <c:pt idx="14560">
                  <c:v>25.62</c:v>
                </c:pt>
                <c:pt idx="14561">
                  <c:v>32.729999999999997</c:v>
                </c:pt>
                <c:pt idx="14562">
                  <c:v>30.21</c:v>
                </c:pt>
                <c:pt idx="14563">
                  <c:v>40.82</c:v>
                </c:pt>
                <c:pt idx="14564">
                  <c:v>29.07</c:v>
                </c:pt>
                <c:pt idx="14565">
                  <c:v>0</c:v>
                </c:pt>
                <c:pt idx="14566">
                  <c:v>5.0999999999999996</c:v>
                </c:pt>
                <c:pt idx="14567">
                  <c:v>5.0199999999999996</c:v>
                </c:pt>
                <c:pt idx="14568">
                  <c:v>5.01</c:v>
                </c:pt>
                <c:pt idx="14569">
                  <c:v>5.0199999999999996</c:v>
                </c:pt>
                <c:pt idx="14570">
                  <c:v>6.66</c:v>
                </c:pt>
                <c:pt idx="14571">
                  <c:v>6.68</c:v>
                </c:pt>
                <c:pt idx="14572">
                  <c:v>6.69</c:v>
                </c:pt>
                <c:pt idx="14573">
                  <c:v>6.68</c:v>
                </c:pt>
                <c:pt idx="14574">
                  <c:v>6.69</c:v>
                </c:pt>
                <c:pt idx="14575">
                  <c:v>6.73</c:v>
                </c:pt>
                <c:pt idx="14576">
                  <c:v>0</c:v>
                </c:pt>
                <c:pt idx="14577">
                  <c:v>0</c:v>
                </c:pt>
                <c:pt idx="14578">
                  <c:v>0</c:v>
                </c:pt>
                <c:pt idx="14579">
                  <c:v>0</c:v>
                </c:pt>
                <c:pt idx="14580">
                  <c:v>0</c:v>
                </c:pt>
                <c:pt idx="14581">
                  <c:v>0</c:v>
                </c:pt>
                <c:pt idx="14582">
                  <c:v>0</c:v>
                </c:pt>
                <c:pt idx="14583">
                  <c:v>0</c:v>
                </c:pt>
                <c:pt idx="14584">
                  <c:v>0</c:v>
                </c:pt>
                <c:pt idx="14585">
                  <c:v>0</c:v>
                </c:pt>
                <c:pt idx="14586">
                  <c:v>0</c:v>
                </c:pt>
                <c:pt idx="14587">
                  <c:v>0</c:v>
                </c:pt>
                <c:pt idx="14588">
                  <c:v>0</c:v>
                </c:pt>
                <c:pt idx="14589">
                  <c:v>0</c:v>
                </c:pt>
                <c:pt idx="14590">
                  <c:v>0</c:v>
                </c:pt>
                <c:pt idx="14591">
                  <c:v>0</c:v>
                </c:pt>
                <c:pt idx="14592">
                  <c:v>0</c:v>
                </c:pt>
                <c:pt idx="14593">
                  <c:v>0</c:v>
                </c:pt>
                <c:pt idx="14594">
                  <c:v>0</c:v>
                </c:pt>
                <c:pt idx="14595">
                  <c:v>37.270000000000003</c:v>
                </c:pt>
                <c:pt idx="14596">
                  <c:v>25.1</c:v>
                </c:pt>
                <c:pt idx="14597">
                  <c:v>37.700000000000003</c:v>
                </c:pt>
                <c:pt idx="14598">
                  <c:v>54.82</c:v>
                </c:pt>
                <c:pt idx="14599">
                  <c:v>29.17</c:v>
                </c:pt>
                <c:pt idx="14600">
                  <c:v>0</c:v>
                </c:pt>
                <c:pt idx="14601">
                  <c:v>4.93</c:v>
                </c:pt>
                <c:pt idx="14602">
                  <c:v>60.7</c:v>
                </c:pt>
                <c:pt idx="14603">
                  <c:v>55</c:v>
                </c:pt>
                <c:pt idx="14604">
                  <c:v>65.959999999999994</c:v>
                </c:pt>
                <c:pt idx="14605">
                  <c:v>0</c:v>
                </c:pt>
                <c:pt idx="14606">
                  <c:v>65.95</c:v>
                </c:pt>
                <c:pt idx="14607">
                  <c:v>95.32</c:v>
                </c:pt>
                <c:pt idx="14608">
                  <c:v>72.61</c:v>
                </c:pt>
                <c:pt idx="14609">
                  <c:v>66.319999999999993</c:v>
                </c:pt>
                <c:pt idx="14610">
                  <c:v>53.24</c:v>
                </c:pt>
                <c:pt idx="14611">
                  <c:v>0</c:v>
                </c:pt>
                <c:pt idx="14612">
                  <c:v>10.24</c:v>
                </c:pt>
                <c:pt idx="14613">
                  <c:v>44.77</c:v>
                </c:pt>
                <c:pt idx="14614">
                  <c:v>93.92</c:v>
                </c:pt>
                <c:pt idx="14615">
                  <c:v>44.15</c:v>
                </c:pt>
                <c:pt idx="14616">
                  <c:v>38.270000000000003</c:v>
                </c:pt>
                <c:pt idx="14617">
                  <c:v>31.89</c:v>
                </c:pt>
                <c:pt idx="14618">
                  <c:v>7</c:v>
                </c:pt>
                <c:pt idx="14619">
                  <c:v>0</c:v>
                </c:pt>
                <c:pt idx="14620">
                  <c:v>0</c:v>
                </c:pt>
                <c:pt idx="14621">
                  <c:v>0</c:v>
                </c:pt>
                <c:pt idx="14622">
                  <c:v>19.03</c:v>
                </c:pt>
                <c:pt idx="14623">
                  <c:v>45.03</c:v>
                </c:pt>
                <c:pt idx="14624">
                  <c:v>39.74</c:v>
                </c:pt>
                <c:pt idx="14625">
                  <c:v>71.83</c:v>
                </c:pt>
                <c:pt idx="14626">
                  <c:v>16.59</c:v>
                </c:pt>
                <c:pt idx="14627">
                  <c:v>44.33</c:v>
                </c:pt>
                <c:pt idx="14628">
                  <c:v>27.91</c:v>
                </c:pt>
                <c:pt idx="14629">
                  <c:v>17.440000000000001</c:v>
                </c:pt>
                <c:pt idx="14630">
                  <c:v>32.06</c:v>
                </c:pt>
                <c:pt idx="14631">
                  <c:v>21.91</c:v>
                </c:pt>
                <c:pt idx="14632">
                  <c:v>54.96</c:v>
                </c:pt>
                <c:pt idx="14633">
                  <c:v>14.46</c:v>
                </c:pt>
                <c:pt idx="14634">
                  <c:v>40.380000000000003</c:v>
                </c:pt>
                <c:pt idx="14635">
                  <c:v>14.71</c:v>
                </c:pt>
                <c:pt idx="14636">
                  <c:v>7.39</c:v>
                </c:pt>
                <c:pt idx="14637">
                  <c:v>0</c:v>
                </c:pt>
                <c:pt idx="14638">
                  <c:v>21.76</c:v>
                </c:pt>
                <c:pt idx="14639">
                  <c:v>17.86</c:v>
                </c:pt>
                <c:pt idx="14640">
                  <c:v>14.07</c:v>
                </c:pt>
                <c:pt idx="14641">
                  <c:v>21.51</c:v>
                </c:pt>
                <c:pt idx="14642">
                  <c:v>25.53</c:v>
                </c:pt>
                <c:pt idx="14643">
                  <c:v>25.5</c:v>
                </c:pt>
                <c:pt idx="14644">
                  <c:v>26</c:v>
                </c:pt>
                <c:pt idx="14645">
                  <c:v>18.41</c:v>
                </c:pt>
                <c:pt idx="14646">
                  <c:v>14.89</c:v>
                </c:pt>
                <c:pt idx="14647">
                  <c:v>0</c:v>
                </c:pt>
                <c:pt idx="14648">
                  <c:v>0</c:v>
                </c:pt>
                <c:pt idx="14649">
                  <c:v>10.47</c:v>
                </c:pt>
                <c:pt idx="14650">
                  <c:v>6.87</c:v>
                </c:pt>
                <c:pt idx="14651">
                  <c:v>0</c:v>
                </c:pt>
                <c:pt idx="14652">
                  <c:v>0</c:v>
                </c:pt>
                <c:pt idx="14653">
                  <c:v>0</c:v>
                </c:pt>
                <c:pt idx="14654">
                  <c:v>0</c:v>
                </c:pt>
                <c:pt idx="14655">
                  <c:v>0</c:v>
                </c:pt>
                <c:pt idx="14656">
                  <c:v>0</c:v>
                </c:pt>
                <c:pt idx="14657">
                  <c:v>3.35</c:v>
                </c:pt>
                <c:pt idx="14658">
                  <c:v>4.9800000000000004</c:v>
                </c:pt>
                <c:pt idx="14659">
                  <c:v>5</c:v>
                </c:pt>
                <c:pt idx="14660">
                  <c:v>4.99</c:v>
                </c:pt>
                <c:pt idx="14661">
                  <c:v>5.01</c:v>
                </c:pt>
                <c:pt idx="14662">
                  <c:v>3.35</c:v>
                </c:pt>
                <c:pt idx="14663">
                  <c:v>41.52</c:v>
                </c:pt>
                <c:pt idx="14664">
                  <c:v>44.22</c:v>
                </c:pt>
                <c:pt idx="14665">
                  <c:v>119.65</c:v>
                </c:pt>
                <c:pt idx="14666">
                  <c:v>0</c:v>
                </c:pt>
                <c:pt idx="14667">
                  <c:v>45.26</c:v>
                </c:pt>
                <c:pt idx="14668">
                  <c:v>69.31</c:v>
                </c:pt>
                <c:pt idx="14669">
                  <c:v>0</c:v>
                </c:pt>
                <c:pt idx="14670">
                  <c:v>23.02</c:v>
                </c:pt>
                <c:pt idx="14671">
                  <c:v>90.24</c:v>
                </c:pt>
                <c:pt idx="14672">
                  <c:v>35.21</c:v>
                </c:pt>
                <c:pt idx="14673">
                  <c:v>7.1</c:v>
                </c:pt>
                <c:pt idx="14674">
                  <c:v>3.51</c:v>
                </c:pt>
                <c:pt idx="14675">
                  <c:v>10.27</c:v>
                </c:pt>
                <c:pt idx="14676">
                  <c:v>10.5</c:v>
                </c:pt>
                <c:pt idx="14677">
                  <c:v>54.1</c:v>
                </c:pt>
                <c:pt idx="14678">
                  <c:v>46.58</c:v>
                </c:pt>
                <c:pt idx="14679">
                  <c:v>27.81</c:v>
                </c:pt>
                <c:pt idx="14680">
                  <c:v>7.88</c:v>
                </c:pt>
                <c:pt idx="14681">
                  <c:v>7.96</c:v>
                </c:pt>
                <c:pt idx="14682">
                  <c:v>7.74</c:v>
                </c:pt>
                <c:pt idx="14683">
                  <c:v>0</c:v>
                </c:pt>
                <c:pt idx="14684">
                  <c:v>0</c:v>
                </c:pt>
                <c:pt idx="14685">
                  <c:v>0</c:v>
                </c:pt>
                <c:pt idx="14686">
                  <c:v>3.26</c:v>
                </c:pt>
                <c:pt idx="14687">
                  <c:v>0</c:v>
                </c:pt>
                <c:pt idx="14688">
                  <c:v>0</c:v>
                </c:pt>
                <c:pt idx="14689">
                  <c:v>11.38</c:v>
                </c:pt>
                <c:pt idx="14690">
                  <c:v>0</c:v>
                </c:pt>
                <c:pt idx="14691">
                  <c:v>13.25</c:v>
                </c:pt>
                <c:pt idx="14692">
                  <c:v>10.61</c:v>
                </c:pt>
                <c:pt idx="14693">
                  <c:v>27.28</c:v>
                </c:pt>
                <c:pt idx="14694">
                  <c:v>0</c:v>
                </c:pt>
                <c:pt idx="14695">
                  <c:v>0</c:v>
                </c:pt>
                <c:pt idx="14696">
                  <c:v>0</c:v>
                </c:pt>
                <c:pt idx="14697">
                  <c:v>8.68</c:v>
                </c:pt>
                <c:pt idx="14698">
                  <c:v>22.82</c:v>
                </c:pt>
                <c:pt idx="14699">
                  <c:v>21.68</c:v>
                </c:pt>
                <c:pt idx="14700">
                  <c:v>45.05</c:v>
                </c:pt>
                <c:pt idx="14701">
                  <c:v>19.760000000000002</c:v>
                </c:pt>
                <c:pt idx="14702">
                  <c:v>0</c:v>
                </c:pt>
                <c:pt idx="14703">
                  <c:v>0</c:v>
                </c:pt>
                <c:pt idx="14704">
                  <c:v>3.35</c:v>
                </c:pt>
                <c:pt idx="14705">
                  <c:v>4.9800000000000004</c:v>
                </c:pt>
                <c:pt idx="14706">
                  <c:v>5.01</c:v>
                </c:pt>
                <c:pt idx="14707">
                  <c:v>5</c:v>
                </c:pt>
                <c:pt idx="14708">
                  <c:v>3.34</c:v>
                </c:pt>
                <c:pt idx="14709">
                  <c:v>3.34</c:v>
                </c:pt>
                <c:pt idx="14710">
                  <c:v>5.03</c:v>
                </c:pt>
                <c:pt idx="14711">
                  <c:v>90.45</c:v>
                </c:pt>
                <c:pt idx="14712">
                  <c:v>126.24</c:v>
                </c:pt>
                <c:pt idx="14713">
                  <c:v>0</c:v>
                </c:pt>
                <c:pt idx="14714">
                  <c:v>32.72</c:v>
                </c:pt>
                <c:pt idx="14715">
                  <c:v>78.28</c:v>
                </c:pt>
                <c:pt idx="14716">
                  <c:v>62.06</c:v>
                </c:pt>
                <c:pt idx="14717">
                  <c:v>0</c:v>
                </c:pt>
                <c:pt idx="14718">
                  <c:v>56.47</c:v>
                </c:pt>
                <c:pt idx="14719">
                  <c:v>75.45</c:v>
                </c:pt>
                <c:pt idx="14720">
                  <c:v>37.619999999999997</c:v>
                </c:pt>
                <c:pt idx="14721">
                  <c:v>3.86</c:v>
                </c:pt>
                <c:pt idx="14722">
                  <c:v>0</c:v>
                </c:pt>
                <c:pt idx="14723">
                  <c:v>0</c:v>
                </c:pt>
                <c:pt idx="14724">
                  <c:v>0</c:v>
                </c:pt>
                <c:pt idx="14725">
                  <c:v>0</c:v>
                </c:pt>
                <c:pt idx="14726">
                  <c:v>0</c:v>
                </c:pt>
                <c:pt idx="14727">
                  <c:v>3.38</c:v>
                </c:pt>
                <c:pt idx="14728">
                  <c:v>3.36</c:v>
                </c:pt>
                <c:pt idx="14729">
                  <c:v>3.33</c:v>
                </c:pt>
                <c:pt idx="14730">
                  <c:v>5</c:v>
                </c:pt>
                <c:pt idx="14731">
                  <c:v>4.99</c:v>
                </c:pt>
                <c:pt idx="14732">
                  <c:v>5.0199999999999996</c:v>
                </c:pt>
                <c:pt idx="14733">
                  <c:v>3.35</c:v>
                </c:pt>
                <c:pt idx="14734">
                  <c:v>5</c:v>
                </c:pt>
                <c:pt idx="14735">
                  <c:v>3.35</c:v>
                </c:pt>
                <c:pt idx="14736">
                  <c:v>3.34</c:v>
                </c:pt>
                <c:pt idx="14737">
                  <c:v>5</c:v>
                </c:pt>
                <c:pt idx="14738">
                  <c:v>5.0599999999999996</c:v>
                </c:pt>
                <c:pt idx="14739">
                  <c:v>5.0199999999999996</c:v>
                </c:pt>
                <c:pt idx="14740">
                  <c:v>6.64</c:v>
                </c:pt>
                <c:pt idx="14741">
                  <c:v>6.68</c:v>
                </c:pt>
                <c:pt idx="14742">
                  <c:v>5.01</c:v>
                </c:pt>
                <c:pt idx="14743">
                  <c:v>5.03</c:v>
                </c:pt>
                <c:pt idx="14744">
                  <c:v>30.65</c:v>
                </c:pt>
                <c:pt idx="14745">
                  <c:v>1.79</c:v>
                </c:pt>
                <c:pt idx="14746">
                  <c:v>6.71</c:v>
                </c:pt>
                <c:pt idx="14747">
                  <c:v>6.7</c:v>
                </c:pt>
                <c:pt idx="14748">
                  <c:v>6.68</c:v>
                </c:pt>
                <c:pt idx="14749">
                  <c:v>5.0199999999999996</c:v>
                </c:pt>
                <c:pt idx="14750">
                  <c:v>23.08</c:v>
                </c:pt>
                <c:pt idx="14751">
                  <c:v>67.38</c:v>
                </c:pt>
                <c:pt idx="14752">
                  <c:v>0</c:v>
                </c:pt>
                <c:pt idx="14753">
                  <c:v>32.96</c:v>
                </c:pt>
                <c:pt idx="14754">
                  <c:v>62.03</c:v>
                </c:pt>
                <c:pt idx="14755">
                  <c:v>0</c:v>
                </c:pt>
                <c:pt idx="14756">
                  <c:v>28.61</c:v>
                </c:pt>
                <c:pt idx="14757">
                  <c:v>83.87</c:v>
                </c:pt>
                <c:pt idx="14758">
                  <c:v>0</c:v>
                </c:pt>
                <c:pt idx="14759">
                  <c:v>35</c:v>
                </c:pt>
                <c:pt idx="14760">
                  <c:v>71.53</c:v>
                </c:pt>
                <c:pt idx="14761">
                  <c:v>49.24</c:v>
                </c:pt>
                <c:pt idx="14762">
                  <c:v>24.04</c:v>
                </c:pt>
                <c:pt idx="14763">
                  <c:v>0</c:v>
                </c:pt>
                <c:pt idx="14764">
                  <c:v>0</c:v>
                </c:pt>
                <c:pt idx="14765">
                  <c:v>0</c:v>
                </c:pt>
                <c:pt idx="14766">
                  <c:v>0</c:v>
                </c:pt>
                <c:pt idx="14767">
                  <c:v>0</c:v>
                </c:pt>
                <c:pt idx="14768">
                  <c:v>54.14</c:v>
                </c:pt>
                <c:pt idx="14769">
                  <c:v>129.72</c:v>
                </c:pt>
                <c:pt idx="14770">
                  <c:v>0</c:v>
                </c:pt>
                <c:pt idx="14771">
                  <c:v>103.04</c:v>
                </c:pt>
                <c:pt idx="14772">
                  <c:v>78.430000000000007</c:v>
                </c:pt>
                <c:pt idx="14773">
                  <c:v>28</c:v>
                </c:pt>
                <c:pt idx="14774">
                  <c:v>10.72</c:v>
                </c:pt>
                <c:pt idx="14775">
                  <c:v>10.28</c:v>
                </c:pt>
                <c:pt idx="14776">
                  <c:v>3.25</c:v>
                </c:pt>
                <c:pt idx="14777">
                  <c:v>12.96</c:v>
                </c:pt>
                <c:pt idx="14778">
                  <c:v>0</c:v>
                </c:pt>
                <c:pt idx="14779">
                  <c:v>11.3</c:v>
                </c:pt>
                <c:pt idx="14780">
                  <c:v>45.76</c:v>
                </c:pt>
                <c:pt idx="14781">
                  <c:v>71.930000000000007</c:v>
                </c:pt>
                <c:pt idx="14782">
                  <c:v>75.03</c:v>
                </c:pt>
                <c:pt idx="14783">
                  <c:v>103.73</c:v>
                </c:pt>
                <c:pt idx="14784">
                  <c:v>110.11</c:v>
                </c:pt>
                <c:pt idx="14785">
                  <c:v>110.36</c:v>
                </c:pt>
                <c:pt idx="14786">
                  <c:v>0</c:v>
                </c:pt>
                <c:pt idx="14787">
                  <c:v>45.68</c:v>
                </c:pt>
                <c:pt idx="14788">
                  <c:v>63.29</c:v>
                </c:pt>
                <c:pt idx="14789">
                  <c:v>73.92</c:v>
                </c:pt>
                <c:pt idx="14790">
                  <c:v>73.290000000000006</c:v>
                </c:pt>
                <c:pt idx="14791">
                  <c:v>15.53</c:v>
                </c:pt>
                <c:pt idx="14792">
                  <c:v>0</c:v>
                </c:pt>
                <c:pt idx="14793">
                  <c:v>0</c:v>
                </c:pt>
                <c:pt idx="14794">
                  <c:v>7.44</c:v>
                </c:pt>
                <c:pt idx="14795">
                  <c:v>22.05</c:v>
                </c:pt>
                <c:pt idx="14796">
                  <c:v>48.02</c:v>
                </c:pt>
                <c:pt idx="14797">
                  <c:v>69.400000000000006</c:v>
                </c:pt>
                <c:pt idx="14798">
                  <c:v>88.27</c:v>
                </c:pt>
                <c:pt idx="14799">
                  <c:v>74.8</c:v>
                </c:pt>
                <c:pt idx="14800">
                  <c:v>86.47</c:v>
                </c:pt>
                <c:pt idx="14801">
                  <c:v>71.31</c:v>
                </c:pt>
                <c:pt idx="14802">
                  <c:v>45.35</c:v>
                </c:pt>
                <c:pt idx="14803">
                  <c:v>4.4800000000000004</c:v>
                </c:pt>
                <c:pt idx="14804">
                  <c:v>4.45</c:v>
                </c:pt>
                <c:pt idx="14805">
                  <c:v>26.65</c:v>
                </c:pt>
                <c:pt idx="14806">
                  <c:v>17.739999999999998</c:v>
                </c:pt>
                <c:pt idx="14807">
                  <c:v>4.38</c:v>
                </c:pt>
                <c:pt idx="14808">
                  <c:v>0</c:v>
                </c:pt>
                <c:pt idx="14809">
                  <c:v>8.44</c:v>
                </c:pt>
                <c:pt idx="14810">
                  <c:v>8.44</c:v>
                </c:pt>
                <c:pt idx="14811">
                  <c:v>8.44</c:v>
                </c:pt>
                <c:pt idx="14812">
                  <c:v>8.44</c:v>
                </c:pt>
                <c:pt idx="14813">
                  <c:v>8.44</c:v>
                </c:pt>
                <c:pt idx="14814">
                  <c:v>8.44</c:v>
                </c:pt>
                <c:pt idx="14815">
                  <c:v>8.44</c:v>
                </c:pt>
                <c:pt idx="14816">
                  <c:v>8.24</c:v>
                </c:pt>
                <c:pt idx="14817">
                  <c:v>0</c:v>
                </c:pt>
                <c:pt idx="14818">
                  <c:v>0</c:v>
                </c:pt>
                <c:pt idx="14819">
                  <c:v>0</c:v>
                </c:pt>
                <c:pt idx="14820">
                  <c:v>0</c:v>
                </c:pt>
                <c:pt idx="14821">
                  <c:v>0</c:v>
                </c:pt>
                <c:pt idx="14822">
                  <c:v>3.35</c:v>
                </c:pt>
                <c:pt idx="14823">
                  <c:v>5</c:v>
                </c:pt>
                <c:pt idx="14824">
                  <c:v>4.99</c:v>
                </c:pt>
                <c:pt idx="14825">
                  <c:v>5.0199999999999996</c:v>
                </c:pt>
                <c:pt idx="14826">
                  <c:v>38.909999999999997</c:v>
                </c:pt>
                <c:pt idx="14827">
                  <c:v>94.98</c:v>
                </c:pt>
                <c:pt idx="14828">
                  <c:v>70.45</c:v>
                </c:pt>
                <c:pt idx="14829">
                  <c:v>65.11</c:v>
                </c:pt>
                <c:pt idx="14830">
                  <c:v>52.74</c:v>
                </c:pt>
                <c:pt idx="14831">
                  <c:v>63.62</c:v>
                </c:pt>
                <c:pt idx="14832">
                  <c:v>72.89</c:v>
                </c:pt>
                <c:pt idx="14833">
                  <c:v>42.14</c:v>
                </c:pt>
                <c:pt idx="14834">
                  <c:v>0</c:v>
                </c:pt>
                <c:pt idx="14835">
                  <c:v>0</c:v>
                </c:pt>
                <c:pt idx="14836">
                  <c:v>25.79</c:v>
                </c:pt>
                <c:pt idx="14837">
                  <c:v>30.68</c:v>
                </c:pt>
                <c:pt idx="14838">
                  <c:v>13</c:v>
                </c:pt>
                <c:pt idx="14839">
                  <c:v>0</c:v>
                </c:pt>
                <c:pt idx="14840">
                  <c:v>0</c:v>
                </c:pt>
                <c:pt idx="14841">
                  <c:v>3.85</c:v>
                </c:pt>
                <c:pt idx="14842">
                  <c:v>26.89</c:v>
                </c:pt>
                <c:pt idx="14843">
                  <c:v>22.94</c:v>
                </c:pt>
                <c:pt idx="14844">
                  <c:v>26.98</c:v>
                </c:pt>
                <c:pt idx="14845">
                  <c:v>31.01</c:v>
                </c:pt>
                <c:pt idx="14846">
                  <c:v>35.369999999999997</c:v>
                </c:pt>
                <c:pt idx="14847">
                  <c:v>27.89</c:v>
                </c:pt>
                <c:pt idx="14848">
                  <c:v>28.74</c:v>
                </c:pt>
                <c:pt idx="14849">
                  <c:v>16.61</c:v>
                </c:pt>
                <c:pt idx="14850">
                  <c:v>0</c:v>
                </c:pt>
                <c:pt idx="14851">
                  <c:v>0</c:v>
                </c:pt>
                <c:pt idx="14852">
                  <c:v>20.13</c:v>
                </c:pt>
                <c:pt idx="14853">
                  <c:v>27.99</c:v>
                </c:pt>
                <c:pt idx="14854">
                  <c:v>32.590000000000003</c:v>
                </c:pt>
                <c:pt idx="14855">
                  <c:v>24.64</c:v>
                </c:pt>
                <c:pt idx="14856">
                  <c:v>12.55</c:v>
                </c:pt>
                <c:pt idx="14857">
                  <c:v>4.09</c:v>
                </c:pt>
                <c:pt idx="14858">
                  <c:v>12.06</c:v>
                </c:pt>
                <c:pt idx="14859">
                  <c:v>3.98</c:v>
                </c:pt>
                <c:pt idx="14860">
                  <c:v>0</c:v>
                </c:pt>
                <c:pt idx="14861">
                  <c:v>0</c:v>
                </c:pt>
                <c:pt idx="14862">
                  <c:v>0</c:v>
                </c:pt>
                <c:pt idx="14863">
                  <c:v>0</c:v>
                </c:pt>
                <c:pt idx="14864">
                  <c:v>0</c:v>
                </c:pt>
                <c:pt idx="14865">
                  <c:v>6.12</c:v>
                </c:pt>
                <c:pt idx="14866">
                  <c:v>0</c:v>
                </c:pt>
                <c:pt idx="14867">
                  <c:v>0</c:v>
                </c:pt>
                <c:pt idx="14868">
                  <c:v>0</c:v>
                </c:pt>
                <c:pt idx="14869">
                  <c:v>1.69</c:v>
                </c:pt>
                <c:pt idx="14870">
                  <c:v>5.03</c:v>
                </c:pt>
                <c:pt idx="14871">
                  <c:v>5.0199999999999996</c:v>
                </c:pt>
                <c:pt idx="14872">
                  <c:v>5.01</c:v>
                </c:pt>
                <c:pt idx="14873">
                  <c:v>5</c:v>
                </c:pt>
                <c:pt idx="14874">
                  <c:v>5.01</c:v>
                </c:pt>
                <c:pt idx="14875">
                  <c:v>5.0199999999999996</c:v>
                </c:pt>
                <c:pt idx="14876">
                  <c:v>5.0199999999999996</c:v>
                </c:pt>
                <c:pt idx="14877">
                  <c:v>4.99</c:v>
                </c:pt>
                <c:pt idx="14878">
                  <c:v>5.01</c:v>
                </c:pt>
                <c:pt idx="14879">
                  <c:v>5.01</c:v>
                </c:pt>
                <c:pt idx="14880">
                  <c:v>32.51</c:v>
                </c:pt>
                <c:pt idx="14881">
                  <c:v>0</c:v>
                </c:pt>
                <c:pt idx="14882">
                  <c:v>5.03</c:v>
                </c:pt>
                <c:pt idx="14883">
                  <c:v>5.04</c:v>
                </c:pt>
                <c:pt idx="14884">
                  <c:v>5.01</c:v>
                </c:pt>
                <c:pt idx="14885">
                  <c:v>5</c:v>
                </c:pt>
                <c:pt idx="14886">
                  <c:v>5</c:v>
                </c:pt>
                <c:pt idx="14887">
                  <c:v>5.03</c:v>
                </c:pt>
                <c:pt idx="14888">
                  <c:v>5</c:v>
                </c:pt>
                <c:pt idx="14889">
                  <c:v>5.0199999999999996</c:v>
                </c:pt>
                <c:pt idx="14890">
                  <c:v>5.01</c:v>
                </c:pt>
                <c:pt idx="14891">
                  <c:v>5.01</c:v>
                </c:pt>
                <c:pt idx="14892">
                  <c:v>5.0199999999999996</c:v>
                </c:pt>
                <c:pt idx="14893">
                  <c:v>5.01</c:v>
                </c:pt>
                <c:pt idx="14894">
                  <c:v>5.01</c:v>
                </c:pt>
                <c:pt idx="14895">
                  <c:v>5</c:v>
                </c:pt>
                <c:pt idx="14896">
                  <c:v>5.01</c:v>
                </c:pt>
                <c:pt idx="14897">
                  <c:v>5.0199999999999996</c:v>
                </c:pt>
                <c:pt idx="14898">
                  <c:v>5.0199999999999996</c:v>
                </c:pt>
                <c:pt idx="14899">
                  <c:v>5</c:v>
                </c:pt>
                <c:pt idx="14900">
                  <c:v>5.01</c:v>
                </c:pt>
                <c:pt idx="14901">
                  <c:v>5.0199999999999996</c:v>
                </c:pt>
                <c:pt idx="14902">
                  <c:v>5.0199999999999996</c:v>
                </c:pt>
                <c:pt idx="14903">
                  <c:v>5</c:v>
                </c:pt>
                <c:pt idx="14904">
                  <c:v>5.01</c:v>
                </c:pt>
                <c:pt idx="14905">
                  <c:v>5.01</c:v>
                </c:pt>
                <c:pt idx="14906">
                  <c:v>5.01</c:v>
                </c:pt>
                <c:pt idx="14907">
                  <c:v>5.03</c:v>
                </c:pt>
                <c:pt idx="14908">
                  <c:v>5.0199999999999996</c:v>
                </c:pt>
                <c:pt idx="14909">
                  <c:v>5</c:v>
                </c:pt>
                <c:pt idx="14910">
                  <c:v>5.0199999999999996</c:v>
                </c:pt>
                <c:pt idx="14911">
                  <c:v>5.01</c:v>
                </c:pt>
                <c:pt idx="14912">
                  <c:v>5.03</c:v>
                </c:pt>
                <c:pt idx="14913">
                  <c:v>5.04</c:v>
                </c:pt>
                <c:pt idx="14914">
                  <c:v>5.03</c:v>
                </c:pt>
                <c:pt idx="14915">
                  <c:v>5.0199999999999996</c:v>
                </c:pt>
                <c:pt idx="14916">
                  <c:v>5</c:v>
                </c:pt>
                <c:pt idx="14917">
                  <c:v>24.92</c:v>
                </c:pt>
                <c:pt idx="14918">
                  <c:v>31.55</c:v>
                </c:pt>
                <c:pt idx="14919">
                  <c:v>40.130000000000003</c:v>
                </c:pt>
                <c:pt idx="14920">
                  <c:v>53.08</c:v>
                </c:pt>
                <c:pt idx="14921">
                  <c:v>35.94</c:v>
                </c:pt>
                <c:pt idx="14922">
                  <c:v>12.77</c:v>
                </c:pt>
                <c:pt idx="14923">
                  <c:v>0</c:v>
                </c:pt>
                <c:pt idx="14924">
                  <c:v>0</c:v>
                </c:pt>
                <c:pt idx="14925">
                  <c:v>1.7</c:v>
                </c:pt>
                <c:pt idx="14926">
                  <c:v>5.03</c:v>
                </c:pt>
                <c:pt idx="14927">
                  <c:v>4.99</c:v>
                </c:pt>
                <c:pt idx="14928">
                  <c:v>5.0199999999999996</c:v>
                </c:pt>
                <c:pt idx="14929">
                  <c:v>5.01</c:v>
                </c:pt>
                <c:pt idx="14930">
                  <c:v>5.01</c:v>
                </c:pt>
                <c:pt idx="14931">
                  <c:v>5.0199999999999996</c:v>
                </c:pt>
                <c:pt idx="14932">
                  <c:v>3.39</c:v>
                </c:pt>
                <c:pt idx="14933">
                  <c:v>5.01</c:v>
                </c:pt>
                <c:pt idx="14934">
                  <c:v>5.01</c:v>
                </c:pt>
                <c:pt idx="14935">
                  <c:v>5.03</c:v>
                </c:pt>
                <c:pt idx="14936">
                  <c:v>5.01</c:v>
                </c:pt>
                <c:pt idx="14937">
                  <c:v>5.03</c:v>
                </c:pt>
                <c:pt idx="14938">
                  <c:v>5.0199999999999996</c:v>
                </c:pt>
                <c:pt idx="14939">
                  <c:v>5.01</c:v>
                </c:pt>
                <c:pt idx="14940">
                  <c:v>5.0199999999999996</c:v>
                </c:pt>
                <c:pt idx="14941">
                  <c:v>5.01</c:v>
                </c:pt>
                <c:pt idx="14942">
                  <c:v>5.0199999999999996</c:v>
                </c:pt>
                <c:pt idx="14943">
                  <c:v>5</c:v>
                </c:pt>
                <c:pt idx="14944">
                  <c:v>5.01</c:v>
                </c:pt>
                <c:pt idx="14945">
                  <c:v>5.0199999999999996</c:v>
                </c:pt>
                <c:pt idx="14946">
                  <c:v>5.0199999999999996</c:v>
                </c:pt>
                <c:pt idx="14947">
                  <c:v>5.0199999999999996</c:v>
                </c:pt>
                <c:pt idx="14948">
                  <c:v>5.0199999999999996</c:v>
                </c:pt>
                <c:pt idx="14949">
                  <c:v>5.01</c:v>
                </c:pt>
                <c:pt idx="14950">
                  <c:v>5.0199999999999996</c:v>
                </c:pt>
                <c:pt idx="14951">
                  <c:v>5.0199999999999996</c:v>
                </c:pt>
                <c:pt idx="14952">
                  <c:v>5.01</c:v>
                </c:pt>
                <c:pt idx="14953">
                  <c:v>5.01</c:v>
                </c:pt>
                <c:pt idx="14954">
                  <c:v>5.01</c:v>
                </c:pt>
                <c:pt idx="14955">
                  <c:v>5.0199999999999996</c:v>
                </c:pt>
                <c:pt idx="14956">
                  <c:v>5.0199999999999996</c:v>
                </c:pt>
                <c:pt idx="14957">
                  <c:v>5.01</c:v>
                </c:pt>
                <c:pt idx="14958">
                  <c:v>5.0199999999999996</c:v>
                </c:pt>
                <c:pt idx="14959">
                  <c:v>5.0199999999999996</c:v>
                </c:pt>
                <c:pt idx="14960">
                  <c:v>5.01</c:v>
                </c:pt>
                <c:pt idx="14961">
                  <c:v>5.01</c:v>
                </c:pt>
                <c:pt idx="14962">
                  <c:v>5</c:v>
                </c:pt>
                <c:pt idx="14963">
                  <c:v>5.01</c:v>
                </c:pt>
                <c:pt idx="14964">
                  <c:v>5.0199999999999996</c:v>
                </c:pt>
                <c:pt idx="14965">
                  <c:v>5.0199999999999996</c:v>
                </c:pt>
                <c:pt idx="14966">
                  <c:v>5.01</c:v>
                </c:pt>
                <c:pt idx="14967">
                  <c:v>5</c:v>
                </c:pt>
                <c:pt idx="14968">
                  <c:v>5.0199999999999996</c:v>
                </c:pt>
                <c:pt idx="14969">
                  <c:v>5.01</c:v>
                </c:pt>
                <c:pt idx="14970">
                  <c:v>5.0199999999999996</c:v>
                </c:pt>
                <c:pt idx="14971">
                  <c:v>5.01</c:v>
                </c:pt>
                <c:pt idx="14972">
                  <c:v>5.01</c:v>
                </c:pt>
                <c:pt idx="14973">
                  <c:v>5.0199999999999996</c:v>
                </c:pt>
                <c:pt idx="14974">
                  <c:v>5.01</c:v>
                </c:pt>
                <c:pt idx="14975">
                  <c:v>5.01</c:v>
                </c:pt>
                <c:pt idx="14976">
                  <c:v>5.0199999999999996</c:v>
                </c:pt>
                <c:pt idx="14977">
                  <c:v>5.0199999999999996</c:v>
                </c:pt>
                <c:pt idx="14978">
                  <c:v>4.99</c:v>
                </c:pt>
                <c:pt idx="14979">
                  <c:v>5.0199999999999996</c:v>
                </c:pt>
                <c:pt idx="14980">
                  <c:v>5.0199999999999996</c:v>
                </c:pt>
                <c:pt idx="14981">
                  <c:v>5.0199999999999996</c:v>
                </c:pt>
                <c:pt idx="14982">
                  <c:v>5.01</c:v>
                </c:pt>
                <c:pt idx="14983">
                  <c:v>5.01</c:v>
                </c:pt>
                <c:pt idx="14984">
                  <c:v>5.03</c:v>
                </c:pt>
                <c:pt idx="14985">
                  <c:v>5.0199999999999996</c:v>
                </c:pt>
                <c:pt idx="14986">
                  <c:v>5.03</c:v>
                </c:pt>
                <c:pt idx="14987">
                  <c:v>5.0199999999999996</c:v>
                </c:pt>
                <c:pt idx="14988">
                  <c:v>5.0199999999999996</c:v>
                </c:pt>
                <c:pt idx="14989">
                  <c:v>5.01</c:v>
                </c:pt>
                <c:pt idx="14990">
                  <c:v>5.01</c:v>
                </c:pt>
                <c:pt idx="14991">
                  <c:v>5.01</c:v>
                </c:pt>
                <c:pt idx="14992">
                  <c:v>5.01</c:v>
                </c:pt>
                <c:pt idx="14993">
                  <c:v>5</c:v>
                </c:pt>
                <c:pt idx="14994">
                  <c:v>5.01</c:v>
                </c:pt>
                <c:pt idx="14995">
                  <c:v>5.01</c:v>
                </c:pt>
                <c:pt idx="14996">
                  <c:v>5.01</c:v>
                </c:pt>
                <c:pt idx="14997">
                  <c:v>5</c:v>
                </c:pt>
                <c:pt idx="14998">
                  <c:v>5.01</c:v>
                </c:pt>
                <c:pt idx="14999">
                  <c:v>5.01</c:v>
                </c:pt>
                <c:pt idx="15000">
                  <c:v>5.01</c:v>
                </c:pt>
                <c:pt idx="15001">
                  <c:v>5.0199999999999996</c:v>
                </c:pt>
                <c:pt idx="15002">
                  <c:v>5.04</c:v>
                </c:pt>
                <c:pt idx="15003">
                  <c:v>5.01</c:v>
                </c:pt>
                <c:pt idx="15004">
                  <c:v>5.01</c:v>
                </c:pt>
                <c:pt idx="15005">
                  <c:v>5.01</c:v>
                </c:pt>
                <c:pt idx="15006">
                  <c:v>5</c:v>
                </c:pt>
                <c:pt idx="15007">
                  <c:v>5.01</c:v>
                </c:pt>
                <c:pt idx="15008">
                  <c:v>5.0199999999999996</c:v>
                </c:pt>
                <c:pt idx="15009">
                  <c:v>5.0199999999999996</c:v>
                </c:pt>
                <c:pt idx="15010">
                  <c:v>5.01</c:v>
                </c:pt>
                <c:pt idx="15011">
                  <c:v>5.01</c:v>
                </c:pt>
                <c:pt idx="15012">
                  <c:v>5.01</c:v>
                </c:pt>
                <c:pt idx="15013">
                  <c:v>5.01</c:v>
                </c:pt>
                <c:pt idx="15014">
                  <c:v>5.0199999999999996</c:v>
                </c:pt>
                <c:pt idx="15015">
                  <c:v>5.01</c:v>
                </c:pt>
                <c:pt idx="15016">
                  <c:v>5.01</c:v>
                </c:pt>
                <c:pt idx="15017">
                  <c:v>5.01</c:v>
                </c:pt>
                <c:pt idx="15018">
                  <c:v>5.01</c:v>
                </c:pt>
                <c:pt idx="15019">
                  <c:v>5.0199999999999996</c:v>
                </c:pt>
                <c:pt idx="15020">
                  <c:v>5.01</c:v>
                </c:pt>
                <c:pt idx="15021">
                  <c:v>4.9800000000000004</c:v>
                </c:pt>
                <c:pt idx="15022">
                  <c:v>5.01</c:v>
                </c:pt>
                <c:pt idx="15023">
                  <c:v>5.01</c:v>
                </c:pt>
                <c:pt idx="15024">
                  <c:v>5.01</c:v>
                </c:pt>
                <c:pt idx="15025">
                  <c:v>5.01</c:v>
                </c:pt>
                <c:pt idx="15026">
                  <c:v>5</c:v>
                </c:pt>
                <c:pt idx="15027">
                  <c:v>5.01</c:v>
                </c:pt>
                <c:pt idx="15028">
                  <c:v>4.99</c:v>
                </c:pt>
                <c:pt idx="15029">
                  <c:v>5.01</c:v>
                </c:pt>
                <c:pt idx="15030">
                  <c:v>5.03</c:v>
                </c:pt>
                <c:pt idx="15031">
                  <c:v>5.01</c:v>
                </c:pt>
                <c:pt idx="15032">
                  <c:v>5.0199999999999996</c:v>
                </c:pt>
                <c:pt idx="15033">
                  <c:v>5.01</c:v>
                </c:pt>
                <c:pt idx="15034">
                  <c:v>5.0199999999999996</c:v>
                </c:pt>
                <c:pt idx="15035">
                  <c:v>5.01</c:v>
                </c:pt>
                <c:pt idx="15036">
                  <c:v>5.0199999999999996</c:v>
                </c:pt>
                <c:pt idx="15037">
                  <c:v>5.01</c:v>
                </c:pt>
                <c:pt idx="15038">
                  <c:v>5.01</c:v>
                </c:pt>
                <c:pt idx="15039">
                  <c:v>5.01</c:v>
                </c:pt>
                <c:pt idx="15040">
                  <c:v>5.01</c:v>
                </c:pt>
                <c:pt idx="15041">
                  <c:v>5.0199999999999996</c:v>
                </c:pt>
                <c:pt idx="15042">
                  <c:v>5.01</c:v>
                </c:pt>
                <c:pt idx="15043">
                  <c:v>5.01</c:v>
                </c:pt>
                <c:pt idx="15044">
                  <c:v>5.0199999999999996</c:v>
                </c:pt>
                <c:pt idx="15045">
                  <c:v>5.01</c:v>
                </c:pt>
                <c:pt idx="15046">
                  <c:v>5.0199999999999996</c:v>
                </c:pt>
                <c:pt idx="15047">
                  <c:v>5.0199999999999996</c:v>
                </c:pt>
                <c:pt idx="15048">
                  <c:v>5.0199999999999996</c:v>
                </c:pt>
                <c:pt idx="15049">
                  <c:v>5.01</c:v>
                </c:pt>
                <c:pt idx="15050">
                  <c:v>5.01</c:v>
                </c:pt>
                <c:pt idx="15051">
                  <c:v>5.01</c:v>
                </c:pt>
                <c:pt idx="15052">
                  <c:v>5.03</c:v>
                </c:pt>
                <c:pt idx="15053">
                  <c:v>5.01</c:v>
                </c:pt>
                <c:pt idx="15054">
                  <c:v>5.01</c:v>
                </c:pt>
                <c:pt idx="15055">
                  <c:v>5.01</c:v>
                </c:pt>
                <c:pt idx="15056">
                  <c:v>5.0199999999999996</c:v>
                </c:pt>
                <c:pt idx="15057">
                  <c:v>13.54</c:v>
                </c:pt>
                <c:pt idx="15058">
                  <c:v>13.4</c:v>
                </c:pt>
                <c:pt idx="15059">
                  <c:v>0</c:v>
                </c:pt>
                <c:pt idx="15060">
                  <c:v>1.67</c:v>
                </c:pt>
                <c:pt idx="15061">
                  <c:v>5</c:v>
                </c:pt>
                <c:pt idx="15062">
                  <c:v>5</c:v>
                </c:pt>
                <c:pt idx="15063">
                  <c:v>5.0199999999999996</c:v>
                </c:pt>
                <c:pt idx="15064">
                  <c:v>5</c:v>
                </c:pt>
                <c:pt idx="15065">
                  <c:v>5.0199999999999996</c:v>
                </c:pt>
                <c:pt idx="15066">
                  <c:v>5.0199999999999996</c:v>
                </c:pt>
                <c:pt idx="15067">
                  <c:v>4.99</c:v>
                </c:pt>
                <c:pt idx="15068">
                  <c:v>5.01</c:v>
                </c:pt>
                <c:pt idx="15069">
                  <c:v>4.99</c:v>
                </c:pt>
                <c:pt idx="15070">
                  <c:v>5.04</c:v>
                </c:pt>
                <c:pt idx="15071">
                  <c:v>5.0199999999999996</c:v>
                </c:pt>
                <c:pt idx="15072">
                  <c:v>5.0199999999999996</c:v>
                </c:pt>
                <c:pt idx="15073">
                  <c:v>5</c:v>
                </c:pt>
                <c:pt idx="15074">
                  <c:v>5.0199999999999996</c:v>
                </c:pt>
                <c:pt idx="15075">
                  <c:v>5.01</c:v>
                </c:pt>
                <c:pt idx="15076">
                  <c:v>5.0199999999999996</c:v>
                </c:pt>
                <c:pt idx="15077">
                  <c:v>5.01</c:v>
                </c:pt>
                <c:pt idx="15078">
                  <c:v>5.01</c:v>
                </c:pt>
                <c:pt idx="15079">
                  <c:v>5.01</c:v>
                </c:pt>
                <c:pt idx="15080">
                  <c:v>5.01</c:v>
                </c:pt>
                <c:pt idx="15081">
                  <c:v>5.0199999999999996</c:v>
                </c:pt>
                <c:pt idx="15082">
                  <c:v>5.01</c:v>
                </c:pt>
                <c:pt idx="15083">
                  <c:v>5.01</c:v>
                </c:pt>
                <c:pt idx="15084">
                  <c:v>5.01</c:v>
                </c:pt>
                <c:pt idx="15085">
                  <c:v>5.01</c:v>
                </c:pt>
                <c:pt idx="15086">
                  <c:v>5.03</c:v>
                </c:pt>
                <c:pt idx="15087">
                  <c:v>5</c:v>
                </c:pt>
                <c:pt idx="15088">
                  <c:v>5.0199999999999996</c:v>
                </c:pt>
                <c:pt idx="15089">
                  <c:v>5</c:v>
                </c:pt>
                <c:pt idx="15090">
                  <c:v>5</c:v>
                </c:pt>
                <c:pt idx="15091">
                  <c:v>5</c:v>
                </c:pt>
                <c:pt idx="15092">
                  <c:v>5.01</c:v>
                </c:pt>
                <c:pt idx="15093">
                  <c:v>5</c:v>
                </c:pt>
                <c:pt idx="15094">
                  <c:v>5.01</c:v>
                </c:pt>
                <c:pt idx="15095">
                  <c:v>5.0199999999999996</c:v>
                </c:pt>
                <c:pt idx="15096">
                  <c:v>5.01</c:v>
                </c:pt>
                <c:pt idx="15097">
                  <c:v>5.01</c:v>
                </c:pt>
                <c:pt idx="15098">
                  <c:v>5</c:v>
                </c:pt>
                <c:pt idx="15099">
                  <c:v>5.04</c:v>
                </c:pt>
                <c:pt idx="15100">
                  <c:v>5.04</c:v>
                </c:pt>
                <c:pt idx="15101">
                  <c:v>5.04</c:v>
                </c:pt>
                <c:pt idx="15102">
                  <c:v>5.04</c:v>
                </c:pt>
                <c:pt idx="15103">
                  <c:v>5.04</c:v>
                </c:pt>
                <c:pt idx="15104">
                  <c:v>5.04</c:v>
                </c:pt>
                <c:pt idx="15105">
                  <c:v>5.04</c:v>
                </c:pt>
                <c:pt idx="15106">
                  <c:v>5.04</c:v>
                </c:pt>
                <c:pt idx="15107">
                  <c:v>4.99</c:v>
                </c:pt>
                <c:pt idx="15108">
                  <c:v>5.0199999999999996</c:v>
                </c:pt>
                <c:pt idx="15109">
                  <c:v>5.0199999999999996</c:v>
                </c:pt>
                <c:pt idx="15110">
                  <c:v>5.01</c:v>
                </c:pt>
                <c:pt idx="15111">
                  <c:v>5.01</c:v>
                </c:pt>
                <c:pt idx="15112">
                  <c:v>5.01</c:v>
                </c:pt>
                <c:pt idx="15113">
                  <c:v>5</c:v>
                </c:pt>
                <c:pt idx="15114">
                  <c:v>5</c:v>
                </c:pt>
                <c:pt idx="15115">
                  <c:v>5.03</c:v>
                </c:pt>
                <c:pt idx="15116">
                  <c:v>5.03</c:v>
                </c:pt>
                <c:pt idx="15117">
                  <c:v>5</c:v>
                </c:pt>
                <c:pt idx="15118">
                  <c:v>5.01</c:v>
                </c:pt>
                <c:pt idx="15119">
                  <c:v>5.0199999999999996</c:v>
                </c:pt>
                <c:pt idx="15120">
                  <c:v>5.0199999999999996</c:v>
                </c:pt>
                <c:pt idx="15121">
                  <c:v>5.01</c:v>
                </c:pt>
                <c:pt idx="15122">
                  <c:v>5.01</c:v>
                </c:pt>
                <c:pt idx="15123">
                  <c:v>5.0199999999999996</c:v>
                </c:pt>
                <c:pt idx="15124">
                  <c:v>5.01</c:v>
                </c:pt>
                <c:pt idx="15125">
                  <c:v>5.01</c:v>
                </c:pt>
                <c:pt idx="15126">
                  <c:v>5.0199999999999996</c:v>
                </c:pt>
                <c:pt idx="15127">
                  <c:v>5.04</c:v>
                </c:pt>
                <c:pt idx="15128">
                  <c:v>5.01</c:v>
                </c:pt>
                <c:pt idx="15129">
                  <c:v>5.01</c:v>
                </c:pt>
                <c:pt idx="15130">
                  <c:v>5.0999999999999996</c:v>
                </c:pt>
                <c:pt idx="15131">
                  <c:v>5.04</c:v>
                </c:pt>
                <c:pt idx="15132">
                  <c:v>5.0199999999999996</c:v>
                </c:pt>
                <c:pt idx="15133">
                  <c:v>5.0199999999999996</c:v>
                </c:pt>
                <c:pt idx="15134">
                  <c:v>5.0199999999999996</c:v>
                </c:pt>
                <c:pt idx="15135">
                  <c:v>4.99</c:v>
                </c:pt>
                <c:pt idx="15136">
                  <c:v>5.0199999999999996</c:v>
                </c:pt>
                <c:pt idx="15137">
                  <c:v>5.0199999999999996</c:v>
                </c:pt>
                <c:pt idx="15138">
                  <c:v>5.0199999999999996</c:v>
                </c:pt>
                <c:pt idx="15139">
                  <c:v>5</c:v>
                </c:pt>
                <c:pt idx="15140">
                  <c:v>5</c:v>
                </c:pt>
                <c:pt idx="15141">
                  <c:v>5.03</c:v>
                </c:pt>
                <c:pt idx="15142">
                  <c:v>5.03</c:v>
                </c:pt>
                <c:pt idx="15143">
                  <c:v>5.03</c:v>
                </c:pt>
                <c:pt idx="15144">
                  <c:v>5.01</c:v>
                </c:pt>
                <c:pt idx="15145">
                  <c:v>5.01</c:v>
                </c:pt>
                <c:pt idx="15146">
                  <c:v>5.01</c:v>
                </c:pt>
                <c:pt idx="15147">
                  <c:v>5.0199999999999996</c:v>
                </c:pt>
                <c:pt idx="15148">
                  <c:v>5.0199999999999996</c:v>
                </c:pt>
                <c:pt idx="15149">
                  <c:v>5.0199999999999996</c:v>
                </c:pt>
                <c:pt idx="15150">
                  <c:v>5.01</c:v>
                </c:pt>
                <c:pt idx="15151">
                  <c:v>5</c:v>
                </c:pt>
                <c:pt idx="15152">
                  <c:v>5.0199999999999996</c:v>
                </c:pt>
                <c:pt idx="15153">
                  <c:v>5.0199999999999996</c:v>
                </c:pt>
                <c:pt idx="15154">
                  <c:v>5.01</c:v>
                </c:pt>
                <c:pt idx="15155">
                  <c:v>5.01</c:v>
                </c:pt>
                <c:pt idx="15156">
                  <c:v>5.0199999999999996</c:v>
                </c:pt>
                <c:pt idx="15157">
                  <c:v>5.01</c:v>
                </c:pt>
                <c:pt idx="15158">
                  <c:v>5.0199999999999996</c:v>
                </c:pt>
                <c:pt idx="15159">
                  <c:v>5</c:v>
                </c:pt>
                <c:pt idx="15160">
                  <c:v>5.01</c:v>
                </c:pt>
                <c:pt idx="15161">
                  <c:v>5.01</c:v>
                </c:pt>
                <c:pt idx="15162">
                  <c:v>5.01</c:v>
                </c:pt>
                <c:pt idx="15163">
                  <c:v>5</c:v>
                </c:pt>
                <c:pt idx="15164">
                  <c:v>5.0199999999999996</c:v>
                </c:pt>
                <c:pt idx="15165">
                  <c:v>5.0199999999999996</c:v>
                </c:pt>
                <c:pt idx="15166">
                  <c:v>5</c:v>
                </c:pt>
                <c:pt idx="15167">
                  <c:v>5.01</c:v>
                </c:pt>
                <c:pt idx="15168">
                  <c:v>5</c:v>
                </c:pt>
                <c:pt idx="15169">
                  <c:v>5.0199999999999996</c:v>
                </c:pt>
                <c:pt idx="15170">
                  <c:v>5.03</c:v>
                </c:pt>
                <c:pt idx="15171">
                  <c:v>5.0199999999999996</c:v>
                </c:pt>
                <c:pt idx="15172">
                  <c:v>5.01</c:v>
                </c:pt>
                <c:pt idx="15173">
                  <c:v>5.01</c:v>
                </c:pt>
                <c:pt idx="15174">
                  <c:v>6.65</c:v>
                </c:pt>
                <c:pt idx="15175">
                  <c:v>0</c:v>
                </c:pt>
                <c:pt idx="15176">
                  <c:v>6.67</c:v>
                </c:pt>
                <c:pt idx="15177">
                  <c:v>25.5</c:v>
                </c:pt>
                <c:pt idx="15178">
                  <c:v>0</c:v>
                </c:pt>
                <c:pt idx="15179">
                  <c:v>5.04</c:v>
                </c:pt>
                <c:pt idx="15180">
                  <c:v>5.04</c:v>
                </c:pt>
                <c:pt idx="15181">
                  <c:v>5</c:v>
                </c:pt>
                <c:pt idx="15182">
                  <c:v>6.65</c:v>
                </c:pt>
                <c:pt idx="15183">
                  <c:v>6.65</c:v>
                </c:pt>
                <c:pt idx="15184">
                  <c:v>5.0199999999999996</c:v>
                </c:pt>
                <c:pt idx="15185">
                  <c:v>10.1</c:v>
                </c:pt>
                <c:pt idx="15186">
                  <c:v>6.72</c:v>
                </c:pt>
                <c:pt idx="15187">
                  <c:v>6.69</c:v>
                </c:pt>
                <c:pt idx="15188">
                  <c:v>6.67</c:v>
                </c:pt>
                <c:pt idx="15189">
                  <c:v>8.26</c:v>
                </c:pt>
                <c:pt idx="15190">
                  <c:v>3.39</c:v>
                </c:pt>
                <c:pt idx="15191">
                  <c:v>6.69</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6.68</c:v>
                </c:pt>
                <c:pt idx="15208">
                  <c:v>5.04</c:v>
                </c:pt>
                <c:pt idx="15209">
                  <c:v>6.69</c:v>
                </c:pt>
                <c:pt idx="15210">
                  <c:v>5.01</c:v>
                </c:pt>
                <c:pt idx="15211">
                  <c:v>5.01</c:v>
                </c:pt>
                <c:pt idx="15212">
                  <c:v>5.03</c:v>
                </c:pt>
                <c:pt idx="15213">
                  <c:v>5.03</c:v>
                </c:pt>
                <c:pt idx="15214">
                  <c:v>5.01</c:v>
                </c:pt>
                <c:pt idx="15215">
                  <c:v>4.99</c:v>
                </c:pt>
                <c:pt idx="15216">
                  <c:v>5.0199999999999996</c:v>
                </c:pt>
                <c:pt idx="15217">
                  <c:v>5.0199999999999996</c:v>
                </c:pt>
                <c:pt idx="15218">
                  <c:v>5.0199999999999996</c:v>
                </c:pt>
                <c:pt idx="15219">
                  <c:v>5.01</c:v>
                </c:pt>
                <c:pt idx="15220">
                  <c:v>5.01</c:v>
                </c:pt>
                <c:pt idx="15221">
                  <c:v>4.99</c:v>
                </c:pt>
                <c:pt idx="15222">
                  <c:v>5.0199999999999996</c:v>
                </c:pt>
                <c:pt idx="15223">
                  <c:v>5.0199999999999996</c:v>
                </c:pt>
                <c:pt idx="15224">
                  <c:v>5.01</c:v>
                </c:pt>
                <c:pt idx="15225">
                  <c:v>6.68</c:v>
                </c:pt>
                <c:pt idx="15226">
                  <c:v>6.69</c:v>
                </c:pt>
                <c:pt idx="15227">
                  <c:v>6.7</c:v>
                </c:pt>
                <c:pt idx="15228">
                  <c:v>6.67</c:v>
                </c:pt>
                <c:pt idx="15229">
                  <c:v>6.65</c:v>
                </c:pt>
                <c:pt idx="15230">
                  <c:v>6.68</c:v>
                </c:pt>
                <c:pt idx="15231">
                  <c:v>6.68</c:v>
                </c:pt>
                <c:pt idx="15232">
                  <c:v>6.68</c:v>
                </c:pt>
                <c:pt idx="15233">
                  <c:v>6.66</c:v>
                </c:pt>
                <c:pt idx="15234">
                  <c:v>6.68</c:v>
                </c:pt>
                <c:pt idx="15235">
                  <c:v>6.67</c:v>
                </c:pt>
                <c:pt idx="15236">
                  <c:v>6.69</c:v>
                </c:pt>
                <c:pt idx="15237">
                  <c:v>6.69</c:v>
                </c:pt>
                <c:pt idx="15238">
                  <c:v>6.69</c:v>
                </c:pt>
                <c:pt idx="15239">
                  <c:v>8.68</c:v>
                </c:pt>
                <c:pt idx="15240">
                  <c:v>61.49</c:v>
                </c:pt>
                <c:pt idx="15241">
                  <c:v>37.76</c:v>
                </c:pt>
                <c:pt idx="15242">
                  <c:v>48.24</c:v>
                </c:pt>
                <c:pt idx="15243">
                  <c:v>46.73</c:v>
                </c:pt>
                <c:pt idx="15244">
                  <c:v>38.08</c:v>
                </c:pt>
                <c:pt idx="15245">
                  <c:v>68.099999999999994</c:v>
                </c:pt>
                <c:pt idx="15246">
                  <c:v>50.43</c:v>
                </c:pt>
                <c:pt idx="15247">
                  <c:v>31.35</c:v>
                </c:pt>
                <c:pt idx="15248">
                  <c:v>37.24</c:v>
                </c:pt>
                <c:pt idx="15249">
                  <c:v>28.78</c:v>
                </c:pt>
                <c:pt idx="15250">
                  <c:v>9.57</c:v>
                </c:pt>
                <c:pt idx="15251">
                  <c:v>9.27</c:v>
                </c:pt>
                <c:pt idx="15252">
                  <c:v>8.9499999999999993</c:v>
                </c:pt>
                <c:pt idx="15253">
                  <c:v>0</c:v>
                </c:pt>
                <c:pt idx="15254">
                  <c:v>0</c:v>
                </c:pt>
                <c:pt idx="15255">
                  <c:v>0</c:v>
                </c:pt>
                <c:pt idx="15256">
                  <c:v>0</c:v>
                </c:pt>
                <c:pt idx="15257">
                  <c:v>6.62</c:v>
                </c:pt>
                <c:pt idx="15258">
                  <c:v>5</c:v>
                </c:pt>
                <c:pt idx="15259">
                  <c:v>5</c:v>
                </c:pt>
                <c:pt idx="15260">
                  <c:v>4.99</c:v>
                </c:pt>
                <c:pt idx="15261">
                  <c:v>5.01</c:v>
                </c:pt>
                <c:pt idx="15262">
                  <c:v>5</c:v>
                </c:pt>
                <c:pt idx="15263">
                  <c:v>5.03</c:v>
                </c:pt>
                <c:pt idx="15264">
                  <c:v>5.01</c:v>
                </c:pt>
                <c:pt idx="15265">
                  <c:v>5.0199999999999996</c:v>
                </c:pt>
                <c:pt idx="15266">
                  <c:v>5.01</c:v>
                </c:pt>
                <c:pt idx="15267">
                  <c:v>5.0199999999999996</c:v>
                </c:pt>
                <c:pt idx="15268">
                  <c:v>5.03</c:v>
                </c:pt>
                <c:pt idx="15269">
                  <c:v>5.0199999999999996</c:v>
                </c:pt>
                <c:pt idx="15270">
                  <c:v>5.03</c:v>
                </c:pt>
                <c:pt idx="15271">
                  <c:v>5.0199999999999996</c:v>
                </c:pt>
                <c:pt idx="15272">
                  <c:v>5.0199999999999996</c:v>
                </c:pt>
                <c:pt idx="15273">
                  <c:v>5.0199999999999996</c:v>
                </c:pt>
                <c:pt idx="15274">
                  <c:v>5.0199999999999996</c:v>
                </c:pt>
                <c:pt idx="15275">
                  <c:v>5.0199999999999996</c:v>
                </c:pt>
                <c:pt idx="15276">
                  <c:v>61.65</c:v>
                </c:pt>
                <c:pt idx="15277">
                  <c:v>67.34</c:v>
                </c:pt>
                <c:pt idx="15278">
                  <c:v>127.76</c:v>
                </c:pt>
                <c:pt idx="15279">
                  <c:v>32.72</c:v>
                </c:pt>
                <c:pt idx="15280">
                  <c:v>134.43</c:v>
                </c:pt>
                <c:pt idx="15281">
                  <c:v>0</c:v>
                </c:pt>
                <c:pt idx="15282">
                  <c:v>12.27</c:v>
                </c:pt>
                <c:pt idx="15283">
                  <c:v>0</c:v>
                </c:pt>
                <c:pt idx="15284">
                  <c:v>0</c:v>
                </c:pt>
                <c:pt idx="15285">
                  <c:v>69.97</c:v>
                </c:pt>
                <c:pt idx="15286">
                  <c:v>60.83</c:v>
                </c:pt>
                <c:pt idx="15287">
                  <c:v>79.53</c:v>
                </c:pt>
                <c:pt idx="15288">
                  <c:v>64.37</c:v>
                </c:pt>
                <c:pt idx="15289">
                  <c:v>37.99</c:v>
                </c:pt>
                <c:pt idx="15290">
                  <c:v>48.74</c:v>
                </c:pt>
                <c:pt idx="15291">
                  <c:v>41.25</c:v>
                </c:pt>
                <c:pt idx="15292">
                  <c:v>23.43</c:v>
                </c:pt>
                <c:pt idx="15293">
                  <c:v>52.38</c:v>
                </c:pt>
                <c:pt idx="15294">
                  <c:v>0</c:v>
                </c:pt>
                <c:pt idx="15295">
                  <c:v>107.26</c:v>
                </c:pt>
                <c:pt idx="15296">
                  <c:v>22.53</c:v>
                </c:pt>
                <c:pt idx="15297">
                  <c:v>15.41</c:v>
                </c:pt>
                <c:pt idx="15298">
                  <c:v>3.79</c:v>
                </c:pt>
                <c:pt idx="15299">
                  <c:v>0</c:v>
                </c:pt>
                <c:pt idx="15300">
                  <c:v>25.44</c:v>
                </c:pt>
                <c:pt idx="15301">
                  <c:v>17.690000000000001</c:v>
                </c:pt>
                <c:pt idx="15302">
                  <c:v>28.31</c:v>
                </c:pt>
                <c:pt idx="15303">
                  <c:v>25.25</c:v>
                </c:pt>
                <c:pt idx="15304">
                  <c:v>7.23</c:v>
                </c:pt>
                <c:pt idx="15305">
                  <c:v>17.96</c:v>
                </c:pt>
                <c:pt idx="15306">
                  <c:v>32.89</c:v>
                </c:pt>
                <c:pt idx="15307">
                  <c:v>29.9</c:v>
                </c:pt>
                <c:pt idx="15308">
                  <c:v>18.98</c:v>
                </c:pt>
                <c:pt idx="15309">
                  <c:v>0</c:v>
                </c:pt>
                <c:pt idx="15310">
                  <c:v>0</c:v>
                </c:pt>
                <c:pt idx="15311">
                  <c:v>0</c:v>
                </c:pt>
                <c:pt idx="15312">
                  <c:v>17.920000000000002</c:v>
                </c:pt>
                <c:pt idx="15313">
                  <c:v>10.94</c:v>
                </c:pt>
                <c:pt idx="15314">
                  <c:v>3.57</c:v>
                </c:pt>
                <c:pt idx="15315">
                  <c:v>0</c:v>
                </c:pt>
                <c:pt idx="15316">
                  <c:v>10.63</c:v>
                </c:pt>
                <c:pt idx="15317">
                  <c:v>24.94</c:v>
                </c:pt>
                <c:pt idx="15318">
                  <c:v>10.94</c:v>
                </c:pt>
                <c:pt idx="15319">
                  <c:v>0</c:v>
                </c:pt>
                <c:pt idx="15320">
                  <c:v>0</c:v>
                </c:pt>
                <c:pt idx="15321">
                  <c:v>0</c:v>
                </c:pt>
                <c:pt idx="15322">
                  <c:v>0</c:v>
                </c:pt>
                <c:pt idx="15323">
                  <c:v>18.739999999999998</c:v>
                </c:pt>
                <c:pt idx="15324">
                  <c:v>0</c:v>
                </c:pt>
                <c:pt idx="15325">
                  <c:v>0</c:v>
                </c:pt>
                <c:pt idx="15326">
                  <c:v>0</c:v>
                </c:pt>
                <c:pt idx="15327">
                  <c:v>0</c:v>
                </c:pt>
                <c:pt idx="15328">
                  <c:v>4.99</c:v>
                </c:pt>
                <c:pt idx="15329">
                  <c:v>5.01</c:v>
                </c:pt>
                <c:pt idx="15330">
                  <c:v>3.37</c:v>
                </c:pt>
                <c:pt idx="15331">
                  <c:v>61.29</c:v>
                </c:pt>
                <c:pt idx="15332">
                  <c:v>90.98</c:v>
                </c:pt>
                <c:pt idx="15333">
                  <c:v>93.66</c:v>
                </c:pt>
                <c:pt idx="15334">
                  <c:v>90.17</c:v>
                </c:pt>
                <c:pt idx="15335">
                  <c:v>72.84</c:v>
                </c:pt>
                <c:pt idx="15336">
                  <c:v>70.81</c:v>
                </c:pt>
                <c:pt idx="15337">
                  <c:v>0</c:v>
                </c:pt>
                <c:pt idx="15338">
                  <c:v>62.38</c:v>
                </c:pt>
                <c:pt idx="15339">
                  <c:v>83.19</c:v>
                </c:pt>
                <c:pt idx="15340">
                  <c:v>62.12</c:v>
                </c:pt>
                <c:pt idx="15341">
                  <c:v>117.84</c:v>
                </c:pt>
                <c:pt idx="15342">
                  <c:v>111.32</c:v>
                </c:pt>
                <c:pt idx="15343">
                  <c:v>0</c:v>
                </c:pt>
                <c:pt idx="15344">
                  <c:v>0</c:v>
                </c:pt>
                <c:pt idx="15345">
                  <c:v>21.43</c:v>
                </c:pt>
                <c:pt idx="15346">
                  <c:v>5.27</c:v>
                </c:pt>
                <c:pt idx="15347">
                  <c:v>10.39</c:v>
                </c:pt>
                <c:pt idx="15348">
                  <c:v>18.190000000000001</c:v>
                </c:pt>
                <c:pt idx="15349">
                  <c:v>7.63</c:v>
                </c:pt>
                <c:pt idx="15350">
                  <c:v>7.6</c:v>
                </c:pt>
                <c:pt idx="15351">
                  <c:v>10.11</c:v>
                </c:pt>
                <c:pt idx="15352">
                  <c:v>7.57</c:v>
                </c:pt>
                <c:pt idx="15353">
                  <c:v>9.7799999999999994</c:v>
                </c:pt>
                <c:pt idx="15354">
                  <c:v>19.43</c:v>
                </c:pt>
                <c:pt idx="15355">
                  <c:v>16.97</c:v>
                </c:pt>
                <c:pt idx="15356">
                  <c:v>31.76</c:v>
                </c:pt>
                <c:pt idx="15357">
                  <c:v>68.2</c:v>
                </c:pt>
                <c:pt idx="15358">
                  <c:v>20.350000000000001</c:v>
                </c:pt>
                <c:pt idx="15359">
                  <c:v>0</c:v>
                </c:pt>
                <c:pt idx="15360">
                  <c:v>0</c:v>
                </c:pt>
                <c:pt idx="15361">
                  <c:v>0</c:v>
                </c:pt>
                <c:pt idx="15362">
                  <c:v>3.37</c:v>
                </c:pt>
                <c:pt idx="15363">
                  <c:v>5.0199999999999996</c:v>
                </c:pt>
                <c:pt idx="15364">
                  <c:v>5</c:v>
                </c:pt>
                <c:pt idx="15365">
                  <c:v>5.0199999999999996</c:v>
                </c:pt>
                <c:pt idx="15366">
                  <c:v>14.92</c:v>
                </c:pt>
                <c:pt idx="15367">
                  <c:v>72.06</c:v>
                </c:pt>
                <c:pt idx="15368">
                  <c:v>150.12</c:v>
                </c:pt>
                <c:pt idx="15369">
                  <c:v>0</c:v>
                </c:pt>
                <c:pt idx="15370">
                  <c:v>94.25</c:v>
                </c:pt>
                <c:pt idx="15371">
                  <c:v>71.41</c:v>
                </c:pt>
                <c:pt idx="15372">
                  <c:v>70.92</c:v>
                </c:pt>
                <c:pt idx="15373">
                  <c:v>68.31</c:v>
                </c:pt>
                <c:pt idx="15374">
                  <c:v>97.52</c:v>
                </c:pt>
                <c:pt idx="15375">
                  <c:v>58.37</c:v>
                </c:pt>
                <c:pt idx="15376">
                  <c:v>0</c:v>
                </c:pt>
                <c:pt idx="15377">
                  <c:v>61.31</c:v>
                </c:pt>
                <c:pt idx="15378">
                  <c:v>68.91</c:v>
                </c:pt>
                <c:pt idx="15379">
                  <c:v>47.4</c:v>
                </c:pt>
                <c:pt idx="15380">
                  <c:v>32.299999999999997</c:v>
                </c:pt>
                <c:pt idx="15381">
                  <c:v>24.57</c:v>
                </c:pt>
                <c:pt idx="15382">
                  <c:v>33.090000000000003</c:v>
                </c:pt>
                <c:pt idx="15383">
                  <c:v>25.02</c:v>
                </c:pt>
                <c:pt idx="15384">
                  <c:v>12.58</c:v>
                </c:pt>
                <c:pt idx="15385">
                  <c:v>8.31</c:v>
                </c:pt>
                <c:pt idx="15386">
                  <c:v>50.75</c:v>
                </c:pt>
                <c:pt idx="15387">
                  <c:v>38.72</c:v>
                </c:pt>
                <c:pt idx="15388">
                  <c:v>39.229999999999997</c:v>
                </c:pt>
                <c:pt idx="15389">
                  <c:v>44.38</c:v>
                </c:pt>
                <c:pt idx="15390">
                  <c:v>4.32</c:v>
                </c:pt>
                <c:pt idx="15391">
                  <c:v>8.64</c:v>
                </c:pt>
                <c:pt idx="15392">
                  <c:v>12.83</c:v>
                </c:pt>
                <c:pt idx="15393">
                  <c:v>4.2</c:v>
                </c:pt>
                <c:pt idx="15394">
                  <c:v>4.1500000000000004</c:v>
                </c:pt>
                <c:pt idx="15395">
                  <c:v>12.45</c:v>
                </c:pt>
                <c:pt idx="15396">
                  <c:v>20.68</c:v>
                </c:pt>
                <c:pt idx="15397">
                  <c:v>54.87</c:v>
                </c:pt>
                <c:pt idx="15398">
                  <c:v>51.44</c:v>
                </c:pt>
                <c:pt idx="15399">
                  <c:v>17.22</c:v>
                </c:pt>
                <c:pt idx="15400">
                  <c:v>17.239999999999998</c:v>
                </c:pt>
                <c:pt idx="15401">
                  <c:v>8.58</c:v>
                </c:pt>
                <c:pt idx="15402">
                  <c:v>0</c:v>
                </c:pt>
                <c:pt idx="15403">
                  <c:v>20.8</c:v>
                </c:pt>
                <c:pt idx="15404">
                  <c:v>8.24</c:v>
                </c:pt>
                <c:pt idx="15405">
                  <c:v>4.09</c:v>
                </c:pt>
                <c:pt idx="15406">
                  <c:v>4.05</c:v>
                </c:pt>
                <c:pt idx="15407">
                  <c:v>8.11</c:v>
                </c:pt>
                <c:pt idx="15408">
                  <c:v>8.0399999999999991</c:v>
                </c:pt>
                <c:pt idx="15409">
                  <c:v>16.14</c:v>
                </c:pt>
                <c:pt idx="15410">
                  <c:v>0</c:v>
                </c:pt>
                <c:pt idx="15411">
                  <c:v>0</c:v>
                </c:pt>
                <c:pt idx="15412">
                  <c:v>0</c:v>
                </c:pt>
                <c:pt idx="15413">
                  <c:v>0</c:v>
                </c:pt>
                <c:pt idx="15414">
                  <c:v>5.01</c:v>
                </c:pt>
                <c:pt idx="15415">
                  <c:v>3.34</c:v>
                </c:pt>
                <c:pt idx="15416">
                  <c:v>20.77</c:v>
                </c:pt>
                <c:pt idx="15417">
                  <c:v>0</c:v>
                </c:pt>
                <c:pt idx="15418">
                  <c:v>5.05</c:v>
                </c:pt>
                <c:pt idx="15419">
                  <c:v>4.99</c:v>
                </c:pt>
                <c:pt idx="15420">
                  <c:v>47.96</c:v>
                </c:pt>
                <c:pt idx="15421">
                  <c:v>24.24</c:v>
                </c:pt>
                <c:pt idx="15422">
                  <c:v>22.03</c:v>
                </c:pt>
                <c:pt idx="15423">
                  <c:v>6.4</c:v>
                </c:pt>
                <c:pt idx="15424">
                  <c:v>0</c:v>
                </c:pt>
                <c:pt idx="15425">
                  <c:v>0</c:v>
                </c:pt>
                <c:pt idx="15426">
                  <c:v>11.43</c:v>
                </c:pt>
                <c:pt idx="15427">
                  <c:v>5.54</c:v>
                </c:pt>
                <c:pt idx="15428">
                  <c:v>17.010000000000002</c:v>
                </c:pt>
                <c:pt idx="15429">
                  <c:v>17.22</c:v>
                </c:pt>
                <c:pt idx="15430">
                  <c:v>14.51</c:v>
                </c:pt>
                <c:pt idx="15431">
                  <c:v>0</c:v>
                </c:pt>
                <c:pt idx="15432">
                  <c:v>1.73</c:v>
                </c:pt>
                <c:pt idx="15433">
                  <c:v>1.68</c:v>
                </c:pt>
                <c:pt idx="15434">
                  <c:v>4.96</c:v>
                </c:pt>
                <c:pt idx="15435">
                  <c:v>5.0199999999999996</c:v>
                </c:pt>
                <c:pt idx="15436">
                  <c:v>5.03</c:v>
                </c:pt>
                <c:pt idx="15437">
                  <c:v>5.0199999999999996</c:v>
                </c:pt>
                <c:pt idx="15438">
                  <c:v>11.04</c:v>
                </c:pt>
                <c:pt idx="15439">
                  <c:v>30.19</c:v>
                </c:pt>
                <c:pt idx="15440">
                  <c:v>10.94</c:v>
                </c:pt>
                <c:pt idx="15441">
                  <c:v>6.67</c:v>
                </c:pt>
                <c:pt idx="15442">
                  <c:v>0</c:v>
                </c:pt>
                <c:pt idx="15443">
                  <c:v>13.37</c:v>
                </c:pt>
                <c:pt idx="15444">
                  <c:v>0</c:v>
                </c:pt>
                <c:pt idx="15445">
                  <c:v>1.79</c:v>
                </c:pt>
                <c:pt idx="15446">
                  <c:v>3.36</c:v>
                </c:pt>
                <c:pt idx="15447">
                  <c:v>16.14</c:v>
                </c:pt>
                <c:pt idx="15448">
                  <c:v>0</c:v>
                </c:pt>
                <c:pt idx="15449">
                  <c:v>4.9800000000000004</c:v>
                </c:pt>
                <c:pt idx="15450">
                  <c:v>5</c:v>
                </c:pt>
                <c:pt idx="15451">
                  <c:v>5</c:v>
                </c:pt>
                <c:pt idx="15452">
                  <c:v>5</c:v>
                </c:pt>
                <c:pt idx="15453">
                  <c:v>5</c:v>
                </c:pt>
                <c:pt idx="15454">
                  <c:v>3.44</c:v>
                </c:pt>
                <c:pt idx="15455">
                  <c:v>3.37</c:v>
                </c:pt>
                <c:pt idx="15456">
                  <c:v>0</c:v>
                </c:pt>
                <c:pt idx="15457">
                  <c:v>0</c:v>
                </c:pt>
                <c:pt idx="15458">
                  <c:v>0</c:v>
                </c:pt>
                <c:pt idx="15459">
                  <c:v>0</c:v>
                </c:pt>
                <c:pt idx="15460">
                  <c:v>0</c:v>
                </c:pt>
                <c:pt idx="15461">
                  <c:v>0</c:v>
                </c:pt>
                <c:pt idx="15462">
                  <c:v>0</c:v>
                </c:pt>
                <c:pt idx="15463">
                  <c:v>0</c:v>
                </c:pt>
                <c:pt idx="15464">
                  <c:v>0</c:v>
                </c:pt>
                <c:pt idx="15465">
                  <c:v>0</c:v>
                </c:pt>
                <c:pt idx="15466">
                  <c:v>0</c:v>
                </c:pt>
                <c:pt idx="15467">
                  <c:v>0</c:v>
                </c:pt>
                <c:pt idx="15468">
                  <c:v>0</c:v>
                </c:pt>
                <c:pt idx="15469">
                  <c:v>0</c:v>
                </c:pt>
                <c:pt idx="15470">
                  <c:v>0</c:v>
                </c:pt>
                <c:pt idx="15471">
                  <c:v>0</c:v>
                </c:pt>
                <c:pt idx="15472">
                  <c:v>0</c:v>
                </c:pt>
                <c:pt idx="15473">
                  <c:v>39.06</c:v>
                </c:pt>
                <c:pt idx="15474">
                  <c:v>65.849999999999994</c:v>
                </c:pt>
                <c:pt idx="15475">
                  <c:v>0</c:v>
                </c:pt>
                <c:pt idx="15476">
                  <c:v>36.26</c:v>
                </c:pt>
                <c:pt idx="15477">
                  <c:v>67.53</c:v>
                </c:pt>
                <c:pt idx="15478">
                  <c:v>69.78</c:v>
                </c:pt>
                <c:pt idx="15479">
                  <c:v>77.02</c:v>
                </c:pt>
                <c:pt idx="15480">
                  <c:v>0</c:v>
                </c:pt>
                <c:pt idx="15481">
                  <c:v>0</c:v>
                </c:pt>
                <c:pt idx="15482">
                  <c:v>30.24</c:v>
                </c:pt>
                <c:pt idx="15483">
                  <c:v>58.23</c:v>
                </c:pt>
                <c:pt idx="15484">
                  <c:v>48.18</c:v>
                </c:pt>
                <c:pt idx="15485">
                  <c:v>43.53</c:v>
                </c:pt>
                <c:pt idx="15486">
                  <c:v>32.07</c:v>
                </c:pt>
                <c:pt idx="15487">
                  <c:v>32.82</c:v>
                </c:pt>
                <c:pt idx="15488">
                  <c:v>19.920000000000002</c:v>
                </c:pt>
                <c:pt idx="15489">
                  <c:v>23.74</c:v>
                </c:pt>
                <c:pt idx="15490">
                  <c:v>17.149999999999999</c:v>
                </c:pt>
                <c:pt idx="15491">
                  <c:v>34.799999999999997</c:v>
                </c:pt>
                <c:pt idx="15492">
                  <c:v>39.5</c:v>
                </c:pt>
                <c:pt idx="15493">
                  <c:v>40.42</c:v>
                </c:pt>
                <c:pt idx="15494">
                  <c:v>29.98</c:v>
                </c:pt>
                <c:pt idx="15495">
                  <c:v>22.89</c:v>
                </c:pt>
                <c:pt idx="15496">
                  <c:v>11.57</c:v>
                </c:pt>
                <c:pt idx="15497">
                  <c:v>0</c:v>
                </c:pt>
                <c:pt idx="15498">
                  <c:v>0</c:v>
                </c:pt>
                <c:pt idx="15499">
                  <c:v>7.13</c:v>
                </c:pt>
                <c:pt idx="15500">
                  <c:v>24.55</c:v>
                </c:pt>
                <c:pt idx="15501">
                  <c:v>14.08</c:v>
                </c:pt>
                <c:pt idx="15502">
                  <c:v>10.58</c:v>
                </c:pt>
                <c:pt idx="15503">
                  <c:v>0</c:v>
                </c:pt>
                <c:pt idx="15504">
                  <c:v>10.32</c:v>
                </c:pt>
                <c:pt idx="15505">
                  <c:v>6.7</c:v>
                </c:pt>
                <c:pt idx="15506">
                  <c:v>9.84</c:v>
                </c:pt>
                <c:pt idx="15507">
                  <c:v>3.15</c:v>
                </c:pt>
                <c:pt idx="15508">
                  <c:v>0</c:v>
                </c:pt>
                <c:pt idx="15509">
                  <c:v>0</c:v>
                </c:pt>
                <c:pt idx="15510">
                  <c:v>0</c:v>
                </c:pt>
                <c:pt idx="15511">
                  <c:v>0</c:v>
                </c:pt>
                <c:pt idx="15512">
                  <c:v>0</c:v>
                </c:pt>
                <c:pt idx="15513">
                  <c:v>0</c:v>
                </c:pt>
                <c:pt idx="15514">
                  <c:v>5.04</c:v>
                </c:pt>
                <c:pt idx="15515">
                  <c:v>5.0199999999999996</c:v>
                </c:pt>
                <c:pt idx="15516">
                  <c:v>5.0199999999999996</c:v>
                </c:pt>
                <c:pt idx="15517">
                  <c:v>5.01</c:v>
                </c:pt>
                <c:pt idx="15518">
                  <c:v>30.15</c:v>
                </c:pt>
                <c:pt idx="15519">
                  <c:v>1.71</c:v>
                </c:pt>
                <c:pt idx="15520">
                  <c:v>6.48</c:v>
                </c:pt>
                <c:pt idx="15521">
                  <c:v>15.15</c:v>
                </c:pt>
                <c:pt idx="15522">
                  <c:v>3.37</c:v>
                </c:pt>
                <c:pt idx="15523">
                  <c:v>0</c:v>
                </c:pt>
                <c:pt idx="15524">
                  <c:v>16.07</c:v>
                </c:pt>
                <c:pt idx="15525">
                  <c:v>16.690000000000001</c:v>
                </c:pt>
                <c:pt idx="15526">
                  <c:v>45.04</c:v>
                </c:pt>
                <c:pt idx="15527">
                  <c:v>0</c:v>
                </c:pt>
                <c:pt idx="15528">
                  <c:v>0</c:v>
                </c:pt>
                <c:pt idx="15529">
                  <c:v>0</c:v>
                </c:pt>
                <c:pt idx="15530">
                  <c:v>0</c:v>
                </c:pt>
                <c:pt idx="15531">
                  <c:v>0</c:v>
                </c:pt>
                <c:pt idx="15532">
                  <c:v>5.26</c:v>
                </c:pt>
                <c:pt idx="15533">
                  <c:v>41.27</c:v>
                </c:pt>
                <c:pt idx="15534">
                  <c:v>11.12</c:v>
                </c:pt>
                <c:pt idx="15535">
                  <c:v>11.68</c:v>
                </c:pt>
                <c:pt idx="15536">
                  <c:v>12.16</c:v>
                </c:pt>
                <c:pt idx="15537">
                  <c:v>25.88</c:v>
                </c:pt>
                <c:pt idx="15538">
                  <c:v>0</c:v>
                </c:pt>
                <c:pt idx="15539">
                  <c:v>19.43</c:v>
                </c:pt>
                <c:pt idx="15540">
                  <c:v>48.96</c:v>
                </c:pt>
                <c:pt idx="15541">
                  <c:v>51.47</c:v>
                </c:pt>
                <c:pt idx="15542">
                  <c:v>41.1</c:v>
                </c:pt>
                <c:pt idx="15543">
                  <c:v>44.17</c:v>
                </c:pt>
                <c:pt idx="15544">
                  <c:v>0</c:v>
                </c:pt>
                <c:pt idx="15545">
                  <c:v>28.84</c:v>
                </c:pt>
                <c:pt idx="15546">
                  <c:v>40.33</c:v>
                </c:pt>
                <c:pt idx="15547">
                  <c:v>43.28</c:v>
                </c:pt>
                <c:pt idx="15548">
                  <c:v>11.2</c:v>
                </c:pt>
                <c:pt idx="15549">
                  <c:v>7.4</c:v>
                </c:pt>
                <c:pt idx="15550">
                  <c:v>10.92</c:v>
                </c:pt>
                <c:pt idx="15551">
                  <c:v>22.06</c:v>
                </c:pt>
                <c:pt idx="15552">
                  <c:v>14.79</c:v>
                </c:pt>
                <c:pt idx="15553">
                  <c:v>14.74</c:v>
                </c:pt>
                <c:pt idx="15554">
                  <c:v>3.45</c:v>
                </c:pt>
                <c:pt idx="15555">
                  <c:v>6.79</c:v>
                </c:pt>
                <c:pt idx="15556">
                  <c:v>0</c:v>
                </c:pt>
                <c:pt idx="15557">
                  <c:v>0</c:v>
                </c:pt>
                <c:pt idx="15558">
                  <c:v>0</c:v>
                </c:pt>
                <c:pt idx="15559">
                  <c:v>0</c:v>
                </c:pt>
                <c:pt idx="15560">
                  <c:v>0</c:v>
                </c:pt>
                <c:pt idx="15561">
                  <c:v>0</c:v>
                </c:pt>
                <c:pt idx="15562">
                  <c:v>0</c:v>
                </c:pt>
                <c:pt idx="15563">
                  <c:v>0</c:v>
                </c:pt>
                <c:pt idx="15564">
                  <c:v>4.99</c:v>
                </c:pt>
                <c:pt idx="15565">
                  <c:v>5</c:v>
                </c:pt>
                <c:pt idx="15566">
                  <c:v>5.01</c:v>
                </c:pt>
                <c:pt idx="15567">
                  <c:v>8.07</c:v>
                </c:pt>
                <c:pt idx="15568">
                  <c:v>1.75</c:v>
                </c:pt>
                <c:pt idx="15569">
                  <c:v>11.24</c:v>
                </c:pt>
                <c:pt idx="15570">
                  <c:v>22.54</c:v>
                </c:pt>
                <c:pt idx="15571">
                  <c:v>8.99</c:v>
                </c:pt>
                <c:pt idx="15572">
                  <c:v>6.87</c:v>
                </c:pt>
                <c:pt idx="15573">
                  <c:v>4.6100000000000003</c:v>
                </c:pt>
                <c:pt idx="15574">
                  <c:v>9.4600000000000009</c:v>
                </c:pt>
                <c:pt idx="15575">
                  <c:v>28.58</c:v>
                </c:pt>
                <c:pt idx="15576">
                  <c:v>52.8</c:v>
                </c:pt>
                <c:pt idx="15577">
                  <c:v>0</c:v>
                </c:pt>
                <c:pt idx="15578">
                  <c:v>43.48</c:v>
                </c:pt>
                <c:pt idx="15579">
                  <c:v>45.94</c:v>
                </c:pt>
                <c:pt idx="15580">
                  <c:v>25.05</c:v>
                </c:pt>
                <c:pt idx="15581">
                  <c:v>10.9</c:v>
                </c:pt>
                <c:pt idx="15582">
                  <c:v>10.87</c:v>
                </c:pt>
                <c:pt idx="15583">
                  <c:v>14.7</c:v>
                </c:pt>
                <c:pt idx="15584">
                  <c:v>11.58</c:v>
                </c:pt>
                <c:pt idx="15585">
                  <c:v>7.74</c:v>
                </c:pt>
                <c:pt idx="15586">
                  <c:v>0</c:v>
                </c:pt>
                <c:pt idx="15587">
                  <c:v>23.51</c:v>
                </c:pt>
                <c:pt idx="15588">
                  <c:v>0</c:v>
                </c:pt>
                <c:pt idx="15589">
                  <c:v>0</c:v>
                </c:pt>
                <c:pt idx="15590">
                  <c:v>23.88</c:v>
                </c:pt>
                <c:pt idx="15591">
                  <c:v>24.67</c:v>
                </c:pt>
                <c:pt idx="15592">
                  <c:v>26.32</c:v>
                </c:pt>
                <c:pt idx="15593">
                  <c:v>20.83</c:v>
                </c:pt>
                <c:pt idx="15594">
                  <c:v>32.270000000000003</c:v>
                </c:pt>
                <c:pt idx="15595">
                  <c:v>25.93</c:v>
                </c:pt>
                <c:pt idx="15596">
                  <c:v>18.77</c:v>
                </c:pt>
                <c:pt idx="15597">
                  <c:v>19.52</c:v>
                </c:pt>
                <c:pt idx="15598">
                  <c:v>20.03</c:v>
                </c:pt>
                <c:pt idx="15599">
                  <c:v>41.51</c:v>
                </c:pt>
                <c:pt idx="15600">
                  <c:v>25.43</c:v>
                </c:pt>
                <c:pt idx="15601">
                  <c:v>21.36</c:v>
                </c:pt>
                <c:pt idx="15602">
                  <c:v>30.49</c:v>
                </c:pt>
                <c:pt idx="15603">
                  <c:v>49.26</c:v>
                </c:pt>
                <c:pt idx="15604">
                  <c:v>22.88</c:v>
                </c:pt>
                <c:pt idx="15605">
                  <c:v>13.61</c:v>
                </c:pt>
                <c:pt idx="15606">
                  <c:v>8.9499999999999993</c:v>
                </c:pt>
                <c:pt idx="15607">
                  <c:v>0</c:v>
                </c:pt>
                <c:pt idx="15608">
                  <c:v>0</c:v>
                </c:pt>
                <c:pt idx="15609">
                  <c:v>20.66</c:v>
                </c:pt>
                <c:pt idx="15610">
                  <c:v>12.1</c:v>
                </c:pt>
                <c:pt idx="15611">
                  <c:v>0</c:v>
                </c:pt>
                <c:pt idx="15612">
                  <c:v>0</c:v>
                </c:pt>
                <c:pt idx="15613">
                  <c:v>0</c:v>
                </c:pt>
                <c:pt idx="15614">
                  <c:v>6.6</c:v>
                </c:pt>
                <c:pt idx="15615">
                  <c:v>6.38</c:v>
                </c:pt>
                <c:pt idx="15616">
                  <c:v>9.52</c:v>
                </c:pt>
                <c:pt idx="15617">
                  <c:v>15.86</c:v>
                </c:pt>
                <c:pt idx="15618">
                  <c:v>3.12</c:v>
                </c:pt>
                <c:pt idx="15619">
                  <c:v>3.07</c:v>
                </c:pt>
                <c:pt idx="15620">
                  <c:v>28.12</c:v>
                </c:pt>
                <c:pt idx="15621">
                  <c:v>15.96</c:v>
                </c:pt>
                <c:pt idx="15622">
                  <c:v>0</c:v>
                </c:pt>
                <c:pt idx="15623">
                  <c:v>0</c:v>
                </c:pt>
                <c:pt idx="15624">
                  <c:v>0</c:v>
                </c:pt>
                <c:pt idx="15625">
                  <c:v>0</c:v>
                </c:pt>
                <c:pt idx="15626">
                  <c:v>5.01</c:v>
                </c:pt>
                <c:pt idx="15627">
                  <c:v>5.01</c:v>
                </c:pt>
                <c:pt idx="15628">
                  <c:v>5</c:v>
                </c:pt>
                <c:pt idx="15629">
                  <c:v>4.95</c:v>
                </c:pt>
                <c:pt idx="15630">
                  <c:v>5.0199999999999996</c:v>
                </c:pt>
                <c:pt idx="15631">
                  <c:v>5.0199999999999996</c:v>
                </c:pt>
                <c:pt idx="15632">
                  <c:v>5.01</c:v>
                </c:pt>
                <c:pt idx="15633">
                  <c:v>4.99</c:v>
                </c:pt>
                <c:pt idx="15634">
                  <c:v>5.0199999999999996</c:v>
                </c:pt>
                <c:pt idx="15635">
                  <c:v>5.03</c:v>
                </c:pt>
                <c:pt idx="15636">
                  <c:v>5.0199999999999996</c:v>
                </c:pt>
                <c:pt idx="15637">
                  <c:v>5.0199999999999996</c:v>
                </c:pt>
                <c:pt idx="15638">
                  <c:v>5.01</c:v>
                </c:pt>
                <c:pt idx="15639">
                  <c:v>5</c:v>
                </c:pt>
                <c:pt idx="15640">
                  <c:v>8.44</c:v>
                </c:pt>
                <c:pt idx="15641">
                  <c:v>0</c:v>
                </c:pt>
                <c:pt idx="15642">
                  <c:v>5.0199999999999996</c:v>
                </c:pt>
                <c:pt idx="15643">
                  <c:v>26.59</c:v>
                </c:pt>
                <c:pt idx="15644">
                  <c:v>3.57</c:v>
                </c:pt>
                <c:pt idx="15645">
                  <c:v>6.72</c:v>
                </c:pt>
                <c:pt idx="15646">
                  <c:v>45.12</c:v>
                </c:pt>
                <c:pt idx="15647">
                  <c:v>3.68</c:v>
                </c:pt>
                <c:pt idx="15648">
                  <c:v>38.54</c:v>
                </c:pt>
                <c:pt idx="15649">
                  <c:v>14.7</c:v>
                </c:pt>
                <c:pt idx="15650">
                  <c:v>8.16</c:v>
                </c:pt>
                <c:pt idx="15651">
                  <c:v>62.54</c:v>
                </c:pt>
                <c:pt idx="15652">
                  <c:v>0</c:v>
                </c:pt>
                <c:pt idx="15653">
                  <c:v>12.18</c:v>
                </c:pt>
                <c:pt idx="15654">
                  <c:v>20.03</c:v>
                </c:pt>
                <c:pt idx="15655">
                  <c:v>41.32</c:v>
                </c:pt>
                <c:pt idx="15656">
                  <c:v>48.69</c:v>
                </c:pt>
                <c:pt idx="15657">
                  <c:v>35.799999999999997</c:v>
                </c:pt>
                <c:pt idx="15658">
                  <c:v>72.83</c:v>
                </c:pt>
                <c:pt idx="15659">
                  <c:v>45.19</c:v>
                </c:pt>
                <c:pt idx="15660">
                  <c:v>32.82</c:v>
                </c:pt>
                <c:pt idx="15661">
                  <c:v>0</c:v>
                </c:pt>
                <c:pt idx="15662">
                  <c:v>16.760000000000002</c:v>
                </c:pt>
                <c:pt idx="15663">
                  <c:v>0</c:v>
                </c:pt>
                <c:pt idx="15664">
                  <c:v>0</c:v>
                </c:pt>
                <c:pt idx="15665">
                  <c:v>0</c:v>
                </c:pt>
                <c:pt idx="15666">
                  <c:v>2.77</c:v>
                </c:pt>
                <c:pt idx="15667">
                  <c:v>5.5</c:v>
                </c:pt>
                <c:pt idx="15668">
                  <c:v>0</c:v>
                </c:pt>
                <c:pt idx="15669">
                  <c:v>0</c:v>
                </c:pt>
                <c:pt idx="15670">
                  <c:v>1.84</c:v>
                </c:pt>
                <c:pt idx="15671">
                  <c:v>5.04</c:v>
                </c:pt>
                <c:pt idx="15672">
                  <c:v>6.66</c:v>
                </c:pt>
                <c:pt idx="15673">
                  <c:v>23.85</c:v>
                </c:pt>
                <c:pt idx="15674">
                  <c:v>74.16</c:v>
                </c:pt>
                <c:pt idx="15675">
                  <c:v>0</c:v>
                </c:pt>
                <c:pt idx="15676">
                  <c:v>70.66</c:v>
                </c:pt>
                <c:pt idx="15677">
                  <c:v>100.81</c:v>
                </c:pt>
                <c:pt idx="15678">
                  <c:v>0</c:v>
                </c:pt>
                <c:pt idx="15679">
                  <c:v>72.040000000000006</c:v>
                </c:pt>
                <c:pt idx="15680">
                  <c:v>119.2</c:v>
                </c:pt>
                <c:pt idx="15681">
                  <c:v>0</c:v>
                </c:pt>
                <c:pt idx="15682">
                  <c:v>0</c:v>
                </c:pt>
                <c:pt idx="15683">
                  <c:v>89.21</c:v>
                </c:pt>
                <c:pt idx="15684">
                  <c:v>129.43</c:v>
                </c:pt>
                <c:pt idx="15685">
                  <c:v>121.24</c:v>
                </c:pt>
                <c:pt idx="15686">
                  <c:v>0</c:v>
                </c:pt>
                <c:pt idx="15687">
                  <c:v>67.09</c:v>
                </c:pt>
                <c:pt idx="15688">
                  <c:v>70.64</c:v>
                </c:pt>
                <c:pt idx="15689">
                  <c:v>92.26</c:v>
                </c:pt>
                <c:pt idx="15690">
                  <c:v>67.069999999999993</c:v>
                </c:pt>
                <c:pt idx="15691">
                  <c:v>24.9</c:v>
                </c:pt>
                <c:pt idx="15692">
                  <c:v>95.08</c:v>
                </c:pt>
                <c:pt idx="15693">
                  <c:v>0</c:v>
                </c:pt>
                <c:pt idx="15694">
                  <c:v>26.92</c:v>
                </c:pt>
                <c:pt idx="15695">
                  <c:v>26.78</c:v>
                </c:pt>
                <c:pt idx="15696">
                  <c:v>32.25</c:v>
                </c:pt>
                <c:pt idx="15697">
                  <c:v>49.38</c:v>
                </c:pt>
                <c:pt idx="15698">
                  <c:v>2.66</c:v>
                </c:pt>
                <c:pt idx="15699">
                  <c:v>49.88</c:v>
                </c:pt>
                <c:pt idx="15700">
                  <c:v>33.6</c:v>
                </c:pt>
                <c:pt idx="15701">
                  <c:v>25.24</c:v>
                </c:pt>
                <c:pt idx="15702">
                  <c:v>47.55</c:v>
                </c:pt>
                <c:pt idx="15703">
                  <c:v>83.41</c:v>
                </c:pt>
                <c:pt idx="15704">
                  <c:v>38.229999999999997</c:v>
                </c:pt>
                <c:pt idx="15705">
                  <c:v>47.47</c:v>
                </c:pt>
                <c:pt idx="15706">
                  <c:v>60.67</c:v>
                </c:pt>
                <c:pt idx="15707">
                  <c:v>49.04</c:v>
                </c:pt>
                <c:pt idx="15708">
                  <c:v>40.44</c:v>
                </c:pt>
                <c:pt idx="15709">
                  <c:v>24.84</c:v>
                </c:pt>
                <c:pt idx="15710">
                  <c:v>24.78</c:v>
                </c:pt>
                <c:pt idx="15711">
                  <c:v>18.510000000000002</c:v>
                </c:pt>
                <c:pt idx="15712">
                  <c:v>0</c:v>
                </c:pt>
                <c:pt idx="15713">
                  <c:v>0</c:v>
                </c:pt>
                <c:pt idx="15714">
                  <c:v>0</c:v>
                </c:pt>
                <c:pt idx="15715">
                  <c:v>0</c:v>
                </c:pt>
                <c:pt idx="15716">
                  <c:v>2.77</c:v>
                </c:pt>
                <c:pt idx="15717">
                  <c:v>36.1</c:v>
                </c:pt>
                <c:pt idx="15718">
                  <c:v>25.05</c:v>
                </c:pt>
                <c:pt idx="15719">
                  <c:v>25.13</c:v>
                </c:pt>
                <c:pt idx="15720">
                  <c:v>22.5</c:v>
                </c:pt>
                <c:pt idx="15721">
                  <c:v>0</c:v>
                </c:pt>
                <c:pt idx="15722">
                  <c:v>0</c:v>
                </c:pt>
                <c:pt idx="15723">
                  <c:v>0</c:v>
                </c:pt>
                <c:pt idx="15724">
                  <c:v>18.38</c:v>
                </c:pt>
                <c:pt idx="15725">
                  <c:v>54.09</c:v>
                </c:pt>
                <c:pt idx="15726">
                  <c:v>0</c:v>
                </c:pt>
                <c:pt idx="15727">
                  <c:v>0</c:v>
                </c:pt>
                <c:pt idx="15728">
                  <c:v>0</c:v>
                </c:pt>
                <c:pt idx="15729">
                  <c:v>5.08</c:v>
                </c:pt>
                <c:pt idx="15730">
                  <c:v>6.66</c:v>
                </c:pt>
                <c:pt idx="15731">
                  <c:v>6.69</c:v>
                </c:pt>
                <c:pt idx="15732">
                  <c:v>6.67</c:v>
                </c:pt>
                <c:pt idx="15733">
                  <c:v>6.71</c:v>
                </c:pt>
                <c:pt idx="15734">
                  <c:v>31.75</c:v>
                </c:pt>
                <c:pt idx="15735">
                  <c:v>97.93</c:v>
                </c:pt>
                <c:pt idx="15736">
                  <c:v>68.81</c:v>
                </c:pt>
                <c:pt idx="15737">
                  <c:v>0</c:v>
                </c:pt>
                <c:pt idx="15738">
                  <c:v>58.81</c:v>
                </c:pt>
                <c:pt idx="15739">
                  <c:v>28.43</c:v>
                </c:pt>
                <c:pt idx="15740">
                  <c:v>9.3800000000000008</c:v>
                </c:pt>
                <c:pt idx="15741">
                  <c:v>6.38</c:v>
                </c:pt>
                <c:pt idx="15742">
                  <c:v>0</c:v>
                </c:pt>
                <c:pt idx="15743">
                  <c:v>21.36</c:v>
                </c:pt>
                <c:pt idx="15744">
                  <c:v>12.55</c:v>
                </c:pt>
                <c:pt idx="15745">
                  <c:v>6.2</c:v>
                </c:pt>
                <c:pt idx="15746">
                  <c:v>3.13</c:v>
                </c:pt>
                <c:pt idx="15747">
                  <c:v>0</c:v>
                </c:pt>
                <c:pt idx="15748">
                  <c:v>9.23</c:v>
                </c:pt>
                <c:pt idx="15749">
                  <c:v>31.85</c:v>
                </c:pt>
                <c:pt idx="15750">
                  <c:v>0</c:v>
                </c:pt>
                <c:pt idx="15751">
                  <c:v>0</c:v>
                </c:pt>
                <c:pt idx="15752">
                  <c:v>0</c:v>
                </c:pt>
                <c:pt idx="15753">
                  <c:v>0</c:v>
                </c:pt>
                <c:pt idx="15754">
                  <c:v>0</c:v>
                </c:pt>
                <c:pt idx="15755">
                  <c:v>0</c:v>
                </c:pt>
                <c:pt idx="15756">
                  <c:v>0</c:v>
                </c:pt>
                <c:pt idx="15757">
                  <c:v>5</c:v>
                </c:pt>
                <c:pt idx="15758">
                  <c:v>8.2899999999999991</c:v>
                </c:pt>
                <c:pt idx="15759">
                  <c:v>79.709999999999994</c:v>
                </c:pt>
                <c:pt idx="15760">
                  <c:v>0</c:v>
                </c:pt>
                <c:pt idx="15761">
                  <c:v>16.25</c:v>
                </c:pt>
                <c:pt idx="15762">
                  <c:v>73.66</c:v>
                </c:pt>
                <c:pt idx="15763">
                  <c:v>52.41</c:v>
                </c:pt>
                <c:pt idx="15764">
                  <c:v>0</c:v>
                </c:pt>
                <c:pt idx="15765">
                  <c:v>30.86</c:v>
                </c:pt>
                <c:pt idx="15766">
                  <c:v>72.47</c:v>
                </c:pt>
                <c:pt idx="15767">
                  <c:v>82.14</c:v>
                </c:pt>
                <c:pt idx="15768">
                  <c:v>100.73</c:v>
                </c:pt>
                <c:pt idx="15769">
                  <c:v>0</c:v>
                </c:pt>
                <c:pt idx="15770">
                  <c:v>0</c:v>
                </c:pt>
                <c:pt idx="15771">
                  <c:v>31.09</c:v>
                </c:pt>
                <c:pt idx="15772">
                  <c:v>0</c:v>
                </c:pt>
                <c:pt idx="15773">
                  <c:v>9.06</c:v>
                </c:pt>
                <c:pt idx="15774">
                  <c:v>15.01</c:v>
                </c:pt>
                <c:pt idx="15775">
                  <c:v>14.79</c:v>
                </c:pt>
                <c:pt idx="15776">
                  <c:v>20.48</c:v>
                </c:pt>
                <c:pt idx="15777">
                  <c:v>5.88</c:v>
                </c:pt>
                <c:pt idx="15778">
                  <c:v>0</c:v>
                </c:pt>
                <c:pt idx="15779">
                  <c:v>0</c:v>
                </c:pt>
                <c:pt idx="15780">
                  <c:v>19.43</c:v>
                </c:pt>
                <c:pt idx="15781">
                  <c:v>0</c:v>
                </c:pt>
                <c:pt idx="15782">
                  <c:v>0</c:v>
                </c:pt>
                <c:pt idx="15783">
                  <c:v>0</c:v>
                </c:pt>
                <c:pt idx="15784">
                  <c:v>0</c:v>
                </c:pt>
                <c:pt idx="15785">
                  <c:v>5.07</c:v>
                </c:pt>
                <c:pt idx="15786">
                  <c:v>4.97</c:v>
                </c:pt>
                <c:pt idx="15787">
                  <c:v>5</c:v>
                </c:pt>
                <c:pt idx="15788">
                  <c:v>25.96</c:v>
                </c:pt>
                <c:pt idx="15789">
                  <c:v>120.29</c:v>
                </c:pt>
                <c:pt idx="15790">
                  <c:v>3.71</c:v>
                </c:pt>
                <c:pt idx="15791">
                  <c:v>45.97</c:v>
                </c:pt>
                <c:pt idx="15792">
                  <c:v>90.6</c:v>
                </c:pt>
                <c:pt idx="15793">
                  <c:v>97.36</c:v>
                </c:pt>
                <c:pt idx="15794">
                  <c:v>88.24</c:v>
                </c:pt>
                <c:pt idx="15795">
                  <c:v>73.069999999999993</c:v>
                </c:pt>
                <c:pt idx="15796">
                  <c:v>41.37</c:v>
                </c:pt>
                <c:pt idx="15797">
                  <c:v>39.33</c:v>
                </c:pt>
                <c:pt idx="15798">
                  <c:v>0</c:v>
                </c:pt>
                <c:pt idx="15799">
                  <c:v>0</c:v>
                </c:pt>
                <c:pt idx="15800">
                  <c:v>0</c:v>
                </c:pt>
                <c:pt idx="15801">
                  <c:v>74.319999999999993</c:v>
                </c:pt>
                <c:pt idx="15802">
                  <c:v>108.3</c:v>
                </c:pt>
                <c:pt idx="15803">
                  <c:v>83.24</c:v>
                </c:pt>
                <c:pt idx="15804">
                  <c:v>65.16</c:v>
                </c:pt>
                <c:pt idx="15805">
                  <c:v>17.62</c:v>
                </c:pt>
                <c:pt idx="15806">
                  <c:v>17.87</c:v>
                </c:pt>
                <c:pt idx="15807">
                  <c:v>24.37</c:v>
                </c:pt>
                <c:pt idx="15808">
                  <c:v>40.6</c:v>
                </c:pt>
                <c:pt idx="15809">
                  <c:v>45.92</c:v>
                </c:pt>
                <c:pt idx="15810">
                  <c:v>28.38</c:v>
                </c:pt>
                <c:pt idx="15811">
                  <c:v>68.44</c:v>
                </c:pt>
                <c:pt idx="15812">
                  <c:v>54.12</c:v>
                </c:pt>
                <c:pt idx="15813">
                  <c:v>0</c:v>
                </c:pt>
                <c:pt idx="15814">
                  <c:v>0</c:v>
                </c:pt>
                <c:pt idx="15815">
                  <c:v>21.21</c:v>
                </c:pt>
                <c:pt idx="15816">
                  <c:v>22.09</c:v>
                </c:pt>
                <c:pt idx="15817">
                  <c:v>0</c:v>
                </c:pt>
                <c:pt idx="15818">
                  <c:v>0</c:v>
                </c:pt>
                <c:pt idx="15819">
                  <c:v>0</c:v>
                </c:pt>
                <c:pt idx="15820">
                  <c:v>65.67</c:v>
                </c:pt>
                <c:pt idx="15821">
                  <c:v>88.75</c:v>
                </c:pt>
                <c:pt idx="15822">
                  <c:v>91.56</c:v>
                </c:pt>
                <c:pt idx="15823">
                  <c:v>101.85</c:v>
                </c:pt>
                <c:pt idx="15824">
                  <c:v>28.91</c:v>
                </c:pt>
                <c:pt idx="15825">
                  <c:v>97.28</c:v>
                </c:pt>
                <c:pt idx="15826">
                  <c:v>79.069999999999993</c:v>
                </c:pt>
                <c:pt idx="15827">
                  <c:v>31.07</c:v>
                </c:pt>
                <c:pt idx="15828">
                  <c:v>64.22</c:v>
                </c:pt>
                <c:pt idx="15829">
                  <c:v>0</c:v>
                </c:pt>
                <c:pt idx="15830">
                  <c:v>81.5</c:v>
                </c:pt>
                <c:pt idx="15831">
                  <c:v>74.09</c:v>
                </c:pt>
                <c:pt idx="15832">
                  <c:v>28.55</c:v>
                </c:pt>
                <c:pt idx="15833">
                  <c:v>21.7</c:v>
                </c:pt>
                <c:pt idx="15834">
                  <c:v>25.52</c:v>
                </c:pt>
                <c:pt idx="15835">
                  <c:v>29.51</c:v>
                </c:pt>
                <c:pt idx="15836">
                  <c:v>0</c:v>
                </c:pt>
                <c:pt idx="15837">
                  <c:v>10.82</c:v>
                </c:pt>
                <c:pt idx="15838">
                  <c:v>47.82</c:v>
                </c:pt>
                <c:pt idx="15839">
                  <c:v>11.07</c:v>
                </c:pt>
                <c:pt idx="15840">
                  <c:v>36.909999999999997</c:v>
                </c:pt>
                <c:pt idx="15841">
                  <c:v>26.01</c:v>
                </c:pt>
                <c:pt idx="15842">
                  <c:v>29.7</c:v>
                </c:pt>
                <c:pt idx="15843">
                  <c:v>40.840000000000003</c:v>
                </c:pt>
                <c:pt idx="15844">
                  <c:v>33.619999999999997</c:v>
                </c:pt>
                <c:pt idx="15845">
                  <c:v>14.88</c:v>
                </c:pt>
                <c:pt idx="15846">
                  <c:v>0</c:v>
                </c:pt>
                <c:pt idx="15847">
                  <c:v>35.47</c:v>
                </c:pt>
                <c:pt idx="15848">
                  <c:v>0</c:v>
                </c:pt>
                <c:pt idx="15849">
                  <c:v>0</c:v>
                </c:pt>
                <c:pt idx="15850">
                  <c:v>6.38</c:v>
                </c:pt>
                <c:pt idx="15851">
                  <c:v>6.33</c:v>
                </c:pt>
                <c:pt idx="15852">
                  <c:v>18.89</c:v>
                </c:pt>
                <c:pt idx="15853">
                  <c:v>24.82</c:v>
                </c:pt>
                <c:pt idx="15854">
                  <c:v>60.76</c:v>
                </c:pt>
                <c:pt idx="15855">
                  <c:v>60.3</c:v>
                </c:pt>
                <c:pt idx="15856">
                  <c:v>75.75</c:v>
                </c:pt>
                <c:pt idx="15857">
                  <c:v>89</c:v>
                </c:pt>
                <c:pt idx="15858">
                  <c:v>72.040000000000006</c:v>
                </c:pt>
                <c:pt idx="15859">
                  <c:v>65.290000000000006</c:v>
                </c:pt>
                <c:pt idx="15860">
                  <c:v>61.48</c:v>
                </c:pt>
                <c:pt idx="15861">
                  <c:v>103.45</c:v>
                </c:pt>
                <c:pt idx="15862">
                  <c:v>128.11000000000001</c:v>
                </c:pt>
                <c:pt idx="15863">
                  <c:v>40.07</c:v>
                </c:pt>
                <c:pt idx="15864">
                  <c:v>0</c:v>
                </c:pt>
                <c:pt idx="15865">
                  <c:v>140.07</c:v>
                </c:pt>
                <c:pt idx="15866">
                  <c:v>67.03</c:v>
                </c:pt>
                <c:pt idx="15867">
                  <c:v>55.17</c:v>
                </c:pt>
                <c:pt idx="15868">
                  <c:v>12.26</c:v>
                </c:pt>
                <c:pt idx="15869">
                  <c:v>33.75</c:v>
                </c:pt>
                <c:pt idx="15870">
                  <c:v>12.25</c:v>
                </c:pt>
                <c:pt idx="15871">
                  <c:v>15.3</c:v>
                </c:pt>
                <c:pt idx="15872">
                  <c:v>0</c:v>
                </c:pt>
                <c:pt idx="15873">
                  <c:v>0</c:v>
                </c:pt>
                <c:pt idx="15874">
                  <c:v>0</c:v>
                </c:pt>
                <c:pt idx="15875">
                  <c:v>0</c:v>
                </c:pt>
                <c:pt idx="15876">
                  <c:v>0</c:v>
                </c:pt>
                <c:pt idx="15877">
                  <c:v>0</c:v>
                </c:pt>
                <c:pt idx="15878">
                  <c:v>0</c:v>
                </c:pt>
                <c:pt idx="15879">
                  <c:v>3.39</c:v>
                </c:pt>
                <c:pt idx="15880">
                  <c:v>3.36</c:v>
                </c:pt>
                <c:pt idx="15881">
                  <c:v>5.0199999999999996</c:v>
                </c:pt>
                <c:pt idx="15882">
                  <c:v>4.99</c:v>
                </c:pt>
                <c:pt idx="15883">
                  <c:v>5.01</c:v>
                </c:pt>
                <c:pt idx="15884">
                  <c:v>6.66</c:v>
                </c:pt>
                <c:pt idx="15885">
                  <c:v>6.68</c:v>
                </c:pt>
                <c:pt idx="15886">
                  <c:v>6.69</c:v>
                </c:pt>
                <c:pt idx="15887">
                  <c:v>6.65</c:v>
                </c:pt>
                <c:pt idx="15888">
                  <c:v>6.71</c:v>
                </c:pt>
                <c:pt idx="15889">
                  <c:v>6.67</c:v>
                </c:pt>
                <c:pt idx="15890">
                  <c:v>6.72</c:v>
                </c:pt>
                <c:pt idx="15891">
                  <c:v>5.07</c:v>
                </c:pt>
                <c:pt idx="15892">
                  <c:v>5.07</c:v>
                </c:pt>
                <c:pt idx="15893">
                  <c:v>5.07</c:v>
                </c:pt>
                <c:pt idx="15894">
                  <c:v>5.07</c:v>
                </c:pt>
                <c:pt idx="15895">
                  <c:v>5.07</c:v>
                </c:pt>
                <c:pt idx="15896">
                  <c:v>5.0199999999999996</c:v>
                </c:pt>
                <c:pt idx="15897">
                  <c:v>5.01</c:v>
                </c:pt>
                <c:pt idx="15898">
                  <c:v>5.01</c:v>
                </c:pt>
                <c:pt idx="15899">
                  <c:v>5.0199999999999996</c:v>
                </c:pt>
                <c:pt idx="15900">
                  <c:v>5.01</c:v>
                </c:pt>
                <c:pt idx="15901">
                  <c:v>5</c:v>
                </c:pt>
                <c:pt idx="15902">
                  <c:v>5.01</c:v>
                </c:pt>
                <c:pt idx="15903">
                  <c:v>5.01</c:v>
                </c:pt>
                <c:pt idx="15904">
                  <c:v>5.0199999999999996</c:v>
                </c:pt>
                <c:pt idx="15905">
                  <c:v>5.0199999999999996</c:v>
                </c:pt>
                <c:pt idx="15906">
                  <c:v>6.65</c:v>
                </c:pt>
                <c:pt idx="15907">
                  <c:v>6.67</c:v>
                </c:pt>
                <c:pt idx="15908">
                  <c:v>6.69</c:v>
                </c:pt>
                <c:pt idx="15909">
                  <c:v>6.69</c:v>
                </c:pt>
                <c:pt idx="15910">
                  <c:v>6.69</c:v>
                </c:pt>
                <c:pt idx="15911">
                  <c:v>6.69</c:v>
                </c:pt>
                <c:pt idx="15912">
                  <c:v>6.69</c:v>
                </c:pt>
                <c:pt idx="15913">
                  <c:v>6.7</c:v>
                </c:pt>
                <c:pt idx="15914">
                  <c:v>5.03</c:v>
                </c:pt>
                <c:pt idx="15915">
                  <c:v>5.03</c:v>
                </c:pt>
                <c:pt idx="15916">
                  <c:v>5.01</c:v>
                </c:pt>
                <c:pt idx="15917">
                  <c:v>5.01</c:v>
                </c:pt>
                <c:pt idx="15918">
                  <c:v>5.01</c:v>
                </c:pt>
                <c:pt idx="15919">
                  <c:v>5.0199999999999996</c:v>
                </c:pt>
                <c:pt idx="15920">
                  <c:v>5.0199999999999996</c:v>
                </c:pt>
                <c:pt idx="15921">
                  <c:v>5.01</c:v>
                </c:pt>
                <c:pt idx="15922">
                  <c:v>5</c:v>
                </c:pt>
                <c:pt idx="15923">
                  <c:v>5.01</c:v>
                </c:pt>
                <c:pt idx="15924">
                  <c:v>6.58</c:v>
                </c:pt>
                <c:pt idx="15925">
                  <c:v>6.66</c:v>
                </c:pt>
                <c:pt idx="15926">
                  <c:v>6.67</c:v>
                </c:pt>
                <c:pt idx="15927">
                  <c:v>6.69</c:v>
                </c:pt>
                <c:pt idx="15928">
                  <c:v>6.68</c:v>
                </c:pt>
                <c:pt idx="15929">
                  <c:v>6.68</c:v>
                </c:pt>
                <c:pt idx="15930">
                  <c:v>6.69</c:v>
                </c:pt>
                <c:pt idx="15931">
                  <c:v>6.68</c:v>
                </c:pt>
                <c:pt idx="15932">
                  <c:v>5.0599999999999996</c:v>
                </c:pt>
                <c:pt idx="15933">
                  <c:v>5.01</c:v>
                </c:pt>
                <c:pt idx="15934">
                  <c:v>5.01</c:v>
                </c:pt>
                <c:pt idx="15935">
                  <c:v>5.01</c:v>
                </c:pt>
                <c:pt idx="15936">
                  <c:v>5.01</c:v>
                </c:pt>
                <c:pt idx="15937">
                  <c:v>5.01</c:v>
                </c:pt>
                <c:pt idx="15938">
                  <c:v>5.0199999999999996</c:v>
                </c:pt>
                <c:pt idx="15939">
                  <c:v>5</c:v>
                </c:pt>
                <c:pt idx="15940">
                  <c:v>5</c:v>
                </c:pt>
                <c:pt idx="15941">
                  <c:v>5.01</c:v>
                </c:pt>
                <c:pt idx="15942">
                  <c:v>5.0199999999999996</c:v>
                </c:pt>
                <c:pt idx="15943">
                  <c:v>6.66</c:v>
                </c:pt>
                <c:pt idx="15944">
                  <c:v>6.69</c:v>
                </c:pt>
                <c:pt idx="15945">
                  <c:v>6.69</c:v>
                </c:pt>
                <c:pt idx="15946">
                  <c:v>6.68</c:v>
                </c:pt>
                <c:pt idx="15947">
                  <c:v>6.69</c:v>
                </c:pt>
                <c:pt idx="15948">
                  <c:v>6.7</c:v>
                </c:pt>
                <c:pt idx="15949">
                  <c:v>6.71</c:v>
                </c:pt>
                <c:pt idx="15950">
                  <c:v>6.68</c:v>
                </c:pt>
                <c:pt idx="15951">
                  <c:v>5.0199999999999996</c:v>
                </c:pt>
                <c:pt idx="15952">
                  <c:v>5.04</c:v>
                </c:pt>
                <c:pt idx="15953">
                  <c:v>5.0199999999999996</c:v>
                </c:pt>
                <c:pt idx="15954">
                  <c:v>5.0199999999999996</c:v>
                </c:pt>
                <c:pt idx="15955">
                  <c:v>4.99</c:v>
                </c:pt>
                <c:pt idx="15956">
                  <c:v>5.0199999999999996</c:v>
                </c:pt>
                <c:pt idx="15957">
                  <c:v>5.0199999999999996</c:v>
                </c:pt>
                <c:pt idx="15958">
                  <c:v>6.66</c:v>
                </c:pt>
                <c:pt idx="15959">
                  <c:v>44.61</c:v>
                </c:pt>
                <c:pt idx="15960">
                  <c:v>36.9</c:v>
                </c:pt>
                <c:pt idx="15961">
                  <c:v>38.78</c:v>
                </c:pt>
                <c:pt idx="15962">
                  <c:v>55.86</c:v>
                </c:pt>
                <c:pt idx="15963">
                  <c:v>0</c:v>
                </c:pt>
                <c:pt idx="15964">
                  <c:v>37.4</c:v>
                </c:pt>
                <c:pt idx="15965">
                  <c:v>51.96</c:v>
                </c:pt>
                <c:pt idx="15966">
                  <c:v>52.42</c:v>
                </c:pt>
                <c:pt idx="15967">
                  <c:v>4.2300000000000004</c:v>
                </c:pt>
                <c:pt idx="15968">
                  <c:v>0</c:v>
                </c:pt>
                <c:pt idx="15969">
                  <c:v>75.44</c:v>
                </c:pt>
                <c:pt idx="15970">
                  <c:v>0</c:v>
                </c:pt>
                <c:pt idx="15971">
                  <c:v>0</c:v>
                </c:pt>
                <c:pt idx="15972">
                  <c:v>0</c:v>
                </c:pt>
                <c:pt idx="15973">
                  <c:v>0</c:v>
                </c:pt>
                <c:pt idx="15974">
                  <c:v>58.97</c:v>
                </c:pt>
                <c:pt idx="15975">
                  <c:v>75.53</c:v>
                </c:pt>
                <c:pt idx="15976">
                  <c:v>90.57</c:v>
                </c:pt>
                <c:pt idx="15977">
                  <c:v>101.88</c:v>
                </c:pt>
                <c:pt idx="15978">
                  <c:v>0</c:v>
                </c:pt>
                <c:pt idx="15979">
                  <c:v>86.74</c:v>
                </c:pt>
                <c:pt idx="15980">
                  <c:v>128.01</c:v>
                </c:pt>
                <c:pt idx="15981">
                  <c:v>118.85</c:v>
                </c:pt>
                <c:pt idx="15982">
                  <c:v>132.77000000000001</c:v>
                </c:pt>
                <c:pt idx="15983">
                  <c:v>114.02</c:v>
                </c:pt>
                <c:pt idx="15984">
                  <c:v>0</c:v>
                </c:pt>
                <c:pt idx="15985">
                  <c:v>144.34</c:v>
                </c:pt>
                <c:pt idx="15986">
                  <c:v>171.33</c:v>
                </c:pt>
                <c:pt idx="15987">
                  <c:v>152.65</c:v>
                </c:pt>
                <c:pt idx="15988">
                  <c:v>128.91999999999999</c:v>
                </c:pt>
                <c:pt idx="15989">
                  <c:v>124.48</c:v>
                </c:pt>
                <c:pt idx="15990">
                  <c:v>115.35</c:v>
                </c:pt>
                <c:pt idx="15991">
                  <c:v>91.87</c:v>
                </c:pt>
                <c:pt idx="15992">
                  <c:v>89.12</c:v>
                </c:pt>
                <c:pt idx="15993">
                  <c:v>104.51</c:v>
                </c:pt>
                <c:pt idx="15994">
                  <c:v>97.88</c:v>
                </c:pt>
                <c:pt idx="15995">
                  <c:v>73.38</c:v>
                </c:pt>
                <c:pt idx="15996">
                  <c:v>96.86</c:v>
                </c:pt>
                <c:pt idx="15997">
                  <c:v>62.5</c:v>
                </c:pt>
                <c:pt idx="15998">
                  <c:v>31.35</c:v>
                </c:pt>
                <c:pt idx="15999">
                  <c:v>31.45</c:v>
                </c:pt>
                <c:pt idx="16000">
                  <c:v>45.21</c:v>
                </c:pt>
                <c:pt idx="16001">
                  <c:v>77.3</c:v>
                </c:pt>
                <c:pt idx="16002">
                  <c:v>107.82</c:v>
                </c:pt>
                <c:pt idx="16003">
                  <c:v>0</c:v>
                </c:pt>
                <c:pt idx="16004">
                  <c:v>75.48</c:v>
                </c:pt>
                <c:pt idx="16005">
                  <c:v>87.61</c:v>
                </c:pt>
                <c:pt idx="16006">
                  <c:v>60.71</c:v>
                </c:pt>
                <c:pt idx="16007">
                  <c:v>46.76</c:v>
                </c:pt>
                <c:pt idx="16008">
                  <c:v>47.14</c:v>
                </c:pt>
                <c:pt idx="16009">
                  <c:v>54.76</c:v>
                </c:pt>
                <c:pt idx="16010">
                  <c:v>81.66</c:v>
                </c:pt>
                <c:pt idx="16011">
                  <c:v>48.56</c:v>
                </c:pt>
                <c:pt idx="16012">
                  <c:v>37.61</c:v>
                </c:pt>
                <c:pt idx="16013">
                  <c:v>18.87</c:v>
                </c:pt>
                <c:pt idx="16014">
                  <c:v>18.88</c:v>
                </c:pt>
                <c:pt idx="16015">
                  <c:v>14.97</c:v>
                </c:pt>
                <c:pt idx="16016">
                  <c:v>0</c:v>
                </c:pt>
                <c:pt idx="16017">
                  <c:v>0</c:v>
                </c:pt>
                <c:pt idx="16018">
                  <c:v>0</c:v>
                </c:pt>
                <c:pt idx="16019">
                  <c:v>0</c:v>
                </c:pt>
                <c:pt idx="16020">
                  <c:v>0</c:v>
                </c:pt>
                <c:pt idx="16021">
                  <c:v>0</c:v>
                </c:pt>
                <c:pt idx="16022">
                  <c:v>0</c:v>
                </c:pt>
                <c:pt idx="16023">
                  <c:v>6.15</c:v>
                </c:pt>
                <c:pt idx="16024">
                  <c:v>55.3</c:v>
                </c:pt>
                <c:pt idx="16025">
                  <c:v>67.62</c:v>
                </c:pt>
                <c:pt idx="16026">
                  <c:v>152.80000000000001</c:v>
                </c:pt>
                <c:pt idx="16027">
                  <c:v>151.72999999999999</c:v>
                </c:pt>
                <c:pt idx="16028">
                  <c:v>141.05000000000001</c:v>
                </c:pt>
                <c:pt idx="16029">
                  <c:v>124.45</c:v>
                </c:pt>
                <c:pt idx="16030">
                  <c:v>116.1</c:v>
                </c:pt>
                <c:pt idx="16031">
                  <c:v>149.34</c:v>
                </c:pt>
                <c:pt idx="16032">
                  <c:v>119.2</c:v>
                </c:pt>
                <c:pt idx="16033">
                  <c:v>93.17</c:v>
                </c:pt>
                <c:pt idx="16034">
                  <c:v>15.38</c:v>
                </c:pt>
                <c:pt idx="16035">
                  <c:v>46.74</c:v>
                </c:pt>
                <c:pt idx="16036">
                  <c:v>78.91</c:v>
                </c:pt>
                <c:pt idx="16037">
                  <c:v>47.53</c:v>
                </c:pt>
                <c:pt idx="16038">
                  <c:v>35.729999999999997</c:v>
                </c:pt>
                <c:pt idx="16039">
                  <c:v>51.84</c:v>
                </c:pt>
                <c:pt idx="16040">
                  <c:v>90.23</c:v>
                </c:pt>
                <c:pt idx="16041">
                  <c:v>29.23</c:v>
                </c:pt>
                <c:pt idx="16042">
                  <c:v>0</c:v>
                </c:pt>
                <c:pt idx="16043">
                  <c:v>0</c:v>
                </c:pt>
                <c:pt idx="16044">
                  <c:v>0</c:v>
                </c:pt>
                <c:pt idx="16045">
                  <c:v>63.1</c:v>
                </c:pt>
                <c:pt idx="16046">
                  <c:v>41.41</c:v>
                </c:pt>
                <c:pt idx="16047">
                  <c:v>46.67</c:v>
                </c:pt>
                <c:pt idx="16048">
                  <c:v>0</c:v>
                </c:pt>
                <c:pt idx="16049">
                  <c:v>0</c:v>
                </c:pt>
                <c:pt idx="16050">
                  <c:v>0</c:v>
                </c:pt>
                <c:pt idx="16051">
                  <c:v>0</c:v>
                </c:pt>
                <c:pt idx="16052">
                  <c:v>8.25</c:v>
                </c:pt>
                <c:pt idx="16053">
                  <c:v>20.8</c:v>
                </c:pt>
                <c:pt idx="16054">
                  <c:v>0</c:v>
                </c:pt>
                <c:pt idx="16055">
                  <c:v>0</c:v>
                </c:pt>
                <c:pt idx="16056">
                  <c:v>36.619999999999997</c:v>
                </c:pt>
                <c:pt idx="16057">
                  <c:v>8.1300000000000008</c:v>
                </c:pt>
                <c:pt idx="16058">
                  <c:v>8.2100000000000009</c:v>
                </c:pt>
                <c:pt idx="16059">
                  <c:v>8.2200000000000006</c:v>
                </c:pt>
                <c:pt idx="16060">
                  <c:v>0</c:v>
                </c:pt>
                <c:pt idx="16061">
                  <c:v>0</c:v>
                </c:pt>
                <c:pt idx="16062">
                  <c:v>12.4</c:v>
                </c:pt>
                <c:pt idx="16063">
                  <c:v>33.229999999999997</c:v>
                </c:pt>
                <c:pt idx="16064">
                  <c:v>16.72</c:v>
                </c:pt>
                <c:pt idx="16065">
                  <c:v>38.07</c:v>
                </c:pt>
                <c:pt idx="16066">
                  <c:v>0</c:v>
                </c:pt>
                <c:pt idx="16067">
                  <c:v>0</c:v>
                </c:pt>
                <c:pt idx="16068">
                  <c:v>0</c:v>
                </c:pt>
                <c:pt idx="16069">
                  <c:v>0</c:v>
                </c:pt>
                <c:pt idx="16070">
                  <c:v>0</c:v>
                </c:pt>
                <c:pt idx="16071">
                  <c:v>20.79</c:v>
                </c:pt>
                <c:pt idx="16072">
                  <c:v>16.78</c:v>
                </c:pt>
                <c:pt idx="16073">
                  <c:v>0</c:v>
                </c:pt>
                <c:pt idx="16074">
                  <c:v>12.41</c:v>
                </c:pt>
                <c:pt idx="16075">
                  <c:v>0</c:v>
                </c:pt>
                <c:pt idx="16076">
                  <c:v>0</c:v>
                </c:pt>
                <c:pt idx="16077">
                  <c:v>0</c:v>
                </c:pt>
                <c:pt idx="16078">
                  <c:v>0</c:v>
                </c:pt>
                <c:pt idx="16079">
                  <c:v>0</c:v>
                </c:pt>
                <c:pt idx="16080">
                  <c:v>0</c:v>
                </c:pt>
                <c:pt idx="16081">
                  <c:v>0</c:v>
                </c:pt>
                <c:pt idx="16082">
                  <c:v>0</c:v>
                </c:pt>
                <c:pt idx="16083">
                  <c:v>0</c:v>
                </c:pt>
                <c:pt idx="16084">
                  <c:v>0</c:v>
                </c:pt>
                <c:pt idx="16085">
                  <c:v>0</c:v>
                </c:pt>
                <c:pt idx="16086">
                  <c:v>0</c:v>
                </c:pt>
                <c:pt idx="16087">
                  <c:v>0</c:v>
                </c:pt>
                <c:pt idx="16088">
                  <c:v>0</c:v>
                </c:pt>
                <c:pt idx="16089">
                  <c:v>0</c:v>
                </c:pt>
                <c:pt idx="16090">
                  <c:v>0</c:v>
                </c:pt>
                <c:pt idx="16091">
                  <c:v>0</c:v>
                </c:pt>
                <c:pt idx="16092">
                  <c:v>0</c:v>
                </c:pt>
                <c:pt idx="16093">
                  <c:v>0</c:v>
                </c:pt>
                <c:pt idx="16094">
                  <c:v>0</c:v>
                </c:pt>
                <c:pt idx="16095">
                  <c:v>0</c:v>
                </c:pt>
                <c:pt idx="16096">
                  <c:v>48.06</c:v>
                </c:pt>
                <c:pt idx="16097">
                  <c:v>72.67</c:v>
                </c:pt>
                <c:pt idx="16098">
                  <c:v>122.77</c:v>
                </c:pt>
                <c:pt idx="16099">
                  <c:v>63.33</c:v>
                </c:pt>
                <c:pt idx="16100">
                  <c:v>27.85</c:v>
                </c:pt>
                <c:pt idx="16101">
                  <c:v>0</c:v>
                </c:pt>
                <c:pt idx="16102">
                  <c:v>3.64</c:v>
                </c:pt>
                <c:pt idx="16103">
                  <c:v>0</c:v>
                </c:pt>
                <c:pt idx="16104">
                  <c:v>0</c:v>
                </c:pt>
                <c:pt idx="16105">
                  <c:v>6.33</c:v>
                </c:pt>
                <c:pt idx="16106">
                  <c:v>0</c:v>
                </c:pt>
                <c:pt idx="16107">
                  <c:v>5.66</c:v>
                </c:pt>
                <c:pt idx="16108">
                  <c:v>0</c:v>
                </c:pt>
                <c:pt idx="16109">
                  <c:v>0</c:v>
                </c:pt>
                <c:pt idx="16110">
                  <c:v>12.52</c:v>
                </c:pt>
                <c:pt idx="16111">
                  <c:v>21.56</c:v>
                </c:pt>
                <c:pt idx="16112">
                  <c:v>23.75</c:v>
                </c:pt>
                <c:pt idx="16113">
                  <c:v>23.65</c:v>
                </c:pt>
                <c:pt idx="16114">
                  <c:v>30.7</c:v>
                </c:pt>
                <c:pt idx="16115">
                  <c:v>23.2</c:v>
                </c:pt>
                <c:pt idx="16116">
                  <c:v>25.65</c:v>
                </c:pt>
                <c:pt idx="16117">
                  <c:v>40.72</c:v>
                </c:pt>
                <c:pt idx="16118">
                  <c:v>39.74</c:v>
                </c:pt>
                <c:pt idx="16119">
                  <c:v>43.51</c:v>
                </c:pt>
                <c:pt idx="16120">
                  <c:v>40.22</c:v>
                </c:pt>
                <c:pt idx="16121">
                  <c:v>47.39</c:v>
                </c:pt>
                <c:pt idx="16122">
                  <c:v>46.64</c:v>
                </c:pt>
                <c:pt idx="16123">
                  <c:v>61.89</c:v>
                </c:pt>
                <c:pt idx="16124">
                  <c:v>41.78</c:v>
                </c:pt>
                <c:pt idx="16125">
                  <c:v>19.690000000000001</c:v>
                </c:pt>
                <c:pt idx="16126">
                  <c:v>6.57</c:v>
                </c:pt>
                <c:pt idx="16127">
                  <c:v>0</c:v>
                </c:pt>
                <c:pt idx="16128">
                  <c:v>0</c:v>
                </c:pt>
                <c:pt idx="16129">
                  <c:v>0</c:v>
                </c:pt>
                <c:pt idx="16130">
                  <c:v>0</c:v>
                </c:pt>
                <c:pt idx="16131">
                  <c:v>0</c:v>
                </c:pt>
                <c:pt idx="16132">
                  <c:v>5.05</c:v>
                </c:pt>
                <c:pt idx="16133">
                  <c:v>3.35</c:v>
                </c:pt>
                <c:pt idx="16134">
                  <c:v>4.9800000000000004</c:v>
                </c:pt>
                <c:pt idx="16135">
                  <c:v>25.82</c:v>
                </c:pt>
                <c:pt idx="16136">
                  <c:v>0</c:v>
                </c:pt>
                <c:pt idx="16137">
                  <c:v>44.11</c:v>
                </c:pt>
                <c:pt idx="16138">
                  <c:v>0</c:v>
                </c:pt>
                <c:pt idx="16139">
                  <c:v>0</c:v>
                </c:pt>
                <c:pt idx="16140">
                  <c:v>0</c:v>
                </c:pt>
                <c:pt idx="16141">
                  <c:v>6.62</c:v>
                </c:pt>
                <c:pt idx="16142">
                  <c:v>6.69</c:v>
                </c:pt>
                <c:pt idx="16143">
                  <c:v>27.05</c:v>
                </c:pt>
                <c:pt idx="16144">
                  <c:v>37.03</c:v>
                </c:pt>
                <c:pt idx="16145">
                  <c:v>34.96</c:v>
                </c:pt>
                <c:pt idx="16146">
                  <c:v>21.41</c:v>
                </c:pt>
                <c:pt idx="16147">
                  <c:v>28.44</c:v>
                </c:pt>
                <c:pt idx="16148">
                  <c:v>14.89</c:v>
                </c:pt>
                <c:pt idx="16149">
                  <c:v>45.41</c:v>
                </c:pt>
                <c:pt idx="16150">
                  <c:v>52.46</c:v>
                </c:pt>
                <c:pt idx="16151">
                  <c:v>7.88</c:v>
                </c:pt>
                <c:pt idx="16152">
                  <c:v>0</c:v>
                </c:pt>
                <c:pt idx="16153">
                  <c:v>11.02</c:v>
                </c:pt>
                <c:pt idx="16154">
                  <c:v>0</c:v>
                </c:pt>
                <c:pt idx="16155">
                  <c:v>0</c:v>
                </c:pt>
                <c:pt idx="16156">
                  <c:v>0</c:v>
                </c:pt>
                <c:pt idx="16157">
                  <c:v>0</c:v>
                </c:pt>
                <c:pt idx="16158">
                  <c:v>1.84</c:v>
                </c:pt>
                <c:pt idx="16159">
                  <c:v>6.72</c:v>
                </c:pt>
                <c:pt idx="16160">
                  <c:v>6.69</c:v>
                </c:pt>
                <c:pt idx="16161">
                  <c:v>5.03</c:v>
                </c:pt>
                <c:pt idx="16162">
                  <c:v>6.63</c:v>
                </c:pt>
                <c:pt idx="16163">
                  <c:v>8.34</c:v>
                </c:pt>
                <c:pt idx="16164">
                  <c:v>8.36</c:v>
                </c:pt>
                <c:pt idx="16165">
                  <c:v>6.69</c:v>
                </c:pt>
                <c:pt idx="16166">
                  <c:v>6.68</c:v>
                </c:pt>
                <c:pt idx="16167">
                  <c:v>8.35</c:v>
                </c:pt>
                <c:pt idx="16168">
                  <c:v>9.84</c:v>
                </c:pt>
                <c:pt idx="16169">
                  <c:v>20.11</c:v>
                </c:pt>
                <c:pt idx="16170">
                  <c:v>5.07</c:v>
                </c:pt>
                <c:pt idx="16171">
                  <c:v>6.67</c:v>
                </c:pt>
                <c:pt idx="16172">
                  <c:v>6.69</c:v>
                </c:pt>
                <c:pt idx="16173">
                  <c:v>5.13</c:v>
                </c:pt>
                <c:pt idx="16174">
                  <c:v>6.72</c:v>
                </c:pt>
                <c:pt idx="16175">
                  <c:v>6.67</c:v>
                </c:pt>
                <c:pt idx="16176">
                  <c:v>6.64</c:v>
                </c:pt>
                <c:pt idx="16177">
                  <c:v>6.69</c:v>
                </c:pt>
                <c:pt idx="16178">
                  <c:v>6.71</c:v>
                </c:pt>
                <c:pt idx="16179">
                  <c:v>6.68</c:v>
                </c:pt>
                <c:pt idx="16180">
                  <c:v>6.67</c:v>
                </c:pt>
                <c:pt idx="16181">
                  <c:v>8.31</c:v>
                </c:pt>
                <c:pt idx="16182">
                  <c:v>8.36</c:v>
                </c:pt>
                <c:pt idx="16183">
                  <c:v>8.35</c:v>
                </c:pt>
                <c:pt idx="16184">
                  <c:v>8.3800000000000008</c:v>
                </c:pt>
                <c:pt idx="16185">
                  <c:v>8.3699999999999992</c:v>
                </c:pt>
                <c:pt idx="16186">
                  <c:v>8.36</c:v>
                </c:pt>
                <c:pt idx="16187">
                  <c:v>6.73</c:v>
                </c:pt>
                <c:pt idx="16188">
                  <c:v>6.77</c:v>
                </c:pt>
                <c:pt idx="16189">
                  <c:v>6.7</c:v>
                </c:pt>
                <c:pt idx="16190">
                  <c:v>12.6</c:v>
                </c:pt>
                <c:pt idx="16191">
                  <c:v>27.12</c:v>
                </c:pt>
                <c:pt idx="16192">
                  <c:v>19.52</c:v>
                </c:pt>
                <c:pt idx="16193">
                  <c:v>53.83</c:v>
                </c:pt>
                <c:pt idx="16194">
                  <c:v>0</c:v>
                </c:pt>
                <c:pt idx="16195">
                  <c:v>9.77</c:v>
                </c:pt>
                <c:pt idx="16196">
                  <c:v>28</c:v>
                </c:pt>
                <c:pt idx="16197">
                  <c:v>22.26</c:v>
                </c:pt>
                <c:pt idx="16198">
                  <c:v>20.11</c:v>
                </c:pt>
                <c:pt idx="16199">
                  <c:v>23.65</c:v>
                </c:pt>
                <c:pt idx="16200">
                  <c:v>20.52</c:v>
                </c:pt>
                <c:pt idx="16201">
                  <c:v>24.63</c:v>
                </c:pt>
                <c:pt idx="16202">
                  <c:v>25.72</c:v>
                </c:pt>
                <c:pt idx="16203">
                  <c:v>13.48</c:v>
                </c:pt>
                <c:pt idx="16204">
                  <c:v>17.68</c:v>
                </c:pt>
                <c:pt idx="16205">
                  <c:v>14.28</c:v>
                </c:pt>
                <c:pt idx="16206">
                  <c:v>30.75</c:v>
                </c:pt>
                <c:pt idx="16207">
                  <c:v>0</c:v>
                </c:pt>
                <c:pt idx="16208">
                  <c:v>8.2799999999999994</c:v>
                </c:pt>
                <c:pt idx="16209">
                  <c:v>24.73</c:v>
                </c:pt>
                <c:pt idx="16210">
                  <c:v>30.03</c:v>
                </c:pt>
                <c:pt idx="16211">
                  <c:v>32.659999999999997</c:v>
                </c:pt>
                <c:pt idx="16212">
                  <c:v>27.73</c:v>
                </c:pt>
                <c:pt idx="16213">
                  <c:v>57.11</c:v>
                </c:pt>
                <c:pt idx="16214">
                  <c:v>0</c:v>
                </c:pt>
                <c:pt idx="16215">
                  <c:v>0</c:v>
                </c:pt>
                <c:pt idx="16216">
                  <c:v>28.23</c:v>
                </c:pt>
                <c:pt idx="16217">
                  <c:v>29.15</c:v>
                </c:pt>
                <c:pt idx="16218">
                  <c:v>17.899999999999999</c:v>
                </c:pt>
                <c:pt idx="16219">
                  <c:v>0</c:v>
                </c:pt>
                <c:pt idx="16220">
                  <c:v>0</c:v>
                </c:pt>
                <c:pt idx="16221">
                  <c:v>23.42</c:v>
                </c:pt>
                <c:pt idx="16222">
                  <c:v>38.79</c:v>
                </c:pt>
                <c:pt idx="16223">
                  <c:v>0</c:v>
                </c:pt>
                <c:pt idx="16224">
                  <c:v>3.4</c:v>
                </c:pt>
                <c:pt idx="16225">
                  <c:v>6.71</c:v>
                </c:pt>
                <c:pt idx="16226">
                  <c:v>6.67</c:v>
                </c:pt>
                <c:pt idx="16227">
                  <c:v>5.0199999999999996</c:v>
                </c:pt>
                <c:pt idx="16228">
                  <c:v>5.0199999999999996</c:v>
                </c:pt>
                <c:pt idx="16229">
                  <c:v>5.01</c:v>
                </c:pt>
                <c:pt idx="16230">
                  <c:v>5.01</c:v>
                </c:pt>
                <c:pt idx="16231">
                  <c:v>5</c:v>
                </c:pt>
                <c:pt idx="16232">
                  <c:v>6.57</c:v>
                </c:pt>
                <c:pt idx="16233">
                  <c:v>28.96</c:v>
                </c:pt>
                <c:pt idx="16234">
                  <c:v>9.68</c:v>
                </c:pt>
                <c:pt idx="16235">
                  <c:v>2.2799999999999998</c:v>
                </c:pt>
                <c:pt idx="16236">
                  <c:v>0</c:v>
                </c:pt>
                <c:pt idx="16237">
                  <c:v>0</c:v>
                </c:pt>
                <c:pt idx="16238">
                  <c:v>1.8</c:v>
                </c:pt>
                <c:pt idx="16239">
                  <c:v>17.760000000000002</c:v>
                </c:pt>
                <c:pt idx="16240">
                  <c:v>8.6</c:v>
                </c:pt>
                <c:pt idx="16241">
                  <c:v>8.52</c:v>
                </c:pt>
                <c:pt idx="16242">
                  <c:v>8.7200000000000006</c:v>
                </c:pt>
                <c:pt idx="16243">
                  <c:v>4.42</c:v>
                </c:pt>
                <c:pt idx="16244">
                  <c:v>0</c:v>
                </c:pt>
                <c:pt idx="16245">
                  <c:v>0</c:v>
                </c:pt>
                <c:pt idx="16246">
                  <c:v>4.9400000000000004</c:v>
                </c:pt>
                <c:pt idx="16247">
                  <c:v>6.67</c:v>
                </c:pt>
                <c:pt idx="16248">
                  <c:v>5.0599999999999996</c:v>
                </c:pt>
                <c:pt idx="16249">
                  <c:v>5.0199999999999996</c:v>
                </c:pt>
                <c:pt idx="16250">
                  <c:v>5.0199999999999996</c:v>
                </c:pt>
                <c:pt idx="16251">
                  <c:v>5.01</c:v>
                </c:pt>
                <c:pt idx="16252">
                  <c:v>5.01</c:v>
                </c:pt>
                <c:pt idx="16253">
                  <c:v>5.0199999999999996</c:v>
                </c:pt>
                <c:pt idx="16254">
                  <c:v>5.0199999999999996</c:v>
                </c:pt>
                <c:pt idx="16255">
                  <c:v>5.01</c:v>
                </c:pt>
                <c:pt idx="16256">
                  <c:v>5</c:v>
                </c:pt>
                <c:pt idx="16257">
                  <c:v>3.39</c:v>
                </c:pt>
                <c:pt idx="16258">
                  <c:v>6.65</c:v>
                </c:pt>
                <c:pt idx="16259">
                  <c:v>6.68</c:v>
                </c:pt>
                <c:pt idx="16260">
                  <c:v>8.17</c:v>
                </c:pt>
                <c:pt idx="16261">
                  <c:v>0</c:v>
                </c:pt>
                <c:pt idx="16262">
                  <c:v>4.95</c:v>
                </c:pt>
                <c:pt idx="16263">
                  <c:v>6.67</c:v>
                </c:pt>
                <c:pt idx="16264">
                  <c:v>6.69</c:v>
                </c:pt>
                <c:pt idx="16265">
                  <c:v>8.18</c:v>
                </c:pt>
                <c:pt idx="16266">
                  <c:v>7.84</c:v>
                </c:pt>
                <c:pt idx="16267">
                  <c:v>5.0599999999999996</c:v>
                </c:pt>
                <c:pt idx="16268">
                  <c:v>5.0199999999999996</c:v>
                </c:pt>
                <c:pt idx="16269">
                  <c:v>5.01</c:v>
                </c:pt>
                <c:pt idx="16270">
                  <c:v>0</c:v>
                </c:pt>
                <c:pt idx="16271">
                  <c:v>0</c:v>
                </c:pt>
                <c:pt idx="16272">
                  <c:v>0</c:v>
                </c:pt>
                <c:pt idx="16273">
                  <c:v>0</c:v>
                </c:pt>
                <c:pt idx="16274">
                  <c:v>0</c:v>
                </c:pt>
                <c:pt idx="16275">
                  <c:v>0</c:v>
                </c:pt>
                <c:pt idx="16276">
                  <c:v>0</c:v>
                </c:pt>
                <c:pt idx="16277">
                  <c:v>0</c:v>
                </c:pt>
                <c:pt idx="16278">
                  <c:v>0</c:v>
                </c:pt>
                <c:pt idx="16279">
                  <c:v>0</c:v>
                </c:pt>
                <c:pt idx="16280">
                  <c:v>0</c:v>
                </c:pt>
                <c:pt idx="16281">
                  <c:v>0</c:v>
                </c:pt>
                <c:pt idx="16282">
                  <c:v>0</c:v>
                </c:pt>
                <c:pt idx="16283">
                  <c:v>0</c:v>
                </c:pt>
                <c:pt idx="16284">
                  <c:v>0</c:v>
                </c:pt>
                <c:pt idx="16285">
                  <c:v>0</c:v>
                </c:pt>
                <c:pt idx="16286">
                  <c:v>0</c:v>
                </c:pt>
                <c:pt idx="16287">
                  <c:v>0</c:v>
                </c:pt>
                <c:pt idx="16288">
                  <c:v>8.4</c:v>
                </c:pt>
                <c:pt idx="16289">
                  <c:v>19.920000000000002</c:v>
                </c:pt>
                <c:pt idx="16290">
                  <c:v>22.38</c:v>
                </c:pt>
                <c:pt idx="16291">
                  <c:v>8.9600000000000009</c:v>
                </c:pt>
                <c:pt idx="16292">
                  <c:v>6.57</c:v>
                </c:pt>
                <c:pt idx="16293">
                  <c:v>2.15</c:v>
                </c:pt>
                <c:pt idx="16294">
                  <c:v>6.27</c:v>
                </c:pt>
                <c:pt idx="16295">
                  <c:v>25.77</c:v>
                </c:pt>
                <c:pt idx="16296">
                  <c:v>56.94</c:v>
                </c:pt>
                <c:pt idx="16297">
                  <c:v>0</c:v>
                </c:pt>
                <c:pt idx="16298">
                  <c:v>30.13</c:v>
                </c:pt>
                <c:pt idx="16299">
                  <c:v>40.99</c:v>
                </c:pt>
                <c:pt idx="16300">
                  <c:v>35.42</c:v>
                </c:pt>
                <c:pt idx="16301">
                  <c:v>44.37</c:v>
                </c:pt>
                <c:pt idx="16302">
                  <c:v>0</c:v>
                </c:pt>
                <c:pt idx="16303">
                  <c:v>29.32</c:v>
                </c:pt>
                <c:pt idx="16304">
                  <c:v>6.53</c:v>
                </c:pt>
                <c:pt idx="16305">
                  <c:v>12.66</c:v>
                </c:pt>
                <c:pt idx="16306">
                  <c:v>54.57</c:v>
                </c:pt>
                <c:pt idx="16307">
                  <c:v>10.47</c:v>
                </c:pt>
                <c:pt idx="16308">
                  <c:v>0</c:v>
                </c:pt>
                <c:pt idx="16309">
                  <c:v>18.5</c:v>
                </c:pt>
                <c:pt idx="16310">
                  <c:v>11.95</c:v>
                </c:pt>
                <c:pt idx="16311">
                  <c:v>25.33</c:v>
                </c:pt>
                <c:pt idx="16312">
                  <c:v>0</c:v>
                </c:pt>
                <c:pt idx="16313">
                  <c:v>5.46</c:v>
                </c:pt>
                <c:pt idx="16314">
                  <c:v>16.57</c:v>
                </c:pt>
                <c:pt idx="16315">
                  <c:v>0</c:v>
                </c:pt>
                <c:pt idx="16316">
                  <c:v>23.51</c:v>
                </c:pt>
                <c:pt idx="16317">
                  <c:v>19</c:v>
                </c:pt>
                <c:pt idx="16318">
                  <c:v>11.44</c:v>
                </c:pt>
                <c:pt idx="16319">
                  <c:v>34.04</c:v>
                </c:pt>
                <c:pt idx="16320">
                  <c:v>31.7</c:v>
                </c:pt>
                <c:pt idx="16321">
                  <c:v>0</c:v>
                </c:pt>
                <c:pt idx="16322">
                  <c:v>0</c:v>
                </c:pt>
                <c:pt idx="16323">
                  <c:v>8.36</c:v>
                </c:pt>
                <c:pt idx="16324">
                  <c:v>0</c:v>
                </c:pt>
                <c:pt idx="16325">
                  <c:v>60.5</c:v>
                </c:pt>
                <c:pt idx="16326">
                  <c:v>72.42</c:v>
                </c:pt>
                <c:pt idx="16327">
                  <c:v>59.53</c:v>
                </c:pt>
                <c:pt idx="16328">
                  <c:v>12.2</c:v>
                </c:pt>
                <c:pt idx="16329">
                  <c:v>20.309999999999999</c:v>
                </c:pt>
                <c:pt idx="16330">
                  <c:v>24.64</c:v>
                </c:pt>
                <c:pt idx="16331">
                  <c:v>0</c:v>
                </c:pt>
                <c:pt idx="16332">
                  <c:v>8</c:v>
                </c:pt>
                <c:pt idx="16333">
                  <c:v>36.9</c:v>
                </c:pt>
                <c:pt idx="16334">
                  <c:v>51.24</c:v>
                </c:pt>
                <c:pt idx="16335">
                  <c:v>0</c:v>
                </c:pt>
                <c:pt idx="16336">
                  <c:v>50.01</c:v>
                </c:pt>
                <c:pt idx="16337">
                  <c:v>91.44</c:v>
                </c:pt>
                <c:pt idx="16338">
                  <c:v>43.97</c:v>
                </c:pt>
                <c:pt idx="16339">
                  <c:v>0</c:v>
                </c:pt>
                <c:pt idx="16340">
                  <c:v>0</c:v>
                </c:pt>
                <c:pt idx="16341">
                  <c:v>58.01</c:v>
                </c:pt>
                <c:pt idx="16342">
                  <c:v>64.27</c:v>
                </c:pt>
                <c:pt idx="16343">
                  <c:v>80.510000000000005</c:v>
                </c:pt>
                <c:pt idx="16344">
                  <c:v>43.24</c:v>
                </c:pt>
                <c:pt idx="16345">
                  <c:v>23.49</c:v>
                </c:pt>
                <c:pt idx="16346">
                  <c:v>16.93</c:v>
                </c:pt>
                <c:pt idx="16347">
                  <c:v>23.9</c:v>
                </c:pt>
                <c:pt idx="16348">
                  <c:v>10.28</c:v>
                </c:pt>
                <c:pt idx="16349">
                  <c:v>0</c:v>
                </c:pt>
                <c:pt idx="16350">
                  <c:v>3.28</c:v>
                </c:pt>
                <c:pt idx="16351">
                  <c:v>30.04</c:v>
                </c:pt>
                <c:pt idx="16352">
                  <c:v>51.45</c:v>
                </c:pt>
                <c:pt idx="16353">
                  <c:v>0</c:v>
                </c:pt>
                <c:pt idx="16354">
                  <c:v>3.36</c:v>
                </c:pt>
                <c:pt idx="16355">
                  <c:v>30.4</c:v>
                </c:pt>
                <c:pt idx="16356">
                  <c:v>30.74</c:v>
                </c:pt>
                <c:pt idx="16357">
                  <c:v>69.87</c:v>
                </c:pt>
                <c:pt idx="16358">
                  <c:v>57.99</c:v>
                </c:pt>
                <c:pt idx="16359">
                  <c:v>7.39</c:v>
                </c:pt>
                <c:pt idx="16360">
                  <c:v>7.27</c:v>
                </c:pt>
                <c:pt idx="16361">
                  <c:v>0</c:v>
                </c:pt>
                <c:pt idx="16362">
                  <c:v>0</c:v>
                </c:pt>
                <c:pt idx="16363">
                  <c:v>0</c:v>
                </c:pt>
                <c:pt idx="16364">
                  <c:v>0</c:v>
                </c:pt>
                <c:pt idx="16365">
                  <c:v>5.0199999999999996</c:v>
                </c:pt>
                <c:pt idx="16366">
                  <c:v>5</c:v>
                </c:pt>
                <c:pt idx="16367">
                  <c:v>26.16</c:v>
                </c:pt>
                <c:pt idx="16368">
                  <c:v>6.53</c:v>
                </c:pt>
                <c:pt idx="16369">
                  <c:v>0</c:v>
                </c:pt>
                <c:pt idx="16370">
                  <c:v>3.37</c:v>
                </c:pt>
                <c:pt idx="16371">
                  <c:v>21.25</c:v>
                </c:pt>
                <c:pt idx="16372">
                  <c:v>61.06</c:v>
                </c:pt>
                <c:pt idx="16373">
                  <c:v>52.32</c:v>
                </c:pt>
                <c:pt idx="16374">
                  <c:v>17.96</c:v>
                </c:pt>
                <c:pt idx="16375">
                  <c:v>0</c:v>
                </c:pt>
                <c:pt idx="16376">
                  <c:v>0</c:v>
                </c:pt>
                <c:pt idx="16377">
                  <c:v>1.7</c:v>
                </c:pt>
                <c:pt idx="16378">
                  <c:v>5.01</c:v>
                </c:pt>
                <c:pt idx="16379">
                  <c:v>31.44</c:v>
                </c:pt>
                <c:pt idx="16380">
                  <c:v>132.96</c:v>
                </c:pt>
                <c:pt idx="16381">
                  <c:v>138.03</c:v>
                </c:pt>
                <c:pt idx="16382">
                  <c:v>3.41</c:v>
                </c:pt>
                <c:pt idx="16383">
                  <c:v>62.11</c:v>
                </c:pt>
                <c:pt idx="16384">
                  <c:v>35.369999999999997</c:v>
                </c:pt>
                <c:pt idx="16385">
                  <c:v>10.43</c:v>
                </c:pt>
                <c:pt idx="16386">
                  <c:v>3.41</c:v>
                </c:pt>
                <c:pt idx="16387">
                  <c:v>3.41</c:v>
                </c:pt>
                <c:pt idx="16388">
                  <c:v>0</c:v>
                </c:pt>
                <c:pt idx="16389">
                  <c:v>0</c:v>
                </c:pt>
                <c:pt idx="16390">
                  <c:v>0</c:v>
                </c:pt>
                <c:pt idx="16391">
                  <c:v>9.82</c:v>
                </c:pt>
                <c:pt idx="16392">
                  <c:v>54.37</c:v>
                </c:pt>
                <c:pt idx="16393">
                  <c:v>73.64</c:v>
                </c:pt>
                <c:pt idx="16394">
                  <c:v>116.47</c:v>
                </c:pt>
                <c:pt idx="16395">
                  <c:v>105.59</c:v>
                </c:pt>
                <c:pt idx="16396">
                  <c:v>93.23</c:v>
                </c:pt>
                <c:pt idx="16397">
                  <c:v>92.83</c:v>
                </c:pt>
                <c:pt idx="16398">
                  <c:v>0</c:v>
                </c:pt>
                <c:pt idx="16399">
                  <c:v>39.770000000000003</c:v>
                </c:pt>
                <c:pt idx="16400">
                  <c:v>40.700000000000003</c:v>
                </c:pt>
                <c:pt idx="16401">
                  <c:v>6.3</c:v>
                </c:pt>
                <c:pt idx="16402">
                  <c:v>0</c:v>
                </c:pt>
                <c:pt idx="16403">
                  <c:v>0</c:v>
                </c:pt>
                <c:pt idx="16404">
                  <c:v>5.95</c:v>
                </c:pt>
                <c:pt idx="16405">
                  <c:v>5.83</c:v>
                </c:pt>
                <c:pt idx="16406">
                  <c:v>2.87</c:v>
                </c:pt>
                <c:pt idx="16407">
                  <c:v>0</c:v>
                </c:pt>
                <c:pt idx="16408">
                  <c:v>2.78</c:v>
                </c:pt>
                <c:pt idx="16409">
                  <c:v>0</c:v>
                </c:pt>
                <c:pt idx="16410">
                  <c:v>0</c:v>
                </c:pt>
                <c:pt idx="16411">
                  <c:v>0</c:v>
                </c:pt>
                <c:pt idx="16412">
                  <c:v>3.35</c:v>
                </c:pt>
                <c:pt idx="16413">
                  <c:v>5.01</c:v>
                </c:pt>
                <c:pt idx="16414">
                  <c:v>5.03</c:v>
                </c:pt>
                <c:pt idx="16415">
                  <c:v>42.91</c:v>
                </c:pt>
                <c:pt idx="16416">
                  <c:v>126.64</c:v>
                </c:pt>
                <c:pt idx="16417">
                  <c:v>0</c:v>
                </c:pt>
                <c:pt idx="16418">
                  <c:v>89.46</c:v>
                </c:pt>
                <c:pt idx="16419">
                  <c:v>0</c:v>
                </c:pt>
                <c:pt idx="16420">
                  <c:v>0</c:v>
                </c:pt>
                <c:pt idx="16421">
                  <c:v>54.72</c:v>
                </c:pt>
                <c:pt idx="16422">
                  <c:v>9.9</c:v>
                </c:pt>
                <c:pt idx="16423">
                  <c:v>0</c:v>
                </c:pt>
                <c:pt idx="16424">
                  <c:v>6.68</c:v>
                </c:pt>
                <c:pt idx="16425">
                  <c:v>0</c:v>
                </c:pt>
                <c:pt idx="16426">
                  <c:v>0</c:v>
                </c:pt>
                <c:pt idx="16427">
                  <c:v>0</c:v>
                </c:pt>
                <c:pt idx="16428">
                  <c:v>0</c:v>
                </c:pt>
                <c:pt idx="16429">
                  <c:v>0</c:v>
                </c:pt>
                <c:pt idx="16430">
                  <c:v>0</c:v>
                </c:pt>
                <c:pt idx="16431">
                  <c:v>0</c:v>
                </c:pt>
                <c:pt idx="16432">
                  <c:v>9.4700000000000006</c:v>
                </c:pt>
                <c:pt idx="16433">
                  <c:v>0</c:v>
                </c:pt>
                <c:pt idx="16434">
                  <c:v>0</c:v>
                </c:pt>
                <c:pt idx="16435">
                  <c:v>0</c:v>
                </c:pt>
                <c:pt idx="16436">
                  <c:v>0</c:v>
                </c:pt>
                <c:pt idx="16437">
                  <c:v>0</c:v>
                </c:pt>
                <c:pt idx="16438">
                  <c:v>61.77</c:v>
                </c:pt>
                <c:pt idx="16439">
                  <c:v>34.57</c:v>
                </c:pt>
                <c:pt idx="16440">
                  <c:v>31.04</c:v>
                </c:pt>
                <c:pt idx="16441">
                  <c:v>20.52</c:v>
                </c:pt>
                <c:pt idx="16442">
                  <c:v>4.93</c:v>
                </c:pt>
                <c:pt idx="16443">
                  <c:v>9.57</c:v>
                </c:pt>
                <c:pt idx="16444">
                  <c:v>4.6900000000000004</c:v>
                </c:pt>
                <c:pt idx="16445">
                  <c:v>0</c:v>
                </c:pt>
                <c:pt idx="16446">
                  <c:v>0</c:v>
                </c:pt>
                <c:pt idx="16447">
                  <c:v>5.81</c:v>
                </c:pt>
                <c:pt idx="16448">
                  <c:v>19.27</c:v>
                </c:pt>
                <c:pt idx="16449">
                  <c:v>11.93</c:v>
                </c:pt>
                <c:pt idx="16450">
                  <c:v>24.87</c:v>
                </c:pt>
                <c:pt idx="16451">
                  <c:v>29.64</c:v>
                </c:pt>
                <c:pt idx="16452">
                  <c:v>27.08</c:v>
                </c:pt>
                <c:pt idx="16453">
                  <c:v>18.260000000000002</c:v>
                </c:pt>
                <c:pt idx="16454">
                  <c:v>16.079999999999998</c:v>
                </c:pt>
                <c:pt idx="16455">
                  <c:v>11</c:v>
                </c:pt>
                <c:pt idx="16456">
                  <c:v>0</c:v>
                </c:pt>
                <c:pt idx="16457">
                  <c:v>0</c:v>
                </c:pt>
                <c:pt idx="16458">
                  <c:v>0</c:v>
                </c:pt>
                <c:pt idx="16459">
                  <c:v>0</c:v>
                </c:pt>
                <c:pt idx="16460">
                  <c:v>0</c:v>
                </c:pt>
                <c:pt idx="16461">
                  <c:v>0</c:v>
                </c:pt>
                <c:pt idx="16462">
                  <c:v>0</c:v>
                </c:pt>
                <c:pt idx="16463">
                  <c:v>0</c:v>
                </c:pt>
                <c:pt idx="16464">
                  <c:v>7.27</c:v>
                </c:pt>
                <c:pt idx="16465">
                  <c:v>28.31</c:v>
                </c:pt>
                <c:pt idx="16466">
                  <c:v>10.91</c:v>
                </c:pt>
                <c:pt idx="16467">
                  <c:v>23.23</c:v>
                </c:pt>
                <c:pt idx="16468">
                  <c:v>4.5199999999999996</c:v>
                </c:pt>
                <c:pt idx="16469">
                  <c:v>11.69</c:v>
                </c:pt>
                <c:pt idx="16470">
                  <c:v>14.16</c:v>
                </c:pt>
                <c:pt idx="16471">
                  <c:v>28.12</c:v>
                </c:pt>
                <c:pt idx="16472">
                  <c:v>13.19</c:v>
                </c:pt>
                <c:pt idx="16473">
                  <c:v>0</c:v>
                </c:pt>
                <c:pt idx="16474">
                  <c:v>0</c:v>
                </c:pt>
                <c:pt idx="16475">
                  <c:v>1.7</c:v>
                </c:pt>
                <c:pt idx="16476">
                  <c:v>5</c:v>
                </c:pt>
                <c:pt idx="16477">
                  <c:v>5.01</c:v>
                </c:pt>
                <c:pt idx="16478">
                  <c:v>5.03</c:v>
                </c:pt>
                <c:pt idx="16479">
                  <c:v>4.99</c:v>
                </c:pt>
                <c:pt idx="16480">
                  <c:v>3.33</c:v>
                </c:pt>
                <c:pt idx="16481">
                  <c:v>27.94</c:v>
                </c:pt>
                <c:pt idx="16482">
                  <c:v>65.34</c:v>
                </c:pt>
                <c:pt idx="16483">
                  <c:v>48.84</c:v>
                </c:pt>
                <c:pt idx="16484">
                  <c:v>0</c:v>
                </c:pt>
                <c:pt idx="16485">
                  <c:v>44.04</c:v>
                </c:pt>
                <c:pt idx="16486">
                  <c:v>48.51</c:v>
                </c:pt>
                <c:pt idx="16487">
                  <c:v>0</c:v>
                </c:pt>
                <c:pt idx="16488">
                  <c:v>0</c:v>
                </c:pt>
                <c:pt idx="16489">
                  <c:v>0</c:v>
                </c:pt>
                <c:pt idx="16490">
                  <c:v>0</c:v>
                </c:pt>
                <c:pt idx="16491">
                  <c:v>4.95</c:v>
                </c:pt>
                <c:pt idx="16492">
                  <c:v>6.63</c:v>
                </c:pt>
                <c:pt idx="16493">
                  <c:v>6.68</c:v>
                </c:pt>
                <c:pt idx="16494">
                  <c:v>6.69</c:v>
                </c:pt>
                <c:pt idx="16495">
                  <c:v>6.69</c:v>
                </c:pt>
                <c:pt idx="16496">
                  <c:v>6.68</c:v>
                </c:pt>
                <c:pt idx="16497">
                  <c:v>5.03</c:v>
                </c:pt>
                <c:pt idx="16498">
                  <c:v>6.68</c:v>
                </c:pt>
                <c:pt idx="16499">
                  <c:v>9.69</c:v>
                </c:pt>
                <c:pt idx="16500">
                  <c:v>32.74</c:v>
                </c:pt>
                <c:pt idx="16501">
                  <c:v>39.03</c:v>
                </c:pt>
                <c:pt idx="16502">
                  <c:v>58.45</c:v>
                </c:pt>
                <c:pt idx="16503">
                  <c:v>35.5</c:v>
                </c:pt>
                <c:pt idx="16504">
                  <c:v>56.05</c:v>
                </c:pt>
                <c:pt idx="16505">
                  <c:v>15.77</c:v>
                </c:pt>
                <c:pt idx="16506">
                  <c:v>0</c:v>
                </c:pt>
                <c:pt idx="16507">
                  <c:v>8.2799999999999994</c:v>
                </c:pt>
                <c:pt idx="16508">
                  <c:v>0</c:v>
                </c:pt>
                <c:pt idx="16509">
                  <c:v>27.63</c:v>
                </c:pt>
                <c:pt idx="16510">
                  <c:v>8.5299999999999994</c:v>
                </c:pt>
                <c:pt idx="16511">
                  <c:v>20.36</c:v>
                </c:pt>
                <c:pt idx="16512">
                  <c:v>21.55</c:v>
                </c:pt>
                <c:pt idx="16513">
                  <c:v>27.13</c:v>
                </c:pt>
                <c:pt idx="16514">
                  <c:v>26.35</c:v>
                </c:pt>
                <c:pt idx="16515">
                  <c:v>19.600000000000001</c:v>
                </c:pt>
                <c:pt idx="16516">
                  <c:v>31.81</c:v>
                </c:pt>
                <c:pt idx="16517">
                  <c:v>22.74</c:v>
                </c:pt>
                <c:pt idx="16518">
                  <c:v>21.4</c:v>
                </c:pt>
                <c:pt idx="16519">
                  <c:v>0</c:v>
                </c:pt>
                <c:pt idx="16520">
                  <c:v>4.62</c:v>
                </c:pt>
                <c:pt idx="16521">
                  <c:v>0</c:v>
                </c:pt>
                <c:pt idx="16522">
                  <c:v>6.48</c:v>
                </c:pt>
                <c:pt idx="16523">
                  <c:v>6.62</c:v>
                </c:pt>
                <c:pt idx="16524">
                  <c:v>6.67</c:v>
                </c:pt>
                <c:pt idx="16525">
                  <c:v>6.69</c:v>
                </c:pt>
                <c:pt idx="16526">
                  <c:v>6.67</c:v>
                </c:pt>
                <c:pt idx="16527">
                  <c:v>6.63</c:v>
                </c:pt>
                <c:pt idx="16528">
                  <c:v>13.31</c:v>
                </c:pt>
                <c:pt idx="16529">
                  <c:v>17.18</c:v>
                </c:pt>
                <c:pt idx="16530">
                  <c:v>17.559999999999999</c:v>
                </c:pt>
                <c:pt idx="16531">
                  <c:v>13.56</c:v>
                </c:pt>
                <c:pt idx="16532">
                  <c:v>2.7</c:v>
                </c:pt>
                <c:pt idx="16533">
                  <c:v>18.11</c:v>
                </c:pt>
                <c:pt idx="16534">
                  <c:v>11.88</c:v>
                </c:pt>
                <c:pt idx="16535">
                  <c:v>26.44</c:v>
                </c:pt>
                <c:pt idx="16536">
                  <c:v>17.760000000000002</c:v>
                </c:pt>
                <c:pt idx="16537">
                  <c:v>33.53</c:v>
                </c:pt>
                <c:pt idx="16538">
                  <c:v>7.5</c:v>
                </c:pt>
                <c:pt idx="16539">
                  <c:v>3.75</c:v>
                </c:pt>
                <c:pt idx="16540">
                  <c:v>3.34</c:v>
                </c:pt>
                <c:pt idx="16541">
                  <c:v>9.61</c:v>
                </c:pt>
                <c:pt idx="16542">
                  <c:v>9.2200000000000006</c:v>
                </c:pt>
                <c:pt idx="16543">
                  <c:v>2.77</c:v>
                </c:pt>
                <c:pt idx="16544">
                  <c:v>0</c:v>
                </c:pt>
                <c:pt idx="16545">
                  <c:v>39.549999999999997</c:v>
                </c:pt>
                <c:pt idx="16546">
                  <c:v>0</c:v>
                </c:pt>
                <c:pt idx="16547">
                  <c:v>25.04</c:v>
                </c:pt>
                <c:pt idx="16548">
                  <c:v>10.96</c:v>
                </c:pt>
                <c:pt idx="16549">
                  <c:v>0</c:v>
                </c:pt>
                <c:pt idx="16550">
                  <c:v>0</c:v>
                </c:pt>
                <c:pt idx="16551">
                  <c:v>21.32</c:v>
                </c:pt>
                <c:pt idx="16552">
                  <c:v>15.96</c:v>
                </c:pt>
                <c:pt idx="16553">
                  <c:v>4.88</c:v>
                </c:pt>
                <c:pt idx="16554">
                  <c:v>0</c:v>
                </c:pt>
                <c:pt idx="16555">
                  <c:v>5.01</c:v>
                </c:pt>
                <c:pt idx="16556">
                  <c:v>5.0199999999999996</c:v>
                </c:pt>
                <c:pt idx="16557">
                  <c:v>13.74</c:v>
                </c:pt>
                <c:pt idx="16558">
                  <c:v>3.44</c:v>
                </c:pt>
                <c:pt idx="16559">
                  <c:v>6.71</c:v>
                </c:pt>
                <c:pt idx="16560">
                  <c:v>5.01</c:v>
                </c:pt>
                <c:pt idx="16561">
                  <c:v>6.62</c:v>
                </c:pt>
                <c:pt idx="16562">
                  <c:v>3.4</c:v>
                </c:pt>
                <c:pt idx="16563">
                  <c:v>5.03</c:v>
                </c:pt>
                <c:pt idx="16564">
                  <c:v>5.03</c:v>
                </c:pt>
                <c:pt idx="16565">
                  <c:v>3.39</c:v>
                </c:pt>
                <c:pt idx="16566">
                  <c:v>5.03</c:v>
                </c:pt>
                <c:pt idx="16567">
                  <c:v>5.03</c:v>
                </c:pt>
                <c:pt idx="16568">
                  <c:v>5.0199999999999996</c:v>
                </c:pt>
                <c:pt idx="16569">
                  <c:v>5.0199999999999996</c:v>
                </c:pt>
                <c:pt idx="16570">
                  <c:v>5</c:v>
                </c:pt>
                <c:pt idx="16571">
                  <c:v>5.01</c:v>
                </c:pt>
                <c:pt idx="16572">
                  <c:v>5.0199999999999996</c:v>
                </c:pt>
                <c:pt idx="16573">
                  <c:v>5.0199999999999996</c:v>
                </c:pt>
                <c:pt idx="16574">
                  <c:v>5.0199999999999996</c:v>
                </c:pt>
                <c:pt idx="16575">
                  <c:v>5.01</c:v>
                </c:pt>
                <c:pt idx="16576">
                  <c:v>5.03</c:v>
                </c:pt>
                <c:pt idx="16577">
                  <c:v>5.01</c:v>
                </c:pt>
                <c:pt idx="16578">
                  <c:v>5.0199999999999996</c:v>
                </c:pt>
                <c:pt idx="16579">
                  <c:v>5.0199999999999996</c:v>
                </c:pt>
                <c:pt idx="16580">
                  <c:v>5.01</c:v>
                </c:pt>
                <c:pt idx="16581">
                  <c:v>5</c:v>
                </c:pt>
                <c:pt idx="16582">
                  <c:v>5.0199999999999996</c:v>
                </c:pt>
                <c:pt idx="16583">
                  <c:v>5.01</c:v>
                </c:pt>
                <c:pt idx="16584">
                  <c:v>5.01</c:v>
                </c:pt>
                <c:pt idx="16585">
                  <c:v>5.0199999999999996</c:v>
                </c:pt>
                <c:pt idx="16586">
                  <c:v>5.01</c:v>
                </c:pt>
                <c:pt idx="16587">
                  <c:v>5.01</c:v>
                </c:pt>
                <c:pt idx="16588">
                  <c:v>5.01</c:v>
                </c:pt>
                <c:pt idx="16589">
                  <c:v>5.01</c:v>
                </c:pt>
                <c:pt idx="16590">
                  <c:v>5.0199999999999996</c:v>
                </c:pt>
                <c:pt idx="16591">
                  <c:v>5.01</c:v>
                </c:pt>
                <c:pt idx="16592">
                  <c:v>5.0199999999999996</c:v>
                </c:pt>
                <c:pt idx="16593">
                  <c:v>5.0199999999999996</c:v>
                </c:pt>
                <c:pt idx="16594">
                  <c:v>5.01</c:v>
                </c:pt>
                <c:pt idx="16595">
                  <c:v>5.03</c:v>
                </c:pt>
                <c:pt idx="16596">
                  <c:v>5</c:v>
                </c:pt>
                <c:pt idx="16597">
                  <c:v>5</c:v>
                </c:pt>
                <c:pt idx="16598">
                  <c:v>5.0199999999999996</c:v>
                </c:pt>
                <c:pt idx="16599">
                  <c:v>5.01</c:v>
                </c:pt>
                <c:pt idx="16600">
                  <c:v>5.01</c:v>
                </c:pt>
                <c:pt idx="16601">
                  <c:v>5.0199999999999996</c:v>
                </c:pt>
                <c:pt idx="16602">
                  <c:v>5.0199999999999996</c:v>
                </c:pt>
                <c:pt idx="16603">
                  <c:v>5.0199999999999996</c:v>
                </c:pt>
                <c:pt idx="16604">
                  <c:v>4.99</c:v>
                </c:pt>
                <c:pt idx="16605">
                  <c:v>5.01</c:v>
                </c:pt>
                <c:pt idx="16606">
                  <c:v>5.01</c:v>
                </c:pt>
                <c:pt idx="16607">
                  <c:v>5.03</c:v>
                </c:pt>
                <c:pt idx="16608">
                  <c:v>5.01</c:v>
                </c:pt>
                <c:pt idx="16609">
                  <c:v>5.01</c:v>
                </c:pt>
                <c:pt idx="16610">
                  <c:v>5.0199999999999996</c:v>
                </c:pt>
                <c:pt idx="16611">
                  <c:v>5.0199999999999996</c:v>
                </c:pt>
                <c:pt idx="16612">
                  <c:v>5.01</c:v>
                </c:pt>
                <c:pt idx="16613">
                  <c:v>5.01</c:v>
                </c:pt>
                <c:pt idx="16614">
                  <c:v>5.01</c:v>
                </c:pt>
                <c:pt idx="16615">
                  <c:v>5.01</c:v>
                </c:pt>
                <c:pt idx="16616">
                  <c:v>5.01</c:v>
                </c:pt>
                <c:pt idx="16617">
                  <c:v>5.01</c:v>
                </c:pt>
                <c:pt idx="16618">
                  <c:v>5.0199999999999996</c:v>
                </c:pt>
                <c:pt idx="16619">
                  <c:v>4.99</c:v>
                </c:pt>
                <c:pt idx="16620">
                  <c:v>5.0199999999999996</c:v>
                </c:pt>
                <c:pt idx="16621">
                  <c:v>5.0199999999999996</c:v>
                </c:pt>
                <c:pt idx="16622">
                  <c:v>5.01</c:v>
                </c:pt>
                <c:pt idx="16623">
                  <c:v>5.0199999999999996</c:v>
                </c:pt>
                <c:pt idx="16624">
                  <c:v>5.01</c:v>
                </c:pt>
                <c:pt idx="16625">
                  <c:v>5.01</c:v>
                </c:pt>
                <c:pt idx="16626">
                  <c:v>5.0199999999999996</c:v>
                </c:pt>
                <c:pt idx="16627">
                  <c:v>5</c:v>
                </c:pt>
                <c:pt idx="16628">
                  <c:v>5.01</c:v>
                </c:pt>
                <c:pt idx="16629">
                  <c:v>5.0199999999999996</c:v>
                </c:pt>
                <c:pt idx="16630">
                  <c:v>5.0199999999999996</c:v>
                </c:pt>
                <c:pt idx="16631">
                  <c:v>5.01</c:v>
                </c:pt>
                <c:pt idx="16632">
                  <c:v>5.0199999999999996</c:v>
                </c:pt>
                <c:pt idx="16633">
                  <c:v>5.01</c:v>
                </c:pt>
                <c:pt idx="16634">
                  <c:v>5.01</c:v>
                </c:pt>
                <c:pt idx="16635">
                  <c:v>5.0199999999999996</c:v>
                </c:pt>
                <c:pt idx="16636">
                  <c:v>5</c:v>
                </c:pt>
                <c:pt idx="16637">
                  <c:v>5.01</c:v>
                </c:pt>
                <c:pt idx="16638">
                  <c:v>5.0199999999999996</c:v>
                </c:pt>
                <c:pt idx="16639">
                  <c:v>5</c:v>
                </c:pt>
                <c:pt idx="16640">
                  <c:v>5.0199999999999996</c:v>
                </c:pt>
                <c:pt idx="16641">
                  <c:v>4.99</c:v>
                </c:pt>
                <c:pt idx="16642">
                  <c:v>5</c:v>
                </c:pt>
                <c:pt idx="16643">
                  <c:v>4.99</c:v>
                </c:pt>
                <c:pt idx="16644">
                  <c:v>5.01</c:v>
                </c:pt>
                <c:pt idx="16645">
                  <c:v>5.01</c:v>
                </c:pt>
                <c:pt idx="16646">
                  <c:v>5.0199999999999996</c:v>
                </c:pt>
                <c:pt idx="16647">
                  <c:v>5.0199999999999996</c:v>
                </c:pt>
                <c:pt idx="16648">
                  <c:v>5.01</c:v>
                </c:pt>
                <c:pt idx="16649">
                  <c:v>5</c:v>
                </c:pt>
                <c:pt idx="16650">
                  <c:v>5.04</c:v>
                </c:pt>
                <c:pt idx="16651">
                  <c:v>5.01</c:v>
                </c:pt>
                <c:pt idx="16652">
                  <c:v>5.03</c:v>
                </c:pt>
                <c:pt idx="16653">
                  <c:v>5.01</c:v>
                </c:pt>
                <c:pt idx="16654">
                  <c:v>5.01</c:v>
                </c:pt>
                <c:pt idx="16655">
                  <c:v>6.5</c:v>
                </c:pt>
                <c:pt idx="16656">
                  <c:v>9.89</c:v>
                </c:pt>
                <c:pt idx="16657">
                  <c:v>8.43</c:v>
                </c:pt>
                <c:pt idx="16658">
                  <c:v>8.33</c:v>
                </c:pt>
                <c:pt idx="16659">
                  <c:v>12.63</c:v>
                </c:pt>
                <c:pt idx="16660">
                  <c:v>96.7</c:v>
                </c:pt>
                <c:pt idx="16661">
                  <c:v>0</c:v>
                </c:pt>
                <c:pt idx="16662">
                  <c:v>20.399999999999999</c:v>
                </c:pt>
                <c:pt idx="16663">
                  <c:v>32.03</c:v>
                </c:pt>
                <c:pt idx="16664">
                  <c:v>18.04</c:v>
                </c:pt>
                <c:pt idx="16665">
                  <c:v>15.34</c:v>
                </c:pt>
                <c:pt idx="16666">
                  <c:v>0</c:v>
                </c:pt>
                <c:pt idx="16667">
                  <c:v>0</c:v>
                </c:pt>
                <c:pt idx="16668">
                  <c:v>0</c:v>
                </c:pt>
                <c:pt idx="16669">
                  <c:v>0</c:v>
                </c:pt>
                <c:pt idx="16670">
                  <c:v>0</c:v>
                </c:pt>
                <c:pt idx="16671">
                  <c:v>28.95</c:v>
                </c:pt>
                <c:pt idx="16672">
                  <c:v>69.75</c:v>
                </c:pt>
                <c:pt idx="16673">
                  <c:v>11.5</c:v>
                </c:pt>
                <c:pt idx="16674">
                  <c:v>90.97</c:v>
                </c:pt>
                <c:pt idx="16675">
                  <c:v>0</c:v>
                </c:pt>
                <c:pt idx="16676">
                  <c:v>66.59</c:v>
                </c:pt>
                <c:pt idx="16677">
                  <c:v>63.15</c:v>
                </c:pt>
                <c:pt idx="16678">
                  <c:v>11.63</c:v>
                </c:pt>
                <c:pt idx="16679">
                  <c:v>27.31</c:v>
                </c:pt>
                <c:pt idx="16680">
                  <c:v>44.15</c:v>
                </c:pt>
                <c:pt idx="16681">
                  <c:v>37.93</c:v>
                </c:pt>
                <c:pt idx="16682">
                  <c:v>8.5299999999999994</c:v>
                </c:pt>
                <c:pt idx="16683">
                  <c:v>4.22</c:v>
                </c:pt>
                <c:pt idx="16684">
                  <c:v>12.35</c:v>
                </c:pt>
                <c:pt idx="16685">
                  <c:v>8.19</c:v>
                </c:pt>
                <c:pt idx="16686">
                  <c:v>0</c:v>
                </c:pt>
                <c:pt idx="16687">
                  <c:v>0</c:v>
                </c:pt>
                <c:pt idx="16688">
                  <c:v>0</c:v>
                </c:pt>
                <c:pt idx="16689">
                  <c:v>0</c:v>
                </c:pt>
                <c:pt idx="16690">
                  <c:v>3.35</c:v>
                </c:pt>
                <c:pt idx="16691">
                  <c:v>3.35</c:v>
                </c:pt>
                <c:pt idx="16692">
                  <c:v>12.28</c:v>
                </c:pt>
                <c:pt idx="16693">
                  <c:v>96.52</c:v>
                </c:pt>
                <c:pt idx="16694">
                  <c:v>102.09</c:v>
                </c:pt>
                <c:pt idx="16695">
                  <c:v>0</c:v>
                </c:pt>
                <c:pt idx="16696">
                  <c:v>11.9</c:v>
                </c:pt>
                <c:pt idx="16697">
                  <c:v>24.69</c:v>
                </c:pt>
                <c:pt idx="16698">
                  <c:v>6.38</c:v>
                </c:pt>
                <c:pt idx="16699">
                  <c:v>48.87</c:v>
                </c:pt>
                <c:pt idx="16700">
                  <c:v>26.38</c:v>
                </c:pt>
                <c:pt idx="16701">
                  <c:v>23.81</c:v>
                </c:pt>
                <c:pt idx="16702">
                  <c:v>37.96</c:v>
                </c:pt>
                <c:pt idx="16703">
                  <c:v>13</c:v>
                </c:pt>
                <c:pt idx="16704">
                  <c:v>13.06</c:v>
                </c:pt>
                <c:pt idx="16705">
                  <c:v>40.19</c:v>
                </c:pt>
                <c:pt idx="16706">
                  <c:v>0</c:v>
                </c:pt>
                <c:pt idx="16707">
                  <c:v>40.270000000000003</c:v>
                </c:pt>
                <c:pt idx="16708">
                  <c:v>75.599999999999994</c:v>
                </c:pt>
                <c:pt idx="16709">
                  <c:v>54.48</c:v>
                </c:pt>
                <c:pt idx="16710">
                  <c:v>44.38</c:v>
                </c:pt>
                <c:pt idx="16711">
                  <c:v>14.37</c:v>
                </c:pt>
                <c:pt idx="16712">
                  <c:v>4.72</c:v>
                </c:pt>
                <c:pt idx="16713">
                  <c:v>0</c:v>
                </c:pt>
                <c:pt idx="16714">
                  <c:v>0</c:v>
                </c:pt>
                <c:pt idx="16715">
                  <c:v>0</c:v>
                </c:pt>
                <c:pt idx="16716">
                  <c:v>0</c:v>
                </c:pt>
                <c:pt idx="16717">
                  <c:v>66.180000000000007</c:v>
                </c:pt>
                <c:pt idx="16718">
                  <c:v>88.86</c:v>
                </c:pt>
                <c:pt idx="16719">
                  <c:v>103.98</c:v>
                </c:pt>
                <c:pt idx="16720">
                  <c:v>0</c:v>
                </c:pt>
                <c:pt idx="16721">
                  <c:v>100.36</c:v>
                </c:pt>
                <c:pt idx="16722">
                  <c:v>98.7</c:v>
                </c:pt>
                <c:pt idx="16723">
                  <c:v>34.4</c:v>
                </c:pt>
                <c:pt idx="16724">
                  <c:v>0</c:v>
                </c:pt>
                <c:pt idx="16725">
                  <c:v>51.58</c:v>
                </c:pt>
                <c:pt idx="16726">
                  <c:v>77.930000000000007</c:v>
                </c:pt>
                <c:pt idx="16727">
                  <c:v>86.94</c:v>
                </c:pt>
                <c:pt idx="16728">
                  <c:v>56.56</c:v>
                </c:pt>
                <c:pt idx="16729">
                  <c:v>31.05</c:v>
                </c:pt>
                <c:pt idx="16730">
                  <c:v>0</c:v>
                </c:pt>
                <c:pt idx="16731">
                  <c:v>0</c:v>
                </c:pt>
                <c:pt idx="16732">
                  <c:v>0</c:v>
                </c:pt>
                <c:pt idx="16733">
                  <c:v>0</c:v>
                </c:pt>
                <c:pt idx="16734">
                  <c:v>0</c:v>
                </c:pt>
                <c:pt idx="16735">
                  <c:v>3.5</c:v>
                </c:pt>
                <c:pt idx="16736">
                  <c:v>3.37</c:v>
                </c:pt>
                <c:pt idx="16737">
                  <c:v>5.03</c:v>
                </c:pt>
                <c:pt idx="16738">
                  <c:v>6.66</c:v>
                </c:pt>
                <c:pt idx="16739">
                  <c:v>6.66</c:v>
                </c:pt>
                <c:pt idx="16740">
                  <c:v>8.31</c:v>
                </c:pt>
                <c:pt idx="16741">
                  <c:v>72.55</c:v>
                </c:pt>
                <c:pt idx="16742">
                  <c:v>80.05</c:v>
                </c:pt>
                <c:pt idx="16743">
                  <c:v>0</c:v>
                </c:pt>
                <c:pt idx="16744">
                  <c:v>62.28</c:v>
                </c:pt>
                <c:pt idx="16745">
                  <c:v>92.28</c:v>
                </c:pt>
                <c:pt idx="16746">
                  <c:v>71.040000000000006</c:v>
                </c:pt>
                <c:pt idx="16747">
                  <c:v>0</c:v>
                </c:pt>
                <c:pt idx="16748">
                  <c:v>52.33</c:v>
                </c:pt>
                <c:pt idx="16749">
                  <c:v>96.6</c:v>
                </c:pt>
                <c:pt idx="16750">
                  <c:v>0</c:v>
                </c:pt>
                <c:pt idx="16751">
                  <c:v>0</c:v>
                </c:pt>
                <c:pt idx="16752">
                  <c:v>0</c:v>
                </c:pt>
                <c:pt idx="16753">
                  <c:v>27.78</c:v>
                </c:pt>
                <c:pt idx="16754">
                  <c:v>14.21</c:v>
                </c:pt>
                <c:pt idx="16755">
                  <c:v>33.450000000000003</c:v>
                </c:pt>
                <c:pt idx="16756">
                  <c:v>23.18</c:v>
                </c:pt>
                <c:pt idx="16757">
                  <c:v>15.89</c:v>
                </c:pt>
                <c:pt idx="16758">
                  <c:v>0</c:v>
                </c:pt>
                <c:pt idx="16759">
                  <c:v>0</c:v>
                </c:pt>
                <c:pt idx="16760">
                  <c:v>0</c:v>
                </c:pt>
                <c:pt idx="16761">
                  <c:v>0</c:v>
                </c:pt>
                <c:pt idx="16762">
                  <c:v>0</c:v>
                </c:pt>
                <c:pt idx="16763">
                  <c:v>0</c:v>
                </c:pt>
                <c:pt idx="16764">
                  <c:v>3.45</c:v>
                </c:pt>
                <c:pt idx="16765">
                  <c:v>3.38</c:v>
                </c:pt>
                <c:pt idx="16766">
                  <c:v>5.0199999999999996</c:v>
                </c:pt>
                <c:pt idx="16767">
                  <c:v>5</c:v>
                </c:pt>
                <c:pt idx="16768">
                  <c:v>5</c:v>
                </c:pt>
                <c:pt idx="16769">
                  <c:v>12.91</c:v>
                </c:pt>
                <c:pt idx="16770">
                  <c:v>119.94</c:v>
                </c:pt>
                <c:pt idx="16771">
                  <c:v>0</c:v>
                </c:pt>
                <c:pt idx="16772">
                  <c:v>119.22</c:v>
                </c:pt>
                <c:pt idx="16773">
                  <c:v>0</c:v>
                </c:pt>
                <c:pt idx="16774">
                  <c:v>0</c:v>
                </c:pt>
                <c:pt idx="16775">
                  <c:v>62.9</c:v>
                </c:pt>
                <c:pt idx="16776">
                  <c:v>153.72999999999999</c:v>
                </c:pt>
                <c:pt idx="16777">
                  <c:v>108.98</c:v>
                </c:pt>
                <c:pt idx="16778">
                  <c:v>0</c:v>
                </c:pt>
                <c:pt idx="16779">
                  <c:v>166.3</c:v>
                </c:pt>
                <c:pt idx="16780">
                  <c:v>122.51</c:v>
                </c:pt>
                <c:pt idx="16781">
                  <c:v>0</c:v>
                </c:pt>
                <c:pt idx="16782">
                  <c:v>30.63</c:v>
                </c:pt>
                <c:pt idx="16783">
                  <c:v>100.35</c:v>
                </c:pt>
                <c:pt idx="16784">
                  <c:v>124.78</c:v>
                </c:pt>
                <c:pt idx="16785">
                  <c:v>83.27</c:v>
                </c:pt>
                <c:pt idx="16786">
                  <c:v>33.89</c:v>
                </c:pt>
                <c:pt idx="16787">
                  <c:v>12.76</c:v>
                </c:pt>
                <c:pt idx="16788">
                  <c:v>0</c:v>
                </c:pt>
                <c:pt idx="16789">
                  <c:v>0</c:v>
                </c:pt>
                <c:pt idx="16790">
                  <c:v>11.86</c:v>
                </c:pt>
                <c:pt idx="16791">
                  <c:v>11.76</c:v>
                </c:pt>
                <c:pt idx="16792">
                  <c:v>0</c:v>
                </c:pt>
                <c:pt idx="16793">
                  <c:v>0</c:v>
                </c:pt>
                <c:pt idx="16794">
                  <c:v>0</c:v>
                </c:pt>
                <c:pt idx="16795">
                  <c:v>0</c:v>
                </c:pt>
                <c:pt idx="16796">
                  <c:v>0</c:v>
                </c:pt>
                <c:pt idx="16797">
                  <c:v>0</c:v>
                </c:pt>
                <c:pt idx="16798">
                  <c:v>0</c:v>
                </c:pt>
                <c:pt idx="16799">
                  <c:v>0</c:v>
                </c:pt>
                <c:pt idx="16800">
                  <c:v>0</c:v>
                </c:pt>
                <c:pt idx="16801">
                  <c:v>0</c:v>
                </c:pt>
                <c:pt idx="16802">
                  <c:v>0</c:v>
                </c:pt>
                <c:pt idx="16803">
                  <c:v>0</c:v>
                </c:pt>
                <c:pt idx="16804">
                  <c:v>0</c:v>
                </c:pt>
                <c:pt idx="16805">
                  <c:v>0</c:v>
                </c:pt>
                <c:pt idx="16806">
                  <c:v>0</c:v>
                </c:pt>
                <c:pt idx="16807">
                  <c:v>0</c:v>
                </c:pt>
                <c:pt idx="16808">
                  <c:v>0</c:v>
                </c:pt>
                <c:pt idx="16809">
                  <c:v>0</c:v>
                </c:pt>
                <c:pt idx="16810">
                  <c:v>0</c:v>
                </c:pt>
                <c:pt idx="16811">
                  <c:v>0</c:v>
                </c:pt>
                <c:pt idx="16812">
                  <c:v>0</c:v>
                </c:pt>
                <c:pt idx="16813">
                  <c:v>0</c:v>
                </c:pt>
                <c:pt idx="16814">
                  <c:v>0</c:v>
                </c:pt>
                <c:pt idx="16815">
                  <c:v>0</c:v>
                </c:pt>
                <c:pt idx="16816">
                  <c:v>0</c:v>
                </c:pt>
                <c:pt idx="16817">
                  <c:v>0</c:v>
                </c:pt>
                <c:pt idx="16818">
                  <c:v>0</c:v>
                </c:pt>
                <c:pt idx="16819">
                  <c:v>0</c:v>
                </c:pt>
                <c:pt idx="16820">
                  <c:v>0</c:v>
                </c:pt>
                <c:pt idx="16821">
                  <c:v>0</c:v>
                </c:pt>
                <c:pt idx="16822">
                  <c:v>0</c:v>
                </c:pt>
                <c:pt idx="16823">
                  <c:v>0</c:v>
                </c:pt>
                <c:pt idx="16824">
                  <c:v>0</c:v>
                </c:pt>
                <c:pt idx="16825">
                  <c:v>3.36</c:v>
                </c:pt>
                <c:pt idx="16826">
                  <c:v>53.96</c:v>
                </c:pt>
                <c:pt idx="16827">
                  <c:v>53.71</c:v>
                </c:pt>
                <c:pt idx="16828">
                  <c:v>34.76</c:v>
                </c:pt>
                <c:pt idx="16829">
                  <c:v>39.4</c:v>
                </c:pt>
                <c:pt idx="16830">
                  <c:v>10.75</c:v>
                </c:pt>
                <c:pt idx="16831">
                  <c:v>0</c:v>
                </c:pt>
                <c:pt idx="16832">
                  <c:v>0</c:v>
                </c:pt>
                <c:pt idx="16833">
                  <c:v>0</c:v>
                </c:pt>
                <c:pt idx="16834">
                  <c:v>0</c:v>
                </c:pt>
                <c:pt idx="16835">
                  <c:v>4.18</c:v>
                </c:pt>
                <c:pt idx="16836">
                  <c:v>45.99</c:v>
                </c:pt>
                <c:pt idx="16837">
                  <c:v>63.88</c:v>
                </c:pt>
                <c:pt idx="16838">
                  <c:v>64.16</c:v>
                </c:pt>
                <c:pt idx="16839">
                  <c:v>30.46</c:v>
                </c:pt>
                <c:pt idx="16840">
                  <c:v>22.35</c:v>
                </c:pt>
                <c:pt idx="16841">
                  <c:v>0</c:v>
                </c:pt>
                <c:pt idx="16842">
                  <c:v>0</c:v>
                </c:pt>
                <c:pt idx="16843">
                  <c:v>0</c:v>
                </c:pt>
                <c:pt idx="16844">
                  <c:v>26.58</c:v>
                </c:pt>
                <c:pt idx="16845">
                  <c:v>0</c:v>
                </c:pt>
                <c:pt idx="16846">
                  <c:v>1.72</c:v>
                </c:pt>
                <c:pt idx="16847">
                  <c:v>4.9800000000000004</c:v>
                </c:pt>
                <c:pt idx="16848">
                  <c:v>5</c:v>
                </c:pt>
                <c:pt idx="16849">
                  <c:v>5.0199999999999996</c:v>
                </c:pt>
                <c:pt idx="16850">
                  <c:v>5.01</c:v>
                </c:pt>
                <c:pt idx="16851">
                  <c:v>5.0199999999999996</c:v>
                </c:pt>
                <c:pt idx="16852">
                  <c:v>5.0199999999999996</c:v>
                </c:pt>
                <c:pt idx="16853">
                  <c:v>5.01</c:v>
                </c:pt>
                <c:pt idx="16854">
                  <c:v>5.03</c:v>
                </c:pt>
                <c:pt idx="16855">
                  <c:v>5.03</c:v>
                </c:pt>
                <c:pt idx="16856">
                  <c:v>4.99</c:v>
                </c:pt>
                <c:pt idx="16857">
                  <c:v>5.03</c:v>
                </c:pt>
                <c:pt idx="16858">
                  <c:v>9.8000000000000007</c:v>
                </c:pt>
                <c:pt idx="16859">
                  <c:v>6.86</c:v>
                </c:pt>
                <c:pt idx="16860">
                  <c:v>3.41</c:v>
                </c:pt>
                <c:pt idx="16861">
                  <c:v>45.82</c:v>
                </c:pt>
                <c:pt idx="16862">
                  <c:v>39.53</c:v>
                </c:pt>
                <c:pt idx="16863">
                  <c:v>19.2</c:v>
                </c:pt>
                <c:pt idx="16864">
                  <c:v>3.91</c:v>
                </c:pt>
                <c:pt idx="16865">
                  <c:v>3.91</c:v>
                </c:pt>
                <c:pt idx="16866">
                  <c:v>3.91</c:v>
                </c:pt>
                <c:pt idx="16867">
                  <c:v>3.91</c:v>
                </c:pt>
                <c:pt idx="16868">
                  <c:v>3.91</c:v>
                </c:pt>
                <c:pt idx="16869">
                  <c:v>3.91</c:v>
                </c:pt>
                <c:pt idx="16870">
                  <c:v>3.91</c:v>
                </c:pt>
                <c:pt idx="16871">
                  <c:v>3.91</c:v>
                </c:pt>
                <c:pt idx="16872">
                  <c:v>3.91</c:v>
                </c:pt>
                <c:pt idx="16873">
                  <c:v>3.91</c:v>
                </c:pt>
                <c:pt idx="16874">
                  <c:v>3.91</c:v>
                </c:pt>
                <c:pt idx="16875">
                  <c:v>3.91</c:v>
                </c:pt>
                <c:pt idx="16876">
                  <c:v>0</c:v>
                </c:pt>
                <c:pt idx="16877">
                  <c:v>0</c:v>
                </c:pt>
                <c:pt idx="16878">
                  <c:v>0</c:v>
                </c:pt>
                <c:pt idx="16879">
                  <c:v>0</c:v>
                </c:pt>
                <c:pt idx="16880">
                  <c:v>7.92</c:v>
                </c:pt>
                <c:pt idx="16881">
                  <c:v>4.95</c:v>
                </c:pt>
                <c:pt idx="16882">
                  <c:v>9.58</c:v>
                </c:pt>
                <c:pt idx="16883">
                  <c:v>15.31</c:v>
                </c:pt>
                <c:pt idx="16884">
                  <c:v>87.93</c:v>
                </c:pt>
                <c:pt idx="16885">
                  <c:v>63.47</c:v>
                </c:pt>
                <c:pt idx="16886">
                  <c:v>0</c:v>
                </c:pt>
                <c:pt idx="16887">
                  <c:v>81.489999999999995</c:v>
                </c:pt>
                <c:pt idx="16888">
                  <c:v>0</c:v>
                </c:pt>
                <c:pt idx="16889">
                  <c:v>28.79</c:v>
                </c:pt>
                <c:pt idx="16890">
                  <c:v>52.98</c:v>
                </c:pt>
                <c:pt idx="16891">
                  <c:v>0</c:v>
                </c:pt>
                <c:pt idx="16892">
                  <c:v>0</c:v>
                </c:pt>
                <c:pt idx="16893">
                  <c:v>0</c:v>
                </c:pt>
                <c:pt idx="16894">
                  <c:v>0</c:v>
                </c:pt>
                <c:pt idx="16895">
                  <c:v>0</c:v>
                </c:pt>
                <c:pt idx="16896">
                  <c:v>20.55</c:v>
                </c:pt>
                <c:pt idx="16897">
                  <c:v>21.5</c:v>
                </c:pt>
                <c:pt idx="16898">
                  <c:v>16.77</c:v>
                </c:pt>
                <c:pt idx="16899">
                  <c:v>0</c:v>
                </c:pt>
                <c:pt idx="16900">
                  <c:v>0</c:v>
                </c:pt>
                <c:pt idx="16901">
                  <c:v>0</c:v>
                </c:pt>
                <c:pt idx="16902">
                  <c:v>1.69</c:v>
                </c:pt>
                <c:pt idx="16903">
                  <c:v>5.01</c:v>
                </c:pt>
                <c:pt idx="16904">
                  <c:v>5</c:v>
                </c:pt>
                <c:pt idx="16905">
                  <c:v>5</c:v>
                </c:pt>
                <c:pt idx="16906">
                  <c:v>5</c:v>
                </c:pt>
                <c:pt idx="16907">
                  <c:v>5.0199999999999996</c:v>
                </c:pt>
                <c:pt idx="16908">
                  <c:v>5.01</c:v>
                </c:pt>
                <c:pt idx="16909">
                  <c:v>4.99</c:v>
                </c:pt>
                <c:pt idx="16910">
                  <c:v>26.42</c:v>
                </c:pt>
                <c:pt idx="16911">
                  <c:v>54.86</c:v>
                </c:pt>
                <c:pt idx="16912">
                  <c:v>37.68</c:v>
                </c:pt>
                <c:pt idx="16913">
                  <c:v>25.15</c:v>
                </c:pt>
                <c:pt idx="16914">
                  <c:v>0</c:v>
                </c:pt>
                <c:pt idx="16915">
                  <c:v>0</c:v>
                </c:pt>
                <c:pt idx="16916">
                  <c:v>0</c:v>
                </c:pt>
                <c:pt idx="16917">
                  <c:v>5</c:v>
                </c:pt>
                <c:pt idx="16918">
                  <c:v>61.57</c:v>
                </c:pt>
                <c:pt idx="16919">
                  <c:v>163.41999999999999</c:v>
                </c:pt>
                <c:pt idx="16920">
                  <c:v>7.35</c:v>
                </c:pt>
                <c:pt idx="16921">
                  <c:v>133.31</c:v>
                </c:pt>
                <c:pt idx="16922">
                  <c:v>0</c:v>
                </c:pt>
                <c:pt idx="16923">
                  <c:v>153.99</c:v>
                </c:pt>
                <c:pt idx="16924">
                  <c:v>0</c:v>
                </c:pt>
                <c:pt idx="16925">
                  <c:v>36.21</c:v>
                </c:pt>
                <c:pt idx="16926">
                  <c:v>61.33</c:v>
                </c:pt>
                <c:pt idx="16927">
                  <c:v>43.9</c:v>
                </c:pt>
                <c:pt idx="16928">
                  <c:v>58.08</c:v>
                </c:pt>
                <c:pt idx="16929">
                  <c:v>97.79</c:v>
                </c:pt>
                <c:pt idx="16930">
                  <c:v>0</c:v>
                </c:pt>
                <c:pt idx="16931">
                  <c:v>100.53</c:v>
                </c:pt>
                <c:pt idx="16932">
                  <c:v>120.35</c:v>
                </c:pt>
                <c:pt idx="16933">
                  <c:v>85.52</c:v>
                </c:pt>
                <c:pt idx="16934">
                  <c:v>0</c:v>
                </c:pt>
                <c:pt idx="16935">
                  <c:v>152.13</c:v>
                </c:pt>
                <c:pt idx="16936">
                  <c:v>152.81</c:v>
                </c:pt>
                <c:pt idx="16937">
                  <c:v>0</c:v>
                </c:pt>
                <c:pt idx="16938">
                  <c:v>0</c:v>
                </c:pt>
                <c:pt idx="16939">
                  <c:v>0</c:v>
                </c:pt>
                <c:pt idx="16940">
                  <c:v>0</c:v>
                </c:pt>
                <c:pt idx="16941">
                  <c:v>0</c:v>
                </c:pt>
                <c:pt idx="16942">
                  <c:v>0</c:v>
                </c:pt>
                <c:pt idx="16943">
                  <c:v>0</c:v>
                </c:pt>
                <c:pt idx="16944">
                  <c:v>2.02</c:v>
                </c:pt>
                <c:pt idx="16945">
                  <c:v>3.37</c:v>
                </c:pt>
                <c:pt idx="16946">
                  <c:v>1.87</c:v>
                </c:pt>
                <c:pt idx="16947">
                  <c:v>16.95</c:v>
                </c:pt>
                <c:pt idx="16948">
                  <c:v>23.13</c:v>
                </c:pt>
                <c:pt idx="16949">
                  <c:v>6.55</c:v>
                </c:pt>
                <c:pt idx="16950">
                  <c:v>36.61</c:v>
                </c:pt>
                <c:pt idx="16951">
                  <c:v>0</c:v>
                </c:pt>
                <c:pt idx="16952">
                  <c:v>0</c:v>
                </c:pt>
                <c:pt idx="16953">
                  <c:v>49.12</c:v>
                </c:pt>
                <c:pt idx="16954">
                  <c:v>27.58</c:v>
                </c:pt>
                <c:pt idx="16955">
                  <c:v>2.5</c:v>
                </c:pt>
                <c:pt idx="16956">
                  <c:v>0</c:v>
                </c:pt>
                <c:pt idx="16957">
                  <c:v>35.700000000000003</c:v>
                </c:pt>
                <c:pt idx="16958">
                  <c:v>13.15</c:v>
                </c:pt>
                <c:pt idx="16959">
                  <c:v>52.25</c:v>
                </c:pt>
                <c:pt idx="16960">
                  <c:v>29.24</c:v>
                </c:pt>
                <c:pt idx="16961">
                  <c:v>27.25</c:v>
                </c:pt>
                <c:pt idx="16962">
                  <c:v>53.77</c:v>
                </c:pt>
                <c:pt idx="16963">
                  <c:v>115.16</c:v>
                </c:pt>
                <c:pt idx="16964">
                  <c:v>0</c:v>
                </c:pt>
                <c:pt idx="16965">
                  <c:v>88.17</c:v>
                </c:pt>
                <c:pt idx="16966">
                  <c:v>149.53</c:v>
                </c:pt>
                <c:pt idx="16967">
                  <c:v>138.97999999999999</c:v>
                </c:pt>
                <c:pt idx="16968">
                  <c:v>51.84</c:v>
                </c:pt>
                <c:pt idx="16969">
                  <c:v>20.85</c:v>
                </c:pt>
                <c:pt idx="16970">
                  <c:v>0</c:v>
                </c:pt>
                <c:pt idx="16971">
                  <c:v>0</c:v>
                </c:pt>
                <c:pt idx="16972">
                  <c:v>49.22</c:v>
                </c:pt>
                <c:pt idx="16973">
                  <c:v>79.489999999999995</c:v>
                </c:pt>
                <c:pt idx="16974">
                  <c:v>29.58</c:v>
                </c:pt>
                <c:pt idx="16975">
                  <c:v>29.58</c:v>
                </c:pt>
                <c:pt idx="16976">
                  <c:v>29.58</c:v>
                </c:pt>
                <c:pt idx="16977">
                  <c:v>29.58</c:v>
                </c:pt>
                <c:pt idx="16978">
                  <c:v>29.58</c:v>
                </c:pt>
                <c:pt idx="16979">
                  <c:v>29.58</c:v>
                </c:pt>
                <c:pt idx="16980">
                  <c:v>29.58</c:v>
                </c:pt>
                <c:pt idx="16981">
                  <c:v>29.58</c:v>
                </c:pt>
                <c:pt idx="16982">
                  <c:v>29.58</c:v>
                </c:pt>
                <c:pt idx="16983">
                  <c:v>29.58</c:v>
                </c:pt>
                <c:pt idx="16984">
                  <c:v>29.58</c:v>
                </c:pt>
                <c:pt idx="16985">
                  <c:v>29.61</c:v>
                </c:pt>
                <c:pt idx="16986">
                  <c:v>48.69</c:v>
                </c:pt>
                <c:pt idx="16987">
                  <c:v>15.07</c:v>
                </c:pt>
                <c:pt idx="16988">
                  <c:v>15.21</c:v>
                </c:pt>
                <c:pt idx="16989">
                  <c:v>0</c:v>
                </c:pt>
                <c:pt idx="16990">
                  <c:v>15.49</c:v>
                </c:pt>
                <c:pt idx="16991">
                  <c:v>42.38</c:v>
                </c:pt>
                <c:pt idx="16992">
                  <c:v>11.57</c:v>
                </c:pt>
                <c:pt idx="16993">
                  <c:v>0</c:v>
                </c:pt>
                <c:pt idx="16994">
                  <c:v>0</c:v>
                </c:pt>
                <c:pt idx="16995">
                  <c:v>29.82</c:v>
                </c:pt>
                <c:pt idx="16996">
                  <c:v>7.45</c:v>
                </c:pt>
                <c:pt idx="16997">
                  <c:v>3.68</c:v>
                </c:pt>
                <c:pt idx="16998">
                  <c:v>67.47</c:v>
                </c:pt>
                <c:pt idx="16999">
                  <c:v>37.950000000000003</c:v>
                </c:pt>
                <c:pt idx="17000">
                  <c:v>46</c:v>
                </c:pt>
                <c:pt idx="17001">
                  <c:v>0</c:v>
                </c:pt>
                <c:pt idx="17002">
                  <c:v>0</c:v>
                </c:pt>
                <c:pt idx="17003">
                  <c:v>65.34</c:v>
                </c:pt>
                <c:pt idx="17004">
                  <c:v>57.44</c:v>
                </c:pt>
                <c:pt idx="17005">
                  <c:v>174.81</c:v>
                </c:pt>
                <c:pt idx="17006">
                  <c:v>174.81</c:v>
                </c:pt>
                <c:pt idx="17007">
                  <c:v>174.81</c:v>
                </c:pt>
                <c:pt idx="17008">
                  <c:v>174.81</c:v>
                </c:pt>
                <c:pt idx="17009">
                  <c:v>174.81</c:v>
                </c:pt>
                <c:pt idx="17010">
                  <c:v>174.81</c:v>
                </c:pt>
                <c:pt idx="17011">
                  <c:v>174.81</c:v>
                </c:pt>
                <c:pt idx="17012">
                  <c:v>174.81</c:v>
                </c:pt>
                <c:pt idx="17013">
                  <c:v>174.81</c:v>
                </c:pt>
                <c:pt idx="17014">
                  <c:v>174.81</c:v>
                </c:pt>
                <c:pt idx="17015">
                  <c:v>174.81</c:v>
                </c:pt>
                <c:pt idx="17016">
                  <c:v>174.81</c:v>
                </c:pt>
                <c:pt idx="17017">
                  <c:v>210.02</c:v>
                </c:pt>
                <c:pt idx="17018">
                  <c:v>190.18</c:v>
                </c:pt>
                <c:pt idx="17019">
                  <c:v>0</c:v>
                </c:pt>
                <c:pt idx="17020">
                  <c:v>159.1</c:v>
                </c:pt>
                <c:pt idx="17021">
                  <c:v>110.44</c:v>
                </c:pt>
                <c:pt idx="17022">
                  <c:v>70.89</c:v>
                </c:pt>
                <c:pt idx="17023">
                  <c:v>67.75</c:v>
                </c:pt>
                <c:pt idx="17024">
                  <c:v>112.66</c:v>
                </c:pt>
                <c:pt idx="17025">
                  <c:v>131.4</c:v>
                </c:pt>
                <c:pt idx="17026">
                  <c:v>86.86</c:v>
                </c:pt>
                <c:pt idx="17027">
                  <c:v>77.25</c:v>
                </c:pt>
                <c:pt idx="17028">
                  <c:v>67.78</c:v>
                </c:pt>
                <c:pt idx="17029">
                  <c:v>56.17</c:v>
                </c:pt>
                <c:pt idx="17030">
                  <c:v>56.31</c:v>
                </c:pt>
                <c:pt idx="17031">
                  <c:v>0</c:v>
                </c:pt>
                <c:pt idx="17032">
                  <c:v>0</c:v>
                </c:pt>
                <c:pt idx="17033">
                  <c:v>20.38</c:v>
                </c:pt>
                <c:pt idx="17034">
                  <c:v>58.47</c:v>
                </c:pt>
                <c:pt idx="17035">
                  <c:v>51.31</c:v>
                </c:pt>
                <c:pt idx="17036">
                  <c:v>27.38</c:v>
                </c:pt>
                <c:pt idx="17037">
                  <c:v>73.819999999999993</c:v>
                </c:pt>
                <c:pt idx="17038">
                  <c:v>37.270000000000003</c:v>
                </c:pt>
                <c:pt idx="17039">
                  <c:v>0</c:v>
                </c:pt>
                <c:pt idx="17040">
                  <c:v>12.96</c:v>
                </c:pt>
                <c:pt idx="17041">
                  <c:v>45.52</c:v>
                </c:pt>
                <c:pt idx="17042">
                  <c:v>100.99</c:v>
                </c:pt>
                <c:pt idx="17043">
                  <c:v>29.62</c:v>
                </c:pt>
                <c:pt idx="17044">
                  <c:v>0</c:v>
                </c:pt>
                <c:pt idx="17045">
                  <c:v>0</c:v>
                </c:pt>
                <c:pt idx="17046">
                  <c:v>0</c:v>
                </c:pt>
                <c:pt idx="17047">
                  <c:v>0</c:v>
                </c:pt>
                <c:pt idx="17048">
                  <c:v>48.2</c:v>
                </c:pt>
                <c:pt idx="17049">
                  <c:v>0</c:v>
                </c:pt>
                <c:pt idx="17050">
                  <c:v>0</c:v>
                </c:pt>
                <c:pt idx="17051">
                  <c:v>0</c:v>
                </c:pt>
                <c:pt idx="17052">
                  <c:v>0</c:v>
                </c:pt>
                <c:pt idx="17053">
                  <c:v>0</c:v>
                </c:pt>
                <c:pt idx="17054">
                  <c:v>0</c:v>
                </c:pt>
                <c:pt idx="17055">
                  <c:v>0</c:v>
                </c:pt>
                <c:pt idx="17056">
                  <c:v>0</c:v>
                </c:pt>
                <c:pt idx="17057">
                  <c:v>0</c:v>
                </c:pt>
                <c:pt idx="17058">
                  <c:v>0</c:v>
                </c:pt>
                <c:pt idx="17059">
                  <c:v>0</c:v>
                </c:pt>
                <c:pt idx="17060">
                  <c:v>0</c:v>
                </c:pt>
                <c:pt idx="17061">
                  <c:v>0</c:v>
                </c:pt>
                <c:pt idx="17062">
                  <c:v>0</c:v>
                </c:pt>
                <c:pt idx="17063">
                  <c:v>0</c:v>
                </c:pt>
                <c:pt idx="17064">
                  <c:v>0</c:v>
                </c:pt>
                <c:pt idx="17065">
                  <c:v>0</c:v>
                </c:pt>
                <c:pt idx="17066">
                  <c:v>0</c:v>
                </c:pt>
                <c:pt idx="17067">
                  <c:v>0</c:v>
                </c:pt>
                <c:pt idx="17068">
                  <c:v>0</c:v>
                </c:pt>
                <c:pt idx="17069">
                  <c:v>0</c:v>
                </c:pt>
                <c:pt idx="17070">
                  <c:v>0</c:v>
                </c:pt>
                <c:pt idx="17071">
                  <c:v>0</c:v>
                </c:pt>
                <c:pt idx="17072">
                  <c:v>0</c:v>
                </c:pt>
                <c:pt idx="17073">
                  <c:v>1.69</c:v>
                </c:pt>
                <c:pt idx="17074">
                  <c:v>5</c:v>
                </c:pt>
                <c:pt idx="17075">
                  <c:v>3.35</c:v>
                </c:pt>
                <c:pt idx="17076">
                  <c:v>5</c:v>
                </c:pt>
                <c:pt idx="17077">
                  <c:v>5.0199999999999996</c:v>
                </c:pt>
                <c:pt idx="17078">
                  <c:v>5</c:v>
                </c:pt>
                <c:pt idx="17079">
                  <c:v>5.01</c:v>
                </c:pt>
                <c:pt idx="17080">
                  <c:v>4.99</c:v>
                </c:pt>
                <c:pt idx="17081">
                  <c:v>4.99</c:v>
                </c:pt>
                <c:pt idx="17082">
                  <c:v>5.01</c:v>
                </c:pt>
                <c:pt idx="17083">
                  <c:v>5</c:v>
                </c:pt>
                <c:pt idx="17084">
                  <c:v>5.03</c:v>
                </c:pt>
                <c:pt idx="17085">
                  <c:v>6.66</c:v>
                </c:pt>
                <c:pt idx="17086">
                  <c:v>5.04</c:v>
                </c:pt>
                <c:pt idx="17087">
                  <c:v>25.69</c:v>
                </c:pt>
                <c:pt idx="17088">
                  <c:v>65.3</c:v>
                </c:pt>
                <c:pt idx="17089">
                  <c:v>17.07</c:v>
                </c:pt>
                <c:pt idx="17090">
                  <c:v>21.97</c:v>
                </c:pt>
                <c:pt idx="17091">
                  <c:v>63.24</c:v>
                </c:pt>
                <c:pt idx="17092">
                  <c:v>0</c:v>
                </c:pt>
                <c:pt idx="17093">
                  <c:v>98.44</c:v>
                </c:pt>
                <c:pt idx="17094">
                  <c:v>110.89</c:v>
                </c:pt>
                <c:pt idx="17095">
                  <c:v>0</c:v>
                </c:pt>
                <c:pt idx="17096">
                  <c:v>52.72</c:v>
                </c:pt>
                <c:pt idx="17097">
                  <c:v>0</c:v>
                </c:pt>
                <c:pt idx="17098">
                  <c:v>0</c:v>
                </c:pt>
                <c:pt idx="17099">
                  <c:v>0</c:v>
                </c:pt>
                <c:pt idx="17100">
                  <c:v>0</c:v>
                </c:pt>
                <c:pt idx="17101">
                  <c:v>104.36</c:v>
                </c:pt>
                <c:pt idx="17102">
                  <c:v>105.86</c:v>
                </c:pt>
                <c:pt idx="17103">
                  <c:v>24.34</c:v>
                </c:pt>
                <c:pt idx="17104">
                  <c:v>4.0199999999999996</c:v>
                </c:pt>
                <c:pt idx="17105">
                  <c:v>32.21</c:v>
                </c:pt>
                <c:pt idx="17106">
                  <c:v>0</c:v>
                </c:pt>
                <c:pt idx="17107">
                  <c:v>60.7</c:v>
                </c:pt>
                <c:pt idx="17108">
                  <c:v>71.8</c:v>
                </c:pt>
                <c:pt idx="17109">
                  <c:v>0</c:v>
                </c:pt>
                <c:pt idx="17110">
                  <c:v>0</c:v>
                </c:pt>
                <c:pt idx="17111">
                  <c:v>0</c:v>
                </c:pt>
                <c:pt idx="17112">
                  <c:v>0</c:v>
                </c:pt>
                <c:pt idx="17113">
                  <c:v>0</c:v>
                </c:pt>
                <c:pt idx="17114">
                  <c:v>0</c:v>
                </c:pt>
                <c:pt idx="17115">
                  <c:v>3.36</c:v>
                </c:pt>
                <c:pt idx="17116">
                  <c:v>3.35</c:v>
                </c:pt>
                <c:pt idx="17117">
                  <c:v>4.9800000000000004</c:v>
                </c:pt>
                <c:pt idx="17118">
                  <c:v>5.01</c:v>
                </c:pt>
                <c:pt idx="17119">
                  <c:v>4.99</c:v>
                </c:pt>
                <c:pt idx="17120">
                  <c:v>5.0199999999999996</c:v>
                </c:pt>
                <c:pt idx="17121">
                  <c:v>5.0199999999999996</c:v>
                </c:pt>
                <c:pt idx="17122">
                  <c:v>5.01</c:v>
                </c:pt>
                <c:pt idx="17123">
                  <c:v>5</c:v>
                </c:pt>
                <c:pt idx="17124">
                  <c:v>5.0199999999999996</c:v>
                </c:pt>
                <c:pt idx="17125">
                  <c:v>6.67</c:v>
                </c:pt>
                <c:pt idx="17126">
                  <c:v>6.68</c:v>
                </c:pt>
                <c:pt idx="17127">
                  <c:v>6.67</c:v>
                </c:pt>
                <c:pt idx="17128">
                  <c:v>6.68</c:v>
                </c:pt>
                <c:pt idx="17129">
                  <c:v>6.7</c:v>
                </c:pt>
                <c:pt idx="17130">
                  <c:v>6.68</c:v>
                </c:pt>
                <c:pt idx="17131">
                  <c:v>6.67</c:v>
                </c:pt>
                <c:pt idx="17132">
                  <c:v>6.69</c:v>
                </c:pt>
                <c:pt idx="17133">
                  <c:v>6.69</c:v>
                </c:pt>
                <c:pt idx="17134">
                  <c:v>34.79</c:v>
                </c:pt>
                <c:pt idx="17135">
                  <c:v>58.23</c:v>
                </c:pt>
                <c:pt idx="17136">
                  <c:v>160.18</c:v>
                </c:pt>
                <c:pt idx="17137">
                  <c:v>0</c:v>
                </c:pt>
                <c:pt idx="17138">
                  <c:v>143.79</c:v>
                </c:pt>
                <c:pt idx="17139">
                  <c:v>0</c:v>
                </c:pt>
                <c:pt idx="17140">
                  <c:v>79.569999999999993</c:v>
                </c:pt>
                <c:pt idx="17141">
                  <c:v>184.86</c:v>
                </c:pt>
                <c:pt idx="17142">
                  <c:v>152.58000000000001</c:v>
                </c:pt>
                <c:pt idx="17143">
                  <c:v>0</c:v>
                </c:pt>
                <c:pt idx="17144">
                  <c:v>200.78</c:v>
                </c:pt>
                <c:pt idx="17145">
                  <c:v>193.22</c:v>
                </c:pt>
                <c:pt idx="17146">
                  <c:v>69.16</c:v>
                </c:pt>
                <c:pt idx="17147">
                  <c:v>123.98</c:v>
                </c:pt>
                <c:pt idx="17148">
                  <c:v>0</c:v>
                </c:pt>
                <c:pt idx="17149">
                  <c:v>13.12</c:v>
                </c:pt>
                <c:pt idx="17150">
                  <c:v>89.24</c:v>
                </c:pt>
                <c:pt idx="17151">
                  <c:v>63.63</c:v>
                </c:pt>
                <c:pt idx="17152">
                  <c:v>42.79</c:v>
                </c:pt>
                <c:pt idx="17153">
                  <c:v>21.7</c:v>
                </c:pt>
                <c:pt idx="17154">
                  <c:v>25.07</c:v>
                </c:pt>
                <c:pt idx="17155">
                  <c:v>21.4</c:v>
                </c:pt>
                <c:pt idx="17156">
                  <c:v>0</c:v>
                </c:pt>
                <c:pt idx="17157">
                  <c:v>0</c:v>
                </c:pt>
                <c:pt idx="17158">
                  <c:v>0</c:v>
                </c:pt>
                <c:pt idx="17159">
                  <c:v>0</c:v>
                </c:pt>
                <c:pt idx="17160">
                  <c:v>34.909999999999997</c:v>
                </c:pt>
                <c:pt idx="17161">
                  <c:v>32.020000000000003</c:v>
                </c:pt>
                <c:pt idx="17162">
                  <c:v>0</c:v>
                </c:pt>
                <c:pt idx="17163">
                  <c:v>0</c:v>
                </c:pt>
                <c:pt idx="17164">
                  <c:v>0</c:v>
                </c:pt>
                <c:pt idx="17165">
                  <c:v>0</c:v>
                </c:pt>
                <c:pt idx="17166">
                  <c:v>0</c:v>
                </c:pt>
                <c:pt idx="17167">
                  <c:v>3.37</c:v>
                </c:pt>
                <c:pt idx="17168">
                  <c:v>4.9800000000000004</c:v>
                </c:pt>
                <c:pt idx="17169">
                  <c:v>5.01</c:v>
                </c:pt>
                <c:pt idx="17170">
                  <c:v>5.01</c:v>
                </c:pt>
                <c:pt idx="17171">
                  <c:v>5</c:v>
                </c:pt>
                <c:pt idx="17172">
                  <c:v>61.18</c:v>
                </c:pt>
                <c:pt idx="17173">
                  <c:v>29.72</c:v>
                </c:pt>
                <c:pt idx="17174">
                  <c:v>38.090000000000003</c:v>
                </c:pt>
                <c:pt idx="17175">
                  <c:v>85.27</c:v>
                </c:pt>
                <c:pt idx="17176">
                  <c:v>0</c:v>
                </c:pt>
                <c:pt idx="17177">
                  <c:v>131.66</c:v>
                </c:pt>
                <c:pt idx="17178">
                  <c:v>0</c:v>
                </c:pt>
                <c:pt idx="17179">
                  <c:v>134.71</c:v>
                </c:pt>
                <c:pt idx="17180">
                  <c:v>0</c:v>
                </c:pt>
                <c:pt idx="17181">
                  <c:v>24.32</c:v>
                </c:pt>
                <c:pt idx="17182">
                  <c:v>43.53</c:v>
                </c:pt>
                <c:pt idx="17183">
                  <c:v>49.7</c:v>
                </c:pt>
                <c:pt idx="17184">
                  <c:v>0</c:v>
                </c:pt>
                <c:pt idx="17185">
                  <c:v>0</c:v>
                </c:pt>
                <c:pt idx="17186">
                  <c:v>0</c:v>
                </c:pt>
                <c:pt idx="17187">
                  <c:v>0</c:v>
                </c:pt>
                <c:pt idx="17188">
                  <c:v>3.34</c:v>
                </c:pt>
                <c:pt idx="17189">
                  <c:v>13.6</c:v>
                </c:pt>
                <c:pt idx="17190">
                  <c:v>0</c:v>
                </c:pt>
                <c:pt idx="17191">
                  <c:v>0</c:v>
                </c:pt>
                <c:pt idx="17192">
                  <c:v>1.68</c:v>
                </c:pt>
                <c:pt idx="17193">
                  <c:v>4.9800000000000004</c:v>
                </c:pt>
                <c:pt idx="17194">
                  <c:v>5.03</c:v>
                </c:pt>
                <c:pt idx="17195">
                  <c:v>24.46</c:v>
                </c:pt>
                <c:pt idx="17196">
                  <c:v>100.43</c:v>
                </c:pt>
                <c:pt idx="17197">
                  <c:v>0</c:v>
                </c:pt>
                <c:pt idx="17198">
                  <c:v>66.989999999999995</c:v>
                </c:pt>
                <c:pt idx="17199">
                  <c:v>0</c:v>
                </c:pt>
                <c:pt idx="17200">
                  <c:v>3.02</c:v>
                </c:pt>
                <c:pt idx="17201">
                  <c:v>51.3</c:v>
                </c:pt>
                <c:pt idx="17202">
                  <c:v>18.559999999999999</c:v>
                </c:pt>
                <c:pt idx="17203">
                  <c:v>0</c:v>
                </c:pt>
                <c:pt idx="17204">
                  <c:v>0</c:v>
                </c:pt>
                <c:pt idx="17205">
                  <c:v>0</c:v>
                </c:pt>
                <c:pt idx="17206">
                  <c:v>0</c:v>
                </c:pt>
                <c:pt idx="17207">
                  <c:v>0</c:v>
                </c:pt>
                <c:pt idx="17208">
                  <c:v>0</c:v>
                </c:pt>
                <c:pt idx="17209">
                  <c:v>0</c:v>
                </c:pt>
                <c:pt idx="17210">
                  <c:v>3.37</c:v>
                </c:pt>
                <c:pt idx="17211">
                  <c:v>5.03</c:v>
                </c:pt>
                <c:pt idx="17212">
                  <c:v>5</c:v>
                </c:pt>
                <c:pt idx="17213">
                  <c:v>5</c:v>
                </c:pt>
                <c:pt idx="17214">
                  <c:v>5.03</c:v>
                </c:pt>
                <c:pt idx="17215">
                  <c:v>0</c:v>
                </c:pt>
                <c:pt idx="17216">
                  <c:v>5.01</c:v>
                </c:pt>
                <c:pt idx="17217">
                  <c:v>5.0199999999999996</c:v>
                </c:pt>
                <c:pt idx="17218">
                  <c:v>5.0199999999999996</c:v>
                </c:pt>
                <c:pt idx="17219">
                  <c:v>5.01</c:v>
                </c:pt>
                <c:pt idx="17220">
                  <c:v>11.81</c:v>
                </c:pt>
                <c:pt idx="17221">
                  <c:v>2.34</c:v>
                </c:pt>
                <c:pt idx="17222">
                  <c:v>1.72</c:v>
                </c:pt>
                <c:pt idx="17223">
                  <c:v>14.04</c:v>
                </c:pt>
                <c:pt idx="17224">
                  <c:v>1.75</c:v>
                </c:pt>
                <c:pt idx="17225">
                  <c:v>5.05</c:v>
                </c:pt>
                <c:pt idx="17226">
                  <c:v>5.0199999999999996</c:v>
                </c:pt>
                <c:pt idx="17227">
                  <c:v>5.0199999999999996</c:v>
                </c:pt>
                <c:pt idx="17228">
                  <c:v>5.0199999999999996</c:v>
                </c:pt>
                <c:pt idx="17229">
                  <c:v>4.99</c:v>
                </c:pt>
                <c:pt idx="17230">
                  <c:v>5.0199999999999996</c:v>
                </c:pt>
                <c:pt idx="17231">
                  <c:v>5.0199999999999996</c:v>
                </c:pt>
                <c:pt idx="17232">
                  <c:v>4.99</c:v>
                </c:pt>
                <c:pt idx="17233">
                  <c:v>23.98</c:v>
                </c:pt>
                <c:pt idx="17234">
                  <c:v>5.4</c:v>
                </c:pt>
                <c:pt idx="17235">
                  <c:v>3.37</c:v>
                </c:pt>
                <c:pt idx="17236">
                  <c:v>5.0199999999999996</c:v>
                </c:pt>
                <c:pt idx="17237">
                  <c:v>5.0199999999999996</c:v>
                </c:pt>
                <c:pt idx="17238">
                  <c:v>5.01</c:v>
                </c:pt>
                <c:pt idx="17239">
                  <c:v>5.01</c:v>
                </c:pt>
                <c:pt idx="17240">
                  <c:v>5.01</c:v>
                </c:pt>
                <c:pt idx="17241">
                  <c:v>5.0199999999999996</c:v>
                </c:pt>
                <c:pt idx="17242">
                  <c:v>34.83</c:v>
                </c:pt>
                <c:pt idx="17243">
                  <c:v>24.96</c:v>
                </c:pt>
                <c:pt idx="17244">
                  <c:v>23.82</c:v>
                </c:pt>
                <c:pt idx="17245">
                  <c:v>15.88</c:v>
                </c:pt>
                <c:pt idx="17246">
                  <c:v>0</c:v>
                </c:pt>
                <c:pt idx="17247">
                  <c:v>5.03</c:v>
                </c:pt>
                <c:pt idx="17248">
                  <c:v>5.01</c:v>
                </c:pt>
                <c:pt idx="17249">
                  <c:v>5.0199999999999996</c:v>
                </c:pt>
                <c:pt idx="17250">
                  <c:v>21.48</c:v>
                </c:pt>
                <c:pt idx="17251">
                  <c:v>28.29</c:v>
                </c:pt>
                <c:pt idx="17252">
                  <c:v>37.75</c:v>
                </c:pt>
                <c:pt idx="17253">
                  <c:v>24.67</c:v>
                </c:pt>
                <c:pt idx="17254">
                  <c:v>13.89</c:v>
                </c:pt>
                <c:pt idx="17255">
                  <c:v>15.03</c:v>
                </c:pt>
                <c:pt idx="17256">
                  <c:v>12.02</c:v>
                </c:pt>
                <c:pt idx="17257">
                  <c:v>17.170000000000002</c:v>
                </c:pt>
                <c:pt idx="17258">
                  <c:v>0</c:v>
                </c:pt>
                <c:pt idx="17259">
                  <c:v>28.15</c:v>
                </c:pt>
                <c:pt idx="17260">
                  <c:v>10.1</c:v>
                </c:pt>
                <c:pt idx="17261">
                  <c:v>13.69</c:v>
                </c:pt>
                <c:pt idx="17262">
                  <c:v>41.11</c:v>
                </c:pt>
                <c:pt idx="17263">
                  <c:v>8.32</c:v>
                </c:pt>
                <c:pt idx="17264">
                  <c:v>0</c:v>
                </c:pt>
                <c:pt idx="17265">
                  <c:v>46.58</c:v>
                </c:pt>
                <c:pt idx="17266">
                  <c:v>23.73</c:v>
                </c:pt>
                <c:pt idx="17267">
                  <c:v>0</c:v>
                </c:pt>
                <c:pt idx="17268">
                  <c:v>0</c:v>
                </c:pt>
                <c:pt idx="17269">
                  <c:v>0</c:v>
                </c:pt>
                <c:pt idx="17270">
                  <c:v>0</c:v>
                </c:pt>
                <c:pt idx="17271">
                  <c:v>29.57</c:v>
                </c:pt>
                <c:pt idx="17272">
                  <c:v>28.62</c:v>
                </c:pt>
                <c:pt idx="17273">
                  <c:v>22.57</c:v>
                </c:pt>
                <c:pt idx="17274">
                  <c:v>0</c:v>
                </c:pt>
                <c:pt idx="17275">
                  <c:v>0</c:v>
                </c:pt>
                <c:pt idx="17276">
                  <c:v>0</c:v>
                </c:pt>
                <c:pt idx="17277">
                  <c:v>0</c:v>
                </c:pt>
                <c:pt idx="17278">
                  <c:v>0</c:v>
                </c:pt>
                <c:pt idx="17279">
                  <c:v>3.29</c:v>
                </c:pt>
                <c:pt idx="17280">
                  <c:v>5</c:v>
                </c:pt>
                <c:pt idx="17281">
                  <c:v>4.99</c:v>
                </c:pt>
                <c:pt idx="17282">
                  <c:v>5.0199999999999996</c:v>
                </c:pt>
                <c:pt idx="17283">
                  <c:v>5</c:v>
                </c:pt>
                <c:pt idx="17284">
                  <c:v>5.03</c:v>
                </c:pt>
                <c:pt idx="17285">
                  <c:v>5.01</c:v>
                </c:pt>
                <c:pt idx="17286">
                  <c:v>6.62</c:v>
                </c:pt>
                <c:pt idx="17287">
                  <c:v>6.68</c:v>
                </c:pt>
                <c:pt idx="17288">
                  <c:v>6.65</c:v>
                </c:pt>
                <c:pt idx="17289">
                  <c:v>24.58</c:v>
                </c:pt>
                <c:pt idx="17290">
                  <c:v>21.56</c:v>
                </c:pt>
                <c:pt idx="17291">
                  <c:v>11.35</c:v>
                </c:pt>
                <c:pt idx="17292">
                  <c:v>11.66</c:v>
                </c:pt>
                <c:pt idx="17293">
                  <c:v>11.99</c:v>
                </c:pt>
                <c:pt idx="17294">
                  <c:v>7.31</c:v>
                </c:pt>
                <c:pt idx="17295">
                  <c:v>0</c:v>
                </c:pt>
                <c:pt idx="17296">
                  <c:v>3.41</c:v>
                </c:pt>
                <c:pt idx="17297">
                  <c:v>6.67</c:v>
                </c:pt>
                <c:pt idx="17298">
                  <c:v>5.04</c:v>
                </c:pt>
                <c:pt idx="17299">
                  <c:v>6.67</c:v>
                </c:pt>
                <c:pt idx="17300">
                  <c:v>6.7</c:v>
                </c:pt>
                <c:pt idx="17301">
                  <c:v>6.7</c:v>
                </c:pt>
                <c:pt idx="17302">
                  <c:v>11.3</c:v>
                </c:pt>
                <c:pt idx="17303">
                  <c:v>12.8</c:v>
                </c:pt>
                <c:pt idx="17304">
                  <c:v>58.64</c:v>
                </c:pt>
                <c:pt idx="17305">
                  <c:v>0</c:v>
                </c:pt>
                <c:pt idx="17306">
                  <c:v>30.09</c:v>
                </c:pt>
                <c:pt idx="17307">
                  <c:v>34</c:v>
                </c:pt>
                <c:pt idx="17308">
                  <c:v>10.17</c:v>
                </c:pt>
                <c:pt idx="17309">
                  <c:v>0</c:v>
                </c:pt>
                <c:pt idx="17310">
                  <c:v>12.53</c:v>
                </c:pt>
                <c:pt idx="17311">
                  <c:v>12.86</c:v>
                </c:pt>
                <c:pt idx="17312">
                  <c:v>3.09</c:v>
                </c:pt>
                <c:pt idx="17313">
                  <c:v>11.78</c:v>
                </c:pt>
                <c:pt idx="17314">
                  <c:v>12</c:v>
                </c:pt>
                <c:pt idx="17315">
                  <c:v>0</c:v>
                </c:pt>
                <c:pt idx="17316">
                  <c:v>0</c:v>
                </c:pt>
                <c:pt idx="17317">
                  <c:v>5.04</c:v>
                </c:pt>
                <c:pt idx="17318">
                  <c:v>6.68</c:v>
                </c:pt>
                <c:pt idx="17319">
                  <c:v>6.68</c:v>
                </c:pt>
                <c:pt idx="17320">
                  <c:v>9.5500000000000007</c:v>
                </c:pt>
                <c:pt idx="17321">
                  <c:v>4.9400000000000004</c:v>
                </c:pt>
                <c:pt idx="17322">
                  <c:v>6.65</c:v>
                </c:pt>
                <c:pt idx="17323">
                  <c:v>36.6</c:v>
                </c:pt>
                <c:pt idx="17324">
                  <c:v>59.06</c:v>
                </c:pt>
                <c:pt idx="17325">
                  <c:v>88.96</c:v>
                </c:pt>
                <c:pt idx="17326">
                  <c:v>0</c:v>
                </c:pt>
                <c:pt idx="17327">
                  <c:v>33.06</c:v>
                </c:pt>
                <c:pt idx="17328">
                  <c:v>34.42</c:v>
                </c:pt>
                <c:pt idx="17329">
                  <c:v>18.77</c:v>
                </c:pt>
                <c:pt idx="17330">
                  <c:v>0</c:v>
                </c:pt>
                <c:pt idx="17331">
                  <c:v>0</c:v>
                </c:pt>
                <c:pt idx="17332">
                  <c:v>0</c:v>
                </c:pt>
                <c:pt idx="17333">
                  <c:v>26.68</c:v>
                </c:pt>
                <c:pt idx="17334">
                  <c:v>86.26</c:v>
                </c:pt>
                <c:pt idx="17335">
                  <c:v>0</c:v>
                </c:pt>
                <c:pt idx="17336">
                  <c:v>70.099999999999994</c:v>
                </c:pt>
                <c:pt idx="17337">
                  <c:v>65</c:v>
                </c:pt>
                <c:pt idx="17338">
                  <c:v>54.27</c:v>
                </c:pt>
                <c:pt idx="17339">
                  <c:v>8.0500000000000007</c:v>
                </c:pt>
                <c:pt idx="17340">
                  <c:v>8.06</c:v>
                </c:pt>
                <c:pt idx="17341">
                  <c:v>0</c:v>
                </c:pt>
                <c:pt idx="17342">
                  <c:v>16.05</c:v>
                </c:pt>
                <c:pt idx="17343">
                  <c:v>8.02</c:v>
                </c:pt>
                <c:pt idx="17344">
                  <c:v>0</c:v>
                </c:pt>
                <c:pt idx="17345">
                  <c:v>11.6</c:v>
                </c:pt>
                <c:pt idx="17346">
                  <c:v>30.33</c:v>
                </c:pt>
                <c:pt idx="17347">
                  <c:v>19.079999999999998</c:v>
                </c:pt>
                <c:pt idx="17348">
                  <c:v>23.4</c:v>
                </c:pt>
                <c:pt idx="17349">
                  <c:v>57.69</c:v>
                </c:pt>
                <c:pt idx="17350">
                  <c:v>48.05</c:v>
                </c:pt>
                <c:pt idx="17351">
                  <c:v>0</c:v>
                </c:pt>
                <c:pt idx="17352">
                  <c:v>0</c:v>
                </c:pt>
                <c:pt idx="17353">
                  <c:v>12.44</c:v>
                </c:pt>
                <c:pt idx="17354">
                  <c:v>0</c:v>
                </c:pt>
                <c:pt idx="17355">
                  <c:v>0</c:v>
                </c:pt>
                <c:pt idx="17356">
                  <c:v>0</c:v>
                </c:pt>
                <c:pt idx="17357">
                  <c:v>5</c:v>
                </c:pt>
                <c:pt idx="17358">
                  <c:v>4.99</c:v>
                </c:pt>
                <c:pt idx="17359">
                  <c:v>5.01</c:v>
                </c:pt>
                <c:pt idx="17360">
                  <c:v>5.0199999999999996</c:v>
                </c:pt>
                <c:pt idx="17361">
                  <c:v>1.69</c:v>
                </c:pt>
                <c:pt idx="17362">
                  <c:v>5.03</c:v>
                </c:pt>
                <c:pt idx="17363">
                  <c:v>0</c:v>
                </c:pt>
                <c:pt idx="17364">
                  <c:v>0</c:v>
                </c:pt>
                <c:pt idx="17365">
                  <c:v>0</c:v>
                </c:pt>
                <c:pt idx="17366">
                  <c:v>0</c:v>
                </c:pt>
                <c:pt idx="17367">
                  <c:v>0</c:v>
                </c:pt>
                <c:pt idx="17368">
                  <c:v>0</c:v>
                </c:pt>
                <c:pt idx="17369">
                  <c:v>0</c:v>
                </c:pt>
                <c:pt idx="17370">
                  <c:v>0</c:v>
                </c:pt>
                <c:pt idx="17371">
                  <c:v>0</c:v>
                </c:pt>
                <c:pt idx="17372">
                  <c:v>0</c:v>
                </c:pt>
                <c:pt idx="17373">
                  <c:v>0</c:v>
                </c:pt>
                <c:pt idx="17374">
                  <c:v>0</c:v>
                </c:pt>
                <c:pt idx="17375">
                  <c:v>0</c:v>
                </c:pt>
                <c:pt idx="17376">
                  <c:v>0</c:v>
                </c:pt>
                <c:pt idx="17377">
                  <c:v>0</c:v>
                </c:pt>
                <c:pt idx="17378">
                  <c:v>0</c:v>
                </c:pt>
                <c:pt idx="17379">
                  <c:v>0</c:v>
                </c:pt>
                <c:pt idx="17380">
                  <c:v>0</c:v>
                </c:pt>
                <c:pt idx="17381">
                  <c:v>0</c:v>
                </c:pt>
                <c:pt idx="17382">
                  <c:v>0</c:v>
                </c:pt>
                <c:pt idx="17383">
                  <c:v>0</c:v>
                </c:pt>
                <c:pt idx="17384">
                  <c:v>0</c:v>
                </c:pt>
                <c:pt idx="17385">
                  <c:v>0</c:v>
                </c:pt>
                <c:pt idx="17386">
                  <c:v>0</c:v>
                </c:pt>
                <c:pt idx="17387">
                  <c:v>0</c:v>
                </c:pt>
                <c:pt idx="17388">
                  <c:v>0</c:v>
                </c:pt>
                <c:pt idx="17389">
                  <c:v>0</c:v>
                </c:pt>
                <c:pt idx="17390">
                  <c:v>0</c:v>
                </c:pt>
                <c:pt idx="17391">
                  <c:v>0</c:v>
                </c:pt>
                <c:pt idx="17392">
                  <c:v>0</c:v>
                </c:pt>
                <c:pt idx="17393">
                  <c:v>0</c:v>
                </c:pt>
                <c:pt idx="17394">
                  <c:v>0</c:v>
                </c:pt>
                <c:pt idx="17395">
                  <c:v>0</c:v>
                </c:pt>
                <c:pt idx="17396">
                  <c:v>0</c:v>
                </c:pt>
                <c:pt idx="17397">
                  <c:v>0</c:v>
                </c:pt>
                <c:pt idx="17398">
                  <c:v>0</c:v>
                </c:pt>
                <c:pt idx="17399">
                  <c:v>0</c:v>
                </c:pt>
                <c:pt idx="17400">
                  <c:v>15.82</c:v>
                </c:pt>
                <c:pt idx="17401">
                  <c:v>59.33</c:v>
                </c:pt>
                <c:pt idx="17402">
                  <c:v>17.63</c:v>
                </c:pt>
                <c:pt idx="17403">
                  <c:v>0</c:v>
                </c:pt>
                <c:pt idx="17404">
                  <c:v>0</c:v>
                </c:pt>
                <c:pt idx="17405">
                  <c:v>0</c:v>
                </c:pt>
                <c:pt idx="17406">
                  <c:v>3.38</c:v>
                </c:pt>
                <c:pt idx="17407">
                  <c:v>3.32</c:v>
                </c:pt>
                <c:pt idx="17408">
                  <c:v>5</c:v>
                </c:pt>
                <c:pt idx="17409">
                  <c:v>3.33</c:v>
                </c:pt>
                <c:pt idx="17410">
                  <c:v>3.36</c:v>
                </c:pt>
                <c:pt idx="17411">
                  <c:v>0</c:v>
                </c:pt>
                <c:pt idx="17412">
                  <c:v>0</c:v>
                </c:pt>
                <c:pt idx="17413">
                  <c:v>0</c:v>
                </c:pt>
                <c:pt idx="17414">
                  <c:v>0</c:v>
                </c:pt>
                <c:pt idx="17415">
                  <c:v>0</c:v>
                </c:pt>
                <c:pt idx="17416">
                  <c:v>0</c:v>
                </c:pt>
                <c:pt idx="17417">
                  <c:v>0</c:v>
                </c:pt>
                <c:pt idx="17418">
                  <c:v>0</c:v>
                </c:pt>
                <c:pt idx="17419">
                  <c:v>0</c:v>
                </c:pt>
                <c:pt idx="17420">
                  <c:v>0</c:v>
                </c:pt>
                <c:pt idx="17421">
                  <c:v>0</c:v>
                </c:pt>
                <c:pt idx="17422">
                  <c:v>0</c:v>
                </c:pt>
                <c:pt idx="17423">
                  <c:v>0</c:v>
                </c:pt>
                <c:pt idx="17424">
                  <c:v>0</c:v>
                </c:pt>
                <c:pt idx="17425">
                  <c:v>0</c:v>
                </c:pt>
                <c:pt idx="17426">
                  <c:v>0</c:v>
                </c:pt>
                <c:pt idx="17427">
                  <c:v>0</c:v>
                </c:pt>
                <c:pt idx="17428">
                  <c:v>0</c:v>
                </c:pt>
                <c:pt idx="17429">
                  <c:v>6.6</c:v>
                </c:pt>
                <c:pt idx="17430">
                  <c:v>15.55</c:v>
                </c:pt>
                <c:pt idx="17431">
                  <c:v>7.31</c:v>
                </c:pt>
                <c:pt idx="17432">
                  <c:v>5.04</c:v>
                </c:pt>
                <c:pt idx="17433">
                  <c:v>29.15</c:v>
                </c:pt>
                <c:pt idx="17434">
                  <c:v>17.079999999999998</c:v>
                </c:pt>
                <c:pt idx="17435">
                  <c:v>9.93</c:v>
                </c:pt>
                <c:pt idx="17436">
                  <c:v>2.39</c:v>
                </c:pt>
                <c:pt idx="17437">
                  <c:v>3.39</c:v>
                </c:pt>
                <c:pt idx="17438">
                  <c:v>3.36</c:v>
                </c:pt>
                <c:pt idx="17439">
                  <c:v>5.03</c:v>
                </c:pt>
                <c:pt idx="17440">
                  <c:v>5.01</c:v>
                </c:pt>
                <c:pt idx="17441">
                  <c:v>6.56</c:v>
                </c:pt>
                <c:pt idx="17442">
                  <c:v>5.04</c:v>
                </c:pt>
                <c:pt idx="17443">
                  <c:v>0</c:v>
                </c:pt>
                <c:pt idx="17444">
                  <c:v>0</c:v>
                </c:pt>
                <c:pt idx="17445">
                  <c:v>0</c:v>
                </c:pt>
                <c:pt idx="17446">
                  <c:v>0</c:v>
                </c:pt>
                <c:pt idx="17447">
                  <c:v>0</c:v>
                </c:pt>
                <c:pt idx="17448">
                  <c:v>0</c:v>
                </c:pt>
                <c:pt idx="17449">
                  <c:v>0</c:v>
                </c:pt>
                <c:pt idx="17450">
                  <c:v>0</c:v>
                </c:pt>
                <c:pt idx="17451">
                  <c:v>0</c:v>
                </c:pt>
                <c:pt idx="17452">
                  <c:v>0</c:v>
                </c:pt>
                <c:pt idx="17453">
                  <c:v>0</c:v>
                </c:pt>
                <c:pt idx="17454">
                  <c:v>0</c:v>
                </c:pt>
                <c:pt idx="17455">
                  <c:v>0</c:v>
                </c:pt>
                <c:pt idx="17456">
                  <c:v>0</c:v>
                </c:pt>
                <c:pt idx="17457">
                  <c:v>0</c:v>
                </c:pt>
                <c:pt idx="17458">
                  <c:v>0</c:v>
                </c:pt>
                <c:pt idx="17459">
                  <c:v>19.07</c:v>
                </c:pt>
                <c:pt idx="17460">
                  <c:v>5.21</c:v>
                </c:pt>
                <c:pt idx="17461">
                  <c:v>33.76</c:v>
                </c:pt>
                <c:pt idx="17462">
                  <c:v>0</c:v>
                </c:pt>
                <c:pt idx="17463">
                  <c:v>27.31</c:v>
                </c:pt>
                <c:pt idx="17464">
                  <c:v>25.81</c:v>
                </c:pt>
                <c:pt idx="17465">
                  <c:v>0</c:v>
                </c:pt>
                <c:pt idx="17466">
                  <c:v>4.99</c:v>
                </c:pt>
                <c:pt idx="17467">
                  <c:v>5.0199999999999996</c:v>
                </c:pt>
                <c:pt idx="17468">
                  <c:v>5.01</c:v>
                </c:pt>
                <c:pt idx="17469">
                  <c:v>5.12</c:v>
                </c:pt>
                <c:pt idx="17470">
                  <c:v>0</c:v>
                </c:pt>
                <c:pt idx="17471">
                  <c:v>0</c:v>
                </c:pt>
                <c:pt idx="17472">
                  <c:v>0</c:v>
                </c:pt>
                <c:pt idx="17473">
                  <c:v>0</c:v>
                </c:pt>
                <c:pt idx="17474">
                  <c:v>0</c:v>
                </c:pt>
                <c:pt idx="17475">
                  <c:v>0</c:v>
                </c:pt>
                <c:pt idx="17476">
                  <c:v>0</c:v>
                </c:pt>
                <c:pt idx="17477">
                  <c:v>0</c:v>
                </c:pt>
                <c:pt idx="17478">
                  <c:v>0</c:v>
                </c:pt>
                <c:pt idx="17479">
                  <c:v>0</c:v>
                </c:pt>
                <c:pt idx="17480">
                  <c:v>0</c:v>
                </c:pt>
                <c:pt idx="17481">
                  <c:v>0</c:v>
                </c:pt>
                <c:pt idx="17482">
                  <c:v>0</c:v>
                </c:pt>
                <c:pt idx="17483">
                  <c:v>0</c:v>
                </c:pt>
                <c:pt idx="17484">
                  <c:v>0</c:v>
                </c:pt>
                <c:pt idx="17485">
                  <c:v>0</c:v>
                </c:pt>
                <c:pt idx="17486">
                  <c:v>0</c:v>
                </c:pt>
                <c:pt idx="17487">
                  <c:v>0</c:v>
                </c:pt>
                <c:pt idx="17488">
                  <c:v>8.65</c:v>
                </c:pt>
                <c:pt idx="17489">
                  <c:v>9.8699999999999992</c:v>
                </c:pt>
                <c:pt idx="17490">
                  <c:v>34.799999999999997</c:v>
                </c:pt>
                <c:pt idx="17491">
                  <c:v>39</c:v>
                </c:pt>
                <c:pt idx="17492">
                  <c:v>43.68</c:v>
                </c:pt>
                <c:pt idx="17493">
                  <c:v>0</c:v>
                </c:pt>
                <c:pt idx="17494">
                  <c:v>45.78</c:v>
                </c:pt>
                <c:pt idx="17495">
                  <c:v>2.97</c:v>
                </c:pt>
                <c:pt idx="17496">
                  <c:v>0</c:v>
                </c:pt>
                <c:pt idx="17497">
                  <c:v>3.35</c:v>
                </c:pt>
                <c:pt idx="17498">
                  <c:v>3.35</c:v>
                </c:pt>
                <c:pt idx="17499">
                  <c:v>5</c:v>
                </c:pt>
                <c:pt idx="17500">
                  <c:v>5</c:v>
                </c:pt>
                <c:pt idx="17501">
                  <c:v>5.03</c:v>
                </c:pt>
                <c:pt idx="17502">
                  <c:v>5.01</c:v>
                </c:pt>
                <c:pt idx="17503">
                  <c:v>5.01</c:v>
                </c:pt>
                <c:pt idx="17504">
                  <c:v>6.72</c:v>
                </c:pt>
                <c:pt idx="17505">
                  <c:v>6.7</c:v>
                </c:pt>
                <c:pt idx="17506">
                  <c:v>11.15</c:v>
                </c:pt>
                <c:pt idx="17507">
                  <c:v>0</c:v>
                </c:pt>
                <c:pt idx="17508">
                  <c:v>0</c:v>
                </c:pt>
                <c:pt idx="17509">
                  <c:v>0</c:v>
                </c:pt>
                <c:pt idx="17510">
                  <c:v>0</c:v>
                </c:pt>
                <c:pt idx="17511">
                  <c:v>0</c:v>
                </c:pt>
                <c:pt idx="17512">
                  <c:v>0</c:v>
                </c:pt>
                <c:pt idx="17513">
                  <c:v>0</c:v>
                </c:pt>
                <c:pt idx="17514">
                  <c:v>0</c:v>
                </c:pt>
                <c:pt idx="17515">
                  <c:v>0</c:v>
                </c:pt>
                <c:pt idx="17516">
                  <c:v>0</c:v>
                </c:pt>
                <c:pt idx="17517">
                  <c:v>0</c:v>
                </c:pt>
                <c:pt idx="17518">
                  <c:v>0</c:v>
                </c:pt>
                <c:pt idx="17519">
                  <c:v>0</c:v>
                </c:pt>
                <c:pt idx="17520">
                  <c:v>0</c:v>
                </c:pt>
                <c:pt idx="17521">
                  <c:v>0</c:v>
                </c:pt>
                <c:pt idx="17522">
                  <c:v>0</c:v>
                </c:pt>
                <c:pt idx="17523">
                  <c:v>0</c:v>
                </c:pt>
                <c:pt idx="17524">
                  <c:v>0</c:v>
                </c:pt>
                <c:pt idx="17525">
                  <c:v>25.15</c:v>
                </c:pt>
                <c:pt idx="17526">
                  <c:v>47.11</c:v>
                </c:pt>
                <c:pt idx="17527">
                  <c:v>0</c:v>
                </c:pt>
                <c:pt idx="17528">
                  <c:v>16.190000000000001</c:v>
                </c:pt>
                <c:pt idx="17529">
                  <c:v>30.48</c:v>
                </c:pt>
                <c:pt idx="17530">
                  <c:v>24.54</c:v>
                </c:pt>
                <c:pt idx="17531">
                  <c:v>49.43</c:v>
                </c:pt>
                <c:pt idx="17532">
                  <c:v>0</c:v>
                </c:pt>
                <c:pt idx="17533">
                  <c:v>27.35</c:v>
                </c:pt>
                <c:pt idx="17534">
                  <c:v>27.69</c:v>
                </c:pt>
                <c:pt idx="17535">
                  <c:v>20.440000000000001</c:v>
                </c:pt>
                <c:pt idx="17536">
                  <c:v>0</c:v>
                </c:pt>
                <c:pt idx="17537">
                  <c:v>0</c:v>
                </c:pt>
                <c:pt idx="17538">
                  <c:v>3.33</c:v>
                </c:pt>
                <c:pt idx="17539">
                  <c:v>3.34</c:v>
                </c:pt>
                <c:pt idx="17540">
                  <c:v>5.0199999999999996</c:v>
                </c:pt>
                <c:pt idx="17541">
                  <c:v>6.71</c:v>
                </c:pt>
                <c:pt idx="17542">
                  <c:v>53.43</c:v>
                </c:pt>
                <c:pt idx="17543">
                  <c:v>72.319999999999993</c:v>
                </c:pt>
                <c:pt idx="17544">
                  <c:v>36.43</c:v>
                </c:pt>
                <c:pt idx="17545">
                  <c:v>67.14</c:v>
                </c:pt>
                <c:pt idx="17546">
                  <c:v>0</c:v>
                </c:pt>
                <c:pt idx="17547">
                  <c:v>11.72</c:v>
                </c:pt>
                <c:pt idx="17548">
                  <c:v>52.66</c:v>
                </c:pt>
                <c:pt idx="17549">
                  <c:v>0</c:v>
                </c:pt>
                <c:pt idx="17550">
                  <c:v>15.92</c:v>
                </c:pt>
                <c:pt idx="17551">
                  <c:v>0</c:v>
                </c:pt>
                <c:pt idx="17552">
                  <c:v>0</c:v>
                </c:pt>
                <c:pt idx="17553">
                  <c:v>5.04</c:v>
                </c:pt>
                <c:pt idx="17554">
                  <c:v>4.99</c:v>
                </c:pt>
                <c:pt idx="17555">
                  <c:v>6.67</c:v>
                </c:pt>
                <c:pt idx="17556">
                  <c:v>6.69</c:v>
                </c:pt>
                <c:pt idx="17557">
                  <c:v>6.66</c:v>
                </c:pt>
                <c:pt idx="17558">
                  <c:v>6.69</c:v>
                </c:pt>
                <c:pt idx="17559">
                  <c:v>6.69</c:v>
                </c:pt>
                <c:pt idx="17560">
                  <c:v>6.69</c:v>
                </c:pt>
                <c:pt idx="17561">
                  <c:v>18.78</c:v>
                </c:pt>
                <c:pt idx="17562">
                  <c:v>5.19</c:v>
                </c:pt>
                <c:pt idx="17563">
                  <c:v>14.78</c:v>
                </c:pt>
                <c:pt idx="17564">
                  <c:v>46.23</c:v>
                </c:pt>
                <c:pt idx="17565">
                  <c:v>50.02</c:v>
                </c:pt>
                <c:pt idx="17566">
                  <c:v>36.75</c:v>
                </c:pt>
                <c:pt idx="17567">
                  <c:v>12.93</c:v>
                </c:pt>
                <c:pt idx="17568">
                  <c:v>8.67</c:v>
                </c:pt>
                <c:pt idx="17569">
                  <c:v>8.76</c:v>
                </c:pt>
                <c:pt idx="17570">
                  <c:v>0</c:v>
                </c:pt>
                <c:pt idx="17571">
                  <c:v>0</c:v>
                </c:pt>
                <c:pt idx="17572">
                  <c:v>0</c:v>
                </c:pt>
                <c:pt idx="17573">
                  <c:v>0</c:v>
                </c:pt>
                <c:pt idx="17574">
                  <c:v>3.36</c:v>
                </c:pt>
                <c:pt idx="17575">
                  <c:v>3.35</c:v>
                </c:pt>
                <c:pt idx="17576">
                  <c:v>4.97</c:v>
                </c:pt>
                <c:pt idx="17577">
                  <c:v>5.01</c:v>
                </c:pt>
                <c:pt idx="17578">
                  <c:v>5.0199999999999996</c:v>
                </c:pt>
                <c:pt idx="17579">
                  <c:v>5.01</c:v>
                </c:pt>
                <c:pt idx="17580">
                  <c:v>4.99</c:v>
                </c:pt>
                <c:pt idx="17581">
                  <c:v>5.0199999999999996</c:v>
                </c:pt>
                <c:pt idx="17582">
                  <c:v>5.03</c:v>
                </c:pt>
                <c:pt idx="17583">
                  <c:v>5.0199999999999996</c:v>
                </c:pt>
                <c:pt idx="17584">
                  <c:v>17.420000000000002</c:v>
                </c:pt>
                <c:pt idx="17585">
                  <c:v>27.31</c:v>
                </c:pt>
                <c:pt idx="17586">
                  <c:v>34</c:v>
                </c:pt>
                <c:pt idx="17587">
                  <c:v>0</c:v>
                </c:pt>
                <c:pt idx="17588">
                  <c:v>0</c:v>
                </c:pt>
                <c:pt idx="17589">
                  <c:v>11.37</c:v>
                </c:pt>
                <c:pt idx="17590">
                  <c:v>9.81</c:v>
                </c:pt>
                <c:pt idx="17591">
                  <c:v>0</c:v>
                </c:pt>
                <c:pt idx="17592">
                  <c:v>35.42</c:v>
                </c:pt>
                <c:pt idx="17593">
                  <c:v>0</c:v>
                </c:pt>
                <c:pt idx="17594">
                  <c:v>66.87</c:v>
                </c:pt>
                <c:pt idx="17595">
                  <c:v>0</c:v>
                </c:pt>
                <c:pt idx="17596">
                  <c:v>50.53</c:v>
                </c:pt>
                <c:pt idx="17597">
                  <c:v>27.49</c:v>
                </c:pt>
                <c:pt idx="17598">
                  <c:v>0</c:v>
                </c:pt>
                <c:pt idx="17599">
                  <c:v>82.81</c:v>
                </c:pt>
                <c:pt idx="17600">
                  <c:v>63.52</c:v>
                </c:pt>
                <c:pt idx="17601">
                  <c:v>0</c:v>
                </c:pt>
                <c:pt idx="17602">
                  <c:v>42.95</c:v>
                </c:pt>
                <c:pt idx="17603">
                  <c:v>70.13</c:v>
                </c:pt>
                <c:pt idx="17604">
                  <c:v>57.52</c:v>
                </c:pt>
                <c:pt idx="17605">
                  <c:v>20.059999999999999</c:v>
                </c:pt>
                <c:pt idx="17606">
                  <c:v>0</c:v>
                </c:pt>
                <c:pt idx="17607">
                  <c:v>0</c:v>
                </c:pt>
                <c:pt idx="17608">
                  <c:v>0</c:v>
                </c:pt>
                <c:pt idx="17609">
                  <c:v>0</c:v>
                </c:pt>
                <c:pt idx="17610">
                  <c:v>0</c:v>
                </c:pt>
                <c:pt idx="17611">
                  <c:v>0</c:v>
                </c:pt>
                <c:pt idx="17612">
                  <c:v>0</c:v>
                </c:pt>
                <c:pt idx="17613">
                  <c:v>3.34</c:v>
                </c:pt>
                <c:pt idx="17614">
                  <c:v>4.99</c:v>
                </c:pt>
                <c:pt idx="17615">
                  <c:v>8.0399999999999991</c:v>
                </c:pt>
                <c:pt idx="17616">
                  <c:v>15.85</c:v>
                </c:pt>
                <c:pt idx="17617">
                  <c:v>50.78</c:v>
                </c:pt>
                <c:pt idx="17618">
                  <c:v>5.08</c:v>
                </c:pt>
                <c:pt idx="17619">
                  <c:v>46.29</c:v>
                </c:pt>
                <c:pt idx="17620">
                  <c:v>75.64</c:v>
                </c:pt>
                <c:pt idx="17621">
                  <c:v>63.2</c:v>
                </c:pt>
                <c:pt idx="17622">
                  <c:v>47.42</c:v>
                </c:pt>
                <c:pt idx="17623">
                  <c:v>17.62</c:v>
                </c:pt>
                <c:pt idx="17624">
                  <c:v>8.81</c:v>
                </c:pt>
                <c:pt idx="17625">
                  <c:v>4.33</c:v>
                </c:pt>
                <c:pt idx="17626">
                  <c:v>0</c:v>
                </c:pt>
                <c:pt idx="17627">
                  <c:v>0</c:v>
                </c:pt>
                <c:pt idx="17628">
                  <c:v>0</c:v>
                </c:pt>
                <c:pt idx="17629">
                  <c:v>0</c:v>
                </c:pt>
                <c:pt idx="17630">
                  <c:v>6.57</c:v>
                </c:pt>
                <c:pt idx="17631">
                  <c:v>19.829999999999998</c:v>
                </c:pt>
                <c:pt idx="17632">
                  <c:v>0</c:v>
                </c:pt>
                <c:pt idx="17633">
                  <c:v>0</c:v>
                </c:pt>
                <c:pt idx="17634">
                  <c:v>3.41</c:v>
                </c:pt>
                <c:pt idx="17635">
                  <c:v>3.36</c:v>
                </c:pt>
                <c:pt idx="17636">
                  <c:v>4.9800000000000004</c:v>
                </c:pt>
                <c:pt idx="17637">
                  <c:v>45.25</c:v>
                </c:pt>
                <c:pt idx="17638">
                  <c:v>16.71</c:v>
                </c:pt>
                <c:pt idx="17639">
                  <c:v>89.11</c:v>
                </c:pt>
                <c:pt idx="17640">
                  <c:v>0</c:v>
                </c:pt>
                <c:pt idx="17641">
                  <c:v>69.91</c:v>
                </c:pt>
                <c:pt idx="17642">
                  <c:v>0</c:v>
                </c:pt>
                <c:pt idx="17643">
                  <c:v>0</c:v>
                </c:pt>
                <c:pt idx="17644">
                  <c:v>42.41</c:v>
                </c:pt>
                <c:pt idx="17645">
                  <c:v>42.41</c:v>
                </c:pt>
                <c:pt idx="17646">
                  <c:v>42.41</c:v>
                </c:pt>
                <c:pt idx="17647">
                  <c:v>42.41</c:v>
                </c:pt>
                <c:pt idx="17648">
                  <c:v>42.41</c:v>
                </c:pt>
                <c:pt idx="17649">
                  <c:v>42.41</c:v>
                </c:pt>
                <c:pt idx="17650">
                  <c:v>22.86</c:v>
                </c:pt>
                <c:pt idx="17651">
                  <c:v>3.21</c:v>
                </c:pt>
                <c:pt idx="17652">
                  <c:v>16.489999999999998</c:v>
                </c:pt>
                <c:pt idx="17653">
                  <c:v>6.85</c:v>
                </c:pt>
                <c:pt idx="17654">
                  <c:v>0</c:v>
                </c:pt>
                <c:pt idx="17655">
                  <c:v>0</c:v>
                </c:pt>
                <c:pt idx="17656">
                  <c:v>3.32</c:v>
                </c:pt>
                <c:pt idx="17657">
                  <c:v>4.99</c:v>
                </c:pt>
                <c:pt idx="17658">
                  <c:v>13.96</c:v>
                </c:pt>
                <c:pt idx="17659">
                  <c:v>37.81</c:v>
                </c:pt>
                <c:pt idx="17660">
                  <c:v>52.38</c:v>
                </c:pt>
                <c:pt idx="17661">
                  <c:v>0</c:v>
                </c:pt>
                <c:pt idx="17662">
                  <c:v>27.64</c:v>
                </c:pt>
                <c:pt idx="17663">
                  <c:v>83.21</c:v>
                </c:pt>
                <c:pt idx="17664">
                  <c:v>0</c:v>
                </c:pt>
                <c:pt idx="17665">
                  <c:v>67.55</c:v>
                </c:pt>
                <c:pt idx="17666">
                  <c:v>72.14</c:v>
                </c:pt>
                <c:pt idx="17667">
                  <c:v>44.16</c:v>
                </c:pt>
                <c:pt idx="17668">
                  <c:v>4.08</c:v>
                </c:pt>
                <c:pt idx="17669">
                  <c:v>0</c:v>
                </c:pt>
                <c:pt idx="17670">
                  <c:v>8.26</c:v>
                </c:pt>
                <c:pt idx="17671">
                  <c:v>4.1500000000000004</c:v>
                </c:pt>
                <c:pt idx="17672">
                  <c:v>8.36</c:v>
                </c:pt>
                <c:pt idx="17673">
                  <c:v>8.39</c:v>
                </c:pt>
                <c:pt idx="17674">
                  <c:v>0</c:v>
                </c:pt>
                <c:pt idx="17675">
                  <c:v>0</c:v>
                </c:pt>
                <c:pt idx="17676">
                  <c:v>7.91</c:v>
                </c:pt>
                <c:pt idx="17677">
                  <c:v>11.97</c:v>
                </c:pt>
                <c:pt idx="17678">
                  <c:v>0</c:v>
                </c:pt>
                <c:pt idx="17679">
                  <c:v>0</c:v>
                </c:pt>
                <c:pt idx="17680">
                  <c:v>0</c:v>
                </c:pt>
                <c:pt idx="17681">
                  <c:v>3.36</c:v>
                </c:pt>
                <c:pt idx="17682">
                  <c:v>5.0199999999999996</c:v>
                </c:pt>
                <c:pt idx="17683">
                  <c:v>42.4</c:v>
                </c:pt>
                <c:pt idx="17684">
                  <c:v>10.89</c:v>
                </c:pt>
                <c:pt idx="17685">
                  <c:v>44.5</c:v>
                </c:pt>
                <c:pt idx="17686">
                  <c:v>0</c:v>
                </c:pt>
                <c:pt idx="17687">
                  <c:v>0</c:v>
                </c:pt>
                <c:pt idx="17688">
                  <c:v>76.8</c:v>
                </c:pt>
                <c:pt idx="17689">
                  <c:v>70.8</c:v>
                </c:pt>
                <c:pt idx="17690">
                  <c:v>0</c:v>
                </c:pt>
                <c:pt idx="17691">
                  <c:v>24.76</c:v>
                </c:pt>
                <c:pt idx="17692">
                  <c:v>53.61</c:v>
                </c:pt>
                <c:pt idx="17693">
                  <c:v>20.239999999999998</c:v>
                </c:pt>
                <c:pt idx="17694">
                  <c:v>0</c:v>
                </c:pt>
                <c:pt idx="17695">
                  <c:v>0</c:v>
                </c:pt>
                <c:pt idx="17696">
                  <c:v>0</c:v>
                </c:pt>
                <c:pt idx="17697">
                  <c:v>0</c:v>
                </c:pt>
                <c:pt idx="17698">
                  <c:v>5.03</c:v>
                </c:pt>
                <c:pt idx="17699">
                  <c:v>6.66</c:v>
                </c:pt>
                <c:pt idx="17700">
                  <c:v>6.69</c:v>
                </c:pt>
                <c:pt idx="17701">
                  <c:v>4.9000000000000004</c:v>
                </c:pt>
                <c:pt idx="17702">
                  <c:v>47.67</c:v>
                </c:pt>
                <c:pt idx="17703">
                  <c:v>114.51</c:v>
                </c:pt>
                <c:pt idx="17704">
                  <c:v>51.32</c:v>
                </c:pt>
                <c:pt idx="17705">
                  <c:v>0</c:v>
                </c:pt>
                <c:pt idx="17706">
                  <c:v>0</c:v>
                </c:pt>
                <c:pt idx="17707">
                  <c:v>0</c:v>
                </c:pt>
                <c:pt idx="17708">
                  <c:v>0</c:v>
                </c:pt>
                <c:pt idx="17709">
                  <c:v>13.35</c:v>
                </c:pt>
                <c:pt idx="17710">
                  <c:v>19.79</c:v>
                </c:pt>
                <c:pt idx="17711">
                  <c:v>57.95</c:v>
                </c:pt>
                <c:pt idx="17712">
                  <c:v>0</c:v>
                </c:pt>
                <c:pt idx="17713">
                  <c:v>93.42</c:v>
                </c:pt>
                <c:pt idx="17714">
                  <c:v>0</c:v>
                </c:pt>
                <c:pt idx="17715">
                  <c:v>24.56</c:v>
                </c:pt>
                <c:pt idx="17716">
                  <c:v>55.34</c:v>
                </c:pt>
                <c:pt idx="17717">
                  <c:v>45.69</c:v>
                </c:pt>
                <c:pt idx="17718">
                  <c:v>3.87</c:v>
                </c:pt>
                <c:pt idx="17719">
                  <c:v>0</c:v>
                </c:pt>
                <c:pt idx="17720">
                  <c:v>0</c:v>
                </c:pt>
                <c:pt idx="17721">
                  <c:v>3.41</c:v>
                </c:pt>
                <c:pt idx="17722">
                  <c:v>6.58</c:v>
                </c:pt>
                <c:pt idx="17723">
                  <c:v>6.67</c:v>
                </c:pt>
                <c:pt idx="17724">
                  <c:v>6.7</c:v>
                </c:pt>
                <c:pt idx="17725">
                  <c:v>6.69</c:v>
                </c:pt>
                <c:pt idx="17726">
                  <c:v>6.81</c:v>
                </c:pt>
                <c:pt idx="17727">
                  <c:v>0</c:v>
                </c:pt>
                <c:pt idx="17728">
                  <c:v>0</c:v>
                </c:pt>
                <c:pt idx="17729">
                  <c:v>0</c:v>
                </c:pt>
                <c:pt idx="17730">
                  <c:v>0</c:v>
                </c:pt>
                <c:pt idx="17731">
                  <c:v>0</c:v>
                </c:pt>
                <c:pt idx="17732">
                  <c:v>0</c:v>
                </c:pt>
                <c:pt idx="17733">
                  <c:v>0</c:v>
                </c:pt>
                <c:pt idx="17734">
                  <c:v>0</c:v>
                </c:pt>
                <c:pt idx="17735">
                  <c:v>0</c:v>
                </c:pt>
                <c:pt idx="17736">
                  <c:v>0</c:v>
                </c:pt>
                <c:pt idx="17737">
                  <c:v>0</c:v>
                </c:pt>
                <c:pt idx="17738">
                  <c:v>0</c:v>
                </c:pt>
                <c:pt idx="17739">
                  <c:v>0</c:v>
                </c:pt>
                <c:pt idx="17740">
                  <c:v>0</c:v>
                </c:pt>
                <c:pt idx="17741">
                  <c:v>0</c:v>
                </c:pt>
                <c:pt idx="17742">
                  <c:v>0</c:v>
                </c:pt>
                <c:pt idx="17743">
                  <c:v>0</c:v>
                </c:pt>
                <c:pt idx="17744">
                  <c:v>42.11</c:v>
                </c:pt>
                <c:pt idx="17745">
                  <c:v>43.3</c:v>
                </c:pt>
                <c:pt idx="17746">
                  <c:v>48.53</c:v>
                </c:pt>
                <c:pt idx="17747">
                  <c:v>70.08</c:v>
                </c:pt>
                <c:pt idx="17748">
                  <c:v>0</c:v>
                </c:pt>
                <c:pt idx="17749">
                  <c:v>25.54</c:v>
                </c:pt>
                <c:pt idx="17750">
                  <c:v>0</c:v>
                </c:pt>
                <c:pt idx="17751">
                  <c:v>0</c:v>
                </c:pt>
                <c:pt idx="17752">
                  <c:v>4.8099999999999996</c:v>
                </c:pt>
                <c:pt idx="17753">
                  <c:v>60.03</c:v>
                </c:pt>
                <c:pt idx="17754">
                  <c:v>15.91</c:v>
                </c:pt>
                <c:pt idx="17755">
                  <c:v>0</c:v>
                </c:pt>
                <c:pt idx="17756">
                  <c:v>3.36</c:v>
                </c:pt>
                <c:pt idx="17757">
                  <c:v>12.1</c:v>
                </c:pt>
                <c:pt idx="17758">
                  <c:v>0</c:v>
                </c:pt>
                <c:pt idx="17759">
                  <c:v>0</c:v>
                </c:pt>
                <c:pt idx="17760">
                  <c:v>46.81</c:v>
                </c:pt>
                <c:pt idx="17761">
                  <c:v>33.83</c:v>
                </c:pt>
                <c:pt idx="17762">
                  <c:v>23.62</c:v>
                </c:pt>
                <c:pt idx="17763">
                  <c:v>10.6</c:v>
                </c:pt>
                <c:pt idx="17764">
                  <c:v>34.83</c:v>
                </c:pt>
                <c:pt idx="17765">
                  <c:v>12.04</c:v>
                </c:pt>
                <c:pt idx="17766">
                  <c:v>48.3</c:v>
                </c:pt>
                <c:pt idx="17767">
                  <c:v>33.75</c:v>
                </c:pt>
                <c:pt idx="17768">
                  <c:v>77.400000000000006</c:v>
                </c:pt>
                <c:pt idx="17769">
                  <c:v>41.74</c:v>
                </c:pt>
                <c:pt idx="17770">
                  <c:v>21.71</c:v>
                </c:pt>
                <c:pt idx="17771">
                  <c:v>0</c:v>
                </c:pt>
                <c:pt idx="17772">
                  <c:v>8.4499999999999993</c:v>
                </c:pt>
                <c:pt idx="17773">
                  <c:v>16.89</c:v>
                </c:pt>
                <c:pt idx="17774">
                  <c:v>0</c:v>
                </c:pt>
                <c:pt idx="17775">
                  <c:v>0</c:v>
                </c:pt>
                <c:pt idx="17776">
                  <c:v>0</c:v>
                </c:pt>
                <c:pt idx="17777">
                  <c:v>30.26</c:v>
                </c:pt>
                <c:pt idx="17778">
                  <c:v>47.04</c:v>
                </c:pt>
                <c:pt idx="17779">
                  <c:v>18.149999999999999</c:v>
                </c:pt>
                <c:pt idx="17780">
                  <c:v>18.309999999999999</c:v>
                </c:pt>
                <c:pt idx="17781">
                  <c:v>0</c:v>
                </c:pt>
                <c:pt idx="17782">
                  <c:v>0</c:v>
                </c:pt>
                <c:pt idx="17783">
                  <c:v>0</c:v>
                </c:pt>
                <c:pt idx="17784">
                  <c:v>0</c:v>
                </c:pt>
                <c:pt idx="17785">
                  <c:v>14.89</c:v>
                </c:pt>
                <c:pt idx="17786">
                  <c:v>32.4</c:v>
                </c:pt>
                <c:pt idx="17787">
                  <c:v>11.55</c:v>
                </c:pt>
                <c:pt idx="17788">
                  <c:v>23.58</c:v>
                </c:pt>
                <c:pt idx="17789">
                  <c:v>33.99</c:v>
                </c:pt>
                <c:pt idx="17790">
                  <c:v>41.05</c:v>
                </c:pt>
                <c:pt idx="17791">
                  <c:v>29.64</c:v>
                </c:pt>
                <c:pt idx="17792">
                  <c:v>61.78</c:v>
                </c:pt>
                <c:pt idx="17793">
                  <c:v>82.72</c:v>
                </c:pt>
                <c:pt idx="17794">
                  <c:v>83.26</c:v>
                </c:pt>
                <c:pt idx="17795">
                  <c:v>28.19</c:v>
                </c:pt>
                <c:pt idx="17796">
                  <c:v>0</c:v>
                </c:pt>
                <c:pt idx="17797">
                  <c:v>0</c:v>
                </c:pt>
                <c:pt idx="17798">
                  <c:v>0</c:v>
                </c:pt>
                <c:pt idx="17799">
                  <c:v>1.68</c:v>
                </c:pt>
                <c:pt idx="17800">
                  <c:v>4.99</c:v>
                </c:pt>
                <c:pt idx="17801">
                  <c:v>5</c:v>
                </c:pt>
                <c:pt idx="17802">
                  <c:v>5</c:v>
                </c:pt>
                <c:pt idx="17803">
                  <c:v>5.03</c:v>
                </c:pt>
                <c:pt idx="17804">
                  <c:v>5.03</c:v>
                </c:pt>
                <c:pt idx="17805">
                  <c:v>5.01</c:v>
                </c:pt>
                <c:pt idx="17806">
                  <c:v>4.96</c:v>
                </c:pt>
                <c:pt idx="17807">
                  <c:v>5.04</c:v>
                </c:pt>
                <c:pt idx="17808">
                  <c:v>5.01</c:v>
                </c:pt>
                <c:pt idx="17809">
                  <c:v>5.01</c:v>
                </c:pt>
                <c:pt idx="17810">
                  <c:v>5.03</c:v>
                </c:pt>
                <c:pt idx="17811">
                  <c:v>6.64</c:v>
                </c:pt>
                <c:pt idx="17812">
                  <c:v>5.0199999999999996</c:v>
                </c:pt>
                <c:pt idx="17813">
                  <c:v>5.01</c:v>
                </c:pt>
                <c:pt idx="17814">
                  <c:v>5.03</c:v>
                </c:pt>
                <c:pt idx="17815">
                  <c:v>5.0199999999999996</c:v>
                </c:pt>
                <c:pt idx="17816">
                  <c:v>5.0199999999999996</c:v>
                </c:pt>
                <c:pt idx="17817">
                  <c:v>5</c:v>
                </c:pt>
                <c:pt idx="17818">
                  <c:v>5.0199999999999996</c:v>
                </c:pt>
                <c:pt idx="17819">
                  <c:v>5.01</c:v>
                </c:pt>
                <c:pt idx="17820">
                  <c:v>5.0199999999999996</c:v>
                </c:pt>
                <c:pt idx="17821">
                  <c:v>5.0199999999999996</c:v>
                </c:pt>
                <c:pt idx="17822">
                  <c:v>4.99</c:v>
                </c:pt>
                <c:pt idx="17823">
                  <c:v>4.99</c:v>
                </c:pt>
                <c:pt idx="17824">
                  <c:v>5.0199999999999996</c:v>
                </c:pt>
                <c:pt idx="17825">
                  <c:v>5.0199999999999996</c:v>
                </c:pt>
                <c:pt idx="17826">
                  <c:v>5.0199999999999996</c:v>
                </c:pt>
                <c:pt idx="17827">
                  <c:v>5.01</c:v>
                </c:pt>
                <c:pt idx="17828">
                  <c:v>16.489999999999998</c:v>
                </c:pt>
                <c:pt idx="17829">
                  <c:v>42.84</c:v>
                </c:pt>
                <c:pt idx="17830">
                  <c:v>40.98</c:v>
                </c:pt>
                <c:pt idx="17831">
                  <c:v>20.7</c:v>
                </c:pt>
                <c:pt idx="17832">
                  <c:v>0</c:v>
                </c:pt>
                <c:pt idx="17833">
                  <c:v>7.78</c:v>
                </c:pt>
                <c:pt idx="17834">
                  <c:v>15.7</c:v>
                </c:pt>
                <c:pt idx="17835">
                  <c:v>17.59</c:v>
                </c:pt>
                <c:pt idx="17836">
                  <c:v>33.229999999999997</c:v>
                </c:pt>
                <c:pt idx="17837">
                  <c:v>14.92</c:v>
                </c:pt>
                <c:pt idx="17838">
                  <c:v>0</c:v>
                </c:pt>
                <c:pt idx="17839">
                  <c:v>37.340000000000003</c:v>
                </c:pt>
                <c:pt idx="17840">
                  <c:v>0</c:v>
                </c:pt>
                <c:pt idx="17841">
                  <c:v>7.94</c:v>
                </c:pt>
                <c:pt idx="17842">
                  <c:v>2.5299999999999998</c:v>
                </c:pt>
                <c:pt idx="17843">
                  <c:v>2.46</c:v>
                </c:pt>
                <c:pt idx="17844">
                  <c:v>2.31</c:v>
                </c:pt>
                <c:pt idx="17845">
                  <c:v>19.14</c:v>
                </c:pt>
                <c:pt idx="17846">
                  <c:v>27.39</c:v>
                </c:pt>
                <c:pt idx="17847">
                  <c:v>31.14</c:v>
                </c:pt>
                <c:pt idx="17848">
                  <c:v>6.71</c:v>
                </c:pt>
                <c:pt idx="17849">
                  <c:v>6.5</c:v>
                </c:pt>
                <c:pt idx="17850">
                  <c:v>9.65</c:v>
                </c:pt>
                <c:pt idx="17851">
                  <c:v>13.22</c:v>
                </c:pt>
                <c:pt idx="17852">
                  <c:v>9.92</c:v>
                </c:pt>
                <c:pt idx="17853">
                  <c:v>0</c:v>
                </c:pt>
                <c:pt idx="17854">
                  <c:v>0</c:v>
                </c:pt>
                <c:pt idx="17855">
                  <c:v>16.45</c:v>
                </c:pt>
                <c:pt idx="17856">
                  <c:v>21.47</c:v>
                </c:pt>
                <c:pt idx="17857">
                  <c:v>23.91</c:v>
                </c:pt>
                <c:pt idx="17858">
                  <c:v>18.91</c:v>
                </c:pt>
                <c:pt idx="17859">
                  <c:v>11.25</c:v>
                </c:pt>
                <c:pt idx="17860">
                  <c:v>0</c:v>
                </c:pt>
                <c:pt idx="17861">
                  <c:v>0</c:v>
                </c:pt>
                <c:pt idx="17862">
                  <c:v>0</c:v>
                </c:pt>
                <c:pt idx="17863">
                  <c:v>0</c:v>
                </c:pt>
                <c:pt idx="17864">
                  <c:v>0</c:v>
                </c:pt>
                <c:pt idx="17865">
                  <c:v>0</c:v>
                </c:pt>
                <c:pt idx="17866">
                  <c:v>0</c:v>
                </c:pt>
                <c:pt idx="17867">
                  <c:v>0</c:v>
                </c:pt>
                <c:pt idx="17868">
                  <c:v>0</c:v>
                </c:pt>
                <c:pt idx="17869">
                  <c:v>0</c:v>
                </c:pt>
                <c:pt idx="17870">
                  <c:v>0</c:v>
                </c:pt>
                <c:pt idx="17871">
                  <c:v>0</c:v>
                </c:pt>
                <c:pt idx="17872">
                  <c:v>0</c:v>
                </c:pt>
                <c:pt idx="17873">
                  <c:v>0</c:v>
                </c:pt>
                <c:pt idx="17874">
                  <c:v>0</c:v>
                </c:pt>
                <c:pt idx="17875">
                  <c:v>0</c:v>
                </c:pt>
                <c:pt idx="17876">
                  <c:v>0</c:v>
                </c:pt>
                <c:pt idx="17877">
                  <c:v>15.83</c:v>
                </c:pt>
                <c:pt idx="17878">
                  <c:v>23.65</c:v>
                </c:pt>
                <c:pt idx="17879">
                  <c:v>18.05</c:v>
                </c:pt>
                <c:pt idx="17880">
                  <c:v>19.41</c:v>
                </c:pt>
                <c:pt idx="17881">
                  <c:v>24.16</c:v>
                </c:pt>
                <c:pt idx="17882">
                  <c:v>16.28</c:v>
                </c:pt>
                <c:pt idx="17883">
                  <c:v>9.9600000000000009</c:v>
                </c:pt>
                <c:pt idx="17884">
                  <c:v>0</c:v>
                </c:pt>
                <c:pt idx="17885">
                  <c:v>0</c:v>
                </c:pt>
                <c:pt idx="17886">
                  <c:v>4.9800000000000004</c:v>
                </c:pt>
                <c:pt idx="17887">
                  <c:v>12.42</c:v>
                </c:pt>
                <c:pt idx="17888">
                  <c:v>15.4</c:v>
                </c:pt>
                <c:pt idx="17889">
                  <c:v>13.26</c:v>
                </c:pt>
                <c:pt idx="17890">
                  <c:v>13.71</c:v>
                </c:pt>
                <c:pt idx="17891">
                  <c:v>17.010000000000002</c:v>
                </c:pt>
                <c:pt idx="17892">
                  <c:v>17.73</c:v>
                </c:pt>
                <c:pt idx="17893">
                  <c:v>6.05</c:v>
                </c:pt>
                <c:pt idx="17894">
                  <c:v>0</c:v>
                </c:pt>
                <c:pt idx="17895">
                  <c:v>1.68</c:v>
                </c:pt>
                <c:pt idx="17896">
                  <c:v>5.0199999999999996</c:v>
                </c:pt>
                <c:pt idx="17897">
                  <c:v>5.03</c:v>
                </c:pt>
                <c:pt idx="17898">
                  <c:v>5.01</c:v>
                </c:pt>
                <c:pt idx="17899">
                  <c:v>5.01</c:v>
                </c:pt>
                <c:pt idx="17900">
                  <c:v>5.01</c:v>
                </c:pt>
                <c:pt idx="17901">
                  <c:v>5.0199999999999996</c:v>
                </c:pt>
                <c:pt idx="17902">
                  <c:v>5.01</c:v>
                </c:pt>
                <c:pt idx="17903">
                  <c:v>5</c:v>
                </c:pt>
                <c:pt idx="17904">
                  <c:v>5.01</c:v>
                </c:pt>
                <c:pt idx="17905">
                  <c:v>5.01</c:v>
                </c:pt>
                <c:pt idx="17906">
                  <c:v>5.0199999999999996</c:v>
                </c:pt>
                <c:pt idx="17907">
                  <c:v>5.01</c:v>
                </c:pt>
                <c:pt idx="17908">
                  <c:v>5.0199999999999996</c:v>
                </c:pt>
                <c:pt idx="17909">
                  <c:v>5.0199999999999996</c:v>
                </c:pt>
                <c:pt idx="17910">
                  <c:v>5.0199999999999996</c:v>
                </c:pt>
                <c:pt idx="17911">
                  <c:v>5.03</c:v>
                </c:pt>
                <c:pt idx="17912">
                  <c:v>5.0199999999999996</c:v>
                </c:pt>
                <c:pt idx="17913">
                  <c:v>5.0199999999999996</c:v>
                </c:pt>
                <c:pt idx="17914">
                  <c:v>4.99</c:v>
                </c:pt>
                <c:pt idx="17915">
                  <c:v>5.03</c:v>
                </c:pt>
                <c:pt idx="17916">
                  <c:v>5.01</c:v>
                </c:pt>
                <c:pt idx="17917">
                  <c:v>5.01</c:v>
                </c:pt>
                <c:pt idx="17918">
                  <c:v>5.0199999999999996</c:v>
                </c:pt>
                <c:pt idx="17919">
                  <c:v>5.0199999999999996</c:v>
                </c:pt>
                <c:pt idx="17920">
                  <c:v>5.01</c:v>
                </c:pt>
                <c:pt idx="17921">
                  <c:v>5.01</c:v>
                </c:pt>
                <c:pt idx="17922">
                  <c:v>5.01</c:v>
                </c:pt>
                <c:pt idx="17923">
                  <c:v>5.01</c:v>
                </c:pt>
                <c:pt idx="17924">
                  <c:v>5.03</c:v>
                </c:pt>
                <c:pt idx="17925">
                  <c:v>5</c:v>
                </c:pt>
                <c:pt idx="17926">
                  <c:v>5.01</c:v>
                </c:pt>
                <c:pt idx="17927">
                  <c:v>5.0199999999999996</c:v>
                </c:pt>
                <c:pt idx="17928">
                  <c:v>5.01</c:v>
                </c:pt>
                <c:pt idx="17929">
                  <c:v>5.0199999999999996</c:v>
                </c:pt>
                <c:pt idx="17930">
                  <c:v>5.01</c:v>
                </c:pt>
                <c:pt idx="17931">
                  <c:v>5.01</c:v>
                </c:pt>
                <c:pt idx="17932">
                  <c:v>5</c:v>
                </c:pt>
                <c:pt idx="17933">
                  <c:v>5.0199999999999996</c:v>
                </c:pt>
                <c:pt idx="17934">
                  <c:v>5.01</c:v>
                </c:pt>
                <c:pt idx="17935">
                  <c:v>5.0199999999999996</c:v>
                </c:pt>
                <c:pt idx="17936">
                  <c:v>5.01</c:v>
                </c:pt>
                <c:pt idx="17937">
                  <c:v>5.0199999999999996</c:v>
                </c:pt>
                <c:pt idx="17938">
                  <c:v>5.0199999999999996</c:v>
                </c:pt>
                <c:pt idx="17939">
                  <c:v>5</c:v>
                </c:pt>
                <c:pt idx="17940">
                  <c:v>5.0199999999999996</c:v>
                </c:pt>
                <c:pt idx="17941">
                  <c:v>5.0199999999999996</c:v>
                </c:pt>
                <c:pt idx="17942">
                  <c:v>5.0199999999999996</c:v>
                </c:pt>
                <c:pt idx="17943">
                  <c:v>5</c:v>
                </c:pt>
                <c:pt idx="17944">
                  <c:v>5.01</c:v>
                </c:pt>
                <c:pt idx="17945">
                  <c:v>5.01</c:v>
                </c:pt>
                <c:pt idx="17946">
                  <c:v>5</c:v>
                </c:pt>
                <c:pt idx="17947">
                  <c:v>5.01</c:v>
                </c:pt>
                <c:pt idx="17948">
                  <c:v>5</c:v>
                </c:pt>
                <c:pt idx="17949">
                  <c:v>5.01</c:v>
                </c:pt>
                <c:pt idx="17950">
                  <c:v>5</c:v>
                </c:pt>
                <c:pt idx="17951">
                  <c:v>5.04</c:v>
                </c:pt>
                <c:pt idx="17952">
                  <c:v>5.0199999999999996</c:v>
                </c:pt>
                <c:pt idx="17953">
                  <c:v>5</c:v>
                </c:pt>
                <c:pt idx="17954">
                  <c:v>5.01</c:v>
                </c:pt>
                <c:pt idx="17955">
                  <c:v>5.01</c:v>
                </c:pt>
                <c:pt idx="17956">
                  <c:v>5.0199999999999996</c:v>
                </c:pt>
                <c:pt idx="17957">
                  <c:v>5</c:v>
                </c:pt>
                <c:pt idx="17958">
                  <c:v>5.01</c:v>
                </c:pt>
                <c:pt idx="17959">
                  <c:v>4.99</c:v>
                </c:pt>
                <c:pt idx="17960">
                  <c:v>5.0199999999999996</c:v>
                </c:pt>
                <c:pt idx="17961">
                  <c:v>5.03</c:v>
                </c:pt>
                <c:pt idx="17962">
                  <c:v>5.01</c:v>
                </c:pt>
                <c:pt idx="17963">
                  <c:v>5.0199999999999996</c:v>
                </c:pt>
                <c:pt idx="17964">
                  <c:v>5</c:v>
                </c:pt>
                <c:pt idx="17965">
                  <c:v>5.0199999999999996</c:v>
                </c:pt>
                <c:pt idx="17966">
                  <c:v>5.03</c:v>
                </c:pt>
                <c:pt idx="17967">
                  <c:v>5.0199999999999996</c:v>
                </c:pt>
                <c:pt idx="17968">
                  <c:v>5</c:v>
                </c:pt>
                <c:pt idx="17969">
                  <c:v>5</c:v>
                </c:pt>
                <c:pt idx="17970">
                  <c:v>5.01</c:v>
                </c:pt>
                <c:pt idx="17971">
                  <c:v>5.0199999999999996</c:v>
                </c:pt>
                <c:pt idx="17972">
                  <c:v>5.0199999999999996</c:v>
                </c:pt>
                <c:pt idx="17973">
                  <c:v>5.01</c:v>
                </c:pt>
                <c:pt idx="17974">
                  <c:v>5</c:v>
                </c:pt>
                <c:pt idx="17975">
                  <c:v>5</c:v>
                </c:pt>
                <c:pt idx="17976">
                  <c:v>5.0199999999999996</c:v>
                </c:pt>
                <c:pt idx="17977">
                  <c:v>5.0199999999999996</c:v>
                </c:pt>
                <c:pt idx="17978">
                  <c:v>5.03</c:v>
                </c:pt>
                <c:pt idx="17979">
                  <c:v>5.03</c:v>
                </c:pt>
                <c:pt idx="17980">
                  <c:v>5.01</c:v>
                </c:pt>
                <c:pt idx="17981">
                  <c:v>5.01</c:v>
                </c:pt>
                <c:pt idx="17982">
                  <c:v>5</c:v>
                </c:pt>
                <c:pt idx="17983">
                  <c:v>5.0199999999999996</c:v>
                </c:pt>
                <c:pt idx="17984">
                  <c:v>5.01</c:v>
                </c:pt>
                <c:pt idx="17985">
                  <c:v>5.01</c:v>
                </c:pt>
                <c:pt idx="17986">
                  <c:v>5</c:v>
                </c:pt>
                <c:pt idx="17987">
                  <c:v>5.01</c:v>
                </c:pt>
                <c:pt idx="17988">
                  <c:v>5.0199999999999996</c:v>
                </c:pt>
                <c:pt idx="17989">
                  <c:v>5.0199999999999996</c:v>
                </c:pt>
                <c:pt idx="17990">
                  <c:v>5.0199999999999996</c:v>
                </c:pt>
                <c:pt idx="17991">
                  <c:v>5.01</c:v>
                </c:pt>
                <c:pt idx="17992">
                  <c:v>5.01</c:v>
                </c:pt>
                <c:pt idx="17993">
                  <c:v>5</c:v>
                </c:pt>
                <c:pt idx="17994">
                  <c:v>5.01</c:v>
                </c:pt>
                <c:pt idx="17995">
                  <c:v>5.01</c:v>
                </c:pt>
                <c:pt idx="17996">
                  <c:v>5</c:v>
                </c:pt>
                <c:pt idx="17997">
                  <c:v>5.0199999999999996</c:v>
                </c:pt>
                <c:pt idx="17998">
                  <c:v>5.03</c:v>
                </c:pt>
                <c:pt idx="17999">
                  <c:v>4.99</c:v>
                </c:pt>
                <c:pt idx="18000">
                  <c:v>35.869999999999997</c:v>
                </c:pt>
                <c:pt idx="18001">
                  <c:v>0</c:v>
                </c:pt>
                <c:pt idx="18002">
                  <c:v>41.02</c:v>
                </c:pt>
                <c:pt idx="18003">
                  <c:v>4.0199999999999996</c:v>
                </c:pt>
                <c:pt idx="18004">
                  <c:v>1.7</c:v>
                </c:pt>
                <c:pt idx="18005">
                  <c:v>28.62</c:v>
                </c:pt>
                <c:pt idx="18006">
                  <c:v>46.54</c:v>
                </c:pt>
                <c:pt idx="18007">
                  <c:v>45.36</c:v>
                </c:pt>
                <c:pt idx="18008">
                  <c:v>8.32</c:v>
                </c:pt>
                <c:pt idx="18009">
                  <c:v>0</c:v>
                </c:pt>
                <c:pt idx="18010">
                  <c:v>3.71</c:v>
                </c:pt>
                <c:pt idx="18011">
                  <c:v>7.68</c:v>
                </c:pt>
                <c:pt idx="18012">
                  <c:v>3.79</c:v>
                </c:pt>
                <c:pt idx="18013">
                  <c:v>0</c:v>
                </c:pt>
                <c:pt idx="18014">
                  <c:v>13.12</c:v>
                </c:pt>
                <c:pt idx="18015">
                  <c:v>3.21</c:v>
                </c:pt>
                <c:pt idx="18016">
                  <c:v>9.58</c:v>
                </c:pt>
                <c:pt idx="18017">
                  <c:v>0</c:v>
                </c:pt>
                <c:pt idx="18018">
                  <c:v>16.84</c:v>
                </c:pt>
                <c:pt idx="18019">
                  <c:v>5.77</c:v>
                </c:pt>
                <c:pt idx="18020">
                  <c:v>0</c:v>
                </c:pt>
                <c:pt idx="18021">
                  <c:v>5.18</c:v>
                </c:pt>
                <c:pt idx="18022">
                  <c:v>4.9000000000000004</c:v>
                </c:pt>
                <c:pt idx="18023">
                  <c:v>0</c:v>
                </c:pt>
                <c:pt idx="18024">
                  <c:v>0</c:v>
                </c:pt>
                <c:pt idx="18025">
                  <c:v>7.66</c:v>
                </c:pt>
                <c:pt idx="18026">
                  <c:v>1.96</c:v>
                </c:pt>
                <c:pt idx="18027">
                  <c:v>1.94</c:v>
                </c:pt>
                <c:pt idx="18028">
                  <c:v>4.95</c:v>
                </c:pt>
                <c:pt idx="18029">
                  <c:v>4.99</c:v>
                </c:pt>
                <c:pt idx="18030">
                  <c:v>5.01</c:v>
                </c:pt>
                <c:pt idx="18031">
                  <c:v>5.01</c:v>
                </c:pt>
                <c:pt idx="18032">
                  <c:v>5.01</c:v>
                </c:pt>
                <c:pt idx="18033">
                  <c:v>5.01</c:v>
                </c:pt>
                <c:pt idx="18034">
                  <c:v>4.99</c:v>
                </c:pt>
                <c:pt idx="18035">
                  <c:v>5.04</c:v>
                </c:pt>
                <c:pt idx="18036">
                  <c:v>4.99</c:v>
                </c:pt>
                <c:pt idx="18037">
                  <c:v>5</c:v>
                </c:pt>
                <c:pt idx="18038">
                  <c:v>5.03</c:v>
                </c:pt>
                <c:pt idx="18039">
                  <c:v>5.0199999999999996</c:v>
                </c:pt>
                <c:pt idx="18040">
                  <c:v>23.8</c:v>
                </c:pt>
                <c:pt idx="18041">
                  <c:v>26.2</c:v>
                </c:pt>
                <c:pt idx="18042">
                  <c:v>15.51</c:v>
                </c:pt>
                <c:pt idx="18043">
                  <c:v>19.71</c:v>
                </c:pt>
                <c:pt idx="18044">
                  <c:v>0</c:v>
                </c:pt>
                <c:pt idx="18045">
                  <c:v>1.71</c:v>
                </c:pt>
                <c:pt idx="18046">
                  <c:v>5</c:v>
                </c:pt>
                <c:pt idx="18047">
                  <c:v>5.0199999999999996</c:v>
                </c:pt>
                <c:pt idx="18048">
                  <c:v>5.0199999999999996</c:v>
                </c:pt>
                <c:pt idx="18049">
                  <c:v>9.9600000000000009</c:v>
                </c:pt>
                <c:pt idx="18050">
                  <c:v>24.93</c:v>
                </c:pt>
                <c:pt idx="18051">
                  <c:v>28.18</c:v>
                </c:pt>
                <c:pt idx="18052">
                  <c:v>11.46</c:v>
                </c:pt>
                <c:pt idx="18053">
                  <c:v>2.68</c:v>
                </c:pt>
                <c:pt idx="18054">
                  <c:v>12.48</c:v>
                </c:pt>
                <c:pt idx="18055">
                  <c:v>13.8</c:v>
                </c:pt>
                <c:pt idx="18056">
                  <c:v>8.5500000000000007</c:v>
                </c:pt>
                <c:pt idx="18057">
                  <c:v>0</c:v>
                </c:pt>
                <c:pt idx="18058">
                  <c:v>9.26</c:v>
                </c:pt>
                <c:pt idx="18059">
                  <c:v>4.54</c:v>
                </c:pt>
                <c:pt idx="18060">
                  <c:v>0</c:v>
                </c:pt>
                <c:pt idx="18061">
                  <c:v>0</c:v>
                </c:pt>
                <c:pt idx="18062">
                  <c:v>33.47</c:v>
                </c:pt>
                <c:pt idx="18063">
                  <c:v>7.79</c:v>
                </c:pt>
                <c:pt idx="18064">
                  <c:v>0</c:v>
                </c:pt>
                <c:pt idx="18065">
                  <c:v>5.04</c:v>
                </c:pt>
                <c:pt idx="18066">
                  <c:v>5</c:v>
                </c:pt>
                <c:pt idx="18067">
                  <c:v>4.99</c:v>
                </c:pt>
                <c:pt idx="18068">
                  <c:v>6.65</c:v>
                </c:pt>
                <c:pt idx="18069">
                  <c:v>6.69</c:v>
                </c:pt>
                <c:pt idx="18070">
                  <c:v>6.68</c:v>
                </c:pt>
                <c:pt idx="18071">
                  <c:v>8.24</c:v>
                </c:pt>
                <c:pt idx="18072">
                  <c:v>11.39</c:v>
                </c:pt>
                <c:pt idx="18073">
                  <c:v>6.94</c:v>
                </c:pt>
                <c:pt idx="18074">
                  <c:v>28.38</c:v>
                </c:pt>
                <c:pt idx="18075">
                  <c:v>11.1</c:v>
                </c:pt>
                <c:pt idx="18076">
                  <c:v>18</c:v>
                </c:pt>
                <c:pt idx="18077">
                  <c:v>9.4700000000000006</c:v>
                </c:pt>
                <c:pt idx="18078">
                  <c:v>9.1300000000000008</c:v>
                </c:pt>
                <c:pt idx="18079">
                  <c:v>2.86</c:v>
                </c:pt>
                <c:pt idx="18080">
                  <c:v>0</c:v>
                </c:pt>
                <c:pt idx="18081">
                  <c:v>9.91</c:v>
                </c:pt>
                <c:pt idx="18082">
                  <c:v>6.05</c:v>
                </c:pt>
                <c:pt idx="18083">
                  <c:v>5.71</c:v>
                </c:pt>
                <c:pt idx="18084">
                  <c:v>5.07</c:v>
                </c:pt>
                <c:pt idx="18085">
                  <c:v>10.01</c:v>
                </c:pt>
                <c:pt idx="18086">
                  <c:v>3.46</c:v>
                </c:pt>
                <c:pt idx="18087">
                  <c:v>8.26</c:v>
                </c:pt>
                <c:pt idx="18088">
                  <c:v>5.27</c:v>
                </c:pt>
                <c:pt idx="18089">
                  <c:v>8.35</c:v>
                </c:pt>
                <c:pt idx="18090">
                  <c:v>19.32</c:v>
                </c:pt>
                <c:pt idx="18091">
                  <c:v>6.74</c:v>
                </c:pt>
                <c:pt idx="18092">
                  <c:v>12.5</c:v>
                </c:pt>
                <c:pt idx="18093">
                  <c:v>6.9</c:v>
                </c:pt>
                <c:pt idx="18094">
                  <c:v>10.01</c:v>
                </c:pt>
                <c:pt idx="18095">
                  <c:v>5.0599999999999996</c:v>
                </c:pt>
                <c:pt idx="18096">
                  <c:v>3.63</c:v>
                </c:pt>
                <c:pt idx="18097">
                  <c:v>8.32</c:v>
                </c:pt>
                <c:pt idx="18098">
                  <c:v>8.56</c:v>
                </c:pt>
                <c:pt idx="18099">
                  <c:v>6.72</c:v>
                </c:pt>
                <c:pt idx="18100">
                  <c:v>11.31</c:v>
                </c:pt>
                <c:pt idx="18101">
                  <c:v>6.73</c:v>
                </c:pt>
                <c:pt idx="18102">
                  <c:v>5.01</c:v>
                </c:pt>
                <c:pt idx="18103">
                  <c:v>6.66</c:v>
                </c:pt>
                <c:pt idx="18104">
                  <c:v>6.69</c:v>
                </c:pt>
                <c:pt idx="18105">
                  <c:v>6.7</c:v>
                </c:pt>
                <c:pt idx="18106">
                  <c:v>6.68</c:v>
                </c:pt>
                <c:pt idx="18107">
                  <c:v>6.66</c:v>
                </c:pt>
                <c:pt idx="18108">
                  <c:v>6.68</c:v>
                </c:pt>
                <c:pt idx="18109">
                  <c:v>6.68</c:v>
                </c:pt>
                <c:pt idx="18110">
                  <c:v>6.69</c:v>
                </c:pt>
                <c:pt idx="18111">
                  <c:v>6.68</c:v>
                </c:pt>
                <c:pt idx="18112">
                  <c:v>6.7</c:v>
                </c:pt>
                <c:pt idx="18113">
                  <c:v>6.68</c:v>
                </c:pt>
                <c:pt idx="18114">
                  <c:v>6.69</c:v>
                </c:pt>
                <c:pt idx="18115">
                  <c:v>6.68</c:v>
                </c:pt>
                <c:pt idx="18116">
                  <c:v>6.66</c:v>
                </c:pt>
                <c:pt idx="18117">
                  <c:v>6.69</c:v>
                </c:pt>
                <c:pt idx="18118">
                  <c:v>6.67</c:v>
                </c:pt>
                <c:pt idx="18119">
                  <c:v>6.7</c:v>
                </c:pt>
                <c:pt idx="18120">
                  <c:v>5.03</c:v>
                </c:pt>
                <c:pt idx="18121">
                  <c:v>6.67</c:v>
                </c:pt>
                <c:pt idx="18122">
                  <c:v>6.7</c:v>
                </c:pt>
                <c:pt idx="18123">
                  <c:v>6.67</c:v>
                </c:pt>
                <c:pt idx="18124">
                  <c:v>6.68</c:v>
                </c:pt>
                <c:pt idx="18125">
                  <c:v>6.66</c:v>
                </c:pt>
                <c:pt idx="18126">
                  <c:v>6.69</c:v>
                </c:pt>
                <c:pt idx="18127">
                  <c:v>6.68</c:v>
                </c:pt>
                <c:pt idx="18128">
                  <c:v>6.69</c:v>
                </c:pt>
                <c:pt idx="18129">
                  <c:v>6.68</c:v>
                </c:pt>
                <c:pt idx="18130">
                  <c:v>6.69</c:v>
                </c:pt>
                <c:pt idx="18131">
                  <c:v>6.69</c:v>
                </c:pt>
                <c:pt idx="18132">
                  <c:v>6.7</c:v>
                </c:pt>
                <c:pt idx="18133">
                  <c:v>6.66</c:v>
                </c:pt>
                <c:pt idx="18134">
                  <c:v>6.69</c:v>
                </c:pt>
                <c:pt idx="18135">
                  <c:v>6.7</c:v>
                </c:pt>
                <c:pt idx="18136">
                  <c:v>6.67</c:v>
                </c:pt>
                <c:pt idx="18137">
                  <c:v>6.7</c:v>
                </c:pt>
                <c:pt idx="18138">
                  <c:v>5.0199999999999996</c:v>
                </c:pt>
                <c:pt idx="18139">
                  <c:v>6.66</c:v>
                </c:pt>
                <c:pt idx="18140">
                  <c:v>6.7</c:v>
                </c:pt>
                <c:pt idx="18141">
                  <c:v>6.7</c:v>
                </c:pt>
                <c:pt idx="18142">
                  <c:v>6.67</c:v>
                </c:pt>
                <c:pt idx="18143">
                  <c:v>6.7</c:v>
                </c:pt>
                <c:pt idx="18144">
                  <c:v>6.71</c:v>
                </c:pt>
                <c:pt idx="18145">
                  <c:v>6.68</c:v>
                </c:pt>
                <c:pt idx="18146">
                  <c:v>6.68</c:v>
                </c:pt>
                <c:pt idx="18147">
                  <c:v>6.69</c:v>
                </c:pt>
                <c:pt idx="18148">
                  <c:v>6.69</c:v>
                </c:pt>
                <c:pt idx="18149">
                  <c:v>6.68</c:v>
                </c:pt>
                <c:pt idx="18150">
                  <c:v>6.68</c:v>
                </c:pt>
                <c:pt idx="18151">
                  <c:v>6.68</c:v>
                </c:pt>
                <c:pt idx="18152">
                  <c:v>6.66</c:v>
                </c:pt>
                <c:pt idx="18153">
                  <c:v>6.7</c:v>
                </c:pt>
                <c:pt idx="18154">
                  <c:v>6.69</c:v>
                </c:pt>
                <c:pt idx="18155">
                  <c:v>6.69</c:v>
                </c:pt>
                <c:pt idx="18156">
                  <c:v>6.69</c:v>
                </c:pt>
                <c:pt idx="18157">
                  <c:v>6.69</c:v>
                </c:pt>
                <c:pt idx="18158">
                  <c:v>6.69</c:v>
                </c:pt>
                <c:pt idx="18159">
                  <c:v>6.68</c:v>
                </c:pt>
                <c:pt idx="18160">
                  <c:v>6.67</c:v>
                </c:pt>
                <c:pt idx="18161">
                  <c:v>6.68</c:v>
                </c:pt>
                <c:pt idx="18162">
                  <c:v>6.69</c:v>
                </c:pt>
                <c:pt idx="18163">
                  <c:v>3.38</c:v>
                </c:pt>
                <c:pt idx="18164">
                  <c:v>5.0199999999999996</c:v>
                </c:pt>
                <c:pt idx="18165">
                  <c:v>5.01</c:v>
                </c:pt>
                <c:pt idx="18166">
                  <c:v>5.0199999999999996</c:v>
                </c:pt>
                <c:pt idx="18167">
                  <c:v>5</c:v>
                </c:pt>
                <c:pt idx="18168">
                  <c:v>5.01</c:v>
                </c:pt>
                <c:pt idx="18169">
                  <c:v>5.03</c:v>
                </c:pt>
                <c:pt idx="18170">
                  <c:v>5.01</c:v>
                </c:pt>
                <c:pt idx="18171">
                  <c:v>5.01</c:v>
                </c:pt>
                <c:pt idx="18172">
                  <c:v>5.03</c:v>
                </c:pt>
                <c:pt idx="18173">
                  <c:v>5.03</c:v>
                </c:pt>
                <c:pt idx="18174">
                  <c:v>5</c:v>
                </c:pt>
                <c:pt idx="18175">
                  <c:v>5.03</c:v>
                </c:pt>
                <c:pt idx="18176">
                  <c:v>5.01</c:v>
                </c:pt>
                <c:pt idx="18177">
                  <c:v>5</c:v>
                </c:pt>
                <c:pt idx="18178">
                  <c:v>5.0199999999999996</c:v>
                </c:pt>
                <c:pt idx="18179">
                  <c:v>5.01</c:v>
                </c:pt>
                <c:pt idx="18180">
                  <c:v>5</c:v>
                </c:pt>
                <c:pt idx="18181">
                  <c:v>5.0199999999999996</c:v>
                </c:pt>
                <c:pt idx="18182">
                  <c:v>5.0199999999999996</c:v>
                </c:pt>
                <c:pt idx="18183">
                  <c:v>4.99</c:v>
                </c:pt>
                <c:pt idx="18184">
                  <c:v>5</c:v>
                </c:pt>
                <c:pt idx="18185">
                  <c:v>5.03</c:v>
                </c:pt>
                <c:pt idx="18186">
                  <c:v>5.01</c:v>
                </c:pt>
                <c:pt idx="18187">
                  <c:v>5.0199999999999996</c:v>
                </c:pt>
                <c:pt idx="18188">
                  <c:v>5.01</c:v>
                </c:pt>
                <c:pt idx="18189">
                  <c:v>5</c:v>
                </c:pt>
                <c:pt idx="18190">
                  <c:v>5.04</c:v>
                </c:pt>
                <c:pt idx="18191">
                  <c:v>5.0199999999999996</c:v>
                </c:pt>
                <c:pt idx="18192">
                  <c:v>5</c:v>
                </c:pt>
                <c:pt idx="18193">
                  <c:v>5</c:v>
                </c:pt>
                <c:pt idx="18194">
                  <c:v>5.01</c:v>
                </c:pt>
                <c:pt idx="18195">
                  <c:v>5.0199999999999996</c:v>
                </c:pt>
                <c:pt idx="18196">
                  <c:v>5.01</c:v>
                </c:pt>
                <c:pt idx="18197">
                  <c:v>5.01</c:v>
                </c:pt>
                <c:pt idx="18198">
                  <c:v>5.01</c:v>
                </c:pt>
                <c:pt idx="18199">
                  <c:v>5.01</c:v>
                </c:pt>
                <c:pt idx="18200">
                  <c:v>5.01</c:v>
                </c:pt>
                <c:pt idx="18201">
                  <c:v>5.03</c:v>
                </c:pt>
                <c:pt idx="18202">
                  <c:v>5</c:v>
                </c:pt>
                <c:pt idx="18203">
                  <c:v>5</c:v>
                </c:pt>
                <c:pt idx="18204">
                  <c:v>5.01</c:v>
                </c:pt>
                <c:pt idx="18205">
                  <c:v>5.01</c:v>
                </c:pt>
                <c:pt idx="18206">
                  <c:v>5.01</c:v>
                </c:pt>
                <c:pt idx="18207">
                  <c:v>5.0199999999999996</c:v>
                </c:pt>
                <c:pt idx="18208">
                  <c:v>5.0199999999999996</c:v>
                </c:pt>
                <c:pt idx="18209">
                  <c:v>5.0199999999999996</c:v>
                </c:pt>
                <c:pt idx="18210">
                  <c:v>5.01</c:v>
                </c:pt>
                <c:pt idx="18211">
                  <c:v>5</c:v>
                </c:pt>
                <c:pt idx="18212">
                  <c:v>5.0199999999999996</c:v>
                </c:pt>
                <c:pt idx="18213">
                  <c:v>5.0199999999999996</c:v>
                </c:pt>
                <c:pt idx="18214">
                  <c:v>5.0199999999999996</c:v>
                </c:pt>
                <c:pt idx="18215">
                  <c:v>5.01</c:v>
                </c:pt>
                <c:pt idx="18216">
                  <c:v>5.0199999999999996</c:v>
                </c:pt>
                <c:pt idx="18217">
                  <c:v>5.0199999999999996</c:v>
                </c:pt>
                <c:pt idx="18218">
                  <c:v>5.0199999999999996</c:v>
                </c:pt>
                <c:pt idx="18219">
                  <c:v>5.0199999999999996</c:v>
                </c:pt>
                <c:pt idx="18220">
                  <c:v>4.99</c:v>
                </c:pt>
                <c:pt idx="18221">
                  <c:v>5</c:v>
                </c:pt>
                <c:pt idx="18222">
                  <c:v>5.03</c:v>
                </c:pt>
                <c:pt idx="18223">
                  <c:v>5.0199999999999996</c:v>
                </c:pt>
                <c:pt idx="18224">
                  <c:v>5.0199999999999996</c:v>
                </c:pt>
                <c:pt idx="18225">
                  <c:v>5.0199999999999996</c:v>
                </c:pt>
                <c:pt idx="18226">
                  <c:v>4.99</c:v>
                </c:pt>
                <c:pt idx="18227">
                  <c:v>5.0199999999999996</c:v>
                </c:pt>
                <c:pt idx="18228">
                  <c:v>5.0199999999999996</c:v>
                </c:pt>
                <c:pt idx="18229">
                  <c:v>5</c:v>
                </c:pt>
                <c:pt idx="18230">
                  <c:v>5</c:v>
                </c:pt>
                <c:pt idx="18231">
                  <c:v>5.01</c:v>
                </c:pt>
                <c:pt idx="18232">
                  <c:v>5.01</c:v>
                </c:pt>
                <c:pt idx="18233">
                  <c:v>5.01</c:v>
                </c:pt>
                <c:pt idx="18234">
                  <c:v>5.01</c:v>
                </c:pt>
                <c:pt idx="18235">
                  <c:v>5.0199999999999996</c:v>
                </c:pt>
                <c:pt idx="18236">
                  <c:v>4.99</c:v>
                </c:pt>
                <c:pt idx="18237">
                  <c:v>5</c:v>
                </c:pt>
                <c:pt idx="18238">
                  <c:v>5.0199999999999996</c:v>
                </c:pt>
                <c:pt idx="18239">
                  <c:v>5.0199999999999996</c:v>
                </c:pt>
                <c:pt idx="18240">
                  <c:v>5.0199999999999996</c:v>
                </c:pt>
                <c:pt idx="18241">
                  <c:v>5.03</c:v>
                </c:pt>
                <c:pt idx="18242">
                  <c:v>5.01</c:v>
                </c:pt>
                <c:pt idx="18243">
                  <c:v>5.01</c:v>
                </c:pt>
                <c:pt idx="18244">
                  <c:v>5.0199999999999996</c:v>
                </c:pt>
                <c:pt idx="18245">
                  <c:v>4.99</c:v>
                </c:pt>
                <c:pt idx="18246">
                  <c:v>5.03</c:v>
                </c:pt>
                <c:pt idx="18247">
                  <c:v>5.0199999999999996</c:v>
                </c:pt>
                <c:pt idx="18248">
                  <c:v>5</c:v>
                </c:pt>
                <c:pt idx="18249">
                  <c:v>5.0199999999999996</c:v>
                </c:pt>
                <c:pt idx="18250">
                  <c:v>5.03</c:v>
                </c:pt>
                <c:pt idx="18251">
                  <c:v>5.0199999999999996</c:v>
                </c:pt>
                <c:pt idx="18252">
                  <c:v>5</c:v>
                </c:pt>
                <c:pt idx="18253">
                  <c:v>5.03</c:v>
                </c:pt>
                <c:pt idx="18254">
                  <c:v>5.01</c:v>
                </c:pt>
                <c:pt idx="18255">
                  <c:v>5</c:v>
                </c:pt>
                <c:pt idx="18256">
                  <c:v>5.03</c:v>
                </c:pt>
                <c:pt idx="18257">
                  <c:v>5.01</c:v>
                </c:pt>
                <c:pt idx="18258">
                  <c:v>5</c:v>
                </c:pt>
                <c:pt idx="18259">
                  <c:v>5.0199999999999996</c:v>
                </c:pt>
                <c:pt idx="18260">
                  <c:v>5.0199999999999996</c:v>
                </c:pt>
                <c:pt idx="18261">
                  <c:v>5</c:v>
                </c:pt>
                <c:pt idx="18262">
                  <c:v>5.0199999999999996</c:v>
                </c:pt>
                <c:pt idx="18263">
                  <c:v>5.0199999999999996</c:v>
                </c:pt>
                <c:pt idx="18264">
                  <c:v>5.0199999999999996</c:v>
                </c:pt>
                <c:pt idx="18265">
                  <c:v>5.01</c:v>
                </c:pt>
                <c:pt idx="18266">
                  <c:v>5</c:v>
                </c:pt>
                <c:pt idx="18267">
                  <c:v>5.01</c:v>
                </c:pt>
                <c:pt idx="18268">
                  <c:v>5.01</c:v>
                </c:pt>
                <c:pt idx="18269">
                  <c:v>6.67</c:v>
                </c:pt>
                <c:pt idx="18270">
                  <c:v>8.2799999999999994</c:v>
                </c:pt>
                <c:pt idx="18271">
                  <c:v>12.58</c:v>
                </c:pt>
                <c:pt idx="18272">
                  <c:v>5.28</c:v>
                </c:pt>
                <c:pt idx="18273">
                  <c:v>6.74</c:v>
                </c:pt>
                <c:pt idx="18274">
                  <c:v>6.63</c:v>
                </c:pt>
                <c:pt idx="18275">
                  <c:v>23.98</c:v>
                </c:pt>
                <c:pt idx="18276">
                  <c:v>36.82</c:v>
                </c:pt>
                <c:pt idx="18277">
                  <c:v>43.91</c:v>
                </c:pt>
                <c:pt idx="18278">
                  <c:v>25.08</c:v>
                </c:pt>
                <c:pt idx="18279">
                  <c:v>21.11</c:v>
                </c:pt>
                <c:pt idx="18280">
                  <c:v>26.38</c:v>
                </c:pt>
                <c:pt idx="18281">
                  <c:v>0</c:v>
                </c:pt>
                <c:pt idx="18282">
                  <c:v>0</c:v>
                </c:pt>
                <c:pt idx="18283">
                  <c:v>68.03</c:v>
                </c:pt>
                <c:pt idx="18284">
                  <c:v>41.14</c:v>
                </c:pt>
                <c:pt idx="18285">
                  <c:v>43.8</c:v>
                </c:pt>
                <c:pt idx="18286">
                  <c:v>59.45</c:v>
                </c:pt>
                <c:pt idx="18287">
                  <c:v>68.900000000000006</c:v>
                </c:pt>
                <c:pt idx="18288">
                  <c:v>0</c:v>
                </c:pt>
                <c:pt idx="18289">
                  <c:v>33.08</c:v>
                </c:pt>
                <c:pt idx="18290">
                  <c:v>77.69</c:v>
                </c:pt>
                <c:pt idx="18291">
                  <c:v>7.45</c:v>
                </c:pt>
                <c:pt idx="18292">
                  <c:v>22.84</c:v>
                </c:pt>
                <c:pt idx="18293">
                  <c:v>19.38</c:v>
                </c:pt>
                <c:pt idx="18294">
                  <c:v>0</c:v>
                </c:pt>
                <c:pt idx="18295">
                  <c:v>0</c:v>
                </c:pt>
                <c:pt idx="18296">
                  <c:v>0</c:v>
                </c:pt>
                <c:pt idx="18297">
                  <c:v>6.54</c:v>
                </c:pt>
                <c:pt idx="18298">
                  <c:v>12.74</c:v>
                </c:pt>
                <c:pt idx="18299">
                  <c:v>3.14</c:v>
                </c:pt>
                <c:pt idx="18300">
                  <c:v>0</c:v>
                </c:pt>
                <c:pt idx="18301">
                  <c:v>0</c:v>
                </c:pt>
                <c:pt idx="18302">
                  <c:v>0</c:v>
                </c:pt>
                <c:pt idx="18303">
                  <c:v>3.45</c:v>
                </c:pt>
                <c:pt idx="18304">
                  <c:v>6.7</c:v>
                </c:pt>
                <c:pt idx="18305">
                  <c:v>6.69</c:v>
                </c:pt>
                <c:pt idx="18306">
                  <c:v>6.69</c:v>
                </c:pt>
                <c:pt idx="18307">
                  <c:v>35.909999999999997</c:v>
                </c:pt>
                <c:pt idx="18308">
                  <c:v>2.25</c:v>
                </c:pt>
                <c:pt idx="18309">
                  <c:v>29.34</c:v>
                </c:pt>
                <c:pt idx="18310">
                  <c:v>25.13</c:v>
                </c:pt>
                <c:pt idx="18311">
                  <c:v>8.58</c:v>
                </c:pt>
                <c:pt idx="18312">
                  <c:v>6.73</c:v>
                </c:pt>
                <c:pt idx="18313">
                  <c:v>19.21</c:v>
                </c:pt>
                <c:pt idx="18314">
                  <c:v>2.72</c:v>
                </c:pt>
                <c:pt idx="18315">
                  <c:v>0</c:v>
                </c:pt>
                <c:pt idx="18316">
                  <c:v>1.75</c:v>
                </c:pt>
                <c:pt idx="18317">
                  <c:v>5.73</c:v>
                </c:pt>
                <c:pt idx="18318">
                  <c:v>14.61</c:v>
                </c:pt>
                <c:pt idx="18319">
                  <c:v>29.09</c:v>
                </c:pt>
                <c:pt idx="18320">
                  <c:v>19.079999999999998</c:v>
                </c:pt>
                <c:pt idx="18321">
                  <c:v>0</c:v>
                </c:pt>
                <c:pt idx="18322">
                  <c:v>6.71</c:v>
                </c:pt>
                <c:pt idx="18323">
                  <c:v>9.8800000000000008</c:v>
                </c:pt>
                <c:pt idx="18324">
                  <c:v>54.07</c:v>
                </c:pt>
                <c:pt idx="18325">
                  <c:v>48.36</c:v>
                </c:pt>
                <c:pt idx="18326">
                  <c:v>85.3</c:v>
                </c:pt>
                <c:pt idx="18327">
                  <c:v>48.97</c:v>
                </c:pt>
                <c:pt idx="18328">
                  <c:v>37.79</c:v>
                </c:pt>
                <c:pt idx="18329">
                  <c:v>18.75</c:v>
                </c:pt>
                <c:pt idx="18330">
                  <c:v>13.27</c:v>
                </c:pt>
                <c:pt idx="18331">
                  <c:v>27.02</c:v>
                </c:pt>
                <c:pt idx="18332">
                  <c:v>23.19</c:v>
                </c:pt>
                <c:pt idx="18333">
                  <c:v>14.06</c:v>
                </c:pt>
                <c:pt idx="18334">
                  <c:v>0</c:v>
                </c:pt>
                <c:pt idx="18335">
                  <c:v>8.02</c:v>
                </c:pt>
                <c:pt idx="18336">
                  <c:v>0</c:v>
                </c:pt>
                <c:pt idx="18337">
                  <c:v>0</c:v>
                </c:pt>
                <c:pt idx="18338">
                  <c:v>3.4</c:v>
                </c:pt>
                <c:pt idx="18339">
                  <c:v>6.7</c:v>
                </c:pt>
                <c:pt idx="18340">
                  <c:v>6.7</c:v>
                </c:pt>
                <c:pt idx="18341">
                  <c:v>6.67</c:v>
                </c:pt>
                <c:pt idx="18342">
                  <c:v>6.68</c:v>
                </c:pt>
                <c:pt idx="18343">
                  <c:v>6.69</c:v>
                </c:pt>
                <c:pt idx="18344">
                  <c:v>6.69</c:v>
                </c:pt>
                <c:pt idx="18345">
                  <c:v>6.69</c:v>
                </c:pt>
                <c:pt idx="18346">
                  <c:v>41.56</c:v>
                </c:pt>
                <c:pt idx="18347">
                  <c:v>1.83</c:v>
                </c:pt>
                <c:pt idx="18348">
                  <c:v>46.42</c:v>
                </c:pt>
                <c:pt idx="18349">
                  <c:v>39.92</c:v>
                </c:pt>
                <c:pt idx="18350">
                  <c:v>49.4</c:v>
                </c:pt>
                <c:pt idx="18351">
                  <c:v>41.74</c:v>
                </c:pt>
                <c:pt idx="18352">
                  <c:v>24.32</c:v>
                </c:pt>
                <c:pt idx="18353">
                  <c:v>20.260000000000002</c:v>
                </c:pt>
                <c:pt idx="18354">
                  <c:v>3.93</c:v>
                </c:pt>
                <c:pt idx="18355">
                  <c:v>0</c:v>
                </c:pt>
                <c:pt idx="18356">
                  <c:v>56.19</c:v>
                </c:pt>
                <c:pt idx="18357">
                  <c:v>12.63</c:v>
                </c:pt>
                <c:pt idx="18358">
                  <c:v>0</c:v>
                </c:pt>
                <c:pt idx="18359">
                  <c:v>0</c:v>
                </c:pt>
                <c:pt idx="18360">
                  <c:v>4.99</c:v>
                </c:pt>
                <c:pt idx="18361">
                  <c:v>9.52</c:v>
                </c:pt>
                <c:pt idx="18362">
                  <c:v>5.04</c:v>
                </c:pt>
                <c:pt idx="18363">
                  <c:v>5.0199999999999996</c:v>
                </c:pt>
                <c:pt idx="18364">
                  <c:v>5</c:v>
                </c:pt>
                <c:pt idx="18365">
                  <c:v>0</c:v>
                </c:pt>
                <c:pt idx="18366">
                  <c:v>0</c:v>
                </c:pt>
                <c:pt idx="18367">
                  <c:v>0</c:v>
                </c:pt>
                <c:pt idx="18368">
                  <c:v>0</c:v>
                </c:pt>
                <c:pt idx="18369">
                  <c:v>0</c:v>
                </c:pt>
                <c:pt idx="18370">
                  <c:v>0</c:v>
                </c:pt>
                <c:pt idx="18371">
                  <c:v>0</c:v>
                </c:pt>
                <c:pt idx="18372">
                  <c:v>0</c:v>
                </c:pt>
                <c:pt idx="18373">
                  <c:v>0</c:v>
                </c:pt>
                <c:pt idx="18374">
                  <c:v>0</c:v>
                </c:pt>
                <c:pt idx="18375">
                  <c:v>0</c:v>
                </c:pt>
                <c:pt idx="18376">
                  <c:v>0</c:v>
                </c:pt>
                <c:pt idx="18377">
                  <c:v>0</c:v>
                </c:pt>
                <c:pt idx="18378">
                  <c:v>0</c:v>
                </c:pt>
                <c:pt idx="18379">
                  <c:v>0</c:v>
                </c:pt>
                <c:pt idx="18380">
                  <c:v>0</c:v>
                </c:pt>
                <c:pt idx="18381">
                  <c:v>0</c:v>
                </c:pt>
                <c:pt idx="18382">
                  <c:v>0</c:v>
                </c:pt>
                <c:pt idx="18383">
                  <c:v>16.13</c:v>
                </c:pt>
                <c:pt idx="18384">
                  <c:v>38.28</c:v>
                </c:pt>
                <c:pt idx="18385">
                  <c:v>35.25</c:v>
                </c:pt>
                <c:pt idx="18386">
                  <c:v>0</c:v>
                </c:pt>
                <c:pt idx="18387">
                  <c:v>5.12</c:v>
                </c:pt>
                <c:pt idx="18388">
                  <c:v>5.0199999999999996</c:v>
                </c:pt>
                <c:pt idx="18389">
                  <c:v>32.94</c:v>
                </c:pt>
                <c:pt idx="18390">
                  <c:v>70.66</c:v>
                </c:pt>
                <c:pt idx="18391">
                  <c:v>0</c:v>
                </c:pt>
                <c:pt idx="18392">
                  <c:v>70.790000000000006</c:v>
                </c:pt>
                <c:pt idx="18393">
                  <c:v>46.13</c:v>
                </c:pt>
                <c:pt idx="18394">
                  <c:v>0</c:v>
                </c:pt>
                <c:pt idx="18395">
                  <c:v>26.5</c:v>
                </c:pt>
                <c:pt idx="18396">
                  <c:v>41.33</c:v>
                </c:pt>
                <c:pt idx="18397">
                  <c:v>0</c:v>
                </c:pt>
                <c:pt idx="18398">
                  <c:v>0</c:v>
                </c:pt>
                <c:pt idx="18399">
                  <c:v>137.66999999999999</c:v>
                </c:pt>
                <c:pt idx="18400">
                  <c:v>123.66</c:v>
                </c:pt>
                <c:pt idx="18401">
                  <c:v>0</c:v>
                </c:pt>
                <c:pt idx="18402">
                  <c:v>134.86000000000001</c:v>
                </c:pt>
                <c:pt idx="18403">
                  <c:v>0</c:v>
                </c:pt>
                <c:pt idx="18404">
                  <c:v>78.069999999999993</c:v>
                </c:pt>
                <c:pt idx="18405">
                  <c:v>124.68</c:v>
                </c:pt>
                <c:pt idx="18406">
                  <c:v>0</c:v>
                </c:pt>
                <c:pt idx="18407">
                  <c:v>0</c:v>
                </c:pt>
                <c:pt idx="18408">
                  <c:v>35.85</c:v>
                </c:pt>
                <c:pt idx="18409">
                  <c:v>23.06</c:v>
                </c:pt>
                <c:pt idx="18410">
                  <c:v>13.86</c:v>
                </c:pt>
                <c:pt idx="18411">
                  <c:v>8.27</c:v>
                </c:pt>
                <c:pt idx="18412">
                  <c:v>0</c:v>
                </c:pt>
                <c:pt idx="18413">
                  <c:v>16.13</c:v>
                </c:pt>
                <c:pt idx="18414">
                  <c:v>0</c:v>
                </c:pt>
                <c:pt idx="18415">
                  <c:v>1.84</c:v>
                </c:pt>
                <c:pt idx="18416">
                  <c:v>6.68</c:v>
                </c:pt>
                <c:pt idx="18417">
                  <c:v>6.69</c:v>
                </c:pt>
                <c:pt idx="18418">
                  <c:v>6.69</c:v>
                </c:pt>
                <c:pt idx="18419">
                  <c:v>8.31</c:v>
                </c:pt>
                <c:pt idx="18420">
                  <c:v>10.37</c:v>
                </c:pt>
                <c:pt idx="18421">
                  <c:v>7.76</c:v>
                </c:pt>
                <c:pt idx="18422">
                  <c:v>40.56</c:v>
                </c:pt>
                <c:pt idx="18423">
                  <c:v>25.22</c:v>
                </c:pt>
                <c:pt idx="18424">
                  <c:v>2.96</c:v>
                </c:pt>
                <c:pt idx="18425">
                  <c:v>0</c:v>
                </c:pt>
                <c:pt idx="18426">
                  <c:v>0</c:v>
                </c:pt>
                <c:pt idx="18427">
                  <c:v>6.6</c:v>
                </c:pt>
                <c:pt idx="18428">
                  <c:v>91.79</c:v>
                </c:pt>
                <c:pt idx="18429">
                  <c:v>90.71</c:v>
                </c:pt>
                <c:pt idx="18430">
                  <c:v>56.85</c:v>
                </c:pt>
                <c:pt idx="18431">
                  <c:v>131.66</c:v>
                </c:pt>
                <c:pt idx="18432">
                  <c:v>3.54</c:v>
                </c:pt>
                <c:pt idx="18433">
                  <c:v>135.88</c:v>
                </c:pt>
                <c:pt idx="18434">
                  <c:v>0</c:v>
                </c:pt>
                <c:pt idx="18435">
                  <c:v>90.45</c:v>
                </c:pt>
                <c:pt idx="18436">
                  <c:v>109.59</c:v>
                </c:pt>
                <c:pt idx="18437">
                  <c:v>139.66</c:v>
                </c:pt>
                <c:pt idx="18438">
                  <c:v>0</c:v>
                </c:pt>
                <c:pt idx="18439">
                  <c:v>176.01</c:v>
                </c:pt>
                <c:pt idx="18440">
                  <c:v>220.03</c:v>
                </c:pt>
                <c:pt idx="18441">
                  <c:v>191.71</c:v>
                </c:pt>
                <c:pt idx="18442">
                  <c:v>0</c:v>
                </c:pt>
                <c:pt idx="18443">
                  <c:v>171.67</c:v>
                </c:pt>
                <c:pt idx="18444">
                  <c:v>201.8</c:v>
                </c:pt>
                <c:pt idx="18445">
                  <c:v>196.25</c:v>
                </c:pt>
                <c:pt idx="18446">
                  <c:v>159.87</c:v>
                </c:pt>
                <c:pt idx="18447">
                  <c:v>141.58000000000001</c:v>
                </c:pt>
                <c:pt idx="18448">
                  <c:v>59.13</c:v>
                </c:pt>
                <c:pt idx="18449">
                  <c:v>0</c:v>
                </c:pt>
                <c:pt idx="18450">
                  <c:v>50.29</c:v>
                </c:pt>
                <c:pt idx="18451">
                  <c:v>0</c:v>
                </c:pt>
                <c:pt idx="18452">
                  <c:v>0</c:v>
                </c:pt>
                <c:pt idx="18453">
                  <c:v>0</c:v>
                </c:pt>
                <c:pt idx="18454">
                  <c:v>40.75</c:v>
                </c:pt>
                <c:pt idx="18455">
                  <c:v>94.98</c:v>
                </c:pt>
                <c:pt idx="18456">
                  <c:v>41.68</c:v>
                </c:pt>
                <c:pt idx="18457">
                  <c:v>12.56</c:v>
                </c:pt>
                <c:pt idx="18458">
                  <c:v>96.72</c:v>
                </c:pt>
                <c:pt idx="18459">
                  <c:v>59.32</c:v>
                </c:pt>
                <c:pt idx="18460">
                  <c:v>0</c:v>
                </c:pt>
                <c:pt idx="18461">
                  <c:v>0</c:v>
                </c:pt>
                <c:pt idx="18462">
                  <c:v>0</c:v>
                </c:pt>
                <c:pt idx="18463">
                  <c:v>0</c:v>
                </c:pt>
                <c:pt idx="18464">
                  <c:v>0</c:v>
                </c:pt>
                <c:pt idx="18465">
                  <c:v>0</c:v>
                </c:pt>
                <c:pt idx="18466">
                  <c:v>0</c:v>
                </c:pt>
                <c:pt idx="18467">
                  <c:v>0</c:v>
                </c:pt>
                <c:pt idx="18468">
                  <c:v>0</c:v>
                </c:pt>
                <c:pt idx="18469">
                  <c:v>0</c:v>
                </c:pt>
                <c:pt idx="18470">
                  <c:v>0</c:v>
                </c:pt>
                <c:pt idx="18471">
                  <c:v>0</c:v>
                </c:pt>
                <c:pt idx="18472">
                  <c:v>5.03</c:v>
                </c:pt>
                <c:pt idx="18473">
                  <c:v>5.03</c:v>
                </c:pt>
                <c:pt idx="18474">
                  <c:v>35.32</c:v>
                </c:pt>
                <c:pt idx="18475">
                  <c:v>70.41</c:v>
                </c:pt>
                <c:pt idx="18476">
                  <c:v>124.55</c:v>
                </c:pt>
                <c:pt idx="18477">
                  <c:v>172.91</c:v>
                </c:pt>
                <c:pt idx="18478">
                  <c:v>197.52</c:v>
                </c:pt>
                <c:pt idx="18479">
                  <c:v>169.36</c:v>
                </c:pt>
                <c:pt idx="18480">
                  <c:v>0</c:v>
                </c:pt>
                <c:pt idx="18481">
                  <c:v>160.37</c:v>
                </c:pt>
                <c:pt idx="18482">
                  <c:v>214.34</c:v>
                </c:pt>
                <c:pt idx="18483">
                  <c:v>220.05</c:v>
                </c:pt>
                <c:pt idx="18484">
                  <c:v>235</c:v>
                </c:pt>
                <c:pt idx="18485">
                  <c:v>245.5</c:v>
                </c:pt>
                <c:pt idx="18486">
                  <c:v>215.68</c:v>
                </c:pt>
                <c:pt idx="18487">
                  <c:v>0</c:v>
                </c:pt>
                <c:pt idx="18488">
                  <c:v>135.55000000000001</c:v>
                </c:pt>
                <c:pt idx="18489">
                  <c:v>233.38</c:v>
                </c:pt>
                <c:pt idx="18490">
                  <c:v>194.93</c:v>
                </c:pt>
                <c:pt idx="18491">
                  <c:v>0</c:v>
                </c:pt>
                <c:pt idx="18492">
                  <c:v>0</c:v>
                </c:pt>
                <c:pt idx="18493">
                  <c:v>0</c:v>
                </c:pt>
                <c:pt idx="18494">
                  <c:v>3.36</c:v>
                </c:pt>
                <c:pt idx="18495">
                  <c:v>5.01</c:v>
                </c:pt>
                <c:pt idx="18496">
                  <c:v>5.01</c:v>
                </c:pt>
                <c:pt idx="18497">
                  <c:v>6.64</c:v>
                </c:pt>
                <c:pt idx="18498">
                  <c:v>5</c:v>
                </c:pt>
                <c:pt idx="18499">
                  <c:v>5.03</c:v>
                </c:pt>
                <c:pt idx="18500">
                  <c:v>5</c:v>
                </c:pt>
                <c:pt idx="18501">
                  <c:v>5.01</c:v>
                </c:pt>
                <c:pt idx="18502">
                  <c:v>5.0199999999999996</c:v>
                </c:pt>
                <c:pt idx="18503">
                  <c:v>5</c:v>
                </c:pt>
                <c:pt idx="18504">
                  <c:v>5.01</c:v>
                </c:pt>
                <c:pt idx="18505">
                  <c:v>5.0199999999999996</c:v>
                </c:pt>
                <c:pt idx="18506">
                  <c:v>5.01</c:v>
                </c:pt>
                <c:pt idx="18507">
                  <c:v>5.0199999999999996</c:v>
                </c:pt>
                <c:pt idx="18508">
                  <c:v>5</c:v>
                </c:pt>
                <c:pt idx="18509">
                  <c:v>5.0199999999999996</c:v>
                </c:pt>
                <c:pt idx="18510">
                  <c:v>5.01</c:v>
                </c:pt>
                <c:pt idx="18511">
                  <c:v>5</c:v>
                </c:pt>
                <c:pt idx="18512">
                  <c:v>5.01</c:v>
                </c:pt>
                <c:pt idx="18513">
                  <c:v>5.0199999999999996</c:v>
                </c:pt>
                <c:pt idx="18514">
                  <c:v>5.0199999999999996</c:v>
                </c:pt>
                <c:pt idx="18515">
                  <c:v>5</c:v>
                </c:pt>
                <c:pt idx="18516">
                  <c:v>5.0199999999999996</c:v>
                </c:pt>
                <c:pt idx="18517">
                  <c:v>5.0199999999999996</c:v>
                </c:pt>
                <c:pt idx="18518">
                  <c:v>5.0199999999999996</c:v>
                </c:pt>
                <c:pt idx="18519">
                  <c:v>5.03</c:v>
                </c:pt>
                <c:pt idx="18520">
                  <c:v>5.01</c:v>
                </c:pt>
                <c:pt idx="18521">
                  <c:v>5.01</c:v>
                </c:pt>
                <c:pt idx="18522">
                  <c:v>5.0199999999999996</c:v>
                </c:pt>
                <c:pt idx="18523">
                  <c:v>5.0199999999999996</c:v>
                </c:pt>
                <c:pt idx="18524">
                  <c:v>5.0199999999999996</c:v>
                </c:pt>
                <c:pt idx="18525">
                  <c:v>5</c:v>
                </c:pt>
                <c:pt idx="18526">
                  <c:v>5.03</c:v>
                </c:pt>
                <c:pt idx="18527">
                  <c:v>5.0199999999999996</c:v>
                </c:pt>
                <c:pt idx="18528">
                  <c:v>5.0199999999999996</c:v>
                </c:pt>
                <c:pt idx="18529">
                  <c:v>5</c:v>
                </c:pt>
                <c:pt idx="18530">
                  <c:v>5.01</c:v>
                </c:pt>
                <c:pt idx="18531">
                  <c:v>5</c:v>
                </c:pt>
                <c:pt idx="18532">
                  <c:v>5.0199999999999996</c:v>
                </c:pt>
                <c:pt idx="18533">
                  <c:v>5.0199999999999996</c:v>
                </c:pt>
                <c:pt idx="18534">
                  <c:v>5</c:v>
                </c:pt>
                <c:pt idx="18535">
                  <c:v>5.0199999999999996</c:v>
                </c:pt>
                <c:pt idx="18536">
                  <c:v>5.0199999999999996</c:v>
                </c:pt>
                <c:pt idx="18537">
                  <c:v>5</c:v>
                </c:pt>
                <c:pt idx="18538">
                  <c:v>5</c:v>
                </c:pt>
                <c:pt idx="18539">
                  <c:v>5.01</c:v>
                </c:pt>
                <c:pt idx="18540">
                  <c:v>5.01</c:v>
                </c:pt>
                <c:pt idx="18541">
                  <c:v>5.0199999999999996</c:v>
                </c:pt>
                <c:pt idx="18542">
                  <c:v>5.0199999999999996</c:v>
                </c:pt>
                <c:pt idx="18543">
                  <c:v>5.0199999999999996</c:v>
                </c:pt>
                <c:pt idx="18544">
                  <c:v>6.63</c:v>
                </c:pt>
                <c:pt idx="18545">
                  <c:v>51.12</c:v>
                </c:pt>
                <c:pt idx="18546">
                  <c:v>100.3</c:v>
                </c:pt>
                <c:pt idx="18547">
                  <c:v>126.22</c:v>
                </c:pt>
                <c:pt idx="18548">
                  <c:v>61.89</c:v>
                </c:pt>
                <c:pt idx="18549">
                  <c:v>139.26</c:v>
                </c:pt>
                <c:pt idx="18550">
                  <c:v>0</c:v>
                </c:pt>
                <c:pt idx="18551">
                  <c:v>153.4</c:v>
                </c:pt>
                <c:pt idx="18552">
                  <c:v>146.97</c:v>
                </c:pt>
                <c:pt idx="18553">
                  <c:v>0</c:v>
                </c:pt>
                <c:pt idx="18554">
                  <c:v>131.47999999999999</c:v>
                </c:pt>
                <c:pt idx="18555">
                  <c:v>44.04</c:v>
                </c:pt>
                <c:pt idx="18556">
                  <c:v>0</c:v>
                </c:pt>
                <c:pt idx="18557">
                  <c:v>0</c:v>
                </c:pt>
                <c:pt idx="18558">
                  <c:v>13.82</c:v>
                </c:pt>
                <c:pt idx="18559">
                  <c:v>24.58</c:v>
                </c:pt>
                <c:pt idx="18560">
                  <c:v>40.17</c:v>
                </c:pt>
                <c:pt idx="18561">
                  <c:v>76.08</c:v>
                </c:pt>
                <c:pt idx="18562">
                  <c:v>175.97</c:v>
                </c:pt>
                <c:pt idx="18563">
                  <c:v>193.68</c:v>
                </c:pt>
                <c:pt idx="18564">
                  <c:v>0</c:v>
                </c:pt>
                <c:pt idx="18565">
                  <c:v>149.61000000000001</c:v>
                </c:pt>
                <c:pt idx="18566">
                  <c:v>214.92</c:v>
                </c:pt>
                <c:pt idx="18567">
                  <c:v>178.89</c:v>
                </c:pt>
                <c:pt idx="18568">
                  <c:v>0</c:v>
                </c:pt>
                <c:pt idx="18569">
                  <c:v>123.27</c:v>
                </c:pt>
                <c:pt idx="18570">
                  <c:v>0</c:v>
                </c:pt>
                <c:pt idx="18571">
                  <c:v>0</c:v>
                </c:pt>
                <c:pt idx="18572">
                  <c:v>0</c:v>
                </c:pt>
                <c:pt idx="18573">
                  <c:v>0</c:v>
                </c:pt>
                <c:pt idx="18574">
                  <c:v>1.77</c:v>
                </c:pt>
                <c:pt idx="18575">
                  <c:v>5.05</c:v>
                </c:pt>
                <c:pt idx="18576">
                  <c:v>6.69</c:v>
                </c:pt>
                <c:pt idx="18577">
                  <c:v>6.64</c:v>
                </c:pt>
                <c:pt idx="18578">
                  <c:v>6.69</c:v>
                </c:pt>
                <c:pt idx="18579">
                  <c:v>6.69</c:v>
                </c:pt>
                <c:pt idx="18580">
                  <c:v>6.67</c:v>
                </c:pt>
                <c:pt idx="18581">
                  <c:v>6.68</c:v>
                </c:pt>
                <c:pt idx="18582">
                  <c:v>6.68</c:v>
                </c:pt>
                <c:pt idx="18583">
                  <c:v>6.69</c:v>
                </c:pt>
                <c:pt idx="18584">
                  <c:v>6.67</c:v>
                </c:pt>
                <c:pt idx="18585">
                  <c:v>6.67</c:v>
                </c:pt>
                <c:pt idx="18586">
                  <c:v>6.69</c:v>
                </c:pt>
                <c:pt idx="18587">
                  <c:v>6.66</c:v>
                </c:pt>
                <c:pt idx="18588">
                  <c:v>9.9</c:v>
                </c:pt>
                <c:pt idx="18589">
                  <c:v>5.07</c:v>
                </c:pt>
                <c:pt idx="18590">
                  <c:v>6.69</c:v>
                </c:pt>
                <c:pt idx="18591">
                  <c:v>6.69</c:v>
                </c:pt>
                <c:pt idx="18592">
                  <c:v>6.68</c:v>
                </c:pt>
                <c:pt idx="18593">
                  <c:v>6.69</c:v>
                </c:pt>
                <c:pt idx="18594">
                  <c:v>6.66</c:v>
                </c:pt>
                <c:pt idx="18595">
                  <c:v>6.68</c:v>
                </c:pt>
                <c:pt idx="18596">
                  <c:v>6.68</c:v>
                </c:pt>
                <c:pt idx="18597">
                  <c:v>6.7</c:v>
                </c:pt>
                <c:pt idx="18598">
                  <c:v>6.68</c:v>
                </c:pt>
                <c:pt idx="18599">
                  <c:v>6.68</c:v>
                </c:pt>
                <c:pt idx="18600">
                  <c:v>6.68</c:v>
                </c:pt>
                <c:pt idx="18601">
                  <c:v>6.69</c:v>
                </c:pt>
                <c:pt idx="18602">
                  <c:v>6.71</c:v>
                </c:pt>
                <c:pt idx="18603">
                  <c:v>6.68</c:v>
                </c:pt>
                <c:pt idx="18604">
                  <c:v>6.68</c:v>
                </c:pt>
                <c:pt idx="18605">
                  <c:v>6.7</c:v>
                </c:pt>
                <c:pt idx="18606">
                  <c:v>6.69</c:v>
                </c:pt>
                <c:pt idx="18607">
                  <c:v>6.7</c:v>
                </c:pt>
                <c:pt idx="18608">
                  <c:v>6.69</c:v>
                </c:pt>
                <c:pt idx="18609">
                  <c:v>6.67</c:v>
                </c:pt>
                <c:pt idx="18610">
                  <c:v>6.69</c:v>
                </c:pt>
                <c:pt idx="18611">
                  <c:v>0</c:v>
                </c:pt>
                <c:pt idx="18612">
                  <c:v>19.22</c:v>
                </c:pt>
                <c:pt idx="18613">
                  <c:v>0</c:v>
                </c:pt>
                <c:pt idx="18614">
                  <c:v>6.65</c:v>
                </c:pt>
                <c:pt idx="18615">
                  <c:v>5.03</c:v>
                </c:pt>
                <c:pt idx="18616">
                  <c:v>5.0199999999999996</c:v>
                </c:pt>
                <c:pt idx="18617">
                  <c:v>5.0199999999999996</c:v>
                </c:pt>
                <c:pt idx="18618">
                  <c:v>4.99</c:v>
                </c:pt>
                <c:pt idx="18619">
                  <c:v>5.04</c:v>
                </c:pt>
                <c:pt idx="18620">
                  <c:v>5.01</c:v>
                </c:pt>
                <c:pt idx="18621">
                  <c:v>5.01</c:v>
                </c:pt>
                <c:pt idx="18622">
                  <c:v>5</c:v>
                </c:pt>
                <c:pt idx="18623">
                  <c:v>5.01</c:v>
                </c:pt>
                <c:pt idx="18624">
                  <c:v>5.0199999999999996</c:v>
                </c:pt>
                <c:pt idx="18625">
                  <c:v>5.0199999999999996</c:v>
                </c:pt>
                <c:pt idx="18626">
                  <c:v>4.99</c:v>
                </c:pt>
                <c:pt idx="18627">
                  <c:v>5</c:v>
                </c:pt>
                <c:pt idx="18628">
                  <c:v>5.01</c:v>
                </c:pt>
                <c:pt idx="18629">
                  <c:v>5.0199999999999996</c:v>
                </c:pt>
                <c:pt idx="18630">
                  <c:v>6.62</c:v>
                </c:pt>
                <c:pt idx="18631">
                  <c:v>69.7</c:v>
                </c:pt>
                <c:pt idx="18632">
                  <c:v>151.6</c:v>
                </c:pt>
                <c:pt idx="18633">
                  <c:v>40.98</c:v>
                </c:pt>
                <c:pt idx="18634">
                  <c:v>148.59</c:v>
                </c:pt>
                <c:pt idx="18635">
                  <c:v>0</c:v>
                </c:pt>
                <c:pt idx="18636">
                  <c:v>199.69</c:v>
                </c:pt>
                <c:pt idx="18637">
                  <c:v>0</c:v>
                </c:pt>
                <c:pt idx="18638">
                  <c:v>88.84</c:v>
                </c:pt>
                <c:pt idx="18639">
                  <c:v>203.84</c:v>
                </c:pt>
                <c:pt idx="18640">
                  <c:v>175.49</c:v>
                </c:pt>
                <c:pt idx="18641">
                  <c:v>0</c:v>
                </c:pt>
                <c:pt idx="18642">
                  <c:v>216.58</c:v>
                </c:pt>
                <c:pt idx="18643">
                  <c:v>212.27</c:v>
                </c:pt>
                <c:pt idx="18644">
                  <c:v>203.49</c:v>
                </c:pt>
                <c:pt idx="18645">
                  <c:v>0</c:v>
                </c:pt>
                <c:pt idx="18646">
                  <c:v>191.88</c:v>
                </c:pt>
                <c:pt idx="18647">
                  <c:v>256.87</c:v>
                </c:pt>
                <c:pt idx="18648">
                  <c:v>245.96</c:v>
                </c:pt>
                <c:pt idx="18649">
                  <c:v>239.81</c:v>
                </c:pt>
                <c:pt idx="18650">
                  <c:v>247.41</c:v>
                </c:pt>
                <c:pt idx="18651">
                  <c:v>244.9</c:v>
                </c:pt>
                <c:pt idx="18652">
                  <c:v>0</c:v>
                </c:pt>
                <c:pt idx="18653">
                  <c:v>176.9</c:v>
                </c:pt>
                <c:pt idx="18654">
                  <c:v>268.27</c:v>
                </c:pt>
                <c:pt idx="18655">
                  <c:v>268.95999999999998</c:v>
                </c:pt>
                <c:pt idx="18656">
                  <c:v>265.58</c:v>
                </c:pt>
                <c:pt idx="18657">
                  <c:v>267.08</c:v>
                </c:pt>
                <c:pt idx="18658">
                  <c:v>266.58</c:v>
                </c:pt>
                <c:pt idx="18659">
                  <c:v>267.85000000000002</c:v>
                </c:pt>
                <c:pt idx="18660">
                  <c:v>261.98</c:v>
                </c:pt>
                <c:pt idx="18661">
                  <c:v>252.97</c:v>
                </c:pt>
                <c:pt idx="18662">
                  <c:v>246.57</c:v>
                </c:pt>
                <c:pt idx="18663">
                  <c:v>0</c:v>
                </c:pt>
                <c:pt idx="18664">
                  <c:v>186.93</c:v>
                </c:pt>
                <c:pt idx="18665">
                  <c:v>280.76</c:v>
                </c:pt>
                <c:pt idx="18666">
                  <c:v>279.02999999999997</c:v>
                </c:pt>
                <c:pt idx="18667">
                  <c:v>269.19</c:v>
                </c:pt>
                <c:pt idx="18668">
                  <c:v>252.99</c:v>
                </c:pt>
                <c:pt idx="18669">
                  <c:v>244.27</c:v>
                </c:pt>
                <c:pt idx="18670">
                  <c:v>224.74</c:v>
                </c:pt>
                <c:pt idx="18671">
                  <c:v>144.88</c:v>
                </c:pt>
                <c:pt idx="18672">
                  <c:v>198.04</c:v>
                </c:pt>
                <c:pt idx="18673">
                  <c:v>197.8</c:v>
                </c:pt>
                <c:pt idx="18674">
                  <c:v>170.97</c:v>
                </c:pt>
                <c:pt idx="18675">
                  <c:v>150.56</c:v>
                </c:pt>
                <c:pt idx="18676">
                  <c:v>167.93</c:v>
                </c:pt>
                <c:pt idx="18677">
                  <c:v>84</c:v>
                </c:pt>
                <c:pt idx="18678">
                  <c:v>176.39</c:v>
                </c:pt>
                <c:pt idx="18679">
                  <c:v>197.6</c:v>
                </c:pt>
                <c:pt idx="18680">
                  <c:v>203.2</c:v>
                </c:pt>
                <c:pt idx="18681">
                  <c:v>215.29</c:v>
                </c:pt>
                <c:pt idx="18682">
                  <c:v>219.91</c:v>
                </c:pt>
                <c:pt idx="18683">
                  <c:v>221.47</c:v>
                </c:pt>
                <c:pt idx="18684">
                  <c:v>0</c:v>
                </c:pt>
                <c:pt idx="18685">
                  <c:v>0</c:v>
                </c:pt>
                <c:pt idx="18686">
                  <c:v>271.14999999999998</c:v>
                </c:pt>
                <c:pt idx="18687">
                  <c:v>214.8</c:v>
                </c:pt>
                <c:pt idx="18688">
                  <c:v>256.08999999999997</c:v>
                </c:pt>
                <c:pt idx="18689">
                  <c:v>269.27</c:v>
                </c:pt>
                <c:pt idx="18690">
                  <c:v>258.8</c:v>
                </c:pt>
                <c:pt idx="18691">
                  <c:v>248.54</c:v>
                </c:pt>
                <c:pt idx="18692">
                  <c:v>248.68</c:v>
                </c:pt>
                <c:pt idx="18693">
                  <c:v>239.64</c:v>
                </c:pt>
                <c:pt idx="18694">
                  <c:v>272.94</c:v>
                </c:pt>
                <c:pt idx="18695">
                  <c:v>256.74</c:v>
                </c:pt>
                <c:pt idx="18696">
                  <c:v>231.69</c:v>
                </c:pt>
                <c:pt idx="18697">
                  <c:v>254.06</c:v>
                </c:pt>
                <c:pt idx="18698">
                  <c:v>262.98</c:v>
                </c:pt>
                <c:pt idx="18699">
                  <c:v>276.45999999999998</c:v>
                </c:pt>
                <c:pt idx="18700">
                  <c:v>275.16000000000003</c:v>
                </c:pt>
                <c:pt idx="18701">
                  <c:v>277.63</c:v>
                </c:pt>
                <c:pt idx="18702">
                  <c:v>273.7</c:v>
                </c:pt>
                <c:pt idx="18703">
                  <c:v>260.87</c:v>
                </c:pt>
                <c:pt idx="18704">
                  <c:v>271.39999999999998</c:v>
                </c:pt>
                <c:pt idx="18705">
                  <c:v>280.87</c:v>
                </c:pt>
                <c:pt idx="18706">
                  <c:v>286.37</c:v>
                </c:pt>
                <c:pt idx="18707">
                  <c:v>274.77999999999997</c:v>
                </c:pt>
                <c:pt idx="18708">
                  <c:v>252.37</c:v>
                </c:pt>
                <c:pt idx="18709">
                  <c:v>254.69</c:v>
                </c:pt>
                <c:pt idx="18710">
                  <c:v>264.08999999999997</c:v>
                </c:pt>
                <c:pt idx="18711">
                  <c:v>271.06</c:v>
                </c:pt>
                <c:pt idx="18712">
                  <c:v>274.10000000000002</c:v>
                </c:pt>
                <c:pt idx="18713">
                  <c:v>257.61</c:v>
                </c:pt>
                <c:pt idx="18714">
                  <c:v>262.8</c:v>
                </c:pt>
                <c:pt idx="18715">
                  <c:v>262.16000000000003</c:v>
                </c:pt>
                <c:pt idx="18716">
                  <c:v>265.04000000000002</c:v>
                </c:pt>
                <c:pt idx="18717">
                  <c:v>290.83999999999997</c:v>
                </c:pt>
                <c:pt idx="18718">
                  <c:v>312.35000000000002</c:v>
                </c:pt>
                <c:pt idx="18719">
                  <c:v>306.02</c:v>
                </c:pt>
                <c:pt idx="18720">
                  <c:v>318.68</c:v>
                </c:pt>
                <c:pt idx="18721">
                  <c:v>314.54000000000002</c:v>
                </c:pt>
                <c:pt idx="18722">
                  <c:v>279.20999999999998</c:v>
                </c:pt>
                <c:pt idx="18723">
                  <c:v>246.9</c:v>
                </c:pt>
                <c:pt idx="18724">
                  <c:v>247.65</c:v>
                </c:pt>
                <c:pt idx="18725">
                  <c:v>131.55000000000001</c:v>
                </c:pt>
                <c:pt idx="18726">
                  <c:v>217.64</c:v>
                </c:pt>
                <c:pt idx="18727">
                  <c:v>145.44999999999999</c:v>
                </c:pt>
                <c:pt idx="18728">
                  <c:v>99.29</c:v>
                </c:pt>
                <c:pt idx="18729">
                  <c:v>0</c:v>
                </c:pt>
                <c:pt idx="18730">
                  <c:v>0</c:v>
                </c:pt>
                <c:pt idx="18731">
                  <c:v>0</c:v>
                </c:pt>
                <c:pt idx="18732">
                  <c:v>0</c:v>
                </c:pt>
                <c:pt idx="18733">
                  <c:v>0</c:v>
                </c:pt>
                <c:pt idx="18734">
                  <c:v>0</c:v>
                </c:pt>
                <c:pt idx="18735">
                  <c:v>0</c:v>
                </c:pt>
                <c:pt idx="18736">
                  <c:v>0</c:v>
                </c:pt>
                <c:pt idx="18737">
                  <c:v>0</c:v>
                </c:pt>
                <c:pt idx="18738">
                  <c:v>0</c:v>
                </c:pt>
                <c:pt idx="18739">
                  <c:v>0</c:v>
                </c:pt>
                <c:pt idx="18740">
                  <c:v>0</c:v>
                </c:pt>
                <c:pt idx="18741">
                  <c:v>0</c:v>
                </c:pt>
                <c:pt idx="18742">
                  <c:v>0</c:v>
                </c:pt>
                <c:pt idx="18743">
                  <c:v>0</c:v>
                </c:pt>
                <c:pt idx="18744">
                  <c:v>0</c:v>
                </c:pt>
                <c:pt idx="18745">
                  <c:v>0</c:v>
                </c:pt>
                <c:pt idx="18746">
                  <c:v>0</c:v>
                </c:pt>
                <c:pt idx="18747">
                  <c:v>0</c:v>
                </c:pt>
                <c:pt idx="18748">
                  <c:v>0</c:v>
                </c:pt>
                <c:pt idx="18749">
                  <c:v>0</c:v>
                </c:pt>
                <c:pt idx="18750">
                  <c:v>0</c:v>
                </c:pt>
                <c:pt idx="18751">
                  <c:v>0</c:v>
                </c:pt>
                <c:pt idx="18752">
                  <c:v>0</c:v>
                </c:pt>
                <c:pt idx="18753">
                  <c:v>0</c:v>
                </c:pt>
                <c:pt idx="18754">
                  <c:v>0</c:v>
                </c:pt>
                <c:pt idx="18755">
                  <c:v>0</c:v>
                </c:pt>
                <c:pt idx="18756">
                  <c:v>0</c:v>
                </c:pt>
                <c:pt idx="18757">
                  <c:v>0</c:v>
                </c:pt>
                <c:pt idx="18758">
                  <c:v>0</c:v>
                </c:pt>
                <c:pt idx="18759">
                  <c:v>0</c:v>
                </c:pt>
                <c:pt idx="18760">
                  <c:v>81.92</c:v>
                </c:pt>
                <c:pt idx="18761">
                  <c:v>134.03</c:v>
                </c:pt>
                <c:pt idx="18762">
                  <c:v>124.6</c:v>
                </c:pt>
                <c:pt idx="18763">
                  <c:v>149.68</c:v>
                </c:pt>
                <c:pt idx="18764">
                  <c:v>158.72999999999999</c:v>
                </c:pt>
                <c:pt idx="18765">
                  <c:v>160.16999999999999</c:v>
                </c:pt>
                <c:pt idx="18766">
                  <c:v>160.02000000000001</c:v>
                </c:pt>
                <c:pt idx="18767">
                  <c:v>166</c:v>
                </c:pt>
                <c:pt idx="18768">
                  <c:v>160.76</c:v>
                </c:pt>
                <c:pt idx="18769">
                  <c:v>225.81</c:v>
                </c:pt>
                <c:pt idx="18770">
                  <c:v>203.69</c:v>
                </c:pt>
                <c:pt idx="18771">
                  <c:v>202.14</c:v>
                </c:pt>
                <c:pt idx="18772">
                  <c:v>227.41</c:v>
                </c:pt>
                <c:pt idx="18773">
                  <c:v>211.38</c:v>
                </c:pt>
                <c:pt idx="18774">
                  <c:v>0</c:v>
                </c:pt>
                <c:pt idx="18775">
                  <c:v>0</c:v>
                </c:pt>
                <c:pt idx="18776">
                  <c:v>3.28</c:v>
                </c:pt>
                <c:pt idx="18777">
                  <c:v>61.02</c:v>
                </c:pt>
                <c:pt idx="18778">
                  <c:v>171.21</c:v>
                </c:pt>
                <c:pt idx="18779">
                  <c:v>171.45</c:v>
                </c:pt>
                <c:pt idx="18780">
                  <c:v>193.03</c:v>
                </c:pt>
                <c:pt idx="18781">
                  <c:v>197.83</c:v>
                </c:pt>
                <c:pt idx="18782">
                  <c:v>107.29</c:v>
                </c:pt>
                <c:pt idx="18783">
                  <c:v>48.62</c:v>
                </c:pt>
                <c:pt idx="18784">
                  <c:v>78.05</c:v>
                </c:pt>
                <c:pt idx="18785">
                  <c:v>148.56</c:v>
                </c:pt>
                <c:pt idx="18786">
                  <c:v>36.799999999999997</c:v>
                </c:pt>
                <c:pt idx="18787">
                  <c:v>0</c:v>
                </c:pt>
                <c:pt idx="18788">
                  <c:v>0</c:v>
                </c:pt>
                <c:pt idx="18789">
                  <c:v>0</c:v>
                </c:pt>
                <c:pt idx="18790">
                  <c:v>6.92</c:v>
                </c:pt>
                <c:pt idx="18791">
                  <c:v>59.21</c:v>
                </c:pt>
                <c:pt idx="18792">
                  <c:v>21.56</c:v>
                </c:pt>
                <c:pt idx="18793">
                  <c:v>99.6</c:v>
                </c:pt>
                <c:pt idx="18794">
                  <c:v>34.08</c:v>
                </c:pt>
                <c:pt idx="18795">
                  <c:v>0</c:v>
                </c:pt>
                <c:pt idx="18796">
                  <c:v>0</c:v>
                </c:pt>
                <c:pt idx="18797">
                  <c:v>0</c:v>
                </c:pt>
                <c:pt idx="18798">
                  <c:v>0</c:v>
                </c:pt>
                <c:pt idx="18799">
                  <c:v>73.12</c:v>
                </c:pt>
                <c:pt idx="18800">
                  <c:v>120.28</c:v>
                </c:pt>
                <c:pt idx="18801">
                  <c:v>100.85</c:v>
                </c:pt>
                <c:pt idx="18802">
                  <c:v>59.06</c:v>
                </c:pt>
                <c:pt idx="18803">
                  <c:v>0</c:v>
                </c:pt>
                <c:pt idx="18804">
                  <c:v>25.24</c:v>
                </c:pt>
                <c:pt idx="18805">
                  <c:v>79.67</c:v>
                </c:pt>
                <c:pt idx="18806">
                  <c:v>130.65</c:v>
                </c:pt>
                <c:pt idx="18807">
                  <c:v>186.22</c:v>
                </c:pt>
                <c:pt idx="18808">
                  <c:v>214.73</c:v>
                </c:pt>
                <c:pt idx="18809">
                  <c:v>211.7</c:v>
                </c:pt>
                <c:pt idx="18810">
                  <c:v>233.85</c:v>
                </c:pt>
                <c:pt idx="18811">
                  <c:v>234.34</c:v>
                </c:pt>
                <c:pt idx="18812">
                  <c:v>216.72</c:v>
                </c:pt>
                <c:pt idx="18813">
                  <c:v>221.29</c:v>
                </c:pt>
                <c:pt idx="18814">
                  <c:v>238.96</c:v>
                </c:pt>
                <c:pt idx="18815">
                  <c:v>230.49</c:v>
                </c:pt>
                <c:pt idx="18816">
                  <c:v>218.11</c:v>
                </c:pt>
                <c:pt idx="18817">
                  <c:v>0</c:v>
                </c:pt>
                <c:pt idx="18818">
                  <c:v>0</c:v>
                </c:pt>
                <c:pt idx="18819">
                  <c:v>0</c:v>
                </c:pt>
                <c:pt idx="18820">
                  <c:v>0</c:v>
                </c:pt>
                <c:pt idx="18821">
                  <c:v>0</c:v>
                </c:pt>
                <c:pt idx="18822">
                  <c:v>0</c:v>
                </c:pt>
                <c:pt idx="18823">
                  <c:v>0</c:v>
                </c:pt>
                <c:pt idx="18824">
                  <c:v>0</c:v>
                </c:pt>
                <c:pt idx="18825">
                  <c:v>0</c:v>
                </c:pt>
                <c:pt idx="18826">
                  <c:v>0</c:v>
                </c:pt>
                <c:pt idx="18827">
                  <c:v>0</c:v>
                </c:pt>
                <c:pt idx="18828">
                  <c:v>0</c:v>
                </c:pt>
                <c:pt idx="18829">
                  <c:v>0</c:v>
                </c:pt>
                <c:pt idx="18830">
                  <c:v>0</c:v>
                </c:pt>
                <c:pt idx="18831">
                  <c:v>0</c:v>
                </c:pt>
                <c:pt idx="18832">
                  <c:v>62.09</c:v>
                </c:pt>
                <c:pt idx="18833">
                  <c:v>97.07</c:v>
                </c:pt>
                <c:pt idx="18834">
                  <c:v>129.63999999999999</c:v>
                </c:pt>
                <c:pt idx="18835">
                  <c:v>0</c:v>
                </c:pt>
                <c:pt idx="18836">
                  <c:v>0</c:v>
                </c:pt>
                <c:pt idx="18837">
                  <c:v>0</c:v>
                </c:pt>
                <c:pt idx="18838">
                  <c:v>93.23</c:v>
                </c:pt>
                <c:pt idx="18839">
                  <c:v>151.9</c:v>
                </c:pt>
                <c:pt idx="18840">
                  <c:v>145.53</c:v>
                </c:pt>
                <c:pt idx="18841">
                  <c:v>158.88</c:v>
                </c:pt>
                <c:pt idx="18842">
                  <c:v>160</c:v>
                </c:pt>
                <c:pt idx="18843">
                  <c:v>156.27000000000001</c:v>
                </c:pt>
                <c:pt idx="18844">
                  <c:v>101.18</c:v>
                </c:pt>
                <c:pt idx="18845">
                  <c:v>109.25</c:v>
                </c:pt>
                <c:pt idx="18846">
                  <c:v>89.13</c:v>
                </c:pt>
                <c:pt idx="18847">
                  <c:v>109.73</c:v>
                </c:pt>
                <c:pt idx="18848">
                  <c:v>151.03</c:v>
                </c:pt>
                <c:pt idx="18849">
                  <c:v>77.599999999999994</c:v>
                </c:pt>
                <c:pt idx="18850">
                  <c:v>0</c:v>
                </c:pt>
                <c:pt idx="18851">
                  <c:v>0</c:v>
                </c:pt>
                <c:pt idx="18852">
                  <c:v>0</c:v>
                </c:pt>
                <c:pt idx="18853">
                  <c:v>0</c:v>
                </c:pt>
                <c:pt idx="18854">
                  <c:v>0</c:v>
                </c:pt>
                <c:pt idx="18855">
                  <c:v>0</c:v>
                </c:pt>
                <c:pt idx="18856">
                  <c:v>0</c:v>
                </c:pt>
                <c:pt idx="18857">
                  <c:v>0</c:v>
                </c:pt>
                <c:pt idx="18858">
                  <c:v>0</c:v>
                </c:pt>
                <c:pt idx="18859">
                  <c:v>0</c:v>
                </c:pt>
                <c:pt idx="18860">
                  <c:v>0</c:v>
                </c:pt>
                <c:pt idx="18861">
                  <c:v>0</c:v>
                </c:pt>
                <c:pt idx="18862">
                  <c:v>0</c:v>
                </c:pt>
                <c:pt idx="18863">
                  <c:v>0</c:v>
                </c:pt>
                <c:pt idx="18864">
                  <c:v>0</c:v>
                </c:pt>
                <c:pt idx="18865">
                  <c:v>0</c:v>
                </c:pt>
                <c:pt idx="18866">
                  <c:v>0</c:v>
                </c:pt>
                <c:pt idx="18867">
                  <c:v>0</c:v>
                </c:pt>
                <c:pt idx="18868">
                  <c:v>0</c:v>
                </c:pt>
                <c:pt idx="18869">
                  <c:v>0</c:v>
                </c:pt>
                <c:pt idx="18870">
                  <c:v>0</c:v>
                </c:pt>
                <c:pt idx="18871">
                  <c:v>0</c:v>
                </c:pt>
                <c:pt idx="18872">
                  <c:v>0</c:v>
                </c:pt>
                <c:pt idx="18873">
                  <c:v>0</c:v>
                </c:pt>
                <c:pt idx="18874">
                  <c:v>0</c:v>
                </c:pt>
                <c:pt idx="18875">
                  <c:v>3.35</c:v>
                </c:pt>
                <c:pt idx="18876">
                  <c:v>5</c:v>
                </c:pt>
                <c:pt idx="18877">
                  <c:v>4.97</c:v>
                </c:pt>
                <c:pt idx="18878">
                  <c:v>6.66</c:v>
                </c:pt>
                <c:pt idx="18879">
                  <c:v>6.66</c:v>
                </c:pt>
                <c:pt idx="18880">
                  <c:v>6.68</c:v>
                </c:pt>
                <c:pt idx="18881">
                  <c:v>6.67</c:v>
                </c:pt>
                <c:pt idx="18882">
                  <c:v>6.7</c:v>
                </c:pt>
                <c:pt idx="18883">
                  <c:v>6.7</c:v>
                </c:pt>
                <c:pt idx="18884">
                  <c:v>6.67</c:v>
                </c:pt>
                <c:pt idx="18885">
                  <c:v>35.729999999999997</c:v>
                </c:pt>
                <c:pt idx="18886">
                  <c:v>96.33</c:v>
                </c:pt>
                <c:pt idx="18887">
                  <c:v>118.92</c:v>
                </c:pt>
                <c:pt idx="18888">
                  <c:v>120.22</c:v>
                </c:pt>
                <c:pt idx="18889">
                  <c:v>123.74</c:v>
                </c:pt>
                <c:pt idx="18890">
                  <c:v>115.89</c:v>
                </c:pt>
                <c:pt idx="18891">
                  <c:v>75</c:v>
                </c:pt>
                <c:pt idx="18892">
                  <c:v>47.59</c:v>
                </c:pt>
                <c:pt idx="18893">
                  <c:v>84.95</c:v>
                </c:pt>
                <c:pt idx="18894">
                  <c:v>108.1</c:v>
                </c:pt>
                <c:pt idx="18895">
                  <c:v>130.75</c:v>
                </c:pt>
                <c:pt idx="18896">
                  <c:v>134.52000000000001</c:v>
                </c:pt>
                <c:pt idx="18897">
                  <c:v>142.71</c:v>
                </c:pt>
                <c:pt idx="18898">
                  <c:v>140.77000000000001</c:v>
                </c:pt>
                <c:pt idx="18899">
                  <c:v>121.76</c:v>
                </c:pt>
                <c:pt idx="18900">
                  <c:v>80.61</c:v>
                </c:pt>
                <c:pt idx="18901">
                  <c:v>75.680000000000007</c:v>
                </c:pt>
                <c:pt idx="18902">
                  <c:v>70.739999999999995</c:v>
                </c:pt>
                <c:pt idx="18903">
                  <c:v>44.64</c:v>
                </c:pt>
                <c:pt idx="18904">
                  <c:v>0</c:v>
                </c:pt>
                <c:pt idx="18905">
                  <c:v>0</c:v>
                </c:pt>
                <c:pt idx="18906">
                  <c:v>0</c:v>
                </c:pt>
                <c:pt idx="18907">
                  <c:v>67.09</c:v>
                </c:pt>
                <c:pt idx="18908">
                  <c:v>90.37</c:v>
                </c:pt>
                <c:pt idx="18909">
                  <c:v>98.47</c:v>
                </c:pt>
                <c:pt idx="18910">
                  <c:v>98.52</c:v>
                </c:pt>
                <c:pt idx="18911">
                  <c:v>106.69</c:v>
                </c:pt>
                <c:pt idx="18912">
                  <c:v>137.22999999999999</c:v>
                </c:pt>
                <c:pt idx="18913">
                  <c:v>111.95</c:v>
                </c:pt>
                <c:pt idx="18914">
                  <c:v>0</c:v>
                </c:pt>
                <c:pt idx="18915">
                  <c:v>125.88</c:v>
                </c:pt>
                <c:pt idx="18916">
                  <c:v>45.27</c:v>
                </c:pt>
                <c:pt idx="18917">
                  <c:v>0</c:v>
                </c:pt>
                <c:pt idx="18918">
                  <c:v>0</c:v>
                </c:pt>
                <c:pt idx="18919">
                  <c:v>0</c:v>
                </c:pt>
                <c:pt idx="18920">
                  <c:v>0</c:v>
                </c:pt>
                <c:pt idx="18921">
                  <c:v>0</c:v>
                </c:pt>
                <c:pt idx="18922">
                  <c:v>0</c:v>
                </c:pt>
                <c:pt idx="18923">
                  <c:v>0</c:v>
                </c:pt>
                <c:pt idx="18924">
                  <c:v>0</c:v>
                </c:pt>
                <c:pt idx="18925">
                  <c:v>0</c:v>
                </c:pt>
                <c:pt idx="18926">
                  <c:v>0</c:v>
                </c:pt>
                <c:pt idx="18927">
                  <c:v>0</c:v>
                </c:pt>
                <c:pt idx="18928">
                  <c:v>0</c:v>
                </c:pt>
                <c:pt idx="18929">
                  <c:v>0</c:v>
                </c:pt>
                <c:pt idx="18930">
                  <c:v>5.03</c:v>
                </c:pt>
                <c:pt idx="18931">
                  <c:v>4.9800000000000004</c:v>
                </c:pt>
                <c:pt idx="18932">
                  <c:v>6.66</c:v>
                </c:pt>
                <c:pt idx="18933">
                  <c:v>6.64</c:v>
                </c:pt>
                <c:pt idx="18934">
                  <c:v>6.66</c:v>
                </c:pt>
                <c:pt idx="18935">
                  <c:v>6.67</c:v>
                </c:pt>
                <c:pt idx="18936">
                  <c:v>6.69</c:v>
                </c:pt>
                <c:pt idx="18937">
                  <c:v>6.69</c:v>
                </c:pt>
                <c:pt idx="18938">
                  <c:v>43.2</c:v>
                </c:pt>
                <c:pt idx="18939">
                  <c:v>33.01</c:v>
                </c:pt>
                <c:pt idx="18940">
                  <c:v>101.55</c:v>
                </c:pt>
                <c:pt idx="18941">
                  <c:v>73.3</c:v>
                </c:pt>
                <c:pt idx="18942">
                  <c:v>37.06</c:v>
                </c:pt>
                <c:pt idx="18943">
                  <c:v>0</c:v>
                </c:pt>
                <c:pt idx="18944">
                  <c:v>0</c:v>
                </c:pt>
                <c:pt idx="18945">
                  <c:v>35.520000000000003</c:v>
                </c:pt>
                <c:pt idx="18946">
                  <c:v>52.68</c:v>
                </c:pt>
                <c:pt idx="18947">
                  <c:v>42.98</c:v>
                </c:pt>
                <c:pt idx="18948">
                  <c:v>44.03</c:v>
                </c:pt>
                <c:pt idx="18949">
                  <c:v>58.41</c:v>
                </c:pt>
                <c:pt idx="18950">
                  <c:v>0</c:v>
                </c:pt>
                <c:pt idx="18951">
                  <c:v>0</c:v>
                </c:pt>
                <c:pt idx="18952">
                  <c:v>39.71</c:v>
                </c:pt>
                <c:pt idx="18953">
                  <c:v>0</c:v>
                </c:pt>
                <c:pt idx="18954">
                  <c:v>23.72</c:v>
                </c:pt>
                <c:pt idx="18955">
                  <c:v>0</c:v>
                </c:pt>
                <c:pt idx="18956">
                  <c:v>0</c:v>
                </c:pt>
                <c:pt idx="18957">
                  <c:v>22.83</c:v>
                </c:pt>
                <c:pt idx="18958">
                  <c:v>123.95</c:v>
                </c:pt>
                <c:pt idx="18959">
                  <c:v>61.36</c:v>
                </c:pt>
                <c:pt idx="18960">
                  <c:v>117.82</c:v>
                </c:pt>
                <c:pt idx="18961">
                  <c:v>95.78</c:v>
                </c:pt>
                <c:pt idx="18962">
                  <c:v>49.91</c:v>
                </c:pt>
                <c:pt idx="18963">
                  <c:v>14.31</c:v>
                </c:pt>
                <c:pt idx="18964">
                  <c:v>0</c:v>
                </c:pt>
                <c:pt idx="18965">
                  <c:v>0</c:v>
                </c:pt>
                <c:pt idx="18966">
                  <c:v>0</c:v>
                </c:pt>
                <c:pt idx="18967">
                  <c:v>0</c:v>
                </c:pt>
                <c:pt idx="18968">
                  <c:v>0</c:v>
                </c:pt>
                <c:pt idx="18969">
                  <c:v>0</c:v>
                </c:pt>
                <c:pt idx="18970">
                  <c:v>6.47</c:v>
                </c:pt>
                <c:pt idx="18971">
                  <c:v>6.66</c:v>
                </c:pt>
                <c:pt idx="18972">
                  <c:v>6.67</c:v>
                </c:pt>
                <c:pt idx="18973">
                  <c:v>6.65</c:v>
                </c:pt>
                <c:pt idx="18974">
                  <c:v>6.71</c:v>
                </c:pt>
                <c:pt idx="18975">
                  <c:v>45.52</c:v>
                </c:pt>
                <c:pt idx="18976">
                  <c:v>65.260000000000005</c:v>
                </c:pt>
                <c:pt idx="18977">
                  <c:v>97.87</c:v>
                </c:pt>
                <c:pt idx="18978">
                  <c:v>83.96</c:v>
                </c:pt>
                <c:pt idx="18979">
                  <c:v>75.489999999999995</c:v>
                </c:pt>
                <c:pt idx="18980">
                  <c:v>47.53</c:v>
                </c:pt>
                <c:pt idx="18981">
                  <c:v>0</c:v>
                </c:pt>
                <c:pt idx="18982">
                  <c:v>0</c:v>
                </c:pt>
                <c:pt idx="18983">
                  <c:v>0</c:v>
                </c:pt>
                <c:pt idx="18984">
                  <c:v>0</c:v>
                </c:pt>
                <c:pt idx="18985">
                  <c:v>0</c:v>
                </c:pt>
                <c:pt idx="18986">
                  <c:v>0</c:v>
                </c:pt>
                <c:pt idx="18987">
                  <c:v>1.72</c:v>
                </c:pt>
                <c:pt idx="18988">
                  <c:v>5.01</c:v>
                </c:pt>
                <c:pt idx="18989">
                  <c:v>4.9800000000000004</c:v>
                </c:pt>
                <c:pt idx="18990">
                  <c:v>48.74</c:v>
                </c:pt>
                <c:pt idx="18991">
                  <c:v>122.46</c:v>
                </c:pt>
                <c:pt idx="18992">
                  <c:v>0</c:v>
                </c:pt>
                <c:pt idx="18993">
                  <c:v>118.8</c:v>
                </c:pt>
                <c:pt idx="18994">
                  <c:v>0</c:v>
                </c:pt>
                <c:pt idx="18995">
                  <c:v>109.62</c:v>
                </c:pt>
                <c:pt idx="18996">
                  <c:v>132.91999999999999</c:v>
                </c:pt>
                <c:pt idx="18997">
                  <c:v>0</c:v>
                </c:pt>
                <c:pt idx="18998">
                  <c:v>101.8</c:v>
                </c:pt>
                <c:pt idx="18999">
                  <c:v>117.37</c:v>
                </c:pt>
                <c:pt idx="19000">
                  <c:v>90.81</c:v>
                </c:pt>
                <c:pt idx="19001">
                  <c:v>34</c:v>
                </c:pt>
                <c:pt idx="19002">
                  <c:v>0</c:v>
                </c:pt>
                <c:pt idx="19003">
                  <c:v>0</c:v>
                </c:pt>
                <c:pt idx="19004">
                  <c:v>0</c:v>
                </c:pt>
                <c:pt idx="19005">
                  <c:v>0</c:v>
                </c:pt>
                <c:pt idx="19006">
                  <c:v>27.43</c:v>
                </c:pt>
                <c:pt idx="19007">
                  <c:v>0</c:v>
                </c:pt>
                <c:pt idx="19008">
                  <c:v>47.99</c:v>
                </c:pt>
                <c:pt idx="19009">
                  <c:v>53.3</c:v>
                </c:pt>
                <c:pt idx="19010">
                  <c:v>31.79</c:v>
                </c:pt>
                <c:pt idx="19011">
                  <c:v>75.38</c:v>
                </c:pt>
                <c:pt idx="19012">
                  <c:v>95.94</c:v>
                </c:pt>
                <c:pt idx="19013">
                  <c:v>72.040000000000006</c:v>
                </c:pt>
                <c:pt idx="19014">
                  <c:v>8.61</c:v>
                </c:pt>
                <c:pt idx="19015">
                  <c:v>0</c:v>
                </c:pt>
                <c:pt idx="19016">
                  <c:v>0</c:v>
                </c:pt>
                <c:pt idx="19017">
                  <c:v>0</c:v>
                </c:pt>
                <c:pt idx="19018">
                  <c:v>0</c:v>
                </c:pt>
                <c:pt idx="19019">
                  <c:v>7.3</c:v>
                </c:pt>
                <c:pt idx="19020">
                  <c:v>0</c:v>
                </c:pt>
                <c:pt idx="19021">
                  <c:v>0</c:v>
                </c:pt>
                <c:pt idx="19022">
                  <c:v>0</c:v>
                </c:pt>
                <c:pt idx="19023">
                  <c:v>1.71</c:v>
                </c:pt>
                <c:pt idx="19024">
                  <c:v>5</c:v>
                </c:pt>
                <c:pt idx="19025">
                  <c:v>4.99</c:v>
                </c:pt>
                <c:pt idx="19026">
                  <c:v>15.86</c:v>
                </c:pt>
                <c:pt idx="19027">
                  <c:v>95.28</c:v>
                </c:pt>
                <c:pt idx="19028">
                  <c:v>127.2</c:v>
                </c:pt>
                <c:pt idx="19029">
                  <c:v>0</c:v>
                </c:pt>
                <c:pt idx="19030">
                  <c:v>127.86</c:v>
                </c:pt>
                <c:pt idx="19031">
                  <c:v>0</c:v>
                </c:pt>
                <c:pt idx="19032">
                  <c:v>106.64</c:v>
                </c:pt>
                <c:pt idx="19033">
                  <c:v>145.94999999999999</c:v>
                </c:pt>
                <c:pt idx="19034">
                  <c:v>0</c:v>
                </c:pt>
                <c:pt idx="19035">
                  <c:v>110.76</c:v>
                </c:pt>
                <c:pt idx="19036">
                  <c:v>94.8</c:v>
                </c:pt>
                <c:pt idx="19037">
                  <c:v>68.959999999999994</c:v>
                </c:pt>
                <c:pt idx="19038">
                  <c:v>33.700000000000003</c:v>
                </c:pt>
                <c:pt idx="19039">
                  <c:v>0</c:v>
                </c:pt>
                <c:pt idx="19040">
                  <c:v>43.75</c:v>
                </c:pt>
                <c:pt idx="19041">
                  <c:v>41.73</c:v>
                </c:pt>
                <c:pt idx="19042">
                  <c:v>29.12</c:v>
                </c:pt>
                <c:pt idx="19043">
                  <c:v>16.309999999999999</c:v>
                </c:pt>
                <c:pt idx="19044">
                  <c:v>42.93</c:v>
                </c:pt>
                <c:pt idx="19045">
                  <c:v>50.7</c:v>
                </c:pt>
                <c:pt idx="19046">
                  <c:v>77.709999999999994</c:v>
                </c:pt>
                <c:pt idx="19047">
                  <c:v>83.99</c:v>
                </c:pt>
                <c:pt idx="19048">
                  <c:v>18.579999999999998</c:v>
                </c:pt>
                <c:pt idx="19049">
                  <c:v>3.63</c:v>
                </c:pt>
                <c:pt idx="19050">
                  <c:v>25.73</c:v>
                </c:pt>
                <c:pt idx="19051">
                  <c:v>0</c:v>
                </c:pt>
                <c:pt idx="19052">
                  <c:v>0</c:v>
                </c:pt>
                <c:pt idx="19053">
                  <c:v>0</c:v>
                </c:pt>
                <c:pt idx="19054">
                  <c:v>0</c:v>
                </c:pt>
                <c:pt idx="19055">
                  <c:v>1.71</c:v>
                </c:pt>
                <c:pt idx="19056">
                  <c:v>5.0199999999999996</c:v>
                </c:pt>
                <c:pt idx="19057">
                  <c:v>5</c:v>
                </c:pt>
                <c:pt idx="19058">
                  <c:v>45.24</c:v>
                </c:pt>
                <c:pt idx="19059">
                  <c:v>117.01</c:v>
                </c:pt>
                <c:pt idx="19060">
                  <c:v>0</c:v>
                </c:pt>
                <c:pt idx="19061">
                  <c:v>58.01</c:v>
                </c:pt>
                <c:pt idx="19062">
                  <c:v>81.42</c:v>
                </c:pt>
                <c:pt idx="19063">
                  <c:v>0</c:v>
                </c:pt>
                <c:pt idx="19064">
                  <c:v>70.86</c:v>
                </c:pt>
                <c:pt idx="19065">
                  <c:v>125.51</c:v>
                </c:pt>
                <c:pt idx="19066">
                  <c:v>0</c:v>
                </c:pt>
                <c:pt idx="19067">
                  <c:v>100.34</c:v>
                </c:pt>
                <c:pt idx="19068">
                  <c:v>105.69</c:v>
                </c:pt>
                <c:pt idx="19069">
                  <c:v>51.1</c:v>
                </c:pt>
                <c:pt idx="19070">
                  <c:v>41.34</c:v>
                </c:pt>
                <c:pt idx="19071">
                  <c:v>30.84</c:v>
                </c:pt>
                <c:pt idx="19072">
                  <c:v>31.31</c:v>
                </c:pt>
                <c:pt idx="19073">
                  <c:v>31.73</c:v>
                </c:pt>
                <c:pt idx="19074">
                  <c:v>28.27</c:v>
                </c:pt>
                <c:pt idx="19075">
                  <c:v>20.22</c:v>
                </c:pt>
                <c:pt idx="19076">
                  <c:v>0</c:v>
                </c:pt>
                <c:pt idx="19077">
                  <c:v>0</c:v>
                </c:pt>
                <c:pt idx="19078">
                  <c:v>0</c:v>
                </c:pt>
                <c:pt idx="19079">
                  <c:v>0</c:v>
                </c:pt>
                <c:pt idx="19080">
                  <c:v>0</c:v>
                </c:pt>
                <c:pt idx="19081">
                  <c:v>0</c:v>
                </c:pt>
                <c:pt idx="19082">
                  <c:v>0</c:v>
                </c:pt>
                <c:pt idx="19083">
                  <c:v>0</c:v>
                </c:pt>
                <c:pt idx="19084">
                  <c:v>6.73</c:v>
                </c:pt>
                <c:pt idx="19085">
                  <c:v>5.05</c:v>
                </c:pt>
                <c:pt idx="19086">
                  <c:v>6.63</c:v>
                </c:pt>
                <c:pt idx="19087">
                  <c:v>6.67</c:v>
                </c:pt>
                <c:pt idx="19088">
                  <c:v>6.67</c:v>
                </c:pt>
                <c:pt idx="19089">
                  <c:v>24.48</c:v>
                </c:pt>
                <c:pt idx="19090">
                  <c:v>15.32</c:v>
                </c:pt>
                <c:pt idx="19091">
                  <c:v>4</c:v>
                </c:pt>
                <c:pt idx="19092">
                  <c:v>17.059999999999999</c:v>
                </c:pt>
                <c:pt idx="19093">
                  <c:v>7.1</c:v>
                </c:pt>
                <c:pt idx="19094">
                  <c:v>18.32</c:v>
                </c:pt>
                <c:pt idx="19095">
                  <c:v>15.39</c:v>
                </c:pt>
                <c:pt idx="19096">
                  <c:v>9.9700000000000006</c:v>
                </c:pt>
                <c:pt idx="19097">
                  <c:v>0</c:v>
                </c:pt>
                <c:pt idx="19098">
                  <c:v>6.61</c:v>
                </c:pt>
                <c:pt idx="19099">
                  <c:v>6.66</c:v>
                </c:pt>
                <c:pt idx="19100">
                  <c:v>6.69</c:v>
                </c:pt>
                <c:pt idx="19101">
                  <c:v>6.68</c:v>
                </c:pt>
                <c:pt idx="19102">
                  <c:v>6.69</c:v>
                </c:pt>
                <c:pt idx="19103">
                  <c:v>6.64</c:v>
                </c:pt>
                <c:pt idx="19104">
                  <c:v>8.4700000000000006</c:v>
                </c:pt>
                <c:pt idx="19105">
                  <c:v>6.73</c:v>
                </c:pt>
                <c:pt idx="19106">
                  <c:v>6.71</c:v>
                </c:pt>
                <c:pt idx="19107">
                  <c:v>6.68</c:v>
                </c:pt>
                <c:pt idx="19108">
                  <c:v>6.7</c:v>
                </c:pt>
                <c:pt idx="19109">
                  <c:v>6.68</c:v>
                </c:pt>
                <c:pt idx="19110">
                  <c:v>6.66</c:v>
                </c:pt>
                <c:pt idx="19111">
                  <c:v>6.7</c:v>
                </c:pt>
                <c:pt idx="19112">
                  <c:v>6.7</c:v>
                </c:pt>
                <c:pt idx="19113">
                  <c:v>6.69</c:v>
                </c:pt>
                <c:pt idx="19114">
                  <c:v>6.69</c:v>
                </c:pt>
                <c:pt idx="19115">
                  <c:v>6.68</c:v>
                </c:pt>
                <c:pt idx="19116">
                  <c:v>6.69</c:v>
                </c:pt>
                <c:pt idx="19117">
                  <c:v>6.69</c:v>
                </c:pt>
                <c:pt idx="19118">
                  <c:v>6.69</c:v>
                </c:pt>
                <c:pt idx="19119">
                  <c:v>6.69</c:v>
                </c:pt>
                <c:pt idx="19120">
                  <c:v>6.67</c:v>
                </c:pt>
                <c:pt idx="19121">
                  <c:v>6.68</c:v>
                </c:pt>
                <c:pt idx="19122">
                  <c:v>6.68</c:v>
                </c:pt>
                <c:pt idx="19123">
                  <c:v>0</c:v>
                </c:pt>
                <c:pt idx="19124">
                  <c:v>0</c:v>
                </c:pt>
                <c:pt idx="19125">
                  <c:v>0</c:v>
                </c:pt>
                <c:pt idx="19126">
                  <c:v>0</c:v>
                </c:pt>
                <c:pt idx="19127">
                  <c:v>0</c:v>
                </c:pt>
                <c:pt idx="19128">
                  <c:v>0</c:v>
                </c:pt>
                <c:pt idx="19129">
                  <c:v>0</c:v>
                </c:pt>
                <c:pt idx="19130">
                  <c:v>0</c:v>
                </c:pt>
                <c:pt idx="19131">
                  <c:v>0</c:v>
                </c:pt>
                <c:pt idx="19132">
                  <c:v>0</c:v>
                </c:pt>
                <c:pt idx="19133">
                  <c:v>0</c:v>
                </c:pt>
                <c:pt idx="19134">
                  <c:v>0</c:v>
                </c:pt>
                <c:pt idx="19135">
                  <c:v>0</c:v>
                </c:pt>
                <c:pt idx="19136">
                  <c:v>0</c:v>
                </c:pt>
                <c:pt idx="19137">
                  <c:v>0</c:v>
                </c:pt>
                <c:pt idx="19138">
                  <c:v>6.71</c:v>
                </c:pt>
                <c:pt idx="19139">
                  <c:v>6.69</c:v>
                </c:pt>
                <c:pt idx="19140">
                  <c:v>6.67</c:v>
                </c:pt>
                <c:pt idx="19141">
                  <c:v>6.71</c:v>
                </c:pt>
                <c:pt idx="19142">
                  <c:v>6.71</c:v>
                </c:pt>
                <c:pt idx="19143">
                  <c:v>6.67</c:v>
                </c:pt>
                <c:pt idx="19144">
                  <c:v>6.69</c:v>
                </c:pt>
                <c:pt idx="19145">
                  <c:v>6.68</c:v>
                </c:pt>
                <c:pt idx="19146">
                  <c:v>5.0199999999999996</c:v>
                </c:pt>
                <c:pt idx="19147">
                  <c:v>6.67</c:v>
                </c:pt>
                <c:pt idx="19148">
                  <c:v>6.68</c:v>
                </c:pt>
                <c:pt idx="19149">
                  <c:v>5.0199999999999996</c:v>
                </c:pt>
                <c:pt idx="19150">
                  <c:v>5.0199999999999996</c:v>
                </c:pt>
                <c:pt idx="19151">
                  <c:v>5.01</c:v>
                </c:pt>
                <c:pt idx="19152">
                  <c:v>6.68</c:v>
                </c:pt>
                <c:pt idx="19153">
                  <c:v>5.0199999999999996</c:v>
                </c:pt>
                <c:pt idx="19154">
                  <c:v>5.0199999999999996</c:v>
                </c:pt>
                <c:pt idx="19155">
                  <c:v>6.69</c:v>
                </c:pt>
                <c:pt idx="19156">
                  <c:v>6.67</c:v>
                </c:pt>
                <c:pt idx="19157">
                  <c:v>6.69</c:v>
                </c:pt>
                <c:pt idx="19158">
                  <c:v>6.67</c:v>
                </c:pt>
                <c:pt idx="19159">
                  <c:v>6.68</c:v>
                </c:pt>
                <c:pt idx="19160">
                  <c:v>6.7</c:v>
                </c:pt>
                <c:pt idx="19161">
                  <c:v>6.68</c:v>
                </c:pt>
                <c:pt idx="19162">
                  <c:v>6.69</c:v>
                </c:pt>
                <c:pt idx="19163">
                  <c:v>6.66</c:v>
                </c:pt>
                <c:pt idx="19164">
                  <c:v>6.68</c:v>
                </c:pt>
                <c:pt idx="19165">
                  <c:v>6.7</c:v>
                </c:pt>
                <c:pt idx="19166">
                  <c:v>6.69</c:v>
                </c:pt>
                <c:pt idx="19167">
                  <c:v>6.69</c:v>
                </c:pt>
                <c:pt idx="19168">
                  <c:v>6.67</c:v>
                </c:pt>
                <c:pt idx="19169">
                  <c:v>6.71</c:v>
                </c:pt>
                <c:pt idx="19170">
                  <c:v>6.68</c:v>
                </c:pt>
                <c:pt idx="19171">
                  <c:v>6.69</c:v>
                </c:pt>
                <c:pt idx="19172">
                  <c:v>6.68</c:v>
                </c:pt>
                <c:pt idx="19173">
                  <c:v>6.69</c:v>
                </c:pt>
                <c:pt idx="19174">
                  <c:v>6.68</c:v>
                </c:pt>
                <c:pt idx="19175">
                  <c:v>6.69</c:v>
                </c:pt>
                <c:pt idx="19176">
                  <c:v>6.69</c:v>
                </c:pt>
                <c:pt idx="19177">
                  <c:v>6.66</c:v>
                </c:pt>
                <c:pt idx="19178">
                  <c:v>6.69</c:v>
                </c:pt>
                <c:pt idx="19179">
                  <c:v>6.7</c:v>
                </c:pt>
                <c:pt idx="19180">
                  <c:v>6.7</c:v>
                </c:pt>
                <c:pt idx="19181">
                  <c:v>6.67</c:v>
                </c:pt>
                <c:pt idx="19182">
                  <c:v>6.68</c:v>
                </c:pt>
                <c:pt idx="19183">
                  <c:v>6.69</c:v>
                </c:pt>
                <c:pt idx="19184">
                  <c:v>6.69</c:v>
                </c:pt>
                <c:pt idx="19185">
                  <c:v>6.68</c:v>
                </c:pt>
                <c:pt idx="19186">
                  <c:v>6.7</c:v>
                </c:pt>
                <c:pt idx="19187">
                  <c:v>6.68</c:v>
                </c:pt>
                <c:pt idx="19188">
                  <c:v>6.69</c:v>
                </c:pt>
                <c:pt idx="19189">
                  <c:v>6.7</c:v>
                </c:pt>
                <c:pt idx="19190">
                  <c:v>6.68</c:v>
                </c:pt>
                <c:pt idx="19191">
                  <c:v>6.68</c:v>
                </c:pt>
                <c:pt idx="19192">
                  <c:v>6.67</c:v>
                </c:pt>
                <c:pt idx="19193">
                  <c:v>5.04</c:v>
                </c:pt>
                <c:pt idx="19194">
                  <c:v>5.0199999999999996</c:v>
                </c:pt>
                <c:pt idx="19195">
                  <c:v>5.03</c:v>
                </c:pt>
                <c:pt idx="19196">
                  <c:v>5.0199999999999996</c:v>
                </c:pt>
                <c:pt idx="19197">
                  <c:v>5.0199999999999996</c:v>
                </c:pt>
                <c:pt idx="19198">
                  <c:v>5</c:v>
                </c:pt>
                <c:pt idx="19199">
                  <c:v>5</c:v>
                </c:pt>
                <c:pt idx="19200">
                  <c:v>5.01</c:v>
                </c:pt>
                <c:pt idx="19201">
                  <c:v>5.0199999999999996</c:v>
                </c:pt>
                <c:pt idx="19202">
                  <c:v>5.0199999999999996</c:v>
                </c:pt>
                <c:pt idx="19203">
                  <c:v>5</c:v>
                </c:pt>
                <c:pt idx="19204">
                  <c:v>5.01</c:v>
                </c:pt>
                <c:pt idx="19205">
                  <c:v>5.0199999999999996</c:v>
                </c:pt>
                <c:pt idx="19206">
                  <c:v>5.0199999999999996</c:v>
                </c:pt>
                <c:pt idx="19207">
                  <c:v>5.01</c:v>
                </c:pt>
                <c:pt idx="19208">
                  <c:v>5.0199999999999996</c:v>
                </c:pt>
                <c:pt idx="19209">
                  <c:v>5.01</c:v>
                </c:pt>
                <c:pt idx="19210">
                  <c:v>5.01</c:v>
                </c:pt>
                <c:pt idx="19211">
                  <c:v>5.01</c:v>
                </c:pt>
                <c:pt idx="19212">
                  <c:v>4.99</c:v>
                </c:pt>
                <c:pt idx="19213">
                  <c:v>5.01</c:v>
                </c:pt>
                <c:pt idx="19214">
                  <c:v>5.01</c:v>
                </c:pt>
                <c:pt idx="19215">
                  <c:v>5.01</c:v>
                </c:pt>
                <c:pt idx="19216">
                  <c:v>5.0199999999999996</c:v>
                </c:pt>
                <c:pt idx="19217">
                  <c:v>5.01</c:v>
                </c:pt>
                <c:pt idx="19218">
                  <c:v>5</c:v>
                </c:pt>
                <c:pt idx="19219">
                  <c:v>5.01</c:v>
                </c:pt>
                <c:pt idx="19220">
                  <c:v>5</c:v>
                </c:pt>
                <c:pt idx="19221">
                  <c:v>5.01</c:v>
                </c:pt>
                <c:pt idx="19222">
                  <c:v>5.01</c:v>
                </c:pt>
                <c:pt idx="19223">
                  <c:v>5.01</c:v>
                </c:pt>
                <c:pt idx="19224">
                  <c:v>5.01</c:v>
                </c:pt>
                <c:pt idx="19225">
                  <c:v>5.01</c:v>
                </c:pt>
                <c:pt idx="19226">
                  <c:v>5.01</c:v>
                </c:pt>
                <c:pt idx="19227">
                  <c:v>5.01</c:v>
                </c:pt>
                <c:pt idx="19228">
                  <c:v>5.01</c:v>
                </c:pt>
                <c:pt idx="19229">
                  <c:v>5.01</c:v>
                </c:pt>
                <c:pt idx="19230">
                  <c:v>5</c:v>
                </c:pt>
                <c:pt idx="19231">
                  <c:v>5.0199999999999996</c:v>
                </c:pt>
                <c:pt idx="19232">
                  <c:v>5.0199999999999996</c:v>
                </c:pt>
                <c:pt idx="19233">
                  <c:v>4.99</c:v>
                </c:pt>
                <c:pt idx="19234">
                  <c:v>5.0199999999999996</c:v>
                </c:pt>
                <c:pt idx="19235">
                  <c:v>5.01</c:v>
                </c:pt>
                <c:pt idx="19236">
                  <c:v>5.0199999999999996</c:v>
                </c:pt>
                <c:pt idx="19237">
                  <c:v>5.01</c:v>
                </c:pt>
                <c:pt idx="19238">
                  <c:v>5.01</c:v>
                </c:pt>
                <c:pt idx="19239">
                  <c:v>19.03</c:v>
                </c:pt>
                <c:pt idx="19240">
                  <c:v>21.49</c:v>
                </c:pt>
                <c:pt idx="19241">
                  <c:v>17.690000000000001</c:v>
                </c:pt>
                <c:pt idx="19242">
                  <c:v>25.25</c:v>
                </c:pt>
                <c:pt idx="19243">
                  <c:v>18.88</c:v>
                </c:pt>
                <c:pt idx="19244">
                  <c:v>7.15</c:v>
                </c:pt>
                <c:pt idx="19245">
                  <c:v>4.71</c:v>
                </c:pt>
                <c:pt idx="19246">
                  <c:v>11.96</c:v>
                </c:pt>
                <c:pt idx="19247">
                  <c:v>7.47</c:v>
                </c:pt>
                <c:pt idx="19248">
                  <c:v>7.59</c:v>
                </c:pt>
                <c:pt idx="19249">
                  <c:v>14.59</c:v>
                </c:pt>
                <c:pt idx="19250">
                  <c:v>7.39</c:v>
                </c:pt>
                <c:pt idx="19251">
                  <c:v>7.11</c:v>
                </c:pt>
                <c:pt idx="19252">
                  <c:v>9.0500000000000007</c:v>
                </c:pt>
                <c:pt idx="19253">
                  <c:v>15.91</c:v>
                </c:pt>
                <c:pt idx="19254">
                  <c:v>21.03</c:v>
                </c:pt>
                <c:pt idx="19255">
                  <c:v>86.72</c:v>
                </c:pt>
                <c:pt idx="19256">
                  <c:v>70.209999999999994</c:v>
                </c:pt>
                <c:pt idx="19257">
                  <c:v>0</c:v>
                </c:pt>
                <c:pt idx="19258">
                  <c:v>71.09</c:v>
                </c:pt>
                <c:pt idx="19259">
                  <c:v>90.85</c:v>
                </c:pt>
                <c:pt idx="19260">
                  <c:v>0</c:v>
                </c:pt>
                <c:pt idx="19261">
                  <c:v>0</c:v>
                </c:pt>
                <c:pt idx="19262">
                  <c:v>17.8</c:v>
                </c:pt>
                <c:pt idx="19263">
                  <c:v>11.54</c:v>
                </c:pt>
                <c:pt idx="19264">
                  <c:v>5.71</c:v>
                </c:pt>
                <c:pt idx="19265">
                  <c:v>0</c:v>
                </c:pt>
                <c:pt idx="19266">
                  <c:v>0</c:v>
                </c:pt>
                <c:pt idx="19267">
                  <c:v>3.37</c:v>
                </c:pt>
                <c:pt idx="19268">
                  <c:v>5.04</c:v>
                </c:pt>
                <c:pt idx="19269">
                  <c:v>56.11</c:v>
                </c:pt>
                <c:pt idx="19270">
                  <c:v>78.8</c:v>
                </c:pt>
                <c:pt idx="19271">
                  <c:v>59.93</c:v>
                </c:pt>
                <c:pt idx="19272">
                  <c:v>60.53</c:v>
                </c:pt>
                <c:pt idx="19273">
                  <c:v>52.76</c:v>
                </c:pt>
                <c:pt idx="19274">
                  <c:v>51.41</c:v>
                </c:pt>
                <c:pt idx="19275">
                  <c:v>0</c:v>
                </c:pt>
                <c:pt idx="19276">
                  <c:v>29.68</c:v>
                </c:pt>
                <c:pt idx="19277">
                  <c:v>105.95</c:v>
                </c:pt>
                <c:pt idx="19278">
                  <c:v>0</c:v>
                </c:pt>
                <c:pt idx="19279">
                  <c:v>42.29</c:v>
                </c:pt>
                <c:pt idx="19280">
                  <c:v>114.04</c:v>
                </c:pt>
                <c:pt idx="19281">
                  <c:v>73.61</c:v>
                </c:pt>
                <c:pt idx="19282">
                  <c:v>36.06</c:v>
                </c:pt>
                <c:pt idx="19283">
                  <c:v>16.04</c:v>
                </c:pt>
                <c:pt idx="19284">
                  <c:v>12.02</c:v>
                </c:pt>
                <c:pt idx="19285">
                  <c:v>0</c:v>
                </c:pt>
                <c:pt idx="19286">
                  <c:v>7.62</c:v>
                </c:pt>
                <c:pt idx="19287">
                  <c:v>0</c:v>
                </c:pt>
                <c:pt idx="19288">
                  <c:v>3.58</c:v>
                </c:pt>
                <c:pt idx="19289">
                  <c:v>14.29</c:v>
                </c:pt>
                <c:pt idx="19290">
                  <c:v>40.28</c:v>
                </c:pt>
                <c:pt idx="19291">
                  <c:v>0</c:v>
                </c:pt>
                <c:pt idx="19292">
                  <c:v>0</c:v>
                </c:pt>
                <c:pt idx="19293">
                  <c:v>0</c:v>
                </c:pt>
                <c:pt idx="19294">
                  <c:v>0</c:v>
                </c:pt>
                <c:pt idx="19295">
                  <c:v>0</c:v>
                </c:pt>
                <c:pt idx="19296">
                  <c:v>0</c:v>
                </c:pt>
                <c:pt idx="19297">
                  <c:v>5.01</c:v>
                </c:pt>
                <c:pt idx="19298">
                  <c:v>5.01</c:v>
                </c:pt>
                <c:pt idx="19299">
                  <c:v>5.0199999999999996</c:v>
                </c:pt>
                <c:pt idx="19300">
                  <c:v>5.0199999999999996</c:v>
                </c:pt>
                <c:pt idx="19301">
                  <c:v>5.03</c:v>
                </c:pt>
                <c:pt idx="19302">
                  <c:v>5</c:v>
                </c:pt>
                <c:pt idx="19303">
                  <c:v>6.62</c:v>
                </c:pt>
                <c:pt idx="19304">
                  <c:v>5.0199999999999996</c:v>
                </c:pt>
                <c:pt idx="19305">
                  <c:v>5.03</c:v>
                </c:pt>
                <c:pt idx="19306">
                  <c:v>5</c:v>
                </c:pt>
                <c:pt idx="19307">
                  <c:v>6.7</c:v>
                </c:pt>
                <c:pt idx="19308">
                  <c:v>6.67</c:v>
                </c:pt>
                <c:pt idx="19309">
                  <c:v>6.68</c:v>
                </c:pt>
                <c:pt idx="19310">
                  <c:v>6.69</c:v>
                </c:pt>
                <c:pt idx="19311">
                  <c:v>6.68</c:v>
                </c:pt>
                <c:pt idx="19312">
                  <c:v>6.69</c:v>
                </c:pt>
                <c:pt idx="19313">
                  <c:v>6.69</c:v>
                </c:pt>
                <c:pt idx="19314">
                  <c:v>45.09</c:v>
                </c:pt>
                <c:pt idx="19315">
                  <c:v>35.54</c:v>
                </c:pt>
                <c:pt idx="19316">
                  <c:v>27.06</c:v>
                </c:pt>
                <c:pt idx="19317">
                  <c:v>29.73</c:v>
                </c:pt>
                <c:pt idx="19318">
                  <c:v>0</c:v>
                </c:pt>
                <c:pt idx="19319">
                  <c:v>0</c:v>
                </c:pt>
                <c:pt idx="19320">
                  <c:v>0</c:v>
                </c:pt>
                <c:pt idx="19321">
                  <c:v>6.76</c:v>
                </c:pt>
                <c:pt idx="19322">
                  <c:v>6.7</c:v>
                </c:pt>
                <c:pt idx="19323">
                  <c:v>6.68</c:v>
                </c:pt>
                <c:pt idx="19324">
                  <c:v>6.68</c:v>
                </c:pt>
                <c:pt idx="19325">
                  <c:v>6.68</c:v>
                </c:pt>
                <c:pt idx="19326">
                  <c:v>48.4</c:v>
                </c:pt>
                <c:pt idx="19327">
                  <c:v>30.29</c:v>
                </c:pt>
                <c:pt idx="19328">
                  <c:v>38.65</c:v>
                </c:pt>
                <c:pt idx="19329">
                  <c:v>55.38</c:v>
                </c:pt>
                <c:pt idx="19330">
                  <c:v>27.28</c:v>
                </c:pt>
                <c:pt idx="19331">
                  <c:v>12.54</c:v>
                </c:pt>
                <c:pt idx="19332">
                  <c:v>8.4600000000000009</c:v>
                </c:pt>
                <c:pt idx="19333">
                  <c:v>0</c:v>
                </c:pt>
                <c:pt idx="19334">
                  <c:v>0</c:v>
                </c:pt>
                <c:pt idx="19335">
                  <c:v>3.42</c:v>
                </c:pt>
                <c:pt idx="19336">
                  <c:v>100.45</c:v>
                </c:pt>
                <c:pt idx="19337">
                  <c:v>88.26</c:v>
                </c:pt>
                <c:pt idx="19338">
                  <c:v>41.14</c:v>
                </c:pt>
                <c:pt idx="19339">
                  <c:v>94.83</c:v>
                </c:pt>
                <c:pt idx="19340">
                  <c:v>0</c:v>
                </c:pt>
                <c:pt idx="19341">
                  <c:v>70.08</c:v>
                </c:pt>
                <c:pt idx="19342">
                  <c:v>138.01</c:v>
                </c:pt>
                <c:pt idx="19343">
                  <c:v>0</c:v>
                </c:pt>
                <c:pt idx="19344">
                  <c:v>61.36</c:v>
                </c:pt>
                <c:pt idx="19345">
                  <c:v>182.16</c:v>
                </c:pt>
                <c:pt idx="19346">
                  <c:v>166.2</c:v>
                </c:pt>
                <c:pt idx="19347">
                  <c:v>0</c:v>
                </c:pt>
                <c:pt idx="19348">
                  <c:v>69.900000000000006</c:v>
                </c:pt>
                <c:pt idx="19349">
                  <c:v>169.83</c:v>
                </c:pt>
                <c:pt idx="19350">
                  <c:v>134.77000000000001</c:v>
                </c:pt>
                <c:pt idx="19351">
                  <c:v>0</c:v>
                </c:pt>
                <c:pt idx="19352">
                  <c:v>0</c:v>
                </c:pt>
                <c:pt idx="19353">
                  <c:v>0</c:v>
                </c:pt>
                <c:pt idx="19354">
                  <c:v>0</c:v>
                </c:pt>
                <c:pt idx="19355">
                  <c:v>0</c:v>
                </c:pt>
                <c:pt idx="19356">
                  <c:v>0</c:v>
                </c:pt>
                <c:pt idx="19357">
                  <c:v>0</c:v>
                </c:pt>
                <c:pt idx="19358">
                  <c:v>3.4</c:v>
                </c:pt>
                <c:pt idx="19359">
                  <c:v>5.0199999999999996</c:v>
                </c:pt>
                <c:pt idx="19360">
                  <c:v>5.0199999999999996</c:v>
                </c:pt>
                <c:pt idx="19361">
                  <c:v>5.01</c:v>
                </c:pt>
                <c:pt idx="19362">
                  <c:v>5.0199999999999996</c:v>
                </c:pt>
                <c:pt idx="19363">
                  <c:v>5.0199999999999996</c:v>
                </c:pt>
                <c:pt idx="19364">
                  <c:v>5</c:v>
                </c:pt>
                <c:pt idx="19365">
                  <c:v>56.16</c:v>
                </c:pt>
                <c:pt idx="19366">
                  <c:v>45.95</c:v>
                </c:pt>
                <c:pt idx="19367">
                  <c:v>43.29</c:v>
                </c:pt>
                <c:pt idx="19368">
                  <c:v>0</c:v>
                </c:pt>
                <c:pt idx="19369">
                  <c:v>97.82</c:v>
                </c:pt>
                <c:pt idx="19370">
                  <c:v>21.19</c:v>
                </c:pt>
                <c:pt idx="19371">
                  <c:v>36.03</c:v>
                </c:pt>
                <c:pt idx="19372">
                  <c:v>96.93</c:v>
                </c:pt>
                <c:pt idx="19373">
                  <c:v>0</c:v>
                </c:pt>
                <c:pt idx="19374">
                  <c:v>133.16</c:v>
                </c:pt>
                <c:pt idx="19375">
                  <c:v>0</c:v>
                </c:pt>
                <c:pt idx="19376">
                  <c:v>70.19</c:v>
                </c:pt>
                <c:pt idx="19377">
                  <c:v>167.95</c:v>
                </c:pt>
                <c:pt idx="19378">
                  <c:v>108.39</c:v>
                </c:pt>
                <c:pt idx="19379">
                  <c:v>0</c:v>
                </c:pt>
                <c:pt idx="19380">
                  <c:v>0</c:v>
                </c:pt>
                <c:pt idx="19381">
                  <c:v>0</c:v>
                </c:pt>
                <c:pt idx="19382">
                  <c:v>0</c:v>
                </c:pt>
                <c:pt idx="19383">
                  <c:v>0</c:v>
                </c:pt>
                <c:pt idx="19384">
                  <c:v>97.49</c:v>
                </c:pt>
                <c:pt idx="19385">
                  <c:v>153</c:v>
                </c:pt>
                <c:pt idx="19386">
                  <c:v>206.72</c:v>
                </c:pt>
                <c:pt idx="19387">
                  <c:v>209.96</c:v>
                </c:pt>
                <c:pt idx="19388">
                  <c:v>161.51</c:v>
                </c:pt>
                <c:pt idx="19389">
                  <c:v>0</c:v>
                </c:pt>
                <c:pt idx="19390">
                  <c:v>140.72</c:v>
                </c:pt>
                <c:pt idx="19391">
                  <c:v>167.98</c:v>
                </c:pt>
                <c:pt idx="19392">
                  <c:v>176.77</c:v>
                </c:pt>
                <c:pt idx="19393">
                  <c:v>143.84</c:v>
                </c:pt>
                <c:pt idx="19394">
                  <c:v>175.21</c:v>
                </c:pt>
                <c:pt idx="19395">
                  <c:v>0</c:v>
                </c:pt>
                <c:pt idx="19396">
                  <c:v>44.81</c:v>
                </c:pt>
                <c:pt idx="19397">
                  <c:v>189.07</c:v>
                </c:pt>
                <c:pt idx="19398">
                  <c:v>218.13</c:v>
                </c:pt>
                <c:pt idx="19399">
                  <c:v>166.03</c:v>
                </c:pt>
                <c:pt idx="19400">
                  <c:v>129.30000000000001</c:v>
                </c:pt>
                <c:pt idx="19401">
                  <c:v>163.33000000000001</c:v>
                </c:pt>
                <c:pt idx="19402">
                  <c:v>132.77000000000001</c:v>
                </c:pt>
                <c:pt idx="19403">
                  <c:v>91.42</c:v>
                </c:pt>
                <c:pt idx="19404">
                  <c:v>85.86</c:v>
                </c:pt>
                <c:pt idx="19405">
                  <c:v>125.5</c:v>
                </c:pt>
                <c:pt idx="19406">
                  <c:v>38.61</c:v>
                </c:pt>
                <c:pt idx="19407">
                  <c:v>0</c:v>
                </c:pt>
                <c:pt idx="19408">
                  <c:v>0</c:v>
                </c:pt>
                <c:pt idx="19409">
                  <c:v>0</c:v>
                </c:pt>
                <c:pt idx="19410">
                  <c:v>0</c:v>
                </c:pt>
                <c:pt idx="19411">
                  <c:v>0</c:v>
                </c:pt>
                <c:pt idx="19412">
                  <c:v>0</c:v>
                </c:pt>
                <c:pt idx="19413">
                  <c:v>0</c:v>
                </c:pt>
                <c:pt idx="19414">
                  <c:v>5.04</c:v>
                </c:pt>
                <c:pt idx="19415">
                  <c:v>5.01</c:v>
                </c:pt>
                <c:pt idx="19416">
                  <c:v>5</c:v>
                </c:pt>
                <c:pt idx="19417">
                  <c:v>6.69</c:v>
                </c:pt>
                <c:pt idx="19418">
                  <c:v>5.0199999999999996</c:v>
                </c:pt>
                <c:pt idx="19419">
                  <c:v>6.65</c:v>
                </c:pt>
                <c:pt idx="19420">
                  <c:v>6.68</c:v>
                </c:pt>
                <c:pt idx="19421">
                  <c:v>6.7</c:v>
                </c:pt>
                <c:pt idx="19422">
                  <c:v>6.67</c:v>
                </c:pt>
                <c:pt idx="19423">
                  <c:v>6.69</c:v>
                </c:pt>
                <c:pt idx="19424">
                  <c:v>6.68</c:v>
                </c:pt>
                <c:pt idx="19425">
                  <c:v>6.67</c:v>
                </c:pt>
                <c:pt idx="19426">
                  <c:v>6.69</c:v>
                </c:pt>
                <c:pt idx="19427">
                  <c:v>6.69</c:v>
                </c:pt>
                <c:pt idx="19428">
                  <c:v>6.69</c:v>
                </c:pt>
                <c:pt idx="19429">
                  <c:v>6.69</c:v>
                </c:pt>
                <c:pt idx="19430">
                  <c:v>6.69</c:v>
                </c:pt>
                <c:pt idx="19431">
                  <c:v>6.67</c:v>
                </c:pt>
                <c:pt idx="19432">
                  <c:v>5.03</c:v>
                </c:pt>
                <c:pt idx="19433">
                  <c:v>6.67</c:v>
                </c:pt>
                <c:pt idx="19434">
                  <c:v>6.68</c:v>
                </c:pt>
                <c:pt idx="19435">
                  <c:v>6.64</c:v>
                </c:pt>
                <c:pt idx="19436">
                  <c:v>6.7</c:v>
                </c:pt>
                <c:pt idx="19437">
                  <c:v>6.68</c:v>
                </c:pt>
                <c:pt idx="19438">
                  <c:v>6.68</c:v>
                </c:pt>
                <c:pt idx="19439">
                  <c:v>6.68</c:v>
                </c:pt>
                <c:pt idx="19440">
                  <c:v>6.69</c:v>
                </c:pt>
                <c:pt idx="19441">
                  <c:v>6.67</c:v>
                </c:pt>
                <c:pt idx="19442">
                  <c:v>6.67</c:v>
                </c:pt>
                <c:pt idx="19443">
                  <c:v>6.7</c:v>
                </c:pt>
                <c:pt idx="19444">
                  <c:v>36.17</c:v>
                </c:pt>
                <c:pt idx="19445">
                  <c:v>57.71</c:v>
                </c:pt>
                <c:pt idx="19446">
                  <c:v>95.58</c:v>
                </c:pt>
                <c:pt idx="19447">
                  <c:v>171.24</c:v>
                </c:pt>
                <c:pt idx="19448">
                  <c:v>227.02</c:v>
                </c:pt>
                <c:pt idx="19449">
                  <c:v>213.68</c:v>
                </c:pt>
                <c:pt idx="19450">
                  <c:v>0</c:v>
                </c:pt>
                <c:pt idx="19451">
                  <c:v>210.58</c:v>
                </c:pt>
                <c:pt idx="19452">
                  <c:v>316.88</c:v>
                </c:pt>
                <c:pt idx="19453">
                  <c:v>316.63</c:v>
                </c:pt>
                <c:pt idx="19454">
                  <c:v>307.97000000000003</c:v>
                </c:pt>
                <c:pt idx="19455">
                  <c:v>12.79</c:v>
                </c:pt>
                <c:pt idx="19456">
                  <c:v>287.35000000000002</c:v>
                </c:pt>
                <c:pt idx="19457">
                  <c:v>299.94</c:v>
                </c:pt>
                <c:pt idx="19458">
                  <c:v>298.58</c:v>
                </c:pt>
                <c:pt idx="19459">
                  <c:v>301.51</c:v>
                </c:pt>
                <c:pt idx="19460">
                  <c:v>296</c:v>
                </c:pt>
                <c:pt idx="19461">
                  <c:v>297.41000000000003</c:v>
                </c:pt>
                <c:pt idx="19462">
                  <c:v>302.36</c:v>
                </c:pt>
                <c:pt idx="19463">
                  <c:v>285.24</c:v>
                </c:pt>
                <c:pt idx="19464">
                  <c:v>269.14</c:v>
                </c:pt>
                <c:pt idx="19465">
                  <c:v>0</c:v>
                </c:pt>
                <c:pt idx="19466">
                  <c:v>210.16</c:v>
                </c:pt>
                <c:pt idx="19467">
                  <c:v>276.14</c:v>
                </c:pt>
                <c:pt idx="19468">
                  <c:v>276.18</c:v>
                </c:pt>
                <c:pt idx="19469">
                  <c:v>278.82</c:v>
                </c:pt>
                <c:pt idx="19470">
                  <c:v>288.79000000000002</c:v>
                </c:pt>
                <c:pt idx="19471">
                  <c:v>291.33999999999997</c:v>
                </c:pt>
                <c:pt idx="19472">
                  <c:v>285.3</c:v>
                </c:pt>
                <c:pt idx="19473">
                  <c:v>276.72000000000003</c:v>
                </c:pt>
                <c:pt idx="19474">
                  <c:v>262.45</c:v>
                </c:pt>
                <c:pt idx="19475">
                  <c:v>232.82</c:v>
                </c:pt>
                <c:pt idx="19476">
                  <c:v>88.13</c:v>
                </c:pt>
                <c:pt idx="19477">
                  <c:v>0</c:v>
                </c:pt>
                <c:pt idx="19478">
                  <c:v>0</c:v>
                </c:pt>
                <c:pt idx="19479">
                  <c:v>15.55</c:v>
                </c:pt>
                <c:pt idx="19480">
                  <c:v>162.94</c:v>
                </c:pt>
                <c:pt idx="19481">
                  <c:v>164.04</c:v>
                </c:pt>
                <c:pt idx="19482">
                  <c:v>0</c:v>
                </c:pt>
                <c:pt idx="19483">
                  <c:v>0</c:v>
                </c:pt>
                <c:pt idx="19484">
                  <c:v>0</c:v>
                </c:pt>
                <c:pt idx="19485">
                  <c:v>45.67</c:v>
                </c:pt>
                <c:pt idx="19486">
                  <c:v>231.43</c:v>
                </c:pt>
                <c:pt idx="19487">
                  <c:v>68.16</c:v>
                </c:pt>
                <c:pt idx="19488">
                  <c:v>49.18</c:v>
                </c:pt>
                <c:pt idx="19489">
                  <c:v>160.97999999999999</c:v>
                </c:pt>
                <c:pt idx="19490">
                  <c:v>0</c:v>
                </c:pt>
                <c:pt idx="19491">
                  <c:v>0</c:v>
                </c:pt>
                <c:pt idx="19492">
                  <c:v>0</c:v>
                </c:pt>
                <c:pt idx="19493">
                  <c:v>0</c:v>
                </c:pt>
                <c:pt idx="19494">
                  <c:v>0</c:v>
                </c:pt>
                <c:pt idx="19495">
                  <c:v>0</c:v>
                </c:pt>
                <c:pt idx="19496">
                  <c:v>0</c:v>
                </c:pt>
                <c:pt idx="19497">
                  <c:v>64.540000000000006</c:v>
                </c:pt>
                <c:pt idx="19498">
                  <c:v>160.96</c:v>
                </c:pt>
                <c:pt idx="19499">
                  <c:v>273.32</c:v>
                </c:pt>
                <c:pt idx="19500">
                  <c:v>285.93</c:v>
                </c:pt>
                <c:pt idx="19501">
                  <c:v>301.51</c:v>
                </c:pt>
                <c:pt idx="19502">
                  <c:v>305.63</c:v>
                </c:pt>
                <c:pt idx="19503">
                  <c:v>293.05</c:v>
                </c:pt>
                <c:pt idx="19504">
                  <c:v>302.52</c:v>
                </c:pt>
                <c:pt idx="19505">
                  <c:v>305.2</c:v>
                </c:pt>
                <c:pt idx="19506">
                  <c:v>299.25</c:v>
                </c:pt>
                <c:pt idx="19507">
                  <c:v>297.25</c:v>
                </c:pt>
                <c:pt idx="19508">
                  <c:v>294.86</c:v>
                </c:pt>
                <c:pt idx="19509">
                  <c:v>61.65</c:v>
                </c:pt>
                <c:pt idx="19510">
                  <c:v>0</c:v>
                </c:pt>
                <c:pt idx="19511">
                  <c:v>213.51</c:v>
                </c:pt>
                <c:pt idx="19512">
                  <c:v>247.25</c:v>
                </c:pt>
                <c:pt idx="19513">
                  <c:v>247.25</c:v>
                </c:pt>
                <c:pt idx="19514">
                  <c:v>243.6</c:v>
                </c:pt>
                <c:pt idx="19515">
                  <c:v>222.31</c:v>
                </c:pt>
                <c:pt idx="19516">
                  <c:v>191.44</c:v>
                </c:pt>
                <c:pt idx="19517">
                  <c:v>199.5</c:v>
                </c:pt>
                <c:pt idx="19518">
                  <c:v>196.92</c:v>
                </c:pt>
                <c:pt idx="19519">
                  <c:v>138.75</c:v>
                </c:pt>
                <c:pt idx="19520">
                  <c:v>103.13</c:v>
                </c:pt>
                <c:pt idx="19521">
                  <c:v>0</c:v>
                </c:pt>
                <c:pt idx="19522">
                  <c:v>0</c:v>
                </c:pt>
                <c:pt idx="19523">
                  <c:v>0</c:v>
                </c:pt>
                <c:pt idx="19524">
                  <c:v>82.76</c:v>
                </c:pt>
                <c:pt idx="19525">
                  <c:v>170.98</c:v>
                </c:pt>
                <c:pt idx="19526">
                  <c:v>0</c:v>
                </c:pt>
                <c:pt idx="19527">
                  <c:v>0</c:v>
                </c:pt>
                <c:pt idx="19528">
                  <c:v>0</c:v>
                </c:pt>
                <c:pt idx="19529">
                  <c:v>0</c:v>
                </c:pt>
                <c:pt idx="19530">
                  <c:v>0</c:v>
                </c:pt>
                <c:pt idx="19531">
                  <c:v>0</c:v>
                </c:pt>
                <c:pt idx="19532">
                  <c:v>0</c:v>
                </c:pt>
                <c:pt idx="19533">
                  <c:v>0</c:v>
                </c:pt>
                <c:pt idx="19534">
                  <c:v>0</c:v>
                </c:pt>
                <c:pt idx="19535">
                  <c:v>0</c:v>
                </c:pt>
                <c:pt idx="19536">
                  <c:v>0</c:v>
                </c:pt>
                <c:pt idx="19537">
                  <c:v>0</c:v>
                </c:pt>
                <c:pt idx="19538">
                  <c:v>0</c:v>
                </c:pt>
                <c:pt idx="19539">
                  <c:v>0</c:v>
                </c:pt>
                <c:pt idx="19540">
                  <c:v>36.07</c:v>
                </c:pt>
                <c:pt idx="19541">
                  <c:v>85.22</c:v>
                </c:pt>
                <c:pt idx="19542">
                  <c:v>37.85</c:v>
                </c:pt>
                <c:pt idx="19543">
                  <c:v>106.15</c:v>
                </c:pt>
                <c:pt idx="19544">
                  <c:v>0</c:v>
                </c:pt>
                <c:pt idx="19545">
                  <c:v>0</c:v>
                </c:pt>
                <c:pt idx="19546">
                  <c:v>0</c:v>
                </c:pt>
                <c:pt idx="19547">
                  <c:v>0</c:v>
                </c:pt>
                <c:pt idx="19548">
                  <c:v>0</c:v>
                </c:pt>
                <c:pt idx="19549">
                  <c:v>0</c:v>
                </c:pt>
                <c:pt idx="19550">
                  <c:v>0</c:v>
                </c:pt>
                <c:pt idx="19551">
                  <c:v>0</c:v>
                </c:pt>
                <c:pt idx="19552">
                  <c:v>0</c:v>
                </c:pt>
                <c:pt idx="19553">
                  <c:v>0</c:v>
                </c:pt>
                <c:pt idx="19554">
                  <c:v>0</c:v>
                </c:pt>
                <c:pt idx="19555">
                  <c:v>0</c:v>
                </c:pt>
                <c:pt idx="19556">
                  <c:v>0</c:v>
                </c:pt>
                <c:pt idx="19557">
                  <c:v>1.71</c:v>
                </c:pt>
                <c:pt idx="19558">
                  <c:v>36.58</c:v>
                </c:pt>
                <c:pt idx="19559">
                  <c:v>130.49</c:v>
                </c:pt>
                <c:pt idx="19560">
                  <c:v>214.63</c:v>
                </c:pt>
                <c:pt idx="19561">
                  <c:v>182.02</c:v>
                </c:pt>
                <c:pt idx="19562">
                  <c:v>133.79</c:v>
                </c:pt>
                <c:pt idx="19563">
                  <c:v>45.72</c:v>
                </c:pt>
                <c:pt idx="19564">
                  <c:v>101.19</c:v>
                </c:pt>
                <c:pt idx="19565">
                  <c:v>187.46</c:v>
                </c:pt>
                <c:pt idx="19566">
                  <c:v>0</c:v>
                </c:pt>
                <c:pt idx="19567">
                  <c:v>150.24</c:v>
                </c:pt>
                <c:pt idx="19568">
                  <c:v>222.25</c:v>
                </c:pt>
                <c:pt idx="19569">
                  <c:v>221.43</c:v>
                </c:pt>
                <c:pt idx="19570">
                  <c:v>220.8</c:v>
                </c:pt>
                <c:pt idx="19571">
                  <c:v>232.59</c:v>
                </c:pt>
                <c:pt idx="19572">
                  <c:v>226.27</c:v>
                </c:pt>
                <c:pt idx="19573">
                  <c:v>230.33</c:v>
                </c:pt>
                <c:pt idx="19574">
                  <c:v>259.45</c:v>
                </c:pt>
                <c:pt idx="19575">
                  <c:v>257.13</c:v>
                </c:pt>
                <c:pt idx="19576">
                  <c:v>202.71</c:v>
                </c:pt>
                <c:pt idx="19577">
                  <c:v>0</c:v>
                </c:pt>
                <c:pt idx="19578">
                  <c:v>211.63</c:v>
                </c:pt>
                <c:pt idx="19579">
                  <c:v>267.60000000000002</c:v>
                </c:pt>
                <c:pt idx="19580">
                  <c:v>268.52999999999997</c:v>
                </c:pt>
                <c:pt idx="19581">
                  <c:v>270.66000000000003</c:v>
                </c:pt>
                <c:pt idx="19582">
                  <c:v>269.10000000000002</c:v>
                </c:pt>
                <c:pt idx="19583">
                  <c:v>268.14999999999998</c:v>
                </c:pt>
                <c:pt idx="19584">
                  <c:v>266.58999999999997</c:v>
                </c:pt>
                <c:pt idx="19585">
                  <c:v>272.19</c:v>
                </c:pt>
                <c:pt idx="19586">
                  <c:v>254.39</c:v>
                </c:pt>
                <c:pt idx="19587">
                  <c:v>0</c:v>
                </c:pt>
                <c:pt idx="19588">
                  <c:v>0</c:v>
                </c:pt>
                <c:pt idx="19589">
                  <c:v>0</c:v>
                </c:pt>
                <c:pt idx="19590">
                  <c:v>29.37</c:v>
                </c:pt>
                <c:pt idx="19591">
                  <c:v>102.34</c:v>
                </c:pt>
                <c:pt idx="19592">
                  <c:v>132.12</c:v>
                </c:pt>
                <c:pt idx="19593">
                  <c:v>137.01</c:v>
                </c:pt>
                <c:pt idx="19594">
                  <c:v>85.04</c:v>
                </c:pt>
                <c:pt idx="19595">
                  <c:v>152.36000000000001</c:v>
                </c:pt>
                <c:pt idx="19596">
                  <c:v>97.39</c:v>
                </c:pt>
                <c:pt idx="19597">
                  <c:v>71.14</c:v>
                </c:pt>
                <c:pt idx="19598">
                  <c:v>116.28</c:v>
                </c:pt>
                <c:pt idx="19599">
                  <c:v>67.290000000000006</c:v>
                </c:pt>
                <c:pt idx="19600">
                  <c:v>93.43</c:v>
                </c:pt>
                <c:pt idx="19601">
                  <c:v>101</c:v>
                </c:pt>
                <c:pt idx="19602">
                  <c:v>97.94</c:v>
                </c:pt>
                <c:pt idx="19603">
                  <c:v>120.84</c:v>
                </c:pt>
                <c:pt idx="19604">
                  <c:v>128.35</c:v>
                </c:pt>
                <c:pt idx="19605">
                  <c:v>64.13</c:v>
                </c:pt>
                <c:pt idx="19606">
                  <c:v>139.79</c:v>
                </c:pt>
                <c:pt idx="19607">
                  <c:v>183.58</c:v>
                </c:pt>
                <c:pt idx="19608">
                  <c:v>174.26</c:v>
                </c:pt>
                <c:pt idx="19609">
                  <c:v>168.31</c:v>
                </c:pt>
                <c:pt idx="19610">
                  <c:v>181.25</c:v>
                </c:pt>
                <c:pt idx="19611">
                  <c:v>167.39</c:v>
                </c:pt>
                <c:pt idx="19612">
                  <c:v>173.1</c:v>
                </c:pt>
                <c:pt idx="19613">
                  <c:v>165.78</c:v>
                </c:pt>
                <c:pt idx="19614">
                  <c:v>166.41</c:v>
                </c:pt>
                <c:pt idx="19615">
                  <c:v>180.62</c:v>
                </c:pt>
                <c:pt idx="19616">
                  <c:v>169.24</c:v>
                </c:pt>
                <c:pt idx="19617">
                  <c:v>136.77000000000001</c:v>
                </c:pt>
                <c:pt idx="19618">
                  <c:v>107.89</c:v>
                </c:pt>
                <c:pt idx="19619">
                  <c:v>66.11</c:v>
                </c:pt>
                <c:pt idx="19620">
                  <c:v>49.19</c:v>
                </c:pt>
                <c:pt idx="19621">
                  <c:v>90.38</c:v>
                </c:pt>
                <c:pt idx="19622">
                  <c:v>139.79</c:v>
                </c:pt>
                <c:pt idx="19623">
                  <c:v>152.68</c:v>
                </c:pt>
                <c:pt idx="19624">
                  <c:v>119.61</c:v>
                </c:pt>
                <c:pt idx="19625">
                  <c:v>0</c:v>
                </c:pt>
                <c:pt idx="19626">
                  <c:v>0</c:v>
                </c:pt>
                <c:pt idx="19627">
                  <c:v>0</c:v>
                </c:pt>
                <c:pt idx="19628">
                  <c:v>91.95</c:v>
                </c:pt>
                <c:pt idx="19629">
                  <c:v>95.53</c:v>
                </c:pt>
                <c:pt idx="19630">
                  <c:v>116.47</c:v>
                </c:pt>
                <c:pt idx="19631">
                  <c:v>87.99</c:v>
                </c:pt>
                <c:pt idx="19632">
                  <c:v>136.54</c:v>
                </c:pt>
                <c:pt idx="19633">
                  <c:v>128.68</c:v>
                </c:pt>
                <c:pt idx="19634">
                  <c:v>132.5</c:v>
                </c:pt>
                <c:pt idx="19635">
                  <c:v>72.319999999999993</c:v>
                </c:pt>
                <c:pt idx="19636">
                  <c:v>125.54</c:v>
                </c:pt>
                <c:pt idx="19637">
                  <c:v>89.12</c:v>
                </c:pt>
                <c:pt idx="19638">
                  <c:v>84.72</c:v>
                </c:pt>
                <c:pt idx="19639">
                  <c:v>56.22</c:v>
                </c:pt>
                <c:pt idx="19640">
                  <c:v>0</c:v>
                </c:pt>
                <c:pt idx="19641">
                  <c:v>0</c:v>
                </c:pt>
                <c:pt idx="19642">
                  <c:v>11.58</c:v>
                </c:pt>
                <c:pt idx="19643">
                  <c:v>123.92</c:v>
                </c:pt>
                <c:pt idx="19644">
                  <c:v>0</c:v>
                </c:pt>
                <c:pt idx="19645">
                  <c:v>0</c:v>
                </c:pt>
                <c:pt idx="19646">
                  <c:v>14.93</c:v>
                </c:pt>
                <c:pt idx="19647">
                  <c:v>0</c:v>
                </c:pt>
                <c:pt idx="19648">
                  <c:v>0</c:v>
                </c:pt>
                <c:pt idx="19649">
                  <c:v>0</c:v>
                </c:pt>
                <c:pt idx="19650">
                  <c:v>0</c:v>
                </c:pt>
                <c:pt idx="19651">
                  <c:v>0</c:v>
                </c:pt>
                <c:pt idx="19652">
                  <c:v>0</c:v>
                </c:pt>
                <c:pt idx="19653">
                  <c:v>0</c:v>
                </c:pt>
                <c:pt idx="19654">
                  <c:v>0</c:v>
                </c:pt>
                <c:pt idx="19655">
                  <c:v>0</c:v>
                </c:pt>
                <c:pt idx="19656">
                  <c:v>0</c:v>
                </c:pt>
                <c:pt idx="19657">
                  <c:v>0</c:v>
                </c:pt>
                <c:pt idx="19658">
                  <c:v>0</c:v>
                </c:pt>
                <c:pt idx="19659">
                  <c:v>0</c:v>
                </c:pt>
                <c:pt idx="19660">
                  <c:v>0</c:v>
                </c:pt>
                <c:pt idx="19661">
                  <c:v>0</c:v>
                </c:pt>
                <c:pt idx="19662">
                  <c:v>3.26</c:v>
                </c:pt>
                <c:pt idx="19663">
                  <c:v>4.97</c:v>
                </c:pt>
                <c:pt idx="19664">
                  <c:v>6.64</c:v>
                </c:pt>
                <c:pt idx="19665">
                  <c:v>6.67</c:v>
                </c:pt>
                <c:pt idx="19666">
                  <c:v>13.43</c:v>
                </c:pt>
                <c:pt idx="19667">
                  <c:v>45.35</c:v>
                </c:pt>
                <c:pt idx="19668">
                  <c:v>123.02</c:v>
                </c:pt>
                <c:pt idx="19669">
                  <c:v>105.58</c:v>
                </c:pt>
                <c:pt idx="19670">
                  <c:v>84.82</c:v>
                </c:pt>
                <c:pt idx="19671">
                  <c:v>104.3</c:v>
                </c:pt>
                <c:pt idx="19672">
                  <c:v>104.3</c:v>
                </c:pt>
                <c:pt idx="19673">
                  <c:v>104.3</c:v>
                </c:pt>
                <c:pt idx="19674">
                  <c:v>104.3</c:v>
                </c:pt>
                <c:pt idx="19675">
                  <c:v>104.3</c:v>
                </c:pt>
                <c:pt idx="19676">
                  <c:v>104.3</c:v>
                </c:pt>
                <c:pt idx="19677">
                  <c:v>104.3</c:v>
                </c:pt>
                <c:pt idx="19678">
                  <c:v>104.3</c:v>
                </c:pt>
                <c:pt idx="19679">
                  <c:v>104.3</c:v>
                </c:pt>
                <c:pt idx="19680">
                  <c:v>104.3</c:v>
                </c:pt>
                <c:pt idx="19681">
                  <c:v>90.62</c:v>
                </c:pt>
                <c:pt idx="19682">
                  <c:v>102.84</c:v>
                </c:pt>
                <c:pt idx="19683">
                  <c:v>108.42</c:v>
                </c:pt>
                <c:pt idx="19684">
                  <c:v>113.77</c:v>
                </c:pt>
                <c:pt idx="19685">
                  <c:v>105.35</c:v>
                </c:pt>
                <c:pt idx="19686">
                  <c:v>96.04</c:v>
                </c:pt>
                <c:pt idx="19687">
                  <c:v>91.55</c:v>
                </c:pt>
                <c:pt idx="19688">
                  <c:v>87.42</c:v>
                </c:pt>
                <c:pt idx="19689">
                  <c:v>91.96</c:v>
                </c:pt>
                <c:pt idx="19690">
                  <c:v>96.65</c:v>
                </c:pt>
                <c:pt idx="19691">
                  <c:v>88.64</c:v>
                </c:pt>
                <c:pt idx="19692">
                  <c:v>92.26</c:v>
                </c:pt>
                <c:pt idx="19693">
                  <c:v>91.63</c:v>
                </c:pt>
                <c:pt idx="19694">
                  <c:v>91.53</c:v>
                </c:pt>
                <c:pt idx="19695">
                  <c:v>95.57</c:v>
                </c:pt>
                <c:pt idx="19696">
                  <c:v>87.91</c:v>
                </c:pt>
                <c:pt idx="19697">
                  <c:v>96.85</c:v>
                </c:pt>
                <c:pt idx="19698">
                  <c:v>110.85</c:v>
                </c:pt>
                <c:pt idx="19699">
                  <c:v>110.3</c:v>
                </c:pt>
                <c:pt idx="19700">
                  <c:v>141.08000000000001</c:v>
                </c:pt>
                <c:pt idx="19701">
                  <c:v>0</c:v>
                </c:pt>
                <c:pt idx="19702">
                  <c:v>196.92</c:v>
                </c:pt>
                <c:pt idx="19703">
                  <c:v>195.14</c:v>
                </c:pt>
                <c:pt idx="19704">
                  <c:v>185.21</c:v>
                </c:pt>
                <c:pt idx="19705">
                  <c:v>197.17</c:v>
                </c:pt>
                <c:pt idx="19706">
                  <c:v>0</c:v>
                </c:pt>
                <c:pt idx="19707">
                  <c:v>160.41999999999999</c:v>
                </c:pt>
                <c:pt idx="19708">
                  <c:v>205.64</c:v>
                </c:pt>
                <c:pt idx="19709">
                  <c:v>191.89</c:v>
                </c:pt>
                <c:pt idx="19710">
                  <c:v>186.22</c:v>
                </c:pt>
                <c:pt idx="19711">
                  <c:v>191.62</c:v>
                </c:pt>
                <c:pt idx="19712">
                  <c:v>198.74</c:v>
                </c:pt>
                <c:pt idx="19713">
                  <c:v>172.4</c:v>
                </c:pt>
                <c:pt idx="19714">
                  <c:v>151.31</c:v>
                </c:pt>
                <c:pt idx="19715">
                  <c:v>0</c:v>
                </c:pt>
                <c:pt idx="19716">
                  <c:v>199.42</c:v>
                </c:pt>
                <c:pt idx="19717">
                  <c:v>222.81</c:v>
                </c:pt>
                <c:pt idx="19718">
                  <c:v>230.61</c:v>
                </c:pt>
                <c:pt idx="19719">
                  <c:v>220.58</c:v>
                </c:pt>
                <c:pt idx="19720">
                  <c:v>207.51</c:v>
                </c:pt>
                <c:pt idx="19721">
                  <c:v>190.05</c:v>
                </c:pt>
                <c:pt idx="19722">
                  <c:v>223.32</c:v>
                </c:pt>
                <c:pt idx="19723">
                  <c:v>212.84</c:v>
                </c:pt>
                <c:pt idx="19724">
                  <c:v>220.4</c:v>
                </c:pt>
                <c:pt idx="19725">
                  <c:v>211.76</c:v>
                </c:pt>
                <c:pt idx="19726">
                  <c:v>226.11</c:v>
                </c:pt>
                <c:pt idx="19727">
                  <c:v>217.73</c:v>
                </c:pt>
                <c:pt idx="19728">
                  <c:v>209.42</c:v>
                </c:pt>
                <c:pt idx="19729">
                  <c:v>186.84</c:v>
                </c:pt>
                <c:pt idx="19730">
                  <c:v>179.38</c:v>
                </c:pt>
                <c:pt idx="19731">
                  <c:v>0</c:v>
                </c:pt>
                <c:pt idx="19732">
                  <c:v>192.89</c:v>
                </c:pt>
                <c:pt idx="19733">
                  <c:v>236.01</c:v>
                </c:pt>
                <c:pt idx="19734">
                  <c:v>192.54</c:v>
                </c:pt>
                <c:pt idx="19735">
                  <c:v>122.9</c:v>
                </c:pt>
                <c:pt idx="19736">
                  <c:v>0</c:v>
                </c:pt>
                <c:pt idx="19737">
                  <c:v>12.28</c:v>
                </c:pt>
                <c:pt idx="19738">
                  <c:v>162.25</c:v>
                </c:pt>
                <c:pt idx="19739">
                  <c:v>190.73</c:v>
                </c:pt>
                <c:pt idx="19740">
                  <c:v>210.45</c:v>
                </c:pt>
                <c:pt idx="19741">
                  <c:v>195.12</c:v>
                </c:pt>
                <c:pt idx="19742">
                  <c:v>207.6</c:v>
                </c:pt>
                <c:pt idx="19743">
                  <c:v>230.68</c:v>
                </c:pt>
                <c:pt idx="19744">
                  <c:v>181.79</c:v>
                </c:pt>
                <c:pt idx="19745">
                  <c:v>215.8</c:v>
                </c:pt>
                <c:pt idx="19746">
                  <c:v>155.19</c:v>
                </c:pt>
                <c:pt idx="19747">
                  <c:v>0</c:v>
                </c:pt>
                <c:pt idx="19748">
                  <c:v>0</c:v>
                </c:pt>
                <c:pt idx="19749">
                  <c:v>25.98</c:v>
                </c:pt>
                <c:pt idx="19750">
                  <c:v>45.93</c:v>
                </c:pt>
                <c:pt idx="19751">
                  <c:v>34.090000000000003</c:v>
                </c:pt>
                <c:pt idx="19752">
                  <c:v>152.62</c:v>
                </c:pt>
                <c:pt idx="19753">
                  <c:v>161.62</c:v>
                </c:pt>
                <c:pt idx="19754">
                  <c:v>196.74</c:v>
                </c:pt>
                <c:pt idx="19755">
                  <c:v>201.65</c:v>
                </c:pt>
                <c:pt idx="19756">
                  <c:v>199.18</c:v>
                </c:pt>
                <c:pt idx="19757">
                  <c:v>183.64</c:v>
                </c:pt>
                <c:pt idx="19758">
                  <c:v>148.91999999999999</c:v>
                </c:pt>
                <c:pt idx="19759">
                  <c:v>100.8</c:v>
                </c:pt>
                <c:pt idx="19760">
                  <c:v>176.58</c:v>
                </c:pt>
                <c:pt idx="19761">
                  <c:v>169.73</c:v>
                </c:pt>
                <c:pt idx="19762">
                  <c:v>0</c:v>
                </c:pt>
                <c:pt idx="19763">
                  <c:v>0</c:v>
                </c:pt>
                <c:pt idx="19764">
                  <c:v>0</c:v>
                </c:pt>
                <c:pt idx="19765">
                  <c:v>0</c:v>
                </c:pt>
                <c:pt idx="19766">
                  <c:v>0</c:v>
                </c:pt>
                <c:pt idx="19767">
                  <c:v>0</c:v>
                </c:pt>
                <c:pt idx="19768">
                  <c:v>0</c:v>
                </c:pt>
                <c:pt idx="19769">
                  <c:v>0</c:v>
                </c:pt>
                <c:pt idx="19770">
                  <c:v>0</c:v>
                </c:pt>
                <c:pt idx="19771">
                  <c:v>0</c:v>
                </c:pt>
                <c:pt idx="19772">
                  <c:v>0</c:v>
                </c:pt>
                <c:pt idx="19773">
                  <c:v>0</c:v>
                </c:pt>
                <c:pt idx="19774">
                  <c:v>0</c:v>
                </c:pt>
                <c:pt idx="19775">
                  <c:v>0</c:v>
                </c:pt>
                <c:pt idx="19776">
                  <c:v>0</c:v>
                </c:pt>
                <c:pt idx="19777">
                  <c:v>0</c:v>
                </c:pt>
                <c:pt idx="19778">
                  <c:v>0</c:v>
                </c:pt>
                <c:pt idx="19779">
                  <c:v>0</c:v>
                </c:pt>
                <c:pt idx="19780">
                  <c:v>0</c:v>
                </c:pt>
                <c:pt idx="19781">
                  <c:v>0</c:v>
                </c:pt>
                <c:pt idx="19782">
                  <c:v>0</c:v>
                </c:pt>
                <c:pt idx="19783">
                  <c:v>0</c:v>
                </c:pt>
                <c:pt idx="19784">
                  <c:v>0</c:v>
                </c:pt>
                <c:pt idx="19785">
                  <c:v>6.57</c:v>
                </c:pt>
                <c:pt idx="19786">
                  <c:v>6.65</c:v>
                </c:pt>
                <c:pt idx="19787">
                  <c:v>6.68</c:v>
                </c:pt>
                <c:pt idx="19788">
                  <c:v>6.67</c:v>
                </c:pt>
                <c:pt idx="19789">
                  <c:v>6.66</c:v>
                </c:pt>
                <c:pt idx="19790">
                  <c:v>6.68</c:v>
                </c:pt>
                <c:pt idx="19791">
                  <c:v>6.68</c:v>
                </c:pt>
                <c:pt idx="19792">
                  <c:v>8.3699999999999992</c:v>
                </c:pt>
                <c:pt idx="19793">
                  <c:v>29.15</c:v>
                </c:pt>
                <c:pt idx="19794">
                  <c:v>99.49</c:v>
                </c:pt>
                <c:pt idx="19795">
                  <c:v>88.6</c:v>
                </c:pt>
                <c:pt idx="19796">
                  <c:v>98.89</c:v>
                </c:pt>
                <c:pt idx="19797">
                  <c:v>127.12</c:v>
                </c:pt>
                <c:pt idx="19798">
                  <c:v>114.7</c:v>
                </c:pt>
                <c:pt idx="19799">
                  <c:v>117.05</c:v>
                </c:pt>
                <c:pt idx="19800">
                  <c:v>68.17</c:v>
                </c:pt>
                <c:pt idx="19801">
                  <c:v>0</c:v>
                </c:pt>
                <c:pt idx="19802">
                  <c:v>0</c:v>
                </c:pt>
                <c:pt idx="19803">
                  <c:v>0</c:v>
                </c:pt>
                <c:pt idx="19804">
                  <c:v>0</c:v>
                </c:pt>
                <c:pt idx="19805">
                  <c:v>0</c:v>
                </c:pt>
                <c:pt idx="19806">
                  <c:v>0</c:v>
                </c:pt>
                <c:pt idx="19807">
                  <c:v>0</c:v>
                </c:pt>
                <c:pt idx="19808">
                  <c:v>0</c:v>
                </c:pt>
                <c:pt idx="19809">
                  <c:v>0</c:v>
                </c:pt>
                <c:pt idx="19810">
                  <c:v>0</c:v>
                </c:pt>
                <c:pt idx="19811">
                  <c:v>0</c:v>
                </c:pt>
                <c:pt idx="19812">
                  <c:v>0</c:v>
                </c:pt>
                <c:pt idx="19813">
                  <c:v>0</c:v>
                </c:pt>
                <c:pt idx="19814">
                  <c:v>0</c:v>
                </c:pt>
                <c:pt idx="19815">
                  <c:v>0</c:v>
                </c:pt>
                <c:pt idx="19816">
                  <c:v>0</c:v>
                </c:pt>
                <c:pt idx="19817">
                  <c:v>0</c:v>
                </c:pt>
                <c:pt idx="19818">
                  <c:v>0</c:v>
                </c:pt>
                <c:pt idx="19819">
                  <c:v>0</c:v>
                </c:pt>
                <c:pt idx="19820">
                  <c:v>0</c:v>
                </c:pt>
                <c:pt idx="19821">
                  <c:v>0</c:v>
                </c:pt>
                <c:pt idx="19822">
                  <c:v>0</c:v>
                </c:pt>
                <c:pt idx="19823">
                  <c:v>0</c:v>
                </c:pt>
                <c:pt idx="19824">
                  <c:v>0</c:v>
                </c:pt>
                <c:pt idx="19825">
                  <c:v>0</c:v>
                </c:pt>
                <c:pt idx="19826">
                  <c:v>0</c:v>
                </c:pt>
                <c:pt idx="19827">
                  <c:v>0</c:v>
                </c:pt>
                <c:pt idx="19828">
                  <c:v>0</c:v>
                </c:pt>
                <c:pt idx="19829">
                  <c:v>0</c:v>
                </c:pt>
                <c:pt idx="19830">
                  <c:v>0</c:v>
                </c:pt>
                <c:pt idx="19831">
                  <c:v>0</c:v>
                </c:pt>
                <c:pt idx="19832">
                  <c:v>0</c:v>
                </c:pt>
                <c:pt idx="19833">
                  <c:v>0</c:v>
                </c:pt>
                <c:pt idx="19834">
                  <c:v>0</c:v>
                </c:pt>
                <c:pt idx="19835">
                  <c:v>0</c:v>
                </c:pt>
                <c:pt idx="19836">
                  <c:v>0</c:v>
                </c:pt>
                <c:pt idx="19837">
                  <c:v>0</c:v>
                </c:pt>
                <c:pt idx="19838">
                  <c:v>0</c:v>
                </c:pt>
                <c:pt idx="19839">
                  <c:v>0</c:v>
                </c:pt>
                <c:pt idx="19840">
                  <c:v>0</c:v>
                </c:pt>
                <c:pt idx="19841">
                  <c:v>0</c:v>
                </c:pt>
                <c:pt idx="19842">
                  <c:v>0</c:v>
                </c:pt>
                <c:pt idx="19843">
                  <c:v>0</c:v>
                </c:pt>
                <c:pt idx="19844">
                  <c:v>0</c:v>
                </c:pt>
                <c:pt idx="19845">
                  <c:v>0</c:v>
                </c:pt>
                <c:pt idx="19846">
                  <c:v>3.43</c:v>
                </c:pt>
                <c:pt idx="19847">
                  <c:v>6.68</c:v>
                </c:pt>
                <c:pt idx="19848">
                  <c:v>6.67</c:v>
                </c:pt>
                <c:pt idx="19849">
                  <c:v>8.35</c:v>
                </c:pt>
                <c:pt idx="19850">
                  <c:v>27.05</c:v>
                </c:pt>
                <c:pt idx="19851">
                  <c:v>0</c:v>
                </c:pt>
                <c:pt idx="19852">
                  <c:v>35.53</c:v>
                </c:pt>
                <c:pt idx="19853">
                  <c:v>91.34</c:v>
                </c:pt>
                <c:pt idx="19854">
                  <c:v>127.43</c:v>
                </c:pt>
                <c:pt idx="19855">
                  <c:v>152.51</c:v>
                </c:pt>
                <c:pt idx="19856">
                  <c:v>173.91</c:v>
                </c:pt>
                <c:pt idx="19857">
                  <c:v>0</c:v>
                </c:pt>
                <c:pt idx="19858">
                  <c:v>49.1</c:v>
                </c:pt>
                <c:pt idx="19859">
                  <c:v>223.56</c:v>
                </c:pt>
                <c:pt idx="19860">
                  <c:v>234.12</c:v>
                </c:pt>
                <c:pt idx="19861">
                  <c:v>0</c:v>
                </c:pt>
                <c:pt idx="19862">
                  <c:v>168.36</c:v>
                </c:pt>
                <c:pt idx="19863">
                  <c:v>210.93</c:v>
                </c:pt>
                <c:pt idx="19864">
                  <c:v>227.97</c:v>
                </c:pt>
                <c:pt idx="19865">
                  <c:v>235.06</c:v>
                </c:pt>
                <c:pt idx="19866">
                  <c:v>211.45</c:v>
                </c:pt>
                <c:pt idx="19867">
                  <c:v>0</c:v>
                </c:pt>
                <c:pt idx="19868">
                  <c:v>104.91</c:v>
                </c:pt>
                <c:pt idx="19869">
                  <c:v>190.42</c:v>
                </c:pt>
                <c:pt idx="19870">
                  <c:v>196.69</c:v>
                </c:pt>
                <c:pt idx="19871">
                  <c:v>96.64</c:v>
                </c:pt>
                <c:pt idx="19872">
                  <c:v>125.65</c:v>
                </c:pt>
                <c:pt idx="19873">
                  <c:v>59.53</c:v>
                </c:pt>
                <c:pt idx="19874">
                  <c:v>17.38</c:v>
                </c:pt>
                <c:pt idx="19875">
                  <c:v>6.93</c:v>
                </c:pt>
                <c:pt idx="19876">
                  <c:v>20.75</c:v>
                </c:pt>
                <c:pt idx="19877">
                  <c:v>0</c:v>
                </c:pt>
                <c:pt idx="19878">
                  <c:v>0</c:v>
                </c:pt>
                <c:pt idx="19879">
                  <c:v>0</c:v>
                </c:pt>
                <c:pt idx="19880">
                  <c:v>0</c:v>
                </c:pt>
                <c:pt idx="19881">
                  <c:v>0</c:v>
                </c:pt>
                <c:pt idx="19882">
                  <c:v>0</c:v>
                </c:pt>
                <c:pt idx="19883">
                  <c:v>0</c:v>
                </c:pt>
                <c:pt idx="19884">
                  <c:v>0</c:v>
                </c:pt>
                <c:pt idx="19885">
                  <c:v>5.03</c:v>
                </c:pt>
                <c:pt idx="19886">
                  <c:v>5</c:v>
                </c:pt>
                <c:pt idx="19887">
                  <c:v>6.66</c:v>
                </c:pt>
                <c:pt idx="19888">
                  <c:v>6.68</c:v>
                </c:pt>
                <c:pt idx="19889">
                  <c:v>6.68</c:v>
                </c:pt>
                <c:pt idx="19890">
                  <c:v>5.0599999999999996</c:v>
                </c:pt>
                <c:pt idx="19891">
                  <c:v>96.91</c:v>
                </c:pt>
                <c:pt idx="19892">
                  <c:v>144.05000000000001</c:v>
                </c:pt>
                <c:pt idx="19893">
                  <c:v>126.2</c:v>
                </c:pt>
                <c:pt idx="19894">
                  <c:v>0</c:v>
                </c:pt>
                <c:pt idx="19895">
                  <c:v>127.29</c:v>
                </c:pt>
                <c:pt idx="19896">
                  <c:v>127.95</c:v>
                </c:pt>
                <c:pt idx="19897">
                  <c:v>97.85</c:v>
                </c:pt>
                <c:pt idx="19898">
                  <c:v>46.76</c:v>
                </c:pt>
                <c:pt idx="19899">
                  <c:v>32.71</c:v>
                </c:pt>
                <c:pt idx="19900">
                  <c:v>25.6</c:v>
                </c:pt>
                <c:pt idx="19901">
                  <c:v>0</c:v>
                </c:pt>
                <c:pt idx="19902">
                  <c:v>0</c:v>
                </c:pt>
                <c:pt idx="19903">
                  <c:v>0</c:v>
                </c:pt>
                <c:pt idx="19904">
                  <c:v>0</c:v>
                </c:pt>
                <c:pt idx="19905">
                  <c:v>0</c:v>
                </c:pt>
                <c:pt idx="19906">
                  <c:v>0</c:v>
                </c:pt>
                <c:pt idx="19907">
                  <c:v>7.47</c:v>
                </c:pt>
                <c:pt idx="19908">
                  <c:v>0</c:v>
                </c:pt>
                <c:pt idx="19909">
                  <c:v>0</c:v>
                </c:pt>
                <c:pt idx="19910">
                  <c:v>0</c:v>
                </c:pt>
                <c:pt idx="19911">
                  <c:v>5.05</c:v>
                </c:pt>
                <c:pt idx="19912">
                  <c:v>4.99</c:v>
                </c:pt>
                <c:pt idx="19913">
                  <c:v>5.0199999999999996</c:v>
                </c:pt>
                <c:pt idx="19914">
                  <c:v>5</c:v>
                </c:pt>
                <c:pt idx="19915">
                  <c:v>5.0199999999999996</c:v>
                </c:pt>
                <c:pt idx="19916">
                  <c:v>5.03</c:v>
                </c:pt>
                <c:pt idx="19917">
                  <c:v>5.0199999999999996</c:v>
                </c:pt>
                <c:pt idx="19918">
                  <c:v>5.01</c:v>
                </c:pt>
                <c:pt idx="19919">
                  <c:v>5</c:v>
                </c:pt>
                <c:pt idx="19920">
                  <c:v>5</c:v>
                </c:pt>
                <c:pt idx="19921">
                  <c:v>5</c:v>
                </c:pt>
                <c:pt idx="19922">
                  <c:v>5.01</c:v>
                </c:pt>
                <c:pt idx="19923">
                  <c:v>5.0199999999999996</c:v>
                </c:pt>
                <c:pt idx="19924">
                  <c:v>5.01</c:v>
                </c:pt>
                <c:pt idx="19925">
                  <c:v>5.01</c:v>
                </c:pt>
                <c:pt idx="19926">
                  <c:v>5.0199999999999996</c:v>
                </c:pt>
                <c:pt idx="19927">
                  <c:v>5</c:v>
                </c:pt>
                <c:pt idx="19928">
                  <c:v>5.01</c:v>
                </c:pt>
                <c:pt idx="19929">
                  <c:v>39.76</c:v>
                </c:pt>
                <c:pt idx="19930">
                  <c:v>11.7</c:v>
                </c:pt>
                <c:pt idx="19931">
                  <c:v>3.49</c:v>
                </c:pt>
                <c:pt idx="19932">
                  <c:v>25.37</c:v>
                </c:pt>
                <c:pt idx="19933">
                  <c:v>54.7</c:v>
                </c:pt>
                <c:pt idx="19934">
                  <c:v>102.02</c:v>
                </c:pt>
                <c:pt idx="19935">
                  <c:v>8.25</c:v>
                </c:pt>
                <c:pt idx="19936">
                  <c:v>108.97</c:v>
                </c:pt>
                <c:pt idx="19937">
                  <c:v>0</c:v>
                </c:pt>
                <c:pt idx="19938">
                  <c:v>51.76</c:v>
                </c:pt>
                <c:pt idx="19939">
                  <c:v>68.77</c:v>
                </c:pt>
                <c:pt idx="19940">
                  <c:v>76.75</c:v>
                </c:pt>
                <c:pt idx="19941">
                  <c:v>71.89</c:v>
                </c:pt>
                <c:pt idx="19942">
                  <c:v>79.069999999999993</c:v>
                </c:pt>
                <c:pt idx="19943">
                  <c:v>150.31</c:v>
                </c:pt>
                <c:pt idx="19944">
                  <c:v>136.08000000000001</c:v>
                </c:pt>
                <c:pt idx="19945">
                  <c:v>0</c:v>
                </c:pt>
                <c:pt idx="19946">
                  <c:v>126.17</c:v>
                </c:pt>
                <c:pt idx="19947">
                  <c:v>169.4</c:v>
                </c:pt>
                <c:pt idx="19948">
                  <c:v>168.92</c:v>
                </c:pt>
                <c:pt idx="19949">
                  <c:v>180.43</c:v>
                </c:pt>
                <c:pt idx="19950">
                  <c:v>168.79</c:v>
                </c:pt>
                <c:pt idx="19951">
                  <c:v>159.97999999999999</c:v>
                </c:pt>
                <c:pt idx="19952">
                  <c:v>156.68</c:v>
                </c:pt>
                <c:pt idx="19953">
                  <c:v>137.47999999999999</c:v>
                </c:pt>
                <c:pt idx="19954">
                  <c:v>0</c:v>
                </c:pt>
                <c:pt idx="19955">
                  <c:v>174.79</c:v>
                </c:pt>
                <c:pt idx="19956">
                  <c:v>188.17</c:v>
                </c:pt>
                <c:pt idx="19957">
                  <c:v>183.92</c:v>
                </c:pt>
                <c:pt idx="19958">
                  <c:v>182.36</c:v>
                </c:pt>
                <c:pt idx="19959">
                  <c:v>182.06</c:v>
                </c:pt>
                <c:pt idx="19960">
                  <c:v>176.31</c:v>
                </c:pt>
                <c:pt idx="19961">
                  <c:v>163.30000000000001</c:v>
                </c:pt>
                <c:pt idx="19962">
                  <c:v>134.58000000000001</c:v>
                </c:pt>
                <c:pt idx="19963">
                  <c:v>0</c:v>
                </c:pt>
                <c:pt idx="19964">
                  <c:v>157.65</c:v>
                </c:pt>
                <c:pt idx="19965">
                  <c:v>180.41</c:v>
                </c:pt>
                <c:pt idx="19966">
                  <c:v>184.61</c:v>
                </c:pt>
                <c:pt idx="19967">
                  <c:v>171.73</c:v>
                </c:pt>
                <c:pt idx="19968">
                  <c:v>179.98</c:v>
                </c:pt>
                <c:pt idx="19969">
                  <c:v>154.57</c:v>
                </c:pt>
                <c:pt idx="19970">
                  <c:v>24.34</c:v>
                </c:pt>
                <c:pt idx="19971">
                  <c:v>0</c:v>
                </c:pt>
                <c:pt idx="19972">
                  <c:v>0</c:v>
                </c:pt>
                <c:pt idx="19973">
                  <c:v>0</c:v>
                </c:pt>
                <c:pt idx="19974">
                  <c:v>0</c:v>
                </c:pt>
                <c:pt idx="19975">
                  <c:v>0</c:v>
                </c:pt>
                <c:pt idx="19976">
                  <c:v>0</c:v>
                </c:pt>
                <c:pt idx="19977">
                  <c:v>0</c:v>
                </c:pt>
                <c:pt idx="19978">
                  <c:v>0</c:v>
                </c:pt>
                <c:pt idx="19979">
                  <c:v>0</c:v>
                </c:pt>
                <c:pt idx="19980">
                  <c:v>0</c:v>
                </c:pt>
                <c:pt idx="19981">
                  <c:v>0</c:v>
                </c:pt>
                <c:pt idx="19982">
                  <c:v>0</c:v>
                </c:pt>
                <c:pt idx="19983">
                  <c:v>0</c:v>
                </c:pt>
                <c:pt idx="19984">
                  <c:v>0</c:v>
                </c:pt>
                <c:pt idx="19985">
                  <c:v>0</c:v>
                </c:pt>
                <c:pt idx="19986">
                  <c:v>0</c:v>
                </c:pt>
                <c:pt idx="19987">
                  <c:v>0</c:v>
                </c:pt>
                <c:pt idx="19988">
                  <c:v>5.0599999999999996</c:v>
                </c:pt>
                <c:pt idx="19989">
                  <c:v>6.68</c:v>
                </c:pt>
                <c:pt idx="19990">
                  <c:v>6.66</c:v>
                </c:pt>
                <c:pt idx="19991">
                  <c:v>8.3000000000000007</c:v>
                </c:pt>
                <c:pt idx="19992">
                  <c:v>8.36</c:v>
                </c:pt>
                <c:pt idx="19993">
                  <c:v>8.36</c:v>
                </c:pt>
                <c:pt idx="19994">
                  <c:v>8.39</c:v>
                </c:pt>
                <c:pt idx="19995">
                  <c:v>40.090000000000003</c:v>
                </c:pt>
                <c:pt idx="19996">
                  <c:v>0</c:v>
                </c:pt>
                <c:pt idx="19997">
                  <c:v>38.32</c:v>
                </c:pt>
                <c:pt idx="19998">
                  <c:v>0</c:v>
                </c:pt>
                <c:pt idx="19999">
                  <c:v>106.66</c:v>
                </c:pt>
                <c:pt idx="20000">
                  <c:v>137.83000000000001</c:v>
                </c:pt>
                <c:pt idx="20001">
                  <c:v>0</c:v>
                </c:pt>
                <c:pt idx="20002">
                  <c:v>69.02</c:v>
                </c:pt>
                <c:pt idx="20003">
                  <c:v>77.88</c:v>
                </c:pt>
                <c:pt idx="20004">
                  <c:v>19.64</c:v>
                </c:pt>
                <c:pt idx="20005">
                  <c:v>0</c:v>
                </c:pt>
                <c:pt idx="20006">
                  <c:v>0</c:v>
                </c:pt>
                <c:pt idx="20007">
                  <c:v>0</c:v>
                </c:pt>
                <c:pt idx="20008">
                  <c:v>0</c:v>
                </c:pt>
                <c:pt idx="20009">
                  <c:v>9.1999999999999993</c:v>
                </c:pt>
                <c:pt idx="20010">
                  <c:v>27.15</c:v>
                </c:pt>
                <c:pt idx="20011">
                  <c:v>38.270000000000003</c:v>
                </c:pt>
                <c:pt idx="20012">
                  <c:v>67.55</c:v>
                </c:pt>
                <c:pt idx="20013">
                  <c:v>85.74</c:v>
                </c:pt>
                <c:pt idx="20014">
                  <c:v>0</c:v>
                </c:pt>
                <c:pt idx="20015">
                  <c:v>39.119999999999997</c:v>
                </c:pt>
                <c:pt idx="20016">
                  <c:v>28.28</c:v>
                </c:pt>
                <c:pt idx="20017">
                  <c:v>20.37</c:v>
                </c:pt>
                <c:pt idx="20018">
                  <c:v>20.309999999999999</c:v>
                </c:pt>
                <c:pt idx="20019">
                  <c:v>5.72</c:v>
                </c:pt>
                <c:pt idx="20020">
                  <c:v>0</c:v>
                </c:pt>
                <c:pt idx="20021">
                  <c:v>5.2</c:v>
                </c:pt>
                <c:pt idx="20022">
                  <c:v>9.9499999999999993</c:v>
                </c:pt>
                <c:pt idx="20023">
                  <c:v>14.62</c:v>
                </c:pt>
                <c:pt idx="20024">
                  <c:v>2.37</c:v>
                </c:pt>
                <c:pt idx="20025">
                  <c:v>9.4</c:v>
                </c:pt>
                <c:pt idx="20026">
                  <c:v>0</c:v>
                </c:pt>
                <c:pt idx="20027">
                  <c:v>0</c:v>
                </c:pt>
                <c:pt idx="20028">
                  <c:v>0</c:v>
                </c:pt>
                <c:pt idx="20029">
                  <c:v>5.03</c:v>
                </c:pt>
                <c:pt idx="20030">
                  <c:v>5</c:v>
                </c:pt>
                <c:pt idx="20031">
                  <c:v>5</c:v>
                </c:pt>
                <c:pt idx="20032">
                  <c:v>5.0199999999999996</c:v>
                </c:pt>
                <c:pt idx="20033">
                  <c:v>5.01</c:v>
                </c:pt>
                <c:pt idx="20034">
                  <c:v>5</c:v>
                </c:pt>
                <c:pt idx="20035">
                  <c:v>5</c:v>
                </c:pt>
                <c:pt idx="20036">
                  <c:v>5.01</c:v>
                </c:pt>
                <c:pt idx="20037">
                  <c:v>5.0199999999999996</c:v>
                </c:pt>
                <c:pt idx="20038">
                  <c:v>5.01</c:v>
                </c:pt>
                <c:pt idx="20039">
                  <c:v>5</c:v>
                </c:pt>
                <c:pt idx="20040">
                  <c:v>5.01</c:v>
                </c:pt>
                <c:pt idx="20041">
                  <c:v>5</c:v>
                </c:pt>
                <c:pt idx="20042">
                  <c:v>5.03</c:v>
                </c:pt>
                <c:pt idx="20043">
                  <c:v>5.0199999999999996</c:v>
                </c:pt>
                <c:pt idx="20044">
                  <c:v>5.01</c:v>
                </c:pt>
                <c:pt idx="20045">
                  <c:v>5.0199999999999996</c:v>
                </c:pt>
                <c:pt idx="20046">
                  <c:v>5.01</c:v>
                </c:pt>
                <c:pt idx="20047">
                  <c:v>5.01</c:v>
                </c:pt>
                <c:pt idx="20048">
                  <c:v>5.0199999999999996</c:v>
                </c:pt>
                <c:pt idx="20049">
                  <c:v>5.0199999999999996</c:v>
                </c:pt>
                <c:pt idx="20050">
                  <c:v>5.01</c:v>
                </c:pt>
                <c:pt idx="20051">
                  <c:v>5.01</c:v>
                </c:pt>
                <c:pt idx="20052">
                  <c:v>5.01</c:v>
                </c:pt>
                <c:pt idx="20053">
                  <c:v>5.0199999999999996</c:v>
                </c:pt>
                <c:pt idx="20054">
                  <c:v>5.01</c:v>
                </c:pt>
                <c:pt idx="20055">
                  <c:v>4.99</c:v>
                </c:pt>
                <c:pt idx="20056">
                  <c:v>5</c:v>
                </c:pt>
                <c:pt idx="20057">
                  <c:v>5</c:v>
                </c:pt>
                <c:pt idx="20058">
                  <c:v>5.01</c:v>
                </c:pt>
                <c:pt idx="20059">
                  <c:v>5.0199999999999996</c:v>
                </c:pt>
                <c:pt idx="20060">
                  <c:v>5.0199999999999996</c:v>
                </c:pt>
                <c:pt idx="20061">
                  <c:v>5.01</c:v>
                </c:pt>
                <c:pt idx="20062">
                  <c:v>5.04</c:v>
                </c:pt>
                <c:pt idx="20063">
                  <c:v>5.0199999999999996</c:v>
                </c:pt>
                <c:pt idx="20064">
                  <c:v>5.01</c:v>
                </c:pt>
                <c:pt idx="20065">
                  <c:v>5.01</c:v>
                </c:pt>
                <c:pt idx="20066">
                  <c:v>5.01</c:v>
                </c:pt>
                <c:pt idx="20067">
                  <c:v>5.01</c:v>
                </c:pt>
                <c:pt idx="20068">
                  <c:v>5.01</c:v>
                </c:pt>
                <c:pt idx="20069">
                  <c:v>5.0199999999999996</c:v>
                </c:pt>
                <c:pt idx="20070">
                  <c:v>5.0199999999999996</c:v>
                </c:pt>
                <c:pt idx="20071">
                  <c:v>5.01</c:v>
                </c:pt>
                <c:pt idx="20072">
                  <c:v>5.01</c:v>
                </c:pt>
                <c:pt idx="20073">
                  <c:v>5.0199999999999996</c:v>
                </c:pt>
                <c:pt idx="20074">
                  <c:v>5.0199999999999996</c:v>
                </c:pt>
                <c:pt idx="20075">
                  <c:v>5.0199999999999996</c:v>
                </c:pt>
                <c:pt idx="20076">
                  <c:v>5.0199999999999996</c:v>
                </c:pt>
                <c:pt idx="20077">
                  <c:v>5.03</c:v>
                </c:pt>
                <c:pt idx="20078">
                  <c:v>5.0199999999999996</c:v>
                </c:pt>
                <c:pt idx="20079">
                  <c:v>5.0199999999999996</c:v>
                </c:pt>
                <c:pt idx="20080">
                  <c:v>5.0199999999999996</c:v>
                </c:pt>
                <c:pt idx="20081">
                  <c:v>5.01</c:v>
                </c:pt>
                <c:pt idx="20082">
                  <c:v>5.0199999999999996</c:v>
                </c:pt>
                <c:pt idx="20083">
                  <c:v>5.01</c:v>
                </c:pt>
                <c:pt idx="20084">
                  <c:v>5.0199999999999996</c:v>
                </c:pt>
                <c:pt idx="20085">
                  <c:v>5</c:v>
                </c:pt>
                <c:pt idx="20086">
                  <c:v>5.0199999999999996</c:v>
                </c:pt>
                <c:pt idx="20087">
                  <c:v>5.01</c:v>
                </c:pt>
                <c:pt idx="20088">
                  <c:v>5.01</c:v>
                </c:pt>
                <c:pt idx="20089">
                  <c:v>5</c:v>
                </c:pt>
                <c:pt idx="20090">
                  <c:v>5.0199999999999996</c:v>
                </c:pt>
                <c:pt idx="20091">
                  <c:v>5.01</c:v>
                </c:pt>
                <c:pt idx="20092">
                  <c:v>5.0199999999999996</c:v>
                </c:pt>
                <c:pt idx="20093">
                  <c:v>5</c:v>
                </c:pt>
                <c:pt idx="20094">
                  <c:v>5.01</c:v>
                </c:pt>
                <c:pt idx="20095">
                  <c:v>5.03</c:v>
                </c:pt>
                <c:pt idx="20096">
                  <c:v>5.01</c:v>
                </c:pt>
                <c:pt idx="20097">
                  <c:v>5.01</c:v>
                </c:pt>
                <c:pt idx="20098">
                  <c:v>5.0199999999999996</c:v>
                </c:pt>
                <c:pt idx="20099">
                  <c:v>5.01</c:v>
                </c:pt>
                <c:pt idx="20100">
                  <c:v>5.0199999999999996</c:v>
                </c:pt>
                <c:pt idx="20101">
                  <c:v>5.01</c:v>
                </c:pt>
                <c:pt idx="20102">
                  <c:v>5.03</c:v>
                </c:pt>
                <c:pt idx="20103">
                  <c:v>5.0199999999999996</c:v>
                </c:pt>
                <c:pt idx="20104">
                  <c:v>5.01</c:v>
                </c:pt>
                <c:pt idx="20105">
                  <c:v>5.0199999999999996</c:v>
                </c:pt>
                <c:pt idx="20106">
                  <c:v>5.0199999999999996</c:v>
                </c:pt>
                <c:pt idx="20107">
                  <c:v>5.0199999999999996</c:v>
                </c:pt>
                <c:pt idx="20108">
                  <c:v>5.01</c:v>
                </c:pt>
                <c:pt idx="20109">
                  <c:v>5.03</c:v>
                </c:pt>
                <c:pt idx="20110">
                  <c:v>5</c:v>
                </c:pt>
                <c:pt idx="20111">
                  <c:v>5.01</c:v>
                </c:pt>
                <c:pt idx="20112">
                  <c:v>5.03</c:v>
                </c:pt>
                <c:pt idx="20113">
                  <c:v>5.01</c:v>
                </c:pt>
                <c:pt idx="20114">
                  <c:v>4.99</c:v>
                </c:pt>
                <c:pt idx="20115">
                  <c:v>5.0199999999999996</c:v>
                </c:pt>
                <c:pt idx="20116">
                  <c:v>5.0199999999999996</c:v>
                </c:pt>
                <c:pt idx="20117">
                  <c:v>5.01</c:v>
                </c:pt>
                <c:pt idx="20118">
                  <c:v>5.0199999999999996</c:v>
                </c:pt>
                <c:pt idx="20119">
                  <c:v>5.01</c:v>
                </c:pt>
                <c:pt idx="20120">
                  <c:v>5</c:v>
                </c:pt>
                <c:pt idx="20121">
                  <c:v>5.0199999999999996</c:v>
                </c:pt>
                <c:pt idx="20122">
                  <c:v>5.0199999999999996</c:v>
                </c:pt>
                <c:pt idx="20123">
                  <c:v>5.0199999999999996</c:v>
                </c:pt>
                <c:pt idx="20124">
                  <c:v>5.01</c:v>
                </c:pt>
                <c:pt idx="20125">
                  <c:v>5</c:v>
                </c:pt>
                <c:pt idx="20126">
                  <c:v>5.0199999999999996</c:v>
                </c:pt>
                <c:pt idx="20127">
                  <c:v>5.0199999999999996</c:v>
                </c:pt>
                <c:pt idx="20128">
                  <c:v>31.31</c:v>
                </c:pt>
                <c:pt idx="20129">
                  <c:v>38.590000000000003</c:v>
                </c:pt>
                <c:pt idx="20130">
                  <c:v>74.430000000000007</c:v>
                </c:pt>
                <c:pt idx="20131">
                  <c:v>0</c:v>
                </c:pt>
                <c:pt idx="20132">
                  <c:v>0</c:v>
                </c:pt>
                <c:pt idx="20133">
                  <c:v>41.67</c:v>
                </c:pt>
                <c:pt idx="20134">
                  <c:v>0</c:v>
                </c:pt>
                <c:pt idx="20135">
                  <c:v>0</c:v>
                </c:pt>
                <c:pt idx="20136">
                  <c:v>4.9800000000000004</c:v>
                </c:pt>
                <c:pt idx="20137">
                  <c:v>5.01</c:v>
                </c:pt>
                <c:pt idx="20138">
                  <c:v>5.01</c:v>
                </c:pt>
                <c:pt idx="20139">
                  <c:v>5</c:v>
                </c:pt>
                <c:pt idx="20140">
                  <c:v>9.61</c:v>
                </c:pt>
                <c:pt idx="20141">
                  <c:v>0</c:v>
                </c:pt>
                <c:pt idx="20142">
                  <c:v>0</c:v>
                </c:pt>
                <c:pt idx="20143">
                  <c:v>0</c:v>
                </c:pt>
                <c:pt idx="20144">
                  <c:v>0</c:v>
                </c:pt>
                <c:pt idx="20145">
                  <c:v>0</c:v>
                </c:pt>
                <c:pt idx="20146">
                  <c:v>0</c:v>
                </c:pt>
                <c:pt idx="20147">
                  <c:v>0</c:v>
                </c:pt>
                <c:pt idx="20148">
                  <c:v>0</c:v>
                </c:pt>
                <c:pt idx="20149">
                  <c:v>0</c:v>
                </c:pt>
                <c:pt idx="20150">
                  <c:v>0</c:v>
                </c:pt>
                <c:pt idx="20151">
                  <c:v>0</c:v>
                </c:pt>
                <c:pt idx="20152">
                  <c:v>0</c:v>
                </c:pt>
                <c:pt idx="20153">
                  <c:v>0</c:v>
                </c:pt>
                <c:pt idx="20154">
                  <c:v>0</c:v>
                </c:pt>
                <c:pt idx="20155">
                  <c:v>0</c:v>
                </c:pt>
                <c:pt idx="20156">
                  <c:v>0</c:v>
                </c:pt>
                <c:pt idx="20157">
                  <c:v>0</c:v>
                </c:pt>
                <c:pt idx="20158">
                  <c:v>31.56</c:v>
                </c:pt>
                <c:pt idx="20159">
                  <c:v>35.520000000000003</c:v>
                </c:pt>
                <c:pt idx="20160">
                  <c:v>31.56</c:v>
                </c:pt>
                <c:pt idx="20161">
                  <c:v>30.98</c:v>
                </c:pt>
                <c:pt idx="20162">
                  <c:v>6.4</c:v>
                </c:pt>
                <c:pt idx="20163">
                  <c:v>0</c:v>
                </c:pt>
                <c:pt idx="20164">
                  <c:v>3.46</c:v>
                </c:pt>
                <c:pt idx="20165">
                  <c:v>5.03</c:v>
                </c:pt>
                <c:pt idx="20166">
                  <c:v>5.01</c:v>
                </c:pt>
                <c:pt idx="20167">
                  <c:v>5.01</c:v>
                </c:pt>
                <c:pt idx="20168">
                  <c:v>5.01</c:v>
                </c:pt>
                <c:pt idx="20169">
                  <c:v>4.99</c:v>
                </c:pt>
                <c:pt idx="20170">
                  <c:v>5.0199999999999996</c:v>
                </c:pt>
                <c:pt idx="20171">
                  <c:v>5.0199999999999996</c:v>
                </c:pt>
                <c:pt idx="20172">
                  <c:v>5.01</c:v>
                </c:pt>
                <c:pt idx="20173">
                  <c:v>5.01</c:v>
                </c:pt>
                <c:pt idx="20174">
                  <c:v>42.87</c:v>
                </c:pt>
                <c:pt idx="20175">
                  <c:v>40.5</c:v>
                </c:pt>
                <c:pt idx="20176">
                  <c:v>81.87</c:v>
                </c:pt>
                <c:pt idx="20177">
                  <c:v>10.6</c:v>
                </c:pt>
                <c:pt idx="20178">
                  <c:v>60.92</c:v>
                </c:pt>
                <c:pt idx="20179">
                  <c:v>0</c:v>
                </c:pt>
                <c:pt idx="20180">
                  <c:v>28.36</c:v>
                </c:pt>
                <c:pt idx="20181">
                  <c:v>70.47</c:v>
                </c:pt>
                <c:pt idx="20182">
                  <c:v>53.74</c:v>
                </c:pt>
                <c:pt idx="20183">
                  <c:v>27.48</c:v>
                </c:pt>
                <c:pt idx="20184">
                  <c:v>19.79</c:v>
                </c:pt>
                <c:pt idx="20185">
                  <c:v>36.07</c:v>
                </c:pt>
                <c:pt idx="20186">
                  <c:v>20.350000000000001</c:v>
                </c:pt>
                <c:pt idx="20187">
                  <c:v>8</c:v>
                </c:pt>
                <c:pt idx="20188">
                  <c:v>15.84</c:v>
                </c:pt>
                <c:pt idx="20189">
                  <c:v>28.45</c:v>
                </c:pt>
                <c:pt idx="20190">
                  <c:v>33.74</c:v>
                </c:pt>
                <c:pt idx="20191">
                  <c:v>0</c:v>
                </c:pt>
                <c:pt idx="20192">
                  <c:v>100.74</c:v>
                </c:pt>
                <c:pt idx="20193">
                  <c:v>52.75</c:v>
                </c:pt>
                <c:pt idx="20194">
                  <c:v>36.979999999999997</c:v>
                </c:pt>
                <c:pt idx="20195">
                  <c:v>37.909999999999997</c:v>
                </c:pt>
                <c:pt idx="20196">
                  <c:v>30.87</c:v>
                </c:pt>
                <c:pt idx="20197">
                  <c:v>23.39</c:v>
                </c:pt>
                <c:pt idx="20198">
                  <c:v>31.37</c:v>
                </c:pt>
                <c:pt idx="20199">
                  <c:v>23.75</c:v>
                </c:pt>
                <c:pt idx="20200">
                  <c:v>7.9</c:v>
                </c:pt>
                <c:pt idx="20201">
                  <c:v>11.87</c:v>
                </c:pt>
                <c:pt idx="20202">
                  <c:v>3.86</c:v>
                </c:pt>
                <c:pt idx="20203">
                  <c:v>19.46</c:v>
                </c:pt>
                <c:pt idx="20204">
                  <c:v>0</c:v>
                </c:pt>
                <c:pt idx="20205">
                  <c:v>0</c:v>
                </c:pt>
                <c:pt idx="20206">
                  <c:v>0</c:v>
                </c:pt>
                <c:pt idx="20207">
                  <c:v>0</c:v>
                </c:pt>
                <c:pt idx="20208">
                  <c:v>3.34</c:v>
                </c:pt>
                <c:pt idx="20209">
                  <c:v>5.03</c:v>
                </c:pt>
                <c:pt idx="20210">
                  <c:v>26.03</c:v>
                </c:pt>
                <c:pt idx="20211">
                  <c:v>43.39</c:v>
                </c:pt>
                <c:pt idx="20212">
                  <c:v>15.67</c:v>
                </c:pt>
                <c:pt idx="20213">
                  <c:v>3.22</c:v>
                </c:pt>
                <c:pt idx="20214">
                  <c:v>19.62</c:v>
                </c:pt>
                <c:pt idx="20215">
                  <c:v>33.56</c:v>
                </c:pt>
                <c:pt idx="20216">
                  <c:v>37.47</c:v>
                </c:pt>
                <c:pt idx="20217">
                  <c:v>27.11</c:v>
                </c:pt>
                <c:pt idx="20218">
                  <c:v>49.05</c:v>
                </c:pt>
                <c:pt idx="20219">
                  <c:v>15.66</c:v>
                </c:pt>
                <c:pt idx="20220">
                  <c:v>44.19</c:v>
                </c:pt>
                <c:pt idx="20221">
                  <c:v>49.92</c:v>
                </c:pt>
                <c:pt idx="20222">
                  <c:v>23.45</c:v>
                </c:pt>
                <c:pt idx="20223">
                  <c:v>20.99</c:v>
                </c:pt>
                <c:pt idx="20224">
                  <c:v>21.97</c:v>
                </c:pt>
                <c:pt idx="20225">
                  <c:v>22.46</c:v>
                </c:pt>
                <c:pt idx="20226">
                  <c:v>14.63</c:v>
                </c:pt>
                <c:pt idx="20227">
                  <c:v>13.84</c:v>
                </c:pt>
                <c:pt idx="20228">
                  <c:v>19.36</c:v>
                </c:pt>
                <c:pt idx="20229">
                  <c:v>21.64</c:v>
                </c:pt>
                <c:pt idx="20230">
                  <c:v>34.18</c:v>
                </c:pt>
                <c:pt idx="20231">
                  <c:v>38.979999999999997</c:v>
                </c:pt>
                <c:pt idx="20232">
                  <c:v>30.95</c:v>
                </c:pt>
                <c:pt idx="20233">
                  <c:v>43.71</c:v>
                </c:pt>
                <c:pt idx="20234">
                  <c:v>11.2</c:v>
                </c:pt>
                <c:pt idx="20235">
                  <c:v>3.6</c:v>
                </c:pt>
                <c:pt idx="20236">
                  <c:v>29.63</c:v>
                </c:pt>
                <c:pt idx="20237">
                  <c:v>34.270000000000003</c:v>
                </c:pt>
                <c:pt idx="20238">
                  <c:v>19.91</c:v>
                </c:pt>
                <c:pt idx="20239">
                  <c:v>12.1</c:v>
                </c:pt>
                <c:pt idx="20240">
                  <c:v>7.99</c:v>
                </c:pt>
                <c:pt idx="20241">
                  <c:v>7.86</c:v>
                </c:pt>
                <c:pt idx="20242">
                  <c:v>7.71</c:v>
                </c:pt>
                <c:pt idx="20243">
                  <c:v>7.64</c:v>
                </c:pt>
                <c:pt idx="20244">
                  <c:v>0</c:v>
                </c:pt>
                <c:pt idx="20245">
                  <c:v>7.12</c:v>
                </c:pt>
                <c:pt idx="20246">
                  <c:v>33.090000000000003</c:v>
                </c:pt>
                <c:pt idx="20247">
                  <c:v>0</c:v>
                </c:pt>
                <c:pt idx="20248">
                  <c:v>0</c:v>
                </c:pt>
                <c:pt idx="20249">
                  <c:v>0</c:v>
                </c:pt>
                <c:pt idx="20250">
                  <c:v>0</c:v>
                </c:pt>
                <c:pt idx="20251">
                  <c:v>5.3</c:v>
                </c:pt>
                <c:pt idx="20252">
                  <c:v>2.5499999999999998</c:v>
                </c:pt>
                <c:pt idx="20253">
                  <c:v>0</c:v>
                </c:pt>
                <c:pt idx="20254">
                  <c:v>2</c:v>
                </c:pt>
                <c:pt idx="20255">
                  <c:v>35.4</c:v>
                </c:pt>
                <c:pt idx="20256">
                  <c:v>20.93</c:v>
                </c:pt>
                <c:pt idx="20257">
                  <c:v>32.15</c:v>
                </c:pt>
                <c:pt idx="20258">
                  <c:v>37.46</c:v>
                </c:pt>
                <c:pt idx="20259">
                  <c:v>19.899999999999999</c:v>
                </c:pt>
                <c:pt idx="20260">
                  <c:v>25.57</c:v>
                </c:pt>
                <c:pt idx="20261">
                  <c:v>20.67</c:v>
                </c:pt>
                <c:pt idx="20262">
                  <c:v>20.61</c:v>
                </c:pt>
                <c:pt idx="20263">
                  <c:v>0</c:v>
                </c:pt>
                <c:pt idx="20264">
                  <c:v>1.72</c:v>
                </c:pt>
                <c:pt idx="20265">
                  <c:v>5.03</c:v>
                </c:pt>
                <c:pt idx="20266">
                  <c:v>5.01</c:v>
                </c:pt>
                <c:pt idx="20267">
                  <c:v>5.04</c:v>
                </c:pt>
                <c:pt idx="20268">
                  <c:v>37.89</c:v>
                </c:pt>
                <c:pt idx="20269">
                  <c:v>15.57</c:v>
                </c:pt>
                <c:pt idx="20270">
                  <c:v>45.85</c:v>
                </c:pt>
                <c:pt idx="20271">
                  <c:v>8.2799999999999994</c:v>
                </c:pt>
                <c:pt idx="20272">
                  <c:v>8.41</c:v>
                </c:pt>
                <c:pt idx="20273">
                  <c:v>2.48</c:v>
                </c:pt>
                <c:pt idx="20274">
                  <c:v>7.29</c:v>
                </c:pt>
                <c:pt idx="20275">
                  <c:v>6.66</c:v>
                </c:pt>
                <c:pt idx="20276">
                  <c:v>0</c:v>
                </c:pt>
                <c:pt idx="20277">
                  <c:v>0</c:v>
                </c:pt>
                <c:pt idx="20278">
                  <c:v>9.6199999999999992</c:v>
                </c:pt>
                <c:pt idx="20279">
                  <c:v>10.11</c:v>
                </c:pt>
                <c:pt idx="20280">
                  <c:v>10.029999999999999</c:v>
                </c:pt>
                <c:pt idx="20281">
                  <c:v>9.9600000000000009</c:v>
                </c:pt>
                <c:pt idx="20282">
                  <c:v>10.039999999999999</c:v>
                </c:pt>
                <c:pt idx="20283">
                  <c:v>8.3000000000000007</c:v>
                </c:pt>
                <c:pt idx="20284">
                  <c:v>11.55</c:v>
                </c:pt>
                <c:pt idx="20285">
                  <c:v>7.01</c:v>
                </c:pt>
                <c:pt idx="20286">
                  <c:v>5.0599999999999996</c:v>
                </c:pt>
                <c:pt idx="20287">
                  <c:v>6.66</c:v>
                </c:pt>
                <c:pt idx="20288">
                  <c:v>41.72</c:v>
                </c:pt>
                <c:pt idx="20289">
                  <c:v>3.58</c:v>
                </c:pt>
                <c:pt idx="20290">
                  <c:v>5.0599999999999996</c:v>
                </c:pt>
                <c:pt idx="20291">
                  <c:v>6.69</c:v>
                </c:pt>
                <c:pt idx="20292">
                  <c:v>5.0199999999999996</c:v>
                </c:pt>
                <c:pt idx="20293">
                  <c:v>5.03</c:v>
                </c:pt>
                <c:pt idx="20294">
                  <c:v>9.8000000000000007</c:v>
                </c:pt>
                <c:pt idx="20295">
                  <c:v>17.760000000000002</c:v>
                </c:pt>
                <c:pt idx="20296">
                  <c:v>10.58</c:v>
                </c:pt>
                <c:pt idx="20297">
                  <c:v>6.77</c:v>
                </c:pt>
                <c:pt idx="20298">
                  <c:v>6.78</c:v>
                </c:pt>
                <c:pt idx="20299">
                  <c:v>8.33</c:v>
                </c:pt>
                <c:pt idx="20300">
                  <c:v>9.99</c:v>
                </c:pt>
                <c:pt idx="20301">
                  <c:v>13.56</c:v>
                </c:pt>
                <c:pt idx="20302">
                  <c:v>5.31</c:v>
                </c:pt>
                <c:pt idx="20303">
                  <c:v>3.38</c:v>
                </c:pt>
                <c:pt idx="20304">
                  <c:v>11.56</c:v>
                </c:pt>
                <c:pt idx="20305">
                  <c:v>10.09</c:v>
                </c:pt>
                <c:pt idx="20306">
                  <c:v>5.12</c:v>
                </c:pt>
                <c:pt idx="20307">
                  <c:v>6.69</c:v>
                </c:pt>
                <c:pt idx="20308">
                  <c:v>8.33</c:v>
                </c:pt>
                <c:pt idx="20309">
                  <c:v>13.03</c:v>
                </c:pt>
                <c:pt idx="20310">
                  <c:v>5.0999999999999996</c:v>
                </c:pt>
                <c:pt idx="20311">
                  <c:v>6.73</c:v>
                </c:pt>
                <c:pt idx="20312">
                  <c:v>6.66</c:v>
                </c:pt>
                <c:pt idx="20313">
                  <c:v>6.69</c:v>
                </c:pt>
                <c:pt idx="20314">
                  <c:v>6.71</c:v>
                </c:pt>
                <c:pt idx="20315">
                  <c:v>6.7</c:v>
                </c:pt>
                <c:pt idx="20316">
                  <c:v>6.68</c:v>
                </c:pt>
                <c:pt idx="20317">
                  <c:v>6.69</c:v>
                </c:pt>
                <c:pt idx="20318">
                  <c:v>6.71</c:v>
                </c:pt>
                <c:pt idx="20319">
                  <c:v>6.71</c:v>
                </c:pt>
                <c:pt idx="20320">
                  <c:v>6.68</c:v>
                </c:pt>
                <c:pt idx="20321">
                  <c:v>11.25</c:v>
                </c:pt>
                <c:pt idx="20322">
                  <c:v>5.07</c:v>
                </c:pt>
                <c:pt idx="20323">
                  <c:v>6.68</c:v>
                </c:pt>
                <c:pt idx="20324">
                  <c:v>6.7</c:v>
                </c:pt>
                <c:pt idx="20325">
                  <c:v>6.68</c:v>
                </c:pt>
                <c:pt idx="20326">
                  <c:v>6.68</c:v>
                </c:pt>
                <c:pt idx="20327">
                  <c:v>6.67</c:v>
                </c:pt>
                <c:pt idx="20328">
                  <c:v>6.69</c:v>
                </c:pt>
                <c:pt idx="20329">
                  <c:v>6.7</c:v>
                </c:pt>
                <c:pt idx="20330">
                  <c:v>6.69</c:v>
                </c:pt>
                <c:pt idx="20331">
                  <c:v>6.67</c:v>
                </c:pt>
                <c:pt idx="20332">
                  <c:v>6.68</c:v>
                </c:pt>
                <c:pt idx="20333">
                  <c:v>6.68</c:v>
                </c:pt>
                <c:pt idx="20334">
                  <c:v>6.68</c:v>
                </c:pt>
                <c:pt idx="20335">
                  <c:v>6.68</c:v>
                </c:pt>
                <c:pt idx="20336">
                  <c:v>6.68</c:v>
                </c:pt>
                <c:pt idx="20337">
                  <c:v>6.69</c:v>
                </c:pt>
                <c:pt idx="20338">
                  <c:v>6.69</c:v>
                </c:pt>
                <c:pt idx="20339">
                  <c:v>6.69</c:v>
                </c:pt>
                <c:pt idx="20340">
                  <c:v>6.69</c:v>
                </c:pt>
                <c:pt idx="20341">
                  <c:v>6.69</c:v>
                </c:pt>
                <c:pt idx="20342">
                  <c:v>6.7</c:v>
                </c:pt>
                <c:pt idx="20343">
                  <c:v>6.69</c:v>
                </c:pt>
                <c:pt idx="20344">
                  <c:v>6.68</c:v>
                </c:pt>
                <c:pt idx="20345">
                  <c:v>6.68</c:v>
                </c:pt>
                <c:pt idx="20346">
                  <c:v>6.69</c:v>
                </c:pt>
                <c:pt idx="20347">
                  <c:v>6.7</c:v>
                </c:pt>
                <c:pt idx="20348">
                  <c:v>6.67</c:v>
                </c:pt>
                <c:pt idx="20349">
                  <c:v>6.67</c:v>
                </c:pt>
                <c:pt idx="20350">
                  <c:v>6.7</c:v>
                </c:pt>
                <c:pt idx="20351">
                  <c:v>6.7</c:v>
                </c:pt>
                <c:pt idx="20352">
                  <c:v>6.68</c:v>
                </c:pt>
                <c:pt idx="20353">
                  <c:v>6.67</c:v>
                </c:pt>
                <c:pt idx="20354">
                  <c:v>6.67</c:v>
                </c:pt>
                <c:pt idx="20355">
                  <c:v>6.67</c:v>
                </c:pt>
                <c:pt idx="20356">
                  <c:v>6.7</c:v>
                </c:pt>
                <c:pt idx="20357">
                  <c:v>6.69</c:v>
                </c:pt>
                <c:pt idx="20358">
                  <c:v>6.69</c:v>
                </c:pt>
                <c:pt idx="20359">
                  <c:v>6.68</c:v>
                </c:pt>
                <c:pt idx="20360">
                  <c:v>6.69</c:v>
                </c:pt>
                <c:pt idx="20361">
                  <c:v>3.37</c:v>
                </c:pt>
                <c:pt idx="20362">
                  <c:v>5.0199999999999996</c:v>
                </c:pt>
                <c:pt idx="20363">
                  <c:v>5.0199999999999996</c:v>
                </c:pt>
                <c:pt idx="20364">
                  <c:v>5.01</c:v>
                </c:pt>
                <c:pt idx="20365">
                  <c:v>5.0199999999999996</c:v>
                </c:pt>
                <c:pt idx="20366">
                  <c:v>5.01</c:v>
                </c:pt>
                <c:pt idx="20367">
                  <c:v>5.0199999999999996</c:v>
                </c:pt>
                <c:pt idx="20368">
                  <c:v>5.01</c:v>
                </c:pt>
                <c:pt idx="20369">
                  <c:v>5.0199999999999996</c:v>
                </c:pt>
                <c:pt idx="20370">
                  <c:v>5.0199999999999996</c:v>
                </c:pt>
                <c:pt idx="20371">
                  <c:v>5.03</c:v>
                </c:pt>
                <c:pt idx="20372">
                  <c:v>5.01</c:v>
                </c:pt>
                <c:pt idx="20373">
                  <c:v>5.0199999999999996</c:v>
                </c:pt>
                <c:pt idx="20374">
                  <c:v>5.01</c:v>
                </c:pt>
                <c:pt idx="20375">
                  <c:v>5.0199999999999996</c:v>
                </c:pt>
                <c:pt idx="20376">
                  <c:v>5.01</c:v>
                </c:pt>
                <c:pt idx="20377">
                  <c:v>5.01</c:v>
                </c:pt>
                <c:pt idx="20378">
                  <c:v>5.0199999999999996</c:v>
                </c:pt>
                <c:pt idx="20379">
                  <c:v>5.01</c:v>
                </c:pt>
                <c:pt idx="20380">
                  <c:v>5</c:v>
                </c:pt>
                <c:pt idx="20381">
                  <c:v>5.01</c:v>
                </c:pt>
                <c:pt idx="20382">
                  <c:v>5.01</c:v>
                </c:pt>
                <c:pt idx="20383">
                  <c:v>5.01</c:v>
                </c:pt>
                <c:pt idx="20384">
                  <c:v>5.01</c:v>
                </c:pt>
                <c:pt idx="20385">
                  <c:v>5.01</c:v>
                </c:pt>
                <c:pt idx="20386">
                  <c:v>5.01</c:v>
                </c:pt>
                <c:pt idx="20387">
                  <c:v>5.01</c:v>
                </c:pt>
                <c:pt idx="20388">
                  <c:v>5.01</c:v>
                </c:pt>
                <c:pt idx="20389">
                  <c:v>5.01</c:v>
                </c:pt>
                <c:pt idx="20390">
                  <c:v>5.01</c:v>
                </c:pt>
                <c:pt idx="20391">
                  <c:v>5.01</c:v>
                </c:pt>
                <c:pt idx="20392">
                  <c:v>5.01</c:v>
                </c:pt>
                <c:pt idx="20393">
                  <c:v>5.01</c:v>
                </c:pt>
                <c:pt idx="20394">
                  <c:v>5.01</c:v>
                </c:pt>
                <c:pt idx="20395">
                  <c:v>5.01</c:v>
                </c:pt>
                <c:pt idx="20396">
                  <c:v>5.0199999999999996</c:v>
                </c:pt>
                <c:pt idx="20397">
                  <c:v>5</c:v>
                </c:pt>
                <c:pt idx="20398">
                  <c:v>5.0199999999999996</c:v>
                </c:pt>
                <c:pt idx="20399">
                  <c:v>5.0199999999999996</c:v>
                </c:pt>
                <c:pt idx="20400">
                  <c:v>5.01</c:v>
                </c:pt>
                <c:pt idx="20401">
                  <c:v>5.01</c:v>
                </c:pt>
                <c:pt idx="20402">
                  <c:v>5.0199999999999996</c:v>
                </c:pt>
                <c:pt idx="20403">
                  <c:v>5.0199999999999996</c:v>
                </c:pt>
                <c:pt idx="20404">
                  <c:v>5.01</c:v>
                </c:pt>
                <c:pt idx="20405">
                  <c:v>5</c:v>
                </c:pt>
                <c:pt idx="20406">
                  <c:v>5</c:v>
                </c:pt>
                <c:pt idx="20407">
                  <c:v>5.01</c:v>
                </c:pt>
                <c:pt idx="20408">
                  <c:v>5.0199999999999996</c:v>
                </c:pt>
                <c:pt idx="20409">
                  <c:v>5.0199999999999996</c:v>
                </c:pt>
                <c:pt idx="20410">
                  <c:v>5.01</c:v>
                </c:pt>
                <c:pt idx="20411">
                  <c:v>5.01</c:v>
                </c:pt>
                <c:pt idx="20412">
                  <c:v>5.01</c:v>
                </c:pt>
                <c:pt idx="20413">
                  <c:v>5.0199999999999996</c:v>
                </c:pt>
                <c:pt idx="20414">
                  <c:v>5.01</c:v>
                </c:pt>
                <c:pt idx="20415">
                  <c:v>5.01</c:v>
                </c:pt>
                <c:pt idx="20416">
                  <c:v>5.01</c:v>
                </c:pt>
                <c:pt idx="20417">
                  <c:v>5.0199999999999996</c:v>
                </c:pt>
                <c:pt idx="20418">
                  <c:v>5.0199999999999996</c:v>
                </c:pt>
                <c:pt idx="20419">
                  <c:v>5.01</c:v>
                </c:pt>
                <c:pt idx="20420">
                  <c:v>5.0199999999999996</c:v>
                </c:pt>
                <c:pt idx="20421">
                  <c:v>5.0199999999999996</c:v>
                </c:pt>
                <c:pt idx="20422">
                  <c:v>5.03</c:v>
                </c:pt>
                <c:pt idx="20423">
                  <c:v>5.0199999999999996</c:v>
                </c:pt>
                <c:pt idx="20424">
                  <c:v>4.9800000000000004</c:v>
                </c:pt>
                <c:pt idx="20425">
                  <c:v>5.03</c:v>
                </c:pt>
                <c:pt idx="20426">
                  <c:v>5.0199999999999996</c:v>
                </c:pt>
                <c:pt idx="20427">
                  <c:v>5.0199999999999996</c:v>
                </c:pt>
                <c:pt idx="20428">
                  <c:v>5.01</c:v>
                </c:pt>
                <c:pt idx="20429">
                  <c:v>5.0199999999999996</c:v>
                </c:pt>
                <c:pt idx="20430">
                  <c:v>5.01</c:v>
                </c:pt>
                <c:pt idx="20431">
                  <c:v>5.01</c:v>
                </c:pt>
                <c:pt idx="20432">
                  <c:v>5.0199999999999996</c:v>
                </c:pt>
                <c:pt idx="20433">
                  <c:v>5</c:v>
                </c:pt>
                <c:pt idx="20434">
                  <c:v>5.01</c:v>
                </c:pt>
                <c:pt idx="20435">
                  <c:v>8.19</c:v>
                </c:pt>
                <c:pt idx="20436">
                  <c:v>9.91</c:v>
                </c:pt>
                <c:pt idx="20437">
                  <c:v>10.029999999999999</c:v>
                </c:pt>
                <c:pt idx="20438">
                  <c:v>6.89</c:v>
                </c:pt>
                <c:pt idx="20439">
                  <c:v>3.37</c:v>
                </c:pt>
                <c:pt idx="20440">
                  <c:v>5.0199999999999996</c:v>
                </c:pt>
                <c:pt idx="20441">
                  <c:v>4.9400000000000004</c:v>
                </c:pt>
                <c:pt idx="20442">
                  <c:v>9.8800000000000008</c:v>
                </c:pt>
                <c:pt idx="20443">
                  <c:v>11.62</c:v>
                </c:pt>
                <c:pt idx="20444">
                  <c:v>22.29</c:v>
                </c:pt>
                <c:pt idx="20445">
                  <c:v>52.21</c:v>
                </c:pt>
                <c:pt idx="20446">
                  <c:v>0</c:v>
                </c:pt>
                <c:pt idx="20447">
                  <c:v>24.17</c:v>
                </c:pt>
                <c:pt idx="20448">
                  <c:v>67.5</c:v>
                </c:pt>
                <c:pt idx="20449">
                  <c:v>0</c:v>
                </c:pt>
                <c:pt idx="20450">
                  <c:v>52.01</c:v>
                </c:pt>
                <c:pt idx="20451">
                  <c:v>66.17</c:v>
                </c:pt>
                <c:pt idx="20452">
                  <c:v>0</c:v>
                </c:pt>
                <c:pt idx="20453">
                  <c:v>0</c:v>
                </c:pt>
                <c:pt idx="20454">
                  <c:v>0</c:v>
                </c:pt>
                <c:pt idx="20455">
                  <c:v>0</c:v>
                </c:pt>
                <c:pt idx="20456">
                  <c:v>0</c:v>
                </c:pt>
                <c:pt idx="20457">
                  <c:v>10.88</c:v>
                </c:pt>
                <c:pt idx="20458">
                  <c:v>15.98</c:v>
                </c:pt>
                <c:pt idx="20459">
                  <c:v>14.74</c:v>
                </c:pt>
                <c:pt idx="20460">
                  <c:v>62.22</c:v>
                </c:pt>
                <c:pt idx="20461">
                  <c:v>19.04</c:v>
                </c:pt>
                <c:pt idx="20462">
                  <c:v>0</c:v>
                </c:pt>
                <c:pt idx="20463">
                  <c:v>0</c:v>
                </c:pt>
                <c:pt idx="20464">
                  <c:v>0</c:v>
                </c:pt>
                <c:pt idx="20465">
                  <c:v>0</c:v>
                </c:pt>
                <c:pt idx="20466">
                  <c:v>0</c:v>
                </c:pt>
                <c:pt idx="20467">
                  <c:v>9.2100000000000009</c:v>
                </c:pt>
                <c:pt idx="20468">
                  <c:v>12.02</c:v>
                </c:pt>
                <c:pt idx="20469">
                  <c:v>0</c:v>
                </c:pt>
                <c:pt idx="20470">
                  <c:v>0</c:v>
                </c:pt>
                <c:pt idx="20471">
                  <c:v>30.2</c:v>
                </c:pt>
                <c:pt idx="20472">
                  <c:v>31.1</c:v>
                </c:pt>
                <c:pt idx="20473">
                  <c:v>23.5</c:v>
                </c:pt>
                <c:pt idx="20474">
                  <c:v>27.58</c:v>
                </c:pt>
                <c:pt idx="20475">
                  <c:v>9.92</c:v>
                </c:pt>
                <c:pt idx="20476">
                  <c:v>27.43</c:v>
                </c:pt>
                <c:pt idx="20477">
                  <c:v>72.89</c:v>
                </c:pt>
                <c:pt idx="20478">
                  <c:v>49.38</c:v>
                </c:pt>
                <c:pt idx="20479">
                  <c:v>58.17</c:v>
                </c:pt>
                <c:pt idx="20480">
                  <c:v>0</c:v>
                </c:pt>
                <c:pt idx="20481">
                  <c:v>48.5</c:v>
                </c:pt>
                <c:pt idx="20482">
                  <c:v>25.42</c:v>
                </c:pt>
                <c:pt idx="20483">
                  <c:v>22.55</c:v>
                </c:pt>
                <c:pt idx="20484">
                  <c:v>3.83</c:v>
                </c:pt>
                <c:pt idx="20485">
                  <c:v>0</c:v>
                </c:pt>
                <c:pt idx="20486">
                  <c:v>19.329999999999998</c:v>
                </c:pt>
                <c:pt idx="20487">
                  <c:v>3.88</c:v>
                </c:pt>
                <c:pt idx="20488">
                  <c:v>0</c:v>
                </c:pt>
                <c:pt idx="20489">
                  <c:v>22.93</c:v>
                </c:pt>
                <c:pt idx="20490">
                  <c:v>0</c:v>
                </c:pt>
                <c:pt idx="20491">
                  <c:v>0</c:v>
                </c:pt>
                <c:pt idx="20492">
                  <c:v>0</c:v>
                </c:pt>
                <c:pt idx="20493">
                  <c:v>0</c:v>
                </c:pt>
                <c:pt idx="20494">
                  <c:v>0</c:v>
                </c:pt>
                <c:pt idx="20495">
                  <c:v>0</c:v>
                </c:pt>
                <c:pt idx="20496">
                  <c:v>2.81</c:v>
                </c:pt>
                <c:pt idx="20497">
                  <c:v>0</c:v>
                </c:pt>
                <c:pt idx="20498">
                  <c:v>0</c:v>
                </c:pt>
                <c:pt idx="20499">
                  <c:v>0</c:v>
                </c:pt>
                <c:pt idx="20500">
                  <c:v>1.7</c:v>
                </c:pt>
                <c:pt idx="20501">
                  <c:v>5.0199999999999996</c:v>
                </c:pt>
                <c:pt idx="20502">
                  <c:v>4.9800000000000004</c:v>
                </c:pt>
                <c:pt idx="20503">
                  <c:v>5.0199999999999996</c:v>
                </c:pt>
                <c:pt idx="20504">
                  <c:v>5.0199999999999996</c:v>
                </c:pt>
                <c:pt idx="20505">
                  <c:v>5.01</c:v>
                </c:pt>
                <c:pt idx="20506">
                  <c:v>5.01</c:v>
                </c:pt>
                <c:pt idx="20507">
                  <c:v>5.01</c:v>
                </c:pt>
                <c:pt idx="20508">
                  <c:v>37.869999999999997</c:v>
                </c:pt>
                <c:pt idx="20509">
                  <c:v>39.5</c:v>
                </c:pt>
                <c:pt idx="20510">
                  <c:v>38.67</c:v>
                </c:pt>
                <c:pt idx="20511">
                  <c:v>36.76</c:v>
                </c:pt>
                <c:pt idx="20512">
                  <c:v>38.130000000000003</c:v>
                </c:pt>
                <c:pt idx="20513">
                  <c:v>0</c:v>
                </c:pt>
                <c:pt idx="20514">
                  <c:v>5.0199999999999996</c:v>
                </c:pt>
                <c:pt idx="20515">
                  <c:v>4.9800000000000004</c:v>
                </c:pt>
                <c:pt idx="20516">
                  <c:v>4.99</c:v>
                </c:pt>
                <c:pt idx="20517">
                  <c:v>4.9800000000000004</c:v>
                </c:pt>
                <c:pt idx="20518">
                  <c:v>0</c:v>
                </c:pt>
                <c:pt idx="20519">
                  <c:v>3.36</c:v>
                </c:pt>
                <c:pt idx="20520">
                  <c:v>32.880000000000003</c:v>
                </c:pt>
                <c:pt idx="20521">
                  <c:v>0</c:v>
                </c:pt>
                <c:pt idx="20522">
                  <c:v>5.0199999999999996</c:v>
                </c:pt>
                <c:pt idx="20523">
                  <c:v>5</c:v>
                </c:pt>
                <c:pt idx="20524">
                  <c:v>5.0199999999999996</c:v>
                </c:pt>
                <c:pt idx="20525">
                  <c:v>5.01</c:v>
                </c:pt>
                <c:pt idx="20526">
                  <c:v>5</c:v>
                </c:pt>
                <c:pt idx="20527">
                  <c:v>5.03</c:v>
                </c:pt>
                <c:pt idx="20528">
                  <c:v>23.75</c:v>
                </c:pt>
                <c:pt idx="20529">
                  <c:v>50.93</c:v>
                </c:pt>
                <c:pt idx="20530">
                  <c:v>93.45</c:v>
                </c:pt>
                <c:pt idx="20531">
                  <c:v>0</c:v>
                </c:pt>
                <c:pt idx="20532">
                  <c:v>96.8</c:v>
                </c:pt>
                <c:pt idx="20533">
                  <c:v>0</c:v>
                </c:pt>
                <c:pt idx="20534">
                  <c:v>74.64</c:v>
                </c:pt>
                <c:pt idx="20535">
                  <c:v>51.39</c:v>
                </c:pt>
                <c:pt idx="20536">
                  <c:v>40.03</c:v>
                </c:pt>
                <c:pt idx="20537">
                  <c:v>0</c:v>
                </c:pt>
                <c:pt idx="20538">
                  <c:v>28.55</c:v>
                </c:pt>
                <c:pt idx="20539">
                  <c:v>0</c:v>
                </c:pt>
                <c:pt idx="20540">
                  <c:v>61.56</c:v>
                </c:pt>
                <c:pt idx="20541">
                  <c:v>38.71</c:v>
                </c:pt>
                <c:pt idx="20542">
                  <c:v>4.24</c:v>
                </c:pt>
                <c:pt idx="20543">
                  <c:v>21.32</c:v>
                </c:pt>
                <c:pt idx="20544">
                  <c:v>4.28</c:v>
                </c:pt>
                <c:pt idx="20545">
                  <c:v>30.18</c:v>
                </c:pt>
                <c:pt idx="20546">
                  <c:v>26.54</c:v>
                </c:pt>
                <c:pt idx="20547">
                  <c:v>0</c:v>
                </c:pt>
                <c:pt idx="20548">
                  <c:v>31.65</c:v>
                </c:pt>
                <c:pt idx="20549">
                  <c:v>28.86</c:v>
                </c:pt>
                <c:pt idx="20550">
                  <c:v>0</c:v>
                </c:pt>
                <c:pt idx="20551">
                  <c:v>0</c:v>
                </c:pt>
                <c:pt idx="20552">
                  <c:v>0</c:v>
                </c:pt>
                <c:pt idx="20553">
                  <c:v>0</c:v>
                </c:pt>
                <c:pt idx="20554">
                  <c:v>0</c:v>
                </c:pt>
                <c:pt idx="20555">
                  <c:v>0</c:v>
                </c:pt>
                <c:pt idx="20556">
                  <c:v>3.33</c:v>
                </c:pt>
                <c:pt idx="20557">
                  <c:v>5.0199999999999996</c:v>
                </c:pt>
                <c:pt idx="20558">
                  <c:v>5.0199999999999996</c:v>
                </c:pt>
                <c:pt idx="20559">
                  <c:v>5.01</c:v>
                </c:pt>
                <c:pt idx="20560">
                  <c:v>5</c:v>
                </c:pt>
                <c:pt idx="20561">
                  <c:v>37.72</c:v>
                </c:pt>
                <c:pt idx="20562">
                  <c:v>0</c:v>
                </c:pt>
                <c:pt idx="20563">
                  <c:v>5.0199999999999996</c:v>
                </c:pt>
                <c:pt idx="20564">
                  <c:v>5</c:v>
                </c:pt>
                <c:pt idx="20565">
                  <c:v>5.01</c:v>
                </c:pt>
                <c:pt idx="20566">
                  <c:v>5</c:v>
                </c:pt>
                <c:pt idx="20567">
                  <c:v>5.01</c:v>
                </c:pt>
                <c:pt idx="20568">
                  <c:v>5</c:v>
                </c:pt>
                <c:pt idx="20569">
                  <c:v>5.01</c:v>
                </c:pt>
                <c:pt idx="20570">
                  <c:v>15.17</c:v>
                </c:pt>
                <c:pt idx="20571">
                  <c:v>3.56</c:v>
                </c:pt>
                <c:pt idx="20572">
                  <c:v>30.81</c:v>
                </c:pt>
                <c:pt idx="20573">
                  <c:v>35.869999999999997</c:v>
                </c:pt>
                <c:pt idx="20574">
                  <c:v>78.83</c:v>
                </c:pt>
                <c:pt idx="20575">
                  <c:v>0</c:v>
                </c:pt>
                <c:pt idx="20576">
                  <c:v>92.94</c:v>
                </c:pt>
                <c:pt idx="20577">
                  <c:v>0</c:v>
                </c:pt>
                <c:pt idx="20578">
                  <c:v>41.96</c:v>
                </c:pt>
                <c:pt idx="20579">
                  <c:v>125.17</c:v>
                </c:pt>
                <c:pt idx="20580">
                  <c:v>98.19</c:v>
                </c:pt>
                <c:pt idx="20581">
                  <c:v>0</c:v>
                </c:pt>
                <c:pt idx="20582">
                  <c:v>128.38999999999999</c:v>
                </c:pt>
                <c:pt idx="20583">
                  <c:v>132.5</c:v>
                </c:pt>
                <c:pt idx="20584">
                  <c:v>0</c:v>
                </c:pt>
                <c:pt idx="20585">
                  <c:v>129.80000000000001</c:v>
                </c:pt>
                <c:pt idx="20586">
                  <c:v>175.97</c:v>
                </c:pt>
                <c:pt idx="20587">
                  <c:v>177.43</c:v>
                </c:pt>
                <c:pt idx="20588">
                  <c:v>0</c:v>
                </c:pt>
                <c:pt idx="20589">
                  <c:v>11.79</c:v>
                </c:pt>
                <c:pt idx="20590">
                  <c:v>136.85</c:v>
                </c:pt>
                <c:pt idx="20591">
                  <c:v>130.88999999999999</c:v>
                </c:pt>
                <c:pt idx="20592">
                  <c:v>134.78</c:v>
                </c:pt>
                <c:pt idx="20593">
                  <c:v>91.2</c:v>
                </c:pt>
                <c:pt idx="20594">
                  <c:v>88.76</c:v>
                </c:pt>
                <c:pt idx="20595">
                  <c:v>96.37</c:v>
                </c:pt>
                <c:pt idx="20596">
                  <c:v>63.06</c:v>
                </c:pt>
                <c:pt idx="20597">
                  <c:v>69.55</c:v>
                </c:pt>
                <c:pt idx="20598">
                  <c:v>32.68</c:v>
                </c:pt>
                <c:pt idx="20599">
                  <c:v>79.67</c:v>
                </c:pt>
                <c:pt idx="20600">
                  <c:v>50.4</c:v>
                </c:pt>
                <c:pt idx="20601">
                  <c:v>57.61</c:v>
                </c:pt>
                <c:pt idx="20602">
                  <c:v>13.69</c:v>
                </c:pt>
                <c:pt idx="20603">
                  <c:v>0</c:v>
                </c:pt>
                <c:pt idx="20604">
                  <c:v>0</c:v>
                </c:pt>
                <c:pt idx="20605">
                  <c:v>0</c:v>
                </c:pt>
                <c:pt idx="20606">
                  <c:v>33.4</c:v>
                </c:pt>
                <c:pt idx="20607">
                  <c:v>0</c:v>
                </c:pt>
                <c:pt idx="20608">
                  <c:v>0</c:v>
                </c:pt>
                <c:pt idx="20609">
                  <c:v>0</c:v>
                </c:pt>
                <c:pt idx="20610">
                  <c:v>0</c:v>
                </c:pt>
                <c:pt idx="20611">
                  <c:v>5.07</c:v>
                </c:pt>
                <c:pt idx="20612">
                  <c:v>6.71</c:v>
                </c:pt>
                <c:pt idx="20613">
                  <c:v>6.7</c:v>
                </c:pt>
                <c:pt idx="20614">
                  <c:v>6.68</c:v>
                </c:pt>
                <c:pt idx="20615">
                  <c:v>6.67</c:v>
                </c:pt>
                <c:pt idx="20616">
                  <c:v>6.66</c:v>
                </c:pt>
                <c:pt idx="20617">
                  <c:v>8.33</c:v>
                </c:pt>
                <c:pt idx="20618">
                  <c:v>8.36</c:v>
                </c:pt>
                <c:pt idx="20619">
                  <c:v>8.36</c:v>
                </c:pt>
                <c:pt idx="20620">
                  <c:v>8.35</c:v>
                </c:pt>
                <c:pt idx="20621">
                  <c:v>8.36</c:v>
                </c:pt>
                <c:pt idx="20622">
                  <c:v>8.36</c:v>
                </c:pt>
                <c:pt idx="20623">
                  <c:v>9.9600000000000009</c:v>
                </c:pt>
                <c:pt idx="20624">
                  <c:v>11.31</c:v>
                </c:pt>
                <c:pt idx="20625">
                  <c:v>65.41</c:v>
                </c:pt>
                <c:pt idx="20626">
                  <c:v>92.26</c:v>
                </c:pt>
                <c:pt idx="20627">
                  <c:v>106.78</c:v>
                </c:pt>
                <c:pt idx="20628">
                  <c:v>93.02</c:v>
                </c:pt>
                <c:pt idx="20629">
                  <c:v>60.03</c:v>
                </c:pt>
                <c:pt idx="20630">
                  <c:v>0</c:v>
                </c:pt>
                <c:pt idx="20631">
                  <c:v>0</c:v>
                </c:pt>
                <c:pt idx="20632">
                  <c:v>0</c:v>
                </c:pt>
                <c:pt idx="20633">
                  <c:v>0</c:v>
                </c:pt>
                <c:pt idx="20634">
                  <c:v>0</c:v>
                </c:pt>
                <c:pt idx="20635">
                  <c:v>1.86</c:v>
                </c:pt>
                <c:pt idx="20636">
                  <c:v>6.74</c:v>
                </c:pt>
                <c:pt idx="20637">
                  <c:v>6.68</c:v>
                </c:pt>
                <c:pt idx="20638">
                  <c:v>6.68</c:v>
                </c:pt>
                <c:pt idx="20639">
                  <c:v>6.67</c:v>
                </c:pt>
                <c:pt idx="20640">
                  <c:v>6.7</c:v>
                </c:pt>
                <c:pt idx="20641">
                  <c:v>6.7</c:v>
                </c:pt>
                <c:pt idx="20642">
                  <c:v>45.26</c:v>
                </c:pt>
                <c:pt idx="20643">
                  <c:v>122.47</c:v>
                </c:pt>
                <c:pt idx="20644">
                  <c:v>0</c:v>
                </c:pt>
                <c:pt idx="20645">
                  <c:v>75.52</c:v>
                </c:pt>
                <c:pt idx="20646">
                  <c:v>0</c:v>
                </c:pt>
                <c:pt idx="20647">
                  <c:v>30.32</c:v>
                </c:pt>
                <c:pt idx="20648">
                  <c:v>161.13</c:v>
                </c:pt>
                <c:pt idx="20649">
                  <c:v>96.68</c:v>
                </c:pt>
                <c:pt idx="20650">
                  <c:v>0</c:v>
                </c:pt>
                <c:pt idx="20651">
                  <c:v>177.16</c:v>
                </c:pt>
                <c:pt idx="20652">
                  <c:v>201.25</c:v>
                </c:pt>
                <c:pt idx="20653">
                  <c:v>0</c:v>
                </c:pt>
                <c:pt idx="20654">
                  <c:v>102.96</c:v>
                </c:pt>
                <c:pt idx="20655">
                  <c:v>234.01</c:v>
                </c:pt>
                <c:pt idx="20656">
                  <c:v>214.41</c:v>
                </c:pt>
                <c:pt idx="20657">
                  <c:v>0</c:v>
                </c:pt>
                <c:pt idx="20658">
                  <c:v>94.82</c:v>
                </c:pt>
                <c:pt idx="20659">
                  <c:v>163.80000000000001</c:v>
                </c:pt>
                <c:pt idx="20660">
                  <c:v>125.74</c:v>
                </c:pt>
                <c:pt idx="20661">
                  <c:v>89.22</c:v>
                </c:pt>
                <c:pt idx="20662">
                  <c:v>130.66999999999999</c:v>
                </c:pt>
                <c:pt idx="20663">
                  <c:v>99.67</c:v>
                </c:pt>
                <c:pt idx="20664">
                  <c:v>119.58</c:v>
                </c:pt>
                <c:pt idx="20665">
                  <c:v>0</c:v>
                </c:pt>
                <c:pt idx="20666">
                  <c:v>108.29</c:v>
                </c:pt>
                <c:pt idx="20667">
                  <c:v>66.3</c:v>
                </c:pt>
                <c:pt idx="20668">
                  <c:v>98.03</c:v>
                </c:pt>
                <c:pt idx="20669">
                  <c:v>121.09</c:v>
                </c:pt>
                <c:pt idx="20670">
                  <c:v>123.88</c:v>
                </c:pt>
                <c:pt idx="20671">
                  <c:v>17.760000000000002</c:v>
                </c:pt>
                <c:pt idx="20672">
                  <c:v>0</c:v>
                </c:pt>
                <c:pt idx="20673">
                  <c:v>3.42</c:v>
                </c:pt>
                <c:pt idx="20674">
                  <c:v>41.33</c:v>
                </c:pt>
                <c:pt idx="20675">
                  <c:v>37.93</c:v>
                </c:pt>
                <c:pt idx="20676">
                  <c:v>38.03</c:v>
                </c:pt>
                <c:pt idx="20677">
                  <c:v>38.04</c:v>
                </c:pt>
                <c:pt idx="20678">
                  <c:v>31.28</c:v>
                </c:pt>
                <c:pt idx="20679">
                  <c:v>34.65</c:v>
                </c:pt>
                <c:pt idx="20680">
                  <c:v>34.72</c:v>
                </c:pt>
                <c:pt idx="20681">
                  <c:v>52.25</c:v>
                </c:pt>
                <c:pt idx="20682">
                  <c:v>42.11</c:v>
                </c:pt>
                <c:pt idx="20683">
                  <c:v>6.97</c:v>
                </c:pt>
                <c:pt idx="20684">
                  <c:v>41.87</c:v>
                </c:pt>
                <c:pt idx="20685">
                  <c:v>0</c:v>
                </c:pt>
                <c:pt idx="20686">
                  <c:v>0</c:v>
                </c:pt>
                <c:pt idx="20687">
                  <c:v>0</c:v>
                </c:pt>
                <c:pt idx="20688">
                  <c:v>0</c:v>
                </c:pt>
                <c:pt idx="20689">
                  <c:v>0</c:v>
                </c:pt>
                <c:pt idx="20690">
                  <c:v>3.5</c:v>
                </c:pt>
                <c:pt idx="20691">
                  <c:v>6.72</c:v>
                </c:pt>
                <c:pt idx="20692">
                  <c:v>6.69</c:v>
                </c:pt>
                <c:pt idx="20693">
                  <c:v>6.7</c:v>
                </c:pt>
                <c:pt idx="20694">
                  <c:v>6.67</c:v>
                </c:pt>
                <c:pt idx="20695">
                  <c:v>6.68</c:v>
                </c:pt>
                <c:pt idx="20696">
                  <c:v>6.69</c:v>
                </c:pt>
                <c:pt idx="20697">
                  <c:v>6.68</c:v>
                </c:pt>
                <c:pt idx="20698">
                  <c:v>6.68</c:v>
                </c:pt>
                <c:pt idx="20699">
                  <c:v>6.69</c:v>
                </c:pt>
                <c:pt idx="20700">
                  <c:v>6.67</c:v>
                </c:pt>
                <c:pt idx="20701">
                  <c:v>6.66</c:v>
                </c:pt>
                <c:pt idx="20702">
                  <c:v>6.7</c:v>
                </c:pt>
                <c:pt idx="20703">
                  <c:v>3.39</c:v>
                </c:pt>
                <c:pt idx="20704">
                  <c:v>5.0199999999999996</c:v>
                </c:pt>
                <c:pt idx="20705">
                  <c:v>5.0199999999999996</c:v>
                </c:pt>
                <c:pt idx="20706">
                  <c:v>27.38</c:v>
                </c:pt>
                <c:pt idx="20707">
                  <c:v>52.11</c:v>
                </c:pt>
                <c:pt idx="20708">
                  <c:v>71.790000000000006</c:v>
                </c:pt>
                <c:pt idx="20709">
                  <c:v>117.78</c:v>
                </c:pt>
                <c:pt idx="20710">
                  <c:v>0</c:v>
                </c:pt>
                <c:pt idx="20711">
                  <c:v>99.3</c:v>
                </c:pt>
                <c:pt idx="20712">
                  <c:v>93.05</c:v>
                </c:pt>
                <c:pt idx="20713">
                  <c:v>0</c:v>
                </c:pt>
                <c:pt idx="20714">
                  <c:v>76.05</c:v>
                </c:pt>
                <c:pt idx="20715">
                  <c:v>124.27</c:v>
                </c:pt>
                <c:pt idx="20716">
                  <c:v>133.31</c:v>
                </c:pt>
                <c:pt idx="20717">
                  <c:v>0</c:v>
                </c:pt>
                <c:pt idx="20718">
                  <c:v>145.68</c:v>
                </c:pt>
                <c:pt idx="20719">
                  <c:v>158.08000000000001</c:v>
                </c:pt>
                <c:pt idx="20720">
                  <c:v>167.25</c:v>
                </c:pt>
                <c:pt idx="20721">
                  <c:v>0</c:v>
                </c:pt>
                <c:pt idx="20722">
                  <c:v>0</c:v>
                </c:pt>
                <c:pt idx="20723">
                  <c:v>68.38</c:v>
                </c:pt>
                <c:pt idx="20724">
                  <c:v>17.079999999999998</c:v>
                </c:pt>
                <c:pt idx="20725">
                  <c:v>77.010000000000005</c:v>
                </c:pt>
                <c:pt idx="20726">
                  <c:v>94.34</c:v>
                </c:pt>
                <c:pt idx="20727">
                  <c:v>97.41</c:v>
                </c:pt>
                <c:pt idx="20728">
                  <c:v>101.42</c:v>
                </c:pt>
                <c:pt idx="20729">
                  <c:v>23.66</c:v>
                </c:pt>
                <c:pt idx="20730">
                  <c:v>43.97</c:v>
                </c:pt>
                <c:pt idx="20731">
                  <c:v>44.55</c:v>
                </c:pt>
                <c:pt idx="20732">
                  <c:v>52.98</c:v>
                </c:pt>
                <c:pt idx="20733">
                  <c:v>82.7</c:v>
                </c:pt>
                <c:pt idx="20734">
                  <c:v>111.02</c:v>
                </c:pt>
                <c:pt idx="20735">
                  <c:v>65.36</c:v>
                </c:pt>
                <c:pt idx="20736">
                  <c:v>0</c:v>
                </c:pt>
                <c:pt idx="20737">
                  <c:v>0</c:v>
                </c:pt>
                <c:pt idx="20738">
                  <c:v>0</c:v>
                </c:pt>
                <c:pt idx="20739">
                  <c:v>74.08</c:v>
                </c:pt>
                <c:pt idx="20740">
                  <c:v>4.01</c:v>
                </c:pt>
                <c:pt idx="20741">
                  <c:v>4.0199999999999996</c:v>
                </c:pt>
                <c:pt idx="20742">
                  <c:v>12.03</c:v>
                </c:pt>
                <c:pt idx="20743">
                  <c:v>11.96</c:v>
                </c:pt>
                <c:pt idx="20744">
                  <c:v>7.9</c:v>
                </c:pt>
                <c:pt idx="20745">
                  <c:v>7.87</c:v>
                </c:pt>
                <c:pt idx="20746">
                  <c:v>11.78</c:v>
                </c:pt>
                <c:pt idx="20747">
                  <c:v>55.4</c:v>
                </c:pt>
                <c:pt idx="20748">
                  <c:v>11.88</c:v>
                </c:pt>
                <c:pt idx="20749">
                  <c:v>11.8</c:v>
                </c:pt>
                <c:pt idx="20750">
                  <c:v>3.89</c:v>
                </c:pt>
                <c:pt idx="20751">
                  <c:v>26.98</c:v>
                </c:pt>
                <c:pt idx="20752">
                  <c:v>27.22</c:v>
                </c:pt>
                <c:pt idx="20753">
                  <c:v>74.739999999999995</c:v>
                </c:pt>
                <c:pt idx="20754">
                  <c:v>56.04</c:v>
                </c:pt>
                <c:pt idx="20755">
                  <c:v>85.55</c:v>
                </c:pt>
                <c:pt idx="20756">
                  <c:v>0</c:v>
                </c:pt>
                <c:pt idx="20757">
                  <c:v>0</c:v>
                </c:pt>
                <c:pt idx="20758">
                  <c:v>0</c:v>
                </c:pt>
                <c:pt idx="20759">
                  <c:v>0</c:v>
                </c:pt>
                <c:pt idx="20760">
                  <c:v>3.35</c:v>
                </c:pt>
                <c:pt idx="20761">
                  <c:v>6.61</c:v>
                </c:pt>
                <c:pt idx="20762">
                  <c:v>6.65</c:v>
                </c:pt>
                <c:pt idx="20763">
                  <c:v>6.68</c:v>
                </c:pt>
                <c:pt idx="20764">
                  <c:v>6.68</c:v>
                </c:pt>
                <c:pt idx="20765">
                  <c:v>6.67</c:v>
                </c:pt>
                <c:pt idx="20766">
                  <c:v>6.68</c:v>
                </c:pt>
                <c:pt idx="20767">
                  <c:v>6.68</c:v>
                </c:pt>
                <c:pt idx="20768">
                  <c:v>6.68</c:v>
                </c:pt>
                <c:pt idx="20769">
                  <c:v>6.7</c:v>
                </c:pt>
                <c:pt idx="20770">
                  <c:v>5.0599999999999996</c:v>
                </c:pt>
                <c:pt idx="20771">
                  <c:v>5.0199999999999996</c:v>
                </c:pt>
                <c:pt idx="20772">
                  <c:v>5.0199999999999996</c:v>
                </c:pt>
                <c:pt idx="20773">
                  <c:v>5.0199999999999996</c:v>
                </c:pt>
                <c:pt idx="20774">
                  <c:v>4.99</c:v>
                </c:pt>
                <c:pt idx="20775">
                  <c:v>5.0199999999999996</c:v>
                </c:pt>
                <c:pt idx="20776">
                  <c:v>5.0199999999999996</c:v>
                </c:pt>
                <c:pt idx="20777">
                  <c:v>5.0199999999999996</c:v>
                </c:pt>
                <c:pt idx="20778">
                  <c:v>5</c:v>
                </c:pt>
                <c:pt idx="20779">
                  <c:v>6.61</c:v>
                </c:pt>
                <c:pt idx="20780">
                  <c:v>6.68</c:v>
                </c:pt>
                <c:pt idx="20781">
                  <c:v>6.66</c:v>
                </c:pt>
                <c:pt idx="20782">
                  <c:v>6.7</c:v>
                </c:pt>
                <c:pt idx="20783">
                  <c:v>6.67</c:v>
                </c:pt>
                <c:pt idx="20784">
                  <c:v>6.7</c:v>
                </c:pt>
                <c:pt idx="20785">
                  <c:v>6.69</c:v>
                </c:pt>
                <c:pt idx="20786">
                  <c:v>6.68</c:v>
                </c:pt>
                <c:pt idx="20787">
                  <c:v>6.68</c:v>
                </c:pt>
                <c:pt idx="20788">
                  <c:v>6.68</c:v>
                </c:pt>
                <c:pt idx="20789">
                  <c:v>5.04</c:v>
                </c:pt>
                <c:pt idx="20790">
                  <c:v>5.03</c:v>
                </c:pt>
                <c:pt idx="20791">
                  <c:v>5.0199999999999996</c:v>
                </c:pt>
                <c:pt idx="20792">
                  <c:v>5.01</c:v>
                </c:pt>
                <c:pt idx="20793">
                  <c:v>5.0199999999999996</c:v>
                </c:pt>
                <c:pt idx="20794">
                  <c:v>5.0199999999999996</c:v>
                </c:pt>
                <c:pt idx="20795">
                  <c:v>5</c:v>
                </c:pt>
                <c:pt idx="20796">
                  <c:v>40.770000000000003</c:v>
                </c:pt>
                <c:pt idx="20797">
                  <c:v>49.59</c:v>
                </c:pt>
                <c:pt idx="20798">
                  <c:v>59.3</c:v>
                </c:pt>
                <c:pt idx="20799">
                  <c:v>87.73</c:v>
                </c:pt>
                <c:pt idx="20800">
                  <c:v>41.65</c:v>
                </c:pt>
                <c:pt idx="20801">
                  <c:v>113.34</c:v>
                </c:pt>
                <c:pt idx="20802">
                  <c:v>0</c:v>
                </c:pt>
                <c:pt idx="20803">
                  <c:v>139.35</c:v>
                </c:pt>
                <c:pt idx="20804">
                  <c:v>130.43</c:v>
                </c:pt>
                <c:pt idx="20805">
                  <c:v>0</c:v>
                </c:pt>
                <c:pt idx="20806">
                  <c:v>151.33000000000001</c:v>
                </c:pt>
                <c:pt idx="20807">
                  <c:v>151.35</c:v>
                </c:pt>
                <c:pt idx="20808">
                  <c:v>0</c:v>
                </c:pt>
                <c:pt idx="20809">
                  <c:v>39.89</c:v>
                </c:pt>
                <c:pt idx="20810">
                  <c:v>159.06</c:v>
                </c:pt>
                <c:pt idx="20811">
                  <c:v>152.85</c:v>
                </c:pt>
                <c:pt idx="20812">
                  <c:v>79.2</c:v>
                </c:pt>
                <c:pt idx="20813">
                  <c:v>18.77</c:v>
                </c:pt>
                <c:pt idx="20814">
                  <c:v>0</c:v>
                </c:pt>
                <c:pt idx="20815">
                  <c:v>14.12</c:v>
                </c:pt>
                <c:pt idx="20816">
                  <c:v>132.21</c:v>
                </c:pt>
                <c:pt idx="20817">
                  <c:v>99.87</c:v>
                </c:pt>
                <c:pt idx="20818">
                  <c:v>131.22</c:v>
                </c:pt>
                <c:pt idx="20819">
                  <c:v>128.56</c:v>
                </c:pt>
                <c:pt idx="20820">
                  <c:v>85.22</c:v>
                </c:pt>
                <c:pt idx="20821">
                  <c:v>69.180000000000007</c:v>
                </c:pt>
                <c:pt idx="20822">
                  <c:v>4.34</c:v>
                </c:pt>
                <c:pt idx="20823">
                  <c:v>8.48</c:v>
                </c:pt>
                <c:pt idx="20824">
                  <c:v>46.95</c:v>
                </c:pt>
                <c:pt idx="20825">
                  <c:v>42.93</c:v>
                </c:pt>
                <c:pt idx="20826">
                  <c:v>43.15</c:v>
                </c:pt>
                <c:pt idx="20827">
                  <c:v>0</c:v>
                </c:pt>
                <c:pt idx="20828">
                  <c:v>16.739999999999998</c:v>
                </c:pt>
                <c:pt idx="20829">
                  <c:v>72.37</c:v>
                </c:pt>
                <c:pt idx="20830">
                  <c:v>60.14</c:v>
                </c:pt>
                <c:pt idx="20831">
                  <c:v>30.2</c:v>
                </c:pt>
                <c:pt idx="20832">
                  <c:v>12.89</c:v>
                </c:pt>
                <c:pt idx="20833">
                  <c:v>0</c:v>
                </c:pt>
                <c:pt idx="20834">
                  <c:v>0</c:v>
                </c:pt>
                <c:pt idx="20835">
                  <c:v>0</c:v>
                </c:pt>
                <c:pt idx="20836">
                  <c:v>0</c:v>
                </c:pt>
                <c:pt idx="20837">
                  <c:v>0</c:v>
                </c:pt>
                <c:pt idx="20838">
                  <c:v>0</c:v>
                </c:pt>
                <c:pt idx="20839">
                  <c:v>3.36</c:v>
                </c:pt>
                <c:pt idx="20840">
                  <c:v>5.01</c:v>
                </c:pt>
                <c:pt idx="20841">
                  <c:v>6.64</c:v>
                </c:pt>
                <c:pt idx="20842">
                  <c:v>6.65</c:v>
                </c:pt>
                <c:pt idx="20843">
                  <c:v>6.69</c:v>
                </c:pt>
                <c:pt idx="20844">
                  <c:v>6.69</c:v>
                </c:pt>
                <c:pt idx="20845">
                  <c:v>11.29</c:v>
                </c:pt>
                <c:pt idx="20846">
                  <c:v>5.12</c:v>
                </c:pt>
                <c:pt idx="20847">
                  <c:v>28.34</c:v>
                </c:pt>
                <c:pt idx="20848">
                  <c:v>37.840000000000003</c:v>
                </c:pt>
                <c:pt idx="20849">
                  <c:v>20.77</c:v>
                </c:pt>
                <c:pt idx="20850">
                  <c:v>18.64</c:v>
                </c:pt>
                <c:pt idx="20851">
                  <c:v>20.309999999999999</c:v>
                </c:pt>
                <c:pt idx="20852">
                  <c:v>28.5</c:v>
                </c:pt>
                <c:pt idx="20853">
                  <c:v>3.64</c:v>
                </c:pt>
                <c:pt idx="20854">
                  <c:v>10.56</c:v>
                </c:pt>
                <c:pt idx="20855">
                  <c:v>10.68</c:v>
                </c:pt>
                <c:pt idx="20856">
                  <c:v>10.61</c:v>
                </c:pt>
                <c:pt idx="20857">
                  <c:v>14.68</c:v>
                </c:pt>
                <c:pt idx="20858">
                  <c:v>3.48</c:v>
                </c:pt>
                <c:pt idx="20859">
                  <c:v>3.11</c:v>
                </c:pt>
                <c:pt idx="20860">
                  <c:v>15.22</c:v>
                </c:pt>
                <c:pt idx="20861">
                  <c:v>6.42</c:v>
                </c:pt>
                <c:pt idx="20862">
                  <c:v>3</c:v>
                </c:pt>
                <c:pt idx="20863">
                  <c:v>0</c:v>
                </c:pt>
                <c:pt idx="20864">
                  <c:v>22.61</c:v>
                </c:pt>
                <c:pt idx="20865">
                  <c:v>20.07</c:v>
                </c:pt>
                <c:pt idx="20866">
                  <c:v>0</c:v>
                </c:pt>
                <c:pt idx="20867">
                  <c:v>3.21</c:v>
                </c:pt>
                <c:pt idx="20868">
                  <c:v>6.62</c:v>
                </c:pt>
                <c:pt idx="20869">
                  <c:v>8.2899999999999991</c:v>
                </c:pt>
                <c:pt idx="20870">
                  <c:v>8.34</c:v>
                </c:pt>
                <c:pt idx="20871">
                  <c:v>8.36</c:v>
                </c:pt>
                <c:pt idx="20872">
                  <c:v>8.34</c:v>
                </c:pt>
                <c:pt idx="20873">
                  <c:v>8.35</c:v>
                </c:pt>
                <c:pt idx="20874">
                  <c:v>8.34</c:v>
                </c:pt>
                <c:pt idx="20875">
                  <c:v>8.36</c:v>
                </c:pt>
                <c:pt idx="20876">
                  <c:v>8.35</c:v>
                </c:pt>
                <c:pt idx="20877">
                  <c:v>8.4</c:v>
                </c:pt>
                <c:pt idx="20878">
                  <c:v>6.72</c:v>
                </c:pt>
                <c:pt idx="20879">
                  <c:v>6.67</c:v>
                </c:pt>
                <c:pt idx="20880">
                  <c:v>8.24</c:v>
                </c:pt>
                <c:pt idx="20881">
                  <c:v>12.86</c:v>
                </c:pt>
                <c:pt idx="20882">
                  <c:v>5.16</c:v>
                </c:pt>
                <c:pt idx="20883">
                  <c:v>21.19</c:v>
                </c:pt>
                <c:pt idx="20884">
                  <c:v>4.84</c:v>
                </c:pt>
                <c:pt idx="20885">
                  <c:v>7.04</c:v>
                </c:pt>
                <c:pt idx="20886">
                  <c:v>8.91</c:v>
                </c:pt>
                <c:pt idx="20887">
                  <c:v>11.07</c:v>
                </c:pt>
                <c:pt idx="20888">
                  <c:v>11.07</c:v>
                </c:pt>
                <c:pt idx="20889">
                  <c:v>11.07</c:v>
                </c:pt>
                <c:pt idx="20890">
                  <c:v>11.07</c:v>
                </c:pt>
                <c:pt idx="20891">
                  <c:v>11.07</c:v>
                </c:pt>
                <c:pt idx="20892">
                  <c:v>11.07</c:v>
                </c:pt>
                <c:pt idx="20893">
                  <c:v>11.07</c:v>
                </c:pt>
                <c:pt idx="20894">
                  <c:v>11.07</c:v>
                </c:pt>
                <c:pt idx="20895">
                  <c:v>11.07</c:v>
                </c:pt>
                <c:pt idx="20896">
                  <c:v>11.54</c:v>
                </c:pt>
                <c:pt idx="20897">
                  <c:v>7.06</c:v>
                </c:pt>
                <c:pt idx="20898">
                  <c:v>4.54</c:v>
                </c:pt>
                <c:pt idx="20899">
                  <c:v>4.54</c:v>
                </c:pt>
                <c:pt idx="20900">
                  <c:v>4.54</c:v>
                </c:pt>
                <c:pt idx="20901">
                  <c:v>4.54</c:v>
                </c:pt>
                <c:pt idx="20902">
                  <c:v>4.54</c:v>
                </c:pt>
                <c:pt idx="20903">
                  <c:v>4.54</c:v>
                </c:pt>
                <c:pt idx="20904">
                  <c:v>4.54</c:v>
                </c:pt>
                <c:pt idx="20905">
                  <c:v>4.54</c:v>
                </c:pt>
                <c:pt idx="20906">
                  <c:v>4.54</c:v>
                </c:pt>
                <c:pt idx="20907">
                  <c:v>4.54</c:v>
                </c:pt>
                <c:pt idx="20908">
                  <c:v>4.54</c:v>
                </c:pt>
                <c:pt idx="20909">
                  <c:v>4.54</c:v>
                </c:pt>
                <c:pt idx="20910">
                  <c:v>4.54</c:v>
                </c:pt>
                <c:pt idx="20911">
                  <c:v>4.54</c:v>
                </c:pt>
                <c:pt idx="20912">
                  <c:v>4.54</c:v>
                </c:pt>
                <c:pt idx="20913">
                  <c:v>4.54</c:v>
                </c:pt>
                <c:pt idx="20914">
                  <c:v>4.54</c:v>
                </c:pt>
                <c:pt idx="20915">
                  <c:v>4.54</c:v>
                </c:pt>
                <c:pt idx="20916">
                  <c:v>0</c:v>
                </c:pt>
                <c:pt idx="20917">
                  <c:v>6.65</c:v>
                </c:pt>
                <c:pt idx="20918">
                  <c:v>6.65</c:v>
                </c:pt>
                <c:pt idx="20919">
                  <c:v>6.65</c:v>
                </c:pt>
                <c:pt idx="20920">
                  <c:v>6.65</c:v>
                </c:pt>
                <c:pt idx="20921">
                  <c:v>6.65</c:v>
                </c:pt>
                <c:pt idx="20922">
                  <c:v>6.64</c:v>
                </c:pt>
                <c:pt idx="20923">
                  <c:v>5.05</c:v>
                </c:pt>
                <c:pt idx="20924">
                  <c:v>3.42</c:v>
                </c:pt>
                <c:pt idx="20925">
                  <c:v>5.0999999999999996</c:v>
                </c:pt>
                <c:pt idx="20926">
                  <c:v>5.03</c:v>
                </c:pt>
                <c:pt idx="20927">
                  <c:v>5.01</c:v>
                </c:pt>
                <c:pt idx="20928">
                  <c:v>5.0199999999999996</c:v>
                </c:pt>
                <c:pt idx="20929">
                  <c:v>5.01</c:v>
                </c:pt>
                <c:pt idx="20930">
                  <c:v>5.01</c:v>
                </c:pt>
                <c:pt idx="20931">
                  <c:v>5.0199999999999996</c:v>
                </c:pt>
                <c:pt idx="20932">
                  <c:v>5.0199999999999996</c:v>
                </c:pt>
                <c:pt idx="20933">
                  <c:v>5.01</c:v>
                </c:pt>
                <c:pt idx="20934">
                  <c:v>6.64</c:v>
                </c:pt>
                <c:pt idx="20935">
                  <c:v>6.65</c:v>
                </c:pt>
                <c:pt idx="20936">
                  <c:v>6.68</c:v>
                </c:pt>
                <c:pt idx="20937">
                  <c:v>6.7</c:v>
                </c:pt>
                <c:pt idx="20938">
                  <c:v>6.68</c:v>
                </c:pt>
                <c:pt idx="20939">
                  <c:v>6.66</c:v>
                </c:pt>
                <c:pt idx="20940">
                  <c:v>6.68</c:v>
                </c:pt>
                <c:pt idx="20941">
                  <c:v>6.68</c:v>
                </c:pt>
                <c:pt idx="20942">
                  <c:v>6.68</c:v>
                </c:pt>
                <c:pt idx="20943">
                  <c:v>6.7</c:v>
                </c:pt>
                <c:pt idx="20944">
                  <c:v>6.68</c:v>
                </c:pt>
                <c:pt idx="20945">
                  <c:v>5.03</c:v>
                </c:pt>
                <c:pt idx="20946">
                  <c:v>5.0199999999999996</c:v>
                </c:pt>
                <c:pt idx="20947">
                  <c:v>5.0199999999999996</c:v>
                </c:pt>
                <c:pt idx="20948">
                  <c:v>5.01</c:v>
                </c:pt>
                <c:pt idx="20949">
                  <c:v>5.03</c:v>
                </c:pt>
                <c:pt idx="20950">
                  <c:v>5.01</c:v>
                </c:pt>
                <c:pt idx="20951">
                  <c:v>5.01</c:v>
                </c:pt>
                <c:pt idx="20952">
                  <c:v>5.0199999999999996</c:v>
                </c:pt>
                <c:pt idx="20953">
                  <c:v>5.01</c:v>
                </c:pt>
                <c:pt idx="20954">
                  <c:v>5.0199999999999996</c:v>
                </c:pt>
                <c:pt idx="20955">
                  <c:v>6.59</c:v>
                </c:pt>
              </c:numCache>
            </c:numRef>
          </c:yVal>
          <c:smooth val="0"/>
          <c:extLst>
            <c:ext xmlns:c16="http://schemas.microsoft.com/office/drawing/2014/chart" uri="{C3380CC4-5D6E-409C-BE32-E72D297353CC}">
              <c16:uniqueId val="{00000000-4EEF-465C-B99D-BE0D2BE41CDB}"/>
            </c:ext>
          </c:extLst>
        </c:ser>
        <c:ser>
          <c:idx val="1"/>
          <c:order val="1"/>
          <c:tx>
            <c:v>Tractive Power</c:v>
          </c:tx>
          <c:spPr>
            <a:ln w="19050" cap="rnd">
              <a:solidFill>
                <a:schemeClr val="tx1">
                  <a:alpha val="28000"/>
                </a:schemeClr>
              </a:solidFill>
              <a:round/>
            </a:ln>
            <a:effectLst/>
          </c:spPr>
          <c:marker>
            <c:symbol val="none"/>
          </c:marker>
          <c:xVal>
            <c:numRef>
              <c:f>'2.1 2.2'!$A$2:$A$20957</c:f>
              <c:numCache>
                <c:formatCode>General</c:formatCode>
                <c:ptCount val="209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pt idx="4103">
                  <c:v>4103</c:v>
                </c:pt>
                <c:pt idx="4104">
                  <c:v>4104</c:v>
                </c:pt>
                <c:pt idx="4105">
                  <c:v>4105</c:v>
                </c:pt>
                <c:pt idx="4106">
                  <c:v>4106</c:v>
                </c:pt>
                <c:pt idx="4107">
                  <c:v>4107</c:v>
                </c:pt>
                <c:pt idx="4108">
                  <c:v>4108</c:v>
                </c:pt>
                <c:pt idx="4109">
                  <c:v>4109</c:v>
                </c:pt>
                <c:pt idx="4110">
                  <c:v>4110</c:v>
                </c:pt>
                <c:pt idx="4111">
                  <c:v>4111</c:v>
                </c:pt>
                <c:pt idx="4112">
                  <c:v>4112</c:v>
                </c:pt>
                <c:pt idx="4113">
                  <c:v>4113</c:v>
                </c:pt>
                <c:pt idx="4114">
                  <c:v>4114</c:v>
                </c:pt>
                <c:pt idx="4115">
                  <c:v>4115</c:v>
                </c:pt>
                <c:pt idx="4116">
                  <c:v>4116</c:v>
                </c:pt>
                <c:pt idx="4117">
                  <c:v>4117</c:v>
                </c:pt>
                <c:pt idx="4118">
                  <c:v>4118</c:v>
                </c:pt>
                <c:pt idx="4119">
                  <c:v>4119</c:v>
                </c:pt>
                <c:pt idx="4120">
                  <c:v>4120</c:v>
                </c:pt>
                <c:pt idx="4121">
                  <c:v>4121</c:v>
                </c:pt>
                <c:pt idx="4122">
                  <c:v>4122</c:v>
                </c:pt>
                <c:pt idx="4123">
                  <c:v>4123</c:v>
                </c:pt>
                <c:pt idx="4124">
                  <c:v>4124</c:v>
                </c:pt>
                <c:pt idx="4125">
                  <c:v>4125</c:v>
                </c:pt>
                <c:pt idx="4126">
                  <c:v>4126</c:v>
                </c:pt>
                <c:pt idx="4127">
                  <c:v>4127</c:v>
                </c:pt>
                <c:pt idx="4128">
                  <c:v>4128</c:v>
                </c:pt>
                <c:pt idx="4129">
                  <c:v>4129</c:v>
                </c:pt>
                <c:pt idx="4130">
                  <c:v>4130</c:v>
                </c:pt>
                <c:pt idx="4131">
                  <c:v>4131</c:v>
                </c:pt>
                <c:pt idx="4132">
                  <c:v>4132</c:v>
                </c:pt>
                <c:pt idx="4133">
                  <c:v>4133</c:v>
                </c:pt>
                <c:pt idx="4134">
                  <c:v>4134</c:v>
                </c:pt>
                <c:pt idx="4135">
                  <c:v>4135</c:v>
                </c:pt>
                <c:pt idx="4136">
                  <c:v>4136</c:v>
                </c:pt>
                <c:pt idx="4137">
                  <c:v>4137</c:v>
                </c:pt>
                <c:pt idx="4138">
                  <c:v>4138</c:v>
                </c:pt>
                <c:pt idx="4139">
                  <c:v>4139</c:v>
                </c:pt>
                <c:pt idx="4140">
                  <c:v>4140</c:v>
                </c:pt>
                <c:pt idx="4141">
                  <c:v>4141</c:v>
                </c:pt>
                <c:pt idx="4142">
                  <c:v>4142</c:v>
                </c:pt>
                <c:pt idx="4143">
                  <c:v>4143</c:v>
                </c:pt>
                <c:pt idx="4144">
                  <c:v>4144</c:v>
                </c:pt>
                <c:pt idx="4145">
                  <c:v>4145</c:v>
                </c:pt>
                <c:pt idx="4146">
                  <c:v>4146</c:v>
                </c:pt>
                <c:pt idx="4147">
                  <c:v>4147</c:v>
                </c:pt>
                <c:pt idx="4148">
                  <c:v>4148</c:v>
                </c:pt>
                <c:pt idx="4149">
                  <c:v>4149</c:v>
                </c:pt>
                <c:pt idx="4150">
                  <c:v>4150</c:v>
                </c:pt>
                <c:pt idx="4151">
                  <c:v>4151</c:v>
                </c:pt>
                <c:pt idx="4152">
                  <c:v>4152</c:v>
                </c:pt>
                <c:pt idx="4153">
                  <c:v>4153</c:v>
                </c:pt>
                <c:pt idx="4154">
                  <c:v>4154</c:v>
                </c:pt>
                <c:pt idx="4155">
                  <c:v>4155</c:v>
                </c:pt>
                <c:pt idx="4156">
                  <c:v>4156</c:v>
                </c:pt>
                <c:pt idx="4157">
                  <c:v>4157</c:v>
                </c:pt>
                <c:pt idx="4158">
                  <c:v>4158</c:v>
                </c:pt>
                <c:pt idx="4159">
                  <c:v>4159</c:v>
                </c:pt>
                <c:pt idx="4160">
                  <c:v>4160</c:v>
                </c:pt>
                <c:pt idx="4161">
                  <c:v>4161</c:v>
                </c:pt>
                <c:pt idx="4162">
                  <c:v>4162</c:v>
                </c:pt>
                <c:pt idx="4163">
                  <c:v>4163</c:v>
                </c:pt>
                <c:pt idx="4164">
                  <c:v>4164</c:v>
                </c:pt>
                <c:pt idx="4165">
                  <c:v>4165</c:v>
                </c:pt>
                <c:pt idx="4166">
                  <c:v>4166</c:v>
                </c:pt>
                <c:pt idx="4167">
                  <c:v>4167</c:v>
                </c:pt>
                <c:pt idx="4168">
                  <c:v>4168</c:v>
                </c:pt>
                <c:pt idx="4169">
                  <c:v>4169</c:v>
                </c:pt>
                <c:pt idx="4170">
                  <c:v>4170</c:v>
                </c:pt>
                <c:pt idx="4171">
                  <c:v>4171</c:v>
                </c:pt>
                <c:pt idx="4172">
                  <c:v>4172</c:v>
                </c:pt>
                <c:pt idx="4173">
                  <c:v>4173</c:v>
                </c:pt>
                <c:pt idx="4174">
                  <c:v>4174</c:v>
                </c:pt>
                <c:pt idx="4175">
                  <c:v>4175</c:v>
                </c:pt>
                <c:pt idx="4176">
                  <c:v>4176</c:v>
                </c:pt>
                <c:pt idx="4177">
                  <c:v>4177</c:v>
                </c:pt>
                <c:pt idx="4178">
                  <c:v>4178</c:v>
                </c:pt>
                <c:pt idx="4179">
                  <c:v>4179</c:v>
                </c:pt>
                <c:pt idx="4180">
                  <c:v>4180</c:v>
                </c:pt>
                <c:pt idx="4181">
                  <c:v>4181</c:v>
                </c:pt>
                <c:pt idx="4182">
                  <c:v>4182</c:v>
                </c:pt>
                <c:pt idx="4183">
                  <c:v>4183</c:v>
                </c:pt>
                <c:pt idx="4184">
                  <c:v>4184</c:v>
                </c:pt>
                <c:pt idx="4185">
                  <c:v>4185</c:v>
                </c:pt>
                <c:pt idx="4186">
                  <c:v>4186</c:v>
                </c:pt>
                <c:pt idx="4187">
                  <c:v>4187</c:v>
                </c:pt>
                <c:pt idx="4188">
                  <c:v>4188</c:v>
                </c:pt>
                <c:pt idx="4189">
                  <c:v>4189</c:v>
                </c:pt>
                <c:pt idx="4190">
                  <c:v>4190</c:v>
                </c:pt>
                <c:pt idx="4191">
                  <c:v>4191</c:v>
                </c:pt>
                <c:pt idx="4192">
                  <c:v>4192</c:v>
                </c:pt>
                <c:pt idx="4193">
                  <c:v>4193</c:v>
                </c:pt>
                <c:pt idx="4194">
                  <c:v>4194</c:v>
                </c:pt>
                <c:pt idx="4195">
                  <c:v>4195</c:v>
                </c:pt>
                <c:pt idx="4196">
                  <c:v>4196</c:v>
                </c:pt>
                <c:pt idx="4197">
                  <c:v>4197</c:v>
                </c:pt>
                <c:pt idx="4198">
                  <c:v>4198</c:v>
                </c:pt>
                <c:pt idx="4199">
                  <c:v>4199</c:v>
                </c:pt>
                <c:pt idx="4200">
                  <c:v>4200</c:v>
                </c:pt>
                <c:pt idx="4201">
                  <c:v>4201</c:v>
                </c:pt>
                <c:pt idx="4202">
                  <c:v>4202</c:v>
                </c:pt>
                <c:pt idx="4203">
                  <c:v>4203</c:v>
                </c:pt>
                <c:pt idx="4204">
                  <c:v>4204</c:v>
                </c:pt>
                <c:pt idx="4205">
                  <c:v>4205</c:v>
                </c:pt>
                <c:pt idx="4206">
                  <c:v>4206</c:v>
                </c:pt>
                <c:pt idx="4207">
                  <c:v>4207</c:v>
                </c:pt>
                <c:pt idx="4208">
                  <c:v>4208</c:v>
                </c:pt>
                <c:pt idx="4209">
                  <c:v>4209</c:v>
                </c:pt>
                <c:pt idx="4210">
                  <c:v>4210</c:v>
                </c:pt>
                <c:pt idx="4211">
                  <c:v>4211</c:v>
                </c:pt>
                <c:pt idx="4212">
                  <c:v>4212</c:v>
                </c:pt>
                <c:pt idx="4213">
                  <c:v>4213</c:v>
                </c:pt>
                <c:pt idx="4214">
                  <c:v>4214</c:v>
                </c:pt>
                <c:pt idx="4215">
                  <c:v>4215</c:v>
                </c:pt>
                <c:pt idx="4216">
                  <c:v>4216</c:v>
                </c:pt>
                <c:pt idx="4217">
                  <c:v>4217</c:v>
                </c:pt>
                <c:pt idx="4218">
                  <c:v>4218</c:v>
                </c:pt>
                <c:pt idx="4219">
                  <c:v>4219</c:v>
                </c:pt>
                <c:pt idx="4220">
                  <c:v>4220</c:v>
                </c:pt>
                <c:pt idx="4221">
                  <c:v>4221</c:v>
                </c:pt>
                <c:pt idx="4222">
                  <c:v>4222</c:v>
                </c:pt>
                <c:pt idx="4223">
                  <c:v>4223</c:v>
                </c:pt>
                <c:pt idx="4224">
                  <c:v>4224</c:v>
                </c:pt>
                <c:pt idx="4225">
                  <c:v>4225</c:v>
                </c:pt>
                <c:pt idx="4226">
                  <c:v>4226</c:v>
                </c:pt>
                <c:pt idx="4227">
                  <c:v>4227</c:v>
                </c:pt>
                <c:pt idx="4228">
                  <c:v>4228</c:v>
                </c:pt>
                <c:pt idx="4229">
                  <c:v>4229</c:v>
                </c:pt>
                <c:pt idx="4230">
                  <c:v>4230</c:v>
                </c:pt>
                <c:pt idx="4231">
                  <c:v>4231</c:v>
                </c:pt>
                <c:pt idx="4232">
                  <c:v>4232</c:v>
                </c:pt>
                <c:pt idx="4233">
                  <c:v>4233</c:v>
                </c:pt>
                <c:pt idx="4234">
                  <c:v>4234</c:v>
                </c:pt>
                <c:pt idx="4235">
                  <c:v>4235</c:v>
                </c:pt>
                <c:pt idx="4236">
                  <c:v>4236</c:v>
                </c:pt>
                <c:pt idx="4237">
                  <c:v>4237</c:v>
                </c:pt>
                <c:pt idx="4238">
                  <c:v>4238</c:v>
                </c:pt>
                <c:pt idx="4239">
                  <c:v>4239</c:v>
                </c:pt>
                <c:pt idx="4240">
                  <c:v>4240</c:v>
                </c:pt>
                <c:pt idx="4241">
                  <c:v>4241</c:v>
                </c:pt>
                <c:pt idx="4242">
                  <c:v>4242</c:v>
                </c:pt>
                <c:pt idx="4243">
                  <c:v>4243</c:v>
                </c:pt>
                <c:pt idx="4244">
                  <c:v>4244</c:v>
                </c:pt>
                <c:pt idx="4245">
                  <c:v>4245</c:v>
                </c:pt>
                <c:pt idx="4246">
                  <c:v>4246</c:v>
                </c:pt>
                <c:pt idx="4247">
                  <c:v>4247</c:v>
                </c:pt>
                <c:pt idx="4248">
                  <c:v>4248</c:v>
                </c:pt>
                <c:pt idx="4249">
                  <c:v>4249</c:v>
                </c:pt>
                <c:pt idx="4250">
                  <c:v>4250</c:v>
                </c:pt>
                <c:pt idx="4251">
                  <c:v>4251</c:v>
                </c:pt>
                <c:pt idx="4252">
                  <c:v>4252</c:v>
                </c:pt>
                <c:pt idx="4253">
                  <c:v>4253</c:v>
                </c:pt>
                <c:pt idx="4254">
                  <c:v>4254</c:v>
                </c:pt>
                <c:pt idx="4255">
                  <c:v>4255</c:v>
                </c:pt>
                <c:pt idx="4256">
                  <c:v>4256</c:v>
                </c:pt>
                <c:pt idx="4257">
                  <c:v>4257</c:v>
                </c:pt>
                <c:pt idx="4258">
                  <c:v>4258</c:v>
                </c:pt>
                <c:pt idx="4259">
                  <c:v>4259</c:v>
                </c:pt>
                <c:pt idx="4260">
                  <c:v>4260</c:v>
                </c:pt>
                <c:pt idx="4261">
                  <c:v>4261</c:v>
                </c:pt>
                <c:pt idx="4262">
                  <c:v>4262</c:v>
                </c:pt>
                <c:pt idx="4263">
                  <c:v>4263</c:v>
                </c:pt>
                <c:pt idx="4264">
                  <c:v>4264</c:v>
                </c:pt>
                <c:pt idx="4265">
                  <c:v>4265</c:v>
                </c:pt>
                <c:pt idx="4266">
                  <c:v>4266</c:v>
                </c:pt>
                <c:pt idx="4267">
                  <c:v>4267</c:v>
                </c:pt>
                <c:pt idx="4268">
                  <c:v>4268</c:v>
                </c:pt>
                <c:pt idx="4269">
                  <c:v>4269</c:v>
                </c:pt>
                <c:pt idx="4270">
                  <c:v>4270</c:v>
                </c:pt>
                <c:pt idx="4271">
                  <c:v>4271</c:v>
                </c:pt>
                <c:pt idx="4272">
                  <c:v>4272</c:v>
                </c:pt>
                <c:pt idx="4273">
                  <c:v>4273</c:v>
                </c:pt>
                <c:pt idx="4274">
                  <c:v>4274</c:v>
                </c:pt>
                <c:pt idx="4275">
                  <c:v>4275</c:v>
                </c:pt>
                <c:pt idx="4276">
                  <c:v>4276</c:v>
                </c:pt>
                <c:pt idx="4277">
                  <c:v>4277</c:v>
                </c:pt>
                <c:pt idx="4278">
                  <c:v>4278</c:v>
                </c:pt>
                <c:pt idx="4279">
                  <c:v>4279</c:v>
                </c:pt>
                <c:pt idx="4280">
                  <c:v>4280</c:v>
                </c:pt>
                <c:pt idx="4281">
                  <c:v>4281</c:v>
                </c:pt>
                <c:pt idx="4282">
                  <c:v>4282</c:v>
                </c:pt>
                <c:pt idx="4283">
                  <c:v>4283</c:v>
                </c:pt>
                <c:pt idx="4284">
                  <c:v>4284</c:v>
                </c:pt>
                <c:pt idx="4285">
                  <c:v>4285</c:v>
                </c:pt>
                <c:pt idx="4286">
                  <c:v>4286</c:v>
                </c:pt>
                <c:pt idx="4287">
                  <c:v>4287</c:v>
                </c:pt>
                <c:pt idx="4288">
                  <c:v>4288</c:v>
                </c:pt>
                <c:pt idx="4289">
                  <c:v>4289</c:v>
                </c:pt>
                <c:pt idx="4290">
                  <c:v>4290</c:v>
                </c:pt>
                <c:pt idx="4291">
                  <c:v>4291</c:v>
                </c:pt>
                <c:pt idx="4292">
                  <c:v>4292</c:v>
                </c:pt>
                <c:pt idx="4293">
                  <c:v>4293</c:v>
                </c:pt>
                <c:pt idx="4294">
                  <c:v>4294</c:v>
                </c:pt>
                <c:pt idx="4295">
                  <c:v>4295</c:v>
                </c:pt>
                <c:pt idx="4296">
                  <c:v>4296</c:v>
                </c:pt>
                <c:pt idx="4297">
                  <c:v>4297</c:v>
                </c:pt>
                <c:pt idx="4298">
                  <c:v>4298</c:v>
                </c:pt>
                <c:pt idx="4299">
                  <c:v>4299</c:v>
                </c:pt>
                <c:pt idx="4300">
                  <c:v>4300</c:v>
                </c:pt>
                <c:pt idx="4301">
                  <c:v>4301</c:v>
                </c:pt>
                <c:pt idx="4302">
                  <c:v>4302</c:v>
                </c:pt>
                <c:pt idx="4303">
                  <c:v>4303</c:v>
                </c:pt>
                <c:pt idx="4304">
                  <c:v>4304</c:v>
                </c:pt>
                <c:pt idx="4305">
                  <c:v>4305</c:v>
                </c:pt>
                <c:pt idx="4306">
                  <c:v>4306</c:v>
                </c:pt>
                <c:pt idx="4307">
                  <c:v>4307</c:v>
                </c:pt>
                <c:pt idx="4308">
                  <c:v>4308</c:v>
                </c:pt>
                <c:pt idx="4309">
                  <c:v>4309</c:v>
                </c:pt>
                <c:pt idx="4310">
                  <c:v>4310</c:v>
                </c:pt>
                <c:pt idx="4311">
                  <c:v>4311</c:v>
                </c:pt>
                <c:pt idx="4312">
                  <c:v>4312</c:v>
                </c:pt>
                <c:pt idx="4313">
                  <c:v>4313</c:v>
                </c:pt>
                <c:pt idx="4314">
                  <c:v>4314</c:v>
                </c:pt>
                <c:pt idx="4315">
                  <c:v>4315</c:v>
                </c:pt>
                <c:pt idx="4316">
                  <c:v>4316</c:v>
                </c:pt>
                <c:pt idx="4317">
                  <c:v>4317</c:v>
                </c:pt>
                <c:pt idx="4318">
                  <c:v>4318</c:v>
                </c:pt>
                <c:pt idx="4319">
                  <c:v>4319</c:v>
                </c:pt>
                <c:pt idx="4320">
                  <c:v>4320</c:v>
                </c:pt>
                <c:pt idx="4321">
                  <c:v>4321</c:v>
                </c:pt>
                <c:pt idx="4322">
                  <c:v>4322</c:v>
                </c:pt>
                <c:pt idx="4323">
                  <c:v>4323</c:v>
                </c:pt>
                <c:pt idx="4324">
                  <c:v>4324</c:v>
                </c:pt>
                <c:pt idx="4325">
                  <c:v>4325</c:v>
                </c:pt>
                <c:pt idx="4326">
                  <c:v>4326</c:v>
                </c:pt>
                <c:pt idx="4327">
                  <c:v>4327</c:v>
                </c:pt>
                <c:pt idx="4328">
                  <c:v>4328</c:v>
                </c:pt>
                <c:pt idx="4329">
                  <c:v>4329</c:v>
                </c:pt>
                <c:pt idx="4330">
                  <c:v>4330</c:v>
                </c:pt>
                <c:pt idx="4331">
                  <c:v>4331</c:v>
                </c:pt>
                <c:pt idx="4332">
                  <c:v>4332</c:v>
                </c:pt>
                <c:pt idx="4333">
                  <c:v>4333</c:v>
                </c:pt>
                <c:pt idx="4334">
                  <c:v>4334</c:v>
                </c:pt>
                <c:pt idx="4335">
                  <c:v>4335</c:v>
                </c:pt>
                <c:pt idx="4336">
                  <c:v>4336</c:v>
                </c:pt>
                <c:pt idx="4337">
                  <c:v>4337</c:v>
                </c:pt>
                <c:pt idx="4338">
                  <c:v>4338</c:v>
                </c:pt>
                <c:pt idx="4339">
                  <c:v>4339</c:v>
                </c:pt>
                <c:pt idx="4340">
                  <c:v>4340</c:v>
                </c:pt>
                <c:pt idx="4341">
                  <c:v>4341</c:v>
                </c:pt>
                <c:pt idx="4342">
                  <c:v>4342</c:v>
                </c:pt>
                <c:pt idx="4343">
                  <c:v>4343</c:v>
                </c:pt>
                <c:pt idx="4344">
                  <c:v>4344</c:v>
                </c:pt>
                <c:pt idx="4345">
                  <c:v>4345</c:v>
                </c:pt>
                <c:pt idx="4346">
                  <c:v>4346</c:v>
                </c:pt>
                <c:pt idx="4347">
                  <c:v>4347</c:v>
                </c:pt>
                <c:pt idx="4348">
                  <c:v>4348</c:v>
                </c:pt>
                <c:pt idx="4349">
                  <c:v>4349</c:v>
                </c:pt>
                <c:pt idx="4350">
                  <c:v>4350</c:v>
                </c:pt>
                <c:pt idx="4351">
                  <c:v>4351</c:v>
                </c:pt>
                <c:pt idx="4352">
                  <c:v>4352</c:v>
                </c:pt>
                <c:pt idx="4353">
                  <c:v>4353</c:v>
                </c:pt>
                <c:pt idx="4354">
                  <c:v>4354</c:v>
                </c:pt>
                <c:pt idx="4355">
                  <c:v>4355</c:v>
                </c:pt>
                <c:pt idx="4356">
                  <c:v>4356</c:v>
                </c:pt>
                <c:pt idx="4357">
                  <c:v>4357</c:v>
                </c:pt>
                <c:pt idx="4358">
                  <c:v>4358</c:v>
                </c:pt>
                <c:pt idx="4359">
                  <c:v>4359</c:v>
                </c:pt>
                <c:pt idx="4360">
                  <c:v>4360</c:v>
                </c:pt>
                <c:pt idx="4361">
                  <c:v>4361</c:v>
                </c:pt>
                <c:pt idx="4362">
                  <c:v>4362</c:v>
                </c:pt>
                <c:pt idx="4363">
                  <c:v>4363</c:v>
                </c:pt>
                <c:pt idx="4364">
                  <c:v>4364</c:v>
                </c:pt>
                <c:pt idx="4365">
                  <c:v>4365</c:v>
                </c:pt>
                <c:pt idx="4366">
                  <c:v>4366</c:v>
                </c:pt>
                <c:pt idx="4367">
                  <c:v>4367</c:v>
                </c:pt>
                <c:pt idx="4368">
                  <c:v>4368</c:v>
                </c:pt>
                <c:pt idx="4369">
                  <c:v>4369</c:v>
                </c:pt>
                <c:pt idx="4370">
                  <c:v>4370</c:v>
                </c:pt>
                <c:pt idx="4371">
                  <c:v>4371</c:v>
                </c:pt>
                <c:pt idx="4372">
                  <c:v>4372</c:v>
                </c:pt>
                <c:pt idx="4373">
                  <c:v>4373</c:v>
                </c:pt>
                <c:pt idx="4374">
                  <c:v>4374</c:v>
                </c:pt>
                <c:pt idx="4375">
                  <c:v>4375</c:v>
                </c:pt>
                <c:pt idx="4376">
                  <c:v>4376</c:v>
                </c:pt>
                <c:pt idx="4377">
                  <c:v>4377</c:v>
                </c:pt>
                <c:pt idx="4378">
                  <c:v>4378</c:v>
                </c:pt>
                <c:pt idx="4379">
                  <c:v>4379</c:v>
                </c:pt>
                <c:pt idx="4380">
                  <c:v>4380</c:v>
                </c:pt>
                <c:pt idx="4381">
                  <c:v>4381</c:v>
                </c:pt>
                <c:pt idx="4382">
                  <c:v>4382</c:v>
                </c:pt>
                <c:pt idx="4383">
                  <c:v>4383</c:v>
                </c:pt>
                <c:pt idx="4384">
                  <c:v>4384</c:v>
                </c:pt>
                <c:pt idx="4385">
                  <c:v>4385</c:v>
                </c:pt>
                <c:pt idx="4386">
                  <c:v>4386</c:v>
                </c:pt>
                <c:pt idx="4387">
                  <c:v>4387</c:v>
                </c:pt>
                <c:pt idx="4388">
                  <c:v>4388</c:v>
                </c:pt>
                <c:pt idx="4389">
                  <c:v>4389</c:v>
                </c:pt>
                <c:pt idx="4390">
                  <c:v>4390</c:v>
                </c:pt>
                <c:pt idx="4391">
                  <c:v>4391</c:v>
                </c:pt>
                <c:pt idx="4392">
                  <c:v>4392</c:v>
                </c:pt>
                <c:pt idx="4393">
                  <c:v>4393</c:v>
                </c:pt>
                <c:pt idx="4394">
                  <c:v>4394</c:v>
                </c:pt>
                <c:pt idx="4395">
                  <c:v>4395</c:v>
                </c:pt>
                <c:pt idx="4396">
                  <c:v>4396</c:v>
                </c:pt>
                <c:pt idx="4397">
                  <c:v>4397</c:v>
                </c:pt>
                <c:pt idx="4398">
                  <c:v>4398</c:v>
                </c:pt>
                <c:pt idx="4399">
                  <c:v>4399</c:v>
                </c:pt>
                <c:pt idx="4400">
                  <c:v>4400</c:v>
                </c:pt>
                <c:pt idx="4401">
                  <c:v>4401</c:v>
                </c:pt>
                <c:pt idx="4402">
                  <c:v>4402</c:v>
                </c:pt>
                <c:pt idx="4403">
                  <c:v>4403</c:v>
                </c:pt>
                <c:pt idx="4404">
                  <c:v>4404</c:v>
                </c:pt>
                <c:pt idx="4405">
                  <c:v>4405</c:v>
                </c:pt>
                <c:pt idx="4406">
                  <c:v>4406</c:v>
                </c:pt>
                <c:pt idx="4407">
                  <c:v>4407</c:v>
                </c:pt>
                <c:pt idx="4408">
                  <c:v>4408</c:v>
                </c:pt>
                <c:pt idx="4409">
                  <c:v>4409</c:v>
                </c:pt>
                <c:pt idx="4410">
                  <c:v>4410</c:v>
                </c:pt>
                <c:pt idx="4411">
                  <c:v>4411</c:v>
                </c:pt>
                <c:pt idx="4412">
                  <c:v>4412</c:v>
                </c:pt>
                <c:pt idx="4413">
                  <c:v>4413</c:v>
                </c:pt>
                <c:pt idx="4414">
                  <c:v>4414</c:v>
                </c:pt>
                <c:pt idx="4415">
                  <c:v>4415</c:v>
                </c:pt>
                <c:pt idx="4416">
                  <c:v>4416</c:v>
                </c:pt>
                <c:pt idx="4417">
                  <c:v>4417</c:v>
                </c:pt>
                <c:pt idx="4418">
                  <c:v>4418</c:v>
                </c:pt>
                <c:pt idx="4419">
                  <c:v>4419</c:v>
                </c:pt>
                <c:pt idx="4420">
                  <c:v>4420</c:v>
                </c:pt>
                <c:pt idx="4421">
                  <c:v>4421</c:v>
                </c:pt>
                <c:pt idx="4422">
                  <c:v>4422</c:v>
                </c:pt>
                <c:pt idx="4423">
                  <c:v>4423</c:v>
                </c:pt>
                <c:pt idx="4424">
                  <c:v>4424</c:v>
                </c:pt>
                <c:pt idx="4425">
                  <c:v>4425</c:v>
                </c:pt>
                <c:pt idx="4426">
                  <c:v>4426</c:v>
                </c:pt>
                <c:pt idx="4427">
                  <c:v>4427</c:v>
                </c:pt>
                <c:pt idx="4428">
                  <c:v>4428</c:v>
                </c:pt>
                <c:pt idx="4429">
                  <c:v>4429</c:v>
                </c:pt>
                <c:pt idx="4430">
                  <c:v>4430</c:v>
                </c:pt>
                <c:pt idx="4431">
                  <c:v>4431</c:v>
                </c:pt>
                <c:pt idx="4432">
                  <c:v>4432</c:v>
                </c:pt>
                <c:pt idx="4433">
                  <c:v>4433</c:v>
                </c:pt>
                <c:pt idx="4434">
                  <c:v>4434</c:v>
                </c:pt>
                <c:pt idx="4435">
                  <c:v>4435</c:v>
                </c:pt>
                <c:pt idx="4436">
                  <c:v>4436</c:v>
                </c:pt>
                <c:pt idx="4437">
                  <c:v>4437</c:v>
                </c:pt>
                <c:pt idx="4438">
                  <c:v>4438</c:v>
                </c:pt>
                <c:pt idx="4439">
                  <c:v>4439</c:v>
                </c:pt>
                <c:pt idx="4440">
                  <c:v>4440</c:v>
                </c:pt>
                <c:pt idx="4441">
                  <c:v>4441</c:v>
                </c:pt>
                <c:pt idx="4442">
                  <c:v>4442</c:v>
                </c:pt>
                <c:pt idx="4443">
                  <c:v>4443</c:v>
                </c:pt>
                <c:pt idx="4444">
                  <c:v>4444</c:v>
                </c:pt>
                <c:pt idx="4445">
                  <c:v>4445</c:v>
                </c:pt>
                <c:pt idx="4446">
                  <c:v>4446</c:v>
                </c:pt>
                <c:pt idx="4447">
                  <c:v>4447</c:v>
                </c:pt>
                <c:pt idx="4448">
                  <c:v>4448</c:v>
                </c:pt>
                <c:pt idx="4449">
                  <c:v>4449</c:v>
                </c:pt>
                <c:pt idx="4450">
                  <c:v>4450</c:v>
                </c:pt>
                <c:pt idx="4451">
                  <c:v>4451</c:v>
                </c:pt>
                <c:pt idx="4452">
                  <c:v>4452</c:v>
                </c:pt>
                <c:pt idx="4453">
                  <c:v>4453</c:v>
                </c:pt>
                <c:pt idx="4454">
                  <c:v>4454</c:v>
                </c:pt>
                <c:pt idx="4455">
                  <c:v>4455</c:v>
                </c:pt>
                <c:pt idx="4456">
                  <c:v>4456</c:v>
                </c:pt>
                <c:pt idx="4457">
                  <c:v>4457</c:v>
                </c:pt>
                <c:pt idx="4458">
                  <c:v>4458</c:v>
                </c:pt>
                <c:pt idx="4459">
                  <c:v>4459</c:v>
                </c:pt>
                <c:pt idx="4460">
                  <c:v>4460</c:v>
                </c:pt>
                <c:pt idx="4461">
                  <c:v>4461</c:v>
                </c:pt>
                <c:pt idx="4462">
                  <c:v>4462</c:v>
                </c:pt>
                <c:pt idx="4463">
                  <c:v>4463</c:v>
                </c:pt>
                <c:pt idx="4464">
                  <c:v>4464</c:v>
                </c:pt>
                <c:pt idx="4465">
                  <c:v>4465</c:v>
                </c:pt>
                <c:pt idx="4466">
                  <c:v>4466</c:v>
                </c:pt>
                <c:pt idx="4467">
                  <c:v>4467</c:v>
                </c:pt>
                <c:pt idx="4468">
                  <c:v>4468</c:v>
                </c:pt>
                <c:pt idx="4469">
                  <c:v>4469</c:v>
                </c:pt>
                <c:pt idx="4470">
                  <c:v>4470</c:v>
                </c:pt>
                <c:pt idx="4471">
                  <c:v>4471</c:v>
                </c:pt>
                <c:pt idx="4472">
                  <c:v>4472</c:v>
                </c:pt>
                <c:pt idx="4473">
                  <c:v>4473</c:v>
                </c:pt>
                <c:pt idx="4474">
                  <c:v>4474</c:v>
                </c:pt>
                <c:pt idx="4475">
                  <c:v>4475</c:v>
                </c:pt>
                <c:pt idx="4476">
                  <c:v>4476</c:v>
                </c:pt>
                <c:pt idx="4477">
                  <c:v>4477</c:v>
                </c:pt>
                <c:pt idx="4478">
                  <c:v>4478</c:v>
                </c:pt>
                <c:pt idx="4479">
                  <c:v>4479</c:v>
                </c:pt>
                <c:pt idx="4480">
                  <c:v>4480</c:v>
                </c:pt>
                <c:pt idx="4481">
                  <c:v>4481</c:v>
                </c:pt>
                <c:pt idx="4482">
                  <c:v>4482</c:v>
                </c:pt>
                <c:pt idx="4483">
                  <c:v>4483</c:v>
                </c:pt>
                <c:pt idx="4484">
                  <c:v>4484</c:v>
                </c:pt>
                <c:pt idx="4485">
                  <c:v>4485</c:v>
                </c:pt>
                <c:pt idx="4486">
                  <c:v>4486</c:v>
                </c:pt>
                <c:pt idx="4487">
                  <c:v>4487</c:v>
                </c:pt>
                <c:pt idx="4488">
                  <c:v>4488</c:v>
                </c:pt>
                <c:pt idx="4489">
                  <c:v>4489</c:v>
                </c:pt>
                <c:pt idx="4490">
                  <c:v>4490</c:v>
                </c:pt>
                <c:pt idx="4491">
                  <c:v>4491</c:v>
                </c:pt>
                <c:pt idx="4492">
                  <c:v>4492</c:v>
                </c:pt>
                <c:pt idx="4493">
                  <c:v>4493</c:v>
                </c:pt>
                <c:pt idx="4494">
                  <c:v>4494</c:v>
                </c:pt>
                <c:pt idx="4495">
                  <c:v>4495</c:v>
                </c:pt>
                <c:pt idx="4496">
                  <c:v>4496</c:v>
                </c:pt>
                <c:pt idx="4497">
                  <c:v>4497</c:v>
                </c:pt>
                <c:pt idx="4498">
                  <c:v>4498</c:v>
                </c:pt>
                <c:pt idx="4499">
                  <c:v>4499</c:v>
                </c:pt>
                <c:pt idx="4500">
                  <c:v>4500</c:v>
                </c:pt>
                <c:pt idx="4501">
                  <c:v>4501</c:v>
                </c:pt>
                <c:pt idx="4502">
                  <c:v>4502</c:v>
                </c:pt>
                <c:pt idx="4503">
                  <c:v>4503</c:v>
                </c:pt>
                <c:pt idx="4504">
                  <c:v>4504</c:v>
                </c:pt>
                <c:pt idx="4505">
                  <c:v>4505</c:v>
                </c:pt>
                <c:pt idx="4506">
                  <c:v>4506</c:v>
                </c:pt>
                <c:pt idx="4507">
                  <c:v>4507</c:v>
                </c:pt>
                <c:pt idx="4508">
                  <c:v>4508</c:v>
                </c:pt>
                <c:pt idx="4509">
                  <c:v>4509</c:v>
                </c:pt>
                <c:pt idx="4510">
                  <c:v>4510</c:v>
                </c:pt>
                <c:pt idx="4511">
                  <c:v>4511</c:v>
                </c:pt>
                <c:pt idx="4512">
                  <c:v>4512</c:v>
                </c:pt>
                <c:pt idx="4513">
                  <c:v>4513</c:v>
                </c:pt>
                <c:pt idx="4514">
                  <c:v>4514</c:v>
                </c:pt>
                <c:pt idx="4515">
                  <c:v>4515</c:v>
                </c:pt>
                <c:pt idx="4516">
                  <c:v>4516</c:v>
                </c:pt>
                <c:pt idx="4517">
                  <c:v>4517</c:v>
                </c:pt>
                <c:pt idx="4518">
                  <c:v>4518</c:v>
                </c:pt>
                <c:pt idx="4519">
                  <c:v>4519</c:v>
                </c:pt>
                <c:pt idx="4520">
                  <c:v>4520</c:v>
                </c:pt>
                <c:pt idx="4521">
                  <c:v>4521</c:v>
                </c:pt>
                <c:pt idx="4522">
                  <c:v>4522</c:v>
                </c:pt>
                <c:pt idx="4523">
                  <c:v>4523</c:v>
                </c:pt>
                <c:pt idx="4524">
                  <c:v>4524</c:v>
                </c:pt>
                <c:pt idx="4525">
                  <c:v>4525</c:v>
                </c:pt>
                <c:pt idx="4526">
                  <c:v>4526</c:v>
                </c:pt>
                <c:pt idx="4527">
                  <c:v>4527</c:v>
                </c:pt>
                <c:pt idx="4528">
                  <c:v>4528</c:v>
                </c:pt>
                <c:pt idx="4529">
                  <c:v>4529</c:v>
                </c:pt>
                <c:pt idx="4530">
                  <c:v>4530</c:v>
                </c:pt>
                <c:pt idx="4531">
                  <c:v>4531</c:v>
                </c:pt>
                <c:pt idx="4532">
                  <c:v>4532</c:v>
                </c:pt>
                <c:pt idx="4533">
                  <c:v>4533</c:v>
                </c:pt>
                <c:pt idx="4534">
                  <c:v>4534</c:v>
                </c:pt>
                <c:pt idx="4535">
                  <c:v>4535</c:v>
                </c:pt>
                <c:pt idx="4536">
                  <c:v>4536</c:v>
                </c:pt>
                <c:pt idx="4537">
                  <c:v>4537</c:v>
                </c:pt>
                <c:pt idx="4538">
                  <c:v>4538</c:v>
                </c:pt>
                <c:pt idx="4539">
                  <c:v>4539</c:v>
                </c:pt>
                <c:pt idx="4540">
                  <c:v>4540</c:v>
                </c:pt>
                <c:pt idx="4541">
                  <c:v>4541</c:v>
                </c:pt>
                <c:pt idx="4542">
                  <c:v>4542</c:v>
                </c:pt>
                <c:pt idx="4543">
                  <c:v>4543</c:v>
                </c:pt>
                <c:pt idx="4544">
                  <c:v>4544</c:v>
                </c:pt>
                <c:pt idx="4545">
                  <c:v>4545</c:v>
                </c:pt>
                <c:pt idx="4546">
                  <c:v>4546</c:v>
                </c:pt>
                <c:pt idx="4547">
                  <c:v>4547</c:v>
                </c:pt>
                <c:pt idx="4548">
                  <c:v>4548</c:v>
                </c:pt>
                <c:pt idx="4549">
                  <c:v>4549</c:v>
                </c:pt>
                <c:pt idx="4550">
                  <c:v>4550</c:v>
                </c:pt>
                <c:pt idx="4551">
                  <c:v>4551</c:v>
                </c:pt>
                <c:pt idx="4552">
                  <c:v>4552</c:v>
                </c:pt>
                <c:pt idx="4553">
                  <c:v>4553</c:v>
                </c:pt>
                <c:pt idx="4554">
                  <c:v>4554</c:v>
                </c:pt>
                <c:pt idx="4555">
                  <c:v>4555</c:v>
                </c:pt>
                <c:pt idx="4556">
                  <c:v>4556</c:v>
                </c:pt>
                <c:pt idx="4557">
                  <c:v>4557</c:v>
                </c:pt>
                <c:pt idx="4558">
                  <c:v>4558</c:v>
                </c:pt>
                <c:pt idx="4559">
                  <c:v>4559</c:v>
                </c:pt>
                <c:pt idx="4560">
                  <c:v>4560</c:v>
                </c:pt>
                <c:pt idx="4561">
                  <c:v>4561</c:v>
                </c:pt>
                <c:pt idx="4562">
                  <c:v>4562</c:v>
                </c:pt>
                <c:pt idx="4563">
                  <c:v>4563</c:v>
                </c:pt>
                <c:pt idx="4564">
                  <c:v>4564</c:v>
                </c:pt>
                <c:pt idx="4565">
                  <c:v>4565</c:v>
                </c:pt>
                <c:pt idx="4566">
                  <c:v>4566</c:v>
                </c:pt>
                <c:pt idx="4567">
                  <c:v>4567</c:v>
                </c:pt>
                <c:pt idx="4568">
                  <c:v>4568</c:v>
                </c:pt>
                <c:pt idx="4569">
                  <c:v>4569</c:v>
                </c:pt>
                <c:pt idx="4570">
                  <c:v>4570</c:v>
                </c:pt>
                <c:pt idx="4571">
                  <c:v>4571</c:v>
                </c:pt>
                <c:pt idx="4572">
                  <c:v>4572</c:v>
                </c:pt>
                <c:pt idx="4573">
                  <c:v>4573</c:v>
                </c:pt>
                <c:pt idx="4574">
                  <c:v>4574</c:v>
                </c:pt>
                <c:pt idx="4575">
                  <c:v>4575</c:v>
                </c:pt>
                <c:pt idx="4576">
                  <c:v>4576</c:v>
                </c:pt>
                <c:pt idx="4577">
                  <c:v>4577</c:v>
                </c:pt>
                <c:pt idx="4578">
                  <c:v>4578</c:v>
                </c:pt>
                <c:pt idx="4579">
                  <c:v>4579</c:v>
                </c:pt>
                <c:pt idx="4580">
                  <c:v>4580</c:v>
                </c:pt>
                <c:pt idx="4581">
                  <c:v>4581</c:v>
                </c:pt>
                <c:pt idx="4582">
                  <c:v>4582</c:v>
                </c:pt>
                <c:pt idx="4583">
                  <c:v>4583</c:v>
                </c:pt>
                <c:pt idx="4584">
                  <c:v>4584</c:v>
                </c:pt>
                <c:pt idx="4585">
                  <c:v>4585</c:v>
                </c:pt>
                <c:pt idx="4586">
                  <c:v>4586</c:v>
                </c:pt>
                <c:pt idx="4587">
                  <c:v>4587</c:v>
                </c:pt>
                <c:pt idx="4588">
                  <c:v>4588</c:v>
                </c:pt>
                <c:pt idx="4589">
                  <c:v>4589</c:v>
                </c:pt>
                <c:pt idx="4590">
                  <c:v>4590</c:v>
                </c:pt>
                <c:pt idx="4591">
                  <c:v>4591</c:v>
                </c:pt>
                <c:pt idx="4592">
                  <c:v>4592</c:v>
                </c:pt>
                <c:pt idx="4593">
                  <c:v>4593</c:v>
                </c:pt>
                <c:pt idx="4594">
                  <c:v>4594</c:v>
                </c:pt>
                <c:pt idx="4595">
                  <c:v>4595</c:v>
                </c:pt>
                <c:pt idx="4596">
                  <c:v>4596</c:v>
                </c:pt>
                <c:pt idx="4597">
                  <c:v>4597</c:v>
                </c:pt>
                <c:pt idx="4598">
                  <c:v>4598</c:v>
                </c:pt>
                <c:pt idx="4599">
                  <c:v>4599</c:v>
                </c:pt>
                <c:pt idx="4600">
                  <c:v>4600</c:v>
                </c:pt>
                <c:pt idx="4601">
                  <c:v>4601</c:v>
                </c:pt>
                <c:pt idx="4602">
                  <c:v>4602</c:v>
                </c:pt>
                <c:pt idx="4603">
                  <c:v>4603</c:v>
                </c:pt>
                <c:pt idx="4604">
                  <c:v>4604</c:v>
                </c:pt>
                <c:pt idx="4605">
                  <c:v>4605</c:v>
                </c:pt>
                <c:pt idx="4606">
                  <c:v>4606</c:v>
                </c:pt>
                <c:pt idx="4607">
                  <c:v>4607</c:v>
                </c:pt>
                <c:pt idx="4608">
                  <c:v>4608</c:v>
                </c:pt>
                <c:pt idx="4609">
                  <c:v>4609</c:v>
                </c:pt>
                <c:pt idx="4610">
                  <c:v>4610</c:v>
                </c:pt>
                <c:pt idx="4611">
                  <c:v>4611</c:v>
                </c:pt>
                <c:pt idx="4612">
                  <c:v>4612</c:v>
                </c:pt>
                <c:pt idx="4613">
                  <c:v>4613</c:v>
                </c:pt>
                <c:pt idx="4614">
                  <c:v>4614</c:v>
                </c:pt>
                <c:pt idx="4615">
                  <c:v>4615</c:v>
                </c:pt>
                <c:pt idx="4616">
                  <c:v>4616</c:v>
                </c:pt>
                <c:pt idx="4617">
                  <c:v>4617</c:v>
                </c:pt>
                <c:pt idx="4618">
                  <c:v>4618</c:v>
                </c:pt>
                <c:pt idx="4619">
                  <c:v>4619</c:v>
                </c:pt>
                <c:pt idx="4620">
                  <c:v>4620</c:v>
                </c:pt>
                <c:pt idx="4621">
                  <c:v>4621</c:v>
                </c:pt>
                <c:pt idx="4622">
                  <c:v>4622</c:v>
                </c:pt>
                <c:pt idx="4623">
                  <c:v>4623</c:v>
                </c:pt>
                <c:pt idx="4624">
                  <c:v>4624</c:v>
                </c:pt>
                <c:pt idx="4625">
                  <c:v>4625</c:v>
                </c:pt>
                <c:pt idx="4626">
                  <c:v>4626</c:v>
                </c:pt>
                <c:pt idx="4627">
                  <c:v>4627</c:v>
                </c:pt>
                <c:pt idx="4628">
                  <c:v>4628</c:v>
                </c:pt>
                <c:pt idx="4629">
                  <c:v>4629</c:v>
                </c:pt>
                <c:pt idx="4630">
                  <c:v>4630</c:v>
                </c:pt>
                <c:pt idx="4631">
                  <c:v>4631</c:v>
                </c:pt>
                <c:pt idx="4632">
                  <c:v>4632</c:v>
                </c:pt>
                <c:pt idx="4633">
                  <c:v>4633</c:v>
                </c:pt>
                <c:pt idx="4634">
                  <c:v>4634</c:v>
                </c:pt>
                <c:pt idx="4635">
                  <c:v>4635</c:v>
                </c:pt>
                <c:pt idx="4636">
                  <c:v>4636</c:v>
                </c:pt>
                <c:pt idx="4637">
                  <c:v>4637</c:v>
                </c:pt>
                <c:pt idx="4638">
                  <c:v>4638</c:v>
                </c:pt>
                <c:pt idx="4639">
                  <c:v>4639</c:v>
                </c:pt>
                <c:pt idx="4640">
                  <c:v>4640</c:v>
                </c:pt>
                <c:pt idx="4641">
                  <c:v>4641</c:v>
                </c:pt>
                <c:pt idx="4642">
                  <c:v>4642</c:v>
                </c:pt>
                <c:pt idx="4643">
                  <c:v>4643</c:v>
                </c:pt>
                <c:pt idx="4644">
                  <c:v>4644</c:v>
                </c:pt>
                <c:pt idx="4645">
                  <c:v>4645</c:v>
                </c:pt>
                <c:pt idx="4646">
                  <c:v>4646</c:v>
                </c:pt>
                <c:pt idx="4647">
                  <c:v>4647</c:v>
                </c:pt>
                <c:pt idx="4648">
                  <c:v>4648</c:v>
                </c:pt>
                <c:pt idx="4649">
                  <c:v>4649</c:v>
                </c:pt>
                <c:pt idx="4650">
                  <c:v>4650</c:v>
                </c:pt>
                <c:pt idx="4651">
                  <c:v>4651</c:v>
                </c:pt>
                <c:pt idx="4652">
                  <c:v>4652</c:v>
                </c:pt>
                <c:pt idx="4653">
                  <c:v>4653</c:v>
                </c:pt>
                <c:pt idx="4654">
                  <c:v>4654</c:v>
                </c:pt>
                <c:pt idx="4655">
                  <c:v>4655</c:v>
                </c:pt>
                <c:pt idx="4656">
                  <c:v>4656</c:v>
                </c:pt>
                <c:pt idx="4657">
                  <c:v>4657</c:v>
                </c:pt>
                <c:pt idx="4658">
                  <c:v>4658</c:v>
                </c:pt>
                <c:pt idx="4659">
                  <c:v>4659</c:v>
                </c:pt>
                <c:pt idx="4660">
                  <c:v>4660</c:v>
                </c:pt>
                <c:pt idx="4661">
                  <c:v>4661</c:v>
                </c:pt>
                <c:pt idx="4662">
                  <c:v>4662</c:v>
                </c:pt>
                <c:pt idx="4663">
                  <c:v>4663</c:v>
                </c:pt>
                <c:pt idx="4664">
                  <c:v>4664</c:v>
                </c:pt>
                <c:pt idx="4665">
                  <c:v>4665</c:v>
                </c:pt>
                <c:pt idx="4666">
                  <c:v>4666</c:v>
                </c:pt>
                <c:pt idx="4667">
                  <c:v>4667</c:v>
                </c:pt>
                <c:pt idx="4668">
                  <c:v>4668</c:v>
                </c:pt>
                <c:pt idx="4669">
                  <c:v>4669</c:v>
                </c:pt>
                <c:pt idx="4670">
                  <c:v>4670</c:v>
                </c:pt>
                <c:pt idx="4671">
                  <c:v>4671</c:v>
                </c:pt>
                <c:pt idx="4672">
                  <c:v>4672</c:v>
                </c:pt>
                <c:pt idx="4673">
                  <c:v>4673</c:v>
                </c:pt>
                <c:pt idx="4674">
                  <c:v>4674</c:v>
                </c:pt>
                <c:pt idx="4675">
                  <c:v>4675</c:v>
                </c:pt>
                <c:pt idx="4676">
                  <c:v>4676</c:v>
                </c:pt>
                <c:pt idx="4677">
                  <c:v>4677</c:v>
                </c:pt>
                <c:pt idx="4678">
                  <c:v>4678</c:v>
                </c:pt>
                <c:pt idx="4679">
                  <c:v>4679</c:v>
                </c:pt>
                <c:pt idx="4680">
                  <c:v>4680</c:v>
                </c:pt>
                <c:pt idx="4681">
                  <c:v>4681</c:v>
                </c:pt>
                <c:pt idx="4682">
                  <c:v>4682</c:v>
                </c:pt>
                <c:pt idx="4683">
                  <c:v>4683</c:v>
                </c:pt>
                <c:pt idx="4684">
                  <c:v>4684</c:v>
                </c:pt>
                <c:pt idx="4685">
                  <c:v>4685</c:v>
                </c:pt>
                <c:pt idx="4686">
                  <c:v>4686</c:v>
                </c:pt>
                <c:pt idx="4687">
                  <c:v>4687</c:v>
                </c:pt>
                <c:pt idx="4688">
                  <c:v>4688</c:v>
                </c:pt>
                <c:pt idx="4689">
                  <c:v>4689</c:v>
                </c:pt>
                <c:pt idx="4690">
                  <c:v>4690</c:v>
                </c:pt>
                <c:pt idx="4691">
                  <c:v>4691</c:v>
                </c:pt>
                <c:pt idx="4692">
                  <c:v>4692</c:v>
                </c:pt>
                <c:pt idx="4693">
                  <c:v>4693</c:v>
                </c:pt>
                <c:pt idx="4694">
                  <c:v>4694</c:v>
                </c:pt>
                <c:pt idx="4695">
                  <c:v>4695</c:v>
                </c:pt>
                <c:pt idx="4696">
                  <c:v>4696</c:v>
                </c:pt>
                <c:pt idx="4697">
                  <c:v>4697</c:v>
                </c:pt>
                <c:pt idx="4698">
                  <c:v>4698</c:v>
                </c:pt>
                <c:pt idx="4699">
                  <c:v>4699</c:v>
                </c:pt>
                <c:pt idx="4700">
                  <c:v>4700</c:v>
                </c:pt>
                <c:pt idx="4701">
                  <c:v>4701</c:v>
                </c:pt>
                <c:pt idx="4702">
                  <c:v>4702</c:v>
                </c:pt>
                <c:pt idx="4703">
                  <c:v>4703</c:v>
                </c:pt>
                <c:pt idx="4704">
                  <c:v>4704</c:v>
                </c:pt>
                <c:pt idx="4705">
                  <c:v>4705</c:v>
                </c:pt>
                <c:pt idx="4706">
                  <c:v>4706</c:v>
                </c:pt>
                <c:pt idx="4707">
                  <c:v>4707</c:v>
                </c:pt>
                <c:pt idx="4708">
                  <c:v>4708</c:v>
                </c:pt>
                <c:pt idx="4709">
                  <c:v>4709</c:v>
                </c:pt>
                <c:pt idx="4710">
                  <c:v>4710</c:v>
                </c:pt>
                <c:pt idx="4711">
                  <c:v>4711</c:v>
                </c:pt>
                <c:pt idx="4712">
                  <c:v>4712</c:v>
                </c:pt>
                <c:pt idx="4713">
                  <c:v>4713</c:v>
                </c:pt>
                <c:pt idx="4714">
                  <c:v>4714</c:v>
                </c:pt>
                <c:pt idx="4715">
                  <c:v>4715</c:v>
                </c:pt>
                <c:pt idx="4716">
                  <c:v>4716</c:v>
                </c:pt>
                <c:pt idx="4717">
                  <c:v>4717</c:v>
                </c:pt>
                <c:pt idx="4718">
                  <c:v>4718</c:v>
                </c:pt>
                <c:pt idx="4719">
                  <c:v>4719</c:v>
                </c:pt>
                <c:pt idx="4720">
                  <c:v>4720</c:v>
                </c:pt>
                <c:pt idx="4721">
                  <c:v>4721</c:v>
                </c:pt>
                <c:pt idx="4722">
                  <c:v>4722</c:v>
                </c:pt>
                <c:pt idx="4723">
                  <c:v>4723</c:v>
                </c:pt>
                <c:pt idx="4724">
                  <c:v>4724</c:v>
                </c:pt>
                <c:pt idx="4725">
                  <c:v>4725</c:v>
                </c:pt>
                <c:pt idx="4726">
                  <c:v>4726</c:v>
                </c:pt>
                <c:pt idx="4727">
                  <c:v>4727</c:v>
                </c:pt>
                <c:pt idx="4728">
                  <c:v>4728</c:v>
                </c:pt>
                <c:pt idx="4729">
                  <c:v>4729</c:v>
                </c:pt>
                <c:pt idx="4730">
                  <c:v>4730</c:v>
                </c:pt>
                <c:pt idx="4731">
                  <c:v>4731</c:v>
                </c:pt>
                <c:pt idx="4732">
                  <c:v>4732</c:v>
                </c:pt>
                <c:pt idx="4733">
                  <c:v>4733</c:v>
                </c:pt>
                <c:pt idx="4734">
                  <c:v>4734</c:v>
                </c:pt>
                <c:pt idx="4735">
                  <c:v>4735</c:v>
                </c:pt>
                <c:pt idx="4736">
                  <c:v>4736</c:v>
                </c:pt>
                <c:pt idx="4737">
                  <c:v>4737</c:v>
                </c:pt>
                <c:pt idx="4738">
                  <c:v>4738</c:v>
                </c:pt>
                <c:pt idx="4739">
                  <c:v>4739</c:v>
                </c:pt>
                <c:pt idx="4740">
                  <c:v>4740</c:v>
                </c:pt>
                <c:pt idx="4741">
                  <c:v>4741</c:v>
                </c:pt>
                <c:pt idx="4742">
                  <c:v>4742</c:v>
                </c:pt>
                <c:pt idx="4743">
                  <c:v>4743</c:v>
                </c:pt>
                <c:pt idx="4744">
                  <c:v>4744</c:v>
                </c:pt>
                <c:pt idx="4745">
                  <c:v>4745</c:v>
                </c:pt>
                <c:pt idx="4746">
                  <c:v>4746</c:v>
                </c:pt>
                <c:pt idx="4747">
                  <c:v>4747</c:v>
                </c:pt>
                <c:pt idx="4748">
                  <c:v>4748</c:v>
                </c:pt>
                <c:pt idx="4749">
                  <c:v>4749</c:v>
                </c:pt>
                <c:pt idx="4750">
                  <c:v>4750</c:v>
                </c:pt>
                <c:pt idx="4751">
                  <c:v>4751</c:v>
                </c:pt>
                <c:pt idx="4752">
                  <c:v>4752</c:v>
                </c:pt>
                <c:pt idx="4753">
                  <c:v>4753</c:v>
                </c:pt>
                <c:pt idx="4754">
                  <c:v>4754</c:v>
                </c:pt>
                <c:pt idx="4755">
                  <c:v>4755</c:v>
                </c:pt>
                <c:pt idx="4756">
                  <c:v>4756</c:v>
                </c:pt>
                <c:pt idx="4757">
                  <c:v>4757</c:v>
                </c:pt>
                <c:pt idx="4758">
                  <c:v>4758</c:v>
                </c:pt>
                <c:pt idx="4759">
                  <c:v>4759</c:v>
                </c:pt>
                <c:pt idx="4760">
                  <c:v>4760</c:v>
                </c:pt>
                <c:pt idx="4761">
                  <c:v>4761</c:v>
                </c:pt>
                <c:pt idx="4762">
                  <c:v>4762</c:v>
                </c:pt>
                <c:pt idx="4763">
                  <c:v>4763</c:v>
                </c:pt>
                <c:pt idx="4764">
                  <c:v>4764</c:v>
                </c:pt>
                <c:pt idx="4765">
                  <c:v>4765</c:v>
                </c:pt>
                <c:pt idx="4766">
                  <c:v>4766</c:v>
                </c:pt>
                <c:pt idx="4767">
                  <c:v>4767</c:v>
                </c:pt>
                <c:pt idx="4768">
                  <c:v>4768</c:v>
                </c:pt>
                <c:pt idx="4769">
                  <c:v>4769</c:v>
                </c:pt>
                <c:pt idx="4770">
                  <c:v>4770</c:v>
                </c:pt>
                <c:pt idx="4771">
                  <c:v>4771</c:v>
                </c:pt>
                <c:pt idx="4772">
                  <c:v>4772</c:v>
                </c:pt>
                <c:pt idx="4773">
                  <c:v>4773</c:v>
                </c:pt>
                <c:pt idx="4774">
                  <c:v>4774</c:v>
                </c:pt>
                <c:pt idx="4775">
                  <c:v>4775</c:v>
                </c:pt>
                <c:pt idx="4776">
                  <c:v>4776</c:v>
                </c:pt>
                <c:pt idx="4777">
                  <c:v>4777</c:v>
                </c:pt>
                <c:pt idx="4778">
                  <c:v>4778</c:v>
                </c:pt>
                <c:pt idx="4779">
                  <c:v>4779</c:v>
                </c:pt>
                <c:pt idx="4780">
                  <c:v>4780</c:v>
                </c:pt>
                <c:pt idx="4781">
                  <c:v>4781</c:v>
                </c:pt>
                <c:pt idx="4782">
                  <c:v>4782</c:v>
                </c:pt>
                <c:pt idx="4783">
                  <c:v>4783</c:v>
                </c:pt>
                <c:pt idx="4784">
                  <c:v>4784</c:v>
                </c:pt>
                <c:pt idx="4785">
                  <c:v>4785</c:v>
                </c:pt>
                <c:pt idx="4786">
                  <c:v>4786</c:v>
                </c:pt>
                <c:pt idx="4787">
                  <c:v>4787</c:v>
                </c:pt>
                <c:pt idx="4788">
                  <c:v>4788</c:v>
                </c:pt>
                <c:pt idx="4789">
                  <c:v>4789</c:v>
                </c:pt>
                <c:pt idx="4790">
                  <c:v>4790</c:v>
                </c:pt>
                <c:pt idx="4791">
                  <c:v>4791</c:v>
                </c:pt>
                <c:pt idx="4792">
                  <c:v>4792</c:v>
                </c:pt>
                <c:pt idx="4793">
                  <c:v>4793</c:v>
                </c:pt>
                <c:pt idx="4794">
                  <c:v>4794</c:v>
                </c:pt>
                <c:pt idx="4795">
                  <c:v>4795</c:v>
                </c:pt>
                <c:pt idx="4796">
                  <c:v>4796</c:v>
                </c:pt>
                <c:pt idx="4797">
                  <c:v>4797</c:v>
                </c:pt>
                <c:pt idx="4798">
                  <c:v>4798</c:v>
                </c:pt>
                <c:pt idx="4799">
                  <c:v>4799</c:v>
                </c:pt>
                <c:pt idx="4800">
                  <c:v>4800</c:v>
                </c:pt>
                <c:pt idx="4801">
                  <c:v>4801</c:v>
                </c:pt>
                <c:pt idx="4802">
                  <c:v>4802</c:v>
                </c:pt>
                <c:pt idx="4803">
                  <c:v>4803</c:v>
                </c:pt>
                <c:pt idx="4804">
                  <c:v>4804</c:v>
                </c:pt>
                <c:pt idx="4805">
                  <c:v>4805</c:v>
                </c:pt>
                <c:pt idx="4806">
                  <c:v>4806</c:v>
                </c:pt>
                <c:pt idx="4807">
                  <c:v>4807</c:v>
                </c:pt>
                <c:pt idx="4808">
                  <c:v>4808</c:v>
                </c:pt>
                <c:pt idx="4809">
                  <c:v>4809</c:v>
                </c:pt>
                <c:pt idx="4810">
                  <c:v>4810</c:v>
                </c:pt>
                <c:pt idx="4811">
                  <c:v>4811</c:v>
                </c:pt>
                <c:pt idx="4812">
                  <c:v>4812</c:v>
                </c:pt>
                <c:pt idx="4813">
                  <c:v>4813</c:v>
                </c:pt>
                <c:pt idx="4814">
                  <c:v>4814</c:v>
                </c:pt>
                <c:pt idx="4815">
                  <c:v>4815</c:v>
                </c:pt>
                <c:pt idx="4816">
                  <c:v>4816</c:v>
                </c:pt>
                <c:pt idx="4817">
                  <c:v>4817</c:v>
                </c:pt>
                <c:pt idx="4818">
                  <c:v>4818</c:v>
                </c:pt>
                <c:pt idx="4819">
                  <c:v>4819</c:v>
                </c:pt>
                <c:pt idx="4820">
                  <c:v>4820</c:v>
                </c:pt>
                <c:pt idx="4821">
                  <c:v>4821</c:v>
                </c:pt>
                <c:pt idx="4822">
                  <c:v>4822</c:v>
                </c:pt>
                <c:pt idx="4823">
                  <c:v>4823</c:v>
                </c:pt>
                <c:pt idx="4824">
                  <c:v>4824</c:v>
                </c:pt>
                <c:pt idx="4825">
                  <c:v>4825</c:v>
                </c:pt>
                <c:pt idx="4826">
                  <c:v>4826</c:v>
                </c:pt>
                <c:pt idx="4827">
                  <c:v>4827</c:v>
                </c:pt>
                <c:pt idx="4828">
                  <c:v>4828</c:v>
                </c:pt>
                <c:pt idx="4829">
                  <c:v>4829</c:v>
                </c:pt>
                <c:pt idx="4830">
                  <c:v>4830</c:v>
                </c:pt>
                <c:pt idx="4831">
                  <c:v>4831</c:v>
                </c:pt>
                <c:pt idx="4832">
                  <c:v>4832</c:v>
                </c:pt>
                <c:pt idx="4833">
                  <c:v>4833</c:v>
                </c:pt>
                <c:pt idx="4834">
                  <c:v>4834</c:v>
                </c:pt>
                <c:pt idx="4835">
                  <c:v>4835</c:v>
                </c:pt>
                <c:pt idx="4836">
                  <c:v>4836</c:v>
                </c:pt>
                <c:pt idx="4837">
                  <c:v>4837</c:v>
                </c:pt>
                <c:pt idx="4838">
                  <c:v>4838</c:v>
                </c:pt>
                <c:pt idx="4839">
                  <c:v>4839</c:v>
                </c:pt>
                <c:pt idx="4840">
                  <c:v>4840</c:v>
                </c:pt>
                <c:pt idx="4841">
                  <c:v>4841</c:v>
                </c:pt>
                <c:pt idx="4842">
                  <c:v>4842</c:v>
                </c:pt>
                <c:pt idx="4843">
                  <c:v>4843</c:v>
                </c:pt>
                <c:pt idx="4844">
                  <c:v>4844</c:v>
                </c:pt>
                <c:pt idx="4845">
                  <c:v>4845</c:v>
                </c:pt>
                <c:pt idx="4846">
                  <c:v>4846</c:v>
                </c:pt>
                <c:pt idx="4847">
                  <c:v>4847</c:v>
                </c:pt>
                <c:pt idx="4848">
                  <c:v>4848</c:v>
                </c:pt>
                <c:pt idx="4849">
                  <c:v>4849</c:v>
                </c:pt>
                <c:pt idx="4850">
                  <c:v>4850</c:v>
                </c:pt>
                <c:pt idx="4851">
                  <c:v>4851</c:v>
                </c:pt>
                <c:pt idx="4852">
                  <c:v>4852</c:v>
                </c:pt>
                <c:pt idx="4853">
                  <c:v>4853</c:v>
                </c:pt>
                <c:pt idx="4854">
                  <c:v>4854</c:v>
                </c:pt>
                <c:pt idx="4855">
                  <c:v>4855</c:v>
                </c:pt>
                <c:pt idx="4856">
                  <c:v>4856</c:v>
                </c:pt>
                <c:pt idx="4857">
                  <c:v>4857</c:v>
                </c:pt>
                <c:pt idx="4858">
                  <c:v>4858</c:v>
                </c:pt>
                <c:pt idx="4859">
                  <c:v>4859</c:v>
                </c:pt>
                <c:pt idx="4860">
                  <c:v>4860</c:v>
                </c:pt>
                <c:pt idx="4861">
                  <c:v>4861</c:v>
                </c:pt>
                <c:pt idx="4862">
                  <c:v>4862</c:v>
                </c:pt>
                <c:pt idx="4863">
                  <c:v>4863</c:v>
                </c:pt>
                <c:pt idx="4864">
                  <c:v>4864</c:v>
                </c:pt>
                <c:pt idx="4865">
                  <c:v>4865</c:v>
                </c:pt>
                <c:pt idx="4866">
                  <c:v>4866</c:v>
                </c:pt>
                <c:pt idx="4867">
                  <c:v>4867</c:v>
                </c:pt>
                <c:pt idx="4868">
                  <c:v>4868</c:v>
                </c:pt>
                <c:pt idx="4869">
                  <c:v>4869</c:v>
                </c:pt>
                <c:pt idx="4870">
                  <c:v>4870</c:v>
                </c:pt>
                <c:pt idx="4871">
                  <c:v>4871</c:v>
                </c:pt>
                <c:pt idx="4872">
                  <c:v>4872</c:v>
                </c:pt>
                <c:pt idx="4873">
                  <c:v>4873</c:v>
                </c:pt>
                <c:pt idx="4874">
                  <c:v>4874</c:v>
                </c:pt>
                <c:pt idx="4875">
                  <c:v>4875</c:v>
                </c:pt>
                <c:pt idx="4876">
                  <c:v>4876</c:v>
                </c:pt>
                <c:pt idx="4877">
                  <c:v>4877</c:v>
                </c:pt>
                <c:pt idx="4878">
                  <c:v>4878</c:v>
                </c:pt>
                <c:pt idx="4879">
                  <c:v>4879</c:v>
                </c:pt>
                <c:pt idx="4880">
                  <c:v>4880</c:v>
                </c:pt>
                <c:pt idx="4881">
                  <c:v>4881</c:v>
                </c:pt>
                <c:pt idx="4882">
                  <c:v>4882</c:v>
                </c:pt>
                <c:pt idx="4883">
                  <c:v>4883</c:v>
                </c:pt>
                <c:pt idx="4884">
                  <c:v>4884</c:v>
                </c:pt>
                <c:pt idx="4885">
                  <c:v>4885</c:v>
                </c:pt>
                <c:pt idx="4886">
                  <c:v>4886</c:v>
                </c:pt>
                <c:pt idx="4887">
                  <c:v>4887</c:v>
                </c:pt>
                <c:pt idx="4888">
                  <c:v>4888</c:v>
                </c:pt>
                <c:pt idx="4889">
                  <c:v>4889</c:v>
                </c:pt>
                <c:pt idx="4890">
                  <c:v>4890</c:v>
                </c:pt>
                <c:pt idx="4891">
                  <c:v>4891</c:v>
                </c:pt>
                <c:pt idx="4892">
                  <c:v>4892</c:v>
                </c:pt>
                <c:pt idx="4893">
                  <c:v>4893</c:v>
                </c:pt>
                <c:pt idx="4894">
                  <c:v>4894</c:v>
                </c:pt>
                <c:pt idx="4895">
                  <c:v>4895</c:v>
                </c:pt>
                <c:pt idx="4896">
                  <c:v>4896</c:v>
                </c:pt>
                <c:pt idx="4897">
                  <c:v>4897</c:v>
                </c:pt>
                <c:pt idx="4898">
                  <c:v>4898</c:v>
                </c:pt>
                <c:pt idx="4899">
                  <c:v>4899</c:v>
                </c:pt>
                <c:pt idx="4900">
                  <c:v>4900</c:v>
                </c:pt>
                <c:pt idx="4901">
                  <c:v>4901</c:v>
                </c:pt>
                <c:pt idx="4902">
                  <c:v>4902</c:v>
                </c:pt>
                <c:pt idx="4903">
                  <c:v>4903</c:v>
                </c:pt>
                <c:pt idx="4904">
                  <c:v>4904</c:v>
                </c:pt>
                <c:pt idx="4905">
                  <c:v>4905</c:v>
                </c:pt>
                <c:pt idx="4906">
                  <c:v>4906</c:v>
                </c:pt>
                <c:pt idx="4907">
                  <c:v>4907</c:v>
                </c:pt>
                <c:pt idx="4908">
                  <c:v>4908</c:v>
                </c:pt>
                <c:pt idx="4909">
                  <c:v>4909</c:v>
                </c:pt>
                <c:pt idx="4910">
                  <c:v>4910</c:v>
                </c:pt>
                <c:pt idx="4911">
                  <c:v>4911</c:v>
                </c:pt>
                <c:pt idx="4912">
                  <c:v>4912</c:v>
                </c:pt>
                <c:pt idx="4913">
                  <c:v>4913</c:v>
                </c:pt>
                <c:pt idx="4914">
                  <c:v>4914</c:v>
                </c:pt>
                <c:pt idx="4915">
                  <c:v>4915</c:v>
                </c:pt>
                <c:pt idx="4916">
                  <c:v>4916</c:v>
                </c:pt>
                <c:pt idx="4917">
                  <c:v>4917</c:v>
                </c:pt>
                <c:pt idx="4918">
                  <c:v>4918</c:v>
                </c:pt>
                <c:pt idx="4919">
                  <c:v>4919</c:v>
                </c:pt>
                <c:pt idx="4920">
                  <c:v>4920</c:v>
                </c:pt>
                <c:pt idx="4921">
                  <c:v>4921</c:v>
                </c:pt>
                <c:pt idx="4922">
                  <c:v>4922</c:v>
                </c:pt>
                <c:pt idx="4923">
                  <c:v>4923</c:v>
                </c:pt>
                <c:pt idx="4924">
                  <c:v>4924</c:v>
                </c:pt>
                <c:pt idx="4925">
                  <c:v>4925</c:v>
                </c:pt>
                <c:pt idx="4926">
                  <c:v>4926</c:v>
                </c:pt>
                <c:pt idx="4927">
                  <c:v>4927</c:v>
                </c:pt>
                <c:pt idx="4928">
                  <c:v>4928</c:v>
                </c:pt>
                <c:pt idx="4929">
                  <c:v>4929</c:v>
                </c:pt>
                <c:pt idx="4930">
                  <c:v>4930</c:v>
                </c:pt>
                <c:pt idx="4931">
                  <c:v>4931</c:v>
                </c:pt>
                <c:pt idx="4932">
                  <c:v>4932</c:v>
                </c:pt>
                <c:pt idx="4933">
                  <c:v>4933</c:v>
                </c:pt>
                <c:pt idx="4934">
                  <c:v>4934</c:v>
                </c:pt>
                <c:pt idx="4935">
                  <c:v>4935</c:v>
                </c:pt>
                <c:pt idx="4936">
                  <c:v>4936</c:v>
                </c:pt>
                <c:pt idx="4937">
                  <c:v>4937</c:v>
                </c:pt>
                <c:pt idx="4938">
                  <c:v>4938</c:v>
                </c:pt>
                <c:pt idx="4939">
                  <c:v>4939</c:v>
                </c:pt>
                <c:pt idx="4940">
                  <c:v>4940</c:v>
                </c:pt>
                <c:pt idx="4941">
                  <c:v>4941</c:v>
                </c:pt>
                <c:pt idx="4942">
                  <c:v>4942</c:v>
                </c:pt>
                <c:pt idx="4943">
                  <c:v>4943</c:v>
                </c:pt>
                <c:pt idx="4944">
                  <c:v>4944</c:v>
                </c:pt>
                <c:pt idx="4945">
                  <c:v>4945</c:v>
                </c:pt>
                <c:pt idx="4946">
                  <c:v>4946</c:v>
                </c:pt>
                <c:pt idx="4947">
                  <c:v>4947</c:v>
                </c:pt>
                <c:pt idx="4948">
                  <c:v>4948</c:v>
                </c:pt>
                <c:pt idx="4949">
                  <c:v>4949</c:v>
                </c:pt>
                <c:pt idx="4950">
                  <c:v>4950</c:v>
                </c:pt>
                <c:pt idx="4951">
                  <c:v>4951</c:v>
                </c:pt>
                <c:pt idx="4952">
                  <c:v>4952</c:v>
                </c:pt>
                <c:pt idx="4953">
                  <c:v>4953</c:v>
                </c:pt>
                <c:pt idx="4954">
                  <c:v>4954</c:v>
                </c:pt>
                <c:pt idx="4955">
                  <c:v>4955</c:v>
                </c:pt>
                <c:pt idx="4956">
                  <c:v>4956</c:v>
                </c:pt>
                <c:pt idx="4957">
                  <c:v>4957</c:v>
                </c:pt>
                <c:pt idx="4958">
                  <c:v>4958</c:v>
                </c:pt>
                <c:pt idx="4959">
                  <c:v>4959</c:v>
                </c:pt>
                <c:pt idx="4960">
                  <c:v>4960</c:v>
                </c:pt>
                <c:pt idx="4961">
                  <c:v>4961</c:v>
                </c:pt>
                <c:pt idx="4962">
                  <c:v>4962</c:v>
                </c:pt>
                <c:pt idx="4963">
                  <c:v>4963</c:v>
                </c:pt>
                <c:pt idx="4964">
                  <c:v>4964</c:v>
                </c:pt>
                <c:pt idx="4965">
                  <c:v>4965</c:v>
                </c:pt>
                <c:pt idx="4966">
                  <c:v>4966</c:v>
                </c:pt>
                <c:pt idx="4967">
                  <c:v>4967</c:v>
                </c:pt>
                <c:pt idx="4968">
                  <c:v>4968</c:v>
                </c:pt>
                <c:pt idx="4969">
                  <c:v>4969</c:v>
                </c:pt>
                <c:pt idx="4970">
                  <c:v>4970</c:v>
                </c:pt>
                <c:pt idx="4971">
                  <c:v>4971</c:v>
                </c:pt>
                <c:pt idx="4972">
                  <c:v>4972</c:v>
                </c:pt>
                <c:pt idx="4973">
                  <c:v>4973</c:v>
                </c:pt>
                <c:pt idx="4974">
                  <c:v>4974</c:v>
                </c:pt>
                <c:pt idx="4975">
                  <c:v>4975</c:v>
                </c:pt>
                <c:pt idx="4976">
                  <c:v>4976</c:v>
                </c:pt>
                <c:pt idx="4977">
                  <c:v>4977</c:v>
                </c:pt>
                <c:pt idx="4978">
                  <c:v>4978</c:v>
                </c:pt>
                <c:pt idx="4979">
                  <c:v>4979</c:v>
                </c:pt>
                <c:pt idx="4980">
                  <c:v>4980</c:v>
                </c:pt>
                <c:pt idx="4981">
                  <c:v>4981</c:v>
                </c:pt>
                <c:pt idx="4982">
                  <c:v>4982</c:v>
                </c:pt>
                <c:pt idx="4983">
                  <c:v>4983</c:v>
                </c:pt>
                <c:pt idx="4984">
                  <c:v>4984</c:v>
                </c:pt>
                <c:pt idx="4985">
                  <c:v>4985</c:v>
                </c:pt>
                <c:pt idx="4986">
                  <c:v>4986</c:v>
                </c:pt>
                <c:pt idx="4987">
                  <c:v>4987</c:v>
                </c:pt>
                <c:pt idx="4988">
                  <c:v>4988</c:v>
                </c:pt>
                <c:pt idx="4989">
                  <c:v>4989</c:v>
                </c:pt>
                <c:pt idx="4990">
                  <c:v>4990</c:v>
                </c:pt>
                <c:pt idx="4991">
                  <c:v>4991</c:v>
                </c:pt>
                <c:pt idx="4992">
                  <c:v>4992</c:v>
                </c:pt>
                <c:pt idx="4993">
                  <c:v>4993</c:v>
                </c:pt>
                <c:pt idx="4994">
                  <c:v>4994</c:v>
                </c:pt>
                <c:pt idx="4995">
                  <c:v>4995</c:v>
                </c:pt>
                <c:pt idx="4996">
                  <c:v>4996</c:v>
                </c:pt>
                <c:pt idx="4997">
                  <c:v>4997</c:v>
                </c:pt>
                <c:pt idx="4998">
                  <c:v>4998</c:v>
                </c:pt>
                <c:pt idx="4999">
                  <c:v>4999</c:v>
                </c:pt>
                <c:pt idx="5000">
                  <c:v>5000</c:v>
                </c:pt>
                <c:pt idx="5001">
                  <c:v>5001</c:v>
                </c:pt>
                <c:pt idx="5002">
                  <c:v>5002</c:v>
                </c:pt>
                <c:pt idx="5003">
                  <c:v>5003</c:v>
                </c:pt>
                <c:pt idx="5004">
                  <c:v>5004</c:v>
                </c:pt>
                <c:pt idx="5005">
                  <c:v>5005</c:v>
                </c:pt>
                <c:pt idx="5006">
                  <c:v>5006</c:v>
                </c:pt>
                <c:pt idx="5007">
                  <c:v>5007</c:v>
                </c:pt>
                <c:pt idx="5008">
                  <c:v>5008</c:v>
                </c:pt>
                <c:pt idx="5009">
                  <c:v>5009</c:v>
                </c:pt>
                <c:pt idx="5010">
                  <c:v>5010</c:v>
                </c:pt>
                <c:pt idx="5011">
                  <c:v>5011</c:v>
                </c:pt>
                <c:pt idx="5012">
                  <c:v>5012</c:v>
                </c:pt>
                <c:pt idx="5013">
                  <c:v>5013</c:v>
                </c:pt>
                <c:pt idx="5014">
                  <c:v>5014</c:v>
                </c:pt>
                <c:pt idx="5015">
                  <c:v>5015</c:v>
                </c:pt>
                <c:pt idx="5016">
                  <c:v>5016</c:v>
                </c:pt>
                <c:pt idx="5017">
                  <c:v>5017</c:v>
                </c:pt>
                <c:pt idx="5018">
                  <c:v>5018</c:v>
                </c:pt>
                <c:pt idx="5019">
                  <c:v>5019</c:v>
                </c:pt>
                <c:pt idx="5020">
                  <c:v>5020</c:v>
                </c:pt>
                <c:pt idx="5021">
                  <c:v>5021</c:v>
                </c:pt>
                <c:pt idx="5022">
                  <c:v>5022</c:v>
                </c:pt>
                <c:pt idx="5023">
                  <c:v>5023</c:v>
                </c:pt>
                <c:pt idx="5024">
                  <c:v>5024</c:v>
                </c:pt>
                <c:pt idx="5025">
                  <c:v>5025</c:v>
                </c:pt>
                <c:pt idx="5026">
                  <c:v>5026</c:v>
                </c:pt>
                <c:pt idx="5027">
                  <c:v>5027</c:v>
                </c:pt>
                <c:pt idx="5028">
                  <c:v>5028</c:v>
                </c:pt>
                <c:pt idx="5029">
                  <c:v>5029</c:v>
                </c:pt>
                <c:pt idx="5030">
                  <c:v>5030</c:v>
                </c:pt>
                <c:pt idx="5031">
                  <c:v>5031</c:v>
                </c:pt>
                <c:pt idx="5032">
                  <c:v>5032</c:v>
                </c:pt>
                <c:pt idx="5033">
                  <c:v>5033</c:v>
                </c:pt>
                <c:pt idx="5034">
                  <c:v>5034</c:v>
                </c:pt>
                <c:pt idx="5035">
                  <c:v>5035</c:v>
                </c:pt>
                <c:pt idx="5036">
                  <c:v>5036</c:v>
                </c:pt>
                <c:pt idx="5037">
                  <c:v>5037</c:v>
                </c:pt>
                <c:pt idx="5038">
                  <c:v>5038</c:v>
                </c:pt>
                <c:pt idx="5039">
                  <c:v>5039</c:v>
                </c:pt>
                <c:pt idx="5040">
                  <c:v>5040</c:v>
                </c:pt>
                <c:pt idx="5041">
                  <c:v>5041</c:v>
                </c:pt>
                <c:pt idx="5042">
                  <c:v>5042</c:v>
                </c:pt>
                <c:pt idx="5043">
                  <c:v>5043</c:v>
                </c:pt>
                <c:pt idx="5044">
                  <c:v>5044</c:v>
                </c:pt>
                <c:pt idx="5045">
                  <c:v>5045</c:v>
                </c:pt>
                <c:pt idx="5046">
                  <c:v>5046</c:v>
                </c:pt>
                <c:pt idx="5047">
                  <c:v>5047</c:v>
                </c:pt>
                <c:pt idx="5048">
                  <c:v>5048</c:v>
                </c:pt>
                <c:pt idx="5049">
                  <c:v>5049</c:v>
                </c:pt>
                <c:pt idx="5050">
                  <c:v>5050</c:v>
                </c:pt>
                <c:pt idx="5051">
                  <c:v>5051</c:v>
                </c:pt>
                <c:pt idx="5052">
                  <c:v>5052</c:v>
                </c:pt>
                <c:pt idx="5053">
                  <c:v>5053</c:v>
                </c:pt>
                <c:pt idx="5054">
                  <c:v>5054</c:v>
                </c:pt>
                <c:pt idx="5055">
                  <c:v>5055</c:v>
                </c:pt>
                <c:pt idx="5056">
                  <c:v>5056</c:v>
                </c:pt>
                <c:pt idx="5057">
                  <c:v>5057</c:v>
                </c:pt>
                <c:pt idx="5058">
                  <c:v>5058</c:v>
                </c:pt>
                <c:pt idx="5059">
                  <c:v>5059</c:v>
                </c:pt>
                <c:pt idx="5060">
                  <c:v>5060</c:v>
                </c:pt>
                <c:pt idx="5061">
                  <c:v>5061</c:v>
                </c:pt>
                <c:pt idx="5062">
                  <c:v>5062</c:v>
                </c:pt>
                <c:pt idx="5063">
                  <c:v>5063</c:v>
                </c:pt>
                <c:pt idx="5064">
                  <c:v>5064</c:v>
                </c:pt>
                <c:pt idx="5065">
                  <c:v>5065</c:v>
                </c:pt>
                <c:pt idx="5066">
                  <c:v>5066</c:v>
                </c:pt>
                <c:pt idx="5067">
                  <c:v>5067</c:v>
                </c:pt>
                <c:pt idx="5068">
                  <c:v>5068</c:v>
                </c:pt>
                <c:pt idx="5069">
                  <c:v>5069</c:v>
                </c:pt>
                <c:pt idx="5070">
                  <c:v>5070</c:v>
                </c:pt>
                <c:pt idx="5071">
                  <c:v>5071</c:v>
                </c:pt>
                <c:pt idx="5072">
                  <c:v>5072</c:v>
                </c:pt>
                <c:pt idx="5073">
                  <c:v>5073</c:v>
                </c:pt>
                <c:pt idx="5074">
                  <c:v>5074</c:v>
                </c:pt>
                <c:pt idx="5075">
                  <c:v>5075</c:v>
                </c:pt>
                <c:pt idx="5076">
                  <c:v>5076</c:v>
                </c:pt>
                <c:pt idx="5077">
                  <c:v>5077</c:v>
                </c:pt>
                <c:pt idx="5078">
                  <c:v>5078</c:v>
                </c:pt>
                <c:pt idx="5079">
                  <c:v>5079</c:v>
                </c:pt>
                <c:pt idx="5080">
                  <c:v>5080</c:v>
                </c:pt>
                <c:pt idx="5081">
                  <c:v>5081</c:v>
                </c:pt>
                <c:pt idx="5082">
                  <c:v>5082</c:v>
                </c:pt>
                <c:pt idx="5083">
                  <c:v>5083</c:v>
                </c:pt>
                <c:pt idx="5084">
                  <c:v>5084</c:v>
                </c:pt>
                <c:pt idx="5085">
                  <c:v>5085</c:v>
                </c:pt>
                <c:pt idx="5086">
                  <c:v>5086</c:v>
                </c:pt>
                <c:pt idx="5087">
                  <c:v>5087</c:v>
                </c:pt>
                <c:pt idx="5088">
                  <c:v>5088</c:v>
                </c:pt>
                <c:pt idx="5089">
                  <c:v>5089</c:v>
                </c:pt>
                <c:pt idx="5090">
                  <c:v>5090</c:v>
                </c:pt>
                <c:pt idx="5091">
                  <c:v>5091</c:v>
                </c:pt>
                <c:pt idx="5092">
                  <c:v>5092</c:v>
                </c:pt>
                <c:pt idx="5093">
                  <c:v>5093</c:v>
                </c:pt>
                <c:pt idx="5094">
                  <c:v>5094</c:v>
                </c:pt>
                <c:pt idx="5095">
                  <c:v>5095</c:v>
                </c:pt>
                <c:pt idx="5096">
                  <c:v>5096</c:v>
                </c:pt>
                <c:pt idx="5097">
                  <c:v>5097</c:v>
                </c:pt>
                <c:pt idx="5098">
                  <c:v>5098</c:v>
                </c:pt>
                <c:pt idx="5099">
                  <c:v>5099</c:v>
                </c:pt>
                <c:pt idx="5100">
                  <c:v>5100</c:v>
                </c:pt>
                <c:pt idx="5101">
                  <c:v>5101</c:v>
                </c:pt>
                <c:pt idx="5102">
                  <c:v>5102</c:v>
                </c:pt>
                <c:pt idx="5103">
                  <c:v>5103</c:v>
                </c:pt>
                <c:pt idx="5104">
                  <c:v>5104</c:v>
                </c:pt>
                <c:pt idx="5105">
                  <c:v>5105</c:v>
                </c:pt>
                <c:pt idx="5106">
                  <c:v>5106</c:v>
                </c:pt>
                <c:pt idx="5107">
                  <c:v>5107</c:v>
                </c:pt>
                <c:pt idx="5108">
                  <c:v>5108</c:v>
                </c:pt>
                <c:pt idx="5109">
                  <c:v>5109</c:v>
                </c:pt>
                <c:pt idx="5110">
                  <c:v>5110</c:v>
                </c:pt>
                <c:pt idx="5111">
                  <c:v>5111</c:v>
                </c:pt>
                <c:pt idx="5112">
                  <c:v>5112</c:v>
                </c:pt>
                <c:pt idx="5113">
                  <c:v>5113</c:v>
                </c:pt>
                <c:pt idx="5114">
                  <c:v>5114</c:v>
                </c:pt>
                <c:pt idx="5115">
                  <c:v>5115</c:v>
                </c:pt>
                <c:pt idx="5116">
                  <c:v>5116</c:v>
                </c:pt>
                <c:pt idx="5117">
                  <c:v>5117</c:v>
                </c:pt>
                <c:pt idx="5118">
                  <c:v>5118</c:v>
                </c:pt>
                <c:pt idx="5119">
                  <c:v>5119</c:v>
                </c:pt>
                <c:pt idx="5120">
                  <c:v>5120</c:v>
                </c:pt>
                <c:pt idx="5121">
                  <c:v>5121</c:v>
                </c:pt>
                <c:pt idx="5122">
                  <c:v>5122</c:v>
                </c:pt>
                <c:pt idx="5123">
                  <c:v>5123</c:v>
                </c:pt>
                <c:pt idx="5124">
                  <c:v>5124</c:v>
                </c:pt>
                <c:pt idx="5125">
                  <c:v>5125</c:v>
                </c:pt>
                <c:pt idx="5126">
                  <c:v>5126</c:v>
                </c:pt>
                <c:pt idx="5127">
                  <c:v>5127</c:v>
                </c:pt>
                <c:pt idx="5128">
                  <c:v>5128</c:v>
                </c:pt>
                <c:pt idx="5129">
                  <c:v>5129</c:v>
                </c:pt>
                <c:pt idx="5130">
                  <c:v>5130</c:v>
                </c:pt>
                <c:pt idx="5131">
                  <c:v>5131</c:v>
                </c:pt>
                <c:pt idx="5132">
                  <c:v>5132</c:v>
                </c:pt>
                <c:pt idx="5133">
                  <c:v>5133</c:v>
                </c:pt>
                <c:pt idx="5134">
                  <c:v>5134</c:v>
                </c:pt>
                <c:pt idx="5135">
                  <c:v>5135</c:v>
                </c:pt>
                <c:pt idx="5136">
                  <c:v>5136</c:v>
                </c:pt>
                <c:pt idx="5137">
                  <c:v>5137</c:v>
                </c:pt>
                <c:pt idx="5138">
                  <c:v>5138</c:v>
                </c:pt>
                <c:pt idx="5139">
                  <c:v>5139</c:v>
                </c:pt>
                <c:pt idx="5140">
                  <c:v>5140</c:v>
                </c:pt>
                <c:pt idx="5141">
                  <c:v>5141</c:v>
                </c:pt>
                <c:pt idx="5142">
                  <c:v>5142</c:v>
                </c:pt>
                <c:pt idx="5143">
                  <c:v>5143</c:v>
                </c:pt>
                <c:pt idx="5144">
                  <c:v>5144</c:v>
                </c:pt>
                <c:pt idx="5145">
                  <c:v>5145</c:v>
                </c:pt>
                <c:pt idx="5146">
                  <c:v>5146</c:v>
                </c:pt>
                <c:pt idx="5147">
                  <c:v>5147</c:v>
                </c:pt>
                <c:pt idx="5148">
                  <c:v>5148</c:v>
                </c:pt>
                <c:pt idx="5149">
                  <c:v>5149</c:v>
                </c:pt>
                <c:pt idx="5150">
                  <c:v>5150</c:v>
                </c:pt>
                <c:pt idx="5151">
                  <c:v>5151</c:v>
                </c:pt>
                <c:pt idx="5152">
                  <c:v>5152</c:v>
                </c:pt>
                <c:pt idx="5153">
                  <c:v>5153</c:v>
                </c:pt>
                <c:pt idx="5154">
                  <c:v>5154</c:v>
                </c:pt>
                <c:pt idx="5155">
                  <c:v>5155</c:v>
                </c:pt>
                <c:pt idx="5156">
                  <c:v>5156</c:v>
                </c:pt>
                <c:pt idx="5157">
                  <c:v>5157</c:v>
                </c:pt>
                <c:pt idx="5158">
                  <c:v>5158</c:v>
                </c:pt>
                <c:pt idx="5159">
                  <c:v>5159</c:v>
                </c:pt>
                <c:pt idx="5160">
                  <c:v>5160</c:v>
                </c:pt>
                <c:pt idx="5161">
                  <c:v>5161</c:v>
                </c:pt>
                <c:pt idx="5162">
                  <c:v>5162</c:v>
                </c:pt>
                <c:pt idx="5163">
                  <c:v>5163</c:v>
                </c:pt>
                <c:pt idx="5164">
                  <c:v>5164</c:v>
                </c:pt>
                <c:pt idx="5165">
                  <c:v>5165</c:v>
                </c:pt>
                <c:pt idx="5166">
                  <c:v>5166</c:v>
                </c:pt>
                <c:pt idx="5167">
                  <c:v>5167</c:v>
                </c:pt>
                <c:pt idx="5168">
                  <c:v>5168</c:v>
                </c:pt>
                <c:pt idx="5169">
                  <c:v>5169</c:v>
                </c:pt>
                <c:pt idx="5170">
                  <c:v>5170</c:v>
                </c:pt>
                <c:pt idx="5171">
                  <c:v>5171</c:v>
                </c:pt>
                <c:pt idx="5172">
                  <c:v>5172</c:v>
                </c:pt>
                <c:pt idx="5173">
                  <c:v>5173</c:v>
                </c:pt>
                <c:pt idx="5174">
                  <c:v>5174</c:v>
                </c:pt>
                <c:pt idx="5175">
                  <c:v>5175</c:v>
                </c:pt>
                <c:pt idx="5176">
                  <c:v>5176</c:v>
                </c:pt>
                <c:pt idx="5177">
                  <c:v>5177</c:v>
                </c:pt>
                <c:pt idx="5178">
                  <c:v>5178</c:v>
                </c:pt>
                <c:pt idx="5179">
                  <c:v>5179</c:v>
                </c:pt>
                <c:pt idx="5180">
                  <c:v>5180</c:v>
                </c:pt>
                <c:pt idx="5181">
                  <c:v>5181</c:v>
                </c:pt>
                <c:pt idx="5182">
                  <c:v>5182</c:v>
                </c:pt>
                <c:pt idx="5183">
                  <c:v>5183</c:v>
                </c:pt>
                <c:pt idx="5184">
                  <c:v>5184</c:v>
                </c:pt>
                <c:pt idx="5185">
                  <c:v>5185</c:v>
                </c:pt>
                <c:pt idx="5186">
                  <c:v>5186</c:v>
                </c:pt>
                <c:pt idx="5187">
                  <c:v>5187</c:v>
                </c:pt>
                <c:pt idx="5188">
                  <c:v>5188</c:v>
                </c:pt>
                <c:pt idx="5189">
                  <c:v>5189</c:v>
                </c:pt>
                <c:pt idx="5190">
                  <c:v>5190</c:v>
                </c:pt>
                <c:pt idx="5191">
                  <c:v>5191</c:v>
                </c:pt>
                <c:pt idx="5192">
                  <c:v>5192</c:v>
                </c:pt>
                <c:pt idx="5193">
                  <c:v>5193</c:v>
                </c:pt>
                <c:pt idx="5194">
                  <c:v>5194</c:v>
                </c:pt>
                <c:pt idx="5195">
                  <c:v>5195</c:v>
                </c:pt>
                <c:pt idx="5196">
                  <c:v>5196</c:v>
                </c:pt>
                <c:pt idx="5197">
                  <c:v>5197</c:v>
                </c:pt>
                <c:pt idx="5198">
                  <c:v>5198</c:v>
                </c:pt>
                <c:pt idx="5199">
                  <c:v>5199</c:v>
                </c:pt>
                <c:pt idx="5200">
                  <c:v>5200</c:v>
                </c:pt>
                <c:pt idx="5201">
                  <c:v>5201</c:v>
                </c:pt>
                <c:pt idx="5202">
                  <c:v>5202</c:v>
                </c:pt>
                <c:pt idx="5203">
                  <c:v>5203</c:v>
                </c:pt>
                <c:pt idx="5204">
                  <c:v>5204</c:v>
                </c:pt>
                <c:pt idx="5205">
                  <c:v>5205</c:v>
                </c:pt>
                <c:pt idx="5206">
                  <c:v>5206</c:v>
                </c:pt>
                <c:pt idx="5207">
                  <c:v>5207</c:v>
                </c:pt>
                <c:pt idx="5208">
                  <c:v>5208</c:v>
                </c:pt>
                <c:pt idx="5209">
                  <c:v>5209</c:v>
                </c:pt>
                <c:pt idx="5210">
                  <c:v>5210</c:v>
                </c:pt>
                <c:pt idx="5211">
                  <c:v>5211</c:v>
                </c:pt>
                <c:pt idx="5212">
                  <c:v>5212</c:v>
                </c:pt>
                <c:pt idx="5213">
                  <c:v>5213</c:v>
                </c:pt>
                <c:pt idx="5214">
                  <c:v>5214</c:v>
                </c:pt>
                <c:pt idx="5215">
                  <c:v>5215</c:v>
                </c:pt>
                <c:pt idx="5216">
                  <c:v>5216</c:v>
                </c:pt>
                <c:pt idx="5217">
                  <c:v>5217</c:v>
                </c:pt>
                <c:pt idx="5218">
                  <c:v>5218</c:v>
                </c:pt>
                <c:pt idx="5219">
                  <c:v>5219</c:v>
                </c:pt>
                <c:pt idx="5220">
                  <c:v>5220</c:v>
                </c:pt>
                <c:pt idx="5221">
                  <c:v>5221</c:v>
                </c:pt>
                <c:pt idx="5222">
                  <c:v>5222</c:v>
                </c:pt>
                <c:pt idx="5223">
                  <c:v>5223</c:v>
                </c:pt>
                <c:pt idx="5224">
                  <c:v>5224</c:v>
                </c:pt>
                <c:pt idx="5225">
                  <c:v>5225</c:v>
                </c:pt>
                <c:pt idx="5226">
                  <c:v>5226</c:v>
                </c:pt>
                <c:pt idx="5227">
                  <c:v>5227</c:v>
                </c:pt>
                <c:pt idx="5228">
                  <c:v>5228</c:v>
                </c:pt>
                <c:pt idx="5229">
                  <c:v>5229</c:v>
                </c:pt>
                <c:pt idx="5230">
                  <c:v>5230</c:v>
                </c:pt>
                <c:pt idx="5231">
                  <c:v>5231</c:v>
                </c:pt>
                <c:pt idx="5232">
                  <c:v>5232</c:v>
                </c:pt>
                <c:pt idx="5233">
                  <c:v>5233</c:v>
                </c:pt>
                <c:pt idx="5234">
                  <c:v>5234</c:v>
                </c:pt>
                <c:pt idx="5235">
                  <c:v>5235</c:v>
                </c:pt>
                <c:pt idx="5236">
                  <c:v>5236</c:v>
                </c:pt>
                <c:pt idx="5237">
                  <c:v>5237</c:v>
                </c:pt>
                <c:pt idx="5238">
                  <c:v>5238</c:v>
                </c:pt>
                <c:pt idx="5239">
                  <c:v>5239</c:v>
                </c:pt>
                <c:pt idx="5240">
                  <c:v>5240</c:v>
                </c:pt>
                <c:pt idx="5241">
                  <c:v>5241</c:v>
                </c:pt>
                <c:pt idx="5242">
                  <c:v>5242</c:v>
                </c:pt>
                <c:pt idx="5243">
                  <c:v>5243</c:v>
                </c:pt>
                <c:pt idx="5244">
                  <c:v>5244</c:v>
                </c:pt>
                <c:pt idx="5245">
                  <c:v>5245</c:v>
                </c:pt>
                <c:pt idx="5246">
                  <c:v>5246</c:v>
                </c:pt>
                <c:pt idx="5247">
                  <c:v>5247</c:v>
                </c:pt>
                <c:pt idx="5248">
                  <c:v>5248</c:v>
                </c:pt>
                <c:pt idx="5249">
                  <c:v>5249</c:v>
                </c:pt>
                <c:pt idx="5250">
                  <c:v>5250</c:v>
                </c:pt>
                <c:pt idx="5251">
                  <c:v>5251</c:v>
                </c:pt>
                <c:pt idx="5252">
                  <c:v>5252</c:v>
                </c:pt>
                <c:pt idx="5253">
                  <c:v>5253</c:v>
                </c:pt>
                <c:pt idx="5254">
                  <c:v>5254</c:v>
                </c:pt>
                <c:pt idx="5255">
                  <c:v>5255</c:v>
                </c:pt>
                <c:pt idx="5256">
                  <c:v>5256</c:v>
                </c:pt>
                <c:pt idx="5257">
                  <c:v>5257</c:v>
                </c:pt>
                <c:pt idx="5258">
                  <c:v>5258</c:v>
                </c:pt>
                <c:pt idx="5259">
                  <c:v>5259</c:v>
                </c:pt>
                <c:pt idx="5260">
                  <c:v>5260</c:v>
                </c:pt>
                <c:pt idx="5261">
                  <c:v>5261</c:v>
                </c:pt>
                <c:pt idx="5262">
                  <c:v>5262</c:v>
                </c:pt>
                <c:pt idx="5263">
                  <c:v>5263</c:v>
                </c:pt>
                <c:pt idx="5264">
                  <c:v>5264</c:v>
                </c:pt>
                <c:pt idx="5265">
                  <c:v>5265</c:v>
                </c:pt>
                <c:pt idx="5266">
                  <c:v>5266</c:v>
                </c:pt>
                <c:pt idx="5267">
                  <c:v>5267</c:v>
                </c:pt>
                <c:pt idx="5268">
                  <c:v>5268</c:v>
                </c:pt>
                <c:pt idx="5269">
                  <c:v>5269</c:v>
                </c:pt>
                <c:pt idx="5270">
                  <c:v>5270</c:v>
                </c:pt>
                <c:pt idx="5271">
                  <c:v>5271</c:v>
                </c:pt>
                <c:pt idx="5272">
                  <c:v>5272</c:v>
                </c:pt>
                <c:pt idx="5273">
                  <c:v>5273</c:v>
                </c:pt>
                <c:pt idx="5274">
                  <c:v>5274</c:v>
                </c:pt>
                <c:pt idx="5275">
                  <c:v>5275</c:v>
                </c:pt>
                <c:pt idx="5276">
                  <c:v>5276</c:v>
                </c:pt>
                <c:pt idx="5277">
                  <c:v>5277</c:v>
                </c:pt>
                <c:pt idx="5278">
                  <c:v>5278</c:v>
                </c:pt>
                <c:pt idx="5279">
                  <c:v>5279</c:v>
                </c:pt>
                <c:pt idx="5280">
                  <c:v>5280</c:v>
                </c:pt>
                <c:pt idx="5281">
                  <c:v>5281</c:v>
                </c:pt>
                <c:pt idx="5282">
                  <c:v>5282</c:v>
                </c:pt>
                <c:pt idx="5283">
                  <c:v>5283</c:v>
                </c:pt>
                <c:pt idx="5284">
                  <c:v>5284</c:v>
                </c:pt>
                <c:pt idx="5285">
                  <c:v>5285</c:v>
                </c:pt>
                <c:pt idx="5286">
                  <c:v>5286</c:v>
                </c:pt>
                <c:pt idx="5287">
                  <c:v>5287</c:v>
                </c:pt>
                <c:pt idx="5288">
                  <c:v>5288</c:v>
                </c:pt>
                <c:pt idx="5289">
                  <c:v>5289</c:v>
                </c:pt>
                <c:pt idx="5290">
                  <c:v>5290</c:v>
                </c:pt>
                <c:pt idx="5291">
                  <c:v>5291</c:v>
                </c:pt>
                <c:pt idx="5292">
                  <c:v>5292</c:v>
                </c:pt>
                <c:pt idx="5293">
                  <c:v>5293</c:v>
                </c:pt>
                <c:pt idx="5294">
                  <c:v>5294</c:v>
                </c:pt>
                <c:pt idx="5295">
                  <c:v>5295</c:v>
                </c:pt>
                <c:pt idx="5296">
                  <c:v>5296</c:v>
                </c:pt>
                <c:pt idx="5297">
                  <c:v>5297</c:v>
                </c:pt>
                <c:pt idx="5298">
                  <c:v>5298</c:v>
                </c:pt>
                <c:pt idx="5299">
                  <c:v>5299</c:v>
                </c:pt>
                <c:pt idx="5300">
                  <c:v>5300</c:v>
                </c:pt>
                <c:pt idx="5301">
                  <c:v>5301</c:v>
                </c:pt>
                <c:pt idx="5302">
                  <c:v>5302</c:v>
                </c:pt>
                <c:pt idx="5303">
                  <c:v>5303</c:v>
                </c:pt>
                <c:pt idx="5304">
                  <c:v>5304</c:v>
                </c:pt>
                <c:pt idx="5305">
                  <c:v>5305</c:v>
                </c:pt>
                <c:pt idx="5306">
                  <c:v>5306</c:v>
                </c:pt>
                <c:pt idx="5307">
                  <c:v>5307</c:v>
                </c:pt>
                <c:pt idx="5308">
                  <c:v>5308</c:v>
                </c:pt>
                <c:pt idx="5309">
                  <c:v>5309</c:v>
                </c:pt>
                <c:pt idx="5310">
                  <c:v>5310</c:v>
                </c:pt>
                <c:pt idx="5311">
                  <c:v>5311</c:v>
                </c:pt>
                <c:pt idx="5312">
                  <c:v>5312</c:v>
                </c:pt>
                <c:pt idx="5313">
                  <c:v>5313</c:v>
                </c:pt>
                <c:pt idx="5314">
                  <c:v>5314</c:v>
                </c:pt>
                <c:pt idx="5315">
                  <c:v>5315</c:v>
                </c:pt>
                <c:pt idx="5316">
                  <c:v>5316</c:v>
                </c:pt>
                <c:pt idx="5317">
                  <c:v>5317</c:v>
                </c:pt>
                <c:pt idx="5318">
                  <c:v>5318</c:v>
                </c:pt>
                <c:pt idx="5319">
                  <c:v>5319</c:v>
                </c:pt>
                <c:pt idx="5320">
                  <c:v>5320</c:v>
                </c:pt>
                <c:pt idx="5321">
                  <c:v>5321</c:v>
                </c:pt>
                <c:pt idx="5322">
                  <c:v>5322</c:v>
                </c:pt>
                <c:pt idx="5323">
                  <c:v>5323</c:v>
                </c:pt>
                <c:pt idx="5324">
                  <c:v>5324</c:v>
                </c:pt>
                <c:pt idx="5325">
                  <c:v>5325</c:v>
                </c:pt>
                <c:pt idx="5326">
                  <c:v>5326</c:v>
                </c:pt>
                <c:pt idx="5327">
                  <c:v>5327</c:v>
                </c:pt>
                <c:pt idx="5328">
                  <c:v>5328</c:v>
                </c:pt>
                <c:pt idx="5329">
                  <c:v>5329</c:v>
                </c:pt>
                <c:pt idx="5330">
                  <c:v>5330</c:v>
                </c:pt>
                <c:pt idx="5331">
                  <c:v>5331</c:v>
                </c:pt>
                <c:pt idx="5332">
                  <c:v>5332</c:v>
                </c:pt>
                <c:pt idx="5333">
                  <c:v>5333</c:v>
                </c:pt>
                <c:pt idx="5334">
                  <c:v>5334</c:v>
                </c:pt>
                <c:pt idx="5335">
                  <c:v>5335</c:v>
                </c:pt>
                <c:pt idx="5336">
                  <c:v>5336</c:v>
                </c:pt>
                <c:pt idx="5337">
                  <c:v>5337</c:v>
                </c:pt>
                <c:pt idx="5338">
                  <c:v>5338</c:v>
                </c:pt>
                <c:pt idx="5339">
                  <c:v>5339</c:v>
                </c:pt>
                <c:pt idx="5340">
                  <c:v>5340</c:v>
                </c:pt>
                <c:pt idx="5341">
                  <c:v>5341</c:v>
                </c:pt>
                <c:pt idx="5342">
                  <c:v>5342</c:v>
                </c:pt>
                <c:pt idx="5343">
                  <c:v>5343</c:v>
                </c:pt>
                <c:pt idx="5344">
                  <c:v>5344</c:v>
                </c:pt>
                <c:pt idx="5345">
                  <c:v>5345</c:v>
                </c:pt>
                <c:pt idx="5346">
                  <c:v>5346</c:v>
                </c:pt>
                <c:pt idx="5347">
                  <c:v>5347</c:v>
                </c:pt>
                <c:pt idx="5348">
                  <c:v>5348</c:v>
                </c:pt>
                <c:pt idx="5349">
                  <c:v>5349</c:v>
                </c:pt>
                <c:pt idx="5350">
                  <c:v>5350</c:v>
                </c:pt>
                <c:pt idx="5351">
                  <c:v>5351</c:v>
                </c:pt>
                <c:pt idx="5352">
                  <c:v>5352</c:v>
                </c:pt>
                <c:pt idx="5353">
                  <c:v>5353</c:v>
                </c:pt>
                <c:pt idx="5354">
                  <c:v>5354</c:v>
                </c:pt>
                <c:pt idx="5355">
                  <c:v>5355</c:v>
                </c:pt>
                <c:pt idx="5356">
                  <c:v>5356</c:v>
                </c:pt>
                <c:pt idx="5357">
                  <c:v>5357</c:v>
                </c:pt>
                <c:pt idx="5358">
                  <c:v>5358</c:v>
                </c:pt>
                <c:pt idx="5359">
                  <c:v>5359</c:v>
                </c:pt>
                <c:pt idx="5360">
                  <c:v>5360</c:v>
                </c:pt>
                <c:pt idx="5361">
                  <c:v>5361</c:v>
                </c:pt>
                <c:pt idx="5362">
                  <c:v>5362</c:v>
                </c:pt>
                <c:pt idx="5363">
                  <c:v>5363</c:v>
                </c:pt>
                <c:pt idx="5364">
                  <c:v>5364</c:v>
                </c:pt>
                <c:pt idx="5365">
                  <c:v>5365</c:v>
                </c:pt>
                <c:pt idx="5366">
                  <c:v>5366</c:v>
                </c:pt>
                <c:pt idx="5367">
                  <c:v>5367</c:v>
                </c:pt>
                <c:pt idx="5368">
                  <c:v>5368</c:v>
                </c:pt>
                <c:pt idx="5369">
                  <c:v>5369</c:v>
                </c:pt>
                <c:pt idx="5370">
                  <c:v>5370</c:v>
                </c:pt>
                <c:pt idx="5371">
                  <c:v>5371</c:v>
                </c:pt>
                <c:pt idx="5372">
                  <c:v>5372</c:v>
                </c:pt>
                <c:pt idx="5373">
                  <c:v>5373</c:v>
                </c:pt>
                <c:pt idx="5374">
                  <c:v>5374</c:v>
                </c:pt>
                <c:pt idx="5375">
                  <c:v>5375</c:v>
                </c:pt>
                <c:pt idx="5376">
                  <c:v>5376</c:v>
                </c:pt>
                <c:pt idx="5377">
                  <c:v>5377</c:v>
                </c:pt>
                <c:pt idx="5378">
                  <c:v>5378</c:v>
                </c:pt>
                <c:pt idx="5379">
                  <c:v>5379</c:v>
                </c:pt>
                <c:pt idx="5380">
                  <c:v>5380</c:v>
                </c:pt>
                <c:pt idx="5381">
                  <c:v>5381</c:v>
                </c:pt>
                <c:pt idx="5382">
                  <c:v>5382</c:v>
                </c:pt>
                <c:pt idx="5383">
                  <c:v>5383</c:v>
                </c:pt>
                <c:pt idx="5384">
                  <c:v>5384</c:v>
                </c:pt>
                <c:pt idx="5385">
                  <c:v>5385</c:v>
                </c:pt>
                <c:pt idx="5386">
                  <c:v>5386</c:v>
                </c:pt>
                <c:pt idx="5387">
                  <c:v>5387</c:v>
                </c:pt>
                <c:pt idx="5388">
                  <c:v>5388</c:v>
                </c:pt>
                <c:pt idx="5389">
                  <c:v>5389</c:v>
                </c:pt>
                <c:pt idx="5390">
                  <c:v>5390</c:v>
                </c:pt>
                <c:pt idx="5391">
                  <c:v>5391</c:v>
                </c:pt>
                <c:pt idx="5392">
                  <c:v>5392</c:v>
                </c:pt>
                <c:pt idx="5393">
                  <c:v>5393</c:v>
                </c:pt>
                <c:pt idx="5394">
                  <c:v>5394</c:v>
                </c:pt>
                <c:pt idx="5395">
                  <c:v>5395</c:v>
                </c:pt>
                <c:pt idx="5396">
                  <c:v>5396</c:v>
                </c:pt>
                <c:pt idx="5397">
                  <c:v>5397</c:v>
                </c:pt>
                <c:pt idx="5398">
                  <c:v>5398</c:v>
                </c:pt>
                <c:pt idx="5399">
                  <c:v>5399</c:v>
                </c:pt>
                <c:pt idx="5400">
                  <c:v>5400</c:v>
                </c:pt>
                <c:pt idx="5401">
                  <c:v>5401</c:v>
                </c:pt>
                <c:pt idx="5402">
                  <c:v>5402</c:v>
                </c:pt>
                <c:pt idx="5403">
                  <c:v>5403</c:v>
                </c:pt>
                <c:pt idx="5404">
                  <c:v>5404</c:v>
                </c:pt>
                <c:pt idx="5405">
                  <c:v>5405</c:v>
                </c:pt>
                <c:pt idx="5406">
                  <c:v>5406</c:v>
                </c:pt>
                <c:pt idx="5407">
                  <c:v>5407</c:v>
                </c:pt>
                <c:pt idx="5408">
                  <c:v>5408</c:v>
                </c:pt>
                <c:pt idx="5409">
                  <c:v>5409</c:v>
                </c:pt>
                <c:pt idx="5410">
                  <c:v>5410</c:v>
                </c:pt>
                <c:pt idx="5411">
                  <c:v>5411</c:v>
                </c:pt>
                <c:pt idx="5412">
                  <c:v>5412</c:v>
                </c:pt>
                <c:pt idx="5413">
                  <c:v>5413</c:v>
                </c:pt>
                <c:pt idx="5414">
                  <c:v>5414</c:v>
                </c:pt>
                <c:pt idx="5415">
                  <c:v>5415</c:v>
                </c:pt>
                <c:pt idx="5416">
                  <c:v>5416</c:v>
                </c:pt>
                <c:pt idx="5417">
                  <c:v>5417</c:v>
                </c:pt>
                <c:pt idx="5418">
                  <c:v>5418</c:v>
                </c:pt>
                <c:pt idx="5419">
                  <c:v>5419</c:v>
                </c:pt>
                <c:pt idx="5420">
                  <c:v>5420</c:v>
                </c:pt>
                <c:pt idx="5421">
                  <c:v>5421</c:v>
                </c:pt>
                <c:pt idx="5422">
                  <c:v>5422</c:v>
                </c:pt>
                <c:pt idx="5423">
                  <c:v>5423</c:v>
                </c:pt>
                <c:pt idx="5424">
                  <c:v>5424</c:v>
                </c:pt>
                <c:pt idx="5425">
                  <c:v>5425</c:v>
                </c:pt>
                <c:pt idx="5426">
                  <c:v>5426</c:v>
                </c:pt>
                <c:pt idx="5427">
                  <c:v>5427</c:v>
                </c:pt>
                <c:pt idx="5428">
                  <c:v>5428</c:v>
                </c:pt>
                <c:pt idx="5429">
                  <c:v>5429</c:v>
                </c:pt>
                <c:pt idx="5430">
                  <c:v>5430</c:v>
                </c:pt>
                <c:pt idx="5431">
                  <c:v>5431</c:v>
                </c:pt>
                <c:pt idx="5432">
                  <c:v>5432</c:v>
                </c:pt>
                <c:pt idx="5433">
                  <c:v>5433</c:v>
                </c:pt>
                <c:pt idx="5434">
                  <c:v>5434</c:v>
                </c:pt>
                <c:pt idx="5435">
                  <c:v>5435</c:v>
                </c:pt>
                <c:pt idx="5436">
                  <c:v>5436</c:v>
                </c:pt>
                <c:pt idx="5437">
                  <c:v>5437</c:v>
                </c:pt>
                <c:pt idx="5438">
                  <c:v>5438</c:v>
                </c:pt>
                <c:pt idx="5439">
                  <c:v>5439</c:v>
                </c:pt>
                <c:pt idx="5440">
                  <c:v>5440</c:v>
                </c:pt>
                <c:pt idx="5441">
                  <c:v>5441</c:v>
                </c:pt>
                <c:pt idx="5442">
                  <c:v>5442</c:v>
                </c:pt>
                <c:pt idx="5443">
                  <c:v>5443</c:v>
                </c:pt>
                <c:pt idx="5444">
                  <c:v>5444</c:v>
                </c:pt>
                <c:pt idx="5445">
                  <c:v>5445</c:v>
                </c:pt>
                <c:pt idx="5446">
                  <c:v>5446</c:v>
                </c:pt>
                <c:pt idx="5447">
                  <c:v>5447</c:v>
                </c:pt>
                <c:pt idx="5448">
                  <c:v>5448</c:v>
                </c:pt>
                <c:pt idx="5449">
                  <c:v>5449</c:v>
                </c:pt>
                <c:pt idx="5450">
                  <c:v>5450</c:v>
                </c:pt>
                <c:pt idx="5451">
                  <c:v>5451</c:v>
                </c:pt>
                <c:pt idx="5452">
                  <c:v>5452</c:v>
                </c:pt>
                <c:pt idx="5453">
                  <c:v>5453</c:v>
                </c:pt>
                <c:pt idx="5454">
                  <c:v>5454</c:v>
                </c:pt>
                <c:pt idx="5455">
                  <c:v>5455</c:v>
                </c:pt>
                <c:pt idx="5456">
                  <c:v>5456</c:v>
                </c:pt>
                <c:pt idx="5457">
                  <c:v>5457</c:v>
                </c:pt>
                <c:pt idx="5458">
                  <c:v>5458</c:v>
                </c:pt>
                <c:pt idx="5459">
                  <c:v>5459</c:v>
                </c:pt>
                <c:pt idx="5460">
                  <c:v>5460</c:v>
                </c:pt>
                <c:pt idx="5461">
                  <c:v>5461</c:v>
                </c:pt>
                <c:pt idx="5462">
                  <c:v>5462</c:v>
                </c:pt>
                <c:pt idx="5463">
                  <c:v>5463</c:v>
                </c:pt>
                <c:pt idx="5464">
                  <c:v>5464</c:v>
                </c:pt>
                <c:pt idx="5465">
                  <c:v>5465</c:v>
                </c:pt>
                <c:pt idx="5466">
                  <c:v>5466</c:v>
                </c:pt>
                <c:pt idx="5467">
                  <c:v>5467</c:v>
                </c:pt>
                <c:pt idx="5468">
                  <c:v>5468</c:v>
                </c:pt>
                <c:pt idx="5469">
                  <c:v>5469</c:v>
                </c:pt>
                <c:pt idx="5470">
                  <c:v>5470</c:v>
                </c:pt>
                <c:pt idx="5471">
                  <c:v>5471</c:v>
                </c:pt>
                <c:pt idx="5472">
                  <c:v>5472</c:v>
                </c:pt>
                <c:pt idx="5473">
                  <c:v>5473</c:v>
                </c:pt>
                <c:pt idx="5474">
                  <c:v>5474</c:v>
                </c:pt>
                <c:pt idx="5475">
                  <c:v>5475</c:v>
                </c:pt>
                <c:pt idx="5476">
                  <c:v>5476</c:v>
                </c:pt>
                <c:pt idx="5477">
                  <c:v>5477</c:v>
                </c:pt>
                <c:pt idx="5478">
                  <c:v>5478</c:v>
                </c:pt>
                <c:pt idx="5479">
                  <c:v>5479</c:v>
                </c:pt>
                <c:pt idx="5480">
                  <c:v>5480</c:v>
                </c:pt>
                <c:pt idx="5481">
                  <c:v>5481</c:v>
                </c:pt>
                <c:pt idx="5482">
                  <c:v>5482</c:v>
                </c:pt>
                <c:pt idx="5483">
                  <c:v>5483</c:v>
                </c:pt>
                <c:pt idx="5484">
                  <c:v>5484</c:v>
                </c:pt>
                <c:pt idx="5485">
                  <c:v>5485</c:v>
                </c:pt>
                <c:pt idx="5486">
                  <c:v>5486</c:v>
                </c:pt>
                <c:pt idx="5487">
                  <c:v>5487</c:v>
                </c:pt>
                <c:pt idx="5488">
                  <c:v>5488</c:v>
                </c:pt>
                <c:pt idx="5489">
                  <c:v>5489</c:v>
                </c:pt>
                <c:pt idx="5490">
                  <c:v>5490</c:v>
                </c:pt>
                <c:pt idx="5491">
                  <c:v>5491</c:v>
                </c:pt>
                <c:pt idx="5492">
                  <c:v>5492</c:v>
                </c:pt>
                <c:pt idx="5493">
                  <c:v>5493</c:v>
                </c:pt>
                <c:pt idx="5494">
                  <c:v>5494</c:v>
                </c:pt>
                <c:pt idx="5495">
                  <c:v>5495</c:v>
                </c:pt>
                <c:pt idx="5496">
                  <c:v>5496</c:v>
                </c:pt>
                <c:pt idx="5497">
                  <c:v>5497</c:v>
                </c:pt>
                <c:pt idx="5498">
                  <c:v>5498</c:v>
                </c:pt>
                <c:pt idx="5499">
                  <c:v>5499</c:v>
                </c:pt>
                <c:pt idx="5500">
                  <c:v>5500</c:v>
                </c:pt>
                <c:pt idx="5501">
                  <c:v>5501</c:v>
                </c:pt>
                <c:pt idx="5502">
                  <c:v>5502</c:v>
                </c:pt>
                <c:pt idx="5503">
                  <c:v>5503</c:v>
                </c:pt>
                <c:pt idx="5504">
                  <c:v>5504</c:v>
                </c:pt>
                <c:pt idx="5505">
                  <c:v>5505</c:v>
                </c:pt>
                <c:pt idx="5506">
                  <c:v>5506</c:v>
                </c:pt>
                <c:pt idx="5507">
                  <c:v>5507</c:v>
                </c:pt>
                <c:pt idx="5508">
                  <c:v>5508</c:v>
                </c:pt>
                <c:pt idx="5509">
                  <c:v>5509</c:v>
                </c:pt>
                <c:pt idx="5510">
                  <c:v>5510</c:v>
                </c:pt>
                <c:pt idx="5511">
                  <c:v>5511</c:v>
                </c:pt>
                <c:pt idx="5512">
                  <c:v>5512</c:v>
                </c:pt>
                <c:pt idx="5513">
                  <c:v>5513</c:v>
                </c:pt>
                <c:pt idx="5514">
                  <c:v>5514</c:v>
                </c:pt>
                <c:pt idx="5515">
                  <c:v>5515</c:v>
                </c:pt>
                <c:pt idx="5516">
                  <c:v>5516</c:v>
                </c:pt>
                <c:pt idx="5517">
                  <c:v>5517</c:v>
                </c:pt>
                <c:pt idx="5518">
                  <c:v>5518</c:v>
                </c:pt>
                <c:pt idx="5519">
                  <c:v>5519</c:v>
                </c:pt>
                <c:pt idx="5520">
                  <c:v>5520</c:v>
                </c:pt>
                <c:pt idx="5521">
                  <c:v>5521</c:v>
                </c:pt>
                <c:pt idx="5522">
                  <c:v>5522</c:v>
                </c:pt>
                <c:pt idx="5523">
                  <c:v>5523</c:v>
                </c:pt>
                <c:pt idx="5524">
                  <c:v>5524</c:v>
                </c:pt>
                <c:pt idx="5525">
                  <c:v>5525</c:v>
                </c:pt>
                <c:pt idx="5526">
                  <c:v>5526</c:v>
                </c:pt>
                <c:pt idx="5527">
                  <c:v>5527</c:v>
                </c:pt>
                <c:pt idx="5528">
                  <c:v>5528</c:v>
                </c:pt>
                <c:pt idx="5529">
                  <c:v>5529</c:v>
                </c:pt>
                <c:pt idx="5530">
                  <c:v>5530</c:v>
                </c:pt>
                <c:pt idx="5531">
                  <c:v>5531</c:v>
                </c:pt>
                <c:pt idx="5532">
                  <c:v>5532</c:v>
                </c:pt>
                <c:pt idx="5533">
                  <c:v>5533</c:v>
                </c:pt>
                <c:pt idx="5534">
                  <c:v>5534</c:v>
                </c:pt>
                <c:pt idx="5535">
                  <c:v>5535</c:v>
                </c:pt>
                <c:pt idx="5536">
                  <c:v>5536</c:v>
                </c:pt>
                <c:pt idx="5537">
                  <c:v>5537</c:v>
                </c:pt>
                <c:pt idx="5538">
                  <c:v>5538</c:v>
                </c:pt>
                <c:pt idx="5539">
                  <c:v>5539</c:v>
                </c:pt>
                <c:pt idx="5540">
                  <c:v>5540</c:v>
                </c:pt>
                <c:pt idx="5541">
                  <c:v>5541</c:v>
                </c:pt>
                <c:pt idx="5542">
                  <c:v>5542</c:v>
                </c:pt>
                <c:pt idx="5543">
                  <c:v>5543</c:v>
                </c:pt>
                <c:pt idx="5544">
                  <c:v>5544</c:v>
                </c:pt>
                <c:pt idx="5545">
                  <c:v>5545</c:v>
                </c:pt>
                <c:pt idx="5546">
                  <c:v>5546</c:v>
                </c:pt>
                <c:pt idx="5547">
                  <c:v>5547</c:v>
                </c:pt>
                <c:pt idx="5548">
                  <c:v>5548</c:v>
                </c:pt>
                <c:pt idx="5549">
                  <c:v>5549</c:v>
                </c:pt>
                <c:pt idx="5550">
                  <c:v>5550</c:v>
                </c:pt>
                <c:pt idx="5551">
                  <c:v>5551</c:v>
                </c:pt>
                <c:pt idx="5552">
                  <c:v>5552</c:v>
                </c:pt>
                <c:pt idx="5553">
                  <c:v>5553</c:v>
                </c:pt>
                <c:pt idx="5554">
                  <c:v>5554</c:v>
                </c:pt>
                <c:pt idx="5555">
                  <c:v>5555</c:v>
                </c:pt>
                <c:pt idx="5556">
                  <c:v>5556</c:v>
                </c:pt>
                <c:pt idx="5557">
                  <c:v>5557</c:v>
                </c:pt>
                <c:pt idx="5558">
                  <c:v>5558</c:v>
                </c:pt>
                <c:pt idx="5559">
                  <c:v>5559</c:v>
                </c:pt>
                <c:pt idx="5560">
                  <c:v>5560</c:v>
                </c:pt>
                <c:pt idx="5561">
                  <c:v>5561</c:v>
                </c:pt>
                <c:pt idx="5562">
                  <c:v>5562</c:v>
                </c:pt>
                <c:pt idx="5563">
                  <c:v>5563</c:v>
                </c:pt>
                <c:pt idx="5564">
                  <c:v>5564</c:v>
                </c:pt>
                <c:pt idx="5565">
                  <c:v>5565</c:v>
                </c:pt>
                <c:pt idx="5566">
                  <c:v>5566</c:v>
                </c:pt>
                <c:pt idx="5567">
                  <c:v>5567</c:v>
                </c:pt>
                <c:pt idx="5568">
                  <c:v>5568</c:v>
                </c:pt>
                <c:pt idx="5569">
                  <c:v>5569</c:v>
                </c:pt>
                <c:pt idx="5570">
                  <c:v>5570</c:v>
                </c:pt>
                <c:pt idx="5571">
                  <c:v>5571</c:v>
                </c:pt>
                <c:pt idx="5572">
                  <c:v>5572</c:v>
                </c:pt>
                <c:pt idx="5573">
                  <c:v>5573</c:v>
                </c:pt>
                <c:pt idx="5574">
                  <c:v>5574</c:v>
                </c:pt>
                <c:pt idx="5575">
                  <c:v>5575</c:v>
                </c:pt>
                <c:pt idx="5576">
                  <c:v>5576</c:v>
                </c:pt>
                <c:pt idx="5577">
                  <c:v>5577</c:v>
                </c:pt>
                <c:pt idx="5578">
                  <c:v>5578</c:v>
                </c:pt>
                <c:pt idx="5579">
                  <c:v>5579</c:v>
                </c:pt>
                <c:pt idx="5580">
                  <c:v>5580</c:v>
                </c:pt>
                <c:pt idx="5581">
                  <c:v>5581</c:v>
                </c:pt>
                <c:pt idx="5582">
                  <c:v>5582</c:v>
                </c:pt>
                <c:pt idx="5583">
                  <c:v>5583</c:v>
                </c:pt>
                <c:pt idx="5584">
                  <c:v>5584</c:v>
                </c:pt>
                <c:pt idx="5585">
                  <c:v>5585</c:v>
                </c:pt>
                <c:pt idx="5586">
                  <c:v>5586</c:v>
                </c:pt>
                <c:pt idx="5587">
                  <c:v>5587</c:v>
                </c:pt>
                <c:pt idx="5588">
                  <c:v>5588</c:v>
                </c:pt>
                <c:pt idx="5589">
                  <c:v>5589</c:v>
                </c:pt>
                <c:pt idx="5590">
                  <c:v>5590</c:v>
                </c:pt>
                <c:pt idx="5591">
                  <c:v>5591</c:v>
                </c:pt>
                <c:pt idx="5592">
                  <c:v>5592</c:v>
                </c:pt>
                <c:pt idx="5593">
                  <c:v>5593</c:v>
                </c:pt>
                <c:pt idx="5594">
                  <c:v>5594</c:v>
                </c:pt>
                <c:pt idx="5595">
                  <c:v>5595</c:v>
                </c:pt>
                <c:pt idx="5596">
                  <c:v>5596</c:v>
                </c:pt>
                <c:pt idx="5597">
                  <c:v>5597</c:v>
                </c:pt>
                <c:pt idx="5598">
                  <c:v>5598</c:v>
                </c:pt>
                <c:pt idx="5599">
                  <c:v>5599</c:v>
                </c:pt>
                <c:pt idx="5600">
                  <c:v>5600</c:v>
                </c:pt>
                <c:pt idx="5601">
                  <c:v>5601</c:v>
                </c:pt>
                <c:pt idx="5602">
                  <c:v>5602</c:v>
                </c:pt>
                <c:pt idx="5603">
                  <c:v>5603</c:v>
                </c:pt>
                <c:pt idx="5604">
                  <c:v>5604</c:v>
                </c:pt>
                <c:pt idx="5605">
                  <c:v>5605</c:v>
                </c:pt>
                <c:pt idx="5606">
                  <c:v>5606</c:v>
                </c:pt>
                <c:pt idx="5607">
                  <c:v>5607</c:v>
                </c:pt>
                <c:pt idx="5608">
                  <c:v>5608</c:v>
                </c:pt>
                <c:pt idx="5609">
                  <c:v>5609</c:v>
                </c:pt>
                <c:pt idx="5610">
                  <c:v>5610</c:v>
                </c:pt>
                <c:pt idx="5611">
                  <c:v>5611</c:v>
                </c:pt>
                <c:pt idx="5612">
                  <c:v>5612</c:v>
                </c:pt>
                <c:pt idx="5613">
                  <c:v>5613</c:v>
                </c:pt>
                <c:pt idx="5614">
                  <c:v>5614</c:v>
                </c:pt>
                <c:pt idx="5615">
                  <c:v>5615</c:v>
                </c:pt>
                <c:pt idx="5616">
                  <c:v>5616</c:v>
                </c:pt>
                <c:pt idx="5617">
                  <c:v>5617</c:v>
                </c:pt>
                <c:pt idx="5618">
                  <c:v>5618</c:v>
                </c:pt>
                <c:pt idx="5619">
                  <c:v>5619</c:v>
                </c:pt>
                <c:pt idx="5620">
                  <c:v>5620</c:v>
                </c:pt>
                <c:pt idx="5621">
                  <c:v>5621</c:v>
                </c:pt>
                <c:pt idx="5622">
                  <c:v>5622</c:v>
                </c:pt>
                <c:pt idx="5623">
                  <c:v>5623</c:v>
                </c:pt>
                <c:pt idx="5624">
                  <c:v>5624</c:v>
                </c:pt>
                <c:pt idx="5625">
                  <c:v>5625</c:v>
                </c:pt>
                <c:pt idx="5626">
                  <c:v>5626</c:v>
                </c:pt>
                <c:pt idx="5627">
                  <c:v>5627</c:v>
                </c:pt>
                <c:pt idx="5628">
                  <c:v>5628</c:v>
                </c:pt>
                <c:pt idx="5629">
                  <c:v>5629</c:v>
                </c:pt>
                <c:pt idx="5630">
                  <c:v>5630</c:v>
                </c:pt>
                <c:pt idx="5631">
                  <c:v>5631</c:v>
                </c:pt>
                <c:pt idx="5632">
                  <c:v>5632</c:v>
                </c:pt>
                <c:pt idx="5633">
                  <c:v>5633</c:v>
                </c:pt>
                <c:pt idx="5634">
                  <c:v>5634</c:v>
                </c:pt>
                <c:pt idx="5635">
                  <c:v>5635</c:v>
                </c:pt>
                <c:pt idx="5636">
                  <c:v>5636</c:v>
                </c:pt>
                <c:pt idx="5637">
                  <c:v>5637</c:v>
                </c:pt>
                <c:pt idx="5638">
                  <c:v>5638</c:v>
                </c:pt>
                <c:pt idx="5639">
                  <c:v>5639</c:v>
                </c:pt>
                <c:pt idx="5640">
                  <c:v>5640</c:v>
                </c:pt>
                <c:pt idx="5641">
                  <c:v>5641</c:v>
                </c:pt>
                <c:pt idx="5642">
                  <c:v>5642</c:v>
                </c:pt>
                <c:pt idx="5643">
                  <c:v>5643</c:v>
                </c:pt>
                <c:pt idx="5644">
                  <c:v>5644</c:v>
                </c:pt>
                <c:pt idx="5645">
                  <c:v>5645</c:v>
                </c:pt>
                <c:pt idx="5646">
                  <c:v>5646</c:v>
                </c:pt>
                <c:pt idx="5647">
                  <c:v>5647</c:v>
                </c:pt>
                <c:pt idx="5648">
                  <c:v>5648</c:v>
                </c:pt>
                <c:pt idx="5649">
                  <c:v>5649</c:v>
                </c:pt>
                <c:pt idx="5650">
                  <c:v>5650</c:v>
                </c:pt>
                <c:pt idx="5651">
                  <c:v>5651</c:v>
                </c:pt>
                <c:pt idx="5652">
                  <c:v>5652</c:v>
                </c:pt>
                <c:pt idx="5653">
                  <c:v>5653</c:v>
                </c:pt>
                <c:pt idx="5654">
                  <c:v>5654</c:v>
                </c:pt>
                <c:pt idx="5655">
                  <c:v>5655</c:v>
                </c:pt>
                <c:pt idx="5656">
                  <c:v>5656</c:v>
                </c:pt>
                <c:pt idx="5657">
                  <c:v>5657</c:v>
                </c:pt>
                <c:pt idx="5658">
                  <c:v>5658</c:v>
                </c:pt>
                <c:pt idx="5659">
                  <c:v>5659</c:v>
                </c:pt>
                <c:pt idx="5660">
                  <c:v>5660</c:v>
                </c:pt>
                <c:pt idx="5661">
                  <c:v>5661</c:v>
                </c:pt>
                <c:pt idx="5662">
                  <c:v>5662</c:v>
                </c:pt>
                <c:pt idx="5663">
                  <c:v>5663</c:v>
                </c:pt>
                <c:pt idx="5664">
                  <c:v>5664</c:v>
                </c:pt>
                <c:pt idx="5665">
                  <c:v>5665</c:v>
                </c:pt>
                <c:pt idx="5666">
                  <c:v>5666</c:v>
                </c:pt>
                <c:pt idx="5667">
                  <c:v>5667</c:v>
                </c:pt>
                <c:pt idx="5668">
                  <c:v>5668</c:v>
                </c:pt>
                <c:pt idx="5669">
                  <c:v>5669</c:v>
                </c:pt>
                <c:pt idx="5670">
                  <c:v>5670</c:v>
                </c:pt>
                <c:pt idx="5671">
                  <c:v>5671</c:v>
                </c:pt>
                <c:pt idx="5672">
                  <c:v>5672</c:v>
                </c:pt>
                <c:pt idx="5673">
                  <c:v>5673</c:v>
                </c:pt>
                <c:pt idx="5674">
                  <c:v>5674</c:v>
                </c:pt>
                <c:pt idx="5675">
                  <c:v>5675</c:v>
                </c:pt>
                <c:pt idx="5676">
                  <c:v>5676</c:v>
                </c:pt>
                <c:pt idx="5677">
                  <c:v>5677</c:v>
                </c:pt>
                <c:pt idx="5678">
                  <c:v>5678</c:v>
                </c:pt>
                <c:pt idx="5679">
                  <c:v>5679</c:v>
                </c:pt>
                <c:pt idx="5680">
                  <c:v>5680</c:v>
                </c:pt>
                <c:pt idx="5681">
                  <c:v>5681</c:v>
                </c:pt>
                <c:pt idx="5682">
                  <c:v>5682</c:v>
                </c:pt>
                <c:pt idx="5683">
                  <c:v>5683</c:v>
                </c:pt>
                <c:pt idx="5684">
                  <c:v>5684</c:v>
                </c:pt>
                <c:pt idx="5685">
                  <c:v>5685</c:v>
                </c:pt>
                <c:pt idx="5686">
                  <c:v>5686</c:v>
                </c:pt>
                <c:pt idx="5687">
                  <c:v>5687</c:v>
                </c:pt>
                <c:pt idx="5688">
                  <c:v>5688</c:v>
                </c:pt>
                <c:pt idx="5689">
                  <c:v>5689</c:v>
                </c:pt>
                <c:pt idx="5690">
                  <c:v>5690</c:v>
                </c:pt>
                <c:pt idx="5691">
                  <c:v>5691</c:v>
                </c:pt>
                <c:pt idx="5692">
                  <c:v>5692</c:v>
                </c:pt>
                <c:pt idx="5693">
                  <c:v>5693</c:v>
                </c:pt>
                <c:pt idx="5694">
                  <c:v>5694</c:v>
                </c:pt>
                <c:pt idx="5695">
                  <c:v>5695</c:v>
                </c:pt>
                <c:pt idx="5696">
                  <c:v>5696</c:v>
                </c:pt>
                <c:pt idx="5697">
                  <c:v>5697</c:v>
                </c:pt>
                <c:pt idx="5698">
                  <c:v>5698</c:v>
                </c:pt>
                <c:pt idx="5699">
                  <c:v>5699</c:v>
                </c:pt>
                <c:pt idx="5700">
                  <c:v>5700</c:v>
                </c:pt>
                <c:pt idx="5701">
                  <c:v>5701</c:v>
                </c:pt>
                <c:pt idx="5702">
                  <c:v>5702</c:v>
                </c:pt>
                <c:pt idx="5703">
                  <c:v>5703</c:v>
                </c:pt>
                <c:pt idx="5704">
                  <c:v>5704</c:v>
                </c:pt>
                <c:pt idx="5705">
                  <c:v>5705</c:v>
                </c:pt>
                <c:pt idx="5706">
                  <c:v>5706</c:v>
                </c:pt>
                <c:pt idx="5707">
                  <c:v>5707</c:v>
                </c:pt>
                <c:pt idx="5708">
                  <c:v>5708</c:v>
                </c:pt>
                <c:pt idx="5709">
                  <c:v>5709</c:v>
                </c:pt>
                <c:pt idx="5710">
                  <c:v>5710</c:v>
                </c:pt>
                <c:pt idx="5711">
                  <c:v>5711</c:v>
                </c:pt>
                <c:pt idx="5712">
                  <c:v>5712</c:v>
                </c:pt>
                <c:pt idx="5713">
                  <c:v>5713</c:v>
                </c:pt>
                <c:pt idx="5714">
                  <c:v>5714</c:v>
                </c:pt>
                <c:pt idx="5715">
                  <c:v>5715</c:v>
                </c:pt>
                <c:pt idx="5716">
                  <c:v>5716</c:v>
                </c:pt>
                <c:pt idx="5717">
                  <c:v>5717</c:v>
                </c:pt>
                <c:pt idx="5718">
                  <c:v>5718</c:v>
                </c:pt>
                <c:pt idx="5719">
                  <c:v>5719</c:v>
                </c:pt>
                <c:pt idx="5720">
                  <c:v>5720</c:v>
                </c:pt>
                <c:pt idx="5721">
                  <c:v>5721</c:v>
                </c:pt>
                <c:pt idx="5722">
                  <c:v>5722</c:v>
                </c:pt>
                <c:pt idx="5723">
                  <c:v>5723</c:v>
                </c:pt>
                <c:pt idx="5724">
                  <c:v>5724</c:v>
                </c:pt>
                <c:pt idx="5725">
                  <c:v>5725</c:v>
                </c:pt>
                <c:pt idx="5726">
                  <c:v>5726</c:v>
                </c:pt>
                <c:pt idx="5727">
                  <c:v>5727</c:v>
                </c:pt>
                <c:pt idx="5728">
                  <c:v>5728</c:v>
                </c:pt>
                <c:pt idx="5729">
                  <c:v>5729</c:v>
                </c:pt>
                <c:pt idx="5730">
                  <c:v>5730</c:v>
                </c:pt>
                <c:pt idx="5731">
                  <c:v>5731</c:v>
                </c:pt>
                <c:pt idx="5732">
                  <c:v>5732</c:v>
                </c:pt>
                <c:pt idx="5733">
                  <c:v>5733</c:v>
                </c:pt>
                <c:pt idx="5734">
                  <c:v>5734</c:v>
                </c:pt>
                <c:pt idx="5735">
                  <c:v>5735</c:v>
                </c:pt>
                <c:pt idx="5736">
                  <c:v>5736</c:v>
                </c:pt>
                <c:pt idx="5737">
                  <c:v>5737</c:v>
                </c:pt>
                <c:pt idx="5738">
                  <c:v>5738</c:v>
                </c:pt>
                <c:pt idx="5739">
                  <c:v>5739</c:v>
                </c:pt>
                <c:pt idx="5740">
                  <c:v>5740</c:v>
                </c:pt>
                <c:pt idx="5741">
                  <c:v>5741</c:v>
                </c:pt>
                <c:pt idx="5742">
                  <c:v>5742</c:v>
                </c:pt>
                <c:pt idx="5743">
                  <c:v>5743</c:v>
                </c:pt>
                <c:pt idx="5744">
                  <c:v>5744</c:v>
                </c:pt>
                <c:pt idx="5745">
                  <c:v>5745</c:v>
                </c:pt>
                <c:pt idx="5746">
                  <c:v>5746</c:v>
                </c:pt>
                <c:pt idx="5747">
                  <c:v>5747</c:v>
                </c:pt>
                <c:pt idx="5748">
                  <c:v>5748</c:v>
                </c:pt>
                <c:pt idx="5749">
                  <c:v>5749</c:v>
                </c:pt>
                <c:pt idx="5750">
                  <c:v>5750</c:v>
                </c:pt>
                <c:pt idx="5751">
                  <c:v>5751</c:v>
                </c:pt>
                <c:pt idx="5752">
                  <c:v>5752</c:v>
                </c:pt>
                <c:pt idx="5753">
                  <c:v>5753</c:v>
                </c:pt>
                <c:pt idx="5754">
                  <c:v>5754</c:v>
                </c:pt>
                <c:pt idx="5755">
                  <c:v>5755</c:v>
                </c:pt>
                <c:pt idx="5756">
                  <c:v>5756</c:v>
                </c:pt>
                <c:pt idx="5757">
                  <c:v>5757</c:v>
                </c:pt>
                <c:pt idx="5758">
                  <c:v>5758</c:v>
                </c:pt>
                <c:pt idx="5759">
                  <c:v>5759</c:v>
                </c:pt>
                <c:pt idx="5760">
                  <c:v>5760</c:v>
                </c:pt>
                <c:pt idx="5761">
                  <c:v>5761</c:v>
                </c:pt>
                <c:pt idx="5762">
                  <c:v>5762</c:v>
                </c:pt>
                <c:pt idx="5763">
                  <c:v>5763</c:v>
                </c:pt>
                <c:pt idx="5764">
                  <c:v>5764</c:v>
                </c:pt>
                <c:pt idx="5765">
                  <c:v>5765</c:v>
                </c:pt>
                <c:pt idx="5766">
                  <c:v>5766</c:v>
                </c:pt>
                <c:pt idx="5767">
                  <c:v>5767</c:v>
                </c:pt>
                <c:pt idx="5768">
                  <c:v>5768</c:v>
                </c:pt>
                <c:pt idx="5769">
                  <c:v>5769</c:v>
                </c:pt>
                <c:pt idx="5770">
                  <c:v>5770</c:v>
                </c:pt>
                <c:pt idx="5771">
                  <c:v>5771</c:v>
                </c:pt>
                <c:pt idx="5772">
                  <c:v>5772</c:v>
                </c:pt>
                <c:pt idx="5773">
                  <c:v>5773</c:v>
                </c:pt>
                <c:pt idx="5774">
                  <c:v>5774</c:v>
                </c:pt>
                <c:pt idx="5775">
                  <c:v>5775</c:v>
                </c:pt>
                <c:pt idx="5776">
                  <c:v>5776</c:v>
                </c:pt>
                <c:pt idx="5777">
                  <c:v>5777</c:v>
                </c:pt>
                <c:pt idx="5778">
                  <c:v>5778</c:v>
                </c:pt>
                <c:pt idx="5779">
                  <c:v>5779</c:v>
                </c:pt>
                <c:pt idx="5780">
                  <c:v>5780</c:v>
                </c:pt>
                <c:pt idx="5781">
                  <c:v>5781</c:v>
                </c:pt>
                <c:pt idx="5782">
                  <c:v>5782</c:v>
                </c:pt>
                <c:pt idx="5783">
                  <c:v>5783</c:v>
                </c:pt>
                <c:pt idx="5784">
                  <c:v>5784</c:v>
                </c:pt>
                <c:pt idx="5785">
                  <c:v>5785</c:v>
                </c:pt>
                <c:pt idx="5786">
                  <c:v>5786</c:v>
                </c:pt>
                <c:pt idx="5787">
                  <c:v>5787</c:v>
                </c:pt>
                <c:pt idx="5788">
                  <c:v>5788</c:v>
                </c:pt>
                <c:pt idx="5789">
                  <c:v>5789</c:v>
                </c:pt>
                <c:pt idx="5790">
                  <c:v>5790</c:v>
                </c:pt>
                <c:pt idx="5791">
                  <c:v>5791</c:v>
                </c:pt>
                <c:pt idx="5792">
                  <c:v>5792</c:v>
                </c:pt>
                <c:pt idx="5793">
                  <c:v>5793</c:v>
                </c:pt>
                <c:pt idx="5794">
                  <c:v>5794</c:v>
                </c:pt>
                <c:pt idx="5795">
                  <c:v>5795</c:v>
                </c:pt>
                <c:pt idx="5796">
                  <c:v>5796</c:v>
                </c:pt>
                <c:pt idx="5797">
                  <c:v>5797</c:v>
                </c:pt>
                <c:pt idx="5798">
                  <c:v>5798</c:v>
                </c:pt>
                <c:pt idx="5799">
                  <c:v>5799</c:v>
                </c:pt>
                <c:pt idx="5800">
                  <c:v>5800</c:v>
                </c:pt>
                <c:pt idx="5801">
                  <c:v>5801</c:v>
                </c:pt>
                <c:pt idx="5802">
                  <c:v>5802</c:v>
                </c:pt>
                <c:pt idx="5803">
                  <c:v>5803</c:v>
                </c:pt>
                <c:pt idx="5804">
                  <c:v>5804</c:v>
                </c:pt>
                <c:pt idx="5805">
                  <c:v>5805</c:v>
                </c:pt>
                <c:pt idx="5806">
                  <c:v>5806</c:v>
                </c:pt>
                <c:pt idx="5807">
                  <c:v>5807</c:v>
                </c:pt>
                <c:pt idx="5808">
                  <c:v>5808</c:v>
                </c:pt>
                <c:pt idx="5809">
                  <c:v>5809</c:v>
                </c:pt>
                <c:pt idx="5810">
                  <c:v>5810</c:v>
                </c:pt>
                <c:pt idx="5811">
                  <c:v>5811</c:v>
                </c:pt>
                <c:pt idx="5812">
                  <c:v>5812</c:v>
                </c:pt>
                <c:pt idx="5813">
                  <c:v>5813</c:v>
                </c:pt>
                <c:pt idx="5814">
                  <c:v>5814</c:v>
                </c:pt>
                <c:pt idx="5815">
                  <c:v>5815</c:v>
                </c:pt>
                <c:pt idx="5816">
                  <c:v>5816</c:v>
                </c:pt>
                <c:pt idx="5817">
                  <c:v>5817</c:v>
                </c:pt>
                <c:pt idx="5818">
                  <c:v>5818</c:v>
                </c:pt>
                <c:pt idx="5819">
                  <c:v>5819</c:v>
                </c:pt>
                <c:pt idx="5820">
                  <c:v>5820</c:v>
                </c:pt>
                <c:pt idx="5821">
                  <c:v>5821</c:v>
                </c:pt>
                <c:pt idx="5822">
                  <c:v>5822</c:v>
                </c:pt>
                <c:pt idx="5823">
                  <c:v>5823</c:v>
                </c:pt>
                <c:pt idx="5824">
                  <c:v>5824</c:v>
                </c:pt>
                <c:pt idx="5825">
                  <c:v>5825</c:v>
                </c:pt>
                <c:pt idx="5826">
                  <c:v>5826</c:v>
                </c:pt>
                <c:pt idx="5827">
                  <c:v>5827</c:v>
                </c:pt>
                <c:pt idx="5828">
                  <c:v>5828</c:v>
                </c:pt>
                <c:pt idx="5829">
                  <c:v>5829</c:v>
                </c:pt>
                <c:pt idx="5830">
                  <c:v>5830</c:v>
                </c:pt>
                <c:pt idx="5831">
                  <c:v>5831</c:v>
                </c:pt>
                <c:pt idx="5832">
                  <c:v>5832</c:v>
                </c:pt>
                <c:pt idx="5833">
                  <c:v>5833</c:v>
                </c:pt>
                <c:pt idx="5834">
                  <c:v>5834</c:v>
                </c:pt>
                <c:pt idx="5835">
                  <c:v>5835</c:v>
                </c:pt>
                <c:pt idx="5836">
                  <c:v>5836</c:v>
                </c:pt>
                <c:pt idx="5837">
                  <c:v>5837</c:v>
                </c:pt>
                <c:pt idx="5838">
                  <c:v>5838</c:v>
                </c:pt>
                <c:pt idx="5839">
                  <c:v>5839</c:v>
                </c:pt>
                <c:pt idx="5840">
                  <c:v>5840</c:v>
                </c:pt>
                <c:pt idx="5841">
                  <c:v>5841</c:v>
                </c:pt>
                <c:pt idx="5842">
                  <c:v>5842</c:v>
                </c:pt>
                <c:pt idx="5843">
                  <c:v>5843</c:v>
                </c:pt>
                <c:pt idx="5844">
                  <c:v>5844</c:v>
                </c:pt>
                <c:pt idx="5845">
                  <c:v>5845</c:v>
                </c:pt>
                <c:pt idx="5846">
                  <c:v>5846</c:v>
                </c:pt>
                <c:pt idx="5847">
                  <c:v>5847</c:v>
                </c:pt>
                <c:pt idx="5848">
                  <c:v>5848</c:v>
                </c:pt>
                <c:pt idx="5849">
                  <c:v>5849</c:v>
                </c:pt>
                <c:pt idx="5850">
                  <c:v>5850</c:v>
                </c:pt>
                <c:pt idx="5851">
                  <c:v>5851</c:v>
                </c:pt>
                <c:pt idx="5852">
                  <c:v>5852</c:v>
                </c:pt>
                <c:pt idx="5853">
                  <c:v>5853</c:v>
                </c:pt>
                <c:pt idx="5854">
                  <c:v>5854</c:v>
                </c:pt>
                <c:pt idx="5855">
                  <c:v>5855</c:v>
                </c:pt>
                <c:pt idx="5856">
                  <c:v>5856</c:v>
                </c:pt>
                <c:pt idx="5857">
                  <c:v>5857</c:v>
                </c:pt>
                <c:pt idx="5858">
                  <c:v>5858</c:v>
                </c:pt>
                <c:pt idx="5859">
                  <c:v>5859</c:v>
                </c:pt>
                <c:pt idx="5860">
                  <c:v>5860</c:v>
                </c:pt>
                <c:pt idx="5861">
                  <c:v>5861</c:v>
                </c:pt>
                <c:pt idx="5862">
                  <c:v>5862</c:v>
                </c:pt>
                <c:pt idx="5863">
                  <c:v>5863</c:v>
                </c:pt>
                <c:pt idx="5864">
                  <c:v>5864</c:v>
                </c:pt>
                <c:pt idx="5865">
                  <c:v>5865</c:v>
                </c:pt>
                <c:pt idx="5866">
                  <c:v>5866</c:v>
                </c:pt>
                <c:pt idx="5867">
                  <c:v>5867</c:v>
                </c:pt>
                <c:pt idx="5868">
                  <c:v>5868</c:v>
                </c:pt>
                <c:pt idx="5869">
                  <c:v>5869</c:v>
                </c:pt>
                <c:pt idx="5870">
                  <c:v>5870</c:v>
                </c:pt>
                <c:pt idx="5871">
                  <c:v>5871</c:v>
                </c:pt>
                <c:pt idx="5872">
                  <c:v>5872</c:v>
                </c:pt>
                <c:pt idx="5873">
                  <c:v>5873</c:v>
                </c:pt>
                <c:pt idx="5874">
                  <c:v>5874</c:v>
                </c:pt>
                <c:pt idx="5875">
                  <c:v>5875</c:v>
                </c:pt>
                <c:pt idx="5876">
                  <c:v>5876</c:v>
                </c:pt>
                <c:pt idx="5877">
                  <c:v>5877</c:v>
                </c:pt>
                <c:pt idx="5878">
                  <c:v>5878</c:v>
                </c:pt>
                <c:pt idx="5879">
                  <c:v>5879</c:v>
                </c:pt>
                <c:pt idx="5880">
                  <c:v>5880</c:v>
                </c:pt>
                <c:pt idx="5881">
                  <c:v>5881</c:v>
                </c:pt>
                <c:pt idx="5882">
                  <c:v>5882</c:v>
                </c:pt>
                <c:pt idx="5883">
                  <c:v>5883</c:v>
                </c:pt>
                <c:pt idx="5884">
                  <c:v>5884</c:v>
                </c:pt>
                <c:pt idx="5885">
                  <c:v>5885</c:v>
                </c:pt>
                <c:pt idx="5886">
                  <c:v>5886</c:v>
                </c:pt>
                <c:pt idx="5887">
                  <c:v>5887</c:v>
                </c:pt>
                <c:pt idx="5888">
                  <c:v>5888</c:v>
                </c:pt>
                <c:pt idx="5889">
                  <c:v>5889</c:v>
                </c:pt>
                <c:pt idx="5890">
                  <c:v>5890</c:v>
                </c:pt>
                <c:pt idx="5891">
                  <c:v>5891</c:v>
                </c:pt>
                <c:pt idx="5892">
                  <c:v>5892</c:v>
                </c:pt>
                <c:pt idx="5893">
                  <c:v>5893</c:v>
                </c:pt>
                <c:pt idx="5894">
                  <c:v>5894</c:v>
                </c:pt>
                <c:pt idx="5895">
                  <c:v>5895</c:v>
                </c:pt>
                <c:pt idx="5896">
                  <c:v>5896</c:v>
                </c:pt>
                <c:pt idx="5897">
                  <c:v>5897</c:v>
                </c:pt>
                <c:pt idx="5898">
                  <c:v>5898</c:v>
                </c:pt>
                <c:pt idx="5899">
                  <c:v>5899</c:v>
                </c:pt>
                <c:pt idx="5900">
                  <c:v>5900</c:v>
                </c:pt>
                <c:pt idx="5901">
                  <c:v>5901</c:v>
                </c:pt>
                <c:pt idx="5902">
                  <c:v>5902</c:v>
                </c:pt>
                <c:pt idx="5903">
                  <c:v>5903</c:v>
                </c:pt>
                <c:pt idx="5904">
                  <c:v>5904</c:v>
                </c:pt>
                <c:pt idx="5905">
                  <c:v>5905</c:v>
                </c:pt>
                <c:pt idx="5906">
                  <c:v>5906</c:v>
                </c:pt>
                <c:pt idx="5907">
                  <c:v>5907</c:v>
                </c:pt>
                <c:pt idx="5908">
                  <c:v>5908</c:v>
                </c:pt>
                <c:pt idx="5909">
                  <c:v>5909</c:v>
                </c:pt>
                <c:pt idx="5910">
                  <c:v>5910</c:v>
                </c:pt>
                <c:pt idx="5911">
                  <c:v>5911</c:v>
                </c:pt>
                <c:pt idx="5912">
                  <c:v>5912</c:v>
                </c:pt>
                <c:pt idx="5913">
                  <c:v>5913</c:v>
                </c:pt>
                <c:pt idx="5914">
                  <c:v>5914</c:v>
                </c:pt>
                <c:pt idx="5915">
                  <c:v>5915</c:v>
                </c:pt>
                <c:pt idx="5916">
                  <c:v>5916</c:v>
                </c:pt>
                <c:pt idx="5917">
                  <c:v>5917</c:v>
                </c:pt>
                <c:pt idx="5918">
                  <c:v>5918</c:v>
                </c:pt>
                <c:pt idx="5919">
                  <c:v>5919</c:v>
                </c:pt>
                <c:pt idx="5920">
                  <c:v>5920</c:v>
                </c:pt>
                <c:pt idx="5921">
                  <c:v>5921</c:v>
                </c:pt>
                <c:pt idx="5922">
                  <c:v>5922</c:v>
                </c:pt>
                <c:pt idx="5923">
                  <c:v>5923</c:v>
                </c:pt>
                <c:pt idx="5924">
                  <c:v>5924</c:v>
                </c:pt>
                <c:pt idx="5925">
                  <c:v>5925</c:v>
                </c:pt>
                <c:pt idx="5926">
                  <c:v>5926</c:v>
                </c:pt>
                <c:pt idx="5927">
                  <c:v>5927</c:v>
                </c:pt>
                <c:pt idx="5928">
                  <c:v>5928</c:v>
                </c:pt>
                <c:pt idx="5929">
                  <c:v>5929</c:v>
                </c:pt>
                <c:pt idx="5930">
                  <c:v>5930</c:v>
                </c:pt>
                <c:pt idx="5931">
                  <c:v>5931</c:v>
                </c:pt>
                <c:pt idx="5932">
                  <c:v>5932</c:v>
                </c:pt>
                <c:pt idx="5933">
                  <c:v>5933</c:v>
                </c:pt>
                <c:pt idx="5934">
                  <c:v>5934</c:v>
                </c:pt>
                <c:pt idx="5935">
                  <c:v>5935</c:v>
                </c:pt>
                <c:pt idx="5936">
                  <c:v>5936</c:v>
                </c:pt>
                <c:pt idx="5937">
                  <c:v>5937</c:v>
                </c:pt>
                <c:pt idx="5938">
                  <c:v>5938</c:v>
                </c:pt>
                <c:pt idx="5939">
                  <c:v>5939</c:v>
                </c:pt>
                <c:pt idx="5940">
                  <c:v>5940</c:v>
                </c:pt>
                <c:pt idx="5941">
                  <c:v>5941</c:v>
                </c:pt>
                <c:pt idx="5942">
                  <c:v>5942</c:v>
                </c:pt>
                <c:pt idx="5943">
                  <c:v>5943</c:v>
                </c:pt>
                <c:pt idx="5944">
                  <c:v>5944</c:v>
                </c:pt>
                <c:pt idx="5945">
                  <c:v>5945</c:v>
                </c:pt>
                <c:pt idx="5946">
                  <c:v>5946</c:v>
                </c:pt>
                <c:pt idx="5947">
                  <c:v>5947</c:v>
                </c:pt>
                <c:pt idx="5948">
                  <c:v>5948</c:v>
                </c:pt>
                <c:pt idx="5949">
                  <c:v>5949</c:v>
                </c:pt>
                <c:pt idx="5950">
                  <c:v>5950</c:v>
                </c:pt>
                <c:pt idx="5951">
                  <c:v>5951</c:v>
                </c:pt>
                <c:pt idx="5952">
                  <c:v>5952</c:v>
                </c:pt>
                <c:pt idx="5953">
                  <c:v>5953</c:v>
                </c:pt>
                <c:pt idx="5954">
                  <c:v>5954</c:v>
                </c:pt>
                <c:pt idx="5955">
                  <c:v>5955</c:v>
                </c:pt>
                <c:pt idx="5956">
                  <c:v>5956</c:v>
                </c:pt>
                <c:pt idx="5957">
                  <c:v>5957</c:v>
                </c:pt>
                <c:pt idx="5958">
                  <c:v>5958</c:v>
                </c:pt>
                <c:pt idx="5959">
                  <c:v>5959</c:v>
                </c:pt>
                <c:pt idx="5960">
                  <c:v>5960</c:v>
                </c:pt>
                <c:pt idx="5961">
                  <c:v>5961</c:v>
                </c:pt>
                <c:pt idx="5962">
                  <c:v>5962</c:v>
                </c:pt>
                <c:pt idx="5963">
                  <c:v>5963</c:v>
                </c:pt>
                <c:pt idx="5964">
                  <c:v>5964</c:v>
                </c:pt>
                <c:pt idx="5965">
                  <c:v>5965</c:v>
                </c:pt>
                <c:pt idx="5966">
                  <c:v>5966</c:v>
                </c:pt>
                <c:pt idx="5967">
                  <c:v>5967</c:v>
                </c:pt>
                <c:pt idx="5968">
                  <c:v>5968</c:v>
                </c:pt>
                <c:pt idx="5969">
                  <c:v>5969</c:v>
                </c:pt>
                <c:pt idx="5970">
                  <c:v>5970</c:v>
                </c:pt>
                <c:pt idx="5971">
                  <c:v>5971</c:v>
                </c:pt>
                <c:pt idx="5972">
                  <c:v>5972</c:v>
                </c:pt>
                <c:pt idx="5973">
                  <c:v>5973</c:v>
                </c:pt>
                <c:pt idx="5974">
                  <c:v>5974</c:v>
                </c:pt>
                <c:pt idx="5975">
                  <c:v>5975</c:v>
                </c:pt>
                <c:pt idx="5976">
                  <c:v>5976</c:v>
                </c:pt>
                <c:pt idx="5977">
                  <c:v>5977</c:v>
                </c:pt>
                <c:pt idx="5978">
                  <c:v>5978</c:v>
                </c:pt>
                <c:pt idx="5979">
                  <c:v>5979</c:v>
                </c:pt>
                <c:pt idx="5980">
                  <c:v>5980</c:v>
                </c:pt>
                <c:pt idx="5981">
                  <c:v>5981</c:v>
                </c:pt>
                <c:pt idx="5982">
                  <c:v>5982</c:v>
                </c:pt>
                <c:pt idx="5983">
                  <c:v>5983</c:v>
                </c:pt>
                <c:pt idx="5984">
                  <c:v>5984</c:v>
                </c:pt>
                <c:pt idx="5985">
                  <c:v>5985</c:v>
                </c:pt>
                <c:pt idx="5986">
                  <c:v>5986</c:v>
                </c:pt>
                <c:pt idx="5987">
                  <c:v>5987</c:v>
                </c:pt>
                <c:pt idx="5988">
                  <c:v>5988</c:v>
                </c:pt>
                <c:pt idx="5989">
                  <c:v>5989</c:v>
                </c:pt>
                <c:pt idx="5990">
                  <c:v>5990</c:v>
                </c:pt>
                <c:pt idx="5991">
                  <c:v>5991</c:v>
                </c:pt>
                <c:pt idx="5992">
                  <c:v>5992</c:v>
                </c:pt>
                <c:pt idx="5993">
                  <c:v>5993</c:v>
                </c:pt>
                <c:pt idx="5994">
                  <c:v>5994</c:v>
                </c:pt>
                <c:pt idx="5995">
                  <c:v>5995</c:v>
                </c:pt>
                <c:pt idx="5996">
                  <c:v>5996</c:v>
                </c:pt>
                <c:pt idx="5997">
                  <c:v>5997</c:v>
                </c:pt>
                <c:pt idx="5998">
                  <c:v>5998</c:v>
                </c:pt>
                <c:pt idx="5999">
                  <c:v>5999</c:v>
                </c:pt>
                <c:pt idx="6000">
                  <c:v>6000</c:v>
                </c:pt>
                <c:pt idx="6001">
                  <c:v>6001</c:v>
                </c:pt>
                <c:pt idx="6002">
                  <c:v>6002</c:v>
                </c:pt>
                <c:pt idx="6003">
                  <c:v>6003</c:v>
                </c:pt>
                <c:pt idx="6004">
                  <c:v>6004</c:v>
                </c:pt>
                <c:pt idx="6005">
                  <c:v>6005</c:v>
                </c:pt>
                <c:pt idx="6006">
                  <c:v>6006</c:v>
                </c:pt>
                <c:pt idx="6007">
                  <c:v>6007</c:v>
                </c:pt>
                <c:pt idx="6008">
                  <c:v>6008</c:v>
                </c:pt>
                <c:pt idx="6009">
                  <c:v>6009</c:v>
                </c:pt>
                <c:pt idx="6010">
                  <c:v>6010</c:v>
                </c:pt>
                <c:pt idx="6011">
                  <c:v>6011</c:v>
                </c:pt>
                <c:pt idx="6012">
                  <c:v>6012</c:v>
                </c:pt>
                <c:pt idx="6013">
                  <c:v>6013</c:v>
                </c:pt>
                <c:pt idx="6014">
                  <c:v>6014</c:v>
                </c:pt>
                <c:pt idx="6015">
                  <c:v>6015</c:v>
                </c:pt>
                <c:pt idx="6016">
                  <c:v>6016</c:v>
                </c:pt>
                <c:pt idx="6017">
                  <c:v>6017</c:v>
                </c:pt>
                <c:pt idx="6018">
                  <c:v>6018</c:v>
                </c:pt>
                <c:pt idx="6019">
                  <c:v>6019</c:v>
                </c:pt>
                <c:pt idx="6020">
                  <c:v>6020</c:v>
                </c:pt>
                <c:pt idx="6021">
                  <c:v>6021</c:v>
                </c:pt>
                <c:pt idx="6022">
                  <c:v>6022</c:v>
                </c:pt>
                <c:pt idx="6023">
                  <c:v>6023</c:v>
                </c:pt>
                <c:pt idx="6024">
                  <c:v>6024</c:v>
                </c:pt>
                <c:pt idx="6025">
                  <c:v>6025</c:v>
                </c:pt>
                <c:pt idx="6026">
                  <c:v>6026</c:v>
                </c:pt>
                <c:pt idx="6027">
                  <c:v>6027</c:v>
                </c:pt>
                <c:pt idx="6028">
                  <c:v>6028</c:v>
                </c:pt>
                <c:pt idx="6029">
                  <c:v>6029</c:v>
                </c:pt>
                <c:pt idx="6030">
                  <c:v>6030</c:v>
                </c:pt>
                <c:pt idx="6031">
                  <c:v>6031</c:v>
                </c:pt>
                <c:pt idx="6032">
                  <c:v>6032</c:v>
                </c:pt>
                <c:pt idx="6033">
                  <c:v>6033</c:v>
                </c:pt>
                <c:pt idx="6034">
                  <c:v>6034</c:v>
                </c:pt>
                <c:pt idx="6035">
                  <c:v>6035</c:v>
                </c:pt>
                <c:pt idx="6036">
                  <c:v>6036</c:v>
                </c:pt>
                <c:pt idx="6037">
                  <c:v>6037</c:v>
                </c:pt>
                <c:pt idx="6038">
                  <c:v>6038</c:v>
                </c:pt>
                <c:pt idx="6039">
                  <c:v>6039</c:v>
                </c:pt>
                <c:pt idx="6040">
                  <c:v>6040</c:v>
                </c:pt>
                <c:pt idx="6041">
                  <c:v>6041</c:v>
                </c:pt>
                <c:pt idx="6042">
                  <c:v>6042</c:v>
                </c:pt>
                <c:pt idx="6043">
                  <c:v>6043</c:v>
                </c:pt>
                <c:pt idx="6044">
                  <c:v>6044</c:v>
                </c:pt>
                <c:pt idx="6045">
                  <c:v>6045</c:v>
                </c:pt>
                <c:pt idx="6046">
                  <c:v>6046</c:v>
                </c:pt>
                <c:pt idx="6047">
                  <c:v>6047</c:v>
                </c:pt>
                <c:pt idx="6048">
                  <c:v>6048</c:v>
                </c:pt>
                <c:pt idx="6049">
                  <c:v>6049</c:v>
                </c:pt>
                <c:pt idx="6050">
                  <c:v>6050</c:v>
                </c:pt>
                <c:pt idx="6051">
                  <c:v>6051</c:v>
                </c:pt>
                <c:pt idx="6052">
                  <c:v>6052</c:v>
                </c:pt>
                <c:pt idx="6053">
                  <c:v>6053</c:v>
                </c:pt>
                <c:pt idx="6054">
                  <c:v>6054</c:v>
                </c:pt>
                <c:pt idx="6055">
                  <c:v>6055</c:v>
                </c:pt>
                <c:pt idx="6056">
                  <c:v>6056</c:v>
                </c:pt>
                <c:pt idx="6057">
                  <c:v>6057</c:v>
                </c:pt>
                <c:pt idx="6058">
                  <c:v>6058</c:v>
                </c:pt>
                <c:pt idx="6059">
                  <c:v>6059</c:v>
                </c:pt>
                <c:pt idx="6060">
                  <c:v>6060</c:v>
                </c:pt>
                <c:pt idx="6061">
                  <c:v>6061</c:v>
                </c:pt>
                <c:pt idx="6062">
                  <c:v>6062</c:v>
                </c:pt>
                <c:pt idx="6063">
                  <c:v>6063</c:v>
                </c:pt>
                <c:pt idx="6064">
                  <c:v>6064</c:v>
                </c:pt>
                <c:pt idx="6065">
                  <c:v>6065</c:v>
                </c:pt>
                <c:pt idx="6066">
                  <c:v>6066</c:v>
                </c:pt>
                <c:pt idx="6067">
                  <c:v>6067</c:v>
                </c:pt>
                <c:pt idx="6068">
                  <c:v>6068</c:v>
                </c:pt>
                <c:pt idx="6069">
                  <c:v>6069</c:v>
                </c:pt>
                <c:pt idx="6070">
                  <c:v>6070</c:v>
                </c:pt>
                <c:pt idx="6071">
                  <c:v>6071</c:v>
                </c:pt>
                <c:pt idx="6072">
                  <c:v>6072</c:v>
                </c:pt>
                <c:pt idx="6073">
                  <c:v>6073</c:v>
                </c:pt>
                <c:pt idx="6074">
                  <c:v>6074</c:v>
                </c:pt>
                <c:pt idx="6075">
                  <c:v>6075</c:v>
                </c:pt>
                <c:pt idx="6076">
                  <c:v>6076</c:v>
                </c:pt>
                <c:pt idx="6077">
                  <c:v>6077</c:v>
                </c:pt>
                <c:pt idx="6078">
                  <c:v>6078</c:v>
                </c:pt>
                <c:pt idx="6079">
                  <c:v>6079</c:v>
                </c:pt>
                <c:pt idx="6080">
                  <c:v>6080</c:v>
                </c:pt>
                <c:pt idx="6081">
                  <c:v>6081</c:v>
                </c:pt>
                <c:pt idx="6082">
                  <c:v>6082</c:v>
                </c:pt>
                <c:pt idx="6083">
                  <c:v>6083</c:v>
                </c:pt>
                <c:pt idx="6084">
                  <c:v>6084</c:v>
                </c:pt>
                <c:pt idx="6085">
                  <c:v>6085</c:v>
                </c:pt>
                <c:pt idx="6086">
                  <c:v>6086</c:v>
                </c:pt>
                <c:pt idx="6087">
                  <c:v>6087</c:v>
                </c:pt>
                <c:pt idx="6088">
                  <c:v>6088</c:v>
                </c:pt>
                <c:pt idx="6089">
                  <c:v>6089</c:v>
                </c:pt>
                <c:pt idx="6090">
                  <c:v>6090</c:v>
                </c:pt>
                <c:pt idx="6091">
                  <c:v>6091</c:v>
                </c:pt>
                <c:pt idx="6092">
                  <c:v>6092</c:v>
                </c:pt>
                <c:pt idx="6093">
                  <c:v>6093</c:v>
                </c:pt>
                <c:pt idx="6094">
                  <c:v>6094</c:v>
                </c:pt>
                <c:pt idx="6095">
                  <c:v>6095</c:v>
                </c:pt>
                <c:pt idx="6096">
                  <c:v>6096</c:v>
                </c:pt>
                <c:pt idx="6097">
                  <c:v>6097</c:v>
                </c:pt>
                <c:pt idx="6098">
                  <c:v>6098</c:v>
                </c:pt>
                <c:pt idx="6099">
                  <c:v>6099</c:v>
                </c:pt>
                <c:pt idx="6100">
                  <c:v>6100</c:v>
                </c:pt>
                <c:pt idx="6101">
                  <c:v>6101</c:v>
                </c:pt>
                <c:pt idx="6102">
                  <c:v>6102</c:v>
                </c:pt>
                <c:pt idx="6103">
                  <c:v>6103</c:v>
                </c:pt>
                <c:pt idx="6104">
                  <c:v>6104</c:v>
                </c:pt>
                <c:pt idx="6105">
                  <c:v>6105</c:v>
                </c:pt>
                <c:pt idx="6106">
                  <c:v>6106</c:v>
                </c:pt>
                <c:pt idx="6107">
                  <c:v>6107</c:v>
                </c:pt>
                <c:pt idx="6108">
                  <c:v>6108</c:v>
                </c:pt>
                <c:pt idx="6109">
                  <c:v>6109</c:v>
                </c:pt>
                <c:pt idx="6110">
                  <c:v>6110</c:v>
                </c:pt>
                <c:pt idx="6111">
                  <c:v>6111</c:v>
                </c:pt>
                <c:pt idx="6112">
                  <c:v>6112</c:v>
                </c:pt>
                <c:pt idx="6113">
                  <c:v>6113</c:v>
                </c:pt>
                <c:pt idx="6114">
                  <c:v>6114</c:v>
                </c:pt>
                <c:pt idx="6115">
                  <c:v>6115</c:v>
                </c:pt>
                <c:pt idx="6116">
                  <c:v>6116</c:v>
                </c:pt>
                <c:pt idx="6117">
                  <c:v>6117</c:v>
                </c:pt>
                <c:pt idx="6118">
                  <c:v>6118</c:v>
                </c:pt>
                <c:pt idx="6119">
                  <c:v>6119</c:v>
                </c:pt>
                <c:pt idx="6120">
                  <c:v>6120</c:v>
                </c:pt>
                <c:pt idx="6121">
                  <c:v>6121</c:v>
                </c:pt>
                <c:pt idx="6122">
                  <c:v>6122</c:v>
                </c:pt>
                <c:pt idx="6123">
                  <c:v>6123</c:v>
                </c:pt>
                <c:pt idx="6124">
                  <c:v>6124</c:v>
                </c:pt>
                <c:pt idx="6125">
                  <c:v>6125</c:v>
                </c:pt>
                <c:pt idx="6126">
                  <c:v>6126</c:v>
                </c:pt>
                <c:pt idx="6127">
                  <c:v>6127</c:v>
                </c:pt>
                <c:pt idx="6128">
                  <c:v>6128</c:v>
                </c:pt>
                <c:pt idx="6129">
                  <c:v>6129</c:v>
                </c:pt>
                <c:pt idx="6130">
                  <c:v>6130</c:v>
                </c:pt>
                <c:pt idx="6131">
                  <c:v>6131</c:v>
                </c:pt>
                <c:pt idx="6132">
                  <c:v>6132</c:v>
                </c:pt>
                <c:pt idx="6133">
                  <c:v>6133</c:v>
                </c:pt>
                <c:pt idx="6134">
                  <c:v>6134</c:v>
                </c:pt>
                <c:pt idx="6135">
                  <c:v>6135</c:v>
                </c:pt>
                <c:pt idx="6136">
                  <c:v>6136</c:v>
                </c:pt>
                <c:pt idx="6137">
                  <c:v>6137</c:v>
                </c:pt>
                <c:pt idx="6138">
                  <c:v>6138</c:v>
                </c:pt>
                <c:pt idx="6139">
                  <c:v>6139</c:v>
                </c:pt>
                <c:pt idx="6140">
                  <c:v>6140</c:v>
                </c:pt>
                <c:pt idx="6141">
                  <c:v>6141</c:v>
                </c:pt>
                <c:pt idx="6142">
                  <c:v>6142</c:v>
                </c:pt>
                <c:pt idx="6143">
                  <c:v>6143</c:v>
                </c:pt>
                <c:pt idx="6144">
                  <c:v>6144</c:v>
                </c:pt>
                <c:pt idx="6145">
                  <c:v>6145</c:v>
                </c:pt>
                <c:pt idx="6146">
                  <c:v>6146</c:v>
                </c:pt>
                <c:pt idx="6147">
                  <c:v>6147</c:v>
                </c:pt>
                <c:pt idx="6148">
                  <c:v>6148</c:v>
                </c:pt>
                <c:pt idx="6149">
                  <c:v>6149</c:v>
                </c:pt>
                <c:pt idx="6150">
                  <c:v>6150</c:v>
                </c:pt>
                <c:pt idx="6151">
                  <c:v>6151</c:v>
                </c:pt>
                <c:pt idx="6152">
                  <c:v>6152</c:v>
                </c:pt>
                <c:pt idx="6153">
                  <c:v>6153</c:v>
                </c:pt>
                <c:pt idx="6154">
                  <c:v>6154</c:v>
                </c:pt>
                <c:pt idx="6155">
                  <c:v>6155</c:v>
                </c:pt>
                <c:pt idx="6156">
                  <c:v>6156</c:v>
                </c:pt>
                <c:pt idx="6157">
                  <c:v>6157</c:v>
                </c:pt>
                <c:pt idx="6158">
                  <c:v>6158</c:v>
                </c:pt>
                <c:pt idx="6159">
                  <c:v>6159</c:v>
                </c:pt>
                <c:pt idx="6160">
                  <c:v>6160</c:v>
                </c:pt>
                <c:pt idx="6161">
                  <c:v>6161</c:v>
                </c:pt>
                <c:pt idx="6162">
                  <c:v>6162</c:v>
                </c:pt>
                <c:pt idx="6163">
                  <c:v>6163</c:v>
                </c:pt>
                <c:pt idx="6164">
                  <c:v>6164</c:v>
                </c:pt>
                <c:pt idx="6165">
                  <c:v>6165</c:v>
                </c:pt>
                <c:pt idx="6166">
                  <c:v>6166</c:v>
                </c:pt>
                <c:pt idx="6167">
                  <c:v>6167</c:v>
                </c:pt>
                <c:pt idx="6168">
                  <c:v>6168</c:v>
                </c:pt>
                <c:pt idx="6169">
                  <c:v>6169</c:v>
                </c:pt>
                <c:pt idx="6170">
                  <c:v>6170</c:v>
                </c:pt>
                <c:pt idx="6171">
                  <c:v>6171</c:v>
                </c:pt>
                <c:pt idx="6172">
                  <c:v>6172</c:v>
                </c:pt>
                <c:pt idx="6173">
                  <c:v>6173</c:v>
                </c:pt>
                <c:pt idx="6174">
                  <c:v>6174</c:v>
                </c:pt>
                <c:pt idx="6175">
                  <c:v>6175</c:v>
                </c:pt>
                <c:pt idx="6176">
                  <c:v>6176</c:v>
                </c:pt>
                <c:pt idx="6177">
                  <c:v>6177</c:v>
                </c:pt>
                <c:pt idx="6178">
                  <c:v>6178</c:v>
                </c:pt>
                <c:pt idx="6179">
                  <c:v>6179</c:v>
                </c:pt>
                <c:pt idx="6180">
                  <c:v>6180</c:v>
                </c:pt>
                <c:pt idx="6181">
                  <c:v>6181</c:v>
                </c:pt>
                <c:pt idx="6182">
                  <c:v>6182</c:v>
                </c:pt>
                <c:pt idx="6183">
                  <c:v>6183</c:v>
                </c:pt>
                <c:pt idx="6184">
                  <c:v>6184</c:v>
                </c:pt>
                <c:pt idx="6185">
                  <c:v>6185</c:v>
                </c:pt>
                <c:pt idx="6186">
                  <c:v>6186</c:v>
                </c:pt>
                <c:pt idx="6187">
                  <c:v>6187</c:v>
                </c:pt>
                <c:pt idx="6188">
                  <c:v>6188</c:v>
                </c:pt>
                <c:pt idx="6189">
                  <c:v>6189</c:v>
                </c:pt>
                <c:pt idx="6190">
                  <c:v>6190</c:v>
                </c:pt>
                <c:pt idx="6191">
                  <c:v>6191</c:v>
                </c:pt>
                <c:pt idx="6192">
                  <c:v>6192</c:v>
                </c:pt>
                <c:pt idx="6193">
                  <c:v>6193</c:v>
                </c:pt>
                <c:pt idx="6194">
                  <c:v>6194</c:v>
                </c:pt>
                <c:pt idx="6195">
                  <c:v>6195</c:v>
                </c:pt>
                <c:pt idx="6196">
                  <c:v>6196</c:v>
                </c:pt>
                <c:pt idx="6197">
                  <c:v>6197</c:v>
                </c:pt>
                <c:pt idx="6198">
                  <c:v>6198</c:v>
                </c:pt>
                <c:pt idx="6199">
                  <c:v>6199</c:v>
                </c:pt>
                <c:pt idx="6200">
                  <c:v>6200</c:v>
                </c:pt>
                <c:pt idx="6201">
                  <c:v>6201</c:v>
                </c:pt>
                <c:pt idx="6202">
                  <c:v>6202</c:v>
                </c:pt>
                <c:pt idx="6203">
                  <c:v>6203</c:v>
                </c:pt>
                <c:pt idx="6204">
                  <c:v>6204</c:v>
                </c:pt>
                <c:pt idx="6205">
                  <c:v>6205</c:v>
                </c:pt>
                <c:pt idx="6206">
                  <c:v>6206</c:v>
                </c:pt>
                <c:pt idx="6207">
                  <c:v>6207</c:v>
                </c:pt>
                <c:pt idx="6208">
                  <c:v>6208</c:v>
                </c:pt>
                <c:pt idx="6209">
                  <c:v>6209</c:v>
                </c:pt>
                <c:pt idx="6210">
                  <c:v>6210</c:v>
                </c:pt>
                <c:pt idx="6211">
                  <c:v>6211</c:v>
                </c:pt>
                <c:pt idx="6212">
                  <c:v>6212</c:v>
                </c:pt>
                <c:pt idx="6213">
                  <c:v>6213</c:v>
                </c:pt>
                <c:pt idx="6214">
                  <c:v>6214</c:v>
                </c:pt>
                <c:pt idx="6215">
                  <c:v>6215</c:v>
                </c:pt>
                <c:pt idx="6216">
                  <c:v>6216</c:v>
                </c:pt>
                <c:pt idx="6217">
                  <c:v>6217</c:v>
                </c:pt>
                <c:pt idx="6218">
                  <c:v>6218</c:v>
                </c:pt>
                <c:pt idx="6219">
                  <c:v>6219</c:v>
                </c:pt>
                <c:pt idx="6220">
                  <c:v>6220</c:v>
                </c:pt>
                <c:pt idx="6221">
                  <c:v>6221</c:v>
                </c:pt>
                <c:pt idx="6222">
                  <c:v>6222</c:v>
                </c:pt>
                <c:pt idx="6223">
                  <c:v>6223</c:v>
                </c:pt>
                <c:pt idx="6224">
                  <c:v>6224</c:v>
                </c:pt>
                <c:pt idx="6225">
                  <c:v>6225</c:v>
                </c:pt>
                <c:pt idx="6226">
                  <c:v>6226</c:v>
                </c:pt>
                <c:pt idx="6227">
                  <c:v>6227</c:v>
                </c:pt>
                <c:pt idx="6228">
                  <c:v>6228</c:v>
                </c:pt>
                <c:pt idx="6229">
                  <c:v>6229</c:v>
                </c:pt>
                <c:pt idx="6230">
                  <c:v>6230</c:v>
                </c:pt>
                <c:pt idx="6231">
                  <c:v>6231</c:v>
                </c:pt>
                <c:pt idx="6232">
                  <c:v>6232</c:v>
                </c:pt>
                <c:pt idx="6233">
                  <c:v>6233</c:v>
                </c:pt>
                <c:pt idx="6234">
                  <c:v>6234</c:v>
                </c:pt>
                <c:pt idx="6235">
                  <c:v>6235</c:v>
                </c:pt>
                <c:pt idx="6236">
                  <c:v>6236</c:v>
                </c:pt>
                <c:pt idx="6237">
                  <c:v>6237</c:v>
                </c:pt>
                <c:pt idx="6238">
                  <c:v>6238</c:v>
                </c:pt>
                <c:pt idx="6239">
                  <c:v>6239</c:v>
                </c:pt>
                <c:pt idx="6240">
                  <c:v>6240</c:v>
                </c:pt>
                <c:pt idx="6241">
                  <c:v>6241</c:v>
                </c:pt>
                <c:pt idx="6242">
                  <c:v>6242</c:v>
                </c:pt>
                <c:pt idx="6243">
                  <c:v>6243</c:v>
                </c:pt>
                <c:pt idx="6244">
                  <c:v>6244</c:v>
                </c:pt>
                <c:pt idx="6245">
                  <c:v>6245</c:v>
                </c:pt>
                <c:pt idx="6246">
                  <c:v>6246</c:v>
                </c:pt>
                <c:pt idx="6247">
                  <c:v>6247</c:v>
                </c:pt>
                <c:pt idx="6248">
                  <c:v>6248</c:v>
                </c:pt>
                <c:pt idx="6249">
                  <c:v>6249</c:v>
                </c:pt>
                <c:pt idx="6250">
                  <c:v>6250</c:v>
                </c:pt>
                <c:pt idx="6251">
                  <c:v>6251</c:v>
                </c:pt>
                <c:pt idx="6252">
                  <c:v>6252</c:v>
                </c:pt>
                <c:pt idx="6253">
                  <c:v>6253</c:v>
                </c:pt>
                <c:pt idx="6254">
                  <c:v>6254</c:v>
                </c:pt>
                <c:pt idx="6255">
                  <c:v>6255</c:v>
                </c:pt>
                <c:pt idx="6256">
                  <c:v>6256</c:v>
                </c:pt>
                <c:pt idx="6257">
                  <c:v>6257</c:v>
                </c:pt>
                <c:pt idx="6258">
                  <c:v>6258</c:v>
                </c:pt>
                <c:pt idx="6259">
                  <c:v>6259</c:v>
                </c:pt>
                <c:pt idx="6260">
                  <c:v>6260</c:v>
                </c:pt>
                <c:pt idx="6261">
                  <c:v>6261</c:v>
                </c:pt>
                <c:pt idx="6262">
                  <c:v>6262</c:v>
                </c:pt>
                <c:pt idx="6263">
                  <c:v>6263</c:v>
                </c:pt>
                <c:pt idx="6264">
                  <c:v>6264</c:v>
                </c:pt>
                <c:pt idx="6265">
                  <c:v>6265</c:v>
                </c:pt>
                <c:pt idx="6266">
                  <c:v>6266</c:v>
                </c:pt>
                <c:pt idx="6267">
                  <c:v>6267</c:v>
                </c:pt>
                <c:pt idx="6268">
                  <c:v>6268</c:v>
                </c:pt>
                <c:pt idx="6269">
                  <c:v>6269</c:v>
                </c:pt>
                <c:pt idx="6270">
                  <c:v>6270</c:v>
                </c:pt>
                <c:pt idx="6271">
                  <c:v>6271</c:v>
                </c:pt>
                <c:pt idx="6272">
                  <c:v>6272</c:v>
                </c:pt>
                <c:pt idx="6273">
                  <c:v>6273</c:v>
                </c:pt>
                <c:pt idx="6274">
                  <c:v>6274</c:v>
                </c:pt>
                <c:pt idx="6275">
                  <c:v>6275</c:v>
                </c:pt>
                <c:pt idx="6276">
                  <c:v>6276</c:v>
                </c:pt>
                <c:pt idx="6277">
                  <c:v>6277</c:v>
                </c:pt>
                <c:pt idx="6278">
                  <c:v>6278</c:v>
                </c:pt>
                <c:pt idx="6279">
                  <c:v>6279</c:v>
                </c:pt>
                <c:pt idx="6280">
                  <c:v>6280</c:v>
                </c:pt>
                <c:pt idx="6281">
                  <c:v>6281</c:v>
                </c:pt>
                <c:pt idx="6282">
                  <c:v>6282</c:v>
                </c:pt>
                <c:pt idx="6283">
                  <c:v>6283</c:v>
                </c:pt>
                <c:pt idx="6284">
                  <c:v>6284</c:v>
                </c:pt>
                <c:pt idx="6285">
                  <c:v>6285</c:v>
                </c:pt>
                <c:pt idx="6286">
                  <c:v>6286</c:v>
                </c:pt>
                <c:pt idx="6287">
                  <c:v>6287</c:v>
                </c:pt>
                <c:pt idx="6288">
                  <c:v>6288</c:v>
                </c:pt>
                <c:pt idx="6289">
                  <c:v>6289</c:v>
                </c:pt>
                <c:pt idx="6290">
                  <c:v>6290</c:v>
                </c:pt>
                <c:pt idx="6291">
                  <c:v>6291</c:v>
                </c:pt>
                <c:pt idx="6292">
                  <c:v>6292</c:v>
                </c:pt>
                <c:pt idx="6293">
                  <c:v>6293</c:v>
                </c:pt>
                <c:pt idx="6294">
                  <c:v>6294</c:v>
                </c:pt>
                <c:pt idx="6295">
                  <c:v>6295</c:v>
                </c:pt>
                <c:pt idx="6296">
                  <c:v>6296</c:v>
                </c:pt>
                <c:pt idx="6297">
                  <c:v>6297</c:v>
                </c:pt>
                <c:pt idx="6298">
                  <c:v>6298</c:v>
                </c:pt>
                <c:pt idx="6299">
                  <c:v>6299</c:v>
                </c:pt>
                <c:pt idx="6300">
                  <c:v>6300</c:v>
                </c:pt>
                <c:pt idx="6301">
                  <c:v>6301</c:v>
                </c:pt>
                <c:pt idx="6302">
                  <c:v>6302</c:v>
                </c:pt>
                <c:pt idx="6303">
                  <c:v>6303</c:v>
                </c:pt>
                <c:pt idx="6304">
                  <c:v>6304</c:v>
                </c:pt>
                <c:pt idx="6305">
                  <c:v>6305</c:v>
                </c:pt>
                <c:pt idx="6306">
                  <c:v>6306</c:v>
                </c:pt>
                <c:pt idx="6307">
                  <c:v>6307</c:v>
                </c:pt>
                <c:pt idx="6308">
                  <c:v>6308</c:v>
                </c:pt>
                <c:pt idx="6309">
                  <c:v>6309</c:v>
                </c:pt>
                <c:pt idx="6310">
                  <c:v>6310</c:v>
                </c:pt>
                <c:pt idx="6311">
                  <c:v>6311</c:v>
                </c:pt>
                <c:pt idx="6312">
                  <c:v>6312</c:v>
                </c:pt>
                <c:pt idx="6313">
                  <c:v>6313</c:v>
                </c:pt>
                <c:pt idx="6314">
                  <c:v>6314</c:v>
                </c:pt>
                <c:pt idx="6315">
                  <c:v>6315</c:v>
                </c:pt>
                <c:pt idx="6316">
                  <c:v>6316</c:v>
                </c:pt>
                <c:pt idx="6317">
                  <c:v>6317</c:v>
                </c:pt>
                <c:pt idx="6318">
                  <c:v>6318</c:v>
                </c:pt>
                <c:pt idx="6319">
                  <c:v>6319</c:v>
                </c:pt>
                <c:pt idx="6320">
                  <c:v>6320</c:v>
                </c:pt>
                <c:pt idx="6321">
                  <c:v>6321</c:v>
                </c:pt>
                <c:pt idx="6322">
                  <c:v>6322</c:v>
                </c:pt>
                <c:pt idx="6323">
                  <c:v>6323</c:v>
                </c:pt>
                <c:pt idx="6324">
                  <c:v>6324</c:v>
                </c:pt>
                <c:pt idx="6325">
                  <c:v>6325</c:v>
                </c:pt>
                <c:pt idx="6326">
                  <c:v>6326</c:v>
                </c:pt>
                <c:pt idx="6327">
                  <c:v>6327</c:v>
                </c:pt>
                <c:pt idx="6328">
                  <c:v>6328</c:v>
                </c:pt>
                <c:pt idx="6329">
                  <c:v>6329</c:v>
                </c:pt>
                <c:pt idx="6330">
                  <c:v>6330</c:v>
                </c:pt>
                <c:pt idx="6331">
                  <c:v>6331</c:v>
                </c:pt>
                <c:pt idx="6332">
                  <c:v>6332</c:v>
                </c:pt>
                <c:pt idx="6333">
                  <c:v>6333</c:v>
                </c:pt>
                <c:pt idx="6334">
                  <c:v>6334</c:v>
                </c:pt>
                <c:pt idx="6335">
                  <c:v>6335</c:v>
                </c:pt>
                <c:pt idx="6336">
                  <c:v>6336</c:v>
                </c:pt>
                <c:pt idx="6337">
                  <c:v>6337</c:v>
                </c:pt>
                <c:pt idx="6338">
                  <c:v>6338</c:v>
                </c:pt>
                <c:pt idx="6339">
                  <c:v>6339</c:v>
                </c:pt>
                <c:pt idx="6340">
                  <c:v>6340</c:v>
                </c:pt>
                <c:pt idx="6341">
                  <c:v>6341</c:v>
                </c:pt>
                <c:pt idx="6342">
                  <c:v>6342</c:v>
                </c:pt>
                <c:pt idx="6343">
                  <c:v>6343</c:v>
                </c:pt>
                <c:pt idx="6344">
                  <c:v>6344</c:v>
                </c:pt>
                <c:pt idx="6345">
                  <c:v>6345</c:v>
                </c:pt>
                <c:pt idx="6346">
                  <c:v>6346</c:v>
                </c:pt>
                <c:pt idx="6347">
                  <c:v>6347</c:v>
                </c:pt>
                <c:pt idx="6348">
                  <c:v>6348</c:v>
                </c:pt>
                <c:pt idx="6349">
                  <c:v>6349</c:v>
                </c:pt>
                <c:pt idx="6350">
                  <c:v>6350</c:v>
                </c:pt>
                <c:pt idx="6351">
                  <c:v>6351</c:v>
                </c:pt>
                <c:pt idx="6352">
                  <c:v>6352</c:v>
                </c:pt>
                <c:pt idx="6353">
                  <c:v>6353</c:v>
                </c:pt>
                <c:pt idx="6354">
                  <c:v>6354</c:v>
                </c:pt>
                <c:pt idx="6355">
                  <c:v>6355</c:v>
                </c:pt>
                <c:pt idx="6356">
                  <c:v>6356</c:v>
                </c:pt>
                <c:pt idx="6357">
                  <c:v>6357</c:v>
                </c:pt>
                <c:pt idx="6358">
                  <c:v>6358</c:v>
                </c:pt>
                <c:pt idx="6359">
                  <c:v>6359</c:v>
                </c:pt>
                <c:pt idx="6360">
                  <c:v>6360</c:v>
                </c:pt>
                <c:pt idx="6361">
                  <c:v>6361</c:v>
                </c:pt>
                <c:pt idx="6362">
                  <c:v>6362</c:v>
                </c:pt>
                <c:pt idx="6363">
                  <c:v>6363</c:v>
                </c:pt>
                <c:pt idx="6364">
                  <c:v>6364</c:v>
                </c:pt>
                <c:pt idx="6365">
                  <c:v>6365</c:v>
                </c:pt>
                <c:pt idx="6366">
                  <c:v>6366</c:v>
                </c:pt>
                <c:pt idx="6367">
                  <c:v>6367</c:v>
                </c:pt>
                <c:pt idx="6368">
                  <c:v>6368</c:v>
                </c:pt>
                <c:pt idx="6369">
                  <c:v>6369</c:v>
                </c:pt>
                <c:pt idx="6370">
                  <c:v>6370</c:v>
                </c:pt>
                <c:pt idx="6371">
                  <c:v>6371</c:v>
                </c:pt>
                <c:pt idx="6372">
                  <c:v>6372</c:v>
                </c:pt>
                <c:pt idx="6373">
                  <c:v>6373</c:v>
                </c:pt>
                <c:pt idx="6374">
                  <c:v>6374</c:v>
                </c:pt>
                <c:pt idx="6375">
                  <c:v>6375</c:v>
                </c:pt>
                <c:pt idx="6376">
                  <c:v>6376</c:v>
                </c:pt>
                <c:pt idx="6377">
                  <c:v>6377</c:v>
                </c:pt>
                <c:pt idx="6378">
                  <c:v>6378</c:v>
                </c:pt>
                <c:pt idx="6379">
                  <c:v>6379</c:v>
                </c:pt>
                <c:pt idx="6380">
                  <c:v>6380</c:v>
                </c:pt>
                <c:pt idx="6381">
                  <c:v>6381</c:v>
                </c:pt>
                <c:pt idx="6382">
                  <c:v>6382</c:v>
                </c:pt>
                <c:pt idx="6383">
                  <c:v>6383</c:v>
                </c:pt>
                <c:pt idx="6384">
                  <c:v>6384</c:v>
                </c:pt>
                <c:pt idx="6385">
                  <c:v>6385</c:v>
                </c:pt>
                <c:pt idx="6386">
                  <c:v>6386</c:v>
                </c:pt>
                <c:pt idx="6387">
                  <c:v>6387</c:v>
                </c:pt>
                <c:pt idx="6388">
                  <c:v>6388</c:v>
                </c:pt>
                <c:pt idx="6389">
                  <c:v>6389</c:v>
                </c:pt>
                <c:pt idx="6390">
                  <c:v>6390</c:v>
                </c:pt>
                <c:pt idx="6391">
                  <c:v>6391</c:v>
                </c:pt>
                <c:pt idx="6392">
                  <c:v>6392</c:v>
                </c:pt>
                <c:pt idx="6393">
                  <c:v>6393</c:v>
                </c:pt>
                <c:pt idx="6394">
                  <c:v>6394</c:v>
                </c:pt>
                <c:pt idx="6395">
                  <c:v>6395</c:v>
                </c:pt>
                <c:pt idx="6396">
                  <c:v>6396</c:v>
                </c:pt>
                <c:pt idx="6397">
                  <c:v>6397</c:v>
                </c:pt>
                <c:pt idx="6398">
                  <c:v>6398</c:v>
                </c:pt>
                <c:pt idx="6399">
                  <c:v>6399</c:v>
                </c:pt>
                <c:pt idx="6400">
                  <c:v>6400</c:v>
                </c:pt>
                <c:pt idx="6401">
                  <c:v>6401</c:v>
                </c:pt>
                <c:pt idx="6402">
                  <c:v>6402</c:v>
                </c:pt>
                <c:pt idx="6403">
                  <c:v>6403</c:v>
                </c:pt>
                <c:pt idx="6404">
                  <c:v>6404</c:v>
                </c:pt>
                <c:pt idx="6405">
                  <c:v>6405</c:v>
                </c:pt>
                <c:pt idx="6406">
                  <c:v>6406</c:v>
                </c:pt>
                <c:pt idx="6407">
                  <c:v>6407</c:v>
                </c:pt>
                <c:pt idx="6408">
                  <c:v>6408</c:v>
                </c:pt>
                <c:pt idx="6409">
                  <c:v>6409</c:v>
                </c:pt>
                <c:pt idx="6410">
                  <c:v>6410</c:v>
                </c:pt>
                <c:pt idx="6411">
                  <c:v>6411</c:v>
                </c:pt>
                <c:pt idx="6412">
                  <c:v>6412</c:v>
                </c:pt>
                <c:pt idx="6413">
                  <c:v>6413</c:v>
                </c:pt>
                <c:pt idx="6414">
                  <c:v>6414</c:v>
                </c:pt>
                <c:pt idx="6415">
                  <c:v>6415</c:v>
                </c:pt>
                <c:pt idx="6416">
                  <c:v>6416</c:v>
                </c:pt>
                <c:pt idx="6417">
                  <c:v>6417</c:v>
                </c:pt>
                <c:pt idx="6418">
                  <c:v>6418</c:v>
                </c:pt>
                <c:pt idx="6419">
                  <c:v>6419</c:v>
                </c:pt>
                <c:pt idx="6420">
                  <c:v>6420</c:v>
                </c:pt>
                <c:pt idx="6421">
                  <c:v>6421</c:v>
                </c:pt>
                <c:pt idx="6422">
                  <c:v>6422</c:v>
                </c:pt>
                <c:pt idx="6423">
                  <c:v>6423</c:v>
                </c:pt>
                <c:pt idx="6424">
                  <c:v>6424</c:v>
                </c:pt>
                <c:pt idx="6425">
                  <c:v>6425</c:v>
                </c:pt>
                <c:pt idx="6426">
                  <c:v>6426</c:v>
                </c:pt>
                <c:pt idx="6427">
                  <c:v>6427</c:v>
                </c:pt>
                <c:pt idx="6428">
                  <c:v>6428</c:v>
                </c:pt>
                <c:pt idx="6429">
                  <c:v>6429</c:v>
                </c:pt>
                <c:pt idx="6430">
                  <c:v>6430</c:v>
                </c:pt>
                <c:pt idx="6431">
                  <c:v>6431</c:v>
                </c:pt>
                <c:pt idx="6432">
                  <c:v>6432</c:v>
                </c:pt>
                <c:pt idx="6433">
                  <c:v>6433</c:v>
                </c:pt>
                <c:pt idx="6434">
                  <c:v>6434</c:v>
                </c:pt>
                <c:pt idx="6435">
                  <c:v>6435</c:v>
                </c:pt>
                <c:pt idx="6436">
                  <c:v>6436</c:v>
                </c:pt>
                <c:pt idx="6437">
                  <c:v>6437</c:v>
                </c:pt>
                <c:pt idx="6438">
                  <c:v>6438</c:v>
                </c:pt>
                <c:pt idx="6439">
                  <c:v>6439</c:v>
                </c:pt>
                <c:pt idx="6440">
                  <c:v>6440</c:v>
                </c:pt>
                <c:pt idx="6441">
                  <c:v>6441</c:v>
                </c:pt>
                <c:pt idx="6442">
                  <c:v>6442</c:v>
                </c:pt>
                <c:pt idx="6443">
                  <c:v>6443</c:v>
                </c:pt>
                <c:pt idx="6444">
                  <c:v>6444</c:v>
                </c:pt>
                <c:pt idx="6445">
                  <c:v>6445</c:v>
                </c:pt>
                <c:pt idx="6446">
                  <c:v>6446</c:v>
                </c:pt>
                <c:pt idx="6447">
                  <c:v>6447</c:v>
                </c:pt>
                <c:pt idx="6448">
                  <c:v>6448</c:v>
                </c:pt>
                <c:pt idx="6449">
                  <c:v>6449</c:v>
                </c:pt>
                <c:pt idx="6450">
                  <c:v>6450</c:v>
                </c:pt>
                <c:pt idx="6451">
                  <c:v>6451</c:v>
                </c:pt>
                <c:pt idx="6452">
                  <c:v>6452</c:v>
                </c:pt>
                <c:pt idx="6453">
                  <c:v>6453</c:v>
                </c:pt>
                <c:pt idx="6454">
                  <c:v>6454</c:v>
                </c:pt>
                <c:pt idx="6455">
                  <c:v>6455</c:v>
                </c:pt>
                <c:pt idx="6456">
                  <c:v>6456</c:v>
                </c:pt>
                <c:pt idx="6457">
                  <c:v>6457</c:v>
                </c:pt>
                <c:pt idx="6458">
                  <c:v>6458</c:v>
                </c:pt>
                <c:pt idx="6459">
                  <c:v>6459</c:v>
                </c:pt>
                <c:pt idx="6460">
                  <c:v>6460</c:v>
                </c:pt>
                <c:pt idx="6461">
                  <c:v>6461</c:v>
                </c:pt>
                <c:pt idx="6462">
                  <c:v>6462</c:v>
                </c:pt>
                <c:pt idx="6463">
                  <c:v>6463</c:v>
                </c:pt>
                <c:pt idx="6464">
                  <c:v>6464</c:v>
                </c:pt>
                <c:pt idx="6465">
                  <c:v>6465</c:v>
                </c:pt>
                <c:pt idx="6466">
                  <c:v>6466</c:v>
                </c:pt>
                <c:pt idx="6467">
                  <c:v>6467</c:v>
                </c:pt>
                <c:pt idx="6468">
                  <c:v>6468</c:v>
                </c:pt>
                <c:pt idx="6469">
                  <c:v>6469</c:v>
                </c:pt>
                <c:pt idx="6470">
                  <c:v>6470</c:v>
                </c:pt>
                <c:pt idx="6471">
                  <c:v>6471</c:v>
                </c:pt>
                <c:pt idx="6472">
                  <c:v>6472</c:v>
                </c:pt>
                <c:pt idx="6473">
                  <c:v>6473</c:v>
                </c:pt>
                <c:pt idx="6474">
                  <c:v>6474</c:v>
                </c:pt>
                <c:pt idx="6475">
                  <c:v>6475</c:v>
                </c:pt>
                <c:pt idx="6476">
                  <c:v>6476</c:v>
                </c:pt>
                <c:pt idx="6477">
                  <c:v>6477</c:v>
                </c:pt>
                <c:pt idx="6478">
                  <c:v>6478</c:v>
                </c:pt>
                <c:pt idx="6479">
                  <c:v>6479</c:v>
                </c:pt>
                <c:pt idx="6480">
                  <c:v>6480</c:v>
                </c:pt>
                <c:pt idx="6481">
                  <c:v>6481</c:v>
                </c:pt>
                <c:pt idx="6482">
                  <c:v>6482</c:v>
                </c:pt>
                <c:pt idx="6483">
                  <c:v>6483</c:v>
                </c:pt>
                <c:pt idx="6484">
                  <c:v>6484</c:v>
                </c:pt>
                <c:pt idx="6485">
                  <c:v>6485</c:v>
                </c:pt>
                <c:pt idx="6486">
                  <c:v>6486</c:v>
                </c:pt>
                <c:pt idx="6487">
                  <c:v>6487</c:v>
                </c:pt>
                <c:pt idx="6488">
                  <c:v>6488</c:v>
                </c:pt>
                <c:pt idx="6489">
                  <c:v>6489</c:v>
                </c:pt>
                <c:pt idx="6490">
                  <c:v>6490</c:v>
                </c:pt>
                <c:pt idx="6491">
                  <c:v>6491</c:v>
                </c:pt>
                <c:pt idx="6492">
                  <c:v>6492</c:v>
                </c:pt>
                <c:pt idx="6493">
                  <c:v>6493</c:v>
                </c:pt>
                <c:pt idx="6494">
                  <c:v>6494</c:v>
                </c:pt>
                <c:pt idx="6495">
                  <c:v>6495</c:v>
                </c:pt>
                <c:pt idx="6496">
                  <c:v>6496</c:v>
                </c:pt>
                <c:pt idx="6497">
                  <c:v>6497</c:v>
                </c:pt>
                <c:pt idx="6498">
                  <c:v>6498</c:v>
                </c:pt>
                <c:pt idx="6499">
                  <c:v>6499</c:v>
                </c:pt>
                <c:pt idx="6500">
                  <c:v>6500</c:v>
                </c:pt>
                <c:pt idx="6501">
                  <c:v>6501</c:v>
                </c:pt>
                <c:pt idx="6502">
                  <c:v>6502</c:v>
                </c:pt>
                <c:pt idx="6503">
                  <c:v>6503</c:v>
                </c:pt>
                <c:pt idx="6504">
                  <c:v>6504</c:v>
                </c:pt>
                <c:pt idx="6505">
                  <c:v>6505</c:v>
                </c:pt>
                <c:pt idx="6506">
                  <c:v>6506</c:v>
                </c:pt>
                <c:pt idx="6507">
                  <c:v>6507</c:v>
                </c:pt>
                <c:pt idx="6508">
                  <c:v>6508</c:v>
                </c:pt>
                <c:pt idx="6509">
                  <c:v>6509</c:v>
                </c:pt>
                <c:pt idx="6510">
                  <c:v>6510</c:v>
                </c:pt>
                <c:pt idx="6511">
                  <c:v>6511</c:v>
                </c:pt>
                <c:pt idx="6512">
                  <c:v>6512</c:v>
                </c:pt>
                <c:pt idx="6513">
                  <c:v>6513</c:v>
                </c:pt>
                <c:pt idx="6514">
                  <c:v>6514</c:v>
                </c:pt>
                <c:pt idx="6515">
                  <c:v>6515</c:v>
                </c:pt>
                <c:pt idx="6516">
                  <c:v>6516</c:v>
                </c:pt>
                <c:pt idx="6517">
                  <c:v>6517</c:v>
                </c:pt>
                <c:pt idx="6518">
                  <c:v>6518</c:v>
                </c:pt>
                <c:pt idx="6519">
                  <c:v>6519</c:v>
                </c:pt>
                <c:pt idx="6520">
                  <c:v>6520</c:v>
                </c:pt>
                <c:pt idx="6521">
                  <c:v>6521</c:v>
                </c:pt>
                <c:pt idx="6522">
                  <c:v>6522</c:v>
                </c:pt>
                <c:pt idx="6523">
                  <c:v>6523</c:v>
                </c:pt>
                <c:pt idx="6524">
                  <c:v>6524</c:v>
                </c:pt>
                <c:pt idx="6525">
                  <c:v>6525</c:v>
                </c:pt>
                <c:pt idx="6526">
                  <c:v>6526</c:v>
                </c:pt>
                <c:pt idx="6527">
                  <c:v>6527</c:v>
                </c:pt>
                <c:pt idx="6528">
                  <c:v>6528</c:v>
                </c:pt>
                <c:pt idx="6529">
                  <c:v>6529</c:v>
                </c:pt>
                <c:pt idx="6530">
                  <c:v>6530</c:v>
                </c:pt>
                <c:pt idx="6531">
                  <c:v>6531</c:v>
                </c:pt>
                <c:pt idx="6532">
                  <c:v>6532</c:v>
                </c:pt>
                <c:pt idx="6533">
                  <c:v>6533</c:v>
                </c:pt>
                <c:pt idx="6534">
                  <c:v>6534</c:v>
                </c:pt>
                <c:pt idx="6535">
                  <c:v>6535</c:v>
                </c:pt>
                <c:pt idx="6536">
                  <c:v>6536</c:v>
                </c:pt>
                <c:pt idx="6537">
                  <c:v>6537</c:v>
                </c:pt>
                <c:pt idx="6538">
                  <c:v>6538</c:v>
                </c:pt>
                <c:pt idx="6539">
                  <c:v>6539</c:v>
                </c:pt>
                <c:pt idx="6540">
                  <c:v>6540</c:v>
                </c:pt>
                <c:pt idx="6541">
                  <c:v>6541</c:v>
                </c:pt>
                <c:pt idx="6542">
                  <c:v>6542</c:v>
                </c:pt>
                <c:pt idx="6543">
                  <c:v>6543</c:v>
                </c:pt>
                <c:pt idx="6544">
                  <c:v>6544</c:v>
                </c:pt>
                <c:pt idx="6545">
                  <c:v>6545</c:v>
                </c:pt>
                <c:pt idx="6546">
                  <c:v>6546</c:v>
                </c:pt>
                <c:pt idx="6547">
                  <c:v>6547</c:v>
                </c:pt>
                <c:pt idx="6548">
                  <c:v>6548</c:v>
                </c:pt>
                <c:pt idx="6549">
                  <c:v>6549</c:v>
                </c:pt>
                <c:pt idx="6550">
                  <c:v>6550</c:v>
                </c:pt>
                <c:pt idx="6551">
                  <c:v>6551</c:v>
                </c:pt>
                <c:pt idx="6552">
                  <c:v>6552</c:v>
                </c:pt>
                <c:pt idx="6553">
                  <c:v>6553</c:v>
                </c:pt>
                <c:pt idx="6554">
                  <c:v>6554</c:v>
                </c:pt>
                <c:pt idx="6555">
                  <c:v>6555</c:v>
                </c:pt>
                <c:pt idx="6556">
                  <c:v>6556</c:v>
                </c:pt>
                <c:pt idx="6557">
                  <c:v>6557</c:v>
                </c:pt>
                <c:pt idx="6558">
                  <c:v>6558</c:v>
                </c:pt>
                <c:pt idx="6559">
                  <c:v>6559</c:v>
                </c:pt>
                <c:pt idx="6560">
                  <c:v>6560</c:v>
                </c:pt>
                <c:pt idx="6561">
                  <c:v>6561</c:v>
                </c:pt>
                <c:pt idx="6562">
                  <c:v>6562</c:v>
                </c:pt>
                <c:pt idx="6563">
                  <c:v>6563</c:v>
                </c:pt>
                <c:pt idx="6564">
                  <c:v>6564</c:v>
                </c:pt>
                <c:pt idx="6565">
                  <c:v>6565</c:v>
                </c:pt>
                <c:pt idx="6566">
                  <c:v>6566</c:v>
                </c:pt>
                <c:pt idx="6567">
                  <c:v>6567</c:v>
                </c:pt>
                <c:pt idx="6568">
                  <c:v>6568</c:v>
                </c:pt>
                <c:pt idx="6569">
                  <c:v>6569</c:v>
                </c:pt>
                <c:pt idx="6570">
                  <c:v>6570</c:v>
                </c:pt>
                <c:pt idx="6571">
                  <c:v>6571</c:v>
                </c:pt>
                <c:pt idx="6572">
                  <c:v>6572</c:v>
                </c:pt>
                <c:pt idx="6573">
                  <c:v>6573</c:v>
                </c:pt>
                <c:pt idx="6574">
                  <c:v>6574</c:v>
                </c:pt>
                <c:pt idx="6575">
                  <c:v>6575</c:v>
                </c:pt>
                <c:pt idx="6576">
                  <c:v>6576</c:v>
                </c:pt>
                <c:pt idx="6577">
                  <c:v>6577</c:v>
                </c:pt>
                <c:pt idx="6578">
                  <c:v>6578</c:v>
                </c:pt>
                <c:pt idx="6579">
                  <c:v>6579</c:v>
                </c:pt>
                <c:pt idx="6580">
                  <c:v>6580</c:v>
                </c:pt>
                <c:pt idx="6581">
                  <c:v>6581</c:v>
                </c:pt>
                <c:pt idx="6582">
                  <c:v>6582</c:v>
                </c:pt>
                <c:pt idx="6583">
                  <c:v>6583</c:v>
                </c:pt>
                <c:pt idx="6584">
                  <c:v>6584</c:v>
                </c:pt>
                <c:pt idx="6585">
                  <c:v>6585</c:v>
                </c:pt>
                <c:pt idx="6586">
                  <c:v>6586</c:v>
                </c:pt>
                <c:pt idx="6587">
                  <c:v>6587</c:v>
                </c:pt>
                <c:pt idx="6588">
                  <c:v>6588</c:v>
                </c:pt>
                <c:pt idx="6589">
                  <c:v>6589</c:v>
                </c:pt>
                <c:pt idx="6590">
                  <c:v>6590</c:v>
                </c:pt>
                <c:pt idx="6591">
                  <c:v>6591</c:v>
                </c:pt>
                <c:pt idx="6592">
                  <c:v>6592</c:v>
                </c:pt>
                <c:pt idx="6593">
                  <c:v>6593</c:v>
                </c:pt>
                <c:pt idx="6594">
                  <c:v>6594</c:v>
                </c:pt>
                <c:pt idx="6595">
                  <c:v>6595</c:v>
                </c:pt>
                <c:pt idx="6596">
                  <c:v>6596</c:v>
                </c:pt>
                <c:pt idx="6597">
                  <c:v>6597</c:v>
                </c:pt>
                <c:pt idx="6598">
                  <c:v>6598</c:v>
                </c:pt>
                <c:pt idx="6599">
                  <c:v>6599</c:v>
                </c:pt>
                <c:pt idx="6600">
                  <c:v>6600</c:v>
                </c:pt>
                <c:pt idx="6601">
                  <c:v>6601</c:v>
                </c:pt>
                <c:pt idx="6602">
                  <c:v>6602</c:v>
                </c:pt>
                <c:pt idx="6603">
                  <c:v>6603</c:v>
                </c:pt>
                <c:pt idx="6604">
                  <c:v>6604</c:v>
                </c:pt>
                <c:pt idx="6605">
                  <c:v>6605</c:v>
                </c:pt>
                <c:pt idx="6606">
                  <c:v>6606</c:v>
                </c:pt>
                <c:pt idx="6607">
                  <c:v>6607</c:v>
                </c:pt>
                <c:pt idx="6608">
                  <c:v>6608</c:v>
                </c:pt>
                <c:pt idx="6609">
                  <c:v>6609</c:v>
                </c:pt>
                <c:pt idx="6610">
                  <c:v>6610</c:v>
                </c:pt>
                <c:pt idx="6611">
                  <c:v>6611</c:v>
                </c:pt>
                <c:pt idx="6612">
                  <c:v>6612</c:v>
                </c:pt>
                <c:pt idx="6613">
                  <c:v>6613</c:v>
                </c:pt>
                <c:pt idx="6614">
                  <c:v>6614</c:v>
                </c:pt>
                <c:pt idx="6615">
                  <c:v>6615</c:v>
                </c:pt>
                <c:pt idx="6616">
                  <c:v>6616</c:v>
                </c:pt>
                <c:pt idx="6617">
                  <c:v>6617</c:v>
                </c:pt>
                <c:pt idx="6618">
                  <c:v>6618</c:v>
                </c:pt>
                <c:pt idx="6619">
                  <c:v>6619</c:v>
                </c:pt>
                <c:pt idx="6620">
                  <c:v>6620</c:v>
                </c:pt>
                <c:pt idx="6621">
                  <c:v>6621</c:v>
                </c:pt>
                <c:pt idx="6622">
                  <c:v>6622</c:v>
                </c:pt>
                <c:pt idx="6623">
                  <c:v>6623</c:v>
                </c:pt>
                <c:pt idx="6624">
                  <c:v>6624</c:v>
                </c:pt>
                <c:pt idx="6625">
                  <c:v>6625</c:v>
                </c:pt>
                <c:pt idx="6626">
                  <c:v>6626</c:v>
                </c:pt>
                <c:pt idx="6627">
                  <c:v>6627</c:v>
                </c:pt>
                <c:pt idx="6628">
                  <c:v>6628</c:v>
                </c:pt>
                <c:pt idx="6629">
                  <c:v>6629</c:v>
                </c:pt>
                <c:pt idx="6630">
                  <c:v>6630</c:v>
                </c:pt>
                <c:pt idx="6631">
                  <c:v>6631</c:v>
                </c:pt>
                <c:pt idx="6632">
                  <c:v>6632</c:v>
                </c:pt>
                <c:pt idx="6633">
                  <c:v>6633</c:v>
                </c:pt>
                <c:pt idx="6634">
                  <c:v>6634</c:v>
                </c:pt>
                <c:pt idx="6635">
                  <c:v>6635</c:v>
                </c:pt>
                <c:pt idx="6636">
                  <c:v>6636</c:v>
                </c:pt>
                <c:pt idx="6637">
                  <c:v>6637</c:v>
                </c:pt>
                <c:pt idx="6638">
                  <c:v>6638</c:v>
                </c:pt>
                <c:pt idx="6639">
                  <c:v>6639</c:v>
                </c:pt>
                <c:pt idx="6640">
                  <c:v>6640</c:v>
                </c:pt>
                <c:pt idx="6641">
                  <c:v>6641</c:v>
                </c:pt>
                <c:pt idx="6642">
                  <c:v>6642</c:v>
                </c:pt>
                <c:pt idx="6643">
                  <c:v>6643</c:v>
                </c:pt>
                <c:pt idx="6644">
                  <c:v>6644</c:v>
                </c:pt>
                <c:pt idx="6645">
                  <c:v>6645</c:v>
                </c:pt>
                <c:pt idx="6646">
                  <c:v>6646</c:v>
                </c:pt>
                <c:pt idx="6647">
                  <c:v>6647</c:v>
                </c:pt>
                <c:pt idx="6648">
                  <c:v>6648</c:v>
                </c:pt>
                <c:pt idx="6649">
                  <c:v>6649</c:v>
                </c:pt>
                <c:pt idx="6650">
                  <c:v>6650</c:v>
                </c:pt>
                <c:pt idx="6651">
                  <c:v>6651</c:v>
                </c:pt>
                <c:pt idx="6652">
                  <c:v>6652</c:v>
                </c:pt>
                <c:pt idx="6653">
                  <c:v>6653</c:v>
                </c:pt>
                <c:pt idx="6654">
                  <c:v>6654</c:v>
                </c:pt>
                <c:pt idx="6655">
                  <c:v>6655</c:v>
                </c:pt>
                <c:pt idx="6656">
                  <c:v>6656</c:v>
                </c:pt>
                <c:pt idx="6657">
                  <c:v>6657</c:v>
                </c:pt>
                <c:pt idx="6658">
                  <c:v>6658</c:v>
                </c:pt>
                <c:pt idx="6659">
                  <c:v>6659</c:v>
                </c:pt>
                <c:pt idx="6660">
                  <c:v>6660</c:v>
                </c:pt>
                <c:pt idx="6661">
                  <c:v>6661</c:v>
                </c:pt>
                <c:pt idx="6662">
                  <c:v>6662</c:v>
                </c:pt>
                <c:pt idx="6663">
                  <c:v>6663</c:v>
                </c:pt>
                <c:pt idx="6664">
                  <c:v>6664</c:v>
                </c:pt>
                <c:pt idx="6665">
                  <c:v>6665</c:v>
                </c:pt>
                <c:pt idx="6666">
                  <c:v>6666</c:v>
                </c:pt>
                <c:pt idx="6667">
                  <c:v>6667</c:v>
                </c:pt>
                <c:pt idx="6668">
                  <c:v>6668</c:v>
                </c:pt>
                <c:pt idx="6669">
                  <c:v>6669</c:v>
                </c:pt>
                <c:pt idx="6670">
                  <c:v>6670</c:v>
                </c:pt>
                <c:pt idx="6671">
                  <c:v>6671</c:v>
                </c:pt>
                <c:pt idx="6672">
                  <c:v>6672</c:v>
                </c:pt>
                <c:pt idx="6673">
                  <c:v>6673</c:v>
                </c:pt>
                <c:pt idx="6674">
                  <c:v>6674</c:v>
                </c:pt>
                <c:pt idx="6675">
                  <c:v>6675</c:v>
                </c:pt>
                <c:pt idx="6676">
                  <c:v>6676</c:v>
                </c:pt>
                <c:pt idx="6677">
                  <c:v>6677</c:v>
                </c:pt>
                <c:pt idx="6678">
                  <c:v>6678</c:v>
                </c:pt>
                <c:pt idx="6679">
                  <c:v>6679</c:v>
                </c:pt>
                <c:pt idx="6680">
                  <c:v>6680</c:v>
                </c:pt>
                <c:pt idx="6681">
                  <c:v>6681</c:v>
                </c:pt>
                <c:pt idx="6682">
                  <c:v>6682</c:v>
                </c:pt>
                <c:pt idx="6683">
                  <c:v>6683</c:v>
                </c:pt>
                <c:pt idx="6684">
                  <c:v>6684</c:v>
                </c:pt>
                <c:pt idx="6685">
                  <c:v>6685</c:v>
                </c:pt>
                <c:pt idx="6686">
                  <c:v>6686</c:v>
                </c:pt>
                <c:pt idx="6687">
                  <c:v>6687</c:v>
                </c:pt>
                <c:pt idx="6688">
                  <c:v>6688</c:v>
                </c:pt>
                <c:pt idx="6689">
                  <c:v>6689</c:v>
                </c:pt>
                <c:pt idx="6690">
                  <c:v>6690</c:v>
                </c:pt>
                <c:pt idx="6691">
                  <c:v>6691</c:v>
                </c:pt>
                <c:pt idx="6692">
                  <c:v>6692</c:v>
                </c:pt>
                <c:pt idx="6693">
                  <c:v>6693</c:v>
                </c:pt>
                <c:pt idx="6694">
                  <c:v>6694</c:v>
                </c:pt>
                <c:pt idx="6695">
                  <c:v>6695</c:v>
                </c:pt>
                <c:pt idx="6696">
                  <c:v>6696</c:v>
                </c:pt>
                <c:pt idx="6697">
                  <c:v>6697</c:v>
                </c:pt>
                <c:pt idx="6698">
                  <c:v>6698</c:v>
                </c:pt>
                <c:pt idx="6699">
                  <c:v>6699</c:v>
                </c:pt>
                <c:pt idx="6700">
                  <c:v>6700</c:v>
                </c:pt>
                <c:pt idx="6701">
                  <c:v>6701</c:v>
                </c:pt>
                <c:pt idx="6702">
                  <c:v>6702</c:v>
                </c:pt>
                <c:pt idx="6703">
                  <c:v>6703</c:v>
                </c:pt>
                <c:pt idx="6704">
                  <c:v>6704</c:v>
                </c:pt>
                <c:pt idx="6705">
                  <c:v>6705</c:v>
                </c:pt>
                <c:pt idx="6706">
                  <c:v>6706</c:v>
                </c:pt>
                <c:pt idx="6707">
                  <c:v>6707</c:v>
                </c:pt>
                <c:pt idx="6708">
                  <c:v>6708</c:v>
                </c:pt>
                <c:pt idx="6709">
                  <c:v>6709</c:v>
                </c:pt>
                <c:pt idx="6710">
                  <c:v>6710</c:v>
                </c:pt>
                <c:pt idx="6711">
                  <c:v>6711</c:v>
                </c:pt>
                <c:pt idx="6712">
                  <c:v>6712</c:v>
                </c:pt>
                <c:pt idx="6713">
                  <c:v>6713</c:v>
                </c:pt>
                <c:pt idx="6714">
                  <c:v>6714</c:v>
                </c:pt>
                <c:pt idx="6715">
                  <c:v>6715</c:v>
                </c:pt>
                <c:pt idx="6716">
                  <c:v>6716</c:v>
                </c:pt>
                <c:pt idx="6717">
                  <c:v>6717</c:v>
                </c:pt>
                <c:pt idx="6718">
                  <c:v>6718</c:v>
                </c:pt>
                <c:pt idx="6719">
                  <c:v>6719</c:v>
                </c:pt>
                <c:pt idx="6720">
                  <c:v>6720</c:v>
                </c:pt>
                <c:pt idx="6721">
                  <c:v>6721</c:v>
                </c:pt>
                <c:pt idx="6722">
                  <c:v>6722</c:v>
                </c:pt>
                <c:pt idx="6723">
                  <c:v>6723</c:v>
                </c:pt>
                <c:pt idx="6724">
                  <c:v>6724</c:v>
                </c:pt>
                <c:pt idx="6725">
                  <c:v>6725</c:v>
                </c:pt>
                <c:pt idx="6726">
                  <c:v>6726</c:v>
                </c:pt>
                <c:pt idx="6727">
                  <c:v>6727</c:v>
                </c:pt>
                <c:pt idx="6728">
                  <c:v>6728</c:v>
                </c:pt>
                <c:pt idx="6729">
                  <c:v>6729</c:v>
                </c:pt>
                <c:pt idx="6730">
                  <c:v>6730</c:v>
                </c:pt>
                <c:pt idx="6731">
                  <c:v>6731</c:v>
                </c:pt>
                <c:pt idx="6732">
                  <c:v>6732</c:v>
                </c:pt>
                <c:pt idx="6733">
                  <c:v>6733</c:v>
                </c:pt>
                <c:pt idx="6734">
                  <c:v>6734</c:v>
                </c:pt>
                <c:pt idx="6735">
                  <c:v>6735</c:v>
                </c:pt>
                <c:pt idx="6736">
                  <c:v>6736</c:v>
                </c:pt>
                <c:pt idx="6737">
                  <c:v>6737</c:v>
                </c:pt>
                <c:pt idx="6738">
                  <c:v>6738</c:v>
                </c:pt>
                <c:pt idx="6739">
                  <c:v>6739</c:v>
                </c:pt>
                <c:pt idx="6740">
                  <c:v>6740</c:v>
                </c:pt>
                <c:pt idx="6741">
                  <c:v>6741</c:v>
                </c:pt>
                <c:pt idx="6742">
                  <c:v>6742</c:v>
                </c:pt>
                <c:pt idx="6743">
                  <c:v>6743</c:v>
                </c:pt>
                <c:pt idx="6744">
                  <c:v>6744</c:v>
                </c:pt>
                <c:pt idx="6745">
                  <c:v>6745</c:v>
                </c:pt>
                <c:pt idx="6746">
                  <c:v>6746</c:v>
                </c:pt>
                <c:pt idx="6747">
                  <c:v>6747</c:v>
                </c:pt>
                <c:pt idx="6748">
                  <c:v>6748</c:v>
                </c:pt>
                <c:pt idx="6749">
                  <c:v>6749</c:v>
                </c:pt>
                <c:pt idx="6750">
                  <c:v>6750</c:v>
                </c:pt>
                <c:pt idx="6751">
                  <c:v>6751</c:v>
                </c:pt>
                <c:pt idx="6752">
                  <c:v>6752</c:v>
                </c:pt>
                <c:pt idx="6753">
                  <c:v>6753</c:v>
                </c:pt>
                <c:pt idx="6754">
                  <c:v>6754</c:v>
                </c:pt>
                <c:pt idx="6755">
                  <c:v>6755</c:v>
                </c:pt>
                <c:pt idx="6756">
                  <c:v>6756</c:v>
                </c:pt>
                <c:pt idx="6757">
                  <c:v>6757</c:v>
                </c:pt>
                <c:pt idx="6758">
                  <c:v>6758</c:v>
                </c:pt>
                <c:pt idx="6759">
                  <c:v>6759</c:v>
                </c:pt>
                <c:pt idx="6760">
                  <c:v>6760</c:v>
                </c:pt>
                <c:pt idx="6761">
                  <c:v>6761</c:v>
                </c:pt>
                <c:pt idx="6762">
                  <c:v>6762</c:v>
                </c:pt>
                <c:pt idx="6763">
                  <c:v>6763</c:v>
                </c:pt>
                <c:pt idx="6764">
                  <c:v>6764</c:v>
                </c:pt>
                <c:pt idx="6765">
                  <c:v>6765</c:v>
                </c:pt>
                <c:pt idx="6766">
                  <c:v>6766</c:v>
                </c:pt>
                <c:pt idx="6767">
                  <c:v>6767</c:v>
                </c:pt>
                <c:pt idx="6768">
                  <c:v>6768</c:v>
                </c:pt>
                <c:pt idx="6769">
                  <c:v>6769</c:v>
                </c:pt>
                <c:pt idx="6770">
                  <c:v>6770</c:v>
                </c:pt>
                <c:pt idx="6771">
                  <c:v>6771</c:v>
                </c:pt>
                <c:pt idx="6772">
                  <c:v>6772</c:v>
                </c:pt>
                <c:pt idx="6773">
                  <c:v>6773</c:v>
                </c:pt>
                <c:pt idx="6774">
                  <c:v>6774</c:v>
                </c:pt>
                <c:pt idx="6775">
                  <c:v>6775</c:v>
                </c:pt>
                <c:pt idx="6776">
                  <c:v>6776</c:v>
                </c:pt>
                <c:pt idx="6777">
                  <c:v>6777</c:v>
                </c:pt>
                <c:pt idx="6778">
                  <c:v>6778</c:v>
                </c:pt>
                <c:pt idx="6779">
                  <c:v>6779</c:v>
                </c:pt>
                <c:pt idx="6780">
                  <c:v>6780</c:v>
                </c:pt>
                <c:pt idx="6781">
                  <c:v>6781</c:v>
                </c:pt>
                <c:pt idx="6782">
                  <c:v>6782</c:v>
                </c:pt>
                <c:pt idx="6783">
                  <c:v>6783</c:v>
                </c:pt>
                <c:pt idx="6784">
                  <c:v>6784</c:v>
                </c:pt>
                <c:pt idx="6785">
                  <c:v>6785</c:v>
                </c:pt>
                <c:pt idx="6786">
                  <c:v>6786</c:v>
                </c:pt>
                <c:pt idx="6787">
                  <c:v>6787</c:v>
                </c:pt>
                <c:pt idx="6788">
                  <c:v>6788</c:v>
                </c:pt>
                <c:pt idx="6789">
                  <c:v>6789</c:v>
                </c:pt>
                <c:pt idx="6790">
                  <c:v>6790</c:v>
                </c:pt>
                <c:pt idx="6791">
                  <c:v>6791</c:v>
                </c:pt>
                <c:pt idx="6792">
                  <c:v>6792</c:v>
                </c:pt>
                <c:pt idx="6793">
                  <c:v>6793</c:v>
                </c:pt>
                <c:pt idx="6794">
                  <c:v>6794</c:v>
                </c:pt>
                <c:pt idx="6795">
                  <c:v>6795</c:v>
                </c:pt>
                <c:pt idx="6796">
                  <c:v>6796</c:v>
                </c:pt>
                <c:pt idx="6797">
                  <c:v>6797</c:v>
                </c:pt>
                <c:pt idx="6798">
                  <c:v>6798</c:v>
                </c:pt>
                <c:pt idx="6799">
                  <c:v>6799</c:v>
                </c:pt>
                <c:pt idx="6800">
                  <c:v>6800</c:v>
                </c:pt>
                <c:pt idx="6801">
                  <c:v>6801</c:v>
                </c:pt>
                <c:pt idx="6802">
                  <c:v>6802</c:v>
                </c:pt>
                <c:pt idx="6803">
                  <c:v>6803</c:v>
                </c:pt>
                <c:pt idx="6804">
                  <c:v>6804</c:v>
                </c:pt>
                <c:pt idx="6805">
                  <c:v>6805</c:v>
                </c:pt>
                <c:pt idx="6806">
                  <c:v>6806</c:v>
                </c:pt>
                <c:pt idx="6807">
                  <c:v>6807</c:v>
                </c:pt>
                <c:pt idx="6808">
                  <c:v>6808</c:v>
                </c:pt>
                <c:pt idx="6809">
                  <c:v>6809</c:v>
                </c:pt>
                <c:pt idx="6810">
                  <c:v>6810</c:v>
                </c:pt>
                <c:pt idx="6811">
                  <c:v>6811</c:v>
                </c:pt>
                <c:pt idx="6812">
                  <c:v>6812</c:v>
                </c:pt>
                <c:pt idx="6813">
                  <c:v>6813</c:v>
                </c:pt>
                <c:pt idx="6814">
                  <c:v>6814</c:v>
                </c:pt>
                <c:pt idx="6815">
                  <c:v>6815</c:v>
                </c:pt>
                <c:pt idx="6816">
                  <c:v>6816</c:v>
                </c:pt>
                <c:pt idx="6817">
                  <c:v>6817</c:v>
                </c:pt>
                <c:pt idx="6818">
                  <c:v>6818</c:v>
                </c:pt>
                <c:pt idx="6819">
                  <c:v>6819</c:v>
                </c:pt>
                <c:pt idx="6820">
                  <c:v>6820</c:v>
                </c:pt>
                <c:pt idx="6821">
                  <c:v>6821</c:v>
                </c:pt>
                <c:pt idx="6822">
                  <c:v>6822</c:v>
                </c:pt>
                <c:pt idx="6823">
                  <c:v>6823</c:v>
                </c:pt>
                <c:pt idx="6824">
                  <c:v>6824</c:v>
                </c:pt>
                <c:pt idx="6825">
                  <c:v>6825</c:v>
                </c:pt>
                <c:pt idx="6826">
                  <c:v>6826</c:v>
                </c:pt>
                <c:pt idx="6827">
                  <c:v>6827</c:v>
                </c:pt>
                <c:pt idx="6828">
                  <c:v>6828</c:v>
                </c:pt>
                <c:pt idx="6829">
                  <c:v>6829</c:v>
                </c:pt>
                <c:pt idx="6830">
                  <c:v>6830</c:v>
                </c:pt>
                <c:pt idx="6831">
                  <c:v>6831</c:v>
                </c:pt>
                <c:pt idx="6832">
                  <c:v>6832</c:v>
                </c:pt>
                <c:pt idx="6833">
                  <c:v>6833</c:v>
                </c:pt>
                <c:pt idx="6834">
                  <c:v>6834</c:v>
                </c:pt>
                <c:pt idx="6835">
                  <c:v>6835</c:v>
                </c:pt>
                <c:pt idx="6836">
                  <c:v>6836</c:v>
                </c:pt>
                <c:pt idx="6837">
                  <c:v>6837</c:v>
                </c:pt>
                <c:pt idx="6838">
                  <c:v>6838</c:v>
                </c:pt>
                <c:pt idx="6839">
                  <c:v>6839</c:v>
                </c:pt>
                <c:pt idx="6840">
                  <c:v>6840</c:v>
                </c:pt>
                <c:pt idx="6841">
                  <c:v>6841</c:v>
                </c:pt>
                <c:pt idx="6842">
                  <c:v>6842</c:v>
                </c:pt>
                <c:pt idx="6843">
                  <c:v>6843</c:v>
                </c:pt>
                <c:pt idx="6844">
                  <c:v>6844</c:v>
                </c:pt>
                <c:pt idx="6845">
                  <c:v>6845</c:v>
                </c:pt>
                <c:pt idx="6846">
                  <c:v>6846</c:v>
                </c:pt>
                <c:pt idx="6847">
                  <c:v>6847</c:v>
                </c:pt>
                <c:pt idx="6848">
                  <c:v>6848</c:v>
                </c:pt>
                <c:pt idx="6849">
                  <c:v>6849</c:v>
                </c:pt>
                <c:pt idx="6850">
                  <c:v>6850</c:v>
                </c:pt>
                <c:pt idx="6851">
                  <c:v>6851</c:v>
                </c:pt>
                <c:pt idx="6852">
                  <c:v>6852</c:v>
                </c:pt>
                <c:pt idx="6853">
                  <c:v>6853</c:v>
                </c:pt>
                <c:pt idx="6854">
                  <c:v>6854</c:v>
                </c:pt>
                <c:pt idx="6855">
                  <c:v>6855</c:v>
                </c:pt>
                <c:pt idx="6856">
                  <c:v>6856</c:v>
                </c:pt>
                <c:pt idx="6857">
                  <c:v>6857</c:v>
                </c:pt>
                <c:pt idx="6858">
                  <c:v>6858</c:v>
                </c:pt>
                <c:pt idx="6859">
                  <c:v>6859</c:v>
                </c:pt>
                <c:pt idx="6860">
                  <c:v>6860</c:v>
                </c:pt>
                <c:pt idx="6861">
                  <c:v>6861</c:v>
                </c:pt>
                <c:pt idx="6862">
                  <c:v>6862</c:v>
                </c:pt>
                <c:pt idx="6863">
                  <c:v>6863</c:v>
                </c:pt>
                <c:pt idx="6864">
                  <c:v>6864</c:v>
                </c:pt>
                <c:pt idx="6865">
                  <c:v>6865</c:v>
                </c:pt>
                <c:pt idx="6866">
                  <c:v>6866</c:v>
                </c:pt>
                <c:pt idx="6867">
                  <c:v>6867</c:v>
                </c:pt>
                <c:pt idx="6868">
                  <c:v>6868</c:v>
                </c:pt>
                <c:pt idx="6869">
                  <c:v>6869</c:v>
                </c:pt>
                <c:pt idx="6870">
                  <c:v>6870</c:v>
                </c:pt>
                <c:pt idx="6871">
                  <c:v>6871</c:v>
                </c:pt>
                <c:pt idx="6872">
                  <c:v>6872</c:v>
                </c:pt>
                <c:pt idx="6873">
                  <c:v>6873</c:v>
                </c:pt>
                <c:pt idx="6874">
                  <c:v>6874</c:v>
                </c:pt>
                <c:pt idx="6875">
                  <c:v>6875</c:v>
                </c:pt>
                <c:pt idx="6876">
                  <c:v>6876</c:v>
                </c:pt>
                <c:pt idx="6877">
                  <c:v>6877</c:v>
                </c:pt>
                <c:pt idx="6878">
                  <c:v>6878</c:v>
                </c:pt>
                <c:pt idx="6879">
                  <c:v>6879</c:v>
                </c:pt>
                <c:pt idx="6880">
                  <c:v>6880</c:v>
                </c:pt>
                <c:pt idx="6881">
                  <c:v>6881</c:v>
                </c:pt>
                <c:pt idx="6882">
                  <c:v>6882</c:v>
                </c:pt>
                <c:pt idx="6883">
                  <c:v>6883</c:v>
                </c:pt>
                <c:pt idx="6884">
                  <c:v>6884</c:v>
                </c:pt>
                <c:pt idx="6885">
                  <c:v>6885</c:v>
                </c:pt>
                <c:pt idx="6886">
                  <c:v>6886</c:v>
                </c:pt>
                <c:pt idx="6887">
                  <c:v>6887</c:v>
                </c:pt>
                <c:pt idx="6888">
                  <c:v>6888</c:v>
                </c:pt>
                <c:pt idx="6889">
                  <c:v>6889</c:v>
                </c:pt>
                <c:pt idx="6890">
                  <c:v>6890</c:v>
                </c:pt>
                <c:pt idx="6891">
                  <c:v>6891</c:v>
                </c:pt>
                <c:pt idx="6892">
                  <c:v>6892</c:v>
                </c:pt>
                <c:pt idx="6893">
                  <c:v>6893</c:v>
                </c:pt>
                <c:pt idx="6894">
                  <c:v>6894</c:v>
                </c:pt>
                <c:pt idx="6895">
                  <c:v>6895</c:v>
                </c:pt>
                <c:pt idx="6896">
                  <c:v>6896</c:v>
                </c:pt>
                <c:pt idx="6897">
                  <c:v>6897</c:v>
                </c:pt>
                <c:pt idx="6898">
                  <c:v>6898</c:v>
                </c:pt>
                <c:pt idx="6899">
                  <c:v>6899</c:v>
                </c:pt>
                <c:pt idx="6900">
                  <c:v>6900</c:v>
                </c:pt>
                <c:pt idx="6901">
                  <c:v>6901</c:v>
                </c:pt>
                <c:pt idx="6902">
                  <c:v>6902</c:v>
                </c:pt>
                <c:pt idx="6903">
                  <c:v>6903</c:v>
                </c:pt>
                <c:pt idx="6904">
                  <c:v>6904</c:v>
                </c:pt>
                <c:pt idx="6905">
                  <c:v>6905</c:v>
                </c:pt>
                <c:pt idx="6906">
                  <c:v>6906</c:v>
                </c:pt>
                <c:pt idx="6907">
                  <c:v>6907</c:v>
                </c:pt>
                <c:pt idx="6908">
                  <c:v>6908</c:v>
                </c:pt>
                <c:pt idx="6909">
                  <c:v>6909</c:v>
                </c:pt>
                <c:pt idx="6910">
                  <c:v>6910</c:v>
                </c:pt>
                <c:pt idx="6911">
                  <c:v>6911</c:v>
                </c:pt>
                <c:pt idx="6912">
                  <c:v>6912</c:v>
                </c:pt>
                <c:pt idx="6913">
                  <c:v>6913</c:v>
                </c:pt>
                <c:pt idx="6914">
                  <c:v>6914</c:v>
                </c:pt>
                <c:pt idx="6915">
                  <c:v>6915</c:v>
                </c:pt>
                <c:pt idx="6916">
                  <c:v>6916</c:v>
                </c:pt>
                <c:pt idx="6917">
                  <c:v>6917</c:v>
                </c:pt>
                <c:pt idx="6918">
                  <c:v>6918</c:v>
                </c:pt>
                <c:pt idx="6919">
                  <c:v>6919</c:v>
                </c:pt>
                <c:pt idx="6920">
                  <c:v>6920</c:v>
                </c:pt>
                <c:pt idx="6921">
                  <c:v>6921</c:v>
                </c:pt>
                <c:pt idx="6922">
                  <c:v>6922</c:v>
                </c:pt>
                <c:pt idx="6923">
                  <c:v>6923</c:v>
                </c:pt>
                <c:pt idx="6924">
                  <c:v>6924</c:v>
                </c:pt>
                <c:pt idx="6925">
                  <c:v>6925</c:v>
                </c:pt>
                <c:pt idx="6926">
                  <c:v>6926</c:v>
                </c:pt>
                <c:pt idx="6927">
                  <c:v>6927</c:v>
                </c:pt>
                <c:pt idx="6928">
                  <c:v>6928</c:v>
                </c:pt>
                <c:pt idx="6929">
                  <c:v>6929</c:v>
                </c:pt>
                <c:pt idx="6930">
                  <c:v>6930</c:v>
                </c:pt>
                <c:pt idx="6931">
                  <c:v>6931</c:v>
                </c:pt>
                <c:pt idx="6932">
                  <c:v>6932</c:v>
                </c:pt>
                <c:pt idx="6933">
                  <c:v>6933</c:v>
                </c:pt>
                <c:pt idx="6934">
                  <c:v>6934</c:v>
                </c:pt>
                <c:pt idx="6935">
                  <c:v>6935</c:v>
                </c:pt>
                <c:pt idx="6936">
                  <c:v>6936</c:v>
                </c:pt>
                <c:pt idx="6937">
                  <c:v>6937</c:v>
                </c:pt>
                <c:pt idx="6938">
                  <c:v>6938</c:v>
                </c:pt>
                <c:pt idx="6939">
                  <c:v>6939</c:v>
                </c:pt>
                <c:pt idx="6940">
                  <c:v>6940</c:v>
                </c:pt>
                <c:pt idx="6941">
                  <c:v>6941</c:v>
                </c:pt>
                <c:pt idx="6942">
                  <c:v>6942</c:v>
                </c:pt>
                <c:pt idx="6943">
                  <c:v>6943</c:v>
                </c:pt>
                <c:pt idx="6944">
                  <c:v>6944</c:v>
                </c:pt>
                <c:pt idx="6945">
                  <c:v>6945</c:v>
                </c:pt>
                <c:pt idx="6946">
                  <c:v>6946</c:v>
                </c:pt>
                <c:pt idx="6947">
                  <c:v>6947</c:v>
                </c:pt>
                <c:pt idx="6948">
                  <c:v>6948</c:v>
                </c:pt>
                <c:pt idx="6949">
                  <c:v>6949</c:v>
                </c:pt>
                <c:pt idx="6950">
                  <c:v>6950</c:v>
                </c:pt>
                <c:pt idx="6951">
                  <c:v>6951</c:v>
                </c:pt>
                <c:pt idx="6952">
                  <c:v>6952</c:v>
                </c:pt>
                <c:pt idx="6953">
                  <c:v>6953</c:v>
                </c:pt>
                <c:pt idx="6954">
                  <c:v>6954</c:v>
                </c:pt>
                <c:pt idx="6955">
                  <c:v>6955</c:v>
                </c:pt>
                <c:pt idx="6956">
                  <c:v>6956</c:v>
                </c:pt>
                <c:pt idx="6957">
                  <c:v>6957</c:v>
                </c:pt>
                <c:pt idx="6958">
                  <c:v>6958</c:v>
                </c:pt>
                <c:pt idx="6959">
                  <c:v>6959</c:v>
                </c:pt>
                <c:pt idx="6960">
                  <c:v>6960</c:v>
                </c:pt>
                <c:pt idx="6961">
                  <c:v>6961</c:v>
                </c:pt>
                <c:pt idx="6962">
                  <c:v>6962</c:v>
                </c:pt>
                <c:pt idx="6963">
                  <c:v>6963</c:v>
                </c:pt>
                <c:pt idx="6964">
                  <c:v>6964</c:v>
                </c:pt>
                <c:pt idx="6965">
                  <c:v>6965</c:v>
                </c:pt>
                <c:pt idx="6966">
                  <c:v>6966</c:v>
                </c:pt>
                <c:pt idx="6967">
                  <c:v>6967</c:v>
                </c:pt>
                <c:pt idx="6968">
                  <c:v>6968</c:v>
                </c:pt>
                <c:pt idx="6969">
                  <c:v>6969</c:v>
                </c:pt>
                <c:pt idx="6970">
                  <c:v>6970</c:v>
                </c:pt>
                <c:pt idx="6971">
                  <c:v>6971</c:v>
                </c:pt>
                <c:pt idx="6972">
                  <c:v>6972</c:v>
                </c:pt>
                <c:pt idx="6973">
                  <c:v>6973</c:v>
                </c:pt>
                <c:pt idx="6974">
                  <c:v>6974</c:v>
                </c:pt>
                <c:pt idx="6975">
                  <c:v>6975</c:v>
                </c:pt>
                <c:pt idx="6976">
                  <c:v>6976</c:v>
                </c:pt>
                <c:pt idx="6977">
                  <c:v>6977</c:v>
                </c:pt>
                <c:pt idx="6978">
                  <c:v>6978</c:v>
                </c:pt>
                <c:pt idx="6979">
                  <c:v>6979</c:v>
                </c:pt>
                <c:pt idx="6980">
                  <c:v>6980</c:v>
                </c:pt>
                <c:pt idx="6981">
                  <c:v>6981</c:v>
                </c:pt>
                <c:pt idx="6982">
                  <c:v>6982</c:v>
                </c:pt>
                <c:pt idx="6983">
                  <c:v>6983</c:v>
                </c:pt>
                <c:pt idx="6984">
                  <c:v>6984</c:v>
                </c:pt>
                <c:pt idx="6985">
                  <c:v>6985</c:v>
                </c:pt>
                <c:pt idx="6986">
                  <c:v>6986</c:v>
                </c:pt>
                <c:pt idx="6987">
                  <c:v>6987</c:v>
                </c:pt>
                <c:pt idx="6988">
                  <c:v>6988</c:v>
                </c:pt>
                <c:pt idx="6989">
                  <c:v>6989</c:v>
                </c:pt>
                <c:pt idx="6990">
                  <c:v>6990</c:v>
                </c:pt>
                <c:pt idx="6991">
                  <c:v>6991</c:v>
                </c:pt>
                <c:pt idx="6992">
                  <c:v>6992</c:v>
                </c:pt>
                <c:pt idx="6993">
                  <c:v>6993</c:v>
                </c:pt>
                <c:pt idx="6994">
                  <c:v>6994</c:v>
                </c:pt>
                <c:pt idx="6995">
                  <c:v>6995</c:v>
                </c:pt>
                <c:pt idx="6996">
                  <c:v>6996</c:v>
                </c:pt>
                <c:pt idx="6997">
                  <c:v>6997</c:v>
                </c:pt>
                <c:pt idx="6998">
                  <c:v>6998</c:v>
                </c:pt>
                <c:pt idx="6999">
                  <c:v>6999</c:v>
                </c:pt>
                <c:pt idx="7000">
                  <c:v>7000</c:v>
                </c:pt>
                <c:pt idx="7001">
                  <c:v>7001</c:v>
                </c:pt>
                <c:pt idx="7002">
                  <c:v>7002</c:v>
                </c:pt>
                <c:pt idx="7003">
                  <c:v>7003</c:v>
                </c:pt>
                <c:pt idx="7004">
                  <c:v>7004</c:v>
                </c:pt>
                <c:pt idx="7005">
                  <c:v>7005</c:v>
                </c:pt>
                <c:pt idx="7006">
                  <c:v>7006</c:v>
                </c:pt>
                <c:pt idx="7007">
                  <c:v>7007</c:v>
                </c:pt>
                <c:pt idx="7008">
                  <c:v>7008</c:v>
                </c:pt>
                <c:pt idx="7009">
                  <c:v>7009</c:v>
                </c:pt>
                <c:pt idx="7010">
                  <c:v>7010</c:v>
                </c:pt>
                <c:pt idx="7011">
                  <c:v>7011</c:v>
                </c:pt>
                <c:pt idx="7012">
                  <c:v>7012</c:v>
                </c:pt>
                <c:pt idx="7013">
                  <c:v>7013</c:v>
                </c:pt>
                <c:pt idx="7014">
                  <c:v>7014</c:v>
                </c:pt>
                <c:pt idx="7015">
                  <c:v>7015</c:v>
                </c:pt>
                <c:pt idx="7016">
                  <c:v>7016</c:v>
                </c:pt>
                <c:pt idx="7017">
                  <c:v>7017</c:v>
                </c:pt>
                <c:pt idx="7018">
                  <c:v>7018</c:v>
                </c:pt>
                <c:pt idx="7019">
                  <c:v>7019</c:v>
                </c:pt>
                <c:pt idx="7020">
                  <c:v>7020</c:v>
                </c:pt>
                <c:pt idx="7021">
                  <c:v>7021</c:v>
                </c:pt>
                <c:pt idx="7022">
                  <c:v>7022</c:v>
                </c:pt>
                <c:pt idx="7023">
                  <c:v>7023</c:v>
                </c:pt>
                <c:pt idx="7024">
                  <c:v>7024</c:v>
                </c:pt>
                <c:pt idx="7025">
                  <c:v>7025</c:v>
                </c:pt>
                <c:pt idx="7026">
                  <c:v>7026</c:v>
                </c:pt>
                <c:pt idx="7027">
                  <c:v>7027</c:v>
                </c:pt>
                <c:pt idx="7028">
                  <c:v>7028</c:v>
                </c:pt>
                <c:pt idx="7029">
                  <c:v>7029</c:v>
                </c:pt>
                <c:pt idx="7030">
                  <c:v>7030</c:v>
                </c:pt>
                <c:pt idx="7031">
                  <c:v>7031</c:v>
                </c:pt>
                <c:pt idx="7032">
                  <c:v>7032</c:v>
                </c:pt>
                <c:pt idx="7033">
                  <c:v>7033</c:v>
                </c:pt>
                <c:pt idx="7034">
                  <c:v>7034</c:v>
                </c:pt>
                <c:pt idx="7035">
                  <c:v>7035</c:v>
                </c:pt>
                <c:pt idx="7036">
                  <c:v>7036</c:v>
                </c:pt>
                <c:pt idx="7037">
                  <c:v>7037</c:v>
                </c:pt>
                <c:pt idx="7038">
                  <c:v>7038</c:v>
                </c:pt>
                <c:pt idx="7039">
                  <c:v>7039</c:v>
                </c:pt>
                <c:pt idx="7040">
                  <c:v>7040</c:v>
                </c:pt>
                <c:pt idx="7041">
                  <c:v>7041</c:v>
                </c:pt>
                <c:pt idx="7042">
                  <c:v>7042</c:v>
                </c:pt>
                <c:pt idx="7043">
                  <c:v>7043</c:v>
                </c:pt>
                <c:pt idx="7044">
                  <c:v>7044</c:v>
                </c:pt>
                <c:pt idx="7045">
                  <c:v>7045</c:v>
                </c:pt>
                <c:pt idx="7046">
                  <c:v>7046</c:v>
                </c:pt>
                <c:pt idx="7047">
                  <c:v>7047</c:v>
                </c:pt>
                <c:pt idx="7048">
                  <c:v>7048</c:v>
                </c:pt>
                <c:pt idx="7049">
                  <c:v>7049</c:v>
                </c:pt>
                <c:pt idx="7050">
                  <c:v>7050</c:v>
                </c:pt>
                <c:pt idx="7051">
                  <c:v>7051</c:v>
                </c:pt>
                <c:pt idx="7052">
                  <c:v>7052</c:v>
                </c:pt>
                <c:pt idx="7053">
                  <c:v>7053</c:v>
                </c:pt>
                <c:pt idx="7054">
                  <c:v>7054</c:v>
                </c:pt>
                <c:pt idx="7055">
                  <c:v>7055</c:v>
                </c:pt>
                <c:pt idx="7056">
                  <c:v>7056</c:v>
                </c:pt>
                <c:pt idx="7057">
                  <c:v>7057</c:v>
                </c:pt>
                <c:pt idx="7058">
                  <c:v>7058</c:v>
                </c:pt>
                <c:pt idx="7059">
                  <c:v>7059</c:v>
                </c:pt>
                <c:pt idx="7060">
                  <c:v>7060</c:v>
                </c:pt>
                <c:pt idx="7061">
                  <c:v>7061</c:v>
                </c:pt>
                <c:pt idx="7062">
                  <c:v>7062</c:v>
                </c:pt>
                <c:pt idx="7063">
                  <c:v>7063</c:v>
                </c:pt>
                <c:pt idx="7064">
                  <c:v>7064</c:v>
                </c:pt>
                <c:pt idx="7065">
                  <c:v>7065</c:v>
                </c:pt>
                <c:pt idx="7066">
                  <c:v>7066</c:v>
                </c:pt>
                <c:pt idx="7067">
                  <c:v>7067</c:v>
                </c:pt>
                <c:pt idx="7068">
                  <c:v>7068</c:v>
                </c:pt>
                <c:pt idx="7069">
                  <c:v>7069</c:v>
                </c:pt>
                <c:pt idx="7070">
                  <c:v>7070</c:v>
                </c:pt>
                <c:pt idx="7071">
                  <c:v>7071</c:v>
                </c:pt>
                <c:pt idx="7072">
                  <c:v>7072</c:v>
                </c:pt>
                <c:pt idx="7073">
                  <c:v>7073</c:v>
                </c:pt>
                <c:pt idx="7074">
                  <c:v>7074</c:v>
                </c:pt>
                <c:pt idx="7075">
                  <c:v>7075</c:v>
                </c:pt>
                <c:pt idx="7076">
                  <c:v>7076</c:v>
                </c:pt>
                <c:pt idx="7077">
                  <c:v>7077</c:v>
                </c:pt>
                <c:pt idx="7078">
                  <c:v>7078</c:v>
                </c:pt>
                <c:pt idx="7079">
                  <c:v>7079</c:v>
                </c:pt>
                <c:pt idx="7080">
                  <c:v>7080</c:v>
                </c:pt>
                <c:pt idx="7081">
                  <c:v>7081</c:v>
                </c:pt>
                <c:pt idx="7082">
                  <c:v>7082</c:v>
                </c:pt>
                <c:pt idx="7083">
                  <c:v>7083</c:v>
                </c:pt>
                <c:pt idx="7084">
                  <c:v>7084</c:v>
                </c:pt>
                <c:pt idx="7085">
                  <c:v>7085</c:v>
                </c:pt>
                <c:pt idx="7086">
                  <c:v>7086</c:v>
                </c:pt>
                <c:pt idx="7087">
                  <c:v>7087</c:v>
                </c:pt>
                <c:pt idx="7088">
                  <c:v>7088</c:v>
                </c:pt>
                <c:pt idx="7089">
                  <c:v>7089</c:v>
                </c:pt>
                <c:pt idx="7090">
                  <c:v>7090</c:v>
                </c:pt>
                <c:pt idx="7091">
                  <c:v>7091</c:v>
                </c:pt>
                <c:pt idx="7092">
                  <c:v>7092</c:v>
                </c:pt>
                <c:pt idx="7093">
                  <c:v>7093</c:v>
                </c:pt>
                <c:pt idx="7094">
                  <c:v>7094</c:v>
                </c:pt>
                <c:pt idx="7095">
                  <c:v>7095</c:v>
                </c:pt>
                <c:pt idx="7096">
                  <c:v>7096</c:v>
                </c:pt>
                <c:pt idx="7097">
                  <c:v>7097</c:v>
                </c:pt>
                <c:pt idx="7098">
                  <c:v>7098</c:v>
                </c:pt>
                <c:pt idx="7099">
                  <c:v>7099</c:v>
                </c:pt>
                <c:pt idx="7100">
                  <c:v>7100</c:v>
                </c:pt>
                <c:pt idx="7101">
                  <c:v>7101</c:v>
                </c:pt>
                <c:pt idx="7102">
                  <c:v>7102</c:v>
                </c:pt>
                <c:pt idx="7103">
                  <c:v>7103</c:v>
                </c:pt>
                <c:pt idx="7104">
                  <c:v>7104</c:v>
                </c:pt>
                <c:pt idx="7105">
                  <c:v>7105</c:v>
                </c:pt>
                <c:pt idx="7106">
                  <c:v>7106</c:v>
                </c:pt>
                <c:pt idx="7107">
                  <c:v>7107</c:v>
                </c:pt>
                <c:pt idx="7108">
                  <c:v>7108</c:v>
                </c:pt>
                <c:pt idx="7109">
                  <c:v>7109</c:v>
                </c:pt>
                <c:pt idx="7110">
                  <c:v>7110</c:v>
                </c:pt>
                <c:pt idx="7111">
                  <c:v>7111</c:v>
                </c:pt>
                <c:pt idx="7112">
                  <c:v>7112</c:v>
                </c:pt>
                <c:pt idx="7113">
                  <c:v>7113</c:v>
                </c:pt>
                <c:pt idx="7114">
                  <c:v>7114</c:v>
                </c:pt>
                <c:pt idx="7115">
                  <c:v>7115</c:v>
                </c:pt>
                <c:pt idx="7116">
                  <c:v>7116</c:v>
                </c:pt>
                <c:pt idx="7117">
                  <c:v>7117</c:v>
                </c:pt>
                <c:pt idx="7118">
                  <c:v>7118</c:v>
                </c:pt>
                <c:pt idx="7119">
                  <c:v>7119</c:v>
                </c:pt>
                <c:pt idx="7120">
                  <c:v>7120</c:v>
                </c:pt>
                <c:pt idx="7121">
                  <c:v>7121</c:v>
                </c:pt>
                <c:pt idx="7122">
                  <c:v>7122</c:v>
                </c:pt>
                <c:pt idx="7123">
                  <c:v>7123</c:v>
                </c:pt>
                <c:pt idx="7124">
                  <c:v>7124</c:v>
                </c:pt>
                <c:pt idx="7125">
                  <c:v>7125</c:v>
                </c:pt>
                <c:pt idx="7126">
                  <c:v>7126</c:v>
                </c:pt>
                <c:pt idx="7127">
                  <c:v>7127</c:v>
                </c:pt>
                <c:pt idx="7128">
                  <c:v>7128</c:v>
                </c:pt>
                <c:pt idx="7129">
                  <c:v>7129</c:v>
                </c:pt>
                <c:pt idx="7130">
                  <c:v>7130</c:v>
                </c:pt>
                <c:pt idx="7131">
                  <c:v>7131</c:v>
                </c:pt>
                <c:pt idx="7132">
                  <c:v>7132</c:v>
                </c:pt>
                <c:pt idx="7133">
                  <c:v>7133</c:v>
                </c:pt>
                <c:pt idx="7134">
                  <c:v>7134</c:v>
                </c:pt>
                <c:pt idx="7135">
                  <c:v>7135</c:v>
                </c:pt>
                <c:pt idx="7136">
                  <c:v>7136</c:v>
                </c:pt>
                <c:pt idx="7137">
                  <c:v>7137</c:v>
                </c:pt>
                <c:pt idx="7138">
                  <c:v>7138</c:v>
                </c:pt>
                <c:pt idx="7139">
                  <c:v>7139</c:v>
                </c:pt>
                <c:pt idx="7140">
                  <c:v>7140</c:v>
                </c:pt>
                <c:pt idx="7141">
                  <c:v>7141</c:v>
                </c:pt>
                <c:pt idx="7142">
                  <c:v>7142</c:v>
                </c:pt>
                <c:pt idx="7143">
                  <c:v>7143</c:v>
                </c:pt>
                <c:pt idx="7144">
                  <c:v>7144</c:v>
                </c:pt>
                <c:pt idx="7145">
                  <c:v>7145</c:v>
                </c:pt>
                <c:pt idx="7146">
                  <c:v>7146</c:v>
                </c:pt>
                <c:pt idx="7147">
                  <c:v>7147</c:v>
                </c:pt>
                <c:pt idx="7148">
                  <c:v>7148</c:v>
                </c:pt>
                <c:pt idx="7149">
                  <c:v>7149</c:v>
                </c:pt>
                <c:pt idx="7150">
                  <c:v>7150</c:v>
                </c:pt>
                <c:pt idx="7151">
                  <c:v>7151</c:v>
                </c:pt>
                <c:pt idx="7152">
                  <c:v>7152</c:v>
                </c:pt>
                <c:pt idx="7153">
                  <c:v>7153</c:v>
                </c:pt>
                <c:pt idx="7154">
                  <c:v>7154</c:v>
                </c:pt>
                <c:pt idx="7155">
                  <c:v>7155</c:v>
                </c:pt>
                <c:pt idx="7156">
                  <c:v>7156</c:v>
                </c:pt>
                <c:pt idx="7157">
                  <c:v>7157</c:v>
                </c:pt>
                <c:pt idx="7158">
                  <c:v>7158</c:v>
                </c:pt>
                <c:pt idx="7159">
                  <c:v>7159</c:v>
                </c:pt>
                <c:pt idx="7160">
                  <c:v>7160</c:v>
                </c:pt>
                <c:pt idx="7161">
                  <c:v>7161</c:v>
                </c:pt>
                <c:pt idx="7162">
                  <c:v>7162</c:v>
                </c:pt>
                <c:pt idx="7163">
                  <c:v>7163</c:v>
                </c:pt>
                <c:pt idx="7164">
                  <c:v>7164</c:v>
                </c:pt>
                <c:pt idx="7165">
                  <c:v>7165</c:v>
                </c:pt>
                <c:pt idx="7166">
                  <c:v>7166</c:v>
                </c:pt>
                <c:pt idx="7167">
                  <c:v>7167</c:v>
                </c:pt>
                <c:pt idx="7168">
                  <c:v>7168</c:v>
                </c:pt>
                <c:pt idx="7169">
                  <c:v>7169</c:v>
                </c:pt>
                <c:pt idx="7170">
                  <c:v>7170</c:v>
                </c:pt>
                <c:pt idx="7171">
                  <c:v>7171</c:v>
                </c:pt>
                <c:pt idx="7172">
                  <c:v>7172</c:v>
                </c:pt>
                <c:pt idx="7173">
                  <c:v>7173</c:v>
                </c:pt>
                <c:pt idx="7174">
                  <c:v>7174</c:v>
                </c:pt>
                <c:pt idx="7175">
                  <c:v>7175</c:v>
                </c:pt>
                <c:pt idx="7176">
                  <c:v>7176</c:v>
                </c:pt>
                <c:pt idx="7177">
                  <c:v>7177</c:v>
                </c:pt>
                <c:pt idx="7178">
                  <c:v>7178</c:v>
                </c:pt>
                <c:pt idx="7179">
                  <c:v>7179</c:v>
                </c:pt>
                <c:pt idx="7180">
                  <c:v>7180</c:v>
                </c:pt>
                <c:pt idx="7181">
                  <c:v>7181</c:v>
                </c:pt>
                <c:pt idx="7182">
                  <c:v>7182</c:v>
                </c:pt>
                <c:pt idx="7183">
                  <c:v>7183</c:v>
                </c:pt>
                <c:pt idx="7184">
                  <c:v>7184</c:v>
                </c:pt>
                <c:pt idx="7185">
                  <c:v>7185</c:v>
                </c:pt>
                <c:pt idx="7186">
                  <c:v>7186</c:v>
                </c:pt>
                <c:pt idx="7187">
                  <c:v>7187</c:v>
                </c:pt>
                <c:pt idx="7188">
                  <c:v>7188</c:v>
                </c:pt>
                <c:pt idx="7189">
                  <c:v>7189</c:v>
                </c:pt>
                <c:pt idx="7190">
                  <c:v>7190</c:v>
                </c:pt>
                <c:pt idx="7191">
                  <c:v>7191</c:v>
                </c:pt>
                <c:pt idx="7192">
                  <c:v>7192</c:v>
                </c:pt>
                <c:pt idx="7193">
                  <c:v>7193</c:v>
                </c:pt>
                <c:pt idx="7194">
                  <c:v>7194</c:v>
                </c:pt>
                <c:pt idx="7195">
                  <c:v>7195</c:v>
                </c:pt>
                <c:pt idx="7196">
                  <c:v>7196</c:v>
                </c:pt>
                <c:pt idx="7197">
                  <c:v>7197</c:v>
                </c:pt>
                <c:pt idx="7198">
                  <c:v>7198</c:v>
                </c:pt>
                <c:pt idx="7199">
                  <c:v>7199</c:v>
                </c:pt>
                <c:pt idx="7200">
                  <c:v>7200</c:v>
                </c:pt>
                <c:pt idx="7201">
                  <c:v>7201</c:v>
                </c:pt>
                <c:pt idx="7202">
                  <c:v>7202</c:v>
                </c:pt>
                <c:pt idx="7203">
                  <c:v>7203</c:v>
                </c:pt>
                <c:pt idx="7204">
                  <c:v>7204</c:v>
                </c:pt>
                <c:pt idx="7205">
                  <c:v>7205</c:v>
                </c:pt>
                <c:pt idx="7206">
                  <c:v>7206</c:v>
                </c:pt>
                <c:pt idx="7207">
                  <c:v>7207</c:v>
                </c:pt>
                <c:pt idx="7208">
                  <c:v>7208</c:v>
                </c:pt>
                <c:pt idx="7209">
                  <c:v>7209</c:v>
                </c:pt>
                <c:pt idx="7210">
                  <c:v>7210</c:v>
                </c:pt>
                <c:pt idx="7211">
                  <c:v>7211</c:v>
                </c:pt>
                <c:pt idx="7212">
                  <c:v>7212</c:v>
                </c:pt>
                <c:pt idx="7213">
                  <c:v>7213</c:v>
                </c:pt>
                <c:pt idx="7214">
                  <c:v>7214</c:v>
                </c:pt>
                <c:pt idx="7215">
                  <c:v>7215</c:v>
                </c:pt>
                <c:pt idx="7216">
                  <c:v>7216</c:v>
                </c:pt>
                <c:pt idx="7217">
                  <c:v>7217</c:v>
                </c:pt>
                <c:pt idx="7218">
                  <c:v>7218</c:v>
                </c:pt>
                <c:pt idx="7219">
                  <c:v>7219</c:v>
                </c:pt>
                <c:pt idx="7220">
                  <c:v>7220</c:v>
                </c:pt>
                <c:pt idx="7221">
                  <c:v>7221</c:v>
                </c:pt>
                <c:pt idx="7222">
                  <c:v>7222</c:v>
                </c:pt>
                <c:pt idx="7223">
                  <c:v>7223</c:v>
                </c:pt>
                <c:pt idx="7224">
                  <c:v>7224</c:v>
                </c:pt>
                <c:pt idx="7225">
                  <c:v>7225</c:v>
                </c:pt>
                <c:pt idx="7226">
                  <c:v>7226</c:v>
                </c:pt>
                <c:pt idx="7227">
                  <c:v>7227</c:v>
                </c:pt>
                <c:pt idx="7228">
                  <c:v>7228</c:v>
                </c:pt>
                <c:pt idx="7229">
                  <c:v>7229</c:v>
                </c:pt>
                <c:pt idx="7230">
                  <c:v>7230</c:v>
                </c:pt>
                <c:pt idx="7231">
                  <c:v>7231</c:v>
                </c:pt>
                <c:pt idx="7232">
                  <c:v>7232</c:v>
                </c:pt>
                <c:pt idx="7233">
                  <c:v>7233</c:v>
                </c:pt>
                <c:pt idx="7234">
                  <c:v>7234</c:v>
                </c:pt>
                <c:pt idx="7235">
                  <c:v>7235</c:v>
                </c:pt>
                <c:pt idx="7236">
                  <c:v>7236</c:v>
                </c:pt>
                <c:pt idx="7237">
                  <c:v>7237</c:v>
                </c:pt>
                <c:pt idx="7238">
                  <c:v>7238</c:v>
                </c:pt>
                <c:pt idx="7239">
                  <c:v>7239</c:v>
                </c:pt>
                <c:pt idx="7240">
                  <c:v>7240</c:v>
                </c:pt>
                <c:pt idx="7241">
                  <c:v>7241</c:v>
                </c:pt>
                <c:pt idx="7242">
                  <c:v>7242</c:v>
                </c:pt>
                <c:pt idx="7243">
                  <c:v>7243</c:v>
                </c:pt>
                <c:pt idx="7244">
                  <c:v>7244</c:v>
                </c:pt>
                <c:pt idx="7245">
                  <c:v>7245</c:v>
                </c:pt>
                <c:pt idx="7246">
                  <c:v>7246</c:v>
                </c:pt>
                <c:pt idx="7247">
                  <c:v>7247</c:v>
                </c:pt>
                <c:pt idx="7248">
                  <c:v>7248</c:v>
                </c:pt>
                <c:pt idx="7249">
                  <c:v>7249</c:v>
                </c:pt>
                <c:pt idx="7250">
                  <c:v>7250</c:v>
                </c:pt>
                <c:pt idx="7251">
                  <c:v>7251</c:v>
                </c:pt>
                <c:pt idx="7252">
                  <c:v>7252</c:v>
                </c:pt>
                <c:pt idx="7253">
                  <c:v>7253</c:v>
                </c:pt>
                <c:pt idx="7254">
                  <c:v>7254</c:v>
                </c:pt>
                <c:pt idx="7255">
                  <c:v>7255</c:v>
                </c:pt>
                <c:pt idx="7256">
                  <c:v>7256</c:v>
                </c:pt>
                <c:pt idx="7257">
                  <c:v>7257</c:v>
                </c:pt>
                <c:pt idx="7258">
                  <c:v>7258</c:v>
                </c:pt>
                <c:pt idx="7259">
                  <c:v>7259</c:v>
                </c:pt>
                <c:pt idx="7260">
                  <c:v>7260</c:v>
                </c:pt>
                <c:pt idx="7261">
                  <c:v>7261</c:v>
                </c:pt>
                <c:pt idx="7262">
                  <c:v>7262</c:v>
                </c:pt>
                <c:pt idx="7263">
                  <c:v>7263</c:v>
                </c:pt>
                <c:pt idx="7264">
                  <c:v>7264</c:v>
                </c:pt>
                <c:pt idx="7265">
                  <c:v>7265</c:v>
                </c:pt>
                <c:pt idx="7266">
                  <c:v>7266</c:v>
                </c:pt>
                <c:pt idx="7267">
                  <c:v>7267</c:v>
                </c:pt>
                <c:pt idx="7268">
                  <c:v>7268</c:v>
                </c:pt>
                <c:pt idx="7269">
                  <c:v>7269</c:v>
                </c:pt>
                <c:pt idx="7270">
                  <c:v>7270</c:v>
                </c:pt>
                <c:pt idx="7271">
                  <c:v>7271</c:v>
                </c:pt>
                <c:pt idx="7272">
                  <c:v>7272</c:v>
                </c:pt>
                <c:pt idx="7273">
                  <c:v>7273</c:v>
                </c:pt>
                <c:pt idx="7274">
                  <c:v>7274</c:v>
                </c:pt>
                <c:pt idx="7275">
                  <c:v>7275</c:v>
                </c:pt>
                <c:pt idx="7276">
                  <c:v>7276</c:v>
                </c:pt>
                <c:pt idx="7277">
                  <c:v>7277</c:v>
                </c:pt>
                <c:pt idx="7278">
                  <c:v>7278</c:v>
                </c:pt>
                <c:pt idx="7279">
                  <c:v>7279</c:v>
                </c:pt>
                <c:pt idx="7280">
                  <c:v>7280</c:v>
                </c:pt>
                <c:pt idx="7281">
                  <c:v>7281</c:v>
                </c:pt>
                <c:pt idx="7282">
                  <c:v>7282</c:v>
                </c:pt>
                <c:pt idx="7283">
                  <c:v>7283</c:v>
                </c:pt>
                <c:pt idx="7284">
                  <c:v>7284</c:v>
                </c:pt>
                <c:pt idx="7285">
                  <c:v>7285</c:v>
                </c:pt>
                <c:pt idx="7286">
                  <c:v>7286</c:v>
                </c:pt>
                <c:pt idx="7287">
                  <c:v>7287</c:v>
                </c:pt>
                <c:pt idx="7288">
                  <c:v>7288</c:v>
                </c:pt>
                <c:pt idx="7289">
                  <c:v>7289</c:v>
                </c:pt>
                <c:pt idx="7290">
                  <c:v>7290</c:v>
                </c:pt>
                <c:pt idx="7291">
                  <c:v>7291</c:v>
                </c:pt>
                <c:pt idx="7292">
                  <c:v>7292</c:v>
                </c:pt>
                <c:pt idx="7293">
                  <c:v>7293</c:v>
                </c:pt>
                <c:pt idx="7294">
                  <c:v>7294</c:v>
                </c:pt>
                <c:pt idx="7295">
                  <c:v>7295</c:v>
                </c:pt>
                <c:pt idx="7296">
                  <c:v>7296</c:v>
                </c:pt>
                <c:pt idx="7297">
                  <c:v>7297</c:v>
                </c:pt>
                <c:pt idx="7298">
                  <c:v>7298</c:v>
                </c:pt>
                <c:pt idx="7299">
                  <c:v>7299</c:v>
                </c:pt>
                <c:pt idx="7300">
                  <c:v>7300</c:v>
                </c:pt>
                <c:pt idx="7301">
                  <c:v>7301</c:v>
                </c:pt>
                <c:pt idx="7302">
                  <c:v>7302</c:v>
                </c:pt>
                <c:pt idx="7303">
                  <c:v>7303</c:v>
                </c:pt>
                <c:pt idx="7304">
                  <c:v>7304</c:v>
                </c:pt>
                <c:pt idx="7305">
                  <c:v>7305</c:v>
                </c:pt>
                <c:pt idx="7306">
                  <c:v>7306</c:v>
                </c:pt>
                <c:pt idx="7307">
                  <c:v>7307</c:v>
                </c:pt>
                <c:pt idx="7308">
                  <c:v>7308</c:v>
                </c:pt>
                <c:pt idx="7309">
                  <c:v>7309</c:v>
                </c:pt>
                <c:pt idx="7310">
                  <c:v>7310</c:v>
                </c:pt>
                <c:pt idx="7311">
                  <c:v>7311</c:v>
                </c:pt>
                <c:pt idx="7312">
                  <c:v>7312</c:v>
                </c:pt>
                <c:pt idx="7313">
                  <c:v>7313</c:v>
                </c:pt>
                <c:pt idx="7314">
                  <c:v>7314</c:v>
                </c:pt>
                <c:pt idx="7315">
                  <c:v>7315</c:v>
                </c:pt>
                <c:pt idx="7316">
                  <c:v>7316</c:v>
                </c:pt>
                <c:pt idx="7317">
                  <c:v>7317</c:v>
                </c:pt>
                <c:pt idx="7318">
                  <c:v>7318</c:v>
                </c:pt>
                <c:pt idx="7319">
                  <c:v>7319</c:v>
                </c:pt>
                <c:pt idx="7320">
                  <c:v>7320</c:v>
                </c:pt>
                <c:pt idx="7321">
                  <c:v>7321</c:v>
                </c:pt>
                <c:pt idx="7322">
                  <c:v>7322</c:v>
                </c:pt>
                <c:pt idx="7323">
                  <c:v>7323</c:v>
                </c:pt>
                <c:pt idx="7324">
                  <c:v>7324</c:v>
                </c:pt>
                <c:pt idx="7325">
                  <c:v>7325</c:v>
                </c:pt>
                <c:pt idx="7326">
                  <c:v>7326</c:v>
                </c:pt>
                <c:pt idx="7327">
                  <c:v>7327</c:v>
                </c:pt>
                <c:pt idx="7328">
                  <c:v>7328</c:v>
                </c:pt>
                <c:pt idx="7329">
                  <c:v>7329</c:v>
                </c:pt>
                <c:pt idx="7330">
                  <c:v>7330</c:v>
                </c:pt>
                <c:pt idx="7331">
                  <c:v>7331</c:v>
                </c:pt>
                <c:pt idx="7332">
                  <c:v>7332</c:v>
                </c:pt>
                <c:pt idx="7333">
                  <c:v>7333</c:v>
                </c:pt>
                <c:pt idx="7334">
                  <c:v>7334</c:v>
                </c:pt>
                <c:pt idx="7335">
                  <c:v>7335</c:v>
                </c:pt>
                <c:pt idx="7336">
                  <c:v>7336</c:v>
                </c:pt>
                <c:pt idx="7337">
                  <c:v>7337</c:v>
                </c:pt>
                <c:pt idx="7338">
                  <c:v>7338</c:v>
                </c:pt>
                <c:pt idx="7339">
                  <c:v>7339</c:v>
                </c:pt>
                <c:pt idx="7340">
                  <c:v>7340</c:v>
                </c:pt>
                <c:pt idx="7341">
                  <c:v>7341</c:v>
                </c:pt>
                <c:pt idx="7342">
                  <c:v>7342</c:v>
                </c:pt>
                <c:pt idx="7343">
                  <c:v>7343</c:v>
                </c:pt>
                <c:pt idx="7344">
                  <c:v>7344</c:v>
                </c:pt>
                <c:pt idx="7345">
                  <c:v>7345</c:v>
                </c:pt>
                <c:pt idx="7346">
                  <c:v>7346</c:v>
                </c:pt>
                <c:pt idx="7347">
                  <c:v>7347</c:v>
                </c:pt>
                <c:pt idx="7348">
                  <c:v>7348</c:v>
                </c:pt>
                <c:pt idx="7349">
                  <c:v>7349</c:v>
                </c:pt>
                <c:pt idx="7350">
                  <c:v>7350</c:v>
                </c:pt>
                <c:pt idx="7351">
                  <c:v>7351</c:v>
                </c:pt>
                <c:pt idx="7352">
                  <c:v>7352</c:v>
                </c:pt>
                <c:pt idx="7353">
                  <c:v>7353</c:v>
                </c:pt>
                <c:pt idx="7354">
                  <c:v>7354</c:v>
                </c:pt>
                <c:pt idx="7355">
                  <c:v>7355</c:v>
                </c:pt>
                <c:pt idx="7356">
                  <c:v>7356</c:v>
                </c:pt>
                <c:pt idx="7357">
                  <c:v>7357</c:v>
                </c:pt>
                <c:pt idx="7358">
                  <c:v>7358</c:v>
                </c:pt>
                <c:pt idx="7359">
                  <c:v>7359</c:v>
                </c:pt>
                <c:pt idx="7360">
                  <c:v>7360</c:v>
                </c:pt>
                <c:pt idx="7361">
                  <c:v>7361</c:v>
                </c:pt>
                <c:pt idx="7362">
                  <c:v>7362</c:v>
                </c:pt>
                <c:pt idx="7363">
                  <c:v>7363</c:v>
                </c:pt>
                <c:pt idx="7364">
                  <c:v>7364</c:v>
                </c:pt>
                <c:pt idx="7365">
                  <c:v>7365</c:v>
                </c:pt>
                <c:pt idx="7366">
                  <c:v>7366</c:v>
                </c:pt>
                <c:pt idx="7367">
                  <c:v>7367</c:v>
                </c:pt>
                <c:pt idx="7368">
                  <c:v>7368</c:v>
                </c:pt>
                <c:pt idx="7369">
                  <c:v>7369</c:v>
                </c:pt>
                <c:pt idx="7370">
                  <c:v>7370</c:v>
                </c:pt>
                <c:pt idx="7371">
                  <c:v>7371</c:v>
                </c:pt>
                <c:pt idx="7372">
                  <c:v>7372</c:v>
                </c:pt>
                <c:pt idx="7373">
                  <c:v>7373</c:v>
                </c:pt>
                <c:pt idx="7374">
                  <c:v>7374</c:v>
                </c:pt>
                <c:pt idx="7375">
                  <c:v>7375</c:v>
                </c:pt>
                <c:pt idx="7376">
                  <c:v>7376</c:v>
                </c:pt>
                <c:pt idx="7377">
                  <c:v>7377</c:v>
                </c:pt>
                <c:pt idx="7378">
                  <c:v>7378</c:v>
                </c:pt>
                <c:pt idx="7379">
                  <c:v>7379</c:v>
                </c:pt>
                <c:pt idx="7380">
                  <c:v>7380</c:v>
                </c:pt>
                <c:pt idx="7381">
                  <c:v>7381</c:v>
                </c:pt>
                <c:pt idx="7382">
                  <c:v>7382</c:v>
                </c:pt>
                <c:pt idx="7383">
                  <c:v>7383</c:v>
                </c:pt>
                <c:pt idx="7384">
                  <c:v>7384</c:v>
                </c:pt>
                <c:pt idx="7385">
                  <c:v>7385</c:v>
                </c:pt>
                <c:pt idx="7386">
                  <c:v>7386</c:v>
                </c:pt>
                <c:pt idx="7387">
                  <c:v>7387</c:v>
                </c:pt>
                <c:pt idx="7388">
                  <c:v>7388</c:v>
                </c:pt>
                <c:pt idx="7389">
                  <c:v>7389</c:v>
                </c:pt>
                <c:pt idx="7390">
                  <c:v>7390</c:v>
                </c:pt>
                <c:pt idx="7391">
                  <c:v>7391</c:v>
                </c:pt>
                <c:pt idx="7392">
                  <c:v>7392</c:v>
                </c:pt>
                <c:pt idx="7393">
                  <c:v>7393</c:v>
                </c:pt>
                <c:pt idx="7394">
                  <c:v>7394</c:v>
                </c:pt>
                <c:pt idx="7395">
                  <c:v>7395</c:v>
                </c:pt>
                <c:pt idx="7396">
                  <c:v>7396</c:v>
                </c:pt>
                <c:pt idx="7397">
                  <c:v>7397</c:v>
                </c:pt>
                <c:pt idx="7398">
                  <c:v>7398</c:v>
                </c:pt>
                <c:pt idx="7399">
                  <c:v>7399</c:v>
                </c:pt>
                <c:pt idx="7400">
                  <c:v>7400</c:v>
                </c:pt>
                <c:pt idx="7401">
                  <c:v>7401</c:v>
                </c:pt>
                <c:pt idx="7402">
                  <c:v>7402</c:v>
                </c:pt>
                <c:pt idx="7403">
                  <c:v>7403</c:v>
                </c:pt>
                <c:pt idx="7404">
                  <c:v>7404</c:v>
                </c:pt>
                <c:pt idx="7405">
                  <c:v>7405</c:v>
                </c:pt>
                <c:pt idx="7406">
                  <c:v>7406</c:v>
                </c:pt>
                <c:pt idx="7407">
                  <c:v>7407</c:v>
                </c:pt>
                <c:pt idx="7408">
                  <c:v>7408</c:v>
                </c:pt>
                <c:pt idx="7409">
                  <c:v>7409</c:v>
                </c:pt>
                <c:pt idx="7410">
                  <c:v>7410</c:v>
                </c:pt>
                <c:pt idx="7411">
                  <c:v>7411</c:v>
                </c:pt>
                <c:pt idx="7412">
                  <c:v>7412</c:v>
                </c:pt>
                <c:pt idx="7413">
                  <c:v>7413</c:v>
                </c:pt>
                <c:pt idx="7414">
                  <c:v>7414</c:v>
                </c:pt>
                <c:pt idx="7415">
                  <c:v>7415</c:v>
                </c:pt>
                <c:pt idx="7416">
                  <c:v>7416</c:v>
                </c:pt>
                <c:pt idx="7417">
                  <c:v>7417</c:v>
                </c:pt>
                <c:pt idx="7418">
                  <c:v>7418</c:v>
                </c:pt>
                <c:pt idx="7419">
                  <c:v>7419</c:v>
                </c:pt>
                <c:pt idx="7420">
                  <c:v>7420</c:v>
                </c:pt>
                <c:pt idx="7421">
                  <c:v>7421</c:v>
                </c:pt>
                <c:pt idx="7422">
                  <c:v>7422</c:v>
                </c:pt>
                <c:pt idx="7423">
                  <c:v>7423</c:v>
                </c:pt>
                <c:pt idx="7424">
                  <c:v>7424</c:v>
                </c:pt>
                <c:pt idx="7425">
                  <c:v>7425</c:v>
                </c:pt>
                <c:pt idx="7426">
                  <c:v>7426</c:v>
                </c:pt>
                <c:pt idx="7427">
                  <c:v>7427</c:v>
                </c:pt>
                <c:pt idx="7428">
                  <c:v>7428</c:v>
                </c:pt>
                <c:pt idx="7429">
                  <c:v>7429</c:v>
                </c:pt>
                <c:pt idx="7430">
                  <c:v>7430</c:v>
                </c:pt>
                <c:pt idx="7431">
                  <c:v>7431</c:v>
                </c:pt>
                <c:pt idx="7432">
                  <c:v>7432</c:v>
                </c:pt>
                <c:pt idx="7433">
                  <c:v>7433</c:v>
                </c:pt>
                <c:pt idx="7434">
                  <c:v>7434</c:v>
                </c:pt>
                <c:pt idx="7435">
                  <c:v>7435</c:v>
                </c:pt>
                <c:pt idx="7436">
                  <c:v>7436</c:v>
                </c:pt>
                <c:pt idx="7437">
                  <c:v>7437</c:v>
                </c:pt>
                <c:pt idx="7438">
                  <c:v>7438</c:v>
                </c:pt>
                <c:pt idx="7439">
                  <c:v>7439</c:v>
                </c:pt>
                <c:pt idx="7440">
                  <c:v>7440</c:v>
                </c:pt>
                <c:pt idx="7441">
                  <c:v>7441</c:v>
                </c:pt>
                <c:pt idx="7442">
                  <c:v>7442</c:v>
                </c:pt>
                <c:pt idx="7443">
                  <c:v>7443</c:v>
                </c:pt>
                <c:pt idx="7444">
                  <c:v>7444</c:v>
                </c:pt>
                <c:pt idx="7445">
                  <c:v>7445</c:v>
                </c:pt>
                <c:pt idx="7446">
                  <c:v>7446</c:v>
                </c:pt>
                <c:pt idx="7447">
                  <c:v>7447</c:v>
                </c:pt>
                <c:pt idx="7448">
                  <c:v>7448</c:v>
                </c:pt>
                <c:pt idx="7449">
                  <c:v>7449</c:v>
                </c:pt>
                <c:pt idx="7450">
                  <c:v>7450</c:v>
                </c:pt>
                <c:pt idx="7451">
                  <c:v>7451</c:v>
                </c:pt>
                <c:pt idx="7452">
                  <c:v>7452</c:v>
                </c:pt>
                <c:pt idx="7453">
                  <c:v>7453</c:v>
                </c:pt>
                <c:pt idx="7454">
                  <c:v>7454</c:v>
                </c:pt>
                <c:pt idx="7455">
                  <c:v>7455</c:v>
                </c:pt>
                <c:pt idx="7456">
                  <c:v>7456</c:v>
                </c:pt>
                <c:pt idx="7457">
                  <c:v>7457</c:v>
                </c:pt>
                <c:pt idx="7458">
                  <c:v>7458</c:v>
                </c:pt>
                <c:pt idx="7459">
                  <c:v>7459</c:v>
                </c:pt>
                <c:pt idx="7460">
                  <c:v>7460</c:v>
                </c:pt>
                <c:pt idx="7461">
                  <c:v>7461</c:v>
                </c:pt>
                <c:pt idx="7462">
                  <c:v>7462</c:v>
                </c:pt>
                <c:pt idx="7463">
                  <c:v>7463</c:v>
                </c:pt>
                <c:pt idx="7464">
                  <c:v>7464</c:v>
                </c:pt>
                <c:pt idx="7465">
                  <c:v>7465</c:v>
                </c:pt>
                <c:pt idx="7466">
                  <c:v>7466</c:v>
                </c:pt>
                <c:pt idx="7467">
                  <c:v>7467</c:v>
                </c:pt>
                <c:pt idx="7468">
                  <c:v>7468</c:v>
                </c:pt>
                <c:pt idx="7469">
                  <c:v>7469</c:v>
                </c:pt>
                <c:pt idx="7470">
                  <c:v>7470</c:v>
                </c:pt>
                <c:pt idx="7471">
                  <c:v>7471</c:v>
                </c:pt>
                <c:pt idx="7472">
                  <c:v>7472</c:v>
                </c:pt>
                <c:pt idx="7473">
                  <c:v>7473</c:v>
                </c:pt>
                <c:pt idx="7474">
                  <c:v>7474</c:v>
                </c:pt>
                <c:pt idx="7475">
                  <c:v>7475</c:v>
                </c:pt>
                <c:pt idx="7476">
                  <c:v>7476</c:v>
                </c:pt>
                <c:pt idx="7477">
                  <c:v>7477</c:v>
                </c:pt>
                <c:pt idx="7478">
                  <c:v>7478</c:v>
                </c:pt>
                <c:pt idx="7479">
                  <c:v>7479</c:v>
                </c:pt>
                <c:pt idx="7480">
                  <c:v>7480</c:v>
                </c:pt>
                <c:pt idx="7481">
                  <c:v>7481</c:v>
                </c:pt>
                <c:pt idx="7482">
                  <c:v>7482</c:v>
                </c:pt>
                <c:pt idx="7483">
                  <c:v>7483</c:v>
                </c:pt>
                <c:pt idx="7484">
                  <c:v>7484</c:v>
                </c:pt>
                <c:pt idx="7485">
                  <c:v>7485</c:v>
                </c:pt>
                <c:pt idx="7486">
                  <c:v>7486</c:v>
                </c:pt>
                <c:pt idx="7487">
                  <c:v>7487</c:v>
                </c:pt>
                <c:pt idx="7488">
                  <c:v>7488</c:v>
                </c:pt>
                <c:pt idx="7489">
                  <c:v>7489</c:v>
                </c:pt>
                <c:pt idx="7490">
                  <c:v>7490</c:v>
                </c:pt>
                <c:pt idx="7491">
                  <c:v>7491</c:v>
                </c:pt>
                <c:pt idx="7492">
                  <c:v>7492</c:v>
                </c:pt>
                <c:pt idx="7493">
                  <c:v>7493</c:v>
                </c:pt>
                <c:pt idx="7494">
                  <c:v>7494</c:v>
                </c:pt>
                <c:pt idx="7495">
                  <c:v>7495</c:v>
                </c:pt>
                <c:pt idx="7496">
                  <c:v>7496</c:v>
                </c:pt>
                <c:pt idx="7497">
                  <c:v>7497</c:v>
                </c:pt>
                <c:pt idx="7498">
                  <c:v>7498</c:v>
                </c:pt>
                <c:pt idx="7499">
                  <c:v>7499</c:v>
                </c:pt>
                <c:pt idx="7500">
                  <c:v>7500</c:v>
                </c:pt>
                <c:pt idx="7501">
                  <c:v>7501</c:v>
                </c:pt>
                <c:pt idx="7502">
                  <c:v>7502</c:v>
                </c:pt>
                <c:pt idx="7503">
                  <c:v>7503</c:v>
                </c:pt>
                <c:pt idx="7504">
                  <c:v>7504</c:v>
                </c:pt>
                <c:pt idx="7505">
                  <c:v>7505</c:v>
                </c:pt>
                <c:pt idx="7506">
                  <c:v>7506</c:v>
                </c:pt>
                <c:pt idx="7507">
                  <c:v>7507</c:v>
                </c:pt>
                <c:pt idx="7508">
                  <c:v>7508</c:v>
                </c:pt>
                <c:pt idx="7509">
                  <c:v>7509</c:v>
                </c:pt>
                <c:pt idx="7510">
                  <c:v>7510</c:v>
                </c:pt>
                <c:pt idx="7511">
                  <c:v>7511</c:v>
                </c:pt>
                <c:pt idx="7512">
                  <c:v>7512</c:v>
                </c:pt>
                <c:pt idx="7513">
                  <c:v>7513</c:v>
                </c:pt>
                <c:pt idx="7514">
                  <c:v>7514</c:v>
                </c:pt>
                <c:pt idx="7515">
                  <c:v>7515</c:v>
                </c:pt>
                <c:pt idx="7516">
                  <c:v>7516</c:v>
                </c:pt>
                <c:pt idx="7517">
                  <c:v>7517</c:v>
                </c:pt>
                <c:pt idx="7518">
                  <c:v>7518</c:v>
                </c:pt>
                <c:pt idx="7519">
                  <c:v>7519</c:v>
                </c:pt>
                <c:pt idx="7520">
                  <c:v>7520</c:v>
                </c:pt>
                <c:pt idx="7521">
                  <c:v>7521</c:v>
                </c:pt>
                <c:pt idx="7522">
                  <c:v>7522</c:v>
                </c:pt>
                <c:pt idx="7523">
                  <c:v>7523</c:v>
                </c:pt>
                <c:pt idx="7524">
                  <c:v>7524</c:v>
                </c:pt>
                <c:pt idx="7525">
                  <c:v>7525</c:v>
                </c:pt>
                <c:pt idx="7526">
                  <c:v>7526</c:v>
                </c:pt>
                <c:pt idx="7527">
                  <c:v>7527</c:v>
                </c:pt>
                <c:pt idx="7528">
                  <c:v>7528</c:v>
                </c:pt>
                <c:pt idx="7529">
                  <c:v>7529</c:v>
                </c:pt>
                <c:pt idx="7530">
                  <c:v>7530</c:v>
                </c:pt>
                <c:pt idx="7531">
                  <c:v>7531</c:v>
                </c:pt>
                <c:pt idx="7532">
                  <c:v>7532</c:v>
                </c:pt>
                <c:pt idx="7533">
                  <c:v>7533</c:v>
                </c:pt>
                <c:pt idx="7534">
                  <c:v>7534</c:v>
                </c:pt>
                <c:pt idx="7535">
                  <c:v>7535</c:v>
                </c:pt>
                <c:pt idx="7536">
                  <c:v>7536</c:v>
                </c:pt>
                <c:pt idx="7537">
                  <c:v>7537</c:v>
                </c:pt>
                <c:pt idx="7538">
                  <c:v>7538</c:v>
                </c:pt>
                <c:pt idx="7539">
                  <c:v>7539</c:v>
                </c:pt>
                <c:pt idx="7540">
                  <c:v>7540</c:v>
                </c:pt>
                <c:pt idx="7541">
                  <c:v>7541</c:v>
                </c:pt>
                <c:pt idx="7542">
                  <c:v>7542</c:v>
                </c:pt>
                <c:pt idx="7543">
                  <c:v>7543</c:v>
                </c:pt>
                <c:pt idx="7544">
                  <c:v>7544</c:v>
                </c:pt>
                <c:pt idx="7545">
                  <c:v>7545</c:v>
                </c:pt>
                <c:pt idx="7546">
                  <c:v>7546</c:v>
                </c:pt>
                <c:pt idx="7547">
                  <c:v>7547</c:v>
                </c:pt>
                <c:pt idx="7548">
                  <c:v>7548</c:v>
                </c:pt>
                <c:pt idx="7549">
                  <c:v>7549</c:v>
                </c:pt>
                <c:pt idx="7550">
                  <c:v>7550</c:v>
                </c:pt>
                <c:pt idx="7551">
                  <c:v>7551</c:v>
                </c:pt>
                <c:pt idx="7552">
                  <c:v>7552</c:v>
                </c:pt>
                <c:pt idx="7553">
                  <c:v>7553</c:v>
                </c:pt>
                <c:pt idx="7554">
                  <c:v>7554</c:v>
                </c:pt>
                <c:pt idx="7555">
                  <c:v>7555</c:v>
                </c:pt>
                <c:pt idx="7556">
                  <c:v>7556</c:v>
                </c:pt>
                <c:pt idx="7557">
                  <c:v>7557</c:v>
                </c:pt>
                <c:pt idx="7558">
                  <c:v>7558</c:v>
                </c:pt>
                <c:pt idx="7559">
                  <c:v>7559</c:v>
                </c:pt>
                <c:pt idx="7560">
                  <c:v>7560</c:v>
                </c:pt>
                <c:pt idx="7561">
                  <c:v>7561</c:v>
                </c:pt>
                <c:pt idx="7562">
                  <c:v>7562</c:v>
                </c:pt>
                <c:pt idx="7563">
                  <c:v>7563</c:v>
                </c:pt>
                <c:pt idx="7564">
                  <c:v>7564</c:v>
                </c:pt>
                <c:pt idx="7565">
                  <c:v>7565</c:v>
                </c:pt>
                <c:pt idx="7566">
                  <c:v>7566</c:v>
                </c:pt>
                <c:pt idx="7567">
                  <c:v>7567</c:v>
                </c:pt>
                <c:pt idx="7568">
                  <c:v>7568</c:v>
                </c:pt>
                <c:pt idx="7569">
                  <c:v>7569</c:v>
                </c:pt>
                <c:pt idx="7570">
                  <c:v>7570</c:v>
                </c:pt>
                <c:pt idx="7571">
                  <c:v>7571</c:v>
                </c:pt>
                <c:pt idx="7572">
                  <c:v>7572</c:v>
                </c:pt>
                <c:pt idx="7573">
                  <c:v>7573</c:v>
                </c:pt>
                <c:pt idx="7574">
                  <c:v>7574</c:v>
                </c:pt>
                <c:pt idx="7575">
                  <c:v>7575</c:v>
                </c:pt>
                <c:pt idx="7576">
                  <c:v>7576</c:v>
                </c:pt>
                <c:pt idx="7577">
                  <c:v>7577</c:v>
                </c:pt>
                <c:pt idx="7578">
                  <c:v>7578</c:v>
                </c:pt>
                <c:pt idx="7579">
                  <c:v>7579</c:v>
                </c:pt>
                <c:pt idx="7580">
                  <c:v>7580</c:v>
                </c:pt>
                <c:pt idx="7581">
                  <c:v>7581</c:v>
                </c:pt>
                <c:pt idx="7582">
                  <c:v>7582</c:v>
                </c:pt>
                <c:pt idx="7583">
                  <c:v>7583</c:v>
                </c:pt>
                <c:pt idx="7584">
                  <c:v>7584</c:v>
                </c:pt>
                <c:pt idx="7585">
                  <c:v>7585</c:v>
                </c:pt>
                <c:pt idx="7586">
                  <c:v>7586</c:v>
                </c:pt>
                <c:pt idx="7587">
                  <c:v>7587</c:v>
                </c:pt>
                <c:pt idx="7588">
                  <c:v>7588</c:v>
                </c:pt>
                <c:pt idx="7589">
                  <c:v>7589</c:v>
                </c:pt>
                <c:pt idx="7590">
                  <c:v>7590</c:v>
                </c:pt>
                <c:pt idx="7591">
                  <c:v>7591</c:v>
                </c:pt>
                <c:pt idx="7592">
                  <c:v>7592</c:v>
                </c:pt>
                <c:pt idx="7593">
                  <c:v>7593</c:v>
                </c:pt>
                <c:pt idx="7594">
                  <c:v>7594</c:v>
                </c:pt>
                <c:pt idx="7595">
                  <c:v>7595</c:v>
                </c:pt>
                <c:pt idx="7596">
                  <c:v>7596</c:v>
                </c:pt>
                <c:pt idx="7597">
                  <c:v>7597</c:v>
                </c:pt>
                <c:pt idx="7598">
                  <c:v>7598</c:v>
                </c:pt>
                <c:pt idx="7599">
                  <c:v>7599</c:v>
                </c:pt>
                <c:pt idx="7600">
                  <c:v>7600</c:v>
                </c:pt>
                <c:pt idx="7601">
                  <c:v>7601</c:v>
                </c:pt>
                <c:pt idx="7602">
                  <c:v>7602</c:v>
                </c:pt>
                <c:pt idx="7603">
                  <c:v>7603</c:v>
                </c:pt>
                <c:pt idx="7604">
                  <c:v>7604</c:v>
                </c:pt>
                <c:pt idx="7605">
                  <c:v>7605</c:v>
                </c:pt>
                <c:pt idx="7606">
                  <c:v>7606</c:v>
                </c:pt>
                <c:pt idx="7607">
                  <c:v>7607</c:v>
                </c:pt>
                <c:pt idx="7608">
                  <c:v>7608</c:v>
                </c:pt>
                <c:pt idx="7609">
                  <c:v>7609</c:v>
                </c:pt>
                <c:pt idx="7610">
                  <c:v>7610</c:v>
                </c:pt>
                <c:pt idx="7611">
                  <c:v>7611</c:v>
                </c:pt>
                <c:pt idx="7612">
                  <c:v>7612</c:v>
                </c:pt>
                <c:pt idx="7613">
                  <c:v>7613</c:v>
                </c:pt>
                <c:pt idx="7614">
                  <c:v>7614</c:v>
                </c:pt>
                <c:pt idx="7615">
                  <c:v>7615</c:v>
                </c:pt>
                <c:pt idx="7616">
                  <c:v>7616</c:v>
                </c:pt>
                <c:pt idx="7617">
                  <c:v>7617</c:v>
                </c:pt>
                <c:pt idx="7618">
                  <c:v>7618</c:v>
                </c:pt>
                <c:pt idx="7619">
                  <c:v>7619</c:v>
                </c:pt>
                <c:pt idx="7620">
                  <c:v>7620</c:v>
                </c:pt>
                <c:pt idx="7621">
                  <c:v>7621</c:v>
                </c:pt>
                <c:pt idx="7622">
                  <c:v>7622</c:v>
                </c:pt>
                <c:pt idx="7623">
                  <c:v>7623</c:v>
                </c:pt>
                <c:pt idx="7624">
                  <c:v>7624</c:v>
                </c:pt>
                <c:pt idx="7625">
                  <c:v>7625</c:v>
                </c:pt>
                <c:pt idx="7626">
                  <c:v>7626</c:v>
                </c:pt>
                <c:pt idx="7627">
                  <c:v>7627</c:v>
                </c:pt>
                <c:pt idx="7628">
                  <c:v>7628</c:v>
                </c:pt>
                <c:pt idx="7629">
                  <c:v>7629</c:v>
                </c:pt>
                <c:pt idx="7630">
                  <c:v>7630</c:v>
                </c:pt>
                <c:pt idx="7631">
                  <c:v>7631</c:v>
                </c:pt>
                <c:pt idx="7632">
                  <c:v>7632</c:v>
                </c:pt>
                <c:pt idx="7633">
                  <c:v>7633</c:v>
                </c:pt>
                <c:pt idx="7634">
                  <c:v>7634</c:v>
                </c:pt>
                <c:pt idx="7635">
                  <c:v>7635</c:v>
                </c:pt>
                <c:pt idx="7636">
                  <c:v>7636</c:v>
                </c:pt>
                <c:pt idx="7637">
                  <c:v>7637</c:v>
                </c:pt>
                <c:pt idx="7638">
                  <c:v>7638</c:v>
                </c:pt>
                <c:pt idx="7639">
                  <c:v>7639</c:v>
                </c:pt>
                <c:pt idx="7640">
                  <c:v>7640</c:v>
                </c:pt>
                <c:pt idx="7641">
                  <c:v>7641</c:v>
                </c:pt>
                <c:pt idx="7642">
                  <c:v>7642</c:v>
                </c:pt>
                <c:pt idx="7643">
                  <c:v>7643</c:v>
                </c:pt>
                <c:pt idx="7644">
                  <c:v>7644</c:v>
                </c:pt>
                <c:pt idx="7645">
                  <c:v>7645</c:v>
                </c:pt>
                <c:pt idx="7646">
                  <c:v>7646</c:v>
                </c:pt>
                <c:pt idx="7647">
                  <c:v>7647</c:v>
                </c:pt>
                <c:pt idx="7648">
                  <c:v>7648</c:v>
                </c:pt>
                <c:pt idx="7649">
                  <c:v>7649</c:v>
                </c:pt>
                <c:pt idx="7650">
                  <c:v>7650</c:v>
                </c:pt>
                <c:pt idx="7651">
                  <c:v>7651</c:v>
                </c:pt>
                <c:pt idx="7652">
                  <c:v>7652</c:v>
                </c:pt>
                <c:pt idx="7653">
                  <c:v>7653</c:v>
                </c:pt>
                <c:pt idx="7654">
                  <c:v>7654</c:v>
                </c:pt>
                <c:pt idx="7655">
                  <c:v>7655</c:v>
                </c:pt>
                <c:pt idx="7656">
                  <c:v>7656</c:v>
                </c:pt>
                <c:pt idx="7657">
                  <c:v>7657</c:v>
                </c:pt>
                <c:pt idx="7658">
                  <c:v>7658</c:v>
                </c:pt>
                <c:pt idx="7659">
                  <c:v>7659</c:v>
                </c:pt>
                <c:pt idx="7660">
                  <c:v>7660</c:v>
                </c:pt>
                <c:pt idx="7661">
                  <c:v>7661</c:v>
                </c:pt>
                <c:pt idx="7662">
                  <c:v>7662</c:v>
                </c:pt>
                <c:pt idx="7663">
                  <c:v>7663</c:v>
                </c:pt>
                <c:pt idx="7664">
                  <c:v>7664</c:v>
                </c:pt>
                <c:pt idx="7665">
                  <c:v>7665</c:v>
                </c:pt>
                <c:pt idx="7666">
                  <c:v>7666</c:v>
                </c:pt>
                <c:pt idx="7667">
                  <c:v>7667</c:v>
                </c:pt>
                <c:pt idx="7668">
                  <c:v>7668</c:v>
                </c:pt>
                <c:pt idx="7669">
                  <c:v>7669</c:v>
                </c:pt>
                <c:pt idx="7670">
                  <c:v>7670</c:v>
                </c:pt>
                <c:pt idx="7671">
                  <c:v>7671</c:v>
                </c:pt>
                <c:pt idx="7672">
                  <c:v>7672</c:v>
                </c:pt>
                <c:pt idx="7673">
                  <c:v>7673</c:v>
                </c:pt>
                <c:pt idx="7674">
                  <c:v>7674</c:v>
                </c:pt>
                <c:pt idx="7675">
                  <c:v>7675</c:v>
                </c:pt>
                <c:pt idx="7676">
                  <c:v>7676</c:v>
                </c:pt>
                <c:pt idx="7677">
                  <c:v>7677</c:v>
                </c:pt>
                <c:pt idx="7678">
                  <c:v>7678</c:v>
                </c:pt>
                <c:pt idx="7679">
                  <c:v>7679</c:v>
                </c:pt>
                <c:pt idx="7680">
                  <c:v>7680</c:v>
                </c:pt>
                <c:pt idx="7681">
                  <c:v>7681</c:v>
                </c:pt>
                <c:pt idx="7682">
                  <c:v>7682</c:v>
                </c:pt>
                <c:pt idx="7683">
                  <c:v>7683</c:v>
                </c:pt>
                <c:pt idx="7684">
                  <c:v>7684</c:v>
                </c:pt>
                <c:pt idx="7685">
                  <c:v>7685</c:v>
                </c:pt>
                <c:pt idx="7686">
                  <c:v>7686</c:v>
                </c:pt>
                <c:pt idx="7687">
                  <c:v>7687</c:v>
                </c:pt>
                <c:pt idx="7688">
                  <c:v>7688</c:v>
                </c:pt>
                <c:pt idx="7689">
                  <c:v>7689</c:v>
                </c:pt>
                <c:pt idx="7690">
                  <c:v>7690</c:v>
                </c:pt>
                <c:pt idx="7691">
                  <c:v>7691</c:v>
                </c:pt>
                <c:pt idx="7692">
                  <c:v>7692</c:v>
                </c:pt>
                <c:pt idx="7693">
                  <c:v>7693</c:v>
                </c:pt>
                <c:pt idx="7694">
                  <c:v>7694</c:v>
                </c:pt>
                <c:pt idx="7695">
                  <c:v>7695</c:v>
                </c:pt>
                <c:pt idx="7696">
                  <c:v>7696</c:v>
                </c:pt>
                <c:pt idx="7697">
                  <c:v>7697</c:v>
                </c:pt>
                <c:pt idx="7698">
                  <c:v>7698</c:v>
                </c:pt>
                <c:pt idx="7699">
                  <c:v>7699</c:v>
                </c:pt>
                <c:pt idx="7700">
                  <c:v>7700</c:v>
                </c:pt>
                <c:pt idx="7701">
                  <c:v>7701</c:v>
                </c:pt>
                <c:pt idx="7702">
                  <c:v>7702</c:v>
                </c:pt>
                <c:pt idx="7703">
                  <c:v>7703</c:v>
                </c:pt>
                <c:pt idx="7704">
                  <c:v>7704</c:v>
                </c:pt>
                <c:pt idx="7705">
                  <c:v>7705</c:v>
                </c:pt>
                <c:pt idx="7706">
                  <c:v>7706</c:v>
                </c:pt>
                <c:pt idx="7707">
                  <c:v>7707</c:v>
                </c:pt>
                <c:pt idx="7708">
                  <c:v>7708</c:v>
                </c:pt>
                <c:pt idx="7709">
                  <c:v>7709</c:v>
                </c:pt>
                <c:pt idx="7710">
                  <c:v>7710</c:v>
                </c:pt>
                <c:pt idx="7711">
                  <c:v>7711</c:v>
                </c:pt>
                <c:pt idx="7712">
                  <c:v>7712</c:v>
                </c:pt>
                <c:pt idx="7713">
                  <c:v>7713</c:v>
                </c:pt>
                <c:pt idx="7714">
                  <c:v>7714</c:v>
                </c:pt>
                <c:pt idx="7715">
                  <c:v>7715</c:v>
                </c:pt>
                <c:pt idx="7716">
                  <c:v>7716</c:v>
                </c:pt>
                <c:pt idx="7717">
                  <c:v>7717</c:v>
                </c:pt>
                <c:pt idx="7718">
                  <c:v>7718</c:v>
                </c:pt>
                <c:pt idx="7719">
                  <c:v>7719</c:v>
                </c:pt>
                <c:pt idx="7720">
                  <c:v>7720</c:v>
                </c:pt>
                <c:pt idx="7721">
                  <c:v>7721</c:v>
                </c:pt>
                <c:pt idx="7722">
                  <c:v>7722</c:v>
                </c:pt>
                <c:pt idx="7723">
                  <c:v>7723</c:v>
                </c:pt>
                <c:pt idx="7724">
                  <c:v>7724</c:v>
                </c:pt>
                <c:pt idx="7725">
                  <c:v>7725</c:v>
                </c:pt>
                <c:pt idx="7726">
                  <c:v>7726</c:v>
                </c:pt>
                <c:pt idx="7727">
                  <c:v>7727</c:v>
                </c:pt>
                <c:pt idx="7728">
                  <c:v>7728</c:v>
                </c:pt>
                <c:pt idx="7729">
                  <c:v>7729</c:v>
                </c:pt>
                <c:pt idx="7730">
                  <c:v>7730</c:v>
                </c:pt>
                <c:pt idx="7731">
                  <c:v>7731</c:v>
                </c:pt>
                <c:pt idx="7732">
                  <c:v>7732</c:v>
                </c:pt>
                <c:pt idx="7733">
                  <c:v>7733</c:v>
                </c:pt>
                <c:pt idx="7734">
                  <c:v>7734</c:v>
                </c:pt>
                <c:pt idx="7735">
                  <c:v>7735</c:v>
                </c:pt>
                <c:pt idx="7736">
                  <c:v>7736</c:v>
                </c:pt>
                <c:pt idx="7737">
                  <c:v>7737</c:v>
                </c:pt>
                <c:pt idx="7738">
                  <c:v>7738</c:v>
                </c:pt>
                <c:pt idx="7739">
                  <c:v>7739</c:v>
                </c:pt>
                <c:pt idx="7740">
                  <c:v>7740</c:v>
                </c:pt>
                <c:pt idx="7741">
                  <c:v>7741</c:v>
                </c:pt>
                <c:pt idx="7742">
                  <c:v>7742</c:v>
                </c:pt>
                <c:pt idx="7743">
                  <c:v>7743</c:v>
                </c:pt>
                <c:pt idx="7744">
                  <c:v>7744</c:v>
                </c:pt>
                <c:pt idx="7745">
                  <c:v>7745</c:v>
                </c:pt>
                <c:pt idx="7746">
                  <c:v>7746</c:v>
                </c:pt>
                <c:pt idx="7747">
                  <c:v>7747</c:v>
                </c:pt>
                <c:pt idx="7748">
                  <c:v>7748</c:v>
                </c:pt>
                <c:pt idx="7749">
                  <c:v>7749</c:v>
                </c:pt>
                <c:pt idx="7750">
                  <c:v>7750</c:v>
                </c:pt>
                <c:pt idx="7751">
                  <c:v>7751</c:v>
                </c:pt>
                <c:pt idx="7752">
                  <c:v>7752</c:v>
                </c:pt>
                <c:pt idx="7753">
                  <c:v>7753</c:v>
                </c:pt>
                <c:pt idx="7754">
                  <c:v>7754</c:v>
                </c:pt>
                <c:pt idx="7755">
                  <c:v>7755</c:v>
                </c:pt>
                <c:pt idx="7756">
                  <c:v>7756</c:v>
                </c:pt>
                <c:pt idx="7757">
                  <c:v>7757</c:v>
                </c:pt>
                <c:pt idx="7758">
                  <c:v>7758</c:v>
                </c:pt>
                <c:pt idx="7759">
                  <c:v>7759</c:v>
                </c:pt>
                <c:pt idx="7760">
                  <c:v>7760</c:v>
                </c:pt>
                <c:pt idx="7761">
                  <c:v>7761</c:v>
                </c:pt>
                <c:pt idx="7762">
                  <c:v>7762</c:v>
                </c:pt>
                <c:pt idx="7763">
                  <c:v>7763</c:v>
                </c:pt>
                <c:pt idx="7764">
                  <c:v>7764</c:v>
                </c:pt>
                <c:pt idx="7765">
                  <c:v>7765</c:v>
                </c:pt>
                <c:pt idx="7766">
                  <c:v>7766</c:v>
                </c:pt>
                <c:pt idx="7767">
                  <c:v>7767</c:v>
                </c:pt>
                <c:pt idx="7768">
                  <c:v>7768</c:v>
                </c:pt>
                <c:pt idx="7769">
                  <c:v>7769</c:v>
                </c:pt>
                <c:pt idx="7770">
                  <c:v>7770</c:v>
                </c:pt>
                <c:pt idx="7771">
                  <c:v>7771</c:v>
                </c:pt>
                <c:pt idx="7772">
                  <c:v>7772</c:v>
                </c:pt>
                <c:pt idx="7773">
                  <c:v>7773</c:v>
                </c:pt>
                <c:pt idx="7774">
                  <c:v>7774</c:v>
                </c:pt>
                <c:pt idx="7775">
                  <c:v>7775</c:v>
                </c:pt>
                <c:pt idx="7776">
                  <c:v>7776</c:v>
                </c:pt>
                <c:pt idx="7777">
                  <c:v>7777</c:v>
                </c:pt>
                <c:pt idx="7778">
                  <c:v>7778</c:v>
                </c:pt>
                <c:pt idx="7779">
                  <c:v>7779</c:v>
                </c:pt>
                <c:pt idx="7780">
                  <c:v>7780</c:v>
                </c:pt>
                <c:pt idx="7781">
                  <c:v>7781</c:v>
                </c:pt>
                <c:pt idx="7782">
                  <c:v>7782</c:v>
                </c:pt>
                <c:pt idx="7783">
                  <c:v>7783</c:v>
                </c:pt>
                <c:pt idx="7784">
                  <c:v>7784</c:v>
                </c:pt>
                <c:pt idx="7785">
                  <c:v>7785</c:v>
                </c:pt>
                <c:pt idx="7786">
                  <c:v>7786</c:v>
                </c:pt>
                <c:pt idx="7787">
                  <c:v>7787</c:v>
                </c:pt>
                <c:pt idx="7788">
                  <c:v>7788</c:v>
                </c:pt>
                <c:pt idx="7789">
                  <c:v>7789</c:v>
                </c:pt>
                <c:pt idx="7790">
                  <c:v>7790</c:v>
                </c:pt>
                <c:pt idx="7791">
                  <c:v>7791</c:v>
                </c:pt>
                <c:pt idx="7792">
                  <c:v>7792</c:v>
                </c:pt>
                <c:pt idx="7793">
                  <c:v>7793</c:v>
                </c:pt>
                <c:pt idx="7794">
                  <c:v>7794</c:v>
                </c:pt>
                <c:pt idx="7795">
                  <c:v>7795</c:v>
                </c:pt>
                <c:pt idx="7796">
                  <c:v>7796</c:v>
                </c:pt>
                <c:pt idx="7797">
                  <c:v>7797</c:v>
                </c:pt>
                <c:pt idx="7798">
                  <c:v>7798</c:v>
                </c:pt>
                <c:pt idx="7799">
                  <c:v>7799</c:v>
                </c:pt>
                <c:pt idx="7800">
                  <c:v>7800</c:v>
                </c:pt>
                <c:pt idx="7801">
                  <c:v>7801</c:v>
                </c:pt>
                <c:pt idx="7802">
                  <c:v>7802</c:v>
                </c:pt>
                <c:pt idx="7803">
                  <c:v>7803</c:v>
                </c:pt>
                <c:pt idx="7804">
                  <c:v>7804</c:v>
                </c:pt>
                <c:pt idx="7805">
                  <c:v>7805</c:v>
                </c:pt>
                <c:pt idx="7806">
                  <c:v>7806</c:v>
                </c:pt>
                <c:pt idx="7807">
                  <c:v>7807</c:v>
                </c:pt>
                <c:pt idx="7808">
                  <c:v>7808</c:v>
                </c:pt>
                <c:pt idx="7809">
                  <c:v>7809</c:v>
                </c:pt>
                <c:pt idx="7810">
                  <c:v>7810</c:v>
                </c:pt>
                <c:pt idx="7811">
                  <c:v>7811</c:v>
                </c:pt>
                <c:pt idx="7812">
                  <c:v>7812</c:v>
                </c:pt>
                <c:pt idx="7813">
                  <c:v>7813</c:v>
                </c:pt>
                <c:pt idx="7814">
                  <c:v>7814</c:v>
                </c:pt>
                <c:pt idx="7815">
                  <c:v>7815</c:v>
                </c:pt>
                <c:pt idx="7816">
                  <c:v>7816</c:v>
                </c:pt>
                <c:pt idx="7817">
                  <c:v>7817</c:v>
                </c:pt>
                <c:pt idx="7818">
                  <c:v>7818</c:v>
                </c:pt>
                <c:pt idx="7819">
                  <c:v>7819</c:v>
                </c:pt>
                <c:pt idx="7820">
                  <c:v>7820</c:v>
                </c:pt>
                <c:pt idx="7821">
                  <c:v>7821</c:v>
                </c:pt>
                <c:pt idx="7822">
                  <c:v>7822</c:v>
                </c:pt>
                <c:pt idx="7823">
                  <c:v>7823</c:v>
                </c:pt>
                <c:pt idx="7824">
                  <c:v>7824</c:v>
                </c:pt>
                <c:pt idx="7825">
                  <c:v>7825</c:v>
                </c:pt>
                <c:pt idx="7826">
                  <c:v>7826</c:v>
                </c:pt>
                <c:pt idx="7827">
                  <c:v>7827</c:v>
                </c:pt>
                <c:pt idx="7828">
                  <c:v>7828</c:v>
                </c:pt>
                <c:pt idx="7829">
                  <c:v>7829</c:v>
                </c:pt>
                <c:pt idx="7830">
                  <c:v>7830</c:v>
                </c:pt>
                <c:pt idx="7831">
                  <c:v>7831</c:v>
                </c:pt>
                <c:pt idx="7832">
                  <c:v>7832</c:v>
                </c:pt>
                <c:pt idx="7833">
                  <c:v>7833</c:v>
                </c:pt>
                <c:pt idx="7834">
                  <c:v>7834</c:v>
                </c:pt>
                <c:pt idx="7835">
                  <c:v>7835</c:v>
                </c:pt>
                <c:pt idx="7836">
                  <c:v>7836</c:v>
                </c:pt>
                <c:pt idx="7837">
                  <c:v>7837</c:v>
                </c:pt>
                <c:pt idx="7838">
                  <c:v>7838</c:v>
                </c:pt>
                <c:pt idx="7839">
                  <c:v>7839</c:v>
                </c:pt>
                <c:pt idx="7840">
                  <c:v>7840</c:v>
                </c:pt>
                <c:pt idx="7841">
                  <c:v>7841</c:v>
                </c:pt>
                <c:pt idx="7842">
                  <c:v>7842</c:v>
                </c:pt>
                <c:pt idx="7843">
                  <c:v>7843</c:v>
                </c:pt>
                <c:pt idx="7844">
                  <c:v>7844</c:v>
                </c:pt>
                <c:pt idx="7845">
                  <c:v>7845</c:v>
                </c:pt>
                <c:pt idx="7846">
                  <c:v>7846</c:v>
                </c:pt>
                <c:pt idx="7847">
                  <c:v>7847</c:v>
                </c:pt>
                <c:pt idx="7848">
                  <c:v>7848</c:v>
                </c:pt>
                <c:pt idx="7849">
                  <c:v>7849</c:v>
                </c:pt>
                <c:pt idx="7850">
                  <c:v>7850</c:v>
                </c:pt>
                <c:pt idx="7851">
                  <c:v>7851</c:v>
                </c:pt>
                <c:pt idx="7852">
                  <c:v>7852</c:v>
                </c:pt>
                <c:pt idx="7853">
                  <c:v>7853</c:v>
                </c:pt>
                <c:pt idx="7854">
                  <c:v>7854</c:v>
                </c:pt>
                <c:pt idx="7855">
                  <c:v>7855</c:v>
                </c:pt>
                <c:pt idx="7856">
                  <c:v>7856</c:v>
                </c:pt>
                <c:pt idx="7857">
                  <c:v>7857</c:v>
                </c:pt>
                <c:pt idx="7858">
                  <c:v>7858</c:v>
                </c:pt>
                <c:pt idx="7859">
                  <c:v>7859</c:v>
                </c:pt>
                <c:pt idx="7860">
                  <c:v>7860</c:v>
                </c:pt>
                <c:pt idx="7861">
                  <c:v>7861</c:v>
                </c:pt>
                <c:pt idx="7862">
                  <c:v>7862</c:v>
                </c:pt>
                <c:pt idx="7863">
                  <c:v>7863</c:v>
                </c:pt>
                <c:pt idx="7864">
                  <c:v>7864</c:v>
                </c:pt>
                <c:pt idx="7865">
                  <c:v>7865</c:v>
                </c:pt>
                <c:pt idx="7866">
                  <c:v>7866</c:v>
                </c:pt>
                <c:pt idx="7867">
                  <c:v>7867</c:v>
                </c:pt>
                <c:pt idx="7868">
                  <c:v>7868</c:v>
                </c:pt>
                <c:pt idx="7869">
                  <c:v>7869</c:v>
                </c:pt>
                <c:pt idx="7870">
                  <c:v>7870</c:v>
                </c:pt>
                <c:pt idx="7871">
                  <c:v>7871</c:v>
                </c:pt>
                <c:pt idx="7872">
                  <c:v>7872</c:v>
                </c:pt>
                <c:pt idx="7873">
                  <c:v>7873</c:v>
                </c:pt>
                <c:pt idx="7874">
                  <c:v>7874</c:v>
                </c:pt>
                <c:pt idx="7875">
                  <c:v>7875</c:v>
                </c:pt>
                <c:pt idx="7876">
                  <c:v>7876</c:v>
                </c:pt>
                <c:pt idx="7877">
                  <c:v>7877</c:v>
                </c:pt>
                <c:pt idx="7878">
                  <c:v>7878</c:v>
                </c:pt>
                <c:pt idx="7879">
                  <c:v>7879</c:v>
                </c:pt>
                <c:pt idx="7880">
                  <c:v>7880</c:v>
                </c:pt>
                <c:pt idx="7881">
                  <c:v>7881</c:v>
                </c:pt>
                <c:pt idx="7882">
                  <c:v>7882</c:v>
                </c:pt>
                <c:pt idx="7883">
                  <c:v>7883</c:v>
                </c:pt>
                <c:pt idx="7884">
                  <c:v>7884</c:v>
                </c:pt>
                <c:pt idx="7885">
                  <c:v>7885</c:v>
                </c:pt>
                <c:pt idx="7886">
                  <c:v>7886</c:v>
                </c:pt>
                <c:pt idx="7887">
                  <c:v>7887</c:v>
                </c:pt>
                <c:pt idx="7888">
                  <c:v>7888</c:v>
                </c:pt>
                <c:pt idx="7889">
                  <c:v>7889</c:v>
                </c:pt>
                <c:pt idx="7890">
                  <c:v>7890</c:v>
                </c:pt>
                <c:pt idx="7891">
                  <c:v>7891</c:v>
                </c:pt>
                <c:pt idx="7892">
                  <c:v>7892</c:v>
                </c:pt>
                <c:pt idx="7893">
                  <c:v>7893</c:v>
                </c:pt>
                <c:pt idx="7894">
                  <c:v>7894</c:v>
                </c:pt>
                <c:pt idx="7895">
                  <c:v>7895</c:v>
                </c:pt>
                <c:pt idx="7896">
                  <c:v>7896</c:v>
                </c:pt>
                <c:pt idx="7897">
                  <c:v>7897</c:v>
                </c:pt>
                <c:pt idx="7898">
                  <c:v>7898</c:v>
                </c:pt>
                <c:pt idx="7899">
                  <c:v>7899</c:v>
                </c:pt>
                <c:pt idx="7900">
                  <c:v>7900</c:v>
                </c:pt>
                <c:pt idx="7901">
                  <c:v>7901</c:v>
                </c:pt>
                <c:pt idx="7902">
                  <c:v>7902</c:v>
                </c:pt>
                <c:pt idx="7903">
                  <c:v>7903</c:v>
                </c:pt>
                <c:pt idx="7904">
                  <c:v>7904</c:v>
                </c:pt>
                <c:pt idx="7905">
                  <c:v>7905</c:v>
                </c:pt>
                <c:pt idx="7906">
                  <c:v>7906</c:v>
                </c:pt>
                <c:pt idx="7907">
                  <c:v>7907</c:v>
                </c:pt>
                <c:pt idx="7908">
                  <c:v>7908</c:v>
                </c:pt>
                <c:pt idx="7909">
                  <c:v>7909</c:v>
                </c:pt>
                <c:pt idx="7910">
                  <c:v>7910</c:v>
                </c:pt>
                <c:pt idx="7911">
                  <c:v>7911</c:v>
                </c:pt>
                <c:pt idx="7912">
                  <c:v>7912</c:v>
                </c:pt>
                <c:pt idx="7913">
                  <c:v>7913</c:v>
                </c:pt>
                <c:pt idx="7914">
                  <c:v>7914</c:v>
                </c:pt>
                <c:pt idx="7915">
                  <c:v>7915</c:v>
                </c:pt>
                <c:pt idx="7916">
                  <c:v>7916</c:v>
                </c:pt>
                <c:pt idx="7917">
                  <c:v>7917</c:v>
                </c:pt>
                <c:pt idx="7918">
                  <c:v>7918</c:v>
                </c:pt>
                <c:pt idx="7919">
                  <c:v>7919</c:v>
                </c:pt>
                <c:pt idx="7920">
                  <c:v>7920</c:v>
                </c:pt>
                <c:pt idx="7921">
                  <c:v>7921</c:v>
                </c:pt>
                <c:pt idx="7922">
                  <c:v>7922</c:v>
                </c:pt>
                <c:pt idx="7923">
                  <c:v>7923</c:v>
                </c:pt>
                <c:pt idx="7924">
                  <c:v>7924</c:v>
                </c:pt>
                <c:pt idx="7925">
                  <c:v>7925</c:v>
                </c:pt>
                <c:pt idx="7926">
                  <c:v>7926</c:v>
                </c:pt>
                <c:pt idx="7927">
                  <c:v>7927</c:v>
                </c:pt>
                <c:pt idx="7928">
                  <c:v>7928</c:v>
                </c:pt>
                <c:pt idx="7929">
                  <c:v>7929</c:v>
                </c:pt>
                <c:pt idx="7930">
                  <c:v>7930</c:v>
                </c:pt>
                <c:pt idx="7931">
                  <c:v>7931</c:v>
                </c:pt>
                <c:pt idx="7932">
                  <c:v>7932</c:v>
                </c:pt>
                <c:pt idx="7933">
                  <c:v>7933</c:v>
                </c:pt>
                <c:pt idx="7934">
                  <c:v>7934</c:v>
                </c:pt>
                <c:pt idx="7935">
                  <c:v>7935</c:v>
                </c:pt>
                <c:pt idx="7936">
                  <c:v>7936</c:v>
                </c:pt>
                <c:pt idx="7937">
                  <c:v>7937</c:v>
                </c:pt>
                <c:pt idx="7938">
                  <c:v>7938</c:v>
                </c:pt>
                <c:pt idx="7939">
                  <c:v>7939</c:v>
                </c:pt>
                <c:pt idx="7940">
                  <c:v>7940</c:v>
                </c:pt>
                <c:pt idx="7941">
                  <c:v>7941</c:v>
                </c:pt>
                <c:pt idx="7942">
                  <c:v>7942</c:v>
                </c:pt>
                <c:pt idx="7943">
                  <c:v>7943</c:v>
                </c:pt>
                <c:pt idx="7944">
                  <c:v>7944</c:v>
                </c:pt>
                <c:pt idx="7945">
                  <c:v>7945</c:v>
                </c:pt>
                <c:pt idx="7946">
                  <c:v>7946</c:v>
                </c:pt>
                <c:pt idx="7947">
                  <c:v>7947</c:v>
                </c:pt>
                <c:pt idx="7948">
                  <c:v>7948</c:v>
                </c:pt>
                <c:pt idx="7949">
                  <c:v>7949</c:v>
                </c:pt>
                <c:pt idx="7950">
                  <c:v>7950</c:v>
                </c:pt>
                <c:pt idx="7951">
                  <c:v>7951</c:v>
                </c:pt>
                <c:pt idx="7952">
                  <c:v>7952</c:v>
                </c:pt>
                <c:pt idx="7953">
                  <c:v>7953</c:v>
                </c:pt>
                <c:pt idx="7954">
                  <c:v>7954</c:v>
                </c:pt>
                <c:pt idx="7955">
                  <c:v>7955</c:v>
                </c:pt>
                <c:pt idx="7956">
                  <c:v>7956</c:v>
                </c:pt>
                <c:pt idx="7957">
                  <c:v>7957</c:v>
                </c:pt>
                <c:pt idx="7958">
                  <c:v>7958</c:v>
                </c:pt>
                <c:pt idx="7959">
                  <c:v>7959</c:v>
                </c:pt>
                <c:pt idx="7960">
                  <c:v>7960</c:v>
                </c:pt>
                <c:pt idx="7961">
                  <c:v>7961</c:v>
                </c:pt>
                <c:pt idx="7962">
                  <c:v>7962</c:v>
                </c:pt>
                <c:pt idx="7963">
                  <c:v>7963</c:v>
                </c:pt>
                <c:pt idx="7964">
                  <c:v>7964</c:v>
                </c:pt>
                <c:pt idx="7965">
                  <c:v>7965</c:v>
                </c:pt>
                <c:pt idx="7966">
                  <c:v>7966</c:v>
                </c:pt>
                <c:pt idx="7967">
                  <c:v>7967</c:v>
                </c:pt>
                <c:pt idx="7968">
                  <c:v>7968</c:v>
                </c:pt>
                <c:pt idx="7969">
                  <c:v>7969</c:v>
                </c:pt>
                <c:pt idx="7970">
                  <c:v>7970</c:v>
                </c:pt>
                <c:pt idx="7971">
                  <c:v>7971</c:v>
                </c:pt>
                <c:pt idx="7972">
                  <c:v>7972</c:v>
                </c:pt>
                <c:pt idx="7973">
                  <c:v>7973</c:v>
                </c:pt>
                <c:pt idx="7974">
                  <c:v>7974</c:v>
                </c:pt>
                <c:pt idx="7975">
                  <c:v>7975</c:v>
                </c:pt>
                <c:pt idx="7976">
                  <c:v>7976</c:v>
                </c:pt>
                <c:pt idx="7977">
                  <c:v>7977</c:v>
                </c:pt>
                <c:pt idx="7978">
                  <c:v>7978</c:v>
                </c:pt>
                <c:pt idx="7979">
                  <c:v>7979</c:v>
                </c:pt>
                <c:pt idx="7980">
                  <c:v>7980</c:v>
                </c:pt>
                <c:pt idx="7981">
                  <c:v>7981</c:v>
                </c:pt>
                <c:pt idx="7982">
                  <c:v>7982</c:v>
                </c:pt>
                <c:pt idx="7983">
                  <c:v>7983</c:v>
                </c:pt>
                <c:pt idx="7984">
                  <c:v>7984</c:v>
                </c:pt>
                <c:pt idx="7985">
                  <c:v>7985</c:v>
                </c:pt>
                <c:pt idx="7986">
                  <c:v>7986</c:v>
                </c:pt>
                <c:pt idx="7987">
                  <c:v>7987</c:v>
                </c:pt>
                <c:pt idx="7988">
                  <c:v>7988</c:v>
                </c:pt>
                <c:pt idx="7989">
                  <c:v>7989</c:v>
                </c:pt>
                <c:pt idx="7990">
                  <c:v>7990</c:v>
                </c:pt>
                <c:pt idx="7991">
                  <c:v>7991</c:v>
                </c:pt>
                <c:pt idx="7992">
                  <c:v>7992</c:v>
                </c:pt>
                <c:pt idx="7993">
                  <c:v>7993</c:v>
                </c:pt>
                <c:pt idx="7994">
                  <c:v>7994</c:v>
                </c:pt>
                <c:pt idx="7995">
                  <c:v>7995</c:v>
                </c:pt>
                <c:pt idx="7996">
                  <c:v>7996</c:v>
                </c:pt>
                <c:pt idx="7997">
                  <c:v>7997</c:v>
                </c:pt>
                <c:pt idx="7998">
                  <c:v>7998</c:v>
                </c:pt>
                <c:pt idx="7999">
                  <c:v>7999</c:v>
                </c:pt>
                <c:pt idx="8000">
                  <c:v>8000</c:v>
                </c:pt>
                <c:pt idx="8001">
                  <c:v>8001</c:v>
                </c:pt>
                <c:pt idx="8002">
                  <c:v>8002</c:v>
                </c:pt>
                <c:pt idx="8003">
                  <c:v>8003</c:v>
                </c:pt>
                <c:pt idx="8004">
                  <c:v>8004</c:v>
                </c:pt>
                <c:pt idx="8005">
                  <c:v>8005</c:v>
                </c:pt>
                <c:pt idx="8006">
                  <c:v>8006</c:v>
                </c:pt>
                <c:pt idx="8007">
                  <c:v>8007</c:v>
                </c:pt>
                <c:pt idx="8008">
                  <c:v>8008</c:v>
                </c:pt>
                <c:pt idx="8009">
                  <c:v>8009</c:v>
                </c:pt>
                <c:pt idx="8010">
                  <c:v>8010</c:v>
                </c:pt>
                <c:pt idx="8011">
                  <c:v>8011</c:v>
                </c:pt>
                <c:pt idx="8012">
                  <c:v>8012</c:v>
                </c:pt>
                <c:pt idx="8013">
                  <c:v>8013</c:v>
                </c:pt>
                <c:pt idx="8014">
                  <c:v>8014</c:v>
                </c:pt>
                <c:pt idx="8015">
                  <c:v>8015</c:v>
                </c:pt>
                <c:pt idx="8016">
                  <c:v>8016</c:v>
                </c:pt>
                <c:pt idx="8017">
                  <c:v>8017</c:v>
                </c:pt>
                <c:pt idx="8018">
                  <c:v>8018</c:v>
                </c:pt>
                <c:pt idx="8019">
                  <c:v>8019</c:v>
                </c:pt>
                <c:pt idx="8020">
                  <c:v>8020</c:v>
                </c:pt>
                <c:pt idx="8021">
                  <c:v>8021</c:v>
                </c:pt>
                <c:pt idx="8022">
                  <c:v>8022</c:v>
                </c:pt>
                <c:pt idx="8023">
                  <c:v>8023</c:v>
                </c:pt>
                <c:pt idx="8024">
                  <c:v>8024</c:v>
                </c:pt>
                <c:pt idx="8025">
                  <c:v>8025</c:v>
                </c:pt>
                <c:pt idx="8026">
                  <c:v>8026</c:v>
                </c:pt>
                <c:pt idx="8027">
                  <c:v>8027</c:v>
                </c:pt>
                <c:pt idx="8028">
                  <c:v>8028</c:v>
                </c:pt>
                <c:pt idx="8029">
                  <c:v>8029</c:v>
                </c:pt>
                <c:pt idx="8030">
                  <c:v>8030</c:v>
                </c:pt>
                <c:pt idx="8031">
                  <c:v>8031</c:v>
                </c:pt>
                <c:pt idx="8032">
                  <c:v>8032</c:v>
                </c:pt>
                <c:pt idx="8033">
                  <c:v>8033</c:v>
                </c:pt>
                <c:pt idx="8034">
                  <c:v>8034</c:v>
                </c:pt>
                <c:pt idx="8035">
                  <c:v>8035</c:v>
                </c:pt>
                <c:pt idx="8036">
                  <c:v>8036</c:v>
                </c:pt>
                <c:pt idx="8037">
                  <c:v>8037</c:v>
                </c:pt>
                <c:pt idx="8038">
                  <c:v>8038</c:v>
                </c:pt>
                <c:pt idx="8039">
                  <c:v>8039</c:v>
                </c:pt>
                <c:pt idx="8040">
                  <c:v>8040</c:v>
                </c:pt>
                <c:pt idx="8041">
                  <c:v>8041</c:v>
                </c:pt>
                <c:pt idx="8042">
                  <c:v>8042</c:v>
                </c:pt>
                <c:pt idx="8043">
                  <c:v>8043</c:v>
                </c:pt>
                <c:pt idx="8044">
                  <c:v>8044</c:v>
                </c:pt>
                <c:pt idx="8045">
                  <c:v>8045</c:v>
                </c:pt>
                <c:pt idx="8046">
                  <c:v>8046</c:v>
                </c:pt>
                <c:pt idx="8047">
                  <c:v>8047</c:v>
                </c:pt>
                <c:pt idx="8048">
                  <c:v>8048</c:v>
                </c:pt>
                <c:pt idx="8049">
                  <c:v>8049</c:v>
                </c:pt>
                <c:pt idx="8050">
                  <c:v>8050</c:v>
                </c:pt>
                <c:pt idx="8051">
                  <c:v>8051</c:v>
                </c:pt>
                <c:pt idx="8052">
                  <c:v>8052</c:v>
                </c:pt>
                <c:pt idx="8053">
                  <c:v>8053</c:v>
                </c:pt>
                <c:pt idx="8054">
                  <c:v>8054</c:v>
                </c:pt>
                <c:pt idx="8055">
                  <c:v>8055</c:v>
                </c:pt>
                <c:pt idx="8056">
                  <c:v>8056</c:v>
                </c:pt>
                <c:pt idx="8057">
                  <c:v>8057</c:v>
                </c:pt>
                <c:pt idx="8058">
                  <c:v>8058</c:v>
                </c:pt>
                <c:pt idx="8059">
                  <c:v>8059</c:v>
                </c:pt>
                <c:pt idx="8060">
                  <c:v>8060</c:v>
                </c:pt>
                <c:pt idx="8061">
                  <c:v>8061</c:v>
                </c:pt>
                <c:pt idx="8062">
                  <c:v>8062</c:v>
                </c:pt>
                <c:pt idx="8063">
                  <c:v>8063</c:v>
                </c:pt>
                <c:pt idx="8064">
                  <c:v>8064</c:v>
                </c:pt>
                <c:pt idx="8065">
                  <c:v>8065</c:v>
                </c:pt>
                <c:pt idx="8066">
                  <c:v>8066</c:v>
                </c:pt>
                <c:pt idx="8067">
                  <c:v>8067</c:v>
                </c:pt>
                <c:pt idx="8068">
                  <c:v>8068</c:v>
                </c:pt>
                <c:pt idx="8069">
                  <c:v>8069</c:v>
                </c:pt>
                <c:pt idx="8070">
                  <c:v>8070</c:v>
                </c:pt>
                <c:pt idx="8071">
                  <c:v>8071</c:v>
                </c:pt>
                <c:pt idx="8072">
                  <c:v>8072</c:v>
                </c:pt>
                <c:pt idx="8073">
                  <c:v>8073</c:v>
                </c:pt>
                <c:pt idx="8074">
                  <c:v>8074</c:v>
                </c:pt>
                <c:pt idx="8075">
                  <c:v>8075</c:v>
                </c:pt>
                <c:pt idx="8076">
                  <c:v>8076</c:v>
                </c:pt>
                <c:pt idx="8077">
                  <c:v>8077</c:v>
                </c:pt>
                <c:pt idx="8078">
                  <c:v>8078</c:v>
                </c:pt>
                <c:pt idx="8079">
                  <c:v>8079</c:v>
                </c:pt>
                <c:pt idx="8080">
                  <c:v>8080</c:v>
                </c:pt>
                <c:pt idx="8081">
                  <c:v>8081</c:v>
                </c:pt>
                <c:pt idx="8082">
                  <c:v>8082</c:v>
                </c:pt>
                <c:pt idx="8083">
                  <c:v>8083</c:v>
                </c:pt>
                <c:pt idx="8084">
                  <c:v>8084</c:v>
                </c:pt>
                <c:pt idx="8085">
                  <c:v>8085</c:v>
                </c:pt>
                <c:pt idx="8086">
                  <c:v>8086</c:v>
                </c:pt>
                <c:pt idx="8087">
                  <c:v>8087</c:v>
                </c:pt>
                <c:pt idx="8088">
                  <c:v>8088</c:v>
                </c:pt>
                <c:pt idx="8089">
                  <c:v>8089</c:v>
                </c:pt>
                <c:pt idx="8090">
                  <c:v>8090</c:v>
                </c:pt>
                <c:pt idx="8091">
                  <c:v>8091</c:v>
                </c:pt>
                <c:pt idx="8092">
                  <c:v>8092</c:v>
                </c:pt>
                <c:pt idx="8093">
                  <c:v>8093</c:v>
                </c:pt>
                <c:pt idx="8094">
                  <c:v>8094</c:v>
                </c:pt>
                <c:pt idx="8095">
                  <c:v>8095</c:v>
                </c:pt>
                <c:pt idx="8096">
                  <c:v>8096</c:v>
                </c:pt>
                <c:pt idx="8097">
                  <c:v>8097</c:v>
                </c:pt>
                <c:pt idx="8098">
                  <c:v>8098</c:v>
                </c:pt>
                <c:pt idx="8099">
                  <c:v>8099</c:v>
                </c:pt>
                <c:pt idx="8100">
                  <c:v>8100</c:v>
                </c:pt>
                <c:pt idx="8101">
                  <c:v>8101</c:v>
                </c:pt>
                <c:pt idx="8102">
                  <c:v>8102</c:v>
                </c:pt>
                <c:pt idx="8103">
                  <c:v>8103</c:v>
                </c:pt>
                <c:pt idx="8104">
                  <c:v>8104</c:v>
                </c:pt>
                <c:pt idx="8105">
                  <c:v>8105</c:v>
                </c:pt>
                <c:pt idx="8106">
                  <c:v>8106</c:v>
                </c:pt>
                <c:pt idx="8107">
                  <c:v>8107</c:v>
                </c:pt>
                <c:pt idx="8108">
                  <c:v>8108</c:v>
                </c:pt>
                <c:pt idx="8109">
                  <c:v>8109</c:v>
                </c:pt>
                <c:pt idx="8110">
                  <c:v>8110</c:v>
                </c:pt>
                <c:pt idx="8111">
                  <c:v>8111</c:v>
                </c:pt>
                <c:pt idx="8112">
                  <c:v>8112</c:v>
                </c:pt>
                <c:pt idx="8113">
                  <c:v>8113</c:v>
                </c:pt>
                <c:pt idx="8114">
                  <c:v>8114</c:v>
                </c:pt>
                <c:pt idx="8115">
                  <c:v>8115</c:v>
                </c:pt>
                <c:pt idx="8116">
                  <c:v>8116</c:v>
                </c:pt>
                <c:pt idx="8117">
                  <c:v>8117</c:v>
                </c:pt>
                <c:pt idx="8118">
                  <c:v>8118</c:v>
                </c:pt>
                <c:pt idx="8119">
                  <c:v>8119</c:v>
                </c:pt>
                <c:pt idx="8120">
                  <c:v>8120</c:v>
                </c:pt>
                <c:pt idx="8121">
                  <c:v>8121</c:v>
                </c:pt>
                <c:pt idx="8122">
                  <c:v>8122</c:v>
                </c:pt>
                <c:pt idx="8123">
                  <c:v>8123</c:v>
                </c:pt>
                <c:pt idx="8124">
                  <c:v>8124</c:v>
                </c:pt>
                <c:pt idx="8125">
                  <c:v>8125</c:v>
                </c:pt>
                <c:pt idx="8126">
                  <c:v>8126</c:v>
                </c:pt>
                <c:pt idx="8127">
                  <c:v>8127</c:v>
                </c:pt>
                <c:pt idx="8128">
                  <c:v>8128</c:v>
                </c:pt>
                <c:pt idx="8129">
                  <c:v>8129</c:v>
                </c:pt>
                <c:pt idx="8130">
                  <c:v>8130</c:v>
                </c:pt>
                <c:pt idx="8131">
                  <c:v>8131</c:v>
                </c:pt>
                <c:pt idx="8132">
                  <c:v>8132</c:v>
                </c:pt>
                <c:pt idx="8133">
                  <c:v>8133</c:v>
                </c:pt>
                <c:pt idx="8134">
                  <c:v>8134</c:v>
                </c:pt>
                <c:pt idx="8135">
                  <c:v>8135</c:v>
                </c:pt>
                <c:pt idx="8136">
                  <c:v>8136</c:v>
                </c:pt>
                <c:pt idx="8137">
                  <c:v>8137</c:v>
                </c:pt>
                <c:pt idx="8138">
                  <c:v>8138</c:v>
                </c:pt>
                <c:pt idx="8139">
                  <c:v>8139</c:v>
                </c:pt>
                <c:pt idx="8140">
                  <c:v>8140</c:v>
                </c:pt>
                <c:pt idx="8141">
                  <c:v>8141</c:v>
                </c:pt>
                <c:pt idx="8142">
                  <c:v>8142</c:v>
                </c:pt>
                <c:pt idx="8143">
                  <c:v>8143</c:v>
                </c:pt>
                <c:pt idx="8144">
                  <c:v>8144</c:v>
                </c:pt>
                <c:pt idx="8145">
                  <c:v>8145</c:v>
                </c:pt>
                <c:pt idx="8146">
                  <c:v>8146</c:v>
                </c:pt>
                <c:pt idx="8147">
                  <c:v>8147</c:v>
                </c:pt>
                <c:pt idx="8148">
                  <c:v>8148</c:v>
                </c:pt>
                <c:pt idx="8149">
                  <c:v>8149</c:v>
                </c:pt>
                <c:pt idx="8150">
                  <c:v>8150</c:v>
                </c:pt>
                <c:pt idx="8151">
                  <c:v>8151</c:v>
                </c:pt>
                <c:pt idx="8152">
                  <c:v>8152</c:v>
                </c:pt>
                <c:pt idx="8153">
                  <c:v>8153</c:v>
                </c:pt>
                <c:pt idx="8154">
                  <c:v>8154</c:v>
                </c:pt>
                <c:pt idx="8155">
                  <c:v>8155</c:v>
                </c:pt>
                <c:pt idx="8156">
                  <c:v>8156</c:v>
                </c:pt>
                <c:pt idx="8157">
                  <c:v>8157</c:v>
                </c:pt>
                <c:pt idx="8158">
                  <c:v>8158</c:v>
                </c:pt>
                <c:pt idx="8159">
                  <c:v>8159</c:v>
                </c:pt>
                <c:pt idx="8160">
                  <c:v>8160</c:v>
                </c:pt>
                <c:pt idx="8161">
                  <c:v>8161</c:v>
                </c:pt>
                <c:pt idx="8162">
                  <c:v>8162</c:v>
                </c:pt>
                <c:pt idx="8163">
                  <c:v>8163</c:v>
                </c:pt>
                <c:pt idx="8164">
                  <c:v>8164</c:v>
                </c:pt>
                <c:pt idx="8165">
                  <c:v>8165</c:v>
                </c:pt>
                <c:pt idx="8166">
                  <c:v>8166</c:v>
                </c:pt>
                <c:pt idx="8167">
                  <c:v>8167</c:v>
                </c:pt>
                <c:pt idx="8168">
                  <c:v>8168</c:v>
                </c:pt>
                <c:pt idx="8169">
                  <c:v>8169</c:v>
                </c:pt>
                <c:pt idx="8170">
                  <c:v>8170</c:v>
                </c:pt>
                <c:pt idx="8171">
                  <c:v>8171</c:v>
                </c:pt>
                <c:pt idx="8172">
                  <c:v>8172</c:v>
                </c:pt>
                <c:pt idx="8173">
                  <c:v>8173</c:v>
                </c:pt>
                <c:pt idx="8174">
                  <c:v>8174</c:v>
                </c:pt>
                <c:pt idx="8175">
                  <c:v>8175</c:v>
                </c:pt>
                <c:pt idx="8176">
                  <c:v>8176</c:v>
                </c:pt>
                <c:pt idx="8177">
                  <c:v>8177</c:v>
                </c:pt>
                <c:pt idx="8178">
                  <c:v>8178</c:v>
                </c:pt>
                <c:pt idx="8179">
                  <c:v>8179</c:v>
                </c:pt>
                <c:pt idx="8180">
                  <c:v>8180</c:v>
                </c:pt>
                <c:pt idx="8181">
                  <c:v>8181</c:v>
                </c:pt>
                <c:pt idx="8182">
                  <c:v>8182</c:v>
                </c:pt>
                <c:pt idx="8183">
                  <c:v>8183</c:v>
                </c:pt>
                <c:pt idx="8184">
                  <c:v>8184</c:v>
                </c:pt>
                <c:pt idx="8185">
                  <c:v>8185</c:v>
                </c:pt>
                <c:pt idx="8186">
                  <c:v>8186</c:v>
                </c:pt>
                <c:pt idx="8187">
                  <c:v>8187</c:v>
                </c:pt>
                <c:pt idx="8188">
                  <c:v>8188</c:v>
                </c:pt>
                <c:pt idx="8189">
                  <c:v>8189</c:v>
                </c:pt>
                <c:pt idx="8190">
                  <c:v>8190</c:v>
                </c:pt>
                <c:pt idx="8191">
                  <c:v>8191</c:v>
                </c:pt>
                <c:pt idx="8192">
                  <c:v>8192</c:v>
                </c:pt>
                <c:pt idx="8193">
                  <c:v>8193</c:v>
                </c:pt>
                <c:pt idx="8194">
                  <c:v>8194</c:v>
                </c:pt>
                <c:pt idx="8195">
                  <c:v>8195</c:v>
                </c:pt>
                <c:pt idx="8196">
                  <c:v>8196</c:v>
                </c:pt>
                <c:pt idx="8197">
                  <c:v>8197</c:v>
                </c:pt>
                <c:pt idx="8198">
                  <c:v>8198</c:v>
                </c:pt>
                <c:pt idx="8199">
                  <c:v>8199</c:v>
                </c:pt>
                <c:pt idx="8200">
                  <c:v>8200</c:v>
                </c:pt>
                <c:pt idx="8201">
                  <c:v>8201</c:v>
                </c:pt>
                <c:pt idx="8202">
                  <c:v>8202</c:v>
                </c:pt>
                <c:pt idx="8203">
                  <c:v>8203</c:v>
                </c:pt>
                <c:pt idx="8204">
                  <c:v>8204</c:v>
                </c:pt>
                <c:pt idx="8205">
                  <c:v>8205</c:v>
                </c:pt>
                <c:pt idx="8206">
                  <c:v>8206</c:v>
                </c:pt>
                <c:pt idx="8207">
                  <c:v>8207</c:v>
                </c:pt>
                <c:pt idx="8208">
                  <c:v>8208</c:v>
                </c:pt>
                <c:pt idx="8209">
                  <c:v>8209</c:v>
                </c:pt>
                <c:pt idx="8210">
                  <c:v>8210</c:v>
                </c:pt>
                <c:pt idx="8211">
                  <c:v>8211</c:v>
                </c:pt>
                <c:pt idx="8212">
                  <c:v>8212</c:v>
                </c:pt>
                <c:pt idx="8213">
                  <c:v>8213</c:v>
                </c:pt>
                <c:pt idx="8214">
                  <c:v>8214</c:v>
                </c:pt>
                <c:pt idx="8215">
                  <c:v>8215</c:v>
                </c:pt>
                <c:pt idx="8216">
                  <c:v>8216</c:v>
                </c:pt>
                <c:pt idx="8217">
                  <c:v>8217</c:v>
                </c:pt>
                <c:pt idx="8218">
                  <c:v>8218</c:v>
                </c:pt>
                <c:pt idx="8219">
                  <c:v>8219</c:v>
                </c:pt>
                <c:pt idx="8220">
                  <c:v>8220</c:v>
                </c:pt>
                <c:pt idx="8221">
                  <c:v>8221</c:v>
                </c:pt>
                <c:pt idx="8222">
                  <c:v>8222</c:v>
                </c:pt>
                <c:pt idx="8223">
                  <c:v>8223</c:v>
                </c:pt>
                <c:pt idx="8224">
                  <c:v>8224</c:v>
                </c:pt>
                <c:pt idx="8225">
                  <c:v>8225</c:v>
                </c:pt>
                <c:pt idx="8226">
                  <c:v>8226</c:v>
                </c:pt>
                <c:pt idx="8227">
                  <c:v>8227</c:v>
                </c:pt>
                <c:pt idx="8228">
                  <c:v>8228</c:v>
                </c:pt>
                <c:pt idx="8229">
                  <c:v>8229</c:v>
                </c:pt>
                <c:pt idx="8230">
                  <c:v>8230</c:v>
                </c:pt>
                <c:pt idx="8231">
                  <c:v>8231</c:v>
                </c:pt>
                <c:pt idx="8232">
                  <c:v>8232</c:v>
                </c:pt>
                <c:pt idx="8233">
                  <c:v>8233</c:v>
                </c:pt>
                <c:pt idx="8234">
                  <c:v>8234</c:v>
                </c:pt>
                <c:pt idx="8235">
                  <c:v>8235</c:v>
                </c:pt>
                <c:pt idx="8236">
                  <c:v>8236</c:v>
                </c:pt>
                <c:pt idx="8237">
                  <c:v>8237</c:v>
                </c:pt>
                <c:pt idx="8238">
                  <c:v>8238</c:v>
                </c:pt>
                <c:pt idx="8239">
                  <c:v>8239</c:v>
                </c:pt>
                <c:pt idx="8240">
                  <c:v>8240</c:v>
                </c:pt>
                <c:pt idx="8241">
                  <c:v>8241</c:v>
                </c:pt>
                <c:pt idx="8242">
                  <c:v>8242</c:v>
                </c:pt>
                <c:pt idx="8243">
                  <c:v>8243</c:v>
                </c:pt>
                <c:pt idx="8244">
                  <c:v>8244</c:v>
                </c:pt>
                <c:pt idx="8245">
                  <c:v>8245</c:v>
                </c:pt>
                <c:pt idx="8246">
                  <c:v>8246</c:v>
                </c:pt>
                <c:pt idx="8247">
                  <c:v>8247</c:v>
                </c:pt>
                <c:pt idx="8248">
                  <c:v>8248</c:v>
                </c:pt>
                <c:pt idx="8249">
                  <c:v>8249</c:v>
                </c:pt>
                <c:pt idx="8250">
                  <c:v>8250</c:v>
                </c:pt>
                <c:pt idx="8251">
                  <c:v>8251</c:v>
                </c:pt>
                <c:pt idx="8252">
                  <c:v>8252</c:v>
                </c:pt>
                <c:pt idx="8253">
                  <c:v>8253</c:v>
                </c:pt>
                <c:pt idx="8254">
                  <c:v>8254</c:v>
                </c:pt>
                <c:pt idx="8255">
                  <c:v>8255</c:v>
                </c:pt>
                <c:pt idx="8256">
                  <c:v>8256</c:v>
                </c:pt>
                <c:pt idx="8257">
                  <c:v>8257</c:v>
                </c:pt>
                <c:pt idx="8258">
                  <c:v>8258</c:v>
                </c:pt>
                <c:pt idx="8259">
                  <c:v>8259</c:v>
                </c:pt>
                <c:pt idx="8260">
                  <c:v>8260</c:v>
                </c:pt>
                <c:pt idx="8261">
                  <c:v>8261</c:v>
                </c:pt>
                <c:pt idx="8262">
                  <c:v>8262</c:v>
                </c:pt>
                <c:pt idx="8263">
                  <c:v>8263</c:v>
                </c:pt>
                <c:pt idx="8264">
                  <c:v>8264</c:v>
                </c:pt>
                <c:pt idx="8265">
                  <c:v>8265</c:v>
                </c:pt>
                <c:pt idx="8266">
                  <c:v>8266</c:v>
                </c:pt>
                <c:pt idx="8267">
                  <c:v>8267</c:v>
                </c:pt>
                <c:pt idx="8268">
                  <c:v>8268</c:v>
                </c:pt>
                <c:pt idx="8269">
                  <c:v>8269</c:v>
                </c:pt>
                <c:pt idx="8270">
                  <c:v>8270</c:v>
                </c:pt>
                <c:pt idx="8271">
                  <c:v>8271</c:v>
                </c:pt>
                <c:pt idx="8272">
                  <c:v>8272</c:v>
                </c:pt>
                <c:pt idx="8273">
                  <c:v>8273</c:v>
                </c:pt>
                <c:pt idx="8274">
                  <c:v>8274</c:v>
                </c:pt>
                <c:pt idx="8275">
                  <c:v>8275</c:v>
                </c:pt>
                <c:pt idx="8276">
                  <c:v>8276</c:v>
                </c:pt>
                <c:pt idx="8277">
                  <c:v>8277</c:v>
                </c:pt>
                <c:pt idx="8278">
                  <c:v>8278</c:v>
                </c:pt>
                <c:pt idx="8279">
                  <c:v>8279</c:v>
                </c:pt>
                <c:pt idx="8280">
                  <c:v>8280</c:v>
                </c:pt>
                <c:pt idx="8281">
                  <c:v>8281</c:v>
                </c:pt>
                <c:pt idx="8282">
                  <c:v>8282</c:v>
                </c:pt>
                <c:pt idx="8283">
                  <c:v>8283</c:v>
                </c:pt>
                <c:pt idx="8284">
                  <c:v>8284</c:v>
                </c:pt>
                <c:pt idx="8285">
                  <c:v>8285</c:v>
                </c:pt>
                <c:pt idx="8286">
                  <c:v>8286</c:v>
                </c:pt>
                <c:pt idx="8287">
                  <c:v>8287</c:v>
                </c:pt>
                <c:pt idx="8288">
                  <c:v>8288</c:v>
                </c:pt>
                <c:pt idx="8289">
                  <c:v>8289</c:v>
                </c:pt>
                <c:pt idx="8290">
                  <c:v>8290</c:v>
                </c:pt>
                <c:pt idx="8291">
                  <c:v>8291</c:v>
                </c:pt>
                <c:pt idx="8292">
                  <c:v>8292</c:v>
                </c:pt>
                <c:pt idx="8293">
                  <c:v>8293</c:v>
                </c:pt>
                <c:pt idx="8294">
                  <c:v>8294</c:v>
                </c:pt>
                <c:pt idx="8295">
                  <c:v>8295</c:v>
                </c:pt>
                <c:pt idx="8296">
                  <c:v>8296</c:v>
                </c:pt>
                <c:pt idx="8297">
                  <c:v>8297</c:v>
                </c:pt>
                <c:pt idx="8298">
                  <c:v>8298</c:v>
                </c:pt>
                <c:pt idx="8299">
                  <c:v>8299</c:v>
                </c:pt>
                <c:pt idx="8300">
                  <c:v>8300</c:v>
                </c:pt>
                <c:pt idx="8301">
                  <c:v>8301</c:v>
                </c:pt>
                <c:pt idx="8302">
                  <c:v>8302</c:v>
                </c:pt>
                <c:pt idx="8303">
                  <c:v>8303</c:v>
                </c:pt>
                <c:pt idx="8304">
                  <c:v>8304</c:v>
                </c:pt>
                <c:pt idx="8305">
                  <c:v>8305</c:v>
                </c:pt>
                <c:pt idx="8306">
                  <c:v>8306</c:v>
                </c:pt>
                <c:pt idx="8307">
                  <c:v>8307</c:v>
                </c:pt>
                <c:pt idx="8308">
                  <c:v>8308</c:v>
                </c:pt>
                <c:pt idx="8309">
                  <c:v>8309</c:v>
                </c:pt>
                <c:pt idx="8310">
                  <c:v>8310</c:v>
                </c:pt>
                <c:pt idx="8311">
                  <c:v>8311</c:v>
                </c:pt>
                <c:pt idx="8312">
                  <c:v>8312</c:v>
                </c:pt>
                <c:pt idx="8313">
                  <c:v>8313</c:v>
                </c:pt>
                <c:pt idx="8314">
                  <c:v>8314</c:v>
                </c:pt>
                <c:pt idx="8315">
                  <c:v>8315</c:v>
                </c:pt>
                <c:pt idx="8316">
                  <c:v>8316</c:v>
                </c:pt>
                <c:pt idx="8317">
                  <c:v>8317</c:v>
                </c:pt>
                <c:pt idx="8318">
                  <c:v>8318</c:v>
                </c:pt>
                <c:pt idx="8319">
                  <c:v>8319</c:v>
                </c:pt>
                <c:pt idx="8320">
                  <c:v>8320</c:v>
                </c:pt>
                <c:pt idx="8321">
                  <c:v>8321</c:v>
                </c:pt>
                <c:pt idx="8322">
                  <c:v>8322</c:v>
                </c:pt>
                <c:pt idx="8323">
                  <c:v>8323</c:v>
                </c:pt>
                <c:pt idx="8324">
                  <c:v>8324</c:v>
                </c:pt>
                <c:pt idx="8325">
                  <c:v>8325</c:v>
                </c:pt>
                <c:pt idx="8326">
                  <c:v>8326</c:v>
                </c:pt>
                <c:pt idx="8327">
                  <c:v>8327</c:v>
                </c:pt>
                <c:pt idx="8328">
                  <c:v>8328</c:v>
                </c:pt>
                <c:pt idx="8329">
                  <c:v>8329</c:v>
                </c:pt>
                <c:pt idx="8330">
                  <c:v>8330</c:v>
                </c:pt>
                <c:pt idx="8331">
                  <c:v>8331</c:v>
                </c:pt>
                <c:pt idx="8332">
                  <c:v>8332</c:v>
                </c:pt>
                <c:pt idx="8333">
                  <c:v>8333</c:v>
                </c:pt>
                <c:pt idx="8334">
                  <c:v>8334</c:v>
                </c:pt>
                <c:pt idx="8335">
                  <c:v>8335</c:v>
                </c:pt>
                <c:pt idx="8336">
                  <c:v>8336</c:v>
                </c:pt>
                <c:pt idx="8337">
                  <c:v>8337</c:v>
                </c:pt>
                <c:pt idx="8338">
                  <c:v>8338</c:v>
                </c:pt>
                <c:pt idx="8339">
                  <c:v>8339</c:v>
                </c:pt>
                <c:pt idx="8340">
                  <c:v>8340</c:v>
                </c:pt>
                <c:pt idx="8341">
                  <c:v>8341</c:v>
                </c:pt>
                <c:pt idx="8342">
                  <c:v>8342</c:v>
                </c:pt>
                <c:pt idx="8343">
                  <c:v>8343</c:v>
                </c:pt>
                <c:pt idx="8344">
                  <c:v>8344</c:v>
                </c:pt>
                <c:pt idx="8345">
                  <c:v>8345</c:v>
                </c:pt>
                <c:pt idx="8346">
                  <c:v>8346</c:v>
                </c:pt>
                <c:pt idx="8347">
                  <c:v>8347</c:v>
                </c:pt>
                <c:pt idx="8348">
                  <c:v>8348</c:v>
                </c:pt>
                <c:pt idx="8349">
                  <c:v>8349</c:v>
                </c:pt>
                <c:pt idx="8350">
                  <c:v>8350</c:v>
                </c:pt>
                <c:pt idx="8351">
                  <c:v>8351</c:v>
                </c:pt>
                <c:pt idx="8352">
                  <c:v>8352</c:v>
                </c:pt>
                <c:pt idx="8353">
                  <c:v>8353</c:v>
                </c:pt>
                <c:pt idx="8354">
                  <c:v>8354</c:v>
                </c:pt>
                <c:pt idx="8355">
                  <c:v>8355</c:v>
                </c:pt>
                <c:pt idx="8356">
                  <c:v>8356</c:v>
                </c:pt>
                <c:pt idx="8357">
                  <c:v>8357</c:v>
                </c:pt>
                <c:pt idx="8358">
                  <c:v>8358</c:v>
                </c:pt>
                <c:pt idx="8359">
                  <c:v>8359</c:v>
                </c:pt>
                <c:pt idx="8360">
                  <c:v>8360</c:v>
                </c:pt>
                <c:pt idx="8361">
                  <c:v>8361</c:v>
                </c:pt>
                <c:pt idx="8362">
                  <c:v>8362</c:v>
                </c:pt>
                <c:pt idx="8363">
                  <c:v>8363</c:v>
                </c:pt>
                <c:pt idx="8364">
                  <c:v>8364</c:v>
                </c:pt>
                <c:pt idx="8365">
                  <c:v>8365</c:v>
                </c:pt>
                <c:pt idx="8366">
                  <c:v>8366</c:v>
                </c:pt>
                <c:pt idx="8367">
                  <c:v>8367</c:v>
                </c:pt>
                <c:pt idx="8368">
                  <c:v>8368</c:v>
                </c:pt>
                <c:pt idx="8369">
                  <c:v>8369</c:v>
                </c:pt>
                <c:pt idx="8370">
                  <c:v>8370</c:v>
                </c:pt>
                <c:pt idx="8371">
                  <c:v>8371</c:v>
                </c:pt>
                <c:pt idx="8372">
                  <c:v>8372</c:v>
                </c:pt>
                <c:pt idx="8373">
                  <c:v>8373</c:v>
                </c:pt>
                <c:pt idx="8374">
                  <c:v>8374</c:v>
                </c:pt>
                <c:pt idx="8375">
                  <c:v>8375</c:v>
                </c:pt>
                <c:pt idx="8376">
                  <c:v>8376</c:v>
                </c:pt>
                <c:pt idx="8377">
                  <c:v>8377</c:v>
                </c:pt>
                <c:pt idx="8378">
                  <c:v>8378</c:v>
                </c:pt>
                <c:pt idx="8379">
                  <c:v>8379</c:v>
                </c:pt>
                <c:pt idx="8380">
                  <c:v>8380</c:v>
                </c:pt>
                <c:pt idx="8381">
                  <c:v>8381</c:v>
                </c:pt>
                <c:pt idx="8382">
                  <c:v>8382</c:v>
                </c:pt>
                <c:pt idx="8383">
                  <c:v>8383</c:v>
                </c:pt>
                <c:pt idx="8384">
                  <c:v>8384</c:v>
                </c:pt>
                <c:pt idx="8385">
                  <c:v>8385</c:v>
                </c:pt>
                <c:pt idx="8386">
                  <c:v>8386</c:v>
                </c:pt>
                <c:pt idx="8387">
                  <c:v>8387</c:v>
                </c:pt>
                <c:pt idx="8388">
                  <c:v>8388</c:v>
                </c:pt>
                <c:pt idx="8389">
                  <c:v>8389</c:v>
                </c:pt>
                <c:pt idx="8390">
                  <c:v>8390</c:v>
                </c:pt>
                <c:pt idx="8391">
                  <c:v>8391</c:v>
                </c:pt>
                <c:pt idx="8392">
                  <c:v>8392</c:v>
                </c:pt>
                <c:pt idx="8393">
                  <c:v>8393</c:v>
                </c:pt>
                <c:pt idx="8394">
                  <c:v>8394</c:v>
                </c:pt>
                <c:pt idx="8395">
                  <c:v>8395</c:v>
                </c:pt>
                <c:pt idx="8396">
                  <c:v>8396</c:v>
                </c:pt>
                <c:pt idx="8397">
                  <c:v>8397</c:v>
                </c:pt>
                <c:pt idx="8398">
                  <c:v>8398</c:v>
                </c:pt>
                <c:pt idx="8399">
                  <c:v>8399</c:v>
                </c:pt>
                <c:pt idx="8400">
                  <c:v>8400</c:v>
                </c:pt>
                <c:pt idx="8401">
                  <c:v>8401</c:v>
                </c:pt>
                <c:pt idx="8402">
                  <c:v>8402</c:v>
                </c:pt>
                <c:pt idx="8403">
                  <c:v>8403</c:v>
                </c:pt>
                <c:pt idx="8404">
                  <c:v>8404</c:v>
                </c:pt>
                <c:pt idx="8405">
                  <c:v>8405</c:v>
                </c:pt>
                <c:pt idx="8406">
                  <c:v>8406</c:v>
                </c:pt>
                <c:pt idx="8407">
                  <c:v>8407</c:v>
                </c:pt>
                <c:pt idx="8408">
                  <c:v>8408</c:v>
                </c:pt>
                <c:pt idx="8409">
                  <c:v>8409</c:v>
                </c:pt>
                <c:pt idx="8410">
                  <c:v>8410</c:v>
                </c:pt>
                <c:pt idx="8411">
                  <c:v>8411</c:v>
                </c:pt>
                <c:pt idx="8412">
                  <c:v>8412</c:v>
                </c:pt>
                <c:pt idx="8413">
                  <c:v>8413</c:v>
                </c:pt>
                <c:pt idx="8414">
                  <c:v>8414</c:v>
                </c:pt>
                <c:pt idx="8415">
                  <c:v>8415</c:v>
                </c:pt>
                <c:pt idx="8416">
                  <c:v>8416</c:v>
                </c:pt>
                <c:pt idx="8417">
                  <c:v>8417</c:v>
                </c:pt>
                <c:pt idx="8418">
                  <c:v>8418</c:v>
                </c:pt>
                <c:pt idx="8419">
                  <c:v>8419</c:v>
                </c:pt>
                <c:pt idx="8420">
                  <c:v>8420</c:v>
                </c:pt>
                <c:pt idx="8421">
                  <c:v>8421</c:v>
                </c:pt>
                <c:pt idx="8422">
                  <c:v>8422</c:v>
                </c:pt>
                <c:pt idx="8423">
                  <c:v>8423</c:v>
                </c:pt>
                <c:pt idx="8424">
                  <c:v>8424</c:v>
                </c:pt>
                <c:pt idx="8425">
                  <c:v>8425</c:v>
                </c:pt>
                <c:pt idx="8426">
                  <c:v>8426</c:v>
                </c:pt>
                <c:pt idx="8427">
                  <c:v>8427</c:v>
                </c:pt>
                <c:pt idx="8428">
                  <c:v>8428</c:v>
                </c:pt>
                <c:pt idx="8429">
                  <c:v>8429</c:v>
                </c:pt>
                <c:pt idx="8430">
                  <c:v>8430</c:v>
                </c:pt>
                <c:pt idx="8431">
                  <c:v>8431</c:v>
                </c:pt>
                <c:pt idx="8432">
                  <c:v>8432</c:v>
                </c:pt>
                <c:pt idx="8433">
                  <c:v>8433</c:v>
                </c:pt>
                <c:pt idx="8434">
                  <c:v>8434</c:v>
                </c:pt>
                <c:pt idx="8435">
                  <c:v>8435</c:v>
                </c:pt>
                <c:pt idx="8436">
                  <c:v>8436</c:v>
                </c:pt>
                <c:pt idx="8437">
                  <c:v>8437</c:v>
                </c:pt>
                <c:pt idx="8438">
                  <c:v>8438</c:v>
                </c:pt>
                <c:pt idx="8439">
                  <c:v>8439</c:v>
                </c:pt>
                <c:pt idx="8440">
                  <c:v>8440</c:v>
                </c:pt>
                <c:pt idx="8441">
                  <c:v>8441</c:v>
                </c:pt>
                <c:pt idx="8442">
                  <c:v>8442</c:v>
                </c:pt>
                <c:pt idx="8443">
                  <c:v>8443</c:v>
                </c:pt>
                <c:pt idx="8444">
                  <c:v>8444</c:v>
                </c:pt>
                <c:pt idx="8445">
                  <c:v>8445</c:v>
                </c:pt>
                <c:pt idx="8446">
                  <c:v>8446</c:v>
                </c:pt>
                <c:pt idx="8447">
                  <c:v>8447</c:v>
                </c:pt>
                <c:pt idx="8448">
                  <c:v>8448</c:v>
                </c:pt>
                <c:pt idx="8449">
                  <c:v>8449</c:v>
                </c:pt>
                <c:pt idx="8450">
                  <c:v>8450</c:v>
                </c:pt>
                <c:pt idx="8451">
                  <c:v>8451</c:v>
                </c:pt>
                <c:pt idx="8452">
                  <c:v>8452</c:v>
                </c:pt>
                <c:pt idx="8453">
                  <c:v>8453</c:v>
                </c:pt>
                <c:pt idx="8454">
                  <c:v>8454</c:v>
                </c:pt>
                <c:pt idx="8455">
                  <c:v>8455</c:v>
                </c:pt>
                <c:pt idx="8456">
                  <c:v>8456</c:v>
                </c:pt>
                <c:pt idx="8457">
                  <c:v>8457</c:v>
                </c:pt>
                <c:pt idx="8458">
                  <c:v>8458</c:v>
                </c:pt>
                <c:pt idx="8459">
                  <c:v>8459</c:v>
                </c:pt>
                <c:pt idx="8460">
                  <c:v>8460</c:v>
                </c:pt>
                <c:pt idx="8461">
                  <c:v>8461</c:v>
                </c:pt>
                <c:pt idx="8462">
                  <c:v>8462</c:v>
                </c:pt>
                <c:pt idx="8463">
                  <c:v>8463</c:v>
                </c:pt>
                <c:pt idx="8464">
                  <c:v>8464</c:v>
                </c:pt>
                <c:pt idx="8465">
                  <c:v>8465</c:v>
                </c:pt>
                <c:pt idx="8466">
                  <c:v>8466</c:v>
                </c:pt>
                <c:pt idx="8467">
                  <c:v>8467</c:v>
                </c:pt>
                <c:pt idx="8468">
                  <c:v>8468</c:v>
                </c:pt>
                <c:pt idx="8469">
                  <c:v>8469</c:v>
                </c:pt>
                <c:pt idx="8470">
                  <c:v>8470</c:v>
                </c:pt>
                <c:pt idx="8471">
                  <c:v>8471</c:v>
                </c:pt>
                <c:pt idx="8472">
                  <c:v>8472</c:v>
                </c:pt>
                <c:pt idx="8473">
                  <c:v>8473</c:v>
                </c:pt>
                <c:pt idx="8474">
                  <c:v>8474</c:v>
                </c:pt>
                <c:pt idx="8475">
                  <c:v>8475</c:v>
                </c:pt>
                <c:pt idx="8476">
                  <c:v>8476</c:v>
                </c:pt>
                <c:pt idx="8477">
                  <c:v>8477</c:v>
                </c:pt>
                <c:pt idx="8478">
                  <c:v>8478</c:v>
                </c:pt>
                <c:pt idx="8479">
                  <c:v>8479</c:v>
                </c:pt>
                <c:pt idx="8480">
                  <c:v>8480</c:v>
                </c:pt>
                <c:pt idx="8481">
                  <c:v>8481</c:v>
                </c:pt>
                <c:pt idx="8482">
                  <c:v>8482</c:v>
                </c:pt>
                <c:pt idx="8483">
                  <c:v>8483</c:v>
                </c:pt>
                <c:pt idx="8484">
                  <c:v>8484</c:v>
                </c:pt>
                <c:pt idx="8485">
                  <c:v>8485</c:v>
                </c:pt>
                <c:pt idx="8486">
                  <c:v>8486</c:v>
                </c:pt>
                <c:pt idx="8487">
                  <c:v>8487</c:v>
                </c:pt>
                <c:pt idx="8488">
                  <c:v>8488</c:v>
                </c:pt>
                <c:pt idx="8489">
                  <c:v>8489</c:v>
                </c:pt>
                <c:pt idx="8490">
                  <c:v>8490</c:v>
                </c:pt>
                <c:pt idx="8491">
                  <c:v>8491</c:v>
                </c:pt>
                <c:pt idx="8492">
                  <c:v>8492</c:v>
                </c:pt>
                <c:pt idx="8493">
                  <c:v>8493</c:v>
                </c:pt>
                <c:pt idx="8494">
                  <c:v>8494</c:v>
                </c:pt>
                <c:pt idx="8495">
                  <c:v>8495</c:v>
                </c:pt>
                <c:pt idx="8496">
                  <c:v>8496</c:v>
                </c:pt>
                <c:pt idx="8497">
                  <c:v>8497</c:v>
                </c:pt>
                <c:pt idx="8498">
                  <c:v>8498</c:v>
                </c:pt>
                <c:pt idx="8499">
                  <c:v>8499</c:v>
                </c:pt>
                <c:pt idx="8500">
                  <c:v>8500</c:v>
                </c:pt>
                <c:pt idx="8501">
                  <c:v>8501</c:v>
                </c:pt>
                <c:pt idx="8502">
                  <c:v>8502</c:v>
                </c:pt>
                <c:pt idx="8503">
                  <c:v>8503</c:v>
                </c:pt>
                <c:pt idx="8504">
                  <c:v>8504</c:v>
                </c:pt>
                <c:pt idx="8505">
                  <c:v>8505</c:v>
                </c:pt>
                <c:pt idx="8506">
                  <c:v>8506</c:v>
                </c:pt>
                <c:pt idx="8507">
                  <c:v>8507</c:v>
                </c:pt>
                <c:pt idx="8508">
                  <c:v>8508</c:v>
                </c:pt>
                <c:pt idx="8509">
                  <c:v>8509</c:v>
                </c:pt>
                <c:pt idx="8510">
                  <c:v>8510</c:v>
                </c:pt>
                <c:pt idx="8511">
                  <c:v>8511</c:v>
                </c:pt>
                <c:pt idx="8512">
                  <c:v>8512</c:v>
                </c:pt>
                <c:pt idx="8513">
                  <c:v>8513</c:v>
                </c:pt>
                <c:pt idx="8514">
                  <c:v>8514</c:v>
                </c:pt>
                <c:pt idx="8515">
                  <c:v>8515</c:v>
                </c:pt>
                <c:pt idx="8516">
                  <c:v>8516</c:v>
                </c:pt>
                <c:pt idx="8517">
                  <c:v>8517</c:v>
                </c:pt>
                <c:pt idx="8518">
                  <c:v>8518</c:v>
                </c:pt>
                <c:pt idx="8519">
                  <c:v>8519</c:v>
                </c:pt>
                <c:pt idx="8520">
                  <c:v>8520</c:v>
                </c:pt>
                <c:pt idx="8521">
                  <c:v>8521</c:v>
                </c:pt>
                <c:pt idx="8522">
                  <c:v>8522</c:v>
                </c:pt>
                <c:pt idx="8523">
                  <c:v>8523</c:v>
                </c:pt>
                <c:pt idx="8524">
                  <c:v>8524</c:v>
                </c:pt>
                <c:pt idx="8525">
                  <c:v>8525</c:v>
                </c:pt>
                <c:pt idx="8526">
                  <c:v>8526</c:v>
                </c:pt>
                <c:pt idx="8527">
                  <c:v>8527</c:v>
                </c:pt>
                <c:pt idx="8528">
                  <c:v>8528</c:v>
                </c:pt>
                <c:pt idx="8529">
                  <c:v>8529</c:v>
                </c:pt>
                <c:pt idx="8530">
                  <c:v>8530</c:v>
                </c:pt>
                <c:pt idx="8531">
                  <c:v>8531</c:v>
                </c:pt>
                <c:pt idx="8532">
                  <c:v>8532</c:v>
                </c:pt>
                <c:pt idx="8533">
                  <c:v>8533</c:v>
                </c:pt>
                <c:pt idx="8534">
                  <c:v>8534</c:v>
                </c:pt>
                <c:pt idx="8535">
                  <c:v>8535</c:v>
                </c:pt>
                <c:pt idx="8536">
                  <c:v>8536</c:v>
                </c:pt>
                <c:pt idx="8537">
                  <c:v>8537</c:v>
                </c:pt>
                <c:pt idx="8538">
                  <c:v>8538</c:v>
                </c:pt>
                <c:pt idx="8539">
                  <c:v>8539</c:v>
                </c:pt>
                <c:pt idx="8540">
                  <c:v>8540</c:v>
                </c:pt>
                <c:pt idx="8541">
                  <c:v>8541</c:v>
                </c:pt>
                <c:pt idx="8542">
                  <c:v>8542</c:v>
                </c:pt>
                <c:pt idx="8543">
                  <c:v>8543</c:v>
                </c:pt>
                <c:pt idx="8544">
                  <c:v>8544</c:v>
                </c:pt>
                <c:pt idx="8545">
                  <c:v>8545</c:v>
                </c:pt>
                <c:pt idx="8546">
                  <c:v>8546</c:v>
                </c:pt>
                <c:pt idx="8547">
                  <c:v>8547</c:v>
                </c:pt>
                <c:pt idx="8548">
                  <c:v>8548</c:v>
                </c:pt>
                <c:pt idx="8549">
                  <c:v>8549</c:v>
                </c:pt>
                <c:pt idx="8550">
                  <c:v>8550</c:v>
                </c:pt>
                <c:pt idx="8551">
                  <c:v>8551</c:v>
                </c:pt>
                <c:pt idx="8552">
                  <c:v>8552</c:v>
                </c:pt>
                <c:pt idx="8553">
                  <c:v>8553</c:v>
                </c:pt>
                <c:pt idx="8554">
                  <c:v>8554</c:v>
                </c:pt>
                <c:pt idx="8555">
                  <c:v>8555</c:v>
                </c:pt>
                <c:pt idx="8556">
                  <c:v>8556</c:v>
                </c:pt>
                <c:pt idx="8557">
                  <c:v>8557</c:v>
                </c:pt>
                <c:pt idx="8558">
                  <c:v>8558</c:v>
                </c:pt>
                <c:pt idx="8559">
                  <c:v>8559</c:v>
                </c:pt>
                <c:pt idx="8560">
                  <c:v>8560</c:v>
                </c:pt>
                <c:pt idx="8561">
                  <c:v>8561</c:v>
                </c:pt>
                <c:pt idx="8562">
                  <c:v>8562</c:v>
                </c:pt>
                <c:pt idx="8563">
                  <c:v>8563</c:v>
                </c:pt>
                <c:pt idx="8564">
                  <c:v>8564</c:v>
                </c:pt>
                <c:pt idx="8565">
                  <c:v>8565</c:v>
                </c:pt>
                <c:pt idx="8566">
                  <c:v>8566</c:v>
                </c:pt>
                <c:pt idx="8567">
                  <c:v>8567</c:v>
                </c:pt>
                <c:pt idx="8568">
                  <c:v>8568</c:v>
                </c:pt>
                <c:pt idx="8569">
                  <c:v>8569</c:v>
                </c:pt>
                <c:pt idx="8570">
                  <c:v>8570</c:v>
                </c:pt>
                <c:pt idx="8571">
                  <c:v>8571</c:v>
                </c:pt>
                <c:pt idx="8572">
                  <c:v>8572</c:v>
                </c:pt>
                <c:pt idx="8573">
                  <c:v>8573</c:v>
                </c:pt>
                <c:pt idx="8574">
                  <c:v>8574</c:v>
                </c:pt>
                <c:pt idx="8575">
                  <c:v>8575</c:v>
                </c:pt>
                <c:pt idx="8576">
                  <c:v>8576</c:v>
                </c:pt>
                <c:pt idx="8577">
                  <c:v>8577</c:v>
                </c:pt>
                <c:pt idx="8578">
                  <c:v>8578</c:v>
                </c:pt>
                <c:pt idx="8579">
                  <c:v>8579</c:v>
                </c:pt>
                <c:pt idx="8580">
                  <c:v>8580</c:v>
                </c:pt>
                <c:pt idx="8581">
                  <c:v>8581</c:v>
                </c:pt>
                <c:pt idx="8582">
                  <c:v>8582</c:v>
                </c:pt>
                <c:pt idx="8583">
                  <c:v>8583</c:v>
                </c:pt>
                <c:pt idx="8584">
                  <c:v>8584</c:v>
                </c:pt>
                <c:pt idx="8585">
                  <c:v>8585</c:v>
                </c:pt>
                <c:pt idx="8586">
                  <c:v>8586</c:v>
                </c:pt>
                <c:pt idx="8587">
                  <c:v>8587</c:v>
                </c:pt>
                <c:pt idx="8588">
                  <c:v>8588</c:v>
                </c:pt>
                <c:pt idx="8589">
                  <c:v>8589</c:v>
                </c:pt>
                <c:pt idx="8590">
                  <c:v>8590</c:v>
                </c:pt>
                <c:pt idx="8591">
                  <c:v>8591</c:v>
                </c:pt>
                <c:pt idx="8592">
                  <c:v>8592</c:v>
                </c:pt>
                <c:pt idx="8593">
                  <c:v>8593</c:v>
                </c:pt>
                <c:pt idx="8594">
                  <c:v>8594</c:v>
                </c:pt>
                <c:pt idx="8595">
                  <c:v>8595</c:v>
                </c:pt>
                <c:pt idx="8596">
                  <c:v>8596</c:v>
                </c:pt>
                <c:pt idx="8597">
                  <c:v>8597</c:v>
                </c:pt>
                <c:pt idx="8598">
                  <c:v>8598</c:v>
                </c:pt>
                <c:pt idx="8599">
                  <c:v>8599</c:v>
                </c:pt>
                <c:pt idx="8600">
                  <c:v>8600</c:v>
                </c:pt>
                <c:pt idx="8601">
                  <c:v>8601</c:v>
                </c:pt>
                <c:pt idx="8602">
                  <c:v>8602</c:v>
                </c:pt>
                <c:pt idx="8603">
                  <c:v>8603</c:v>
                </c:pt>
                <c:pt idx="8604">
                  <c:v>8604</c:v>
                </c:pt>
                <c:pt idx="8605">
                  <c:v>8605</c:v>
                </c:pt>
                <c:pt idx="8606">
                  <c:v>8606</c:v>
                </c:pt>
                <c:pt idx="8607">
                  <c:v>8607</c:v>
                </c:pt>
                <c:pt idx="8608">
                  <c:v>8608</c:v>
                </c:pt>
                <c:pt idx="8609">
                  <c:v>8609</c:v>
                </c:pt>
                <c:pt idx="8610">
                  <c:v>8610</c:v>
                </c:pt>
                <c:pt idx="8611">
                  <c:v>8611</c:v>
                </c:pt>
                <c:pt idx="8612">
                  <c:v>8612</c:v>
                </c:pt>
                <c:pt idx="8613">
                  <c:v>8613</c:v>
                </c:pt>
                <c:pt idx="8614">
                  <c:v>8614</c:v>
                </c:pt>
                <c:pt idx="8615">
                  <c:v>8615</c:v>
                </c:pt>
                <c:pt idx="8616">
                  <c:v>8616</c:v>
                </c:pt>
                <c:pt idx="8617">
                  <c:v>8617</c:v>
                </c:pt>
                <c:pt idx="8618">
                  <c:v>8618</c:v>
                </c:pt>
                <c:pt idx="8619">
                  <c:v>8619</c:v>
                </c:pt>
                <c:pt idx="8620">
                  <c:v>8620</c:v>
                </c:pt>
                <c:pt idx="8621">
                  <c:v>8621</c:v>
                </c:pt>
                <c:pt idx="8622">
                  <c:v>8622</c:v>
                </c:pt>
                <c:pt idx="8623">
                  <c:v>8623</c:v>
                </c:pt>
                <c:pt idx="8624">
                  <c:v>8624</c:v>
                </c:pt>
                <c:pt idx="8625">
                  <c:v>8625</c:v>
                </c:pt>
                <c:pt idx="8626">
                  <c:v>8626</c:v>
                </c:pt>
                <c:pt idx="8627">
                  <c:v>8627</c:v>
                </c:pt>
                <c:pt idx="8628">
                  <c:v>8628</c:v>
                </c:pt>
                <c:pt idx="8629">
                  <c:v>8629</c:v>
                </c:pt>
                <c:pt idx="8630">
                  <c:v>8630</c:v>
                </c:pt>
                <c:pt idx="8631">
                  <c:v>8631</c:v>
                </c:pt>
                <c:pt idx="8632">
                  <c:v>8632</c:v>
                </c:pt>
                <c:pt idx="8633">
                  <c:v>8633</c:v>
                </c:pt>
                <c:pt idx="8634">
                  <c:v>8634</c:v>
                </c:pt>
                <c:pt idx="8635">
                  <c:v>8635</c:v>
                </c:pt>
                <c:pt idx="8636">
                  <c:v>8636</c:v>
                </c:pt>
                <c:pt idx="8637">
                  <c:v>8637</c:v>
                </c:pt>
                <c:pt idx="8638">
                  <c:v>8638</c:v>
                </c:pt>
                <c:pt idx="8639">
                  <c:v>8639</c:v>
                </c:pt>
                <c:pt idx="8640">
                  <c:v>8640</c:v>
                </c:pt>
                <c:pt idx="8641">
                  <c:v>8641</c:v>
                </c:pt>
                <c:pt idx="8642">
                  <c:v>8642</c:v>
                </c:pt>
                <c:pt idx="8643">
                  <c:v>8643</c:v>
                </c:pt>
                <c:pt idx="8644">
                  <c:v>8644</c:v>
                </c:pt>
                <c:pt idx="8645">
                  <c:v>8645</c:v>
                </c:pt>
                <c:pt idx="8646">
                  <c:v>8646</c:v>
                </c:pt>
                <c:pt idx="8647">
                  <c:v>8647</c:v>
                </c:pt>
                <c:pt idx="8648">
                  <c:v>8648</c:v>
                </c:pt>
                <c:pt idx="8649">
                  <c:v>8649</c:v>
                </c:pt>
                <c:pt idx="8650">
                  <c:v>8650</c:v>
                </c:pt>
                <c:pt idx="8651">
                  <c:v>8651</c:v>
                </c:pt>
                <c:pt idx="8652">
                  <c:v>8652</c:v>
                </c:pt>
                <c:pt idx="8653">
                  <c:v>8653</c:v>
                </c:pt>
                <c:pt idx="8654">
                  <c:v>8654</c:v>
                </c:pt>
                <c:pt idx="8655">
                  <c:v>8655</c:v>
                </c:pt>
                <c:pt idx="8656">
                  <c:v>8656</c:v>
                </c:pt>
                <c:pt idx="8657">
                  <c:v>8657</c:v>
                </c:pt>
                <c:pt idx="8658">
                  <c:v>8658</c:v>
                </c:pt>
                <c:pt idx="8659">
                  <c:v>8659</c:v>
                </c:pt>
                <c:pt idx="8660">
                  <c:v>8660</c:v>
                </c:pt>
                <c:pt idx="8661">
                  <c:v>8661</c:v>
                </c:pt>
                <c:pt idx="8662">
                  <c:v>8662</c:v>
                </c:pt>
                <c:pt idx="8663">
                  <c:v>8663</c:v>
                </c:pt>
                <c:pt idx="8664">
                  <c:v>8664</c:v>
                </c:pt>
                <c:pt idx="8665">
                  <c:v>8665</c:v>
                </c:pt>
                <c:pt idx="8666">
                  <c:v>8666</c:v>
                </c:pt>
                <c:pt idx="8667">
                  <c:v>8667</c:v>
                </c:pt>
                <c:pt idx="8668">
                  <c:v>8668</c:v>
                </c:pt>
                <c:pt idx="8669">
                  <c:v>8669</c:v>
                </c:pt>
                <c:pt idx="8670">
                  <c:v>8670</c:v>
                </c:pt>
                <c:pt idx="8671">
                  <c:v>8671</c:v>
                </c:pt>
                <c:pt idx="8672">
                  <c:v>8672</c:v>
                </c:pt>
                <c:pt idx="8673">
                  <c:v>8673</c:v>
                </c:pt>
                <c:pt idx="8674">
                  <c:v>8674</c:v>
                </c:pt>
                <c:pt idx="8675">
                  <c:v>8675</c:v>
                </c:pt>
                <c:pt idx="8676">
                  <c:v>8676</c:v>
                </c:pt>
                <c:pt idx="8677">
                  <c:v>8677</c:v>
                </c:pt>
                <c:pt idx="8678">
                  <c:v>8678</c:v>
                </c:pt>
                <c:pt idx="8679">
                  <c:v>8679</c:v>
                </c:pt>
                <c:pt idx="8680">
                  <c:v>8680</c:v>
                </c:pt>
                <c:pt idx="8681">
                  <c:v>8681</c:v>
                </c:pt>
                <c:pt idx="8682">
                  <c:v>8682</c:v>
                </c:pt>
                <c:pt idx="8683">
                  <c:v>8683</c:v>
                </c:pt>
                <c:pt idx="8684">
                  <c:v>8684</c:v>
                </c:pt>
                <c:pt idx="8685">
                  <c:v>8685</c:v>
                </c:pt>
                <c:pt idx="8686">
                  <c:v>8686</c:v>
                </c:pt>
                <c:pt idx="8687">
                  <c:v>8687</c:v>
                </c:pt>
                <c:pt idx="8688">
                  <c:v>8688</c:v>
                </c:pt>
                <c:pt idx="8689">
                  <c:v>8689</c:v>
                </c:pt>
                <c:pt idx="8690">
                  <c:v>8690</c:v>
                </c:pt>
                <c:pt idx="8691">
                  <c:v>8691</c:v>
                </c:pt>
                <c:pt idx="8692">
                  <c:v>8692</c:v>
                </c:pt>
                <c:pt idx="8693">
                  <c:v>8693</c:v>
                </c:pt>
                <c:pt idx="8694">
                  <c:v>8694</c:v>
                </c:pt>
                <c:pt idx="8695">
                  <c:v>8695</c:v>
                </c:pt>
                <c:pt idx="8696">
                  <c:v>8696</c:v>
                </c:pt>
                <c:pt idx="8697">
                  <c:v>8697</c:v>
                </c:pt>
                <c:pt idx="8698">
                  <c:v>8698</c:v>
                </c:pt>
                <c:pt idx="8699">
                  <c:v>8699</c:v>
                </c:pt>
                <c:pt idx="8700">
                  <c:v>8700</c:v>
                </c:pt>
                <c:pt idx="8701">
                  <c:v>8701</c:v>
                </c:pt>
                <c:pt idx="8702">
                  <c:v>8702</c:v>
                </c:pt>
                <c:pt idx="8703">
                  <c:v>8703</c:v>
                </c:pt>
                <c:pt idx="8704">
                  <c:v>8704</c:v>
                </c:pt>
                <c:pt idx="8705">
                  <c:v>8705</c:v>
                </c:pt>
                <c:pt idx="8706">
                  <c:v>8706</c:v>
                </c:pt>
                <c:pt idx="8707">
                  <c:v>8707</c:v>
                </c:pt>
                <c:pt idx="8708">
                  <c:v>8708</c:v>
                </c:pt>
                <c:pt idx="8709">
                  <c:v>8709</c:v>
                </c:pt>
                <c:pt idx="8710">
                  <c:v>8710</c:v>
                </c:pt>
                <c:pt idx="8711">
                  <c:v>8711</c:v>
                </c:pt>
                <c:pt idx="8712">
                  <c:v>8712</c:v>
                </c:pt>
                <c:pt idx="8713">
                  <c:v>8713</c:v>
                </c:pt>
                <c:pt idx="8714">
                  <c:v>8714</c:v>
                </c:pt>
                <c:pt idx="8715">
                  <c:v>8715</c:v>
                </c:pt>
                <c:pt idx="8716">
                  <c:v>8716</c:v>
                </c:pt>
                <c:pt idx="8717">
                  <c:v>8717</c:v>
                </c:pt>
                <c:pt idx="8718">
                  <c:v>8718</c:v>
                </c:pt>
                <c:pt idx="8719">
                  <c:v>8719</c:v>
                </c:pt>
                <c:pt idx="8720">
                  <c:v>8720</c:v>
                </c:pt>
                <c:pt idx="8721">
                  <c:v>8721</c:v>
                </c:pt>
                <c:pt idx="8722">
                  <c:v>8722</c:v>
                </c:pt>
                <c:pt idx="8723">
                  <c:v>8723</c:v>
                </c:pt>
                <c:pt idx="8724">
                  <c:v>8724</c:v>
                </c:pt>
                <c:pt idx="8725">
                  <c:v>8725</c:v>
                </c:pt>
                <c:pt idx="8726">
                  <c:v>8726</c:v>
                </c:pt>
                <c:pt idx="8727">
                  <c:v>8727</c:v>
                </c:pt>
                <c:pt idx="8728">
                  <c:v>8728</c:v>
                </c:pt>
                <c:pt idx="8729">
                  <c:v>8729</c:v>
                </c:pt>
                <c:pt idx="8730">
                  <c:v>8730</c:v>
                </c:pt>
                <c:pt idx="8731">
                  <c:v>8731</c:v>
                </c:pt>
                <c:pt idx="8732">
                  <c:v>8732</c:v>
                </c:pt>
                <c:pt idx="8733">
                  <c:v>8733</c:v>
                </c:pt>
                <c:pt idx="8734">
                  <c:v>8734</c:v>
                </c:pt>
                <c:pt idx="8735">
                  <c:v>8735</c:v>
                </c:pt>
                <c:pt idx="8736">
                  <c:v>8736</c:v>
                </c:pt>
                <c:pt idx="8737">
                  <c:v>8737</c:v>
                </c:pt>
                <c:pt idx="8738">
                  <c:v>8738</c:v>
                </c:pt>
                <c:pt idx="8739">
                  <c:v>8739</c:v>
                </c:pt>
                <c:pt idx="8740">
                  <c:v>8740</c:v>
                </c:pt>
                <c:pt idx="8741">
                  <c:v>8741</c:v>
                </c:pt>
                <c:pt idx="8742">
                  <c:v>8742</c:v>
                </c:pt>
                <c:pt idx="8743">
                  <c:v>8743</c:v>
                </c:pt>
                <c:pt idx="8744">
                  <c:v>8744</c:v>
                </c:pt>
                <c:pt idx="8745">
                  <c:v>8745</c:v>
                </c:pt>
                <c:pt idx="8746">
                  <c:v>8746</c:v>
                </c:pt>
                <c:pt idx="8747">
                  <c:v>8747</c:v>
                </c:pt>
                <c:pt idx="8748">
                  <c:v>8748</c:v>
                </c:pt>
                <c:pt idx="8749">
                  <c:v>8749</c:v>
                </c:pt>
                <c:pt idx="8750">
                  <c:v>8750</c:v>
                </c:pt>
                <c:pt idx="8751">
                  <c:v>8751</c:v>
                </c:pt>
                <c:pt idx="8752">
                  <c:v>8752</c:v>
                </c:pt>
                <c:pt idx="8753">
                  <c:v>8753</c:v>
                </c:pt>
                <c:pt idx="8754">
                  <c:v>8754</c:v>
                </c:pt>
                <c:pt idx="8755">
                  <c:v>8755</c:v>
                </c:pt>
                <c:pt idx="8756">
                  <c:v>8756</c:v>
                </c:pt>
                <c:pt idx="8757">
                  <c:v>8757</c:v>
                </c:pt>
                <c:pt idx="8758">
                  <c:v>8758</c:v>
                </c:pt>
                <c:pt idx="8759">
                  <c:v>8759</c:v>
                </c:pt>
                <c:pt idx="8760">
                  <c:v>8760</c:v>
                </c:pt>
                <c:pt idx="8761">
                  <c:v>8761</c:v>
                </c:pt>
                <c:pt idx="8762">
                  <c:v>8762</c:v>
                </c:pt>
                <c:pt idx="8763">
                  <c:v>8763</c:v>
                </c:pt>
                <c:pt idx="8764">
                  <c:v>8764</c:v>
                </c:pt>
                <c:pt idx="8765">
                  <c:v>8765</c:v>
                </c:pt>
                <c:pt idx="8766">
                  <c:v>8766</c:v>
                </c:pt>
                <c:pt idx="8767">
                  <c:v>8767</c:v>
                </c:pt>
                <c:pt idx="8768">
                  <c:v>8768</c:v>
                </c:pt>
                <c:pt idx="8769">
                  <c:v>8769</c:v>
                </c:pt>
                <c:pt idx="8770">
                  <c:v>8770</c:v>
                </c:pt>
                <c:pt idx="8771">
                  <c:v>8771</c:v>
                </c:pt>
                <c:pt idx="8772">
                  <c:v>8772</c:v>
                </c:pt>
                <c:pt idx="8773">
                  <c:v>8773</c:v>
                </c:pt>
                <c:pt idx="8774">
                  <c:v>8774</c:v>
                </c:pt>
                <c:pt idx="8775">
                  <c:v>8775</c:v>
                </c:pt>
                <c:pt idx="8776">
                  <c:v>8776</c:v>
                </c:pt>
                <c:pt idx="8777">
                  <c:v>8777</c:v>
                </c:pt>
                <c:pt idx="8778">
                  <c:v>8778</c:v>
                </c:pt>
                <c:pt idx="8779">
                  <c:v>8779</c:v>
                </c:pt>
                <c:pt idx="8780">
                  <c:v>8780</c:v>
                </c:pt>
                <c:pt idx="8781">
                  <c:v>8781</c:v>
                </c:pt>
                <c:pt idx="8782">
                  <c:v>8782</c:v>
                </c:pt>
                <c:pt idx="8783">
                  <c:v>8783</c:v>
                </c:pt>
                <c:pt idx="8784">
                  <c:v>8784</c:v>
                </c:pt>
                <c:pt idx="8785">
                  <c:v>8785</c:v>
                </c:pt>
                <c:pt idx="8786">
                  <c:v>8786</c:v>
                </c:pt>
                <c:pt idx="8787">
                  <c:v>8787</c:v>
                </c:pt>
                <c:pt idx="8788">
                  <c:v>8788</c:v>
                </c:pt>
                <c:pt idx="8789">
                  <c:v>8789</c:v>
                </c:pt>
                <c:pt idx="8790">
                  <c:v>8790</c:v>
                </c:pt>
                <c:pt idx="8791">
                  <c:v>8791</c:v>
                </c:pt>
                <c:pt idx="8792">
                  <c:v>8792</c:v>
                </c:pt>
                <c:pt idx="8793">
                  <c:v>8793</c:v>
                </c:pt>
                <c:pt idx="8794">
                  <c:v>8794</c:v>
                </c:pt>
                <c:pt idx="8795">
                  <c:v>8795</c:v>
                </c:pt>
                <c:pt idx="8796">
                  <c:v>8796</c:v>
                </c:pt>
                <c:pt idx="8797">
                  <c:v>8797</c:v>
                </c:pt>
                <c:pt idx="8798">
                  <c:v>8798</c:v>
                </c:pt>
                <c:pt idx="8799">
                  <c:v>8799</c:v>
                </c:pt>
                <c:pt idx="8800">
                  <c:v>8800</c:v>
                </c:pt>
                <c:pt idx="8801">
                  <c:v>8801</c:v>
                </c:pt>
                <c:pt idx="8802">
                  <c:v>8802</c:v>
                </c:pt>
                <c:pt idx="8803">
                  <c:v>8803</c:v>
                </c:pt>
                <c:pt idx="8804">
                  <c:v>8804</c:v>
                </c:pt>
                <c:pt idx="8805">
                  <c:v>8805</c:v>
                </c:pt>
                <c:pt idx="8806">
                  <c:v>8806</c:v>
                </c:pt>
                <c:pt idx="8807">
                  <c:v>8807</c:v>
                </c:pt>
                <c:pt idx="8808">
                  <c:v>8808</c:v>
                </c:pt>
                <c:pt idx="8809">
                  <c:v>8809</c:v>
                </c:pt>
                <c:pt idx="8810">
                  <c:v>8810</c:v>
                </c:pt>
                <c:pt idx="8811">
                  <c:v>8811</c:v>
                </c:pt>
                <c:pt idx="8812">
                  <c:v>8812</c:v>
                </c:pt>
                <c:pt idx="8813">
                  <c:v>8813</c:v>
                </c:pt>
                <c:pt idx="8814">
                  <c:v>8814</c:v>
                </c:pt>
                <c:pt idx="8815">
                  <c:v>8815</c:v>
                </c:pt>
                <c:pt idx="8816">
                  <c:v>8816</c:v>
                </c:pt>
                <c:pt idx="8817">
                  <c:v>8817</c:v>
                </c:pt>
                <c:pt idx="8818">
                  <c:v>8818</c:v>
                </c:pt>
                <c:pt idx="8819">
                  <c:v>8819</c:v>
                </c:pt>
                <c:pt idx="8820">
                  <c:v>8820</c:v>
                </c:pt>
                <c:pt idx="8821">
                  <c:v>8821</c:v>
                </c:pt>
                <c:pt idx="8822">
                  <c:v>8822</c:v>
                </c:pt>
                <c:pt idx="8823">
                  <c:v>8823</c:v>
                </c:pt>
                <c:pt idx="8824">
                  <c:v>8824</c:v>
                </c:pt>
                <c:pt idx="8825">
                  <c:v>8825</c:v>
                </c:pt>
                <c:pt idx="8826">
                  <c:v>8826</c:v>
                </c:pt>
                <c:pt idx="8827">
                  <c:v>8827</c:v>
                </c:pt>
                <c:pt idx="8828">
                  <c:v>8828</c:v>
                </c:pt>
                <c:pt idx="8829">
                  <c:v>8829</c:v>
                </c:pt>
                <c:pt idx="8830">
                  <c:v>8830</c:v>
                </c:pt>
                <c:pt idx="8831">
                  <c:v>8831</c:v>
                </c:pt>
                <c:pt idx="8832">
                  <c:v>8832</c:v>
                </c:pt>
                <c:pt idx="8833">
                  <c:v>8833</c:v>
                </c:pt>
                <c:pt idx="8834">
                  <c:v>8834</c:v>
                </c:pt>
                <c:pt idx="8835">
                  <c:v>8835</c:v>
                </c:pt>
                <c:pt idx="8836">
                  <c:v>8836</c:v>
                </c:pt>
                <c:pt idx="8837">
                  <c:v>8837</c:v>
                </c:pt>
                <c:pt idx="8838">
                  <c:v>8838</c:v>
                </c:pt>
                <c:pt idx="8839">
                  <c:v>8839</c:v>
                </c:pt>
                <c:pt idx="8840">
                  <c:v>8840</c:v>
                </c:pt>
                <c:pt idx="8841">
                  <c:v>8841</c:v>
                </c:pt>
                <c:pt idx="8842">
                  <c:v>8842</c:v>
                </c:pt>
                <c:pt idx="8843">
                  <c:v>8843</c:v>
                </c:pt>
                <c:pt idx="8844">
                  <c:v>8844</c:v>
                </c:pt>
                <c:pt idx="8845">
                  <c:v>8845</c:v>
                </c:pt>
                <c:pt idx="8846">
                  <c:v>8846</c:v>
                </c:pt>
                <c:pt idx="8847">
                  <c:v>8847</c:v>
                </c:pt>
                <c:pt idx="8848">
                  <c:v>8848</c:v>
                </c:pt>
                <c:pt idx="8849">
                  <c:v>8849</c:v>
                </c:pt>
                <c:pt idx="8850">
                  <c:v>8850</c:v>
                </c:pt>
                <c:pt idx="8851">
                  <c:v>8851</c:v>
                </c:pt>
                <c:pt idx="8852">
                  <c:v>8852</c:v>
                </c:pt>
                <c:pt idx="8853">
                  <c:v>8853</c:v>
                </c:pt>
                <c:pt idx="8854">
                  <c:v>8854</c:v>
                </c:pt>
                <c:pt idx="8855">
                  <c:v>8855</c:v>
                </c:pt>
                <c:pt idx="8856">
                  <c:v>8856</c:v>
                </c:pt>
                <c:pt idx="8857">
                  <c:v>8857</c:v>
                </c:pt>
                <c:pt idx="8858">
                  <c:v>8858</c:v>
                </c:pt>
                <c:pt idx="8859">
                  <c:v>8859</c:v>
                </c:pt>
                <c:pt idx="8860">
                  <c:v>8860</c:v>
                </c:pt>
                <c:pt idx="8861">
                  <c:v>8861</c:v>
                </c:pt>
                <c:pt idx="8862">
                  <c:v>8862</c:v>
                </c:pt>
                <c:pt idx="8863">
                  <c:v>8863</c:v>
                </c:pt>
                <c:pt idx="8864">
                  <c:v>8864</c:v>
                </c:pt>
                <c:pt idx="8865">
                  <c:v>8865</c:v>
                </c:pt>
                <c:pt idx="8866">
                  <c:v>8866</c:v>
                </c:pt>
                <c:pt idx="8867">
                  <c:v>8867</c:v>
                </c:pt>
                <c:pt idx="8868">
                  <c:v>8868</c:v>
                </c:pt>
                <c:pt idx="8869">
                  <c:v>8869</c:v>
                </c:pt>
                <c:pt idx="8870">
                  <c:v>8870</c:v>
                </c:pt>
                <c:pt idx="8871">
                  <c:v>8871</c:v>
                </c:pt>
                <c:pt idx="8872">
                  <c:v>8872</c:v>
                </c:pt>
                <c:pt idx="8873">
                  <c:v>8873</c:v>
                </c:pt>
                <c:pt idx="8874">
                  <c:v>8874</c:v>
                </c:pt>
                <c:pt idx="8875">
                  <c:v>8875</c:v>
                </c:pt>
                <c:pt idx="8876">
                  <c:v>8876</c:v>
                </c:pt>
                <c:pt idx="8877">
                  <c:v>8877</c:v>
                </c:pt>
                <c:pt idx="8878">
                  <c:v>8878</c:v>
                </c:pt>
                <c:pt idx="8879">
                  <c:v>8879</c:v>
                </c:pt>
                <c:pt idx="8880">
                  <c:v>8880</c:v>
                </c:pt>
                <c:pt idx="8881">
                  <c:v>8881</c:v>
                </c:pt>
                <c:pt idx="8882">
                  <c:v>8882</c:v>
                </c:pt>
                <c:pt idx="8883">
                  <c:v>8883</c:v>
                </c:pt>
                <c:pt idx="8884">
                  <c:v>8884</c:v>
                </c:pt>
                <c:pt idx="8885">
                  <c:v>8885</c:v>
                </c:pt>
                <c:pt idx="8886">
                  <c:v>8886</c:v>
                </c:pt>
                <c:pt idx="8887">
                  <c:v>8887</c:v>
                </c:pt>
                <c:pt idx="8888">
                  <c:v>8888</c:v>
                </c:pt>
                <c:pt idx="8889">
                  <c:v>8889</c:v>
                </c:pt>
                <c:pt idx="8890">
                  <c:v>8890</c:v>
                </c:pt>
                <c:pt idx="8891">
                  <c:v>8891</c:v>
                </c:pt>
                <c:pt idx="8892">
                  <c:v>8892</c:v>
                </c:pt>
                <c:pt idx="8893">
                  <c:v>8893</c:v>
                </c:pt>
                <c:pt idx="8894">
                  <c:v>8894</c:v>
                </c:pt>
                <c:pt idx="8895">
                  <c:v>8895</c:v>
                </c:pt>
                <c:pt idx="8896">
                  <c:v>8896</c:v>
                </c:pt>
                <c:pt idx="8897">
                  <c:v>8897</c:v>
                </c:pt>
                <c:pt idx="8898">
                  <c:v>8898</c:v>
                </c:pt>
                <c:pt idx="8899">
                  <c:v>8899</c:v>
                </c:pt>
                <c:pt idx="8900">
                  <c:v>8900</c:v>
                </c:pt>
                <c:pt idx="8901">
                  <c:v>8901</c:v>
                </c:pt>
                <c:pt idx="8902">
                  <c:v>8902</c:v>
                </c:pt>
                <c:pt idx="8903">
                  <c:v>8903</c:v>
                </c:pt>
                <c:pt idx="8904">
                  <c:v>8904</c:v>
                </c:pt>
                <c:pt idx="8905">
                  <c:v>8905</c:v>
                </c:pt>
                <c:pt idx="8906">
                  <c:v>8906</c:v>
                </c:pt>
                <c:pt idx="8907">
                  <c:v>8907</c:v>
                </c:pt>
                <c:pt idx="8908">
                  <c:v>8908</c:v>
                </c:pt>
                <c:pt idx="8909">
                  <c:v>8909</c:v>
                </c:pt>
                <c:pt idx="8910">
                  <c:v>8910</c:v>
                </c:pt>
                <c:pt idx="8911">
                  <c:v>8911</c:v>
                </c:pt>
                <c:pt idx="8912">
                  <c:v>8912</c:v>
                </c:pt>
                <c:pt idx="8913">
                  <c:v>8913</c:v>
                </c:pt>
                <c:pt idx="8914">
                  <c:v>8914</c:v>
                </c:pt>
                <c:pt idx="8915">
                  <c:v>8915</c:v>
                </c:pt>
                <c:pt idx="8916">
                  <c:v>8916</c:v>
                </c:pt>
                <c:pt idx="8917">
                  <c:v>8917</c:v>
                </c:pt>
                <c:pt idx="8918">
                  <c:v>8918</c:v>
                </c:pt>
                <c:pt idx="8919">
                  <c:v>8919</c:v>
                </c:pt>
                <c:pt idx="8920">
                  <c:v>8920</c:v>
                </c:pt>
                <c:pt idx="8921">
                  <c:v>8921</c:v>
                </c:pt>
                <c:pt idx="8922">
                  <c:v>8922</c:v>
                </c:pt>
                <c:pt idx="8923">
                  <c:v>8923</c:v>
                </c:pt>
                <c:pt idx="8924">
                  <c:v>8924</c:v>
                </c:pt>
                <c:pt idx="8925">
                  <c:v>8925</c:v>
                </c:pt>
                <c:pt idx="8926">
                  <c:v>8926</c:v>
                </c:pt>
                <c:pt idx="8927">
                  <c:v>8927</c:v>
                </c:pt>
                <c:pt idx="8928">
                  <c:v>8928</c:v>
                </c:pt>
                <c:pt idx="8929">
                  <c:v>8929</c:v>
                </c:pt>
                <c:pt idx="8930">
                  <c:v>8930</c:v>
                </c:pt>
                <c:pt idx="8931">
                  <c:v>8931</c:v>
                </c:pt>
                <c:pt idx="8932">
                  <c:v>8932</c:v>
                </c:pt>
                <c:pt idx="8933">
                  <c:v>8933</c:v>
                </c:pt>
                <c:pt idx="8934">
                  <c:v>8934</c:v>
                </c:pt>
                <c:pt idx="8935">
                  <c:v>8935</c:v>
                </c:pt>
                <c:pt idx="8936">
                  <c:v>8936</c:v>
                </c:pt>
                <c:pt idx="8937">
                  <c:v>8937</c:v>
                </c:pt>
                <c:pt idx="8938">
                  <c:v>8938</c:v>
                </c:pt>
                <c:pt idx="8939">
                  <c:v>8939</c:v>
                </c:pt>
                <c:pt idx="8940">
                  <c:v>8940</c:v>
                </c:pt>
                <c:pt idx="8941">
                  <c:v>8941</c:v>
                </c:pt>
                <c:pt idx="8942">
                  <c:v>8942</c:v>
                </c:pt>
                <c:pt idx="8943">
                  <c:v>8943</c:v>
                </c:pt>
                <c:pt idx="8944">
                  <c:v>8944</c:v>
                </c:pt>
                <c:pt idx="8945">
                  <c:v>8945</c:v>
                </c:pt>
                <c:pt idx="8946">
                  <c:v>8946</c:v>
                </c:pt>
                <c:pt idx="8947">
                  <c:v>8947</c:v>
                </c:pt>
                <c:pt idx="8948">
                  <c:v>8948</c:v>
                </c:pt>
                <c:pt idx="8949">
                  <c:v>8949</c:v>
                </c:pt>
                <c:pt idx="8950">
                  <c:v>8950</c:v>
                </c:pt>
                <c:pt idx="8951">
                  <c:v>8951</c:v>
                </c:pt>
                <c:pt idx="8952">
                  <c:v>8952</c:v>
                </c:pt>
                <c:pt idx="8953">
                  <c:v>8953</c:v>
                </c:pt>
                <c:pt idx="8954">
                  <c:v>8954</c:v>
                </c:pt>
                <c:pt idx="8955">
                  <c:v>8955</c:v>
                </c:pt>
                <c:pt idx="8956">
                  <c:v>8956</c:v>
                </c:pt>
                <c:pt idx="8957">
                  <c:v>8957</c:v>
                </c:pt>
                <c:pt idx="8958">
                  <c:v>8958</c:v>
                </c:pt>
                <c:pt idx="8959">
                  <c:v>8959</c:v>
                </c:pt>
                <c:pt idx="8960">
                  <c:v>8960</c:v>
                </c:pt>
                <c:pt idx="8961">
                  <c:v>8961</c:v>
                </c:pt>
                <c:pt idx="8962">
                  <c:v>8962</c:v>
                </c:pt>
                <c:pt idx="8963">
                  <c:v>8963</c:v>
                </c:pt>
                <c:pt idx="8964">
                  <c:v>8964</c:v>
                </c:pt>
                <c:pt idx="8965">
                  <c:v>8965</c:v>
                </c:pt>
                <c:pt idx="8966">
                  <c:v>8966</c:v>
                </c:pt>
                <c:pt idx="8967">
                  <c:v>8967</c:v>
                </c:pt>
                <c:pt idx="8968">
                  <c:v>8968</c:v>
                </c:pt>
                <c:pt idx="8969">
                  <c:v>8969</c:v>
                </c:pt>
                <c:pt idx="8970">
                  <c:v>8970</c:v>
                </c:pt>
                <c:pt idx="8971">
                  <c:v>8971</c:v>
                </c:pt>
                <c:pt idx="8972">
                  <c:v>8972</c:v>
                </c:pt>
                <c:pt idx="8973">
                  <c:v>8973</c:v>
                </c:pt>
                <c:pt idx="8974">
                  <c:v>8974</c:v>
                </c:pt>
                <c:pt idx="8975">
                  <c:v>8975</c:v>
                </c:pt>
                <c:pt idx="8976">
                  <c:v>8976</c:v>
                </c:pt>
                <c:pt idx="8977">
                  <c:v>8977</c:v>
                </c:pt>
                <c:pt idx="8978">
                  <c:v>8978</c:v>
                </c:pt>
                <c:pt idx="8979">
                  <c:v>8979</c:v>
                </c:pt>
                <c:pt idx="8980">
                  <c:v>8980</c:v>
                </c:pt>
                <c:pt idx="8981">
                  <c:v>8981</c:v>
                </c:pt>
                <c:pt idx="8982">
                  <c:v>8982</c:v>
                </c:pt>
                <c:pt idx="8983">
                  <c:v>8983</c:v>
                </c:pt>
                <c:pt idx="8984">
                  <c:v>8984</c:v>
                </c:pt>
                <c:pt idx="8985">
                  <c:v>8985</c:v>
                </c:pt>
                <c:pt idx="8986">
                  <c:v>8986</c:v>
                </c:pt>
                <c:pt idx="8987">
                  <c:v>8987</c:v>
                </c:pt>
                <c:pt idx="8988">
                  <c:v>8988</c:v>
                </c:pt>
                <c:pt idx="8989">
                  <c:v>8989</c:v>
                </c:pt>
                <c:pt idx="8990">
                  <c:v>8990</c:v>
                </c:pt>
                <c:pt idx="8991">
                  <c:v>8991</c:v>
                </c:pt>
                <c:pt idx="8992">
                  <c:v>8992</c:v>
                </c:pt>
                <c:pt idx="8993">
                  <c:v>8993</c:v>
                </c:pt>
                <c:pt idx="8994">
                  <c:v>8994</c:v>
                </c:pt>
                <c:pt idx="8995">
                  <c:v>8995</c:v>
                </c:pt>
                <c:pt idx="8996">
                  <c:v>8996</c:v>
                </c:pt>
                <c:pt idx="8997">
                  <c:v>8997</c:v>
                </c:pt>
                <c:pt idx="8998">
                  <c:v>8998</c:v>
                </c:pt>
                <c:pt idx="8999">
                  <c:v>8999</c:v>
                </c:pt>
                <c:pt idx="9000">
                  <c:v>9000</c:v>
                </c:pt>
                <c:pt idx="9001">
                  <c:v>9001</c:v>
                </c:pt>
                <c:pt idx="9002">
                  <c:v>9002</c:v>
                </c:pt>
                <c:pt idx="9003">
                  <c:v>9003</c:v>
                </c:pt>
                <c:pt idx="9004">
                  <c:v>9004</c:v>
                </c:pt>
                <c:pt idx="9005">
                  <c:v>9005</c:v>
                </c:pt>
                <c:pt idx="9006">
                  <c:v>9006</c:v>
                </c:pt>
                <c:pt idx="9007">
                  <c:v>9007</c:v>
                </c:pt>
                <c:pt idx="9008">
                  <c:v>9008</c:v>
                </c:pt>
                <c:pt idx="9009">
                  <c:v>9009</c:v>
                </c:pt>
                <c:pt idx="9010">
                  <c:v>9010</c:v>
                </c:pt>
                <c:pt idx="9011">
                  <c:v>9011</c:v>
                </c:pt>
                <c:pt idx="9012">
                  <c:v>9012</c:v>
                </c:pt>
                <c:pt idx="9013">
                  <c:v>9013</c:v>
                </c:pt>
                <c:pt idx="9014">
                  <c:v>9014</c:v>
                </c:pt>
                <c:pt idx="9015">
                  <c:v>9015</c:v>
                </c:pt>
                <c:pt idx="9016">
                  <c:v>9016</c:v>
                </c:pt>
                <c:pt idx="9017">
                  <c:v>9017</c:v>
                </c:pt>
                <c:pt idx="9018">
                  <c:v>9018</c:v>
                </c:pt>
                <c:pt idx="9019">
                  <c:v>9019</c:v>
                </c:pt>
                <c:pt idx="9020">
                  <c:v>9020</c:v>
                </c:pt>
                <c:pt idx="9021">
                  <c:v>9021</c:v>
                </c:pt>
                <c:pt idx="9022">
                  <c:v>9022</c:v>
                </c:pt>
                <c:pt idx="9023">
                  <c:v>9023</c:v>
                </c:pt>
                <c:pt idx="9024">
                  <c:v>9024</c:v>
                </c:pt>
                <c:pt idx="9025">
                  <c:v>9025</c:v>
                </c:pt>
                <c:pt idx="9026">
                  <c:v>9026</c:v>
                </c:pt>
                <c:pt idx="9027">
                  <c:v>9027</c:v>
                </c:pt>
                <c:pt idx="9028">
                  <c:v>9028</c:v>
                </c:pt>
                <c:pt idx="9029">
                  <c:v>9029</c:v>
                </c:pt>
                <c:pt idx="9030">
                  <c:v>9030</c:v>
                </c:pt>
                <c:pt idx="9031">
                  <c:v>9031</c:v>
                </c:pt>
                <c:pt idx="9032">
                  <c:v>9032</c:v>
                </c:pt>
                <c:pt idx="9033">
                  <c:v>9033</c:v>
                </c:pt>
                <c:pt idx="9034">
                  <c:v>9034</c:v>
                </c:pt>
                <c:pt idx="9035">
                  <c:v>9035</c:v>
                </c:pt>
                <c:pt idx="9036">
                  <c:v>9036</c:v>
                </c:pt>
                <c:pt idx="9037">
                  <c:v>9037</c:v>
                </c:pt>
                <c:pt idx="9038">
                  <c:v>9038</c:v>
                </c:pt>
                <c:pt idx="9039">
                  <c:v>9039</c:v>
                </c:pt>
                <c:pt idx="9040">
                  <c:v>9040</c:v>
                </c:pt>
                <c:pt idx="9041">
                  <c:v>9041</c:v>
                </c:pt>
                <c:pt idx="9042">
                  <c:v>9042</c:v>
                </c:pt>
                <c:pt idx="9043">
                  <c:v>9043</c:v>
                </c:pt>
                <c:pt idx="9044">
                  <c:v>9044</c:v>
                </c:pt>
                <c:pt idx="9045">
                  <c:v>9045</c:v>
                </c:pt>
                <c:pt idx="9046">
                  <c:v>9046</c:v>
                </c:pt>
                <c:pt idx="9047">
                  <c:v>9047</c:v>
                </c:pt>
                <c:pt idx="9048">
                  <c:v>9048</c:v>
                </c:pt>
                <c:pt idx="9049">
                  <c:v>9049</c:v>
                </c:pt>
                <c:pt idx="9050">
                  <c:v>9050</c:v>
                </c:pt>
                <c:pt idx="9051">
                  <c:v>9051</c:v>
                </c:pt>
                <c:pt idx="9052">
                  <c:v>9052</c:v>
                </c:pt>
                <c:pt idx="9053">
                  <c:v>9053</c:v>
                </c:pt>
                <c:pt idx="9054">
                  <c:v>9054</c:v>
                </c:pt>
                <c:pt idx="9055">
                  <c:v>9055</c:v>
                </c:pt>
                <c:pt idx="9056">
                  <c:v>9056</c:v>
                </c:pt>
                <c:pt idx="9057">
                  <c:v>9057</c:v>
                </c:pt>
                <c:pt idx="9058">
                  <c:v>9058</c:v>
                </c:pt>
                <c:pt idx="9059">
                  <c:v>9059</c:v>
                </c:pt>
                <c:pt idx="9060">
                  <c:v>9060</c:v>
                </c:pt>
                <c:pt idx="9061">
                  <c:v>9061</c:v>
                </c:pt>
                <c:pt idx="9062">
                  <c:v>9062</c:v>
                </c:pt>
                <c:pt idx="9063">
                  <c:v>9063</c:v>
                </c:pt>
                <c:pt idx="9064">
                  <c:v>9064</c:v>
                </c:pt>
                <c:pt idx="9065">
                  <c:v>9065</c:v>
                </c:pt>
                <c:pt idx="9066">
                  <c:v>9066</c:v>
                </c:pt>
                <c:pt idx="9067">
                  <c:v>9067</c:v>
                </c:pt>
                <c:pt idx="9068">
                  <c:v>9068</c:v>
                </c:pt>
                <c:pt idx="9069">
                  <c:v>9069</c:v>
                </c:pt>
                <c:pt idx="9070">
                  <c:v>9070</c:v>
                </c:pt>
                <c:pt idx="9071">
                  <c:v>9071</c:v>
                </c:pt>
                <c:pt idx="9072">
                  <c:v>9072</c:v>
                </c:pt>
                <c:pt idx="9073">
                  <c:v>9073</c:v>
                </c:pt>
                <c:pt idx="9074">
                  <c:v>9074</c:v>
                </c:pt>
                <c:pt idx="9075">
                  <c:v>9075</c:v>
                </c:pt>
                <c:pt idx="9076">
                  <c:v>9076</c:v>
                </c:pt>
                <c:pt idx="9077">
                  <c:v>9077</c:v>
                </c:pt>
                <c:pt idx="9078">
                  <c:v>9078</c:v>
                </c:pt>
                <c:pt idx="9079">
                  <c:v>9079</c:v>
                </c:pt>
                <c:pt idx="9080">
                  <c:v>9080</c:v>
                </c:pt>
                <c:pt idx="9081">
                  <c:v>9081</c:v>
                </c:pt>
                <c:pt idx="9082">
                  <c:v>9082</c:v>
                </c:pt>
                <c:pt idx="9083">
                  <c:v>9083</c:v>
                </c:pt>
                <c:pt idx="9084">
                  <c:v>9084</c:v>
                </c:pt>
                <c:pt idx="9085">
                  <c:v>9085</c:v>
                </c:pt>
                <c:pt idx="9086">
                  <c:v>9086</c:v>
                </c:pt>
                <c:pt idx="9087">
                  <c:v>9087</c:v>
                </c:pt>
                <c:pt idx="9088">
                  <c:v>9088</c:v>
                </c:pt>
                <c:pt idx="9089">
                  <c:v>9089</c:v>
                </c:pt>
                <c:pt idx="9090">
                  <c:v>9090</c:v>
                </c:pt>
                <c:pt idx="9091">
                  <c:v>9091</c:v>
                </c:pt>
                <c:pt idx="9092">
                  <c:v>9092</c:v>
                </c:pt>
                <c:pt idx="9093">
                  <c:v>9093</c:v>
                </c:pt>
                <c:pt idx="9094">
                  <c:v>9094</c:v>
                </c:pt>
                <c:pt idx="9095">
                  <c:v>9095</c:v>
                </c:pt>
                <c:pt idx="9096">
                  <c:v>9096</c:v>
                </c:pt>
                <c:pt idx="9097">
                  <c:v>9097</c:v>
                </c:pt>
                <c:pt idx="9098">
                  <c:v>9098</c:v>
                </c:pt>
                <c:pt idx="9099">
                  <c:v>9099</c:v>
                </c:pt>
                <c:pt idx="9100">
                  <c:v>9100</c:v>
                </c:pt>
                <c:pt idx="9101">
                  <c:v>9101</c:v>
                </c:pt>
                <c:pt idx="9102">
                  <c:v>9102</c:v>
                </c:pt>
                <c:pt idx="9103">
                  <c:v>9103</c:v>
                </c:pt>
                <c:pt idx="9104">
                  <c:v>9104</c:v>
                </c:pt>
                <c:pt idx="9105">
                  <c:v>9105</c:v>
                </c:pt>
                <c:pt idx="9106">
                  <c:v>9106</c:v>
                </c:pt>
                <c:pt idx="9107">
                  <c:v>9107</c:v>
                </c:pt>
                <c:pt idx="9108">
                  <c:v>9108</c:v>
                </c:pt>
                <c:pt idx="9109">
                  <c:v>9109</c:v>
                </c:pt>
                <c:pt idx="9110">
                  <c:v>9110</c:v>
                </c:pt>
                <c:pt idx="9111">
                  <c:v>9111</c:v>
                </c:pt>
                <c:pt idx="9112">
                  <c:v>9112</c:v>
                </c:pt>
                <c:pt idx="9113">
                  <c:v>9113</c:v>
                </c:pt>
                <c:pt idx="9114">
                  <c:v>9114</c:v>
                </c:pt>
                <c:pt idx="9115">
                  <c:v>9115</c:v>
                </c:pt>
                <c:pt idx="9116">
                  <c:v>9116</c:v>
                </c:pt>
                <c:pt idx="9117">
                  <c:v>9117</c:v>
                </c:pt>
                <c:pt idx="9118">
                  <c:v>9118</c:v>
                </c:pt>
                <c:pt idx="9119">
                  <c:v>9119</c:v>
                </c:pt>
                <c:pt idx="9120">
                  <c:v>9120</c:v>
                </c:pt>
                <c:pt idx="9121">
                  <c:v>9121</c:v>
                </c:pt>
                <c:pt idx="9122">
                  <c:v>9122</c:v>
                </c:pt>
                <c:pt idx="9123">
                  <c:v>9123</c:v>
                </c:pt>
                <c:pt idx="9124">
                  <c:v>9124</c:v>
                </c:pt>
                <c:pt idx="9125">
                  <c:v>9125</c:v>
                </c:pt>
                <c:pt idx="9126">
                  <c:v>9126</c:v>
                </c:pt>
                <c:pt idx="9127">
                  <c:v>9127</c:v>
                </c:pt>
                <c:pt idx="9128">
                  <c:v>9128</c:v>
                </c:pt>
                <c:pt idx="9129">
                  <c:v>9129</c:v>
                </c:pt>
                <c:pt idx="9130">
                  <c:v>9130</c:v>
                </c:pt>
                <c:pt idx="9131">
                  <c:v>9131</c:v>
                </c:pt>
                <c:pt idx="9132">
                  <c:v>9132</c:v>
                </c:pt>
                <c:pt idx="9133">
                  <c:v>9133</c:v>
                </c:pt>
                <c:pt idx="9134">
                  <c:v>9134</c:v>
                </c:pt>
                <c:pt idx="9135">
                  <c:v>9135</c:v>
                </c:pt>
                <c:pt idx="9136">
                  <c:v>9136</c:v>
                </c:pt>
                <c:pt idx="9137">
                  <c:v>9137</c:v>
                </c:pt>
                <c:pt idx="9138">
                  <c:v>9138</c:v>
                </c:pt>
                <c:pt idx="9139">
                  <c:v>9139</c:v>
                </c:pt>
                <c:pt idx="9140">
                  <c:v>9140</c:v>
                </c:pt>
                <c:pt idx="9141">
                  <c:v>9141</c:v>
                </c:pt>
                <c:pt idx="9142">
                  <c:v>9142</c:v>
                </c:pt>
                <c:pt idx="9143">
                  <c:v>9143</c:v>
                </c:pt>
                <c:pt idx="9144">
                  <c:v>9144</c:v>
                </c:pt>
                <c:pt idx="9145">
                  <c:v>9145</c:v>
                </c:pt>
                <c:pt idx="9146">
                  <c:v>9146</c:v>
                </c:pt>
                <c:pt idx="9147">
                  <c:v>9147</c:v>
                </c:pt>
                <c:pt idx="9148">
                  <c:v>9148</c:v>
                </c:pt>
                <c:pt idx="9149">
                  <c:v>9149</c:v>
                </c:pt>
                <c:pt idx="9150">
                  <c:v>9150</c:v>
                </c:pt>
                <c:pt idx="9151">
                  <c:v>9151</c:v>
                </c:pt>
                <c:pt idx="9152">
                  <c:v>9152</c:v>
                </c:pt>
                <c:pt idx="9153">
                  <c:v>9153</c:v>
                </c:pt>
                <c:pt idx="9154">
                  <c:v>9154</c:v>
                </c:pt>
                <c:pt idx="9155">
                  <c:v>9155</c:v>
                </c:pt>
                <c:pt idx="9156">
                  <c:v>9156</c:v>
                </c:pt>
                <c:pt idx="9157">
                  <c:v>9157</c:v>
                </c:pt>
                <c:pt idx="9158">
                  <c:v>9158</c:v>
                </c:pt>
                <c:pt idx="9159">
                  <c:v>9159</c:v>
                </c:pt>
                <c:pt idx="9160">
                  <c:v>9160</c:v>
                </c:pt>
                <c:pt idx="9161">
                  <c:v>9161</c:v>
                </c:pt>
                <c:pt idx="9162">
                  <c:v>9162</c:v>
                </c:pt>
                <c:pt idx="9163">
                  <c:v>9163</c:v>
                </c:pt>
                <c:pt idx="9164">
                  <c:v>9164</c:v>
                </c:pt>
                <c:pt idx="9165">
                  <c:v>9165</c:v>
                </c:pt>
                <c:pt idx="9166">
                  <c:v>9166</c:v>
                </c:pt>
                <c:pt idx="9167">
                  <c:v>9167</c:v>
                </c:pt>
                <c:pt idx="9168">
                  <c:v>9168</c:v>
                </c:pt>
                <c:pt idx="9169">
                  <c:v>9169</c:v>
                </c:pt>
                <c:pt idx="9170">
                  <c:v>9170</c:v>
                </c:pt>
                <c:pt idx="9171">
                  <c:v>9171</c:v>
                </c:pt>
                <c:pt idx="9172">
                  <c:v>9172</c:v>
                </c:pt>
                <c:pt idx="9173">
                  <c:v>9173</c:v>
                </c:pt>
                <c:pt idx="9174">
                  <c:v>9174</c:v>
                </c:pt>
                <c:pt idx="9175">
                  <c:v>9175</c:v>
                </c:pt>
                <c:pt idx="9176">
                  <c:v>9176</c:v>
                </c:pt>
                <c:pt idx="9177">
                  <c:v>9177</c:v>
                </c:pt>
                <c:pt idx="9178">
                  <c:v>9178</c:v>
                </c:pt>
                <c:pt idx="9179">
                  <c:v>9179</c:v>
                </c:pt>
                <c:pt idx="9180">
                  <c:v>9180</c:v>
                </c:pt>
                <c:pt idx="9181">
                  <c:v>9181</c:v>
                </c:pt>
                <c:pt idx="9182">
                  <c:v>9182</c:v>
                </c:pt>
                <c:pt idx="9183">
                  <c:v>9183</c:v>
                </c:pt>
                <c:pt idx="9184">
                  <c:v>9184</c:v>
                </c:pt>
                <c:pt idx="9185">
                  <c:v>9185</c:v>
                </c:pt>
                <c:pt idx="9186">
                  <c:v>9186</c:v>
                </c:pt>
                <c:pt idx="9187">
                  <c:v>9187</c:v>
                </c:pt>
                <c:pt idx="9188">
                  <c:v>9188</c:v>
                </c:pt>
                <c:pt idx="9189">
                  <c:v>9189</c:v>
                </c:pt>
                <c:pt idx="9190">
                  <c:v>9190</c:v>
                </c:pt>
                <c:pt idx="9191">
                  <c:v>9191</c:v>
                </c:pt>
                <c:pt idx="9192">
                  <c:v>9192</c:v>
                </c:pt>
                <c:pt idx="9193">
                  <c:v>9193</c:v>
                </c:pt>
                <c:pt idx="9194">
                  <c:v>9194</c:v>
                </c:pt>
                <c:pt idx="9195">
                  <c:v>9195</c:v>
                </c:pt>
                <c:pt idx="9196">
                  <c:v>9196</c:v>
                </c:pt>
                <c:pt idx="9197">
                  <c:v>9197</c:v>
                </c:pt>
                <c:pt idx="9198">
                  <c:v>9198</c:v>
                </c:pt>
                <c:pt idx="9199">
                  <c:v>9199</c:v>
                </c:pt>
                <c:pt idx="9200">
                  <c:v>9200</c:v>
                </c:pt>
                <c:pt idx="9201">
                  <c:v>9201</c:v>
                </c:pt>
                <c:pt idx="9202">
                  <c:v>9202</c:v>
                </c:pt>
                <c:pt idx="9203">
                  <c:v>9203</c:v>
                </c:pt>
                <c:pt idx="9204">
                  <c:v>9204</c:v>
                </c:pt>
                <c:pt idx="9205">
                  <c:v>9205</c:v>
                </c:pt>
                <c:pt idx="9206">
                  <c:v>9206</c:v>
                </c:pt>
                <c:pt idx="9207">
                  <c:v>9207</c:v>
                </c:pt>
                <c:pt idx="9208">
                  <c:v>9208</c:v>
                </c:pt>
                <c:pt idx="9209">
                  <c:v>9209</c:v>
                </c:pt>
                <c:pt idx="9210">
                  <c:v>9210</c:v>
                </c:pt>
                <c:pt idx="9211">
                  <c:v>9211</c:v>
                </c:pt>
                <c:pt idx="9212">
                  <c:v>9212</c:v>
                </c:pt>
                <c:pt idx="9213">
                  <c:v>9213</c:v>
                </c:pt>
                <c:pt idx="9214">
                  <c:v>9214</c:v>
                </c:pt>
                <c:pt idx="9215">
                  <c:v>9215</c:v>
                </c:pt>
                <c:pt idx="9216">
                  <c:v>9216</c:v>
                </c:pt>
                <c:pt idx="9217">
                  <c:v>9217</c:v>
                </c:pt>
                <c:pt idx="9218">
                  <c:v>9218</c:v>
                </c:pt>
                <c:pt idx="9219">
                  <c:v>9219</c:v>
                </c:pt>
                <c:pt idx="9220">
                  <c:v>9220</c:v>
                </c:pt>
                <c:pt idx="9221">
                  <c:v>9221</c:v>
                </c:pt>
                <c:pt idx="9222">
                  <c:v>9222</c:v>
                </c:pt>
                <c:pt idx="9223">
                  <c:v>9223</c:v>
                </c:pt>
                <c:pt idx="9224">
                  <c:v>9224</c:v>
                </c:pt>
                <c:pt idx="9225">
                  <c:v>9225</c:v>
                </c:pt>
                <c:pt idx="9226">
                  <c:v>9226</c:v>
                </c:pt>
                <c:pt idx="9227">
                  <c:v>9227</c:v>
                </c:pt>
                <c:pt idx="9228">
                  <c:v>9228</c:v>
                </c:pt>
                <c:pt idx="9229">
                  <c:v>9229</c:v>
                </c:pt>
                <c:pt idx="9230">
                  <c:v>9230</c:v>
                </c:pt>
                <c:pt idx="9231">
                  <c:v>9231</c:v>
                </c:pt>
                <c:pt idx="9232">
                  <c:v>9232</c:v>
                </c:pt>
                <c:pt idx="9233">
                  <c:v>9233</c:v>
                </c:pt>
                <c:pt idx="9234">
                  <c:v>9234</c:v>
                </c:pt>
                <c:pt idx="9235">
                  <c:v>9235</c:v>
                </c:pt>
                <c:pt idx="9236">
                  <c:v>9236</c:v>
                </c:pt>
                <c:pt idx="9237">
                  <c:v>9237</c:v>
                </c:pt>
                <c:pt idx="9238">
                  <c:v>9238</c:v>
                </c:pt>
                <c:pt idx="9239">
                  <c:v>9239</c:v>
                </c:pt>
                <c:pt idx="9240">
                  <c:v>9240</c:v>
                </c:pt>
                <c:pt idx="9241">
                  <c:v>9241</c:v>
                </c:pt>
                <c:pt idx="9242">
                  <c:v>9242</c:v>
                </c:pt>
                <c:pt idx="9243">
                  <c:v>9243</c:v>
                </c:pt>
                <c:pt idx="9244">
                  <c:v>9244</c:v>
                </c:pt>
                <c:pt idx="9245">
                  <c:v>9245</c:v>
                </c:pt>
                <c:pt idx="9246">
                  <c:v>9246</c:v>
                </c:pt>
                <c:pt idx="9247">
                  <c:v>9247</c:v>
                </c:pt>
                <c:pt idx="9248">
                  <c:v>9248</c:v>
                </c:pt>
                <c:pt idx="9249">
                  <c:v>9249</c:v>
                </c:pt>
                <c:pt idx="9250">
                  <c:v>9250</c:v>
                </c:pt>
                <c:pt idx="9251">
                  <c:v>9251</c:v>
                </c:pt>
                <c:pt idx="9252">
                  <c:v>9252</c:v>
                </c:pt>
                <c:pt idx="9253">
                  <c:v>9253</c:v>
                </c:pt>
                <c:pt idx="9254">
                  <c:v>9254</c:v>
                </c:pt>
                <c:pt idx="9255">
                  <c:v>9255</c:v>
                </c:pt>
                <c:pt idx="9256">
                  <c:v>9256</c:v>
                </c:pt>
                <c:pt idx="9257">
                  <c:v>9257</c:v>
                </c:pt>
                <c:pt idx="9258">
                  <c:v>9258</c:v>
                </c:pt>
                <c:pt idx="9259">
                  <c:v>9259</c:v>
                </c:pt>
                <c:pt idx="9260">
                  <c:v>9260</c:v>
                </c:pt>
                <c:pt idx="9261">
                  <c:v>9261</c:v>
                </c:pt>
                <c:pt idx="9262">
                  <c:v>9262</c:v>
                </c:pt>
                <c:pt idx="9263">
                  <c:v>9263</c:v>
                </c:pt>
                <c:pt idx="9264">
                  <c:v>9264</c:v>
                </c:pt>
                <c:pt idx="9265">
                  <c:v>9265</c:v>
                </c:pt>
                <c:pt idx="9266">
                  <c:v>9266</c:v>
                </c:pt>
                <c:pt idx="9267">
                  <c:v>9267</c:v>
                </c:pt>
                <c:pt idx="9268">
                  <c:v>9268</c:v>
                </c:pt>
                <c:pt idx="9269">
                  <c:v>9269</c:v>
                </c:pt>
                <c:pt idx="9270">
                  <c:v>9270</c:v>
                </c:pt>
                <c:pt idx="9271">
                  <c:v>9271</c:v>
                </c:pt>
                <c:pt idx="9272">
                  <c:v>9272</c:v>
                </c:pt>
                <c:pt idx="9273">
                  <c:v>9273</c:v>
                </c:pt>
                <c:pt idx="9274">
                  <c:v>9274</c:v>
                </c:pt>
                <c:pt idx="9275">
                  <c:v>9275</c:v>
                </c:pt>
                <c:pt idx="9276">
                  <c:v>9276</c:v>
                </c:pt>
                <c:pt idx="9277">
                  <c:v>9277</c:v>
                </c:pt>
                <c:pt idx="9278">
                  <c:v>9278</c:v>
                </c:pt>
                <c:pt idx="9279">
                  <c:v>9279</c:v>
                </c:pt>
                <c:pt idx="9280">
                  <c:v>9280</c:v>
                </c:pt>
                <c:pt idx="9281">
                  <c:v>9281</c:v>
                </c:pt>
                <c:pt idx="9282">
                  <c:v>9282</c:v>
                </c:pt>
                <c:pt idx="9283">
                  <c:v>9283</c:v>
                </c:pt>
                <c:pt idx="9284">
                  <c:v>9284</c:v>
                </c:pt>
                <c:pt idx="9285">
                  <c:v>9285</c:v>
                </c:pt>
                <c:pt idx="9286">
                  <c:v>9286</c:v>
                </c:pt>
                <c:pt idx="9287">
                  <c:v>9287</c:v>
                </c:pt>
                <c:pt idx="9288">
                  <c:v>9288</c:v>
                </c:pt>
                <c:pt idx="9289">
                  <c:v>9289</c:v>
                </c:pt>
                <c:pt idx="9290">
                  <c:v>9290</c:v>
                </c:pt>
                <c:pt idx="9291">
                  <c:v>9291</c:v>
                </c:pt>
                <c:pt idx="9292">
                  <c:v>9292</c:v>
                </c:pt>
                <c:pt idx="9293">
                  <c:v>9293</c:v>
                </c:pt>
                <c:pt idx="9294">
                  <c:v>9294</c:v>
                </c:pt>
                <c:pt idx="9295">
                  <c:v>9295</c:v>
                </c:pt>
                <c:pt idx="9296">
                  <c:v>9296</c:v>
                </c:pt>
                <c:pt idx="9297">
                  <c:v>9297</c:v>
                </c:pt>
                <c:pt idx="9298">
                  <c:v>9298</c:v>
                </c:pt>
                <c:pt idx="9299">
                  <c:v>9299</c:v>
                </c:pt>
                <c:pt idx="9300">
                  <c:v>9300</c:v>
                </c:pt>
                <c:pt idx="9301">
                  <c:v>9301</c:v>
                </c:pt>
                <c:pt idx="9302">
                  <c:v>9302</c:v>
                </c:pt>
                <c:pt idx="9303">
                  <c:v>9303</c:v>
                </c:pt>
                <c:pt idx="9304">
                  <c:v>9304</c:v>
                </c:pt>
                <c:pt idx="9305">
                  <c:v>9305</c:v>
                </c:pt>
                <c:pt idx="9306">
                  <c:v>9306</c:v>
                </c:pt>
                <c:pt idx="9307">
                  <c:v>9307</c:v>
                </c:pt>
                <c:pt idx="9308">
                  <c:v>9308</c:v>
                </c:pt>
                <c:pt idx="9309">
                  <c:v>9309</c:v>
                </c:pt>
                <c:pt idx="9310">
                  <c:v>9310</c:v>
                </c:pt>
                <c:pt idx="9311">
                  <c:v>9311</c:v>
                </c:pt>
                <c:pt idx="9312">
                  <c:v>9312</c:v>
                </c:pt>
                <c:pt idx="9313">
                  <c:v>9313</c:v>
                </c:pt>
                <c:pt idx="9314">
                  <c:v>9314</c:v>
                </c:pt>
                <c:pt idx="9315">
                  <c:v>9315</c:v>
                </c:pt>
                <c:pt idx="9316">
                  <c:v>9316</c:v>
                </c:pt>
                <c:pt idx="9317">
                  <c:v>9317</c:v>
                </c:pt>
                <c:pt idx="9318">
                  <c:v>9318</c:v>
                </c:pt>
                <c:pt idx="9319">
                  <c:v>9319</c:v>
                </c:pt>
                <c:pt idx="9320">
                  <c:v>9320</c:v>
                </c:pt>
                <c:pt idx="9321">
                  <c:v>9321</c:v>
                </c:pt>
                <c:pt idx="9322">
                  <c:v>9322</c:v>
                </c:pt>
                <c:pt idx="9323">
                  <c:v>9323</c:v>
                </c:pt>
                <c:pt idx="9324">
                  <c:v>9324</c:v>
                </c:pt>
                <c:pt idx="9325">
                  <c:v>9325</c:v>
                </c:pt>
                <c:pt idx="9326">
                  <c:v>9326</c:v>
                </c:pt>
                <c:pt idx="9327">
                  <c:v>9327</c:v>
                </c:pt>
                <c:pt idx="9328">
                  <c:v>9328</c:v>
                </c:pt>
                <c:pt idx="9329">
                  <c:v>9329</c:v>
                </c:pt>
                <c:pt idx="9330">
                  <c:v>9330</c:v>
                </c:pt>
                <c:pt idx="9331">
                  <c:v>9331</c:v>
                </c:pt>
                <c:pt idx="9332">
                  <c:v>9332</c:v>
                </c:pt>
                <c:pt idx="9333">
                  <c:v>9333</c:v>
                </c:pt>
                <c:pt idx="9334">
                  <c:v>9334</c:v>
                </c:pt>
                <c:pt idx="9335">
                  <c:v>9335</c:v>
                </c:pt>
                <c:pt idx="9336">
                  <c:v>9336</c:v>
                </c:pt>
                <c:pt idx="9337">
                  <c:v>9337</c:v>
                </c:pt>
                <c:pt idx="9338">
                  <c:v>9338</c:v>
                </c:pt>
                <c:pt idx="9339">
                  <c:v>9339</c:v>
                </c:pt>
                <c:pt idx="9340">
                  <c:v>9340</c:v>
                </c:pt>
                <c:pt idx="9341">
                  <c:v>9341</c:v>
                </c:pt>
                <c:pt idx="9342">
                  <c:v>9342</c:v>
                </c:pt>
                <c:pt idx="9343">
                  <c:v>9343</c:v>
                </c:pt>
                <c:pt idx="9344">
                  <c:v>9344</c:v>
                </c:pt>
                <c:pt idx="9345">
                  <c:v>9345</c:v>
                </c:pt>
                <c:pt idx="9346">
                  <c:v>9346</c:v>
                </c:pt>
                <c:pt idx="9347">
                  <c:v>9347</c:v>
                </c:pt>
                <c:pt idx="9348">
                  <c:v>9348</c:v>
                </c:pt>
                <c:pt idx="9349">
                  <c:v>9349</c:v>
                </c:pt>
                <c:pt idx="9350">
                  <c:v>9350</c:v>
                </c:pt>
                <c:pt idx="9351">
                  <c:v>9351</c:v>
                </c:pt>
                <c:pt idx="9352">
                  <c:v>9352</c:v>
                </c:pt>
                <c:pt idx="9353">
                  <c:v>9353</c:v>
                </c:pt>
                <c:pt idx="9354">
                  <c:v>9354</c:v>
                </c:pt>
                <c:pt idx="9355">
                  <c:v>9355</c:v>
                </c:pt>
                <c:pt idx="9356">
                  <c:v>9356</c:v>
                </c:pt>
                <c:pt idx="9357">
                  <c:v>9357</c:v>
                </c:pt>
                <c:pt idx="9358">
                  <c:v>9358</c:v>
                </c:pt>
                <c:pt idx="9359">
                  <c:v>9359</c:v>
                </c:pt>
                <c:pt idx="9360">
                  <c:v>9360</c:v>
                </c:pt>
                <c:pt idx="9361">
                  <c:v>9361</c:v>
                </c:pt>
                <c:pt idx="9362">
                  <c:v>9362</c:v>
                </c:pt>
                <c:pt idx="9363">
                  <c:v>9363</c:v>
                </c:pt>
                <c:pt idx="9364">
                  <c:v>9364</c:v>
                </c:pt>
                <c:pt idx="9365">
                  <c:v>9365</c:v>
                </c:pt>
                <c:pt idx="9366">
                  <c:v>9366</c:v>
                </c:pt>
                <c:pt idx="9367">
                  <c:v>9367</c:v>
                </c:pt>
                <c:pt idx="9368">
                  <c:v>9368</c:v>
                </c:pt>
                <c:pt idx="9369">
                  <c:v>9369</c:v>
                </c:pt>
                <c:pt idx="9370">
                  <c:v>9370</c:v>
                </c:pt>
                <c:pt idx="9371">
                  <c:v>9371</c:v>
                </c:pt>
                <c:pt idx="9372">
                  <c:v>9372</c:v>
                </c:pt>
                <c:pt idx="9373">
                  <c:v>9373</c:v>
                </c:pt>
                <c:pt idx="9374">
                  <c:v>9374</c:v>
                </c:pt>
                <c:pt idx="9375">
                  <c:v>9375</c:v>
                </c:pt>
                <c:pt idx="9376">
                  <c:v>9376</c:v>
                </c:pt>
                <c:pt idx="9377">
                  <c:v>9377</c:v>
                </c:pt>
                <c:pt idx="9378">
                  <c:v>9378</c:v>
                </c:pt>
                <c:pt idx="9379">
                  <c:v>9379</c:v>
                </c:pt>
                <c:pt idx="9380">
                  <c:v>9380</c:v>
                </c:pt>
                <c:pt idx="9381">
                  <c:v>9381</c:v>
                </c:pt>
                <c:pt idx="9382">
                  <c:v>9382</c:v>
                </c:pt>
                <c:pt idx="9383">
                  <c:v>9383</c:v>
                </c:pt>
                <c:pt idx="9384">
                  <c:v>9384</c:v>
                </c:pt>
                <c:pt idx="9385">
                  <c:v>9385</c:v>
                </c:pt>
                <c:pt idx="9386">
                  <c:v>9386</c:v>
                </c:pt>
                <c:pt idx="9387">
                  <c:v>9387</c:v>
                </c:pt>
                <c:pt idx="9388">
                  <c:v>9388</c:v>
                </c:pt>
                <c:pt idx="9389">
                  <c:v>9389</c:v>
                </c:pt>
                <c:pt idx="9390">
                  <c:v>9390</c:v>
                </c:pt>
                <c:pt idx="9391">
                  <c:v>9391</c:v>
                </c:pt>
                <c:pt idx="9392">
                  <c:v>9392</c:v>
                </c:pt>
                <c:pt idx="9393">
                  <c:v>9393</c:v>
                </c:pt>
                <c:pt idx="9394">
                  <c:v>9394</c:v>
                </c:pt>
                <c:pt idx="9395">
                  <c:v>9395</c:v>
                </c:pt>
                <c:pt idx="9396">
                  <c:v>9396</c:v>
                </c:pt>
                <c:pt idx="9397">
                  <c:v>9397</c:v>
                </c:pt>
                <c:pt idx="9398">
                  <c:v>9398</c:v>
                </c:pt>
                <c:pt idx="9399">
                  <c:v>9399</c:v>
                </c:pt>
                <c:pt idx="9400">
                  <c:v>9400</c:v>
                </c:pt>
                <c:pt idx="9401">
                  <c:v>9401</c:v>
                </c:pt>
                <c:pt idx="9402">
                  <c:v>9402</c:v>
                </c:pt>
                <c:pt idx="9403">
                  <c:v>9403</c:v>
                </c:pt>
                <c:pt idx="9404">
                  <c:v>9404</c:v>
                </c:pt>
                <c:pt idx="9405">
                  <c:v>9405</c:v>
                </c:pt>
                <c:pt idx="9406">
                  <c:v>9406</c:v>
                </c:pt>
                <c:pt idx="9407">
                  <c:v>9407</c:v>
                </c:pt>
                <c:pt idx="9408">
                  <c:v>9408</c:v>
                </c:pt>
                <c:pt idx="9409">
                  <c:v>9409</c:v>
                </c:pt>
                <c:pt idx="9410">
                  <c:v>9410</c:v>
                </c:pt>
                <c:pt idx="9411">
                  <c:v>9411</c:v>
                </c:pt>
                <c:pt idx="9412">
                  <c:v>9412</c:v>
                </c:pt>
                <c:pt idx="9413">
                  <c:v>9413</c:v>
                </c:pt>
                <c:pt idx="9414">
                  <c:v>9414</c:v>
                </c:pt>
                <c:pt idx="9415">
                  <c:v>9415</c:v>
                </c:pt>
                <c:pt idx="9416">
                  <c:v>9416</c:v>
                </c:pt>
                <c:pt idx="9417">
                  <c:v>9417</c:v>
                </c:pt>
                <c:pt idx="9418">
                  <c:v>9418</c:v>
                </c:pt>
                <c:pt idx="9419">
                  <c:v>9419</c:v>
                </c:pt>
                <c:pt idx="9420">
                  <c:v>9420</c:v>
                </c:pt>
                <c:pt idx="9421">
                  <c:v>9421</c:v>
                </c:pt>
                <c:pt idx="9422">
                  <c:v>9422</c:v>
                </c:pt>
                <c:pt idx="9423">
                  <c:v>9423</c:v>
                </c:pt>
                <c:pt idx="9424">
                  <c:v>9424</c:v>
                </c:pt>
                <c:pt idx="9425">
                  <c:v>9425</c:v>
                </c:pt>
                <c:pt idx="9426">
                  <c:v>9426</c:v>
                </c:pt>
                <c:pt idx="9427">
                  <c:v>9427</c:v>
                </c:pt>
                <c:pt idx="9428">
                  <c:v>9428</c:v>
                </c:pt>
                <c:pt idx="9429">
                  <c:v>9429</c:v>
                </c:pt>
                <c:pt idx="9430">
                  <c:v>9430</c:v>
                </c:pt>
                <c:pt idx="9431">
                  <c:v>9431</c:v>
                </c:pt>
                <c:pt idx="9432">
                  <c:v>9432</c:v>
                </c:pt>
                <c:pt idx="9433">
                  <c:v>9433</c:v>
                </c:pt>
                <c:pt idx="9434">
                  <c:v>9434</c:v>
                </c:pt>
                <c:pt idx="9435">
                  <c:v>9435</c:v>
                </c:pt>
                <c:pt idx="9436">
                  <c:v>9436</c:v>
                </c:pt>
                <c:pt idx="9437">
                  <c:v>9437</c:v>
                </c:pt>
                <c:pt idx="9438">
                  <c:v>9438</c:v>
                </c:pt>
                <c:pt idx="9439">
                  <c:v>9439</c:v>
                </c:pt>
                <c:pt idx="9440">
                  <c:v>9440</c:v>
                </c:pt>
                <c:pt idx="9441">
                  <c:v>9441</c:v>
                </c:pt>
                <c:pt idx="9442">
                  <c:v>9442</c:v>
                </c:pt>
                <c:pt idx="9443">
                  <c:v>9443</c:v>
                </c:pt>
                <c:pt idx="9444">
                  <c:v>9444</c:v>
                </c:pt>
                <c:pt idx="9445">
                  <c:v>9445</c:v>
                </c:pt>
                <c:pt idx="9446">
                  <c:v>9446</c:v>
                </c:pt>
                <c:pt idx="9447">
                  <c:v>9447</c:v>
                </c:pt>
                <c:pt idx="9448">
                  <c:v>9448</c:v>
                </c:pt>
                <c:pt idx="9449">
                  <c:v>9449</c:v>
                </c:pt>
                <c:pt idx="9450">
                  <c:v>9450</c:v>
                </c:pt>
                <c:pt idx="9451">
                  <c:v>9451</c:v>
                </c:pt>
                <c:pt idx="9452">
                  <c:v>9452</c:v>
                </c:pt>
                <c:pt idx="9453">
                  <c:v>9453</c:v>
                </c:pt>
                <c:pt idx="9454">
                  <c:v>9454</c:v>
                </c:pt>
                <c:pt idx="9455">
                  <c:v>9455</c:v>
                </c:pt>
                <c:pt idx="9456">
                  <c:v>9456</c:v>
                </c:pt>
                <c:pt idx="9457">
                  <c:v>9457</c:v>
                </c:pt>
                <c:pt idx="9458">
                  <c:v>9458</c:v>
                </c:pt>
                <c:pt idx="9459">
                  <c:v>9459</c:v>
                </c:pt>
                <c:pt idx="9460">
                  <c:v>9460</c:v>
                </c:pt>
                <c:pt idx="9461">
                  <c:v>9461</c:v>
                </c:pt>
                <c:pt idx="9462">
                  <c:v>9462</c:v>
                </c:pt>
                <c:pt idx="9463">
                  <c:v>9463</c:v>
                </c:pt>
                <c:pt idx="9464">
                  <c:v>9464</c:v>
                </c:pt>
                <c:pt idx="9465">
                  <c:v>9465</c:v>
                </c:pt>
                <c:pt idx="9466">
                  <c:v>9466</c:v>
                </c:pt>
                <c:pt idx="9467">
                  <c:v>9467</c:v>
                </c:pt>
                <c:pt idx="9468">
                  <c:v>9468</c:v>
                </c:pt>
                <c:pt idx="9469">
                  <c:v>9469</c:v>
                </c:pt>
                <c:pt idx="9470">
                  <c:v>9470</c:v>
                </c:pt>
                <c:pt idx="9471">
                  <c:v>9471</c:v>
                </c:pt>
                <c:pt idx="9472">
                  <c:v>9472</c:v>
                </c:pt>
                <c:pt idx="9473">
                  <c:v>9473</c:v>
                </c:pt>
                <c:pt idx="9474">
                  <c:v>9474</c:v>
                </c:pt>
                <c:pt idx="9475">
                  <c:v>9475</c:v>
                </c:pt>
                <c:pt idx="9476">
                  <c:v>9476</c:v>
                </c:pt>
                <c:pt idx="9477">
                  <c:v>9477</c:v>
                </c:pt>
                <c:pt idx="9478">
                  <c:v>9478</c:v>
                </c:pt>
                <c:pt idx="9479">
                  <c:v>9479</c:v>
                </c:pt>
                <c:pt idx="9480">
                  <c:v>9480</c:v>
                </c:pt>
                <c:pt idx="9481">
                  <c:v>9481</c:v>
                </c:pt>
                <c:pt idx="9482">
                  <c:v>9482</c:v>
                </c:pt>
                <c:pt idx="9483">
                  <c:v>9483</c:v>
                </c:pt>
                <c:pt idx="9484">
                  <c:v>9484</c:v>
                </c:pt>
                <c:pt idx="9485">
                  <c:v>9485</c:v>
                </c:pt>
                <c:pt idx="9486">
                  <c:v>9486</c:v>
                </c:pt>
                <c:pt idx="9487">
                  <c:v>9487</c:v>
                </c:pt>
                <c:pt idx="9488">
                  <c:v>9488</c:v>
                </c:pt>
                <c:pt idx="9489">
                  <c:v>9489</c:v>
                </c:pt>
                <c:pt idx="9490">
                  <c:v>9490</c:v>
                </c:pt>
                <c:pt idx="9491">
                  <c:v>9491</c:v>
                </c:pt>
                <c:pt idx="9492">
                  <c:v>9492</c:v>
                </c:pt>
                <c:pt idx="9493">
                  <c:v>9493</c:v>
                </c:pt>
                <c:pt idx="9494">
                  <c:v>9494</c:v>
                </c:pt>
                <c:pt idx="9495">
                  <c:v>9495</c:v>
                </c:pt>
                <c:pt idx="9496">
                  <c:v>9496</c:v>
                </c:pt>
                <c:pt idx="9497">
                  <c:v>9497</c:v>
                </c:pt>
                <c:pt idx="9498">
                  <c:v>9498</c:v>
                </c:pt>
                <c:pt idx="9499">
                  <c:v>9499</c:v>
                </c:pt>
                <c:pt idx="9500">
                  <c:v>9500</c:v>
                </c:pt>
                <c:pt idx="9501">
                  <c:v>9501</c:v>
                </c:pt>
                <c:pt idx="9502">
                  <c:v>9502</c:v>
                </c:pt>
                <c:pt idx="9503">
                  <c:v>9503</c:v>
                </c:pt>
                <c:pt idx="9504">
                  <c:v>9504</c:v>
                </c:pt>
                <c:pt idx="9505">
                  <c:v>9505</c:v>
                </c:pt>
                <c:pt idx="9506">
                  <c:v>9506</c:v>
                </c:pt>
                <c:pt idx="9507">
                  <c:v>9507</c:v>
                </c:pt>
                <c:pt idx="9508">
                  <c:v>9508</c:v>
                </c:pt>
                <c:pt idx="9509">
                  <c:v>9509</c:v>
                </c:pt>
                <c:pt idx="9510">
                  <c:v>9510</c:v>
                </c:pt>
                <c:pt idx="9511">
                  <c:v>9511</c:v>
                </c:pt>
                <c:pt idx="9512">
                  <c:v>9512</c:v>
                </c:pt>
                <c:pt idx="9513">
                  <c:v>9513</c:v>
                </c:pt>
                <c:pt idx="9514">
                  <c:v>9514</c:v>
                </c:pt>
                <c:pt idx="9515">
                  <c:v>9515</c:v>
                </c:pt>
                <c:pt idx="9516">
                  <c:v>9516</c:v>
                </c:pt>
                <c:pt idx="9517">
                  <c:v>9517</c:v>
                </c:pt>
                <c:pt idx="9518">
                  <c:v>9518</c:v>
                </c:pt>
                <c:pt idx="9519">
                  <c:v>9519</c:v>
                </c:pt>
                <c:pt idx="9520">
                  <c:v>9520</c:v>
                </c:pt>
                <c:pt idx="9521">
                  <c:v>9521</c:v>
                </c:pt>
                <c:pt idx="9522">
                  <c:v>9522</c:v>
                </c:pt>
                <c:pt idx="9523">
                  <c:v>9523</c:v>
                </c:pt>
                <c:pt idx="9524">
                  <c:v>9524</c:v>
                </c:pt>
                <c:pt idx="9525">
                  <c:v>9525</c:v>
                </c:pt>
                <c:pt idx="9526">
                  <c:v>9526</c:v>
                </c:pt>
                <c:pt idx="9527">
                  <c:v>9527</c:v>
                </c:pt>
                <c:pt idx="9528">
                  <c:v>9528</c:v>
                </c:pt>
                <c:pt idx="9529">
                  <c:v>9529</c:v>
                </c:pt>
                <c:pt idx="9530">
                  <c:v>9530</c:v>
                </c:pt>
                <c:pt idx="9531">
                  <c:v>9531</c:v>
                </c:pt>
                <c:pt idx="9532">
                  <c:v>9532</c:v>
                </c:pt>
                <c:pt idx="9533">
                  <c:v>9533</c:v>
                </c:pt>
                <c:pt idx="9534">
                  <c:v>9534</c:v>
                </c:pt>
                <c:pt idx="9535">
                  <c:v>9535</c:v>
                </c:pt>
                <c:pt idx="9536">
                  <c:v>9536</c:v>
                </c:pt>
                <c:pt idx="9537">
                  <c:v>9537</c:v>
                </c:pt>
                <c:pt idx="9538">
                  <c:v>9538</c:v>
                </c:pt>
                <c:pt idx="9539">
                  <c:v>9539</c:v>
                </c:pt>
                <c:pt idx="9540">
                  <c:v>9540</c:v>
                </c:pt>
                <c:pt idx="9541">
                  <c:v>9541</c:v>
                </c:pt>
                <c:pt idx="9542">
                  <c:v>9542</c:v>
                </c:pt>
                <c:pt idx="9543">
                  <c:v>9543</c:v>
                </c:pt>
                <c:pt idx="9544">
                  <c:v>9544</c:v>
                </c:pt>
                <c:pt idx="9545">
                  <c:v>9545</c:v>
                </c:pt>
                <c:pt idx="9546">
                  <c:v>9546</c:v>
                </c:pt>
                <c:pt idx="9547">
                  <c:v>9547</c:v>
                </c:pt>
                <c:pt idx="9548">
                  <c:v>9548</c:v>
                </c:pt>
                <c:pt idx="9549">
                  <c:v>9549</c:v>
                </c:pt>
                <c:pt idx="9550">
                  <c:v>9550</c:v>
                </c:pt>
                <c:pt idx="9551">
                  <c:v>9551</c:v>
                </c:pt>
                <c:pt idx="9552">
                  <c:v>9552</c:v>
                </c:pt>
                <c:pt idx="9553">
                  <c:v>9553</c:v>
                </c:pt>
                <c:pt idx="9554">
                  <c:v>9554</c:v>
                </c:pt>
                <c:pt idx="9555">
                  <c:v>9555</c:v>
                </c:pt>
                <c:pt idx="9556">
                  <c:v>9556</c:v>
                </c:pt>
                <c:pt idx="9557">
                  <c:v>9557</c:v>
                </c:pt>
                <c:pt idx="9558">
                  <c:v>9558</c:v>
                </c:pt>
                <c:pt idx="9559">
                  <c:v>9559</c:v>
                </c:pt>
                <c:pt idx="9560">
                  <c:v>9560</c:v>
                </c:pt>
                <c:pt idx="9561">
                  <c:v>9561</c:v>
                </c:pt>
                <c:pt idx="9562">
                  <c:v>9562</c:v>
                </c:pt>
                <c:pt idx="9563">
                  <c:v>9563</c:v>
                </c:pt>
                <c:pt idx="9564">
                  <c:v>9564</c:v>
                </c:pt>
                <c:pt idx="9565">
                  <c:v>9565</c:v>
                </c:pt>
                <c:pt idx="9566">
                  <c:v>9566</c:v>
                </c:pt>
                <c:pt idx="9567">
                  <c:v>9567</c:v>
                </c:pt>
                <c:pt idx="9568">
                  <c:v>9568</c:v>
                </c:pt>
                <c:pt idx="9569">
                  <c:v>9569</c:v>
                </c:pt>
                <c:pt idx="9570">
                  <c:v>9570</c:v>
                </c:pt>
                <c:pt idx="9571">
                  <c:v>9571</c:v>
                </c:pt>
                <c:pt idx="9572">
                  <c:v>9572</c:v>
                </c:pt>
                <c:pt idx="9573">
                  <c:v>9573</c:v>
                </c:pt>
                <c:pt idx="9574">
                  <c:v>9574</c:v>
                </c:pt>
                <c:pt idx="9575">
                  <c:v>9575</c:v>
                </c:pt>
                <c:pt idx="9576">
                  <c:v>9576</c:v>
                </c:pt>
                <c:pt idx="9577">
                  <c:v>9577</c:v>
                </c:pt>
                <c:pt idx="9578">
                  <c:v>9578</c:v>
                </c:pt>
                <c:pt idx="9579">
                  <c:v>9579</c:v>
                </c:pt>
                <c:pt idx="9580">
                  <c:v>9580</c:v>
                </c:pt>
                <c:pt idx="9581">
                  <c:v>9581</c:v>
                </c:pt>
                <c:pt idx="9582">
                  <c:v>9582</c:v>
                </c:pt>
                <c:pt idx="9583">
                  <c:v>9583</c:v>
                </c:pt>
                <c:pt idx="9584">
                  <c:v>9584</c:v>
                </c:pt>
                <c:pt idx="9585">
                  <c:v>9585</c:v>
                </c:pt>
                <c:pt idx="9586">
                  <c:v>9586</c:v>
                </c:pt>
                <c:pt idx="9587">
                  <c:v>9587</c:v>
                </c:pt>
                <c:pt idx="9588">
                  <c:v>9588</c:v>
                </c:pt>
                <c:pt idx="9589">
                  <c:v>9589</c:v>
                </c:pt>
                <c:pt idx="9590">
                  <c:v>9590</c:v>
                </c:pt>
                <c:pt idx="9591">
                  <c:v>9591</c:v>
                </c:pt>
                <c:pt idx="9592">
                  <c:v>9592</c:v>
                </c:pt>
                <c:pt idx="9593">
                  <c:v>9593</c:v>
                </c:pt>
                <c:pt idx="9594">
                  <c:v>9594</c:v>
                </c:pt>
                <c:pt idx="9595">
                  <c:v>9595</c:v>
                </c:pt>
                <c:pt idx="9596">
                  <c:v>9596</c:v>
                </c:pt>
                <c:pt idx="9597">
                  <c:v>9597</c:v>
                </c:pt>
                <c:pt idx="9598">
                  <c:v>9598</c:v>
                </c:pt>
                <c:pt idx="9599">
                  <c:v>9599</c:v>
                </c:pt>
                <c:pt idx="9600">
                  <c:v>9600</c:v>
                </c:pt>
                <c:pt idx="9601">
                  <c:v>9601</c:v>
                </c:pt>
                <c:pt idx="9602">
                  <c:v>9602</c:v>
                </c:pt>
                <c:pt idx="9603">
                  <c:v>9603</c:v>
                </c:pt>
                <c:pt idx="9604">
                  <c:v>9604</c:v>
                </c:pt>
                <c:pt idx="9605">
                  <c:v>9605</c:v>
                </c:pt>
                <c:pt idx="9606">
                  <c:v>9606</c:v>
                </c:pt>
                <c:pt idx="9607">
                  <c:v>9607</c:v>
                </c:pt>
                <c:pt idx="9608">
                  <c:v>9608</c:v>
                </c:pt>
                <c:pt idx="9609">
                  <c:v>9609</c:v>
                </c:pt>
                <c:pt idx="9610">
                  <c:v>9610</c:v>
                </c:pt>
                <c:pt idx="9611">
                  <c:v>9611</c:v>
                </c:pt>
                <c:pt idx="9612">
                  <c:v>9612</c:v>
                </c:pt>
                <c:pt idx="9613">
                  <c:v>9613</c:v>
                </c:pt>
                <c:pt idx="9614">
                  <c:v>9614</c:v>
                </c:pt>
                <c:pt idx="9615">
                  <c:v>9615</c:v>
                </c:pt>
                <c:pt idx="9616">
                  <c:v>9616</c:v>
                </c:pt>
                <c:pt idx="9617">
                  <c:v>9617</c:v>
                </c:pt>
                <c:pt idx="9618">
                  <c:v>9618</c:v>
                </c:pt>
                <c:pt idx="9619">
                  <c:v>9619</c:v>
                </c:pt>
                <c:pt idx="9620">
                  <c:v>9620</c:v>
                </c:pt>
                <c:pt idx="9621">
                  <c:v>9621</c:v>
                </c:pt>
                <c:pt idx="9622">
                  <c:v>9622</c:v>
                </c:pt>
                <c:pt idx="9623">
                  <c:v>9623</c:v>
                </c:pt>
                <c:pt idx="9624">
                  <c:v>9624</c:v>
                </c:pt>
                <c:pt idx="9625">
                  <c:v>9625</c:v>
                </c:pt>
                <c:pt idx="9626">
                  <c:v>9626</c:v>
                </c:pt>
                <c:pt idx="9627">
                  <c:v>9627</c:v>
                </c:pt>
                <c:pt idx="9628">
                  <c:v>9628</c:v>
                </c:pt>
                <c:pt idx="9629">
                  <c:v>9629</c:v>
                </c:pt>
                <c:pt idx="9630">
                  <c:v>9630</c:v>
                </c:pt>
                <c:pt idx="9631">
                  <c:v>9631</c:v>
                </c:pt>
                <c:pt idx="9632">
                  <c:v>9632</c:v>
                </c:pt>
                <c:pt idx="9633">
                  <c:v>9633</c:v>
                </c:pt>
                <c:pt idx="9634">
                  <c:v>9634</c:v>
                </c:pt>
                <c:pt idx="9635">
                  <c:v>9635</c:v>
                </c:pt>
                <c:pt idx="9636">
                  <c:v>9636</c:v>
                </c:pt>
                <c:pt idx="9637">
                  <c:v>9637</c:v>
                </c:pt>
                <c:pt idx="9638">
                  <c:v>9638</c:v>
                </c:pt>
                <c:pt idx="9639">
                  <c:v>9639</c:v>
                </c:pt>
                <c:pt idx="9640">
                  <c:v>9640</c:v>
                </c:pt>
                <c:pt idx="9641">
                  <c:v>9641</c:v>
                </c:pt>
                <c:pt idx="9642">
                  <c:v>9642</c:v>
                </c:pt>
                <c:pt idx="9643">
                  <c:v>9643</c:v>
                </c:pt>
                <c:pt idx="9644">
                  <c:v>9644</c:v>
                </c:pt>
                <c:pt idx="9645">
                  <c:v>9645</c:v>
                </c:pt>
                <c:pt idx="9646">
                  <c:v>9646</c:v>
                </c:pt>
                <c:pt idx="9647">
                  <c:v>9647</c:v>
                </c:pt>
                <c:pt idx="9648">
                  <c:v>9648</c:v>
                </c:pt>
                <c:pt idx="9649">
                  <c:v>9649</c:v>
                </c:pt>
                <c:pt idx="9650">
                  <c:v>9650</c:v>
                </c:pt>
                <c:pt idx="9651">
                  <c:v>9651</c:v>
                </c:pt>
                <c:pt idx="9652">
                  <c:v>9652</c:v>
                </c:pt>
                <c:pt idx="9653">
                  <c:v>9653</c:v>
                </c:pt>
                <c:pt idx="9654">
                  <c:v>9654</c:v>
                </c:pt>
                <c:pt idx="9655">
                  <c:v>9655</c:v>
                </c:pt>
                <c:pt idx="9656">
                  <c:v>9656</c:v>
                </c:pt>
                <c:pt idx="9657">
                  <c:v>9657</c:v>
                </c:pt>
                <c:pt idx="9658">
                  <c:v>9658</c:v>
                </c:pt>
                <c:pt idx="9659">
                  <c:v>9659</c:v>
                </c:pt>
                <c:pt idx="9660">
                  <c:v>9660</c:v>
                </c:pt>
                <c:pt idx="9661">
                  <c:v>9661</c:v>
                </c:pt>
                <c:pt idx="9662">
                  <c:v>9662</c:v>
                </c:pt>
                <c:pt idx="9663">
                  <c:v>9663</c:v>
                </c:pt>
                <c:pt idx="9664">
                  <c:v>9664</c:v>
                </c:pt>
                <c:pt idx="9665">
                  <c:v>9665</c:v>
                </c:pt>
                <c:pt idx="9666">
                  <c:v>9666</c:v>
                </c:pt>
                <c:pt idx="9667">
                  <c:v>9667</c:v>
                </c:pt>
                <c:pt idx="9668">
                  <c:v>9668</c:v>
                </c:pt>
                <c:pt idx="9669">
                  <c:v>9669</c:v>
                </c:pt>
                <c:pt idx="9670">
                  <c:v>9670</c:v>
                </c:pt>
                <c:pt idx="9671">
                  <c:v>9671</c:v>
                </c:pt>
                <c:pt idx="9672">
                  <c:v>9672</c:v>
                </c:pt>
                <c:pt idx="9673">
                  <c:v>9673</c:v>
                </c:pt>
                <c:pt idx="9674">
                  <c:v>9674</c:v>
                </c:pt>
                <c:pt idx="9675">
                  <c:v>9675</c:v>
                </c:pt>
                <c:pt idx="9676">
                  <c:v>9676</c:v>
                </c:pt>
                <c:pt idx="9677">
                  <c:v>9677</c:v>
                </c:pt>
                <c:pt idx="9678">
                  <c:v>9678</c:v>
                </c:pt>
                <c:pt idx="9679">
                  <c:v>9679</c:v>
                </c:pt>
                <c:pt idx="9680">
                  <c:v>9680</c:v>
                </c:pt>
                <c:pt idx="9681">
                  <c:v>9681</c:v>
                </c:pt>
                <c:pt idx="9682">
                  <c:v>9682</c:v>
                </c:pt>
                <c:pt idx="9683">
                  <c:v>9683</c:v>
                </c:pt>
                <c:pt idx="9684">
                  <c:v>9684</c:v>
                </c:pt>
                <c:pt idx="9685">
                  <c:v>9685</c:v>
                </c:pt>
                <c:pt idx="9686">
                  <c:v>9686</c:v>
                </c:pt>
                <c:pt idx="9687">
                  <c:v>9687</c:v>
                </c:pt>
                <c:pt idx="9688">
                  <c:v>9688</c:v>
                </c:pt>
                <c:pt idx="9689">
                  <c:v>9689</c:v>
                </c:pt>
                <c:pt idx="9690">
                  <c:v>9690</c:v>
                </c:pt>
                <c:pt idx="9691">
                  <c:v>9691</c:v>
                </c:pt>
                <c:pt idx="9692">
                  <c:v>9692</c:v>
                </c:pt>
                <c:pt idx="9693">
                  <c:v>9693</c:v>
                </c:pt>
                <c:pt idx="9694">
                  <c:v>9694</c:v>
                </c:pt>
                <c:pt idx="9695">
                  <c:v>9695</c:v>
                </c:pt>
                <c:pt idx="9696">
                  <c:v>9696</c:v>
                </c:pt>
                <c:pt idx="9697">
                  <c:v>9697</c:v>
                </c:pt>
                <c:pt idx="9698">
                  <c:v>9698</c:v>
                </c:pt>
                <c:pt idx="9699">
                  <c:v>9699</c:v>
                </c:pt>
                <c:pt idx="9700">
                  <c:v>9700</c:v>
                </c:pt>
                <c:pt idx="9701">
                  <c:v>9701</c:v>
                </c:pt>
                <c:pt idx="9702">
                  <c:v>9702</c:v>
                </c:pt>
                <c:pt idx="9703">
                  <c:v>9703</c:v>
                </c:pt>
                <c:pt idx="9704">
                  <c:v>9704</c:v>
                </c:pt>
                <c:pt idx="9705">
                  <c:v>9705</c:v>
                </c:pt>
                <c:pt idx="9706">
                  <c:v>9706</c:v>
                </c:pt>
                <c:pt idx="9707">
                  <c:v>9707</c:v>
                </c:pt>
                <c:pt idx="9708">
                  <c:v>9708</c:v>
                </c:pt>
                <c:pt idx="9709">
                  <c:v>9709</c:v>
                </c:pt>
                <c:pt idx="9710">
                  <c:v>9710</c:v>
                </c:pt>
                <c:pt idx="9711">
                  <c:v>9711</c:v>
                </c:pt>
                <c:pt idx="9712">
                  <c:v>9712</c:v>
                </c:pt>
                <c:pt idx="9713">
                  <c:v>9713</c:v>
                </c:pt>
                <c:pt idx="9714">
                  <c:v>9714</c:v>
                </c:pt>
                <c:pt idx="9715">
                  <c:v>9715</c:v>
                </c:pt>
                <c:pt idx="9716">
                  <c:v>9716</c:v>
                </c:pt>
                <c:pt idx="9717">
                  <c:v>9717</c:v>
                </c:pt>
                <c:pt idx="9718">
                  <c:v>9718</c:v>
                </c:pt>
                <c:pt idx="9719">
                  <c:v>9719</c:v>
                </c:pt>
                <c:pt idx="9720">
                  <c:v>9720</c:v>
                </c:pt>
                <c:pt idx="9721">
                  <c:v>9721</c:v>
                </c:pt>
                <c:pt idx="9722">
                  <c:v>9722</c:v>
                </c:pt>
                <c:pt idx="9723">
                  <c:v>9723</c:v>
                </c:pt>
                <c:pt idx="9724">
                  <c:v>9724</c:v>
                </c:pt>
                <c:pt idx="9725">
                  <c:v>9725</c:v>
                </c:pt>
                <c:pt idx="9726">
                  <c:v>9726</c:v>
                </c:pt>
                <c:pt idx="9727">
                  <c:v>9727</c:v>
                </c:pt>
                <c:pt idx="9728">
                  <c:v>9728</c:v>
                </c:pt>
                <c:pt idx="9729">
                  <c:v>9729</c:v>
                </c:pt>
                <c:pt idx="9730">
                  <c:v>9730</c:v>
                </c:pt>
                <c:pt idx="9731">
                  <c:v>9731</c:v>
                </c:pt>
                <c:pt idx="9732">
                  <c:v>9732</c:v>
                </c:pt>
                <c:pt idx="9733">
                  <c:v>9733</c:v>
                </c:pt>
                <c:pt idx="9734">
                  <c:v>9734</c:v>
                </c:pt>
                <c:pt idx="9735">
                  <c:v>9735</c:v>
                </c:pt>
                <c:pt idx="9736">
                  <c:v>9736</c:v>
                </c:pt>
                <c:pt idx="9737">
                  <c:v>9737</c:v>
                </c:pt>
                <c:pt idx="9738">
                  <c:v>9738</c:v>
                </c:pt>
                <c:pt idx="9739">
                  <c:v>9739</c:v>
                </c:pt>
                <c:pt idx="9740">
                  <c:v>9740</c:v>
                </c:pt>
                <c:pt idx="9741">
                  <c:v>9741</c:v>
                </c:pt>
                <c:pt idx="9742">
                  <c:v>9742</c:v>
                </c:pt>
                <c:pt idx="9743">
                  <c:v>9743</c:v>
                </c:pt>
                <c:pt idx="9744">
                  <c:v>9744</c:v>
                </c:pt>
                <c:pt idx="9745">
                  <c:v>9745</c:v>
                </c:pt>
                <c:pt idx="9746">
                  <c:v>9746</c:v>
                </c:pt>
                <c:pt idx="9747">
                  <c:v>9747</c:v>
                </c:pt>
                <c:pt idx="9748">
                  <c:v>9748</c:v>
                </c:pt>
                <c:pt idx="9749">
                  <c:v>9749</c:v>
                </c:pt>
                <c:pt idx="9750">
                  <c:v>9750</c:v>
                </c:pt>
                <c:pt idx="9751">
                  <c:v>9751</c:v>
                </c:pt>
                <c:pt idx="9752">
                  <c:v>9752</c:v>
                </c:pt>
                <c:pt idx="9753">
                  <c:v>9753</c:v>
                </c:pt>
                <c:pt idx="9754">
                  <c:v>9754</c:v>
                </c:pt>
                <c:pt idx="9755">
                  <c:v>9755</c:v>
                </c:pt>
                <c:pt idx="9756">
                  <c:v>9756</c:v>
                </c:pt>
                <c:pt idx="9757">
                  <c:v>9757</c:v>
                </c:pt>
                <c:pt idx="9758">
                  <c:v>9758</c:v>
                </c:pt>
                <c:pt idx="9759">
                  <c:v>9759</c:v>
                </c:pt>
                <c:pt idx="9760">
                  <c:v>9760</c:v>
                </c:pt>
                <c:pt idx="9761">
                  <c:v>9761</c:v>
                </c:pt>
                <c:pt idx="9762">
                  <c:v>9762</c:v>
                </c:pt>
                <c:pt idx="9763">
                  <c:v>9763</c:v>
                </c:pt>
                <c:pt idx="9764">
                  <c:v>9764</c:v>
                </c:pt>
                <c:pt idx="9765">
                  <c:v>9765</c:v>
                </c:pt>
                <c:pt idx="9766">
                  <c:v>9766</c:v>
                </c:pt>
                <c:pt idx="9767">
                  <c:v>9767</c:v>
                </c:pt>
                <c:pt idx="9768">
                  <c:v>9768</c:v>
                </c:pt>
                <c:pt idx="9769">
                  <c:v>9769</c:v>
                </c:pt>
                <c:pt idx="9770">
                  <c:v>9770</c:v>
                </c:pt>
                <c:pt idx="9771">
                  <c:v>9771</c:v>
                </c:pt>
                <c:pt idx="9772">
                  <c:v>9772</c:v>
                </c:pt>
                <c:pt idx="9773">
                  <c:v>9773</c:v>
                </c:pt>
                <c:pt idx="9774">
                  <c:v>9774</c:v>
                </c:pt>
                <c:pt idx="9775">
                  <c:v>9775</c:v>
                </c:pt>
                <c:pt idx="9776">
                  <c:v>9776</c:v>
                </c:pt>
                <c:pt idx="9777">
                  <c:v>9777</c:v>
                </c:pt>
                <c:pt idx="9778">
                  <c:v>9778</c:v>
                </c:pt>
                <c:pt idx="9779">
                  <c:v>9779</c:v>
                </c:pt>
                <c:pt idx="9780">
                  <c:v>9780</c:v>
                </c:pt>
                <c:pt idx="9781">
                  <c:v>9781</c:v>
                </c:pt>
                <c:pt idx="9782">
                  <c:v>9782</c:v>
                </c:pt>
                <c:pt idx="9783">
                  <c:v>9783</c:v>
                </c:pt>
                <c:pt idx="9784">
                  <c:v>9784</c:v>
                </c:pt>
                <c:pt idx="9785">
                  <c:v>9785</c:v>
                </c:pt>
                <c:pt idx="9786">
                  <c:v>9786</c:v>
                </c:pt>
                <c:pt idx="9787">
                  <c:v>9787</c:v>
                </c:pt>
                <c:pt idx="9788">
                  <c:v>9788</c:v>
                </c:pt>
                <c:pt idx="9789">
                  <c:v>9789</c:v>
                </c:pt>
                <c:pt idx="9790">
                  <c:v>9790</c:v>
                </c:pt>
                <c:pt idx="9791">
                  <c:v>9791</c:v>
                </c:pt>
                <c:pt idx="9792">
                  <c:v>9792</c:v>
                </c:pt>
                <c:pt idx="9793">
                  <c:v>9793</c:v>
                </c:pt>
                <c:pt idx="9794">
                  <c:v>9794</c:v>
                </c:pt>
                <c:pt idx="9795">
                  <c:v>9795</c:v>
                </c:pt>
                <c:pt idx="9796">
                  <c:v>9796</c:v>
                </c:pt>
                <c:pt idx="9797">
                  <c:v>9797</c:v>
                </c:pt>
                <c:pt idx="9798">
                  <c:v>9798</c:v>
                </c:pt>
                <c:pt idx="9799">
                  <c:v>9799</c:v>
                </c:pt>
                <c:pt idx="9800">
                  <c:v>9800</c:v>
                </c:pt>
                <c:pt idx="9801">
                  <c:v>9801</c:v>
                </c:pt>
                <c:pt idx="9802">
                  <c:v>9802</c:v>
                </c:pt>
                <c:pt idx="9803">
                  <c:v>9803</c:v>
                </c:pt>
                <c:pt idx="9804">
                  <c:v>9804</c:v>
                </c:pt>
                <c:pt idx="9805">
                  <c:v>9805</c:v>
                </c:pt>
                <c:pt idx="9806">
                  <c:v>9806</c:v>
                </c:pt>
                <c:pt idx="9807">
                  <c:v>9807</c:v>
                </c:pt>
                <c:pt idx="9808">
                  <c:v>9808</c:v>
                </c:pt>
                <c:pt idx="9809">
                  <c:v>9809</c:v>
                </c:pt>
                <c:pt idx="9810">
                  <c:v>9810</c:v>
                </c:pt>
                <c:pt idx="9811">
                  <c:v>9811</c:v>
                </c:pt>
                <c:pt idx="9812">
                  <c:v>9812</c:v>
                </c:pt>
                <c:pt idx="9813">
                  <c:v>9813</c:v>
                </c:pt>
                <c:pt idx="9814">
                  <c:v>9814</c:v>
                </c:pt>
                <c:pt idx="9815">
                  <c:v>9815</c:v>
                </c:pt>
                <c:pt idx="9816">
                  <c:v>9816</c:v>
                </c:pt>
                <c:pt idx="9817">
                  <c:v>9817</c:v>
                </c:pt>
                <c:pt idx="9818">
                  <c:v>9818</c:v>
                </c:pt>
                <c:pt idx="9819">
                  <c:v>9819</c:v>
                </c:pt>
                <c:pt idx="9820">
                  <c:v>9820</c:v>
                </c:pt>
                <c:pt idx="9821">
                  <c:v>9821</c:v>
                </c:pt>
                <c:pt idx="9822">
                  <c:v>9822</c:v>
                </c:pt>
                <c:pt idx="9823">
                  <c:v>9823</c:v>
                </c:pt>
                <c:pt idx="9824">
                  <c:v>9824</c:v>
                </c:pt>
                <c:pt idx="9825">
                  <c:v>9825</c:v>
                </c:pt>
                <c:pt idx="9826">
                  <c:v>9826</c:v>
                </c:pt>
                <c:pt idx="9827">
                  <c:v>9827</c:v>
                </c:pt>
                <c:pt idx="9828">
                  <c:v>9828</c:v>
                </c:pt>
                <c:pt idx="9829">
                  <c:v>9829</c:v>
                </c:pt>
                <c:pt idx="9830">
                  <c:v>9830</c:v>
                </c:pt>
                <c:pt idx="9831">
                  <c:v>9831</c:v>
                </c:pt>
                <c:pt idx="9832">
                  <c:v>9832</c:v>
                </c:pt>
                <c:pt idx="9833">
                  <c:v>9833</c:v>
                </c:pt>
                <c:pt idx="9834">
                  <c:v>9834</c:v>
                </c:pt>
                <c:pt idx="9835">
                  <c:v>9835</c:v>
                </c:pt>
                <c:pt idx="9836">
                  <c:v>9836</c:v>
                </c:pt>
                <c:pt idx="9837">
                  <c:v>9837</c:v>
                </c:pt>
                <c:pt idx="9838">
                  <c:v>9838</c:v>
                </c:pt>
                <c:pt idx="9839">
                  <c:v>9839</c:v>
                </c:pt>
                <c:pt idx="9840">
                  <c:v>9840</c:v>
                </c:pt>
                <c:pt idx="9841">
                  <c:v>9841</c:v>
                </c:pt>
                <c:pt idx="9842">
                  <c:v>9842</c:v>
                </c:pt>
                <c:pt idx="9843">
                  <c:v>9843</c:v>
                </c:pt>
                <c:pt idx="9844">
                  <c:v>9844</c:v>
                </c:pt>
                <c:pt idx="9845">
                  <c:v>9845</c:v>
                </c:pt>
                <c:pt idx="9846">
                  <c:v>9846</c:v>
                </c:pt>
                <c:pt idx="9847">
                  <c:v>9847</c:v>
                </c:pt>
                <c:pt idx="9848">
                  <c:v>9848</c:v>
                </c:pt>
                <c:pt idx="9849">
                  <c:v>9849</c:v>
                </c:pt>
                <c:pt idx="9850">
                  <c:v>9850</c:v>
                </c:pt>
                <c:pt idx="9851">
                  <c:v>9851</c:v>
                </c:pt>
                <c:pt idx="9852">
                  <c:v>9852</c:v>
                </c:pt>
                <c:pt idx="9853">
                  <c:v>9853</c:v>
                </c:pt>
                <c:pt idx="9854">
                  <c:v>9854</c:v>
                </c:pt>
                <c:pt idx="9855">
                  <c:v>9855</c:v>
                </c:pt>
                <c:pt idx="9856">
                  <c:v>9856</c:v>
                </c:pt>
                <c:pt idx="9857">
                  <c:v>9857</c:v>
                </c:pt>
                <c:pt idx="9858">
                  <c:v>9858</c:v>
                </c:pt>
                <c:pt idx="9859">
                  <c:v>9859</c:v>
                </c:pt>
                <c:pt idx="9860">
                  <c:v>9860</c:v>
                </c:pt>
                <c:pt idx="9861">
                  <c:v>9861</c:v>
                </c:pt>
                <c:pt idx="9862">
                  <c:v>9862</c:v>
                </c:pt>
                <c:pt idx="9863">
                  <c:v>9863</c:v>
                </c:pt>
                <c:pt idx="9864">
                  <c:v>9864</c:v>
                </c:pt>
                <c:pt idx="9865">
                  <c:v>9865</c:v>
                </c:pt>
                <c:pt idx="9866">
                  <c:v>9866</c:v>
                </c:pt>
                <c:pt idx="9867">
                  <c:v>9867</c:v>
                </c:pt>
                <c:pt idx="9868">
                  <c:v>9868</c:v>
                </c:pt>
                <c:pt idx="9869">
                  <c:v>9869</c:v>
                </c:pt>
                <c:pt idx="9870">
                  <c:v>9870</c:v>
                </c:pt>
                <c:pt idx="9871">
                  <c:v>9871</c:v>
                </c:pt>
                <c:pt idx="9872">
                  <c:v>9872</c:v>
                </c:pt>
                <c:pt idx="9873">
                  <c:v>9873</c:v>
                </c:pt>
                <c:pt idx="9874">
                  <c:v>9874</c:v>
                </c:pt>
                <c:pt idx="9875">
                  <c:v>9875</c:v>
                </c:pt>
                <c:pt idx="9876">
                  <c:v>9876</c:v>
                </c:pt>
                <c:pt idx="9877">
                  <c:v>9877</c:v>
                </c:pt>
                <c:pt idx="9878">
                  <c:v>9878</c:v>
                </c:pt>
                <c:pt idx="9879">
                  <c:v>9879</c:v>
                </c:pt>
                <c:pt idx="9880">
                  <c:v>9880</c:v>
                </c:pt>
                <c:pt idx="9881">
                  <c:v>9881</c:v>
                </c:pt>
                <c:pt idx="9882">
                  <c:v>9882</c:v>
                </c:pt>
                <c:pt idx="9883">
                  <c:v>9883</c:v>
                </c:pt>
                <c:pt idx="9884">
                  <c:v>9884</c:v>
                </c:pt>
                <c:pt idx="9885">
                  <c:v>9885</c:v>
                </c:pt>
                <c:pt idx="9886">
                  <c:v>9886</c:v>
                </c:pt>
                <c:pt idx="9887">
                  <c:v>9887</c:v>
                </c:pt>
                <c:pt idx="9888">
                  <c:v>9888</c:v>
                </c:pt>
                <c:pt idx="9889">
                  <c:v>9889</c:v>
                </c:pt>
                <c:pt idx="9890">
                  <c:v>9890</c:v>
                </c:pt>
                <c:pt idx="9891">
                  <c:v>9891</c:v>
                </c:pt>
                <c:pt idx="9892">
                  <c:v>9892</c:v>
                </c:pt>
                <c:pt idx="9893">
                  <c:v>9893</c:v>
                </c:pt>
                <c:pt idx="9894">
                  <c:v>9894</c:v>
                </c:pt>
                <c:pt idx="9895">
                  <c:v>9895</c:v>
                </c:pt>
                <c:pt idx="9896">
                  <c:v>9896</c:v>
                </c:pt>
                <c:pt idx="9897">
                  <c:v>9897</c:v>
                </c:pt>
                <c:pt idx="9898">
                  <c:v>9898</c:v>
                </c:pt>
                <c:pt idx="9899">
                  <c:v>9899</c:v>
                </c:pt>
                <c:pt idx="9900">
                  <c:v>9900</c:v>
                </c:pt>
                <c:pt idx="9901">
                  <c:v>9901</c:v>
                </c:pt>
                <c:pt idx="9902">
                  <c:v>9902</c:v>
                </c:pt>
                <c:pt idx="9903">
                  <c:v>9903</c:v>
                </c:pt>
                <c:pt idx="9904">
                  <c:v>9904</c:v>
                </c:pt>
                <c:pt idx="9905">
                  <c:v>9905</c:v>
                </c:pt>
                <c:pt idx="9906">
                  <c:v>9906</c:v>
                </c:pt>
                <c:pt idx="9907">
                  <c:v>9907</c:v>
                </c:pt>
                <c:pt idx="9908">
                  <c:v>9908</c:v>
                </c:pt>
                <c:pt idx="9909">
                  <c:v>9909</c:v>
                </c:pt>
                <c:pt idx="9910">
                  <c:v>9910</c:v>
                </c:pt>
                <c:pt idx="9911">
                  <c:v>9911</c:v>
                </c:pt>
                <c:pt idx="9912">
                  <c:v>9912</c:v>
                </c:pt>
                <c:pt idx="9913">
                  <c:v>9913</c:v>
                </c:pt>
                <c:pt idx="9914">
                  <c:v>9914</c:v>
                </c:pt>
                <c:pt idx="9915">
                  <c:v>9915</c:v>
                </c:pt>
                <c:pt idx="9916">
                  <c:v>9916</c:v>
                </c:pt>
                <c:pt idx="9917">
                  <c:v>9917</c:v>
                </c:pt>
                <c:pt idx="9918">
                  <c:v>9918</c:v>
                </c:pt>
                <c:pt idx="9919">
                  <c:v>9919</c:v>
                </c:pt>
                <c:pt idx="9920">
                  <c:v>9920</c:v>
                </c:pt>
                <c:pt idx="9921">
                  <c:v>9921</c:v>
                </c:pt>
                <c:pt idx="9922">
                  <c:v>9922</c:v>
                </c:pt>
                <c:pt idx="9923">
                  <c:v>9923</c:v>
                </c:pt>
                <c:pt idx="9924">
                  <c:v>9924</c:v>
                </c:pt>
                <c:pt idx="9925">
                  <c:v>9925</c:v>
                </c:pt>
                <c:pt idx="9926">
                  <c:v>9926</c:v>
                </c:pt>
                <c:pt idx="9927">
                  <c:v>9927</c:v>
                </c:pt>
                <c:pt idx="9928">
                  <c:v>9928</c:v>
                </c:pt>
                <c:pt idx="9929">
                  <c:v>9929</c:v>
                </c:pt>
                <c:pt idx="9930">
                  <c:v>9930</c:v>
                </c:pt>
                <c:pt idx="9931">
                  <c:v>9931</c:v>
                </c:pt>
                <c:pt idx="9932">
                  <c:v>9932</c:v>
                </c:pt>
                <c:pt idx="9933">
                  <c:v>9933</c:v>
                </c:pt>
                <c:pt idx="9934">
                  <c:v>9934</c:v>
                </c:pt>
                <c:pt idx="9935">
                  <c:v>9935</c:v>
                </c:pt>
                <c:pt idx="9936">
                  <c:v>9936</c:v>
                </c:pt>
                <c:pt idx="9937">
                  <c:v>9937</c:v>
                </c:pt>
                <c:pt idx="9938">
                  <c:v>9938</c:v>
                </c:pt>
                <c:pt idx="9939">
                  <c:v>9939</c:v>
                </c:pt>
                <c:pt idx="9940">
                  <c:v>9940</c:v>
                </c:pt>
                <c:pt idx="9941">
                  <c:v>9941</c:v>
                </c:pt>
                <c:pt idx="9942">
                  <c:v>9942</c:v>
                </c:pt>
                <c:pt idx="9943">
                  <c:v>9943</c:v>
                </c:pt>
                <c:pt idx="9944">
                  <c:v>9944</c:v>
                </c:pt>
                <c:pt idx="9945">
                  <c:v>9945</c:v>
                </c:pt>
                <c:pt idx="9946">
                  <c:v>9946</c:v>
                </c:pt>
                <c:pt idx="9947">
                  <c:v>9947</c:v>
                </c:pt>
                <c:pt idx="9948">
                  <c:v>9948</c:v>
                </c:pt>
                <c:pt idx="9949">
                  <c:v>9949</c:v>
                </c:pt>
                <c:pt idx="9950">
                  <c:v>9950</c:v>
                </c:pt>
                <c:pt idx="9951">
                  <c:v>9951</c:v>
                </c:pt>
                <c:pt idx="9952">
                  <c:v>9952</c:v>
                </c:pt>
                <c:pt idx="9953">
                  <c:v>9953</c:v>
                </c:pt>
                <c:pt idx="9954">
                  <c:v>9954</c:v>
                </c:pt>
                <c:pt idx="9955">
                  <c:v>9955</c:v>
                </c:pt>
                <c:pt idx="9956">
                  <c:v>9956</c:v>
                </c:pt>
                <c:pt idx="9957">
                  <c:v>9957</c:v>
                </c:pt>
                <c:pt idx="9958">
                  <c:v>9958</c:v>
                </c:pt>
                <c:pt idx="9959">
                  <c:v>9959</c:v>
                </c:pt>
                <c:pt idx="9960">
                  <c:v>9960</c:v>
                </c:pt>
                <c:pt idx="9961">
                  <c:v>9961</c:v>
                </c:pt>
                <c:pt idx="9962">
                  <c:v>9962</c:v>
                </c:pt>
                <c:pt idx="9963">
                  <c:v>9963</c:v>
                </c:pt>
                <c:pt idx="9964">
                  <c:v>9964</c:v>
                </c:pt>
                <c:pt idx="9965">
                  <c:v>9965</c:v>
                </c:pt>
                <c:pt idx="9966">
                  <c:v>9966</c:v>
                </c:pt>
                <c:pt idx="9967">
                  <c:v>9967</c:v>
                </c:pt>
                <c:pt idx="9968">
                  <c:v>9968</c:v>
                </c:pt>
                <c:pt idx="9969">
                  <c:v>9969</c:v>
                </c:pt>
                <c:pt idx="9970">
                  <c:v>9970</c:v>
                </c:pt>
                <c:pt idx="9971">
                  <c:v>9971</c:v>
                </c:pt>
                <c:pt idx="9972">
                  <c:v>9972</c:v>
                </c:pt>
                <c:pt idx="9973">
                  <c:v>9973</c:v>
                </c:pt>
                <c:pt idx="9974">
                  <c:v>9974</c:v>
                </c:pt>
                <c:pt idx="9975">
                  <c:v>9975</c:v>
                </c:pt>
                <c:pt idx="9976">
                  <c:v>9976</c:v>
                </c:pt>
                <c:pt idx="9977">
                  <c:v>9977</c:v>
                </c:pt>
                <c:pt idx="9978">
                  <c:v>9978</c:v>
                </c:pt>
                <c:pt idx="9979">
                  <c:v>9979</c:v>
                </c:pt>
                <c:pt idx="9980">
                  <c:v>9980</c:v>
                </c:pt>
                <c:pt idx="9981">
                  <c:v>9981</c:v>
                </c:pt>
                <c:pt idx="9982">
                  <c:v>9982</c:v>
                </c:pt>
                <c:pt idx="9983">
                  <c:v>9983</c:v>
                </c:pt>
                <c:pt idx="9984">
                  <c:v>9984</c:v>
                </c:pt>
                <c:pt idx="9985">
                  <c:v>9985</c:v>
                </c:pt>
                <c:pt idx="9986">
                  <c:v>9986</c:v>
                </c:pt>
                <c:pt idx="9987">
                  <c:v>9987</c:v>
                </c:pt>
                <c:pt idx="9988">
                  <c:v>9988</c:v>
                </c:pt>
                <c:pt idx="9989">
                  <c:v>9989</c:v>
                </c:pt>
                <c:pt idx="9990">
                  <c:v>9990</c:v>
                </c:pt>
                <c:pt idx="9991">
                  <c:v>9991</c:v>
                </c:pt>
                <c:pt idx="9992">
                  <c:v>9992</c:v>
                </c:pt>
                <c:pt idx="9993">
                  <c:v>9993</c:v>
                </c:pt>
                <c:pt idx="9994">
                  <c:v>9994</c:v>
                </c:pt>
                <c:pt idx="9995">
                  <c:v>9995</c:v>
                </c:pt>
                <c:pt idx="9996">
                  <c:v>9996</c:v>
                </c:pt>
                <c:pt idx="9997">
                  <c:v>9997</c:v>
                </c:pt>
                <c:pt idx="9998">
                  <c:v>9998</c:v>
                </c:pt>
                <c:pt idx="9999">
                  <c:v>9999</c:v>
                </c:pt>
                <c:pt idx="10000">
                  <c:v>10000</c:v>
                </c:pt>
                <c:pt idx="10001">
                  <c:v>10001</c:v>
                </c:pt>
                <c:pt idx="10002">
                  <c:v>10002</c:v>
                </c:pt>
                <c:pt idx="10003">
                  <c:v>10003</c:v>
                </c:pt>
                <c:pt idx="10004">
                  <c:v>10004</c:v>
                </c:pt>
                <c:pt idx="10005">
                  <c:v>10005</c:v>
                </c:pt>
                <c:pt idx="10006">
                  <c:v>10006</c:v>
                </c:pt>
                <c:pt idx="10007">
                  <c:v>10007</c:v>
                </c:pt>
                <c:pt idx="10008">
                  <c:v>10008</c:v>
                </c:pt>
                <c:pt idx="10009">
                  <c:v>10009</c:v>
                </c:pt>
                <c:pt idx="10010">
                  <c:v>10010</c:v>
                </c:pt>
                <c:pt idx="10011">
                  <c:v>10011</c:v>
                </c:pt>
                <c:pt idx="10012">
                  <c:v>10012</c:v>
                </c:pt>
                <c:pt idx="10013">
                  <c:v>10013</c:v>
                </c:pt>
                <c:pt idx="10014">
                  <c:v>10014</c:v>
                </c:pt>
                <c:pt idx="10015">
                  <c:v>10015</c:v>
                </c:pt>
                <c:pt idx="10016">
                  <c:v>10016</c:v>
                </c:pt>
                <c:pt idx="10017">
                  <c:v>10017</c:v>
                </c:pt>
                <c:pt idx="10018">
                  <c:v>10018</c:v>
                </c:pt>
                <c:pt idx="10019">
                  <c:v>10019</c:v>
                </c:pt>
                <c:pt idx="10020">
                  <c:v>10020</c:v>
                </c:pt>
                <c:pt idx="10021">
                  <c:v>10021</c:v>
                </c:pt>
                <c:pt idx="10022">
                  <c:v>10022</c:v>
                </c:pt>
                <c:pt idx="10023">
                  <c:v>10023</c:v>
                </c:pt>
                <c:pt idx="10024">
                  <c:v>10024</c:v>
                </c:pt>
                <c:pt idx="10025">
                  <c:v>10025</c:v>
                </c:pt>
                <c:pt idx="10026">
                  <c:v>10026</c:v>
                </c:pt>
                <c:pt idx="10027">
                  <c:v>10027</c:v>
                </c:pt>
                <c:pt idx="10028">
                  <c:v>10028</c:v>
                </c:pt>
                <c:pt idx="10029">
                  <c:v>10029</c:v>
                </c:pt>
                <c:pt idx="10030">
                  <c:v>10030</c:v>
                </c:pt>
                <c:pt idx="10031">
                  <c:v>10031</c:v>
                </c:pt>
                <c:pt idx="10032">
                  <c:v>10032</c:v>
                </c:pt>
                <c:pt idx="10033">
                  <c:v>10033</c:v>
                </c:pt>
                <c:pt idx="10034">
                  <c:v>10034</c:v>
                </c:pt>
                <c:pt idx="10035">
                  <c:v>10035</c:v>
                </c:pt>
                <c:pt idx="10036">
                  <c:v>10036</c:v>
                </c:pt>
                <c:pt idx="10037">
                  <c:v>10037</c:v>
                </c:pt>
                <c:pt idx="10038">
                  <c:v>10038</c:v>
                </c:pt>
                <c:pt idx="10039">
                  <c:v>10039</c:v>
                </c:pt>
                <c:pt idx="10040">
                  <c:v>10040</c:v>
                </c:pt>
                <c:pt idx="10041">
                  <c:v>10041</c:v>
                </c:pt>
                <c:pt idx="10042">
                  <c:v>10042</c:v>
                </c:pt>
                <c:pt idx="10043">
                  <c:v>10043</c:v>
                </c:pt>
                <c:pt idx="10044">
                  <c:v>10044</c:v>
                </c:pt>
                <c:pt idx="10045">
                  <c:v>10045</c:v>
                </c:pt>
                <c:pt idx="10046">
                  <c:v>10046</c:v>
                </c:pt>
                <c:pt idx="10047">
                  <c:v>10047</c:v>
                </c:pt>
                <c:pt idx="10048">
                  <c:v>10048</c:v>
                </c:pt>
                <c:pt idx="10049">
                  <c:v>10049</c:v>
                </c:pt>
                <c:pt idx="10050">
                  <c:v>10050</c:v>
                </c:pt>
                <c:pt idx="10051">
                  <c:v>10051</c:v>
                </c:pt>
                <c:pt idx="10052">
                  <c:v>10052</c:v>
                </c:pt>
                <c:pt idx="10053">
                  <c:v>10053</c:v>
                </c:pt>
                <c:pt idx="10054">
                  <c:v>10054</c:v>
                </c:pt>
                <c:pt idx="10055">
                  <c:v>10055</c:v>
                </c:pt>
                <c:pt idx="10056">
                  <c:v>10056</c:v>
                </c:pt>
                <c:pt idx="10057">
                  <c:v>10057</c:v>
                </c:pt>
                <c:pt idx="10058">
                  <c:v>10058</c:v>
                </c:pt>
                <c:pt idx="10059">
                  <c:v>10059</c:v>
                </c:pt>
                <c:pt idx="10060">
                  <c:v>10060</c:v>
                </c:pt>
                <c:pt idx="10061">
                  <c:v>10061</c:v>
                </c:pt>
                <c:pt idx="10062">
                  <c:v>10062</c:v>
                </c:pt>
                <c:pt idx="10063">
                  <c:v>10063</c:v>
                </c:pt>
                <c:pt idx="10064">
                  <c:v>10064</c:v>
                </c:pt>
                <c:pt idx="10065">
                  <c:v>10065</c:v>
                </c:pt>
                <c:pt idx="10066">
                  <c:v>10066</c:v>
                </c:pt>
                <c:pt idx="10067">
                  <c:v>10067</c:v>
                </c:pt>
                <c:pt idx="10068">
                  <c:v>10068</c:v>
                </c:pt>
                <c:pt idx="10069">
                  <c:v>10069</c:v>
                </c:pt>
                <c:pt idx="10070">
                  <c:v>10070</c:v>
                </c:pt>
                <c:pt idx="10071">
                  <c:v>10071</c:v>
                </c:pt>
                <c:pt idx="10072">
                  <c:v>10072</c:v>
                </c:pt>
                <c:pt idx="10073">
                  <c:v>10073</c:v>
                </c:pt>
                <c:pt idx="10074">
                  <c:v>10074</c:v>
                </c:pt>
                <c:pt idx="10075">
                  <c:v>10075</c:v>
                </c:pt>
                <c:pt idx="10076">
                  <c:v>10076</c:v>
                </c:pt>
                <c:pt idx="10077">
                  <c:v>10077</c:v>
                </c:pt>
                <c:pt idx="10078">
                  <c:v>10078</c:v>
                </c:pt>
                <c:pt idx="10079">
                  <c:v>10079</c:v>
                </c:pt>
                <c:pt idx="10080">
                  <c:v>10080</c:v>
                </c:pt>
                <c:pt idx="10081">
                  <c:v>10081</c:v>
                </c:pt>
                <c:pt idx="10082">
                  <c:v>10082</c:v>
                </c:pt>
                <c:pt idx="10083">
                  <c:v>10083</c:v>
                </c:pt>
                <c:pt idx="10084">
                  <c:v>10084</c:v>
                </c:pt>
                <c:pt idx="10085">
                  <c:v>10085</c:v>
                </c:pt>
                <c:pt idx="10086">
                  <c:v>10086</c:v>
                </c:pt>
                <c:pt idx="10087">
                  <c:v>10087</c:v>
                </c:pt>
                <c:pt idx="10088">
                  <c:v>10088</c:v>
                </c:pt>
                <c:pt idx="10089">
                  <c:v>10089</c:v>
                </c:pt>
                <c:pt idx="10090">
                  <c:v>10090</c:v>
                </c:pt>
                <c:pt idx="10091">
                  <c:v>10091</c:v>
                </c:pt>
                <c:pt idx="10092">
                  <c:v>10092</c:v>
                </c:pt>
                <c:pt idx="10093">
                  <c:v>10093</c:v>
                </c:pt>
                <c:pt idx="10094">
                  <c:v>10094</c:v>
                </c:pt>
                <c:pt idx="10095">
                  <c:v>10095</c:v>
                </c:pt>
                <c:pt idx="10096">
                  <c:v>10096</c:v>
                </c:pt>
                <c:pt idx="10097">
                  <c:v>10097</c:v>
                </c:pt>
                <c:pt idx="10098">
                  <c:v>10098</c:v>
                </c:pt>
                <c:pt idx="10099">
                  <c:v>10099</c:v>
                </c:pt>
                <c:pt idx="10100">
                  <c:v>10100</c:v>
                </c:pt>
                <c:pt idx="10101">
                  <c:v>10101</c:v>
                </c:pt>
                <c:pt idx="10102">
                  <c:v>10102</c:v>
                </c:pt>
                <c:pt idx="10103">
                  <c:v>10103</c:v>
                </c:pt>
                <c:pt idx="10104">
                  <c:v>10104</c:v>
                </c:pt>
                <c:pt idx="10105">
                  <c:v>10105</c:v>
                </c:pt>
                <c:pt idx="10106">
                  <c:v>10106</c:v>
                </c:pt>
                <c:pt idx="10107">
                  <c:v>10107</c:v>
                </c:pt>
                <c:pt idx="10108">
                  <c:v>10108</c:v>
                </c:pt>
                <c:pt idx="10109">
                  <c:v>10109</c:v>
                </c:pt>
                <c:pt idx="10110">
                  <c:v>10110</c:v>
                </c:pt>
                <c:pt idx="10111">
                  <c:v>10111</c:v>
                </c:pt>
                <c:pt idx="10112">
                  <c:v>10112</c:v>
                </c:pt>
                <c:pt idx="10113">
                  <c:v>10113</c:v>
                </c:pt>
                <c:pt idx="10114">
                  <c:v>10114</c:v>
                </c:pt>
                <c:pt idx="10115">
                  <c:v>10115</c:v>
                </c:pt>
                <c:pt idx="10116">
                  <c:v>10116</c:v>
                </c:pt>
                <c:pt idx="10117">
                  <c:v>10117</c:v>
                </c:pt>
                <c:pt idx="10118">
                  <c:v>10118</c:v>
                </c:pt>
                <c:pt idx="10119">
                  <c:v>10119</c:v>
                </c:pt>
                <c:pt idx="10120">
                  <c:v>10120</c:v>
                </c:pt>
                <c:pt idx="10121">
                  <c:v>10121</c:v>
                </c:pt>
                <c:pt idx="10122">
                  <c:v>10122</c:v>
                </c:pt>
                <c:pt idx="10123">
                  <c:v>10123</c:v>
                </c:pt>
                <c:pt idx="10124">
                  <c:v>10124</c:v>
                </c:pt>
                <c:pt idx="10125">
                  <c:v>10125</c:v>
                </c:pt>
                <c:pt idx="10126">
                  <c:v>10126</c:v>
                </c:pt>
                <c:pt idx="10127">
                  <c:v>10127</c:v>
                </c:pt>
                <c:pt idx="10128">
                  <c:v>10128</c:v>
                </c:pt>
                <c:pt idx="10129">
                  <c:v>10129</c:v>
                </c:pt>
                <c:pt idx="10130">
                  <c:v>10130</c:v>
                </c:pt>
                <c:pt idx="10131">
                  <c:v>10131</c:v>
                </c:pt>
                <c:pt idx="10132">
                  <c:v>10132</c:v>
                </c:pt>
                <c:pt idx="10133">
                  <c:v>10133</c:v>
                </c:pt>
                <c:pt idx="10134">
                  <c:v>10134</c:v>
                </c:pt>
                <c:pt idx="10135">
                  <c:v>10135</c:v>
                </c:pt>
                <c:pt idx="10136">
                  <c:v>10136</c:v>
                </c:pt>
                <c:pt idx="10137">
                  <c:v>10137</c:v>
                </c:pt>
                <c:pt idx="10138">
                  <c:v>10138</c:v>
                </c:pt>
                <c:pt idx="10139">
                  <c:v>10139</c:v>
                </c:pt>
                <c:pt idx="10140">
                  <c:v>10140</c:v>
                </c:pt>
                <c:pt idx="10141">
                  <c:v>10141</c:v>
                </c:pt>
                <c:pt idx="10142">
                  <c:v>10142</c:v>
                </c:pt>
                <c:pt idx="10143">
                  <c:v>10143</c:v>
                </c:pt>
                <c:pt idx="10144">
                  <c:v>10144</c:v>
                </c:pt>
                <c:pt idx="10145">
                  <c:v>10145</c:v>
                </c:pt>
                <c:pt idx="10146">
                  <c:v>10146</c:v>
                </c:pt>
                <c:pt idx="10147">
                  <c:v>10147</c:v>
                </c:pt>
                <c:pt idx="10148">
                  <c:v>10148</c:v>
                </c:pt>
                <c:pt idx="10149">
                  <c:v>10149</c:v>
                </c:pt>
                <c:pt idx="10150">
                  <c:v>10150</c:v>
                </c:pt>
                <c:pt idx="10151">
                  <c:v>10151</c:v>
                </c:pt>
                <c:pt idx="10152">
                  <c:v>10152</c:v>
                </c:pt>
                <c:pt idx="10153">
                  <c:v>10153</c:v>
                </c:pt>
                <c:pt idx="10154">
                  <c:v>10154</c:v>
                </c:pt>
                <c:pt idx="10155">
                  <c:v>10155</c:v>
                </c:pt>
                <c:pt idx="10156">
                  <c:v>10156</c:v>
                </c:pt>
                <c:pt idx="10157">
                  <c:v>10157</c:v>
                </c:pt>
                <c:pt idx="10158">
                  <c:v>10158</c:v>
                </c:pt>
                <c:pt idx="10159">
                  <c:v>10159</c:v>
                </c:pt>
                <c:pt idx="10160">
                  <c:v>10160</c:v>
                </c:pt>
                <c:pt idx="10161">
                  <c:v>10161</c:v>
                </c:pt>
                <c:pt idx="10162">
                  <c:v>10162</c:v>
                </c:pt>
                <c:pt idx="10163">
                  <c:v>10163</c:v>
                </c:pt>
                <c:pt idx="10164">
                  <c:v>10164</c:v>
                </c:pt>
                <c:pt idx="10165">
                  <c:v>10165</c:v>
                </c:pt>
                <c:pt idx="10166">
                  <c:v>10166</c:v>
                </c:pt>
                <c:pt idx="10167">
                  <c:v>10167</c:v>
                </c:pt>
                <c:pt idx="10168">
                  <c:v>10168</c:v>
                </c:pt>
                <c:pt idx="10169">
                  <c:v>10169</c:v>
                </c:pt>
                <c:pt idx="10170">
                  <c:v>10170</c:v>
                </c:pt>
                <c:pt idx="10171">
                  <c:v>10171</c:v>
                </c:pt>
                <c:pt idx="10172">
                  <c:v>10172</c:v>
                </c:pt>
                <c:pt idx="10173">
                  <c:v>10173</c:v>
                </c:pt>
                <c:pt idx="10174">
                  <c:v>10174</c:v>
                </c:pt>
                <c:pt idx="10175">
                  <c:v>10175</c:v>
                </c:pt>
                <c:pt idx="10176">
                  <c:v>10176</c:v>
                </c:pt>
                <c:pt idx="10177">
                  <c:v>10177</c:v>
                </c:pt>
                <c:pt idx="10178">
                  <c:v>10178</c:v>
                </c:pt>
                <c:pt idx="10179">
                  <c:v>10179</c:v>
                </c:pt>
                <c:pt idx="10180">
                  <c:v>10180</c:v>
                </c:pt>
                <c:pt idx="10181">
                  <c:v>10181</c:v>
                </c:pt>
                <c:pt idx="10182">
                  <c:v>10182</c:v>
                </c:pt>
                <c:pt idx="10183">
                  <c:v>10183</c:v>
                </c:pt>
                <c:pt idx="10184">
                  <c:v>10184</c:v>
                </c:pt>
                <c:pt idx="10185">
                  <c:v>10185</c:v>
                </c:pt>
                <c:pt idx="10186">
                  <c:v>10186</c:v>
                </c:pt>
                <c:pt idx="10187">
                  <c:v>10187</c:v>
                </c:pt>
                <c:pt idx="10188">
                  <c:v>10188</c:v>
                </c:pt>
                <c:pt idx="10189">
                  <c:v>10189</c:v>
                </c:pt>
                <c:pt idx="10190">
                  <c:v>10190</c:v>
                </c:pt>
                <c:pt idx="10191">
                  <c:v>10191</c:v>
                </c:pt>
                <c:pt idx="10192">
                  <c:v>10192</c:v>
                </c:pt>
                <c:pt idx="10193">
                  <c:v>10193</c:v>
                </c:pt>
                <c:pt idx="10194">
                  <c:v>10194</c:v>
                </c:pt>
                <c:pt idx="10195">
                  <c:v>10195</c:v>
                </c:pt>
                <c:pt idx="10196">
                  <c:v>10196</c:v>
                </c:pt>
                <c:pt idx="10197">
                  <c:v>10197</c:v>
                </c:pt>
                <c:pt idx="10198">
                  <c:v>10198</c:v>
                </c:pt>
                <c:pt idx="10199">
                  <c:v>10199</c:v>
                </c:pt>
                <c:pt idx="10200">
                  <c:v>10200</c:v>
                </c:pt>
                <c:pt idx="10201">
                  <c:v>10201</c:v>
                </c:pt>
                <c:pt idx="10202">
                  <c:v>10202</c:v>
                </c:pt>
                <c:pt idx="10203">
                  <c:v>10203</c:v>
                </c:pt>
                <c:pt idx="10204">
                  <c:v>10204</c:v>
                </c:pt>
                <c:pt idx="10205">
                  <c:v>10205</c:v>
                </c:pt>
                <c:pt idx="10206">
                  <c:v>10206</c:v>
                </c:pt>
                <c:pt idx="10207">
                  <c:v>10207</c:v>
                </c:pt>
                <c:pt idx="10208">
                  <c:v>10208</c:v>
                </c:pt>
                <c:pt idx="10209">
                  <c:v>10209</c:v>
                </c:pt>
                <c:pt idx="10210">
                  <c:v>10210</c:v>
                </c:pt>
                <c:pt idx="10211">
                  <c:v>10211</c:v>
                </c:pt>
                <c:pt idx="10212">
                  <c:v>10212</c:v>
                </c:pt>
                <c:pt idx="10213">
                  <c:v>10213</c:v>
                </c:pt>
                <c:pt idx="10214">
                  <c:v>10214</c:v>
                </c:pt>
                <c:pt idx="10215">
                  <c:v>10215</c:v>
                </c:pt>
                <c:pt idx="10216">
                  <c:v>10216</c:v>
                </c:pt>
                <c:pt idx="10217">
                  <c:v>10217</c:v>
                </c:pt>
                <c:pt idx="10218">
                  <c:v>10218</c:v>
                </c:pt>
                <c:pt idx="10219">
                  <c:v>10219</c:v>
                </c:pt>
                <c:pt idx="10220">
                  <c:v>10220</c:v>
                </c:pt>
                <c:pt idx="10221">
                  <c:v>10221</c:v>
                </c:pt>
                <c:pt idx="10222">
                  <c:v>10222</c:v>
                </c:pt>
                <c:pt idx="10223">
                  <c:v>10223</c:v>
                </c:pt>
                <c:pt idx="10224">
                  <c:v>10224</c:v>
                </c:pt>
                <c:pt idx="10225">
                  <c:v>10225</c:v>
                </c:pt>
                <c:pt idx="10226">
                  <c:v>10226</c:v>
                </c:pt>
                <c:pt idx="10227">
                  <c:v>10227</c:v>
                </c:pt>
                <c:pt idx="10228">
                  <c:v>10228</c:v>
                </c:pt>
                <c:pt idx="10229">
                  <c:v>10229</c:v>
                </c:pt>
                <c:pt idx="10230">
                  <c:v>10230</c:v>
                </c:pt>
                <c:pt idx="10231">
                  <c:v>10231</c:v>
                </c:pt>
                <c:pt idx="10232">
                  <c:v>10232</c:v>
                </c:pt>
                <c:pt idx="10233">
                  <c:v>10233</c:v>
                </c:pt>
                <c:pt idx="10234">
                  <c:v>10234</c:v>
                </c:pt>
                <c:pt idx="10235">
                  <c:v>10235</c:v>
                </c:pt>
                <c:pt idx="10236">
                  <c:v>10236</c:v>
                </c:pt>
                <c:pt idx="10237">
                  <c:v>10237</c:v>
                </c:pt>
                <c:pt idx="10238">
                  <c:v>10238</c:v>
                </c:pt>
                <c:pt idx="10239">
                  <c:v>10239</c:v>
                </c:pt>
                <c:pt idx="10240">
                  <c:v>10240</c:v>
                </c:pt>
                <c:pt idx="10241">
                  <c:v>10241</c:v>
                </c:pt>
                <c:pt idx="10242">
                  <c:v>10242</c:v>
                </c:pt>
                <c:pt idx="10243">
                  <c:v>10243</c:v>
                </c:pt>
                <c:pt idx="10244">
                  <c:v>10244</c:v>
                </c:pt>
                <c:pt idx="10245">
                  <c:v>10245</c:v>
                </c:pt>
                <c:pt idx="10246">
                  <c:v>10246</c:v>
                </c:pt>
                <c:pt idx="10247">
                  <c:v>10247</c:v>
                </c:pt>
                <c:pt idx="10248">
                  <c:v>10248</c:v>
                </c:pt>
                <c:pt idx="10249">
                  <c:v>10249</c:v>
                </c:pt>
                <c:pt idx="10250">
                  <c:v>10250</c:v>
                </c:pt>
                <c:pt idx="10251">
                  <c:v>10251</c:v>
                </c:pt>
                <c:pt idx="10252">
                  <c:v>10252</c:v>
                </c:pt>
                <c:pt idx="10253">
                  <c:v>10253</c:v>
                </c:pt>
                <c:pt idx="10254">
                  <c:v>10254</c:v>
                </c:pt>
                <c:pt idx="10255">
                  <c:v>10255</c:v>
                </c:pt>
                <c:pt idx="10256">
                  <c:v>10256</c:v>
                </c:pt>
                <c:pt idx="10257">
                  <c:v>10257</c:v>
                </c:pt>
                <c:pt idx="10258">
                  <c:v>10258</c:v>
                </c:pt>
                <c:pt idx="10259">
                  <c:v>10259</c:v>
                </c:pt>
                <c:pt idx="10260">
                  <c:v>10260</c:v>
                </c:pt>
                <c:pt idx="10261">
                  <c:v>10261</c:v>
                </c:pt>
                <c:pt idx="10262">
                  <c:v>10262</c:v>
                </c:pt>
                <c:pt idx="10263">
                  <c:v>10263</c:v>
                </c:pt>
                <c:pt idx="10264">
                  <c:v>10264</c:v>
                </c:pt>
                <c:pt idx="10265">
                  <c:v>10265</c:v>
                </c:pt>
                <c:pt idx="10266">
                  <c:v>10266</c:v>
                </c:pt>
                <c:pt idx="10267">
                  <c:v>10267</c:v>
                </c:pt>
                <c:pt idx="10268">
                  <c:v>10268</c:v>
                </c:pt>
                <c:pt idx="10269">
                  <c:v>10269</c:v>
                </c:pt>
                <c:pt idx="10270">
                  <c:v>10270</c:v>
                </c:pt>
                <c:pt idx="10271">
                  <c:v>10271</c:v>
                </c:pt>
                <c:pt idx="10272">
                  <c:v>10272</c:v>
                </c:pt>
                <c:pt idx="10273">
                  <c:v>10273</c:v>
                </c:pt>
                <c:pt idx="10274">
                  <c:v>10274</c:v>
                </c:pt>
                <c:pt idx="10275">
                  <c:v>10275</c:v>
                </c:pt>
                <c:pt idx="10276">
                  <c:v>10276</c:v>
                </c:pt>
                <c:pt idx="10277">
                  <c:v>10277</c:v>
                </c:pt>
                <c:pt idx="10278">
                  <c:v>10278</c:v>
                </c:pt>
                <c:pt idx="10279">
                  <c:v>10279</c:v>
                </c:pt>
                <c:pt idx="10280">
                  <c:v>10280</c:v>
                </c:pt>
                <c:pt idx="10281">
                  <c:v>10281</c:v>
                </c:pt>
                <c:pt idx="10282">
                  <c:v>10282</c:v>
                </c:pt>
                <c:pt idx="10283">
                  <c:v>10283</c:v>
                </c:pt>
                <c:pt idx="10284">
                  <c:v>10284</c:v>
                </c:pt>
                <c:pt idx="10285">
                  <c:v>10285</c:v>
                </c:pt>
                <c:pt idx="10286">
                  <c:v>10286</c:v>
                </c:pt>
                <c:pt idx="10287">
                  <c:v>10287</c:v>
                </c:pt>
                <c:pt idx="10288">
                  <c:v>10288</c:v>
                </c:pt>
                <c:pt idx="10289">
                  <c:v>10289</c:v>
                </c:pt>
                <c:pt idx="10290">
                  <c:v>10290</c:v>
                </c:pt>
                <c:pt idx="10291">
                  <c:v>10291</c:v>
                </c:pt>
                <c:pt idx="10292">
                  <c:v>10292</c:v>
                </c:pt>
                <c:pt idx="10293">
                  <c:v>10293</c:v>
                </c:pt>
                <c:pt idx="10294">
                  <c:v>10294</c:v>
                </c:pt>
                <c:pt idx="10295">
                  <c:v>10295</c:v>
                </c:pt>
                <c:pt idx="10296">
                  <c:v>10296</c:v>
                </c:pt>
                <c:pt idx="10297">
                  <c:v>10297</c:v>
                </c:pt>
                <c:pt idx="10298">
                  <c:v>10298</c:v>
                </c:pt>
                <c:pt idx="10299">
                  <c:v>10299</c:v>
                </c:pt>
                <c:pt idx="10300">
                  <c:v>10300</c:v>
                </c:pt>
                <c:pt idx="10301">
                  <c:v>10301</c:v>
                </c:pt>
                <c:pt idx="10302">
                  <c:v>10302</c:v>
                </c:pt>
                <c:pt idx="10303">
                  <c:v>10303</c:v>
                </c:pt>
                <c:pt idx="10304">
                  <c:v>10304</c:v>
                </c:pt>
                <c:pt idx="10305">
                  <c:v>10305</c:v>
                </c:pt>
                <c:pt idx="10306">
                  <c:v>10306</c:v>
                </c:pt>
                <c:pt idx="10307">
                  <c:v>10307</c:v>
                </c:pt>
                <c:pt idx="10308">
                  <c:v>10308</c:v>
                </c:pt>
                <c:pt idx="10309">
                  <c:v>10309</c:v>
                </c:pt>
                <c:pt idx="10310">
                  <c:v>10310</c:v>
                </c:pt>
                <c:pt idx="10311">
                  <c:v>10311</c:v>
                </c:pt>
                <c:pt idx="10312">
                  <c:v>10312</c:v>
                </c:pt>
                <c:pt idx="10313">
                  <c:v>10313</c:v>
                </c:pt>
                <c:pt idx="10314">
                  <c:v>10314</c:v>
                </c:pt>
                <c:pt idx="10315">
                  <c:v>10315</c:v>
                </c:pt>
                <c:pt idx="10316">
                  <c:v>10316</c:v>
                </c:pt>
                <c:pt idx="10317">
                  <c:v>10317</c:v>
                </c:pt>
                <c:pt idx="10318">
                  <c:v>10318</c:v>
                </c:pt>
                <c:pt idx="10319">
                  <c:v>10319</c:v>
                </c:pt>
                <c:pt idx="10320">
                  <c:v>10320</c:v>
                </c:pt>
                <c:pt idx="10321">
                  <c:v>10321</c:v>
                </c:pt>
                <c:pt idx="10322">
                  <c:v>10322</c:v>
                </c:pt>
                <c:pt idx="10323">
                  <c:v>10323</c:v>
                </c:pt>
                <c:pt idx="10324">
                  <c:v>10324</c:v>
                </c:pt>
                <c:pt idx="10325">
                  <c:v>10325</c:v>
                </c:pt>
                <c:pt idx="10326">
                  <c:v>10326</c:v>
                </c:pt>
                <c:pt idx="10327">
                  <c:v>10327</c:v>
                </c:pt>
                <c:pt idx="10328">
                  <c:v>10328</c:v>
                </c:pt>
                <c:pt idx="10329">
                  <c:v>10329</c:v>
                </c:pt>
                <c:pt idx="10330">
                  <c:v>10330</c:v>
                </c:pt>
                <c:pt idx="10331">
                  <c:v>10331</c:v>
                </c:pt>
                <c:pt idx="10332">
                  <c:v>10332</c:v>
                </c:pt>
                <c:pt idx="10333">
                  <c:v>10333</c:v>
                </c:pt>
                <c:pt idx="10334">
                  <c:v>10334</c:v>
                </c:pt>
                <c:pt idx="10335">
                  <c:v>10335</c:v>
                </c:pt>
                <c:pt idx="10336">
                  <c:v>10336</c:v>
                </c:pt>
                <c:pt idx="10337">
                  <c:v>10337</c:v>
                </c:pt>
                <c:pt idx="10338">
                  <c:v>10338</c:v>
                </c:pt>
                <c:pt idx="10339">
                  <c:v>10339</c:v>
                </c:pt>
                <c:pt idx="10340">
                  <c:v>10340</c:v>
                </c:pt>
                <c:pt idx="10341">
                  <c:v>10341</c:v>
                </c:pt>
                <c:pt idx="10342">
                  <c:v>10342</c:v>
                </c:pt>
                <c:pt idx="10343">
                  <c:v>10343</c:v>
                </c:pt>
                <c:pt idx="10344">
                  <c:v>10344</c:v>
                </c:pt>
                <c:pt idx="10345">
                  <c:v>10345</c:v>
                </c:pt>
                <c:pt idx="10346">
                  <c:v>10346</c:v>
                </c:pt>
                <c:pt idx="10347">
                  <c:v>10347</c:v>
                </c:pt>
                <c:pt idx="10348">
                  <c:v>10348</c:v>
                </c:pt>
                <c:pt idx="10349">
                  <c:v>10349</c:v>
                </c:pt>
                <c:pt idx="10350">
                  <c:v>10350</c:v>
                </c:pt>
                <c:pt idx="10351">
                  <c:v>10351</c:v>
                </c:pt>
                <c:pt idx="10352">
                  <c:v>10352</c:v>
                </c:pt>
                <c:pt idx="10353">
                  <c:v>10353</c:v>
                </c:pt>
                <c:pt idx="10354">
                  <c:v>10354</c:v>
                </c:pt>
                <c:pt idx="10355">
                  <c:v>10355</c:v>
                </c:pt>
                <c:pt idx="10356">
                  <c:v>10356</c:v>
                </c:pt>
                <c:pt idx="10357">
                  <c:v>10357</c:v>
                </c:pt>
                <c:pt idx="10358">
                  <c:v>10358</c:v>
                </c:pt>
                <c:pt idx="10359">
                  <c:v>10359</c:v>
                </c:pt>
                <c:pt idx="10360">
                  <c:v>10360</c:v>
                </c:pt>
                <c:pt idx="10361">
                  <c:v>10361</c:v>
                </c:pt>
                <c:pt idx="10362">
                  <c:v>10362</c:v>
                </c:pt>
                <c:pt idx="10363">
                  <c:v>10363</c:v>
                </c:pt>
                <c:pt idx="10364">
                  <c:v>10364</c:v>
                </c:pt>
                <c:pt idx="10365">
                  <c:v>10365</c:v>
                </c:pt>
                <c:pt idx="10366">
                  <c:v>10366</c:v>
                </c:pt>
                <c:pt idx="10367">
                  <c:v>10367</c:v>
                </c:pt>
                <c:pt idx="10368">
                  <c:v>10368</c:v>
                </c:pt>
                <c:pt idx="10369">
                  <c:v>10369</c:v>
                </c:pt>
                <c:pt idx="10370">
                  <c:v>10370</c:v>
                </c:pt>
                <c:pt idx="10371">
                  <c:v>10371</c:v>
                </c:pt>
                <c:pt idx="10372">
                  <c:v>10372</c:v>
                </c:pt>
                <c:pt idx="10373">
                  <c:v>10373</c:v>
                </c:pt>
                <c:pt idx="10374">
                  <c:v>10374</c:v>
                </c:pt>
                <c:pt idx="10375">
                  <c:v>10375</c:v>
                </c:pt>
                <c:pt idx="10376">
                  <c:v>10376</c:v>
                </c:pt>
                <c:pt idx="10377">
                  <c:v>10377</c:v>
                </c:pt>
                <c:pt idx="10378">
                  <c:v>10378</c:v>
                </c:pt>
                <c:pt idx="10379">
                  <c:v>10379</c:v>
                </c:pt>
                <c:pt idx="10380">
                  <c:v>10380</c:v>
                </c:pt>
                <c:pt idx="10381">
                  <c:v>10381</c:v>
                </c:pt>
                <c:pt idx="10382">
                  <c:v>10382</c:v>
                </c:pt>
                <c:pt idx="10383">
                  <c:v>10383</c:v>
                </c:pt>
                <c:pt idx="10384">
                  <c:v>10384</c:v>
                </c:pt>
                <c:pt idx="10385">
                  <c:v>10385</c:v>
                </c:pt>
                <c:pt idx="10386">
                  <c:v>10386</c:v>
                </c:pt>
                <c:pt idx="10387">
                  <c:v>10387</c:v>
                </c:pt>
                <c:pt idx="10388">
                  <c:v>10388</c:v>
                </c:pt>
                <c:pt idx="10389">
                  <c:v>10389</c:v>
                </c:pt>
                <c:pt idx="10390">
                  <c:v>10390</c:v>
                </c:pt>
                <c:pt idx="10391">
                  <c:v>10391</c:v>
                </c:pt>
                <c:pt idx="10392">
                  <c:v>10392</c:v>
                </c:pt>
                <c:pt idx="10393">
                  <c:v>10393</c:v>
                </c:pt>
                <c:pt idx="10394">
                  <c:v>10394</c:v>
                </c:pt>
                <c:pt idx="10395">
                  <c:v>10395</c:v>
                </c:pt>
                <c:pt idx="10396">
                  <c:v>10396</c:v>
                </c:pt>
                <c:pt idx="10397">
                  <c:v>10397</c:v>
                </c:pt>
                <c:pt idx="10398">
                  <c:v>10398</c:v>
                </c:pt>
                <c:pt idx="10399">
                  <c:v>10399</c:v>
                </c:pt>
                <c:pt idx="10400">
                  <c:v>10400</c:v>
                </c:pt>
                <c:pt idx="10401">
                  <c:v>10401</c:v>
                </c:pt>
                <c:pt idx="10402">
                  <c:v>10402</c:v>
                </c:pt>
                <c:pt idx="10403">
                  <c:v>10403</c:v>
                </c:pt>
                <c:pt idx="10404">
                  <c:v>10404</c:v>
                </c:pt>
                <c:pt idx="10405">
                  <c:v>10405</c:v>
                </c:pt>
                <c:pt idx="10406">
                  <c:v>10406</c:v>
                </c:pt>
                <c:pt idx="10407">
                  <c:v>10407</c:v>
                </c:pt>
                <c:pt idx="10408">
                  <c:v>10408</c:v>
                </c:pt>
                <c:pt idx="10409">
                  <c:v>10409</c:v>
                </c:pt>
                <c:pt idx="10410">
                  <c:v>10410</c:v>
                </c:pt>
                <c:pt idx="10411">
                  <c:v>10411</c:v>
                </c:pt>
                <c:pt idx="10412">
                  <c:v>10412</c:v>
                </c:pt>
                <c:pt idx="10413">
                  <c:v>10413</c:v>
                </c:pt>
                <c:pt idx="10414">
                  <c:v>10414</c:v>
                </c:pt>
                <c:pt idx="10415">
                  <c:v>10415</c:v>
                </c:pt>
                <c:pt idx="10416">
                  <c:v>10416</c:v>
                </c:pt>
                <c:pt idx="10417">
                  <c:v>10417</c:v>
                </c:pt>
                <c:pt idx="10418">
                  <c:v>10418</c:v>
                </c:pt>
                <c:pt idx="10419">
                  <c:v>10419</c:v>
                </c:pt>
                <c:pt idx="10420">
                  <c:v>10420</c:v>
                </c:pt>
                <c:pt idx="10421">
                  <c:v>10421</c:v>
                </c:pt>
                <c:pt idx="10422">
                  <c:v>10422</c:v>
                </c:pt>
                <c:pt idx="10423">
                  <c:v>10423</c:v>
                </c:pt>
                <c:pt idx="10424">
                  <c:v>10424</c:v>
                </c:pt>
                <c:pt idx="10425">
                  <c:v>10425</c:v>
                </c:pt>
                <c:pt idx="10426">
                  <c:v>10426</c:v>
                </c:pt>
                <c:pt idx="10427">
                  <c:v>10427</c:v>
                </c:pt>
                <c:pt idx="10428">
                  <c:v>10428</c:v>
                </c:pt>
                <c:pt idx="10429">
                  <c:v>10429</c:v>
                </c:pt>
                <c:pt idx="10430">
                  <c:v>10430</c:v>
                </c:pt>
                <c:pt idx="10431">
                  <c:v>10431</c:v>
                </c:pt>
                <c:pt idx="10432">
                  <c:v>10432</c:v>
                </c:pt>
                <c:pt idx="10433">
                  <c:v>10433</c:v>
                </c:pt>
                <c:pt idx="10434">
                  <c:v>10434</c:v>
                </c:pt>
                <c:pt idx="10435">
                  <c:v>10435</c:v>
                </c:pt>
                <c:pt idx="10436">
                  <c:v>10436</c:v>
                </c:pt>
                <c:pt idx="10437">
                  <c:v>10437</c:v>
                </c:pt>
                <c:pt idx="10438">
                  <c:v>10438</c:v>
                </c:pt>
                <c:pt idx="10439">
                  <c:v>10439</c:v>
                </c:pt>
                <c:pt idx="10440">
                  <c:v>10440</c:v>
                </c:pt>
                <c:pt idx="10441">
                  <c:v>10441</c:v>
                </c:pt>
                <c:pt idx="10442">
                  <c:v>10442</c:v>
                </c:pt>
                <c:pt idx="10443">
                  <c:v>10443</c:v>
                </c:pt>
                <c:pt idx="10444">
                  <c:v>10444</c:v>
                </c:pt>
                <c:pt idx="10445">
                  <c:v>10445</c:v>
                </c:pt>
                <c:pt idx="10446">
                  <c:v>10446</c:v>
                </c:pt>
                <c:pt idx="10447">
                  <c:v>10447</c:v>
                </c:pt>
                <c:pt idx="10448">
                  <c:v>10448</c:v>
                </c:pt>
                <c:pt idx="10449">
                  <c:v>10449</c:v>
                </c:pt>
                <c:pt idx="10450">
                  <c:v>10450</c:v>
                </c:pt>
                <c:pt idx="10451">
                  <c:v>10451</c:v>
                </c:pt>
                <c:pt idx="10452">
                  <c:v>10452</c:v>
                </c:pt>
                <c:pt idx="10453">
                  <c:v>10453</c:v>
                </c:pt>
                <c:pt idx="10454">
                  <c:v>10454</c:v>
                </c:pt>
                <c:pt idx="10455">
                  <c:v>10455</c:v>
                </c:pt>
                <c:pt idx="10456">
                  <c:v>10456</c:v>
                </c:pt>
                <c:pt idx="10457">
                  <c:v>10457</c:v>
                </c:pt>
                <c:pt idx="10458">
                  <c:v>10458</c:v>
                </c:pt>
                <c:pt idx="10459">
                  <c:v>10459</c:v>
                </c:pt>
                <c:pt idx="10460">
                  <c:v>10460</c:v>
                </c:pt>
                <c:pt idx="10461">
                  <c:v>10461</c:v>
                </c:pt>
                <c:pt idx="10462">
                  <c:v>10462</c:v>
                </c:pt>
                <c:pt idx="10463">
                  <c:v>10463</c:v>
                </c:pt>
                <c:pt idx="10464">
                  <c:v>10464</c:v>
                </c:pt>
                <c:pt idx="10465">
                  <c:v>10465</c:v>
                </c:pt>
                <c:pt idx="10466">
                  <c:v>10466</c:v>
                </c:pt>
                <c:pt idx="10467">
                  <c:v>10467</c:v>
                </c:pt>
                <c:pt idx="10468">
                  <c:v>10468</c:v>
                </c:pt>
                <c:pt idx="10469">
                  <c:v>10469</c:v>
                </c:pt>
                <c:pt idx="10470">
                  <c:v>10470</c:v>
                </c:pt>
                <c:pt idx="10471">
                  <c:v>10471</c:v>
                </c:pt>
                <c:pt idx="10472">
                  <c:v>10472</c:v>
                </c:pt>
                <c:pt idx="10473">
                  <c:v>10473</c:v>
                </c:pt>
                <c:pt idx="10474">
                  <c:v>10474</c:v>
                </c:pt>
                <c:pt idx="10475">
                  <c:v>10475</c:v>
                </c:pt>
                <c:pt idx="10476">
                  <c:v>10476</c:v>
                </c:pt>
                <c:pt idx="10477">
                  <c:v>10477</c:v>
                </c:pt>
                <c:pt idx="10478">
                  <c:v>10478</c:v>
                </c:pt>
                <c:pt idx="10479">
                  <c:v>10479</c:v>
                </c:pt>
                <c:pt idx="10480">
                  <c:v>10480</c:v>
                </c:pt>
                <c:pt idx="10481">
                  <c:v>10481</c:v>
                </c:pt>
                <c:pt idx="10482">
                  <c:v>10482</c:v>
                </c:pt>
                <c:pt idx="10483">
                  <c:v>10483</c:v>
                </c:pt>
                <c:pt idx="10484">
                  <c:v>10484</c:v>
                </c:pt>
                <c:pt idx="10485">
                  <c:v>10485</c:v>
                </c:pt>
                <c:pt idx="10486">
                  <c:v>10486</c:v>
                </c:pt>
                <c:pt idx="10487">
                  <c:v>10487</c:v>
                </c:pt>
                <c:pt idx="10488">
                  <c:v>10488</c:v>
                </c:pt>
                <c:pt idx="10489">
                  <c:v>10489</c:v>
                </c:pt>
                <c:pt idx="10490">
                  <c:v>10490</c:v>
                </c:pt>
                <c:pt idx="10491">
                  <c:v>10491</c:v>
                </c:pt>
                <c:pt idx="10492">
                  <c:v>10492</c:v>
                </c:pt>
                <c:pt idx="10493">
                  <c:v>10493</c:v>
                </c:pt>
                <c:pt idx="10494">
                  <c:v>10494</c:v>
                </c:pt>
                <c:pt idx="10495">
                  <c:v>10495</c:v>
                </c:pt>
                <c:pt idx="10496">
                  <c:v>10496</c:v>
                </c:pt>
                <c:pt idx="10497">
                  <c:v>10497</c:v>
                </c:pt>
                <c:pt idx="10498">
                  <c:v>10498</c:v>
                </c:pt>
                <c:pt idx="10499">
                  <c:v>10499</c:v>
                </c:pt>
                <c:pt idx="10500">
                  <c:v>10500</c:v>
                </c:pt>
                <c:pt idx="10501">
                  <c:v>10501</c:v>
                </c:pt>
                <c:pt idx="10502">
                  <c:v>10502</c:v>
                </c:pt>
                <c:pt idx="10503">
                  <c:v>10503</c:v>
                </c:pt>
                <c:pt idx="10504">
                  <c:v>10504</c:v>
                </c:pt>
                <c:pt idx="10505">
                  <c:v>10505</c:v>
                </c:pt>
                <c:pt idx="10506">
                  <c:v>10506</c:v>
                </c:pt>
                <c:pt idx="10507">
                  <c:v>10507</c:v>
                </c:pt>
                <c:pt idx="10508">
                  <c:v>10508</c:v>
                </c:pt>
                <c:pt idx="10509">
                  <c:v>10509</c:v>
                </c:pt>
                <c:pt idx="10510">
                  <c:v>10510</c:v>
                </c:pt>
                <c:pt idx="10511">
                  <c:v>10511</c:v>
                </c:pt>
                <c:pt idx="10512">
                  <c:v>10512</c:v>
                </c:pt>
                <c:pt idx="10513">
                  <c:v>10513</c:v>
                </c:pt>
                <c:pt idx="10514">
                  <c:v>10514</c:v>
                </c:pt>
                <c:pt idx="10515">
                  <c:v>10515</c:v>
                </c:pt>
                <c:pt idx="10516">
                  <c:v>10516</c:v>
                </c:pt>
                <c:pt idx="10517">
                  <c:v>10517</c:v>
                </c:pt>
                <c:pt idx="10518">
                  <c:v>10518</c:v>
                </c:pt>
                <c:pt idx="10519">
                  <c:v>10519</c:v>
                </c:pt>
                <c:pt idx="10520">
                  <c:v>10520</c:v>
                </c:pt>
                <c:pt idx="10521">
                  <c:v>10521</c:v>
                </c:pt>
                <c:pt idx="10522">
                  <c:v>10522</c:v>
                </c:pt>
                <c:pt idx="10523">
                  <c:v>10523</c:v>
                </c:pt>
                <c:pt idx="10524">
                  <c:v>10524</c:v>
                </c:pt>
                <c:pt idx="10525">
                  <c:v>10525</c:v>
                </c:pt>
                <c:pt idx="10526">
                  <c:v>10526</c:v>
                </c:pt>
                <c:pt idx="10527">
                  <c:v>10527</c:v>
                </c:pt>
                <c:pt idx="10528">
                  <c:v>10528</c:v>
                </c:pt>
                <c:pt idx="10529">
                  <c:v>10529</c:v>
                </c:pt>
                <c:pt idx="10530">
                  <c:v>10530</c:v>
                </c:pt>
                <c:pt idx="10531">
                  <c:v>10531</c:v>
                </c:pt>
                <c:pt idx="10532">
                  <c:v>10532</c:v>
                </c:pt>
                <c:pt idx="10533">
                  <c:v>10533</c:v>
                </c:pt>
                <c:pt idx="10534">
                  <c:v>10534</c:v>
                </c:pt>
                <c:pt idx="10535">
                  <c:v>10535</c:v>
                </c:pt>
                <c:pt idx="10536">
                  <c:v>10536</c:v>
                </c:pt>
                <c:pt idx="10537">
                  <c:v>10537</c:v>
                </c:pt>
                <c:pt idx="10538">
                  <c:v>10538</c:v>
                </c:pt>
                <c:pt idx="10539">
                  <c:v>10539</c:v>
                </c:pt>
                <c:pt idx="10540">
                  <c:v>10540</c:v>
                </c:pt>
                <c:pt idx="10541">
                  <c:v>10541</c:v>
                </c:pt>
                <c:pt idx="10542">
                  <c:v>10542</c:v>
                </c:pt>
                <c:pt idx="10543">
                  <c:v>10543</c:v>
                </c:pt>
                <c:pt idx="10544">
                  <c:v>10544</c:v>
                </c:pt>
                <c:pt idx="10545">
                  <c:v>10545</c:v>
                </c:pt>
                <c:pt idx="10546">
                  <c:v>10546</c:v>
                </c:pt>
                <c:pt idx="10547">
                  <c:v>10547</c:v>
                </c:pt>
                <c:pt idx="10548">
                  <c:v>10548</c:v>
                </c:pt>
                <c:pt idx="10549">
                  <c:v>10549</c:v>
                </c:pt>
                <c:pt idx="10550">
                  <c:v>10550</c:v>
                </c:pt>
                <c:pt idx="10551">
                  <c:v>10551</c:v>
                </c:pt>
                <c:pt idx="10552">
                  <c:v>10552</c:v>
                </c:pt>
                <c:pt idx="10553">
                  <c:v>10553</c:v>
                </c:pt>
                <c:pt idx="10554">
                  <c:v>10554</c:v>
                </c:pt>
                <c:pt idx="10555">
                  <c:v>10555</c:v>
                </c:pt>
                <c:pt idx="10556">
                  <c:v>10556</c:v>
                </c:pt>
                <c:pt idx="10557">
                  <c:v>10557</c:v>
                </c:pt>
                <c:pt idx="10558">
                  <c:v>10558</c:v>
                </c:pt>
                <c:pt idx="10559">
                  <c:v>10559</c:v>
                </c:pt>
                <c:pt idx="10560">
                  <c:v>10560</c:v>
                </c:pt>
                <c:pt idx="10561">
                  <c:v>10561</c:v>
                </c:pt>
                <c:pt idx="10562">
                  <c:v>10562</c:v>
                </c:pt>
                <c:pt idx="10563">
                  <c:v>10563</c:v>
                </c:pt>
                <c:pt idx="10564">
                  <c:v>10564</c:v>
                </c:pt>
                <c:pt idx="10565">
                  <c:v>10565</c:v>
                </c:pt>
                <c:pt idx="10566">
                  <c:v>10566</c:v>
                </c:pt>
                <c:pt idx="10567">
                  <c:v>10567</c:v>
                </c:pt>
                <c:pt idx="10568">
                  <c:v>10568</c:v>
                </c:pt>
                <c:pt idx="10569">
                  <c:v>10569</c:v>
                </c:pt>
                <c:pt idx="10570">
                  <c:v>10570</c:v>
                </c:pt>
                <c:pt idx="10571">
                  <c:v>10571</c:v>
                </c:pt>
                <c:pt idx="10572">
                  <c:v>10572</c:v>
                </c:pt>
                <c:pt idx="10573">
                  <c:v>10573</c:v>
                </c:pt>
                <c:pt idx="10574">
                  <c:v>10574</c:v>
                </c:pt>
                <c:pt idx="10575">
                  <c:v>10575</c:v>
                </c:pt>
                <c:pt idx="10576">
                  <c:v>10576</c:v>
                </c:pt>
                <c:pt idx="10577">
                  <c:v>10577</c:v>
                </c:pt>
                <c:pt idx="10578">
                  <c:v>10578</c:v>
                </c:pt>
                <c:pt idx="10579">
                  <c:v>10579</c:v>
                </c:pt>
                <c:pt idx="10580">
                  <c:v>10580</c:v>
                </c:pt>
                <c:pt idx="10581">
                  <c:v>10581</c:v>
                </c:pt>
                <c:pt idx="10582">
                  <c:v>10582</c:v>
                </c:pt>
                <c:pt idx="10583">
                  <c:v>10583</c:v>
                </c:pt>
                <c:pt idx="10584">
                  <c:v>10584</c:v>
                </c:pt>
                <c:pt idx="10585">
                  <c:v>10585</c:v>
                </c:pt>
                <c:pt idx="10586">
                  <c:v>10586</c:v>
                </c:pt>
                <c:pt idx="10587">
                  <c:v>10587</c:v>
                </c:pt>
                <c:pt idx="10588">
                  <c:v>10588</c:v>
                </c:pt>
                <c:pt idx="10589">
                  <c:v>10589</c:v>
                </c:pt>
                <c:pt idx="10590">
                  <c:v>10590</c:v>
                </c:pt>
                <c:pt idx="10591">
                  <c:v>10591</c:v>
                </c:pt>
                <c:pt idx="10592">
                  <c:v>10592</c:v>
                </c:pt>
                <c:pt idx="10593">
                  <c:v>10593</c:v>
                </c:pt>
                <c:pt idx="10594">
                  <c:v>10594</c:v>
                </c:pt>
                <c:pt idx="10595">
                  <c:v>10595</c:v>
                </c:pt>
                <c:pt idx="10596">
                  <c:v>10596</c:v>
                </c:pt>
                <c:pt idx="10597">
                  <c:v>10597</c:v>
                </c:pt>
                <c:pt idx="10598">
                  <c:v>10598</c:v>
                </c:pt>
                <c:pt idx="10599">
                  <c:v>10599</c:v>
                </c:pt>
                <c:pt idx="10600">
                  <c:v>10600</c:v>
                </c:pt>
                <c:pt idx="10601">
                  <c:v>10601</c:v>
                </c:pt>
                <c:pt idx="10602">
                  <c:v>10602</c:v>
                </c:pt>
                <c:pt idx="10603">
                  <c:v>10603</c:v>
                </c:pt>
                <c:pt idx="10604">
                  <c:v>10604</c:v>
                </c:pt>
                <c:pt idx="10605">
                  <c:v>10605</c:v>
                </c:pt>
                <c:pt idx="10606">
                  <c:v>10606</c:v>
                </c:pt>
                <c:pt idx="10607">
                  <c:v>10607</c:v>
                </c:pt>
                <c:pt idx="10608">
                  <c:v>10608</c:v>
                </c:pt>
                <c:pt idx="10609">
                  <c:v>10609</c:v>
                </c:pt>
                <c:pt idx="10610">
                  <c:v>10610</c:v>
                </c:pt>
                <c:pt idx="10611">
                  <c:v>10611</c:v>
                </c:pt>
                <c:pt idx="10612">
                  <c:v>10612</c:v>
                </c:pt>
                <c:pt idx="10613">
                  <c:v>10613</c:v>
                </c:pt>
                <c:pt idx="10614">
                  <c:v>10614</c:v>
                </c:pt>
                <c:pt idx="10615">
                  <c:v>10615</c:v>
                </c:pt>
                <c:pt idx="10616">
                  <c:v>10616</c:v>
                </c:pt>
                <c:pt idx="10617">
                  <c:v>10617</c:v>
                </c:pt>
                <c:pt idx="10618">
                  <c:v>10618</c:v>
                </c:pt>
                <c:pt idx="10619">
                  <c:v>10619</c:v>
                </c:pt>
                <c:pt idx="10620">
                  <c:v>10620</c:v>
                </c:pt>
                <c:pt idx="10621">
                  <c:v>10621</c:v>
                </c:pt>
                <c:pt idx="10622">
                  <c:v>10622</c:v>
                </c:pt>
                <c:pt idx="10623">
                  <c:v>10623</c:v>
                </c:pt>
                <c:pt idx="10624">
                  <c:v>10624</c:v>
                </c:pt>
                <c:pt idx="10625">
                  <c:v>10625</c:v>
                </c:pt>
                <c:pt idx="10626">
                  <c:v>10626</c:v>
                </c:pt>
                <c:pt idx="10627">
                  <c:v>10627</c:v>
                </c:pt>
                <c:pt idx="10628">
                  <c:v>10628</c:v>
                </c:pt>
                <c:pt idx="10629">
                  <c:v>10629</c:v>
                </c:pt>
                <c:pt idx="10630">
                  <c:v>10630</c:v>
                </c:pt>
                <c:pt idx="10631">
                  <c:v>10631</c:v>
                </c:pt>
                <c:pt idx="10632">
                  <c:v>10632</c:v>
                </c:pt>
                <c:pt idx="10633">
                  <c:v>10633</c:v>
                </c:pt>
                <c:pt idx="10634">
                  <c:v>10634</c:v>
                </c:pt>
                <c:pt idx="10635">
                  <c:v>10635</c:v>
                </c:pt>
                <c:pt idx="10636">
                  <c:v>10636</c:v>
                </c:pt>
                <c:pt idx="10637">
                  <c:v>10637</c:v>
                </c:pt>
                <c:pt idx="10638">
                  <c:v>10638</c:v>
                </c:pt>
                <c:pt idx="10639">
                  <c:v>10639</c:v>
                </c:pt>
                <c:pt idx="10640">
                  <c:v>10640</c:v>
                </c:pt>
                <c:pt idx="10641">
                  <c:v>10641</c:v>
                </c:pt>
                <c:pt idx="10642">
                  <c:v>10642</c:v>
                </c:pt>
                <c:pt idx="10643">
                  <c:v>10643</c:v>
                </c:pt>
                <c:pt idx="10644">
                  <c:v>10644</c:v>
                </c:pt>
                <c:pt idx="10645">
                  <c:v>10645</c:v>
                </c:pt>
                <c:pt idx="10646">
                  <c:v>10646</c:v>
                </c:pt>
                <c:pt idx="10647">
                  <c:v>10647</c:v>
                </c:pt>
                <c:pt idx="10648">
                  <c:v>10648</c:v>
                </c:pt>
                <c:pt idx="10649">
                  <c:v>10649</c:v>
                </c:pt>
                <c:pt idx="10650">
                  <c:v>10650</c:v>
                </c:pt>
                <c:pt idx="10651">
                  <c:v>10651</c:v>
                </c:pt>
                <c:pt idx="10652">
                  <c:v>10652</c:v>
                </c:pt>
                <c:pt idx="10653">
                  <c:v>10653</c:v>
                </c:pt>
                <c:pt idx="10654">
                  <c:v>10654</c:v>
                </c:pt>
                <c:pt idx="10655">
                  <c:v>10655</c:v>
                </c:pt>
                <c:pt idx="10656">
                  <c:v>10656</c:v>
                </c:pt>
                <c:pt idx="10657">
                  <c:v>10657</c:v>
                </c:pt>
                <c:pt idx="10658">
                  <c:v>10658</c:v>
                </c:pt>
                <c:pt idx="10659">
                  <c:v>10659</c:v>
                </c:pt>
                <c:pt idx="10660">
                  <c:v>10660</c:v>
                </c:pt>
                <c:pt idx="10661">
                  <c:v>10661</c:v>
                </c:pt>
                <c:pt idx="10662">
                  <c:v>10662</c:v>
                </c:pt>
                <c:pt idx="10663">
                  <c:v>10663</c:v>
                </c:pt>
                <c:pt idx="10664">
                  <c:v>10664</c:v>
                </c:pt>
                <c:pt idx="10665">
                  <c:v>10665</c:v>
                </c:pt>
                <c:pt idx="10666">
                  <c:v>10666</c:v>
                </c:pt>
                <c:pt idx="10667">
                  <c:v>10667</c:v>
                </c:pt>
                <c:pt idx="10668">
                  <c:v>10668</c:v>
                </c:pt>
                <c:pt idx="10669">
                  <c:v>10669</c:v>
                </c:pt>
                <c:pt idx="10670">
                  <c:v>10670</c:v>
                </c:pt>
                <c:pt idx="10671">
                  <c:v>10671</c:v>
                </c:pt>
                <c:pt idx="10672">
                  <c:v>10672</c:v>
                </c:pt>
                <c:pt idx="10673">
                  <c:v>10673</c:v>
                </c:pt>
                <c:pt idx="10674">
                  <c:v>10674</c:v>
                </c:pt>
                <c:pt idx="10675">
                  <c:v>10675</c:v>
                </c:pt>
                <c:pt idx="10676">
                  <c:v>10676</c:v>
                </c:pt>
                <c:pt idx="10677">
                  <c:v>10677</c:v>
                </c:pt>
                <c:pt idx="10678">
                  <c:v>10678</c:v>
                </c:pt>
                <c:pt idx="10679">
                  <c:v>10679</c:v>
                </c:pt>
                <c:pt idx="10680">
                  <c:v>10680</c:v>
                </c:pt>
                <c:pt idx="10681">
                  <c:v>10681</c:v>
                </c:pt>
                <c:pt idx="10682">
                  <c:v>10682</c:v>
                </c:pt>
                <c:pt idx="10683">
                  <c:v>10683</c:v>
                </c:pt>
                <c:pt idx="10684">
                  <c:v>10684</c:v>
                </c:pt>
                <c:pt idx="10685">
                  <c:v>10685</c:v>
                </c:pt>
                <c:pt idx="10686">
                  <c:v>10686</c:v>
                </c:pt>
                <c:pt idx="10687">
                  <c:v>10687</c:v>
                </c:pt>
                <c:pt idx="10688">
                  <c:v>10688</c:v>
                </c:pt>
                <c:pt idx="10689">
                  <c:v>10689</c:v>
                </c:pt>
                <c:pt idx="10690">
                  <c:v>10690</c:v>
                </c:pt>
                <c:pt idx="10691">
                  <c:v>10691</c:v>
                </c:pt>
                <c:pt idx="10692">
                  <c:v>10692</c:v>
                </c:pt>
                <c:pt idx="10693">
                  <c:v>10693</c:v>
                </c:pt>
                <c:pt idx="10694">
                  <c:v>10694</c:v>
                </c:pt>
                <c:pt idx="10695">
                  <c:v>10695</c:v>
                </c:pt>
                <c:pt idx="10696">
                  <c:v>10696</c:v>
                </c:pt>
                <c:pt idx="10697">
                  <c:v>10697</c:v>
                </c:pt>
                <c:pt idx="10698">
                  <c:v>10698</c:v>
                </c:pt>
                <c:pt idx="10699">
                  <c:v>10699</c:v>
                </c:pt>
                <c:pt idx="10700">
                  <c:v>10700</c:v>
                </c:pt>
                <c:pt idx="10701">
                  <c:v>10701</c:v>
                </c:pt>
                <c:pt idx="10702">
                  <c:v>10702</c:v>
                </c:pt>
                <c:pt idx="10703">
                  <c:v>10703</c:v>
                </c:pt>
                <c:pt idx="10704">
                  <c:v>10704</c:v>
                </c:pt>
                <c:pt idx="10705">
                  <c:v>10705</c:v>
                </c:pt>
                <c:pt idx="10706">
                  <c:v>10706</c:v>
                </c:pt>
                <c:pt idx="10707">
                  <c:v>10707</c:v>
                </c:pt>
                <c:pt idx="10708">
                  <c:v>10708</c:v>
                </c:pt>
                <c:pt idx="10709">
                  <c:v>10709</c:v>
                </c:pt>
                <c:pt idx="10710">
                  <c:v>10710</c:v>
                </c:pt>
                <c:pt idx="10711">
                  <c:v>10711</c:v>
                </c:pt>
                <c:pt idx="10712">
                  <c:v>10712</c:v>
                </c:pt>
                <c:pt idx="10713">
                  <c:v>10713</c:v>
                </c:pt>
                <c:pt idx="10714">
                  <c:v>10714</c:v>
                </c:pt>
                <c:pt idx="10715">
                  <c:v>10715</c:v>
                </c:pt>
                <c:pt idx="10716">
                  <c:v>10716</c:v>
                </c:pt>
                <c:pt idx="10717">
                  <c:v>10717</c:v>
                </c:pt>
                <c:pt idx="10718">
                  <c:v>10718</c:v>
                </c:pt>
                <c:pt idx="10719">
                  <c:v>10719</c:v>
                </c:pt>
                <c:pt idx="10720">
                  <c:v>10720</c:v>
                </c:pt>
                <c:pt idx="10721">
                  <c:v>10721</c:v>
                </c:pt>
                <c:pt idx="10722">
                  <c:v>10722</c:v>
                </c:pt>
                <c:pt idx="10723">
                  <c:v>10723</c:v>
                </c:pt>
                <c:pt idx="10724">
                  <c:v>10724</c:v>
                </c:pt>
                <c:pt idx="10725">
                  <c:v>10725</c:v>
                </c:pt>
                <c:pt idx="10726">
                  <c:v>10726</c:v>
                </c:pt>
                <c:pt idx="10727">
                  <c:v>10727</c:v>
                </c:pt>
                <c:pt idx="10728">
                  <c:v>10728</c:v>
                </c:pt>
                <c:pt idx="10729">
                  <c:v>10729</c:v>
                </c:pt>
                <c:pt idx="10730">
                  <c:v>10730</c:v>
                </c:pt>
                <c:pt idx="10731">
                  <c:v>10731</c:v>
                </c:pt>
                <c:pt idx="10732">
                  <c:v>10732</c:v>
                </c:pt>
                <c:pt idx="10733">
                  <c:v>10733</c:v>
                </c:pt>
                <c:pt idx="10734">
                  <c:v>10734</c:v>
                </c:pt>
                <c:pt idx="10735">
                  <c:v>10735</c:v>
                </c:pt>
                <c:pt idx="10736">
                  <c:v>10736</c:v>
                </c:pt>
                <c:pt idx="10737">
                  <c:v>10737</c:v>
                </c:pt>
                <c:pt idx="10738">
                  <c:v>10738</c:v>
                </c:pt>
                <c:pt idx="10739">
                  <c:v>10739</c:v>
                </c:pt>
                <c:pt idx="10740">
                  <c:v>10740</c:v>
                </c:pt>
                <c:pt idx="10741">
                  <c:v>10741</c:v>
                </c:pt>
                <c:pt idx="10742">
                  <c:v>10742</c:v>
                </c:pt>
                <c:pt idx="10743">
                  <c:v>10743</c:v>
                </c:pt>
                <c:pt idx="10744">
                  <c:v>10744</c:v>
                </c:pt>
                <c:pt idx="10745">
                  <c:v>10745</c:v>
                </c:pt>
                <c:pt idx="10746">
                  <c:v>10746</c:v>
                </c:pt>
                <c:pt idx="10747">
                  <c:v>10747</c:v>
                </c:pt>
                <c:pt idx="10748">
                  <c:v>10748</c:v>
                </c:pt>
                <c:pt idx="10749">
                  <c:v>10749</c:v>
                </c:pt>
                <c:pt idx="10750">
                  <c:v>10750</c:v>
                </c:pt>
                <c:pt idx="10751">
                  <c:v>10751</c:v>
                </c:pt>
                <c:pt idx="10752">
                  <c:v>10752</c:v>
                </c:pt>
                <c:pt idx="10753">
                  <c:v>10753</c:v>
                </c:pt>
                <c:pt idx="10754">
                  <c:v>10754</c:v>
                </c:pt>
                <c:pt idx="10755">
                  <c:v>10755</c:v>
                </c:pt>
                <c:pt idx="10756">
                  <c:v>10756</c:v>
                </c:pt>
                <c:pt idx="10757">
                  <c:v>10757</c:v>
                </c:pt>
                <c:pt idx="10758">
                  <c:v>10758</c:v>
                </c:pt>
                <c:pt idx="10759">
                  <c:v>10759</c:v>
                </c:pt>
                <c:pt idx="10760">
                  <c:v>10760</c:v>
                </c:pt>
                <c:pt idx="10761">
                  <c:v>10761</c:v>
                </c:pt>
                <c:pt idx="10762">
                  <c:v>10762</c:v>
                </c:pt>
                <c:pt idx="10763">
                  <c:v>10763</c:v>
                </c:pt>
                <c:pt idx="10764">
                  <c:v>10764</c:v>
                </c:pt>
                <c:pt idx="10765">
                  <c:v>10765</c:v>
                </c:pt>
                <c:pt idx="10766">
                  <c:v>10766</c:v>
                </c:pt>
                <c:pt idx="10767">
                  <c:v>10767</c:v>
                </c:pt>
                <c:pt idx="10768">
                  <c:v>10768</c:v>
                </c:pt>
                <c:pt idx="10769">
                  <c:v>10769</c:v>
                </c:pt>
                <c:pt idx="10770">
                  <c:v>10770</c:v>
                </c:pt>
                <c:pt idx="10771">
                  <c:v>10771</c:v>
                </c:pt>
                <c:pt idx="10772">
                  <c:v>10772</c:v>
                </c:pt>
                <c:pt idx="10773">
                  <c:v>10773</c:v>
                </c:pt>
                <c:pt idx="10774">
                  <c:v>10774</c:v>
                </c:pt>
                <c:pt idx="10775">
                  <c:v>10775</c:v>
                </c:pt>
                <c:pt idx="10776">
                  <c:v>10776</c:v>
                </c:pt>
                <c:pt idx="10777">
                  <c:v>10777</c:v>
                </c:pt>
                <c:pt idx="10778">
                  <c:v>10778</c:v>
                </c:pt>
                <c:pt idx="10779">
                  <c:v>10779</c:v>
                </c:pt>
                <c:pt idx="10780">
                  <c:v>10780</c:v>
                </c:pt>
                <c:pt idx="10781">
                  <c:v>10781</c:v>
                </c:pt>
                <c:pt idx="10782">
                  <c:v>10782</c:v>
                </c:pt>
                <c:pt idx="10783">
                  <c:v>10783</c:v>
                </c:pt>
                <c:pt idx="10784">
                  <c:v>10784</c:v>
                </c:pt>
                <c:pt idx="10785">
                  <c:v>10785</c:v>
                </c:pt>
                <c:pt idx="10786">
                  <c:v>10786</c:v>
                </c:pt>
                <c:pt idx="10787">
                  <c:v>10787</c:v>
                </c:pt>
                <c:pt idx="10788">
                  <c:v>10788</c:v>
                </c:pt>
                <c:pt idx="10789">
                  <c:v>10789</c:v>
                </c:pt>
                <c:pt idx="10790">
                  <c:v>10790</c:v>
                </c:pt>
                <c:pt idx="10791">
                  <c:v>10791</c:v>
                </c:pt>
                <c:pt idx="10792">
                  <c:v>10792</c:v>
                </c:pt>
                <c:pt idx="10793">
                  <c:v>10793</c:v>
                </c:pt>
                <c:pt idx="10794">
                  <c:v>10794</c:v>
                </c:pt>
                <c:pt idx="10795">
                  <c:v>10795</c:v>
                </c:pt>
                <c:pt idx="10796">
                  <c:v>10796</c:v>
                </c:pt>
                <c:pt idx="10797">
                  <c:v>10797</c:v>
                </c:pt>
                <c:pt idx="10798">
                  <c:v>10798</c:v>
                </c:pt>
                <c:pt idx="10799">
                  <c:v>10799</c:v>
                </c:pt>
                <c:pt idx="10800">
                  <c:v>10800</c:v>
                </c:pt>
                <c:pt idx="10801">
                  <c:v>10801</c:v>
                </c:pt>
                <c:pt idx="10802">
                  <c:v>10802</c:v>
                </c:pt>
                <c:pt idx="10803">
                  <c:v>10803</c:v>
                </c:pt>
                <c:pt idx="10804">
                  <c:v>10804</c:v>
                </c:pt>
                <c:pt idx="10805">
                  <c:v>10805</c:v>
                </c:pt>
                <c:pt idx="10806">
                  <c:v>10806</c:v>
                </c:pt>
                <c:pt idx="10807">
                  <c:v>10807</c:v>
                </c:pt>
                <c:pt idx="10808">
                  <c:v>10808</c:v>
                </c:pt>
                <c:pt idx="10809">
                  <c:v>10809</c:v>
                </c:pt>
                <c:pt idx="10810">
                  <c:v>10810</c:v>
                </c:pt>
                <c:pt idx="10811">
                  <c:v>10811</c:v>
                </c:pt>
                <c:pt idx="10812">
                  <c:v>10812</c:v>
                </c:pt>
                <c:pt idx="10813">
                  <c:v>10813</c:v>
                </c:pt>
                <c:pt idx="10814">
                  <c:v>10814</c:v>
                </c:pt>
                <c:pt idx="10815">
                  <c:v>10815</c:v>
                </c:pt>
                <c:pt idx="10816">
                  <c:v>10816</c:v>
                </c:pt>
                <c:pt idx="10817">
                  <c:v>10817</c:v>
                </c:pt>
                <c:pt idx="10818">
                  <c:v>10818</c:v>
                </c:pt>
                <c:pt idx="10819">
                  <c:v>10819</c:v>
                </c:pt>
                <c:pt idx="10820">
                  <c:v>10820</c:v>
                </c:pt>
                <c:pt idx="10821">
                  <c:v>10821</c:v>
                </c:pt>
                <c:pt idx="10822">
                  <c:v>10822</c:v>
                </c:pt>
                <c:pt idx="10823">
                  <c:v>10823</c:v>
                </c:pt>
                <c:pt idx="10824">
                  <c:v>10824</c:v>
                </c:pt>
                <c:pt idx="10825">
                  <c:v>10825</c:v>
                </c:pt>
                <c:pt idx="10826">
                  <c:v>10826</c:v>
                </c:pt>
                <c:pt idx="10827">
                  <c:v>10827</c:v>
                </c:pt>
                <c:pt idx="10828">
                  <c:v>10828</c:v>
                </c:pt>
                <c:pt idx="10829">
                  <c:v>10829</c:v>
                </c:pt>
                <c:pt idx="10830">
                  <c:v>10830</c:v>
                </c:pt>
                <c:pt idx="10831">
                  <c:v>10831</c:v>
                </c:pt>
                <c:pt idx="10832">
                  <c:v>10832</c:v>
                </c:pt>
                <c:pt idx="10833">
                  <c:v>10833</c:v>
                </c:pt>
                <c:pt idx="10834">
                  <c:v>10834</c:v>
                </c:pt>
                <c:pt idx="10835">
                  <c:v>10835</c:v>
                </c:pt>
                <c:pt idx="10836">
                  <c:v>10836</c:v>
                </c:pt>
                <c:pt idx="10837">
                  <c:v>10837</c:v>
                </c:pt>
                <c:pt idx="10838">
                  <c:v>10838</c:v>
                </c:pt>
                <c:pt idx="10839">
                  <c:v>10839</c:v>
                </c:pt>
                <c:pt idx="10840">
                  <c:v>10840</c:v>
                </c:pt>
                <c:pt idx="10841">
                  <c:v>10841</c:v>
                </c:pt>
                <c:pt idx="10842">
                  <c:v>10842</c:v>
                </c:pt>
                <c:pt idx="10843">
                  <c:v>10843</c:v>
                </c:pt>
                <c:pt idx="10844">
                  <c:v>10844</c:v>
                </c:pt>
                <c:pt idx="10845">
                  <c:v>10845</c:v>
                </c:pt>
                <c:pt idx="10846">
                  <c:v>10846</c:v>
                </c:pt>
                <c:pt idx="10847">
                  <c:v>10847</c:v>
                </c:pt>
                <c:pt idx="10848">
                  <c:v>10848</c:v>
                </c:pt>
                <c:pt idx="10849">
                  <c:v>10849</c:v>
                </c:pt>
                <c:pt idx="10850">
                  <c:v>10850</c:v>
                </c:pt>
                <c:pt idx="10851">
                  <c:v>10851</c:v>
                </c:pt>
                <c:pt idx="10852">
                  <c:v>10852</c:v>
                </c:pt>
                <c:pt idx="10853">
                  <c:v>10853</c:v>
                </c:pt>
                <c:pt idx="10854">
                  <c:v>10854</c:v>
                </c:pt>
                <c:pt idx="10855">
                  <c:v>10855</c:v>
                </c:pt>
                <c:pt idx="10856">
                  <c:v>10856</c:v>
                </c:pt>
                <c:pt idx="10857">
                  <c:v>10857</c:v>
                </c:pt>
                <c:pt idx="10858">
                  <c:v>10858</c:v>
                </c:pt>
                <c:pt idx="10859">
                  <c:v>10859</c:v>
                </c:pt>
                <c:pt idx="10860">
                  <c:v>10860</c:v>
                </c:pt>
                <c:pt idx="10861">
                  <c:v>10861</c:v>
                </c:pt>
                <c:pt idx="10862">
                  <c:v>10862</c:v>
                </c:pt>
                <c:pt idx="10863">
                  <c:v>10863</c:v>
                </c:pt>
                <c:pt idx="10864">
                  <c:v>10864</c:v>
                </c:pt>
                <c:pt idx="10865">
                  <c:v>10865</c:v>
                </c:pt>
                <c:pt idx="10866">
                  <c:v>10866</c:v>
                </c:pt>
                <c:pt idx="10867">
                  <c:v>10867</c:v>
                </c:pt>
                <c:pt idx="10868">
                  <c:v>10868</c:v>
                </c:pt>
                <c:pt idx="10869">
                  <c:v>10869</c:v>
                </c:pt>
                <c:pt idx="10870">
                  <c:v>10870</c:v>
                </c:pt>
                <c:pt idx="10871">
                  <c:v>10871</c:v>
                </c:pt>
                <c:pt idx="10872">
                  <c:v>10872</c:v>
                </c:pt>
                <c:pt idx="10873">
                  <c:v>10873</c:v>
                </c:pt>
                <c:pt idx="10874">
                  <c:v>10874</c:v>
                </c:pt>
                <c:pt idx="10875">
                  <c:v>10875</c:v>
                </c:pt>
                <c:pt idx="10876">
                  <c:v>10876</c:v>
                </c:pt>
                <c:pt idx="10877">
                  <c:v>10877</c:v>
                </c:pt>
                <c:pt idx="10878">
                  <c:v>10878</c:v>
                </c:pt>
                <c:pt idx="10879">
                  <c:v>10879</c:v>
                </c:pt>
                <c:pt idx="10880">
                  <c:v>10880</c:v>
                </c:pt>
                <c:pt idx="10881">
                  <c:v>10881</c:v>
                </c:pt>
                <c:pt idx="10882">
                  <c:v>10882</c:v>
                </c:pt>
                <c:pt idx="10883">
                  <c:v>10883</c:v>
                </c:pt>
                <c:pt idx="10884">
                  <c:v>10884</c:v>
                </c:pt>
                <c:pt idx="10885">
                  <c:v>10885</c:v>
                </c:pt>
                <c:pt idx="10886">
                  <c:v>10886</c:v>
                </c:pt>
                <c:pt idx="10887">
                  <c:v>10887</c:v>
                </c:pt>
                <c:pt idx="10888">
                  <c:v>10888</c:v>
                </c:pt>
                <c:pt idx="10889">
                  <c:v>10889</c:v>
                </c:pt>
                <c:pt idx="10890">
                  <c:v>10890</c:v>
                </c:pt>
                <c:pt idx="10891">
                  <c:v>10891</c:v>
                </c:pt>
                <c:pt idx="10892">
                  <c:v>10892</c:v>
                </c:pt>
                <c:pt idx="10893">
                  <c:v>10893</c:v>
                </c:pt>
                <c:pt idx="10894">
                  <c:v>10894</c:v>
                </c:pt>
                <c:pt idx="10895">
                  <c:v>10895</c:v>
                </c:pt>
                <c:pt idx="10896">
                  <c:v>10896</c:v>
                </c:pt>
                <c:pt idx="10897">
                  <c:v>10897</c:v>
                </c:pt>
                <c:pt idx="10898">
                  <c:v>10898</c:v>
                </c:pt>
                <c:pt idx="10899">
                  <c:v>10899</c:v>
                </c:pt>
                <c:pt idx="10900">
                  <c:v>10900</c:v>
                </c:pt>
                <c:pt idx="10901">
                  <c:v>10901</c:v>
                </c:pt>
                <c:pt idx="10902">
                  <c:v>10902</c:v>
                </c:pt>
                <c:pt idx="10903">
                  <c:v>10903</c:v>
                </c:pt>
                <c:pt idx="10904">
                  <c:v>10904</c:v>
                </c:pt>
                <c:pt idx="10905">
                  <c:v>10905</c:v>
                </c:pt>
                <c:pt idx="10906">
                  <c:v>10906</c:v>
                </c:pt>
                <c:pt idx="10907">
                  <c:v>10907</c:v>
                </c:pt>
                <c:pt idx="10908">
                  <c:v>10908</c:v>
                </c:pt>
                <c:pt idx="10909">
                  <c:v>10909</c:v>
                </c:pt>
                <c:pt idx="10910">
                  <c:v>10910</c:v>
                </c:pt>
                <c:pt idx="10911">
                  <c:v>10911</c:v>
                </c:pt>
                <c:pt idx="10912">
                  <c:v>10912</c:v>
                </c:pt>
                <c:pt idx="10913">
                  <c:v>10913</c:v>
                </c:pt>
                <c:pt idx="10914">
                  <c:v>10914</c:v>
                </c:pt>
                <c:pt idx="10915">
                  <c:v>10915</c:v>
                </c:pt>
                <c:pt idx="10916">
                  <c:v>10916</c:v>
                </c:pt>
                <c:pt idx="10917">
                  <c:v>10917</c:v>
                </c:pt>
                <c:pt idx="10918">
                  <c:v>10918</c:v>
                </c:pt>
                <c:pt idx="10919">
                  <c:v>10919</c:v>
                </c:pt>
                <c:pt idx="10920">
                  <c:v>10920</c:v>
                </c:pt>
                <c:pt idx="10921">
                  <c:v>10921</c:v>
                </c:pt>
                <c:pt idx="10922">
                  <c:v>10922</c:v>
                </c:pt>
                <c:pt idx="10923">
                  <c:v>10923</c:v>
                </c:pt>
                <c:pt idx="10924">
                  <c:v>10924</c:v>
                </c:pt>
                <c:pt idx="10925">
                  <c:v>10925</c:v>
                </c:pt>
                <c:pt idx="10926">
                  <c:v>10926</c:v>
                </c:pt>
                <c:pt idx="10927">
                  <c:v>10927</c:v>
                </c:pt>
                <c:pt idx="10928">
                  <c:v>10928</c:v>
                </c:pt>
                <c:pt idx="10929">
                  <c:v>10929</c:v>
                </c:pt>
                <c:pt idx="10930">
                  <c:v>10930</c:v>
                </c:pt>
                <c:pt idx="10931">
                  <c:v>10931</c:v>
                </c:pt>
                <c:pt idx="10932">
                  <c:v>10932</c:v>
                </c:pt>
                <c:pt idx="10933">
                  <c:v>10933</c:v>
                </c:pt>
                <c:pt idx="10934">
                  <c:v>10934</c:v>
                </c:pt>
                <c:pt idx="10935">
                  <c:v>10935</c:v>
                </c:pt>
                <c:pt idx="10936">
                  <c:v>10936</c:v>
                </c:pt>
                <c:pt idx="10937">
                  <c:v>10937</c:v>
                </c:pt>
                <c:pt idx="10938">
                  <c:v>10938</c:v>
                </c:pt>
                <c:pt idx="10939">
                  <c:v>10939</c:v>
                </c:pt>
                <c:pt idx="10940">
                  <c:v>10940</c:v>
                </c:pt>
                <c:pt idx="10941">
                  <c:v>10941</c:v>
                </c:pt>
                <c:pt idx="10942">
                  <c:v>10942</c:v>
                </c:pt>
                <c:pt idx="10943">
                  <c:v>10943</c:v>
                </c:pt>
                <c:pt idx="10944">
                  <c:v>10944</c:v>
                </c:pt>
                <c:pt idx="10945">
                  <c:v>10945</c:v>
                </c:pt>
                <c:pt idx="10946">
                  <c:v>10946</c:v>
                </c:pt>
                <c:pt idx="10947">
                  <c:v>10947</c:v>
                </c:pt>
                <c:pt idx="10948">
                  <c:v>10948</c:v>
                </c:pt>
                <c:pt idx="10949">
                  <c:v>10949</c:v>
                </c:pt>
                <c:pt idx="10950">
                  <c:v>10950</c:v>
                </c:pt>
                <c:pt idx="10951">
                  <c:v>10951</c:v>
                </c:pt>
                <c:pt idx="10952">
                  <c:v>10952</c:v>
                </c:pt>
                <c:pt idx="10953">
                  <c:v>10953</c:v>
                </c:pt>
                <c:pt idx="10954">
                  <c:v>10954</c:v>
                </c:pt>
                <c:pt idx="10955">
                  <c:v>10955</c:v>
                </c:pt>
                <c:pt idx="10956">
                  <c:v>10956</c:v>
                </c:pt>
                <c:pt idx="10957">
                  <c:v>10957</c:v>
                </c:pt>
                <c:pt idx="10958">
                  <c:v>10958</c:v>
                </c:pt>
                <c:pt idx="10959">
                  <c:v>10959</c:v>
                </c:pt>
                <c:pt idx="10960">
                  <c:v>10960</c:v>
                </c:pt>
                <c:pt idx="10961">
                  <c:v>10961</c:v>
                </c:pt>
                <c:pt idx="10962">
                  <c:v>10962</c:v>
                </c:pt>
                <c:pt idx="10963">
                  <c:v>10963</c:v>
                </c:pt>
                <c:pt idx="10964">
                  <c:v>10964</c:v>
                </c:pt>
                <c:pt idx="10965">
                  <c:v>10965</c:v>
                </c:pt>
                <c:pt idx="10966">
                  <c:v>10966</c:v>
                </c:pt>
                <c:pt idx="10967">
                  <c:v>10967</c:v>
                </c:pt>
                <c:pt idx="10968">
                  <c:v>10968</c:v>
                </c:pt>
                <c:pt idx="10969">
                  <c:v>10969</c:v>
                </c:pt>
                <c:pt idx="10970">
                  <c:v>10970</c:v>
                </c:pt>
                <c:pt idx="10971">
                  <c:v>10971</c:v>
                </c:pt>
                <c:pt idx="10972">
                  <c:v>10972</c:v>
                </c:pt>
                <c:pt idx="10973">
                  <c:v>10973</c:v>
                </c:pt>
                <c:pt idx="10974">
                  <c:v>10974</c:v>
                </c:pt>
                <c:pt idx="10975">
                  <c:v>10975</c:v>
                </c:pt>
                <c:pt idx="10976">
                  <c:v>10976</c:v>
                </c:pt>
                <c:pt idx="10977">
                  <c:v>10977</c:v>
                </c:pt>
                <c:pt idx="10978">
                  <c:v>10978</c:v>
                </c:pt>
                <c:pt idx="10979">
                  <c:v>10979</c:v>
                </c:pt>
                <c:pt idx="10980">
                  <c:v>10980</c:v>
                </c:pt>
                <c:pt idx="10981">
                  <c:v>10981</c:v>
                </c:pt>
                <c:pt idx="10982">
                  <c:v>10982</c:v>
                </c:pt>
                <c:pt idx="10983">
                  <c:v>10983</c:v>
                </c:pt>
                <c:pt idx="10984">
                  <c:v>10984</c:v>
                </c:pt>
                <c:pt idx="10985">
                  <c:v>10985</c:v>
                </c:pt>
                <c:pt idx="10986">
                  <c:v>10986</c:v>
                </c:pt>
                <c:pt idx="10987">
                  <c:v>10987</c:v>
                </c:pt>
                <c:pt idx="10988">
                  <c:v>10988</c:v>
                </c:pt>
                <c:pt idx="10989">
                  <c:v>10989</c:v>
                </c:pt>
                <c:pt idx="10990">
                  <c:v>10990</c:v>
                </c:pt>
                <c:pt idx="10991">
                  <c:v>10991</c:v>
                </c:pt>
                <c:pt idx="10992">
                  <c:v>10992</c:v>
                </c:pt>
                <c:pt idx="10993">
                  <c:v>10993</c:v>
                </c:pt>
                <c:pt idx="10994">
                  <c:v>10994</c:v>
                </c:pt>
                <c:pt idx="10995">
                  <c:v>10995</c:v>
                </c:pt>
                <c:pt idx="10996">
                  <c:v>10996</c:v>
                </c:pt>
                <c:pt idx="10997">
                  <c:v>10997</c:v>
                </c:pt>
                <c:pt idx="10998">
                  <c:v>10998</c:v>
                </c:pt>
                <c:pt idx="10999">
                  <c:v>10999</c:v>
                </c:pt>
                <c:pt idx="11000">
                  <c:v>11000</c:v>
                </c:pt>
                <c:pt idx="11001">
                  <c:v>11001</c:v>
                </c:pt>
                <c:pt idx="11002">
                  <c:v>11002</c:v>
                </c:pt>
                <c:pt idx="11003">
                  <c:v>11003</c:v>
                </c:pt>
                <c:pt idx="11004">
                  <c:v>11004</c:v>
                </c:pt>
                <c:pt idx="11005">
                  <c:v>11005</c:v>
                </c:pt>
                <c:pt idx="11006">
                  <c:v>11006</c:v>
                </c:pt>
                <c:pt idx="11007">
                  <c:v>11007</c:v>
                </c:pt>
                <c:pt idx="11008">
                  <c:v>11008</c:v>
                </c:pt>
                <c:pt idx="11009">
                  <c:v>11009</c:v>
                </c:pt>
                <c:pt idx="11010">
                  <c:v>11010</c:v>
                </c:pt>
                <c:pt idx="11011">
                  <c:v>11011</c:v>
                </c:pt>
                <c:pt idx="11012">
                  <c:v>11012</c:v>
                </c:pt>
                <c:pt idx="11013">
                  <c:v>11013</c:v>
                </c:pt>
                <c:pt idx="11014">
                  <c:v>11014</c:v>
                </c:pt>
                <c:pt idx="11015">
                  <c:v>11015</c:v>
                </c:pt>
                <c:pt idx="11016">
                  <c:v>11016</c:v>
                </c:pt>
                <c:pt idx="11017">
                  <c:v>11017</c:v>
                </c:pt>
                <c:pt idx="11018">
                  <c:v>11018</c:v>
                </c:pt>
                <c:pt idx="11019">
                  <c:v>11019</c:v>
                </c:pt>
                <c:pt idx="11020">
                  <c:v>11020</c:v>
                </c:pt>
                <c:pt idx="11021">
                  <c:v>11021</c:v>
                </c:pt>
                <c:pt idx="11022">
                  <c:v>11022</c:v>
                </c:pt>
                <c:pt idx="11023">
                  <c:v>11023</c:v>
                </c:pt>
                <c:pt idx="11024">
                  <c:v>11024</c:v>
                </c:pt>
                <c:pt idx="11025">
                  <c:v>11025</c:v>
                </c:pt>
                <c:pt idx="11026">
                  <c:v>11026</c:v>
                </c:pt>
                <c:pt idx="11027">
                  <c:v>11027</c:v>
                </c:pt>
                <c:pt idx="11028">
                  <c:v>11028</c:v>
                </c:pt>
                <c:pt idx="11029">
                  <c:v>11029</c:v>
                </c:pt>
                <c:pt idx="11030">
                  <c:v>11030</c:v>
                </c:pt>
                <c:pt idx="11031">
                  <c:v>11031</c:v>
                </c:pt>
                <c:pt idx="11032">
                  <c:v>11032</c:v>
                </c:pt>
                <c:pt idx="11033">
                  <c:v>11033</c:v>
                </c:pt>
                <c:pt idx="11034">
                  <c:v>11034</c:v>
                </c:pt>
                <c:pt idx="11035">
                  <c:v>11035</c:v>
                </c:pt>
                <c:pt idx="11036">
                  <c:v>11036</c:v>
                </c:pt>
                <c:pt idx="11037">
                  <c:v>11037</c:v>
                </c:pt>
                <c:pt idx="11038">
                  <c:v>11038</c:v>
                </c:pt>
                <c:pt idx="11039">
                  <c:v>11039</c:v>
                </c:pt>
                <c:pt idx="11040">
                  <c:v>11040</c:v>
                </c:pt>
                <c:pt idx="11041">
                  <c:v>11041</c:v>
                </c:pt>
                <c:pt idx="11042">
                  <c:v>11042</c:v>
                </c:pt>
                <c:pt idx="11043">
                  <c:v>11043</c:v>
                </c:pt>
                <c:pt idx="11044">
                  <c:v>11044</c:v>
                </c:pt>
                <c:pt idx="11045">
                  <c:v>11045</c:v>
                </c:pt>
                <c:pt idx="11046">
                  <c:v>11046</c:v>
                </c:pt>
                <c:pt idx="11047">
                  <c:v>11047</c:v>
                </c:pt>
                <c:pt idx="11048">
                  <c:v>11048</c:v>
                </c:pt>
                <c:pt idx="11049">
                  <c:v>11049</c:v>
                </c:pt>
                <c:pt idx="11050">
                  <c:v>11050</c:v>
                </c:pt>
                <c:pt idx="11051">
                  <c:v>11051</c:v>
                </c:pt>
                <c:pt idx="11052">
                  <c:v>11052</c:v>
                </c:pt>
                <c:pt idx="11053">
                  <c:v>11053</c:v>
                </c:pt>
                <c:pt idx="11054">
                  <c:v>11054</c:v>
                </c:pt>
                <c:pt idx="11055">
                  <c:v>11055</c:v>
                </c:pt>
                <c:pt idx="11056">
                  <c:v>11056</c:v>
                </c:pt>
                <c:pt idx="11057">
                  <c:v>11057</c:v>
                </c:pt>
                <c:pt idx="11058">
                  <c:v>11058</c:v>
                </c:pt>
                <c:pt idx="11059">
                  <c:v>11059</c:v>
                </c:pt>
                <c:pt idx="11060">
                  <c:v>11060</c:v>
                </c:pt>
                <c:pt idx="11061">
                  <c:v>11061</c:v>
                </c:pt>
                <c:pt idx="11062">
                  <c:v>11062</c:v>
                </c:pt>
                <c:pt idx="11063">
                  <c:v>11063</c:v>
                </c:pt>
                <c:pt idx="11064">
                  <c:v>11064</c:v>
                </c:pt>
                <c:pt idx="11065">
                  <c:v>11065</c:v>
                </c:pt>
                <c:pt idx="11066">
                  <c:v>11066</c:v>
                </c:pt>
                <c:pt idx="11067">
                  <c:v>11067</c:v>
                </c:pt>
                <c:pt idx="11068">
                  <c:v>11068</c:v>
                </c:pt>
                <c:pt idx="11069">
                  <c:v>11069</c:v>
                </c:pt>
                <c:pt idx="11070">
                  <c:v>11070</c:v>
                </c:pt>
                <c:pt idx="11071">
                  <c:v>11071</c:v>
                </c:pt>
                <c:pt idx="11072">
                  <c:v>11072</c:v>
                </c:pt>
                <c:pt idx="11073">
                  <c:v>11073</c:v>
                </c:pt>
                <c:pt idx="11074">
                  <c:v>11074</c:v>
                </c:pt>
                <c:pt idx="11075">
                  <c:v>11075</c:v>
                </c:pt>
                <c:pt idx="11076">
                  <c:v>11076</c:v>
                </c:pt>
                <c:pt idx="11077">
                  <c:v>11077</c:v>
                </c:pt>
                <c:pt idx="11078">
                  <c:v>11078</c:v>
                </c:pt>
                <c:pt idx="11079">
                  <c:v>11079</c:v>
                </c:pt>
                <c:pt idx="11080">
                  <c:v>11080</c:v>
                </c:pt>
                <c:pt idx="11081">
                  <c:v>11081</c:v>
                </c:pt>
                <c:pt idx="11082">
                  <c:v>11082</c:v>
                </c:pt>
                <c:pt idx="11083">
                  <c:v>11083</c:v>
                </c:pt>
                <c:pt idx="11084">
                  <c:v>11084</c:v>
                </c:pt>
                <c:pt idx="11085">
                  <c:v>11085</c:v>
                </c:pt>
                <c:pt idx="11086">
                  <c:v>11086</c:v>
                </c:pt>
                <c:pt idx="11087">
                  <c:v>11087</c:v>
                </c:pt>
                <c:pt idx="11088">
                  <c:v>11088</c:v>
                </c:pt>
                <c:pt idx="11089">
                  <c:v>11089</c:v>
                </c:pt>
                <c:pt idx="11090">
                  <c:v>11090</c:v>
                </c:pt>
                <c:pt idx="11091">
                  <c:v>11091</c:v>
                </c:pt>
                <c:pt idx="11092">
                  <c:v>11092</c:v>
                </c:pt>
                <c:pt idx="11093">
                  <c:v>11093</c:v>
                </c:pt>
                <c:pt idx="11094">
                  <c:v>11094</c:v>
                </c:pt>
                <c:pt idx="11095">
                  <c:v>11095</c:v>
                </c:pt>
                <c:pt idx="11096">
                  <c:v>11096</c:v>
                </c:pt>
                <c:pt idx="11097">
                  <c:v>11097</c:v>
                </c:pt>
                <c:pt idx="11098">
                  <c:v>11098</c:v>
                </c:pt>
                <c:pt idx="11099">
                  <c:v>11099</c:v>
                </c:pt>
                <c:pt idx="11100">
                  <c:v>11100</c:v>
                </c:pt>
                <c:pt idx="11101">
                  <c:v>11101</c:v>
                </c:pt>
                <c:pt idx="11102">
                  <c:v>11102</c:v>
                </c:pt>
                <c:pt idx="11103">
                  <c:v>11103</c:v>
                </c:pt>
                <c:pt idx="11104">
                  <c:v>11104</c:v>
                </c:pt>
                <c:pt idx="11105">
                  <c:v>11105</c:v>
                </c:pt>
                <c:pt idx="11106">
                  <c:v>11106</c:v>
                </c:pt>
                <c:pt idx="11107">
                  <c:v>11107</c:v>
                </c:pt>
                <c:pt idx="11108">
                  <c:v>11108</c:v>
                </c:pt>
                <c:pt idx="11109">
                  <c:v>11109</c:v>
                </c:pt>
                <c:pt idx="11110">
                  <c:v>11110</c:v>
                </c:pt>
                <c:pt idx="11111">
                  <c:v>11111</c:v>
                </c:pt>
                <c:pt idx="11112">
                  <c:v>11112</c:v>
                </c:pt>
                <c:pt idx="11113">
                  <c:v>11113</c:v>
                </c:pt>
                <c:pt idx="11114">
                  <c:v>11114</c:v>
                </c:pt>
                <c:pt idx="11115">
                  <c:v>11115</c:v>
                </c:pt>
                <c:pt idx="11116">
                  <c:v>11116</c:v>
                </c:pt>
                <c:pt idx="11117">
                  <c:v>11117</c:v>
                </c:pt>
                <c:pt idx="11118">
                  <c:v>11118</c:v>
                </c:pt>
                <c:pt idx="11119">
                  <c:v>11119</c:v>
                </c:pt>
                <c:pt idx="11120">
                  <c:v>11120</c:v>
                </c:pt>
                <c:pt idx="11121">
                  <c:v>11121</c:v>
                </c:pt>
                <c:pt idx="11122">
                  <c:v>11122</c:v>
                </c:pt>
                <c:pt idx="11123">
                  <c:v>11123</c:v>
                </c:pt>
                <c:pt idx="11124">
                  <c:v>11124</c:v>
                </c:pt>
                <c:pt idx="11125">
                  <c:v>11125</c:v>
                </c:pt>
                <c:pt idx="11126">
                  <c:v>11126</c:v>
                </c:pt>
                <c:pt idx="11127">
                  <c:v>11127</c:v>
                </c:pt>
                <c:pt idx="11128">
                  <c:v>11128</c:v>
                </c:pt>
                <c:pt idx="11129">
                  <c:v>11129</c:v>
                </c:pt>
                <c:pt idx="11130">
                  <c:v>11130</c:v>
                </c:pt>
                <c:pt idx="11131">
                  <c:v>11131</c:v>
                </c:pt>
                <c:pt idx="11132">
                  <c:v>11132</c:v>
                </c:pt>
                <c:pt idx="11133">
                  <c:v>11133</c:v>
                </c:pt>
                <c:pt idx="11134">
                  <c:v>11134</c:v>
                </c:pt>
                <c:pt idx="11135">
                  <c:v>11135</c:v>
                </c:pt>
                <c:pt idx="11136">
                  <c:v>11136</c:v>
                </c:pt>
                <c:pt idx="11137">
                  <c:v>11137</c:v>
                </c:pt>
                <c:pt idx="11138">
                  <c:v>11138</c:v>
                </c:pt>
                <c:pt idx="11139">
                  <c:v>11139</c:v>
                </c:pt>
                <c:pt idx="11140">
                  <c:v>11140</c:v>
                </c:pt>
                <c:pt idx="11141">
                  <c:v>11141</c:v>
                </c:pt>
                <c:pt idx="11142">
                  <c:v>11142</c:v>
                </c:pt>
                <c:pt idx="11143">
                  <c:v>11143</c:v>
                </c:pt>
                <c:pt idx="11144">
                  <c:v>11144</c:v>
                </c:pt>
                <c:pt idx="11145">
                  <c:v>11145</c:v>
                </c:pt>
                <c:pt idx="11146">
                  <c:v>11146</c:v>
                </c:pt>
                <c:pt idx="11147">
                  <c:v>11147</c:v>
                </c:pt>
                <c:pt idx="11148">
                  <c:v>11148</c:v>
                </c:pt>
                <c:pt idx="11149">
                  <c:v>11149</c:v>
                </c:pt>
                <c:pt idx="11150">
                  <c:v>11150</c:v>
                </c:pt>
                <c:pt idx="11151">
                  <c:v>11151</c:v>
                </c:pt>
                <c:pt idx="11152">
                  <c:v>11152</c:v>
                </c:pt>
                <c:pt idx="11153">
                  <c:v>11153</c:v>
                </c:pt>
                <c:pt idx="11154">
                  <c:v>11154</c:v>
                </c:pt>
                <c:pt idx="11155">
                  <c:v>11155</c:v>
                </c:pt>
                <c:pt idx="11156">
                  <c:v>11156</c:v>
                </c:pt>
                <c:pt idx="11157">
                  <c:v>11157</c:v>
                </c:pt>
                <c:pt idx="11158">
                  <c:v>11158</c:v>
                </c:pt>
                <c:pt idx="11159">
                  <c:v>11159</c:v>
                </c:pt>
                <c:pt idx="11160">
                  <c:v>11160</c:v>
                </c:pt>
                <c:pt idx="11161">
                  <c:v>11161</c:v>
                </c:pt>
                <c:pt idx="11162">
                  <c:v>11162</c:v>
                </c:pt>
                <c:pt idx="11163">
                  <c:v>11163</c:v>
                </c:pt>
                <c:pt idx="11164">
                  <c:v>11164</c:v>
                </c:pt>
                <c:pt idx="11165">
                  <c:v>11165</c:v>
                </c:pt>
                <c:pt idx="11166">
                  <c:v>11166</c:v>
                </c:pt>
                <c:pt idx="11167">
                  <c:v>11167</c:v>
                </c:pt>
                <c:pt idx="11168">
                  <c:v>11168</c:v>
                </c:pt>
                <c:pt idx="11169">
                  <c:v>11169</c:v>
                </c:pt>
                <c:pt idx="11170">
                  <c:v>11170</c:v>
                </c:pt>
                <c:pt idx="11171">
                  <c:v>11171</c:v>
                </c:pt>
                <c:pt idx="11172">
                  <c:v>11172</c:v>
                </c:pt>
                <c:pt idx="11173">
                  <c:v>11173</c:v>
                </c:pt>
                <c:pt idx="11174">
                  <c:v>11174</c:v>
                </c:pt>
                <c:pt idx="11175">
                  <c:v>11175</c:v>
                </c:pt>
                <c:pt idx="11176">
                  <c:v>11176</c:v>
                </c:pt>
                <c:pt idx="11177">
                  <c:v>11177</c:v>
                </c:pt>
                <c:pt idx="11178">
                  <c:v>11178</c:v>
                </c:pt>
                <c:pt idx="11179">
                  <c:v>11179</c:v>
                </c:pt>
                <c:pt idx="11180">
                  <c:v>11180</c:v>
                </c:pt>
                <c:pt idx="11181">
                  <c:v>11181</c:v>
                </c:pt>
                <c:pt idx="11182">
                  <c:v>11182</c:v>
                </c:pt>
                <c:pt idx="11183">
                  <c:v>11183</c:v>
                </c:pt>
                <c:pt idx="11184">
                  <c:v>11184</c:v>
                </c:pt>
                <c:pt idx="11185">
                  <c:v>11185</c:v>
                </c:pt>
                <c:pt idx="11186">
                  <c:v>11186</c:v>
                </c:pt>
                <c:pt idx="11187">
                  <c:v>11187</c:v>
                </c:pt>
                <c:pt idx="11188">
                  <c:v>11188</c:v>
                </c:pt>
                <c:pt idx="11189">
                  <c:v>11189</c:v>
                </c:pt>
                <c:pt idx="11190">
                  <c:v>11190</c:v>
                </c:pt>
                <c:pt idx="11191">
                  <c:v>11191</c:v>
                </c:pt>
                <c:pt idx="11192">
                  <c:v>11192</c:v>
                </c:pt>
                <c:pt idx="11193">
                  <c:v>11193</c:v>
                </c:pt>
                <c:pt idx="11194">
                  <c:v>11194</c:v>
                </c:pt>
                <c:pt idx="11195">
                  <c:v>11195</c:v>
                </c:pt>
                <c:pt idx="11196">
                  <c:v>11196</c:v>
                </c:pt>
                <c:pt idx="11197">
                  <c:v>11197</c:v>
                </c:pt>
                <c:pt idx="11198">
                  <c:v>11198</c:v>
                </c:pt>
                <c:pt idx="11199">
                  <c:v>11199</c:v>
                </c:pt>
                <c:pt idx="11200">
                  <c:v>11200</c:v>
                </c:pt>
                <c:pt idx="11201">
                  <c:v>11201</c:v>
                </c:pt>
                <c:pt idx="11202">
                  <c:v>11202</c:v>
                </c:pt>
                <c:pt idx="11203">
                  <c:v>11203</c:v>
                </c:pt>
                <c:pt idx="11204">
                  <c:v>11204</c:v>
                </c:pt>
                <c:pt idx="11205">
                  <c:v>11205</c:v>
                </c:pt>
                <c:pt idx="11206">
                  <c:v>11206</c:v>
                </c:pt>
                <c:pt idx="11207">
                  <c:v>11207</c:v>
                </c:pt>
                <c:pt idx="11208">
                  <c:v>11208</c:v>
                </c:pt>
                <c:pt idx="11209">
                  <c:v>11209</c:v>
                </c:pt>
                <c:pt idx="11210">
                  <c:v>11210</c:v>
                </c:pt>
                <c:pt idx="11211">
                  <c:v>11211</c:v>
                </c:pt>
                <c:pt idx="11212">
                  <c:v>11212</c:v>
                </c:pt>
                <c:pt idx="11213">
                  <c:v>11213</c:v>
                </c:pt>
                <c:pt idx="11214">
                  <c:v>11214</c:v>
                </c:pt>
                <c:pt idx="11215">
                  <c:v>11215</c:v>
                </c:pt>
                <c:pt idx="11216">
                  <c:v>11216</c:v>
                </c:pt>
                <c:pt idx="11217">
                  <c:v>11217</c:v>
                </c:pt>
                <c:pt idx="11218">
                  <c:v>11218</c:v>
                </c:pt>
                <c:pt idx="11219">
                  <c:v>11219</c:v>
                </c:pt>
                <c:pt idx="11220">
                  <c:v>11220</c:v>
                </c:pt>
                <c:pt idx="11221">
                  <c:v>11221</c:v>
                </c:pt>
                <c:pt idx="11222">
                  <c:v>11222</c:v>
                </c:pt>
                <c:pt idx="11223">
                  <c:v>11223</c:v>
                </c:pt>
                <c:pt idx="11224">
                  <c:v>11224</c:v>
                </c:pt>
                <c:pt idx="11225">
                  <c:v>11225</c:v>
                </c:pt>
                <c:pt idx="11226">
                  <c:v>11226</c:v>
                </c:pt>
                <c:pt idx="11227">
                  <c:v>11227</c:v>
                </c:pt>
                <c:pt idx="11228">
                  <c:v>11228</c:v>
                </c:pt>
                <c:pt idx="11229">
                  <c:v>11229</c:v>
                </c:pt>
                <c:pt idx="11230">
                  <c:v>11230</c:v>
                </c:pt>
                <c:pt idx="11231">
                  <c:v>11231</c:v>
                </c:pt>
                <c:pt idx="11232">
                  <c:v>11232</c:v>
                </c:pt>
                <c:pt idx="11233">
                  <c:v>11233</c:v>
                </c:pt>
                <c:pt idx="11234">
                  <c:v>11234</c:v>
                </c:pt>
                <c:pt idx="11235">
                  <c:v>11235</c:v>
                </c:pt>
                <c:pt idx="11236">
                  <c:v>11236</c:v>
                </c:pt>
                <c:pt idx="11237">
                  <c:v>11237</c:v>
                </c:pt>
                <c:pt idx="11238">
                  <c:v>11238</c:v>
                </c:pt>
                <c:pt idx="11239">
                  <c:v>11239</c:v>
                </c:pt>
                <c:pt idx="11240">
                  <c:v>11240</c:v>
                </c:pt>
                <c:pt idx="11241">
                  <c:v>11241</c:v>
                </c:pt>
                <c:pt idx="11242">
                  <c:v>11242</c:v>
                </c:pt>
                <c:pt idx="11243">
                  <c:v>11243</c:v>
                </c:pt>
                <c:pt idx="11244">
                  <c:v>11244</c:v>
                </c:pt>
                <c:pt idx="11245">
                  <c:v>11245</c:v>
                </c:pt>
                <c:pt idx="11246">
                  <c:v>11246</c:v>
                </c:pt>
                <c:pt idx="11247">
                  <c:v>11247</c:v>
                </c:pt>
                <c:pt idx="11248">
                  <c:v>11248</c:v>
                </c:pt>
                <c:pt idx="11249">
                  <c:v>11249</c:v>
                </c:pt>
                <c:pt idx="11250">
                  <c:v>11250</c:v>
                </c:pt>
                <c:pt idx="11251">
                  <c:v>11251</c:v>
                </c:pt>
                <c:pt idx="11252">
                  <c:v>11252</c:v>
                </c:pt>
                <c:pt idx="11253">
                  <c:v>11253</c:v>
                </c:pt>
                <c:pt idx="11254">
                  <c:v>11254</c:v>
                </c:pt>
                <c:pt idx="11255">
                  <c:v>11255</c:v>
                </c:pt>
                <c:pt idx="11256">
                  <c:v>11256</c:v>
                </c:pt>
                <c:pt idx="11257">
                  <c:v>11257</c:v>
                </c:pt>
                <c:pt idx="11258">
                  <c:v>11258</c:v>
                </c:pt>
                <c:pt idx="11259">
                  <c:v>11259</c:v>
                </c:pt>
                <c:pt idx="11260">
                  <c:v>11260</c:v>
                </c:pt>
                <c:pt idx="11261">
                  <c:v>11261</c:v>
                </c:pt>
                <c:pt idx="11262">
                  <c:v>11262</c:v>
                </c:pt>
                <c:pt idx="11263">
                  <c:v>11263</c:v>
                </c:pt>
                <c:pt idx="11264">
                  <c:v>11264</c:v>
                </c:pt>
                <c:pt idx="11265">
                  <c:v>11265</c:v>
                </c:pt>
                <c:pt idx="11266">
                  <c:v>11266</c:v>
                </c:pt>
                <c:pt idx="11267">
                  <c:v>11267</c:v>
                </c:pt>
                <c:pt idx="11268">
                  <c:v>11268</c:v>
                </c:pt>
                <c:pt idx="11269">
                  <c:v>11269</c:v>
                </c:pt>
                <c:pt idx="11270">
                  <c:v>11270</c:v>
                </c:pt>
                <c:pt idx="11271">
                  <c:v>11271</c:v>
                </c:pt>
                <c:pt idx="11272">
                  <c:v>11272</c:v>
                </c:pt>
                <c:pt idx="11273">
                  <c:v>11273</c:v>
                </c:pt>
                <c:pt idx="11274">
                  <c:v>11274</c:v>
                </c:pt>
                <c:pt idx="11275">
                  <c:v>11275</c:v>
                </c:pt>
                <c:pt idx="11276">
                  <c:v>11276</c:v>
                </c:pt>
                <c:pt idx="11277">
                  <c:v>11277</c:v>
                </c:pt>
                <c:pt idx="11278">
                  <c:v>11278</c:v>
                </c:pt>
                <c:pt idx="11279">
                  <c:v>11279</c:v>
                </c:pt>
                <c:pt idx="11280">
                  <c:v>11280</c:v>
                </c:pt>
                <c:pt idx="11281">
                  <c:v>11281</c:v>
                </c:pt>
                <c:pt idx="11282">
                  <c:v>11282</c:v>
                </c:pt>
                <c:pt idx="11283">
                  <c:v>11283</c:v>
                </c:pt>
                <c:pt idx="11284">
                  <c:v>11284</c:v>
                </c:pt>
                <c:pt idx="11285">
                  <c:v>11285</c:v>
                </c:pt>
                <c:pt idx="11286">
                  <c:v>11286</c:v>
                </c:pt>
                <c:pt idx="11287">
                  <c:v>11287</c:v>
                </c:pt>
                <c:pt idx="11288">
                  <c:v>11288</c:v>
                </c:pt>
                <c:pt idx="11289">
                  <c:v>11289</c:v>
                </c:pt>
                <c:pt idx="11290">
                  <c:v>11290</c:v>
                </c:pt>
                <c:pt idx="11291">
                  <c:v>11291</c:v>
                </c:pt>
                <c:pt idx="11292">
                  <c:v>11292</c:v>
                </c:pt>
                <c:pt idx="11293">
                  <c:v>11293</c:v>
                </c:pt>
                <c:pt idx="11294">
                  <c:v>11294</c:v>
                </c:pt>
                <c:pt idx="11295">
                  <c:v>11295</c:v>
                </c:pt>
                <c:pt idx="11296">
                  <c:v>11296</c:v>
                </c:pt>
                <c:pt idx="11297">
                  <c:v>11297</c:v>
                </c:pt>
                <c:pt idx="11298">
                  <c:v>11298</c:v>
                </c:pt>
                <c:pt idx="11299">
                  <c:v>11299</c:v>
                </c:pt>
                <c:pt idx="11300">
                  <c:v>11300</c:v>
                </c:pt>
                <c:pt idx="11301">
                  <c:v>11301</c:v>
                </c:pt>
                <c:pt idx="11302">
                  <c:v>11302</c:v>
                </c:pt>
                <c:pt idx="11303">
                  <c:v>11303</c:v>
                </c:pt>
                <c:pt idx="11304">
                  <c:v>11304</c:v>
                </c:pt>
                <c:pt idx="11305">
                  <c:v>11305</c:v>
                </c:pt>
                <c:pt idx="11306">
                  <c:v>11306</c:v>
                </c:pt>
                <c:pt idx="11307">
                  <c:v>11307</c:v>
                </c:pt>
                <c:pt idx="11308">
                  <c:v>11308</c:v>
                </c:pt>
                <c:pt idx="11309">
                  <c:v>11309</c:v>
                </c:pt>
                <c:pt idx="11310">
                  <c:v>11310</c:v>
                </c:pt>
                <c:pt idx="11311">
                  <c:v>11311</c:v>
                </c:pt>
                <c:pt idx="11312">
                  <c:v>11312</c:v>
                </c:pt>
                <c:pt idx="11313">
                  <c:v>11313</c:v>
                </c:pt>
                <c:pt idx="11314">
                  <c:v>11314</c:v>
                </c:pt>
                <c:pt idx="11315">
                  <c:v>11315</c:v>
                </c:pt>
                <c:pt idx="11316">
                  <c:v>11316</c:v>
                </c:pt>
                <c:pt idx="11317">
                  <c:v>11317</c:v>
                </c:pt>
                <c:pt idx="11318">
                  <c:v>11318</c:v>
                </c:pt>
                <c:pt idx="11319">
                  <c:v>11319</c:v>
                </c:pt>
                <c:pt idx="11320">
                  <c:v>11320</c:v>
                </c:pt>
                <c:pt idx="11321">
                  <c:v>11321</c:v>
                </c:pt>
                <c:pt idx="11322">
                  <c:v>11322</c:v>
                </c:pt>
                <c:pt idx="11323">
                  <c:v>11323</c:v>
                </c:pt>
                <c:pt idx="11324">
                  <c:v>11324</c:v>
                </c:pt>
                <c:pt idx="11325">
                  <c:v>11325</c:v>
                </c:pt>
                <c:pt idx="11326">
                  <c:v>11326</c:v>
                </c:pt>
                <c:pt idx="11327">
                  <c:v>11327</c:v>
                </c:pt>
                <c:pt idx="11328">
                  <c:v>11328</c:v>
                </c:pt>
                <c:pt idx="11329">
                  <c:v>11329</c:v>
                </c:pt>
                <c:pt idx="11330">
                  <c:v>11330</c:v>
                </c:pt>
                <c:pt idx="11331">
                  <c:v>11331</c:v>
                </c:pt>
                <c:pt idx="11332">
                  <c:v>11332</c:v>
                </c:pt>
                <c:pt idx="11333">
                  <c:v>11333</c:v>
                </c:pt>
                <c:pt idx="11334">
                  <c:v>11334</c:v>
                </c:pt>
                <c:pt idx="11335">
                  <c:v>11335</c:v>
                </c:pt>
                <c:pt idx="11336">
                  <c:v>11336</c:v>
                </c:pt>
                <c:pt idx="11337">
                  <c:v>11337</c:v>
                </c:pt>
                <c:pt idx="11338">
                  <c:v>11338</c:v>
                </c:pt>
                <c:pt idx="11339">
                  <c:v>11339</c:v>
                </c:pt>
                <c:pt idx="11340">
                  <c:v>11340</c:v>
                </c:pt>
                <c:pt idx="11341">
                  <c:v>11341</c:v>
                </c:pt>
                <c:pt idx="11342">
                  <c:v>11342</c:v>
                </c:pt>
                <c:pt idx="11343">
                  <c:v>11343</c:v>
                </c:pt>
                <c:pt idx="11344">
                  <c:v>11344</c:v>
                </c:pt>
                <c:pt idx="11345">
                  <c:v>11345</c:v>
                </c:pt>
                <c:pt idx="11346">
                  <c:v>11346</c:v>
                </c:pt>
                <c:pt idx="11347">
                  <c:v>11347</c:v>
                </c:pt>
                <c:pt idx="11348">
                  <c:v>11348</c:v>
                </c:pt>
                <c:pt idx="11349">
                  <c:v>11349</c:v>
                </c:pt>
                <c:pt idx="11350">
                  <c:v>11350</c:v>
                </c:pt>
                <c:pt idx="11351">
                  <c:v>11351</c:v>
                </c:pt>
                <c:pt idx="11352">
                  <c:v>11352</c:v>
                </c:pt>
                <c:pt idx="11353">
                  <c:v>11353</c:v>
                </c:pt>
                <c:pt idx="11354">
                  <c:v>11354</c:v>
                </c:pt>
                <c:pt idx="11355">
                  <c:v>11355</c:v>
                </c:pt>
                <c:pt idx="11356">
                  <c:v>11356</c:v>
                </c:pt>
                <c:pt idx="11357">
                  <c:v>11357</c:v>
                </c:pt>
                <c:pt idx="11358">
                  <c:v>11358</c:v>
                </c:pt>
                <c:pt idx="11359">
                  <c:v>11359</c:v>
                </c:pt>
                <c:pt idx="11360">
                  <c:v>11360</c:v>
                </c:pt>
                <c:pt idx="11361">
                  <c:v>11361</c:v>
                </c:pt>
                <c:pt idx="11362">
                  <c:v>11362</c:v>
                </c:pt>
                <c:pt idx="11363">
                  <c:v>11363</c:v>
                </c:pt>
                <c:pt idx="11364">
                  <c:v>11364</c:v>
                </c:pt>
                <c:pt idx="11365">
                  <c:v>11365</c:v>
                </c:pt>
                <c:pt idx="11366">
                  <c:v>11366</c:v>
                </c:pt>
                <c:pt idx="11367">
                  <c:v>11367</c:v>
                </c:pt>
                <c:pt idx="11368">
                  <c:v>11368</c:v>
                </c:pt>
                <c:pt idx="11369">
                  <c:v>11369</c:v>
                </c:pt>
                <c:pt idx="11370">
                  <c:v>11370</c:v>
                </c:pt>
                <c:pt idx="11371">
                  <c:v>11371</c:v>
                </c:pt>
                <c:pt idx="11372">
                  <c:v>11372</c:v>
                </c:pt>
                <c:pt idx="11373">
                  <c:v>11373</c:v>
                </c:pt>
                <c:pt idx="11374">
                  <c:v>11374</c:v>
                </c:pt>
                <c:pt idx="11375">
                  <c:v>11375</c:v>
                </c:pt>
                <c:pt idx="11376">
                  <c:v>11376</c:v>
                </c:pt>
                <c:pt idx="11377">
                  <c:v>11377</c:v>
                </c:pt>
                <c:pt idx="11378">
                  <c:v>11378</c:v>
                </c:pt>
                <c:pt idx="11379">
                  <c:v>11379</c:v>
                </c:pt>
                <c:pt idx="11380">
                  <c:v>11380</c:v>
                </c:pt>
                <c:pt idx="11381">
                  <c:v>11381</c:v>
                </c:pt>
                <c:pt idx="11382">
                  <c:v>11382</c:v>
                </c:pt>
                <c:pt idx="11383">
                  <c:v>11383</c:v>
                </c:pt>
                <c:pt idx="11384">
                  <c:v>11384</c:v>
                </c:pt>
                <c:pt idx="11385">
                  <c:v>11385</c:v>
                </c:pt>
                <c:pt idx="11386">
                  <c:v>11386</c:v>
                </c:pt>
                <c:pt idx="11387">
                  <c:v>11387</c:v>
                </c:pt>
                <c:pt idx="11388">
                  <c:v>11388</c:v>
                </c:pt>
                <c:pt idx="11389">
                  <c:v>11389</c:v>
                </c:pt>
                <c:pt idx="11390">
                  <c:v>11390</c:v>
                </c:pt>
                <c:pt idx="11391">
                  <c:v>11391</c:v>
                </c:pt>
                <c:pt idx="11392">
                  <c:v>11392</c:v>
                </c:pt>
                <c:pt idx="11393">
                  <c:v>11393</c:v>
                </c:pt>
                <c:pt idx="11394">
                  <c:v>11394</c:v>
                </c:pt>
                <c:pt idx="11395">
                  <c:v>11395</c:v>
                </c:pt>
                <c:pt idx="11396">
                  <c:v>11396</c:v>
                </c:pt>
                <c:pt idx="11397">
                  <c:v>11397</c:v>
                </c:pt>
                <c:pt idx="11398">
                  <c:v>11398</c:v>
                </c:pt>
                <c:pt idx="11399">
                  <c:v>11399</c:v>
                </c:pt>
                <c:pt idx="11400">
                  <c:v>11400</c:v>
                </c:pt>
                <c:pt idx="11401">
                  <c:v>11401</c:v>
                </c:pt>
                <c:pt idx="11402">
                  <c:v>11402</c:v>
                </c:pt>
                <c:pt idx="11403">
                  <c:v>11403</c:v>
                </c:pt>
                <c:pt idx="11404">
                  <c:v>11404</c:v>
                </c:pt>
                <c:pt idx="11405">
                  <c:v>11405</c:v>
                </c:pt>
                <c:pt idx="11406">
                  <c:v>11406</c:v>
                </c:pt>
                <c:pt idx="11407">
                  <c:v>11407</c:v>
                </c:pt>
                <c:pt idx="11408">
                  <c:v>11408</c:v>
                </c:pt>
                <c:pt idx="11409">
                  <c:v>11409</c:v>
                </c:pt>
                <c:pt idx="11410">
                  <c:v>11410</c:v>
                </c:pt>
                <c:pt idx="11411">
                  <c:v>11411</c:v>
                </c:pt>
                <c:pt idx="11412">
                  <c:v>11412</c:v>
                </c:pt>
                <c:pt idx="11413">
                  <c:v>11413</c:v>
                </c:pt>
                <c:pt idx="11414">
                  <c:v>11414</c:v>
                </c:pt>
                <c:pt idx="11415">
                  <c:v>11415</c:v>
                </c:pt>
                <c:pt idx="11416">
                  <c:v>11416</c:v>
                </c:pt>
                <c:pt idx="11417">
                  <c:v>11417</c:v>
                </c:pt>
                <c:pt idx="11418">
                  <c:v>11418</c:v>
                </c:pt>
                <c:pt idx="11419">
                  <c:v>11419</c:v>
                </c:pt>
                <c:pt idx="11420">
                  <c:v>11420</c:v>
                </c:pt>
                <c:pt idx="11421">
                  <c:v>11421</c:v>
                </c:pt>
                <c:pt idx="11422">
                  <c:v>11422</c:v>
                </c:pt>
                <c:pt idx="11423">
                  <c:v>11423</c:v>
                </c:pt>
                <c:pt idx="11424">
                  <c:v>11424</c:v>
                </c:pt>
                <c:pt idx="11425">
                  <c:v>11425</c:v>
                </c:pt>
                <c:pt idx="11426">
                  <c:v>11426</c:v>
                </c:pt>
                <c:pt idx="11427">
                  <c:v>11427</c:v>
                </c:pt>
                <c:pt idx="11428">
                  <c:v>11428</c:v>
                </c:pt>
                <c:pt idx="11429">
                  <c:v>11429</c:v>
                </c:pt>
                <c:pt idx="11430">
                  <c:v>11430</c:v>
                </c:pt>
                <c:pt idx="11431">
                  <c:v>11431</c:v>
                </c:pt>
                <c:pt idx="11432">
                  <c:v>11432</c:v>
                </c:pt>
                <c:pt idx="11433">
                  <c:v>11433</c:v>
                </c:pt>
                <c:pt idx="11434">
                  <c:v>11434</c:v>
                </c:pt>
                <c:pt idx="11435">
                  <c:v>11435</c:v>
                </c:pt>
                <c:pt idx="11436">
                  <c:v>11436</c:v>
                </c:pt>
                <c:pt idx="11437">
                  <c:v>11437</c:v>
                </c:pt>
                <c:pt idx="11438">
                  <c:v>11438</c:v>
                </c:pt>
                <c:pt idx="11439">
                  <c:v>11439</c:v>
                </c:pt>
                <c:pt idx="11440">
                  <c:v>11440</c:v>
                </c:pt>
                <c:pt idx="11441">
                  <c:v>11441</c:v>
                </c:pt>
                <c:pt idx="11442">
                  <c:v>11442</c:v>
                </c:pt>
                <c:pt idx="11443">
                  <c:v>11443</c:v>
                </c:pt>
                <c:pt idx="11444">
                  <c:v>11444</c:v>
                </c:pt>
                <c:pt idx="11445">
                  <c:v>11445</c:v>
                </c:pt>
                <c:pt idx="11446">
                  <c:v>11446</c:v>
                </c:pt>
                <c:pt idx="11447">
                  <c:v>11447</c:v>
                </c:pt>
                <c:pt idx="11448">
                  <c:v>11448</c:v>
                </c:pt>
                <c:pt idx="11449">
                  <c:v>11449</c:v>
                </c:pt>
                <c:pt idx="11450">
                  <c:v>11450</c:v>
                </c:pt>
                <c:pt idx="11451">
                  <c:v>11451</c:v>
                </c:pt>
                <c:pt idx="11452">
                  <c:v>11452</c:v>
                </c:pt>
                <c:pt idx="11453">
                  <c:v>11453</c:v>
                </c:pt>
                <c:pt idx="11454">
                  <c:v>11454</c:v>
                </c:pt>
                <c:pt idx="11455">
                  <c:v>11455</c:v>
                </c:pt>
                <c:pt idx="11456">
                  <c:v>11456</c:v>
                </c:pt>
                <c:pt idx="11457">
                  <c:v>11457</c:v>
                </c:pt>
                <c:pt idx="11458">
                  <c:v>11458</c:v>
                </c:pt>
                <c:pt idx="11459">
                  <c:v>11459</c:v>
                </c:pt>
                <c:pt idx="11460">
                  <c:v>11460</c:v>
                </c:pt>
                <c:pt idx="11461">
                  <c:v>11461</c:v>
                </c:pt>
                <c:pt idx="11462">
                  <c:v>11462</c:v>
                </c:pt>
                <c:pt idx="11463">
                  <c:v>11463</c:v>
                </c:pt>
                <c:pt idx="11464">
                  <c:v>11464</c:v>
                </c:pt>
                <c:pt idx="11465">
                  <c:v>11465</c:v>
                </c:pt>
                <c:pt idx="11466">
                  <c:v>11466</c:v>
                </c:pt>
                <c:pt idx="11467">
                  <c:v>11467</c:v>
                </c:pt>
                <c:pt idx="11468">
                  <c:v>11468</c:v>
                </c:pt>
                <c:pt idx="11469">
                  <c:v>11469</c:v>
                </c:pt>
                <c:pt idx="11470">
                  <c:v>11470</c:v>
                </c:pt>
                <c:pt idx="11471">
                  <c:v>11471</c:v>
                </c:pt>
                <c:pt idx="11472">
                  <c:v>11472</c:v>
                </c:pt>
                <c:pt idx="11473">
                  <c:v>11473</c:v>
                </c:pt>
                <c:pt idx="11474">
                  <c:v>11474</c:v>
                </c:pt>
                <c:pt idx="11475">
                  <c:v>11475</c:v>
                </c:pt>
                <c:pt idx="11476">
                  <c:v>11476</c:v>
                </c:pt>
                <c:pt idx="11477">
                  <c:v>11477</c:v>
                </c:pt>
                <c:pt idx="11478">
                  <c:v>11478</c:v>
                </c:pt>
                <c:pt idx="11479">
                  <c:v>11479</c:v>
                </c:pt>
                <c:pt idx="11480">
                  <c:v>11480</c:v>
                </c:pt>
                <c:pt idx="11481">
                  <c:v>11481</c:v>
                </c:pt>
                <c:pt idx="11482">
                  <c:v>11482</c:v>
                </c:pt>
                <c:pt idx="11483">
                  <c:v>11483</c:v>
                </c:pt>
                <c:pt idx="11484">
                  <c:v>11484</c:v>
                </c:pt>
                <c:pt idx="11485">
                  <c:v>11485</c:v>
                </c:pt>
                <c:pt idx="11486">
                  <c:v>11486</c:v>
                </c:pt>
                <c:pt idx="11487">
                  <c:v>11487</c:v>
                </c:pt>
                <c:pt idx="11488">
                  <c:v>11488</c:v>
                </c:pt>
                <c:pt idx="11489">
                  <c:v>11489</c:v>
                </c:pt>
                <c:pt idx="11490">
                  <c:v>11490</c:v>
                </c:pt>
                <c:pt idx="11491">
                  <c:v>11491</c:v>
                </c:pt>
                <c:pt idx="11492">
                  <c:v>11492</c:v>
                </c:pt>
                <c:pt idx="11493">
                  <c:v>11493</c:v>
                </c:pt>
                <c:pt idx="11494">
                  <c:v>11494</c:v>
                </c:pt>
                <c:pt idx="11495">
                  <c:v>11495</c:v>
                </c:pt>
                <c:pt idx="11496">
                  <c:v>11496</c:v>
                </c:pt>
                <c:pt idx="11497">
                  <c:v>11497</c:v>
                </c:pt>
                <c:pt idx="11498">
                  <c:v>11498</c:v>
                </c:pt>
                <c:pt idx="11499">
                  <c:v>11499</c:v>
                </c:pt>
                <c:pt idx="11500">
                  <c:v>11500</c:v>
                </c:pt>
                <c:pt idx="11501">
                  <c:v>11501</c:v>
                </c:pt>
                <c:pt idx="11502">
                  <c:v>11502</c:v>
                </c:pt>
                <c:pt idx="11503">
                  <c:v>11503</c:v>
                </c:pt>
                <c:pt idx="11504">
                  <c:v>11504</c:v>
                </c:pt>
                <c:pt idx="11505">
                  <c:v>11505</c:v>
                </c:pt>
                <c:pt idx="11506">
                  <c:v>11506</c:v>
                </c:pt>
                <c:pt idx="11507">
                  <c:v>11507</c:v>
                </c:pt>
                <c:pt idx="11508">
                  <c:v>11508</c:v>
                </c:pt>
                <c:pt idx="11509">
                  <c:v>11509</c:v>
                </c:pt>
                <c:pt idx="11510">
                  <c:v>11510</c:v>
                </c:pt>
                <c:pt idx="11511">
                  <c:v>11511</c:v>
                </c:pt>
                <c:pt idx="11512">
                  <c:v>11512</c:v>
                </c:pt>
                <c:pt idx="11513">
                  <c:v>11513</c:v>
                </c:pt>
                <c:pt idx="11514">
                  <c:v>11514</c:v>
                </c:pt>
                <c:pt idx="11515">
                  <c:v>11515</c:v>
                </c:pt>
                <c:pt idx="11516">
                  <c:v>11516</c:v>
                </c:pt>
                <c:pt idx="11517">
                  <c:v>11517</c:v>
                </c:pt>
                <c:pt idx="11518">
                  <c:v>11518</c:v>
                </c:pt>
                <c:pt idx="11519">
                  <c:v>11519</c:v>
                </c:pt>
                <c:pt idx="11520">
                  <c:v>11520</c:v>
                </c:pt>
                <c:pt idx="11521">
                  <c:v>11521</c:v>
                </c:pt>
                <c:pt idx="11522">
                  <c:v>11522</c:v>
                </c:pt>
                <c:pt idx="11523">
                  <c:v>11523</c:v>
                </c:pt>
                <c:pt idx="11524">
                  <c:v>11524</c:v>
                </c:pt>
                <c:pt idx="11525">
                  <c:v>11525</c:v>
                </c:pt>
                <c:pt idx="11526">
                  <c:v>11526</c:v>
                </c:pt>
                <c:pt idx="11527">
                  <c:v>11527</c:v>
                </c:pt>
                <c:pt idx="11528">
                  <c:v>11528</c:v>
                </c:pt>
                <c:pt idx="11529">
                  <c:v>11529</c:v>
                </c:pt>
                <c:pt idx="11530">
                  <c:v>11530</c:v>
                </c:pt>
                <c:pt idx="11531">
                  <c:v>11531</c:v>
                </c:pt>
                <c:pt idx="11532">
                  <c:v>11532</c:v>
                </c:pt>
                <c:pt idx="11533">
                  <c:v>11533</c:v>
                </c:pt>
                <c:pt idx="11534">
                  <c:v>11534</c:v>
                </c:pt>
                <c:pt idx="11535">
                  <c:v>11535</c:v>
                </c:pt>
                <c:pt idx="11536">
                  <c:v>11536</c:v>
                </c:pt>
                <c:pt idx="11537">
                  <c:v>11537</c:v>
                </c:pt>
                <c:pt idx="11538">
                  <c:v>11538</c:v>
                </c:pt>
                <c:pt idx="11539">
                  <c:v>11539</c:v>
                </c:pt>
                <c:pt idx="11540">
                  <c:v>11540</c:v>
                </c:pt>
                <c:pt idx="11541">
                  <c:v>11541</c:v>
                </c:pt>
                <c:pt idx="11542">
                  <c:v>11542</c:v>
                </c:pt>
                <c:pt idx="11543">
                  <c:v>11543</c:v>
                </c:pt>
                <c:pt idx="11544">
                  <c:v>11544</c:v>
                </c:pt>
                <c:pt idx="11545">
                  <c:v>11545</c:v>
                </c:pt>
                <c:pt idx="11546">
                  <c:v>11546</c:v>
                </c:pt>
                <c:pt idx="11547">
                  <c:v>11547</c:v>
                </c:pt>
                <c:pt idx="11548">
                  <c:v>11548</c:v>
                </c:pt>
                <c:pt idx="11549">
                  <c:v>11549</c:v>
                </c:pt>
                <c:pt idx="11550">
                  <c:v>11550</c:v>
                </c:pt>
                <c:pt idx="11551">
                  <c:v>11551</c:v>
                </c:pt>
                <c:pt idx="11552">
                  <c:v>11552</c:v>
                </c:pt>
                <c:pt idx="11553">
                  <c:v>11553</c:v>
                </c:pt>
                <c:pt idx="11554">
                  <c:v>11554</c:v>
                </c:pt>
                <c:pt idx="11555">
                  <c:v>11555</c:v>
                </c:pt>
                <c:pt idx="11556">
                  <c:v>11556</c:v>
                </c:pt>
                <c:pt idx="11557">
                  <c:v>11557</c:v>
                </c:pt>
                <c:pt idx="11558">
                  <c:v>11558</c:v>
                </c:pt>
                <c:pt idx="11559">
                  <c:v>11559</c:v>
                </c:pt>
                <c:pt idx="11560">
                  <c:v>11560</c:v>
                </c:pt>
                <c:pt idx="11561">
                  <c:v>11561</c:v>
                </c:pt>
                <c:pt idx="11562">
                  <c:v>11562</c:v>
                </c:pt>
                <c:pt idx="11563">
                  <c:v>11563</c:v>
                </c:pt>
                <c:pt idx="11564">
                  <c:v>11564</c:v>
                </c:pt>
                <c:pt idx="11565">
                  <c:v>11565</c:v>
                </c:pt>
                <c:pt idx="11566">
                  <c:v>11566</c:v>
                </c:pt>
                <c:pt idx="11567">
                  <c:v>11567</c:v>
                </c:pt>
                <c:pt idx="11568">
                  <c:v>11568</c:v>
                </c:pt>
                <c:pt idx="11569">
                  <c:v>11569</c:v>
                </c:pt>
                <c:pt idx="11570">
                  <c:v>11570</c:v>
                </c:pt>
                <c:pt idx="11571">
                  <c:v>11571</c:v>
                </c:pt>
                <c:pt idx="11572">
                  <c:v>11572</c:v>
                </c:pt>
                <c:pt idx="11573">
                  <c:v>11573</c:v>
                </c:pt>
                <c:pt idx="11574">
                  <c:v>11574</c:v>
                </c:pt>
                <c:pt idx="11575">
                  <c:v>11575</c:v>
                </c:pt>
                <c:pt idx="11576">
                  <c:v>11576</c:v>
                </c:pt>
                <c:pt idx="11577">
                  <c:v>11577</c:v>
                </c:pt>
                <c:pt idx="11578">
                  <c:v>11578</c:v>
                </c:pt>
                <c:pt idx="11579">
                  <c:v>11579</c:v>
                </c:pt>
                <c:pt idx="11580">
                  <c:v>11580</c:v>
                </c:pt>
                <c:pt idx="11581">
                  <c:v>11581</c:v>
                </c:pt>
                <c:pt idx="11582">
                  <c:v>11582</c:v>
                </c:pt>
                <c:pt idx="11583">
                  <c:v>11583</c:v>
                </c:pt>
                <c:pt idx="11584">
                  <c:v>11584</c:v>
                </c:pt>
                <c:pt idx="11585">
                  <c:v>11585</c:v>
                </c:pt>
                <c:pt idx="11586">
                  <c:v>11586</c:v>
                </c:pt>
                <c:pt idx="11587">
                  <c:v>11587</c:v>
                </c:pt>
                <c:pt idx="11588">
                  <c:v>11588</c:v>
                </c:pt>
                <c:pt idx="11589">
                  <c:v>11589</c:v>
                </c:pt>
                <c:pt idx="11590">
                  <c:v>11590</c:v>
                </c:pt>
                <c:pt idx="11591">
                  <c:v>11591</c:v>
                </c:pt>
                <c:pt idx="11592">
                  <c:v>11592</c:v>
                </c:pt>
                <c:pt idx="11593">
                  <c:v>11593</c:v>
                </c:pt>
                <c:pt idx="11594">
                  <c:v>11594</c:v>
                </c:pt>
                <c:pt idx="11595">
                  <c:v>11595</c:v>
                </c:pt>
                <c:pt idx="11596">
                  <c:v>11596</c:v>
                </c:pt>
                <c:pt idx="11597">
                  <c:v>11597</c:v>
                </c:pt>
                <c:pt idx="11598">
                  <c:v>11598</c:v>
                </c:pt>
                <c:pt idx="11599">
                  <c:v>11599</c:v>
                </c:pt>
                <c:pt idx="11600">
                  <c:v>11600</c:v>
                </c:pt>
                <c:pt idx="11601">
                  <c:v>11601</c:v>
                </c:pt>
                <c:pt idx="11602">
                  <c:v>11602</c:v>
                </c:pt>
                <c:pt idx="11603">
                  <c:v>11603</c:v>
                </c:pt>
                <c:pt idx="11604">
                  <c:v>11604</c:v>
                </c:pt>
                <c:pt idx="11605">
                  <c:v>11605</c:v>
                </c:pt>
                <c:pt idx="11606">
                  <c:v>11606</c:v>
                </c:pt>
                <c:pt idx="11607">
                  <c:v>11607</c:v>
                </c:pt>
                <c:pt idx="11608">
                  <c:v>11608</c:v>
                </c:pt>
                <c:pt idx="11609">
                  <c:v>11609</c:v>
                </c:pt>
                <c:pt idx="11610">
                  <c:v>11610</c:v>
                </c:pt>
                <c:pt idx="11611">
                  <c:v>11611</c:v>
                </c:pt>
                <c:pt idx="11612">
                  <c:v>11612</c:v>
                </c:pt>
                <c:pt idx="11613">
                  <c:v>11613</c:v>
                </c:pt>
                <c:pt idx="11614">
                  <c:v>11614</c:v>
                </c:pt>
                <c:pt idx="11615">
                  <c:v>11615</c:v>
                </c:pt>
                <c:pt idx="11616">
                  <c:v>11616</c:v>
                </c:pt>
                <c:pt idx="11617">
                  <c:v>11617</c:v>
                </c:pt>
                <c:pt idx="11618">
                  <c:v>11618</c:v>
                </c:pt>
                <c:pt idx="11619">
                  <c:v>11619</c:v>
                </c:pt>
                <c:pt idx="11620">
                  <c:v>11620</c:v>
                </c:pt>
                <c:pt idx="11621">
                  <c:v>11621</c:v>
                </c:pt>
                <c:pt idx="11622">
                  <c:v>11622</c:v>
                </c:pt>
                <c:pt idx="11623">
                  <c:v>11623</c:v>
                </c:pt>
                <c:pt idx="11624">
                  <c:v>11624</c:v>
                </c:pt>
                <c:pt idx="11625">
                  <c:v>11625</c:v>
                </c:pt>
                <c:pt idx="11626">
                  <c:v>11626</c:v>
                </c:pt>
                <c:pt idx="11627">
                  <c:v>11627</c:v>
                </c:pt>
                <c:pt idx="11628">
                  <c:v>11628</c:v>
                </c:pt>
                <c:pt idx="11629">
                  <c:v>11629</c:v>
                </c:pt>
                <c:pt idx="11630">
                  <c:v>11630</c:v>
                </c:pt>
                <c:pt idx="11631">
                  <c:v>11631</c:v>
                </c:pt>
                <c:pt idx="11632">
                  <c:v>11632</c:v>
                </c:pt>
                <c:pt idx="11633">
                  <c:v>11633</c:v>
                </c:pt>
                <c:pt idx="11634">
                  <c:v>11634</c:v>
                </c:pt>
                <c:pt idx="11635">
                  <c:v>11635</c:v>
                </c:pt>
                <c:pt idx="11636">
                  <c:v>11636</c:v>
                </c:pt>
                <c:pt idx="11637">
                  <c:v>11637</c:v>
                </c:pt>
                <c:pt idx="11638">
                  <c:v>11638</c:v>
                </c:pt>
                <c:pt idx="11639">
                  <c:v>11639</c:v>
                </c:pt>
                <c:pt idx="11640">
                  <c:v>11640</c:v>
                </c:pt>
                <c:pt idx="11641">
                  <c:v>11641</c:v>
                </c:pt>
                <c:pt idx="11642">
                  <c:v>11642</c:v>
                </c:pt>
                <c:pt idx="11643">
                  <c:v>11643</c:v>
                </c:pt>
                <c:pt idx="11644">
                  <c:v>11644</c:v>
                </c:pt>
                <c:pt idx="11645">
                  <c:v>11645</c:v>
                </c:pt>
                <c:pt idx="11646">
                  <c:v>11646</c:v>
                </c:pt>
                <c:pt idx="11647">
                  <c:v>11647</c:v>
                </c:pt>
                <c:pt idx="11648">
                  <c:v>11648</c:v>
                </c:pt>
                <c:pt idx="11649">
                  <c:v>11649</c:v>
                </c:pt>
                <c:pt idx="11650">
                  <c:v>11650</c:v>
                </c:pt>
                <c:pt idx="11651">
                  <c:v>11651</c:v>
                </c:pt>
                <c:pt idx="11652">
                  <c:v>11652</c:v>
                </c:pt>
                <c:pt idx="11653">
                  <c:v>11653</c:v>
                </c:pt>
                <c:pt idx="11654">
                  <c:v>11654</c:v>
                </c:pt>
                <c:pt idx="11655">
                  <c:v>11655</c:v>
                </c:pt>
                <c:pt idx="11656">
                  <c:v>11656</c:v>
                </c:pt>
                <c:pt idx="11657">
                  <c:v>11657</c:v>
                </c:pt>
                <c:pt idx="11658">
                  <c:v>11658</c:v>
                </c:pt>
                <c:pt idx="11659">
                  <c:v>11659</c:v>
                </c:pt>
                <c:pt idx="11660">
                  <c:v>11660</c:v>
                </c:pt>
                <c:pt idx="11661">
                  <c:v>11661</c:v>
                </c:pt>
                <c:pt idx="11662">
                  <c:v>11662</c:v>
                </c:pt>
                <c:pt idx="11663">
                  <c:v>11663</c:v>
                </c:pt>
                <c:pt idx="11664">
                  <c:v>11664</c:v>
                </c:pt>
                <c:pt idx="11665">
                  <c:v>11665</c:v>
                </c:pt>
                <c:pt idx="11666">
                  <c:v>11666</c:v>
                </c:pt>
                <c:pt idx="11667">
                  <c:v>11667</c:v>
                </c:pt>
                <c:pt idx="11668">
                  <c:v>11668</c:v>
                </c:pt>
                <c:pt idx="11669">
                  <c:v>11669</c:v>
                </c:pt>
                <c:pt idx="11670">
                  <c:v>11670</c:v>
                </c:pt>
                <c:pt idx="11671">
                  <c:v>11671</c:v>
                </c:pt>
                <c:pt idx="11672">
                  <c:v>11672</c:v>
                </c:pt>
                <c:pt idx="11673">
                  <c:v>11673</c:v>
                </c:pt>
                <c:pt idx="11674">
                  <c:v>11674</c:v>
                </c:pt>
                <c:pt idx="11675">
                  <c:v>11675</c:v>
                </c:pt>
                <c:pt idx="11676">
                  <c:v>11676</c:v>
                </c:pt>
                <c:pt idx="11677">
                  <c:v>11677</c:v>
                </c:pt>
                <c:pt idx="11678">
                  <c:v>11678</c:v>
                </c:pt>
                <c:pt idx="11679">
                  <c:v>11679</c:v>
                </c:pt>
                <c:pt idx="11680">
                  <c:v>11680</c:v>
                </c:pt>
                <c:pt idx="11681">
                  <c:v>11681</c:v>
                </c:pt>
                <c:pt idx="11682">
                  <c:v>11682</c:v>
                </c:pt>
                <c:pt idx="11683">
                  <c:v>11683</c:v>
                </c:pt>
                <c:pt idx="11684">
                  <c:v>11684</c:v>
                </c:pt>
                <c:pt idx="11685">
                  <c:v>11685</c:v>
                </c:pt>
                <c:pt idx="11686">
                  <c:v>11686</c:v>
                </c:pt>
                <c:pt idx="11687">
                  <c:v>11687</c:v>
                </c:pt>
                <c:pt idx="11688">
                  <c:v>11688</c:v>
                </c:pt>
                <c:pt idx="11689">
                  <c:v>11689</c:v>
                </c:pt>
                <c:pt idx="11690">
                  <c:v>11690</c:v>
                </c:pt>
                <c:pt idx="11691">
                  <c:v>11691</c:v>
                </c:pt>
                <c:pt idx="11692">
                  <c:v>11692</c:v>
                </c:pt>
                <c:pt idx="11693">
                  <c:v>11693</c:v>
                </c:pt>
                <c:pt idx="11694">
                  <c:v>11694</c:v>
                </c:pt>
                <c:pt idx="11695">
                  <c:v>11695</c:v>
                </c:pt>
                <c:pt idx="11696">
                  <c:v>11696</c:v>
                </c:pt>
                <c:pt idx="11697">
                  <c:v>11697</c:v>
                </c:pt>
                <c:pt idx="11698">
                  <c:v>11698</c:v>
                </c:pt>
                <c:pt idx="11699">
                  <c:v>11699</c:v>
                </c:pt>
                <c:pt idx="11700">
                  <c:v>11700</c:v>
                </c:pt>
                <c:pt idx="11701">
                  <c:v>11701</c:v>
                </c:pt>
                <c:pt idx="11702">
                  <c:v>11702</c:v>
                </c:pt>
                <c:pt idx="11703">
                  <c:v>11703</c:v>
                </c:pt>
                <c:pt idx="11704">
                  <c:v>11704</c:v>
                </c:pt>
                <c:pt idx="11705">
                  <c:v>11705</c:v>
                </c:pt>
                <c:pt idx="11706">
                  <c:v>11706</c:v>
                </c:pt>
                <c:pt idx="11707">
                  <c:v>11707</c:v>
                </c:pt>
                <c:pt idx="11708">
                  <c:v>11708</c:v>
                </c:pt>
                <c:pt idx="11709">
                  <c:v>11709</c:v>
                </c:pt>
                <c:pt idx="11710">
                  <c:v>11710</c:v>
                </c:pt>
                <c:pt idx="11711">
                  <c:v>11711</c:v>
                </c:pt>
                <c:pt idx="11712">
                  <c:v>11712</c:v>
                </c:pt>
                <c:pt idx="11713">
                  <c:v>11713</c:v>
                </c:pt>
                <c:pt idx="11714">
                  <c:v>11714</c:v>
                </c:pt>
                <c:pt idx="11715">
                  <c:v>11715</c:v>
                </c:pt>
                <c:pt idx="11716">
                  <c:v>11716</c:v>
                </c:pt>
                <c:pt idx="11717">
                  <c:v>11717</c:v>
                </c:pt>
                <c:pt idx="11718">
                  <c:v>11718</c:v>
                </c:pt>
                <c:pt idx="11719">
                  <c:v>11719</c:v>
                </c:pt>
                <c:pt idx="11720">
                  <c:v>11720</c:v>
                </c:pt>
                <c:pt idx="11721">
                  <c:v>11721</c:v>
                </c:pt>
                <c:pt idx="11722">
                  <c:v>11722</c:v>
                </c:pt>
                <c:pt idx="11723">
                  <c:v>11723</c:v>
                </c:pt>
                <c:pt idx="11724">
                  <c:v>11724</c:v>
                </c:pt>
                <c:pt idx="11725">
                  <c:v>11725</c:v>
                </c:pt>
                <c:pt idx="11726">
                  <c:v>11726</c:v>
                </c:pt>
                <c:pt idx="11727">
                  <c:v>11727</c:v>
                </c:pt>
                <c:pt idx="11728">
                  <c:v>11728</c:v>
                </c:pt>
                <c:pt idx="11729">
                  <c:v>11729</c:v>
                </c:pt>
                <c:pt idx="11730">
                  <c:v>11730</c:v>
                </c:pt>
                <c:pt idx="11731">
                  <c:v>11731</c:v>
                </c:pt>
                <c:pt idx="11732">
                  <c:v>11732</c:v>
                </c:pt>
                <c:pt idx="11733">
                  <c:v>11733</c:v>
                </c:pt>
                <c:pt idx="11734">
                  <c:v>11734</c:v>
                </c:pt>
                <c:pt idx="11735">
                  <c:v>11735</c:v>
                </c:pt>
                <c:pt idx="11736">
                  <c:v>11736</c:v>
                </c:pt>
                <c:pt idx="11737">
                  <c:v>11737</c:v>
                </c:pt>
                <c:pt idx="11738">
                  <c:v>11738</c:v>
                </c:pt>
                <c:pt idx="11739">
                  <c:v>11739</c:v>
                </c:pt>
                <c:pt idx="11740">
                  <c:v>11740</c:v>
                </c:pt>
                <c:pt idx="11741">
                  <c:v>11741</c:v>
                </c:pt>
                <c:pt idx="11742">
                  <c:v>11742</c:v>
                </c:pt>
                <c:pt idx="11743">
                  <c:v>11743</c:v>
                </c:pt>
                <c:pt idx="11744">
                  <c:v>11744</c:v>
                </c:pt>
                <c:pt idx="11745">
                  <c:v>11745</c:v>
                </c:pt>
                <c:pt idx="11746">
                  <c:v>11746</c:v>
                </c:pt>
                <c:pt idx="11747">
                  <c:v>11747</c:v>
                </c:pt>
                <c:pt idx="11748">
                  <c:v>11748</c:v>
                </c:pt>
                <c:pt idx="11749">
                  <c:v>11749</c:v>
                </c:pt>
                <c:pt idx="11750">
                  <c:v>11750</c:v>
                </c:pt>
                <c:pt idx="11751">
                  <c:v>11751</c:v>
                </c:pt>
                <c:pt idx="11752">
                  <c:v>11752</c:v>
                </c:pt>
                <c:pt idx="11753">
                  <c:v>11753</c:v>
                </c:pt>
                <c:pt idx="11754">
                  <c:v>11754</c:v>
                </c:pt>
                <c:pt idx="11755">
                  <c:v>11755</c:v>
                </c:pt>
                <c:pt idx="11756">
                  <c:v>11756</c:v>
                </c:pt>
                <c:pt idx="11757">
                  <c:v>11757</c:v>
                </c:pt>
                <c:pt idx="11758">
                  <c:v>11758</c:v>
                </c:pt>
                <c:pt idx="11759">
                  <c:v>11759</c:v>
                </c:pt>
                <c:pt idx="11760">
                  <c:v>11760</c:v>
                </c:pt>
                <c:pt idx="11761">
                  <c:v>11761</c:v>
                </c:pt>
                <c:pt idx="11762">
                  <c:v>11762</c:v>
                </c:pt>
                <c:pt idx="11763">
                  <c:v>11763</c:v>
                </c:pt>
                <c:pt idx="11764">
                  <c:v>11764</c:v>
                </c:pt>
                <c:pt idx="11765">
                  <c:v>11765</c:v>
                </c:pt>
                <c:pt idx="11766">
                  <c:v>11766</c:v>
                </c:pt>
                <c:pt idx="11767">
                  <c:v>11767</c:v>
                </c:pt>
                <c:pt idx="11768">
                  <c:v>11768</c:v>
                </c:pt>
                <c:pt idx="11769">
                  <c:v>11769</c:v>
                </c:pt>
                <c:pt idx="11770">
                  <c:v>11770</c:v>
                </c:pt>
                <c:pt idx="11771">
                  <c:v>11771</c:v>
                </c:pt>
                <c:pt idx="11772">
                  <c:v>11772</c:v>
                </c:pt>
                <c:pt idx="11773">
                  <c:v>11773</c:v>
                </c:pt>
                <c:pt idx="11774">
                  <c:v>11774</c:v>
                </c:pt>
                <c:pt idx="11775">
                  <c:v>11775</c:v>
                </c:pt>
                <c:pt idx="11776">
                  <c:v>11776</c:v>
                </c:pt>
                <c:pt idx="11777">
                  <c:v>11777</c:v>
                </c:pt>
                <c:pt idx="11778">
                  <c:v>11778</c:v>
                </c:pt>
                <c:pt idx="11779">
                  <c:v>11779</c:v>
                </c:pt>
                <c:pt idx="11780">
                  <c:v>11780</c:v>
                </c:pt>
                <c:pt idx="11781">
                  <c:v>11781</c:v>
                </c:pt>
                <c:pt idx="11782">
                  <c:v>11782</c:v>
                </c:pt>
                <c:pt idx="11783">
                  <c:v>11783</c:v>
                </c:pt>
                <c:pt idx="11784">
                  <c:v>11784</c:v>
                </c:pt>
                <c:pt idx="11785">
                  <c:v>11785</c:v>
                </c:pt>
                <c:pt idx="11786">
                  <c:v>11786</c:v>
                </c:pt>
                <c:pt idx="11787">
                  <c:v>11787</c:v>
                </c:pt>
                <c:pt idx="11788">
                  <c:v>11788</c:v>
                </c:pt>
                <c:pt idx="11789">
                  <c:v>11789</c:v>
                </c:pt>
                <c:pt idx="11790">
                  <c:v>11790</c:v>
                </c:pt>
                <c:pt idx="11791">
                  <c:v>11791</c:v>
                </c:pt>
                <c:pt idx="11792">
                  <c:v>11792</c:v>
                </c:pt>
                <c:pt idx="11793">
                  <c:v>11793</c:v>
                </c:pt>
                <c:pt idx="11794">
                  <c:v>11794</c:v>
                </c:pt>
                <c:pt idx="11795">
                  <c:v>11795</c:v>
                </c:pt>
                <c:pt idx="11796">
                  <c:v>11796</c:v>
                </c:pt>
                <c:pt idx="11797">
                  <c:v>11797</c:v>
                </c:pt>
                <c:pt idx="11798">
                  <c:v>11798</c:v>
                </c:pt>
                <c:pt idx="11799">
                  <c:v>11799</c:v>
                </c:pt>
                <c:pt idx="11800">
                  <c:v>11800</c:v>
                </c:pt>
                <c:pt idx="11801">
                  <c:v>11801</c:v>
                </c:pt>
                <c:pt idx="11802">
                  <c:v>11802</c:v>
                </c:pt>
                <c:pt idx="11803">
                  <c:v>11803</c:v>
                </c:pt>
                <c:pt idx="11804">
                  <c:v>11804</c:v>
                </c:pt>
                <c:pt idx="11805">
                  <c:v>11805</c:v>
                </c:pt>
                <c:pt idx="11806">
                  <c:v>11806</c:v>
                </c:pt>
                <c:pt idx="11807">
                  <c:v>11807</c:v>
                </c:pt>
                <c:pt idx="11808">
                  <c:v>11808</c:v>
                </c:pt>
                <c:pt idx="11809">
                  <c:v>11809</c:v>
                </c:pt>
                <c:pt idx="11810">
                  <c:v>11810</c:v>
                </c:pt>
                <c:pt idx="11811">
                  <c:v>11811</c:v>
                </c:pt>
                <c:pt idx="11812">
                  <c:v>11812</c:v>
                </c:pt>
                <c:pt idx="11813">
                  <c:v>11813</c:v>
                </c:pt>
                <c:pt idx="11814">
                  <c:v>11814</c:v>
                </c:pt>
                <c:pt idx="11815">
                  <c:v>11815</c:v>
                </c:pt>
                <c:pt idx="11816">
                  <c:v>11816</c:v>
                </c:pt>
                <c:pt idx="11817">
                  <c:v>11817</c:v>
                </c:pt>
                <c:pt idx="11818">
                  <c:v>11818</c:v>
                </c:pt>
                <c:pt idx="11819">
                  <c:v>11819</c:v>
                </c:pt>
                <c:pt idx="11820">
                  <c:v>11820</c:v>
                </c:pt>
                <c:pt idx="11821">
                  <c:v>11821</c:v>
                </c:pt>
                <c:pt idx="11822">
                  <c:v>11822</c:v>
                </c:pt>
                <c:pt idx="11823">
                  <c:v>11823</c:v>
                </c:pt>
                <c:pt idx="11824">
                  <c:v>11824</c:v>
                </c:pt>
                <c:pt idx="11825">
                  <c:v>11825</c:v>
                </c:pt>
                <c:pt idx="11826">
                  <c:v>11826</c:v>
                </c:pt>
                <c:pt idx="11827">
                  <c:v>11827</c:v>
                </c:pt>
                <c:pt idx="11828">
                  <c:v>11828</c:v>
                </c:pt>
                <c:pt idx="11829">
                  <c:v>11829</c:v>
                </c:pt>
                <c:pt idx="11830">
                  <c:v>11830</c:v>
                </c:pt>
                <c:pt idx="11831">
                  <c:v>11831</c:v>
                </c:pt>
                <c:pt idx="11832">
                  <c:v>11832</c:v>
                </c:pt>
                <c:pt idx="11833">
                  <c:v>11833</c:v>
                </c:pt>
                <c:pt idx="11834">
                  <c:v>11834</c:v>
                </c:pt>
                <c:pt idx="11835">
                  <c:v>11835</c:v>
                </c:pt>
                <c:pt idx="11836">
                  <c:v>11836</c:v>
                </c:pt>
                <c:pt idx="11837">
                  <c:v>11837</c:v>
                </c:pt>
                <c:pt idx="11838">
                  <c:v>11838</c:v>
                </c:pt>
                <c:pt idx="11839">
                  <c:v>11839</c:v>
                </c:pt>
                <c:pt idx="11840">
                  <c:v>11840</c:v>
                </c:pt>
                <c:pt idx="11841">
                  <c:v>11841</c:v>
                </c:pt>
                <c:pt idx="11842">
                  <c:v>11842</c:v>
                </c:pt>
                <c:pt idx="11843">
                  <c:v>11843</c:v>
                </c:pt>
                <c:pt idx="11844">
                  <c:v>11844</c:v>
                </c:pt>
                <c:pt idx="11845">
                  <c:v>11845</c:v>
                </c:pt>
                <c:pt idx="11846">
                  <c:v>11846</c:v>
                </c:pt>
                <c:pt idx="11847">
                  <c:v>11847</c:v>
                </c:pt>
                <c:pt idx="11848">
                  <c:v>11848</c:v>
                </c:pt>
                <c:pt idx="11849">
                  <c:v>11849</c:v>
                </c:pt>
                <c:pt idx="11850">
                  <c:v>11850</c:v>
                </c:pt>
                <c:pt idx="11851">
                  <c:v>11851</c:v>
                </c:pt>
                <c:pt idx="11852">
                  <c:v>11852</c:v>
                </c:pt>
                <c:pt idx="11853">
                  <c:v>11853</c:v>
                </c:pt>
                <c:pt idx="11854">
                  <c:v>11854</c:v>
                </c:pt>
                <c:pt idx="11855">
                  <c:v>11855</c:v>
                </c:pt>
                <c:pt idx="11856">
                  <c:v>11856</c:v>
                </c:pt>
                <c:pt idx="11857">
                  <c:v>11857</c:v>
                </c:pt>
                <c:pt idx="11858">
                  <c:v>11858</c:v>
                </c:pt>
                <c:pt idx="11859">
                  <c:v>11859</c:v>
                </c:pt>
                <c:pt idx="11860">
                  <c:v>11860</c:v>
                </c:pt>
                <c:pt idx="11861">
                  <c:v>11861</c:v>
                </c:pt>
                <c:pt idx="11862">
                  <c:v>11862</c:v>
                </c:pt>
                <c:pt idx="11863">
                  <c:v>11863</c:v>
                </c:pt>
                <c:pt idx="11864">
                  <c:v>11864</c:v>
                </c:pt>
                <c:pt idx="11865">
                  <c:v>11865</c:v>
                </c:pt>
                <c:pt idx="11866">
                  <c:v>11866</c:v>
                </c:pt>
                <c:pt idx="11867">
                  <c:v>11867</c:v>
                </c:pt>
                <c:pt idx="11868">
                  <c:v>11868</c:v>
                </c:pt>
                <c:pt idx="11869">
                  <c:v>11869</c:v>
                </c:pt>
                <c:pt idx="11870">
                  <c:v>11870</c:v>
                </c:pt>
                <c:pt idx="11871">
                  <c:v>11871</c:v>
                </c:pt>
                <c:pt idx="11872">
                  <c:v>11872</c:v>
                </c:pt>
                <c:pt idx="11873">
                  <c:v>11873</c:v>
                </c:pt>
                <c:pt idx="11874">
                  <c:v>11874</c:v>
                </c:pt>
                <c:pt idx="11875">
                  <c:v>11875</c:v>
                </c:pt>
                <c:pt idx="11876">
                  <c:v>11876</c:v>
                </c:pt>
                <c:pt idx="11877">
                  <c:v>11877</c:v>
                </c:pt>
                <c:pt idx="11878">
                  <c:v>11878</c:v>
                </c:pt>
                <c:pt idx="11879">
                  <c:v>11879</c:v>
                </c:pt>
                <c:pt idx="11880">
                  <c:v>11880</c:v>
                </c:pt>
                <c:pt idx="11881">
                  <c:v>11881</c:v>
                </c:pt>
                <c:pt idx="11882">
                  <c:v>11882</c:v>
                </c:pt>
                <c:pt idx="11883">
                  <c:v>11883</c:v>
                </c:pt>
                <c:pt idx="11884">
                  <c:v>11884</c:v>
                </c:pt>
                <c:pt idx="11885">
                  <c:v>11885</c:v>
                </c:pt>
                <c:pt idx="11886">
                  <c:v>11886</c:v>
                </c:pt>
                <c:pt idx="11887">
                  <c:v>11887</c:v>
                </c:pt>
                <c:pt idx="11888">
                  <c:v>11888</c:v>
                </c:pt>
                <c:pt idx="11889">
                  <c:v>11889</c:v>
                </c:pt>
                <c:pt idx="11890">
                  <c:v>11890</c:v>
                </c:pt>
                <c:pt idx="11891">
                  <c:v>11891</c:v>
                </c:pt>
                <c:pt idx="11892">
                  <c:v>11892</c:v>
                </c:pt>
                <c:pt idx="11893">
                  <c:v>11893</c:v>
                </c:pt>
                <c:pt idx="11894">
                  <c:v>11894</c:v>
                </c:pt>
                <c:pt idx="11895">
                  <c:v>11895</c:v>
                </c:pt>
                <c:pt idx="11896">
                  <c:v>11896</c:v>
                </c:pt>
                <c:pt idx="11897">
                  <c:v>11897</c:v>
                </c:pt>
                <c:pt idx="11898">
                  <c:v>11898</c:v>
                </c:pt>
                <c:pt idx="11899">
                  <c:v>11899</c:v>
                </c:pt>
                <c:pt idx="11900">
                  <c:v>11900</c:v>
                </c:pt>
                <c:pt idx="11901">
                  <c:v>11901</c:v>
                </c:pt>
                <c:pt idx="11902">
                  <c:v>11902</c:v>
                </c:pt>
                <c:pt idx="11903">
                  <c:v>11903</c:v>
                </c:pt>
                <c:pt idx="11904">
                  <c:v>11904</c:v>
                </c:pt>
                <c:pt idx="11905">
                  <c:v>11905</c:v>
                </c:pt>
                <c:pt idx="11906">
                  <c:v>11906</c:v>
                </c:pt>
                <c:pt idx="11907">
                  <c:v>11907</c:v>
                </c:pt>
                <c:pt idx="11908">
                  <c:v>11908</c:v>
                </c:pt>
                <c:pt idx="11909">
                  <c:v>11909</c:v>
                </c:pt>
                <c:pt idx="11910">
                  <c:v>11910</c:v>
                </c:pt>
                <c:pt idx="11911">
                  <c:v>11911</c:v>
                </c:pt>
                <c:pt idx="11912">
                  <c:v>11912</c:v>
                </c:pt>
                <c:pt idx="11913">
                  <c:v>11913</c:v>
                </c:pt>
                <c:pt idx="11914">
                  <c:v>11914</c:v>
                </c:pt>
                <c:pt idx="11915">
                  <c:v>11915</c:v>
                </c:pt>
                <c:pt idx="11916">
                  <c:v>11916</c:v>
                </c:pt>
                <c:pt idx="11917">
                  <c:v>11917</c:v>
                </c:pt>
                <c:pt idx="11918">
                  <c:v>11918</c:v>
                </c:pt>
                <c:pt idx="11919">
                  <c:v>11919</c:v>
                </c:pt>
                <c:pt idx="11920">
                  <c:v>11920</c:v>
                </c:pt>
                <c:pt idx="11921">
                  <c:v>11921</c:v>
                </c:pt>
                <c:pt idx="11922">
                  <c:v>11922</c:v>
                </c:pt>
                <c:pt idx="11923">
                  <c:v>11923</c:v>
                </c:pt>
                <c:pt idx="11924">
                  <c:v>11924</c:v>
                </c:pt>
                <c:pt idx="11925">
                  <c:v>11925</c:v>
                </c:pt>
                <c:pt idx="11926">
                  <c:v>11926</c:v>
                </c:pt>
                <c:pt idx="11927">
                  <c:v>11927</c:v>
                </c:pt>
                <c:pt idx="11928">
                  <c:v>11928</c:v>
                </c:pt>
                <c:pt idx="11929">
                  <c:v>11929</c:v>
                </c:pt>
                <c:pt idx="11930">
                  <c:v>11930</c:v>
                </c:pt>
                <c:pt idx="11931">
                  <c:v>11931</c:v>
                </c:pt>
                <c:pt idx="11932">
                  <c:v>11932</c:v>
                </c:pt>
                <c:pt idx="11933">
                  <c:v>11933</c:v>
                </c:pt>
                <c:pt idx="11934">
                  <c:v>11934</c:v>
                </c:pt>
                <c:pt idx="11935">
                  <c:v>11935</c:v>
                </c:pt>
                <c:pt idx="11936">
                  <c:v>11936</c:v>
                </c:pt>
                <c:pt idx="11937">
                  <c:v>11937</c:v>
                </c:pt>
                <c:pt idx="11938">
                  <c:v>11938</c:v>
                </c:pt>
                <c:pt idx="11939">
                  <c:v>11939</c:v>
                </c:pt>
                <c:pt idx="11940">
                  <c:v>11940</c:v>
                </c:pt>
                <c:pt idx="11941">
                  <c:v>11941</c:v>
                </c:pt>
                <c:pt idx="11942">
                  <c:v>11942</c:v>
                </c:pt>
                <c:pt idx="11943">
                  <c:v>11943</c:v>
                </c:pt>
                <c:pt idx="11944">
                  <c:v>11944</c:v>
                </c:pt>
                <c:pt idx="11945">
                  <c:v>11945</c:v>
                </c:pt>
                <c:pt idx="11946">
                  <c:v>11946</c:v>
                </c:pt>
                <c:pt idx="11947">
                  <c:v>11947</c:v>
                </c:pt>
                <c:pt idx="11948">
                  <c:v>11948</c:v>
                </c:pt>
                <c:pt idx="11949">
                  <c:v>11949</c:v>
                </c:pt>
                <c:pt idx="11950">
                  <c:v>11950</c:v>
                </c:pt>
                <c:pt idx="11951">
                  <c:v>11951</c:v>
                </c:pt>
                <c:pt idx="11952">
                  <c:v>11952</c:v>
                </c:pt>
                <c:pt idx="11953">
                  <c:v>11953</c:v>
                </c:pt>
                <c:pt idx="11954">
                  <c:v>11954</c:v>
                </c:pt>
                <c:pt idx="11955">
                  <c:v>11955</c:v>
                </c:pt>
                <c:pt idx="11956">
                  <c:v>11956</c:v>
                </c:pt>
                <c:pt idx="11957">
                  <c:v>11957</c:v>
                </c:pt>
                <c:pt idx="11958">
                  <c:v>11958</c:v>
                </c:pt>
                <c:pt idx="11959">
                  <c:v>11959</c:v>
                </c:pt>
                <c:pt idx="11960">
                  <c:v>11960</c:v>
                </c:pt>
                <c:pt idx="11961">
                  <c:v>11961</c:v>
                </c:pt>
                <c:pt idx="11962">
                  <c:v>11962</c:v>
                </c:pt>
                <c:pt idx="11963">
                  <c:v>11963</c:v>
                </c:pt>
                <c:pt idx="11964">
                  <c:v>11964</c:v>
                </c:pt>
                <c:pt idx="11965">
                  <c:v>11965</c:v>
                </c:pt>
                <c:pt idx="11966">
                  <c:v>11966</c:v>
                </c:pt>
                <c:pt idx="11967">
                  <c:v>11967</c:v>
                </c:pt>
                <c:pt idx="11968">
                  <c:v>11968</c:v>
                </c:pt>
                <c:pt idx="11969">
                  <c:v>11969</c:v>
                </c:pt>
                <c:pt idx="11970">
                  <c:v>11970</c:v>
                </c:pt>
                <c:pt idx="11971">
                  <c:v>11971</c:v>
                </c:pt>
                <c:pt idx="11972">
                  <c:v>11972</c:v>
                </c:pt>
                <c:pt idx="11973">
                  <c:v>11973</c:v>
                </c:pt>
                <c:pt idx="11974">
                  <c:v>11974</c:v>
                </c:pt>
                <c:pt idx="11975">
                  <c:v>11975</c:v>
                </c:pt>
                <c:pt idx="11976">
                  <c:v>11976</c:v>
                </c:pt>
                <c:pt idx="11977">
                  <c:v>11977</c:v>
                </c:pt>
                <c:pt idx="11978">
                  <c:v>11978</c:v>
                </c:pt>
                <c:pt idx="11979">
                  <c:v>11979</c:v>
                </c:pt>
                <c:pt idx="11980">
                  <c:v>11980</c:v>
                </c:pt>
                <c:pt idx="11981">
                  <c:v>11981</c:v>
                </c:pt>
                <c:pt idx="11982">
                  <c:v>11982</c:v>
                </c:pt>
                <c:pt idx="11983">
                  <c:v>11983</c:v>
                </c:pt>
                <c:pt idx="11984">
                  <c:v>11984</c:v>
                </c:pt>
                <c:pt idx="11985">
                  <c:v>11985</c:v>
                </c:pt>
                <c:pt idx="11986">
                  <c:v>11986</c:v>
                </c:pt>
                <c:pt idx="11987">
                  <c:v>11987</c:v>
                </c:pt>
                <c:pt idx="11988">
                  <c:v>11988</c:v>
                </c:pt>
                <c:pt idx="11989">
                  <c:v>11989</c:v>
                </c:pt>
                <c:pt idx="11990">
                  <c:v>11990</c:v>
                </c:pt>
                <c:pt idx="11991">
                  <c:v>11991</c:v>
                </c:pt>
                <c:pt idx="11992">
                  <c:v>11992</c:v>
                </c:pt>
                <c:pt idx="11993">
                  <c:v>11993</c:v>
                </c:pt>
                <c:pt idx="11994">
                  <c:v>11994</c:v>
                </c:pt>
                <c:pt idx="11995">
                  <c:v>11995</c:v>
                </c:pt>
                <c:pt idx="11996">
                  <c:v>11996</c:v>
                </c:pt>
                <c:pt idx="11997">
                  <c:v>11997</c:v>
                </c:pt>
                <c:pt idx="11998">
                  <c:v>11998</c:v>
                </c:pt>
                <c:pt idx="11999">
                  <c:v>11999</c:v>
                </c:pt>
                <c:pt idx="12000">
                  <c:v>12000</c:v>
                </c:pt>
                <c:pt idx="12001">
                  <c:v>12001</c:v>
                </c:pt>
                <c:pt idx="12002">
                  <c:v>12002</c:v>
                </c:pt>
                <c:pt idx="12003">
                  <c:v>12003</c:v>
                </c:pt>
                <c:pt idx="12004">
                  <c:v>12004</c:v>
                </c:pt>
                <c:pt idx="12005">
                  <c:v>12005</c:v>
                </c:pt>
                <c:pt idx="12006">
                  <c:v>12006</c:v>
                </c:pt>
                <c:pt idx="12007">
                  <c:v>12007</c:v>
                </c:pt>
                <c:pt idx="12008">
                  <c:v>12008</c:v>
                </c:pt>
                <c:pt idx="12009">
                  <c:v>12009</c:v>
                </c:pt>
                <c:pt idx="12010">
                  <c:v>12010</c:v>
                </c:pt>
                <c:pt idx="12011">
                  <c:v>12011</c:v>
                </c:pt>
                <c:pt idx="12012">
                  <c:v>12012</c:v>
                </c:pt>
                <c:pt idx="12013">
                  <c:v>12013</c:v>
                </c:pt>
                <c:pt idx="12014">
                  <c:v>12014</c:v>
                </c:pt>
                <c:pt idx="12015">
                  <c:v>12015</c:v>
                </c:pt>
                <c:pt idx="12016">
                  <c:v>12016</c:v>
                </c:pt>
                <c:pt idx="12017">
                  <c:v>12017</c:v>
                </c:pt>
                <c:pt idx="12018">
                  <c:v>12018</c:v>
                </c:pt>
                <c:pt idx="12019">
                  <c:v>12019</c:v>
                </c:pt>
                <c:pt idx="12020">
                  <c:v>12020</c:v>
                </c:pt>
                <c:pt idx="12021">
                  <c:v>12021</c:v>
                </c:pt>
                <c:pt idx="12022">
                  <c:v>12022</c:v>
                </c:pt>
                <c:pt idx="12023">
                  <c:v>12023</c:v>
                </c:pt>
                <c:pt idx="12024">
                  <c:v>12024</c:v>
                </c:pt>
                <c:pt idx="12025">
                  <c:v>12025</c:v>
                </c:pt>
                <c:pt idx="12026">
                  <c:v>12026</c:v>
                </c:pt>
                <c:pt idx="12027">
                  <c:v>12027</c:v>
                </c:pt>
                <c:pt idx="12028">
                  <c:v>12028</c:v>
                </c:pt>
                <c:pt idx="12029">
                  <c:v>12029</c:v>
                </c:pt>
                <c:pt idx="12030">
                  <c:v>12030</c:v>
                </c:pt>
                <c:pt idx="12031">
                  <c:v>12031</c:v>
                </c:pt>
                <c:pt idx="12032">
                  <c:v>12032</c:v>
                </c:pt>
                <c:pt idx="12033">
                  <c:v>12033</c:v>
                </c:pt>
                <c:pt idx="12034">
                  <c:v>12034</c:v>
                </c:pt>
                <c:pt idx="12035">
                  <c:v>12035</c:v>
                </c:pt>
                <c:pt idx="12036">
                  <c:v>12036</c:v>
                </c:pt>
                <c:pt idx="12037">
                  <c:v>12037</c:v>
                </c:pt>
                <c:pt idx="12038">
                  <c:v>12038</c:v>
                </c:pt>
                <c:pt idx="12039">
                  <c:v>12039</c:v>
                </c:pt>
                <c:pt idx="12040">
                  <c:v>12040</c:v>
                </c:pt>
                <c:pt idx="12041">
                  <c:v>12041</c:v>
                </c:pt>
                <c:pt idx="12042">
                  <c:v>12042</c:v>
                </c:pt>
                <c:pt idx="12043">
                  <c:v>12043</c:v>
                </c:pt>
                <c:pt idx="12044">
                  <c:v>12044</c:v>
                </c:pt>
                <c:pt idx="12045">
                  <c:v>12045</c:v>
                </c:pt>
                <c:pt idx="12046">
                  <c:v>12046</c:v>
                </c:pt>
                <c:pt idx="12047">
                  <c:v>12047</c:v>
                </c:pt>
                <c:pt idx="12048">
                  <c:v>12048</c:v>
                </c:pt>
                <c:pt idx="12049">
                  <c:v>12049</c:v>
                </c:pt>
                <c:pt idx="12050">
                  <c:v>12050</c:v>
                </c:pt>
                <c:pt idx="12051">
                  <c:v>12051</c:v>
                </c:pt>
                <c:pt idx="12052">
                  <c:v>12052</c:v>
                </c:pt>
                <c:pt idx="12053">
                  <c:v>12053</c:v>
                </c:pt>
                <c:pt idx="12054">
                  <c:v>12054</c:v>
                </c:pt>
                <c:pt idx="12055">
                  <c:v>12055</c:v>
                </c:pt>
                <c:pt idx="12056">
                  <c:v>12056</c:v>
                </c:pt>
                <c:pt idx="12057">
                  <c:v>12057</c:v>
                </c:pt>
                <c:pt idx="12058">
                  <c:v>12058</c:v>
                </c:pt>
                <c:pt idx="12059">
                  <c:v>12059</c:v>
                </c:pt>
                <c:pt idx="12060">
                  <c:v>12060</c:v>
                </c:pt>
                <c:pt idx="12061">
                  <c:v>12061</c:v>
                </c:pt>
                <c:pt idx="12062">
                  <c:v>12062</c:v>
                </c:pt>
                <c:pt idx="12063">
                  <c:v>12063</c:v>
                </c:pt>
                <c:pt idx="12064">
                  <c:v>12064</c:v>
                </c:pt>
                <c:pt idx="12065">
                  <c:v>12065</c:v>
                </c:pt>
                <c:pt idx="12066">
                  <c:v>12066</c:v>
                </c:pt>
                <c:pt idx="12067">
                  <c:v>12067</c:v>
                </c:pt>
                <c:pt idx="12068">
                  <c:v>12068</c:v>
                </c:pt>
                <c:pt idx="12069">
                  <c:v>12069</c:v>
                </c:pt>
                <c:pt idx="12070">
                  <c:v>12070</c:v>
                </c:pt>
                <c:pt idx="12071">
                  <c:v>12071</c:v>
                </c:pt>
                <c:pt idx="12072">
                  <c:v>12072</c:v>
                </c:pt>
                <c:pt idx="12073">
                  <c:v>12073</c:v>
                </c:pt>
                <c:pt idx="12074">
                  <c:v>12074</c:v>
                </c:pt>
                <c:pt idx="12075">
                  <c:v>12075</c:v>
                </c:pt>
                <c:pt idx="12076">
                  <c:v>12076</c:v>
                </c:pt>
                <c:pt idx="12077">
                  <c:v>12077</c:v>
                </c:pt>
                <c:pt idx="12078">
                  <c:v>12078</c:v>
                </c:pt>
                <c:pt idx="12079">
                  <c:v>12079</c:v>
                </c:pt>
                <c:pt idx="12080">
                  <c:v>12080</c:v>
                </c:pt>
                <c:pt idx="12081">
                  <c:v>12081</c:v>
                </c:pt>
                <c:pt idx="12082">
                  <c:v>12082</c:v>
                </c:pt>
                <c:pt idx="12083">
                  <c:v>12083</c:v>
                </c:pt>
                <c:pt idx="12084">
                  <c:v>12084</c:v>
                </c:pt>
                <c:pt idx="12085">
                  <c:v>12085</c:v>
                </c:pt>
                <c:pt idx="12086">
                  <c:v>12086</c:v>
                </c:pt>
                <c:pt idx="12087">
                  <c:v>12087</c:v>
                </c:pt>
                <c:pt idx="12088">
                  <c:v>12088</c:v>
                </c:pt>
                <c:pt idx="12089">
                  <c:v>12089</c:v>
                </c:pt>
                <c:pt idx="12090">
                  <c:v>12090</c:v>
                </c:pt>
                <c:pt idx="12091">
                  <c:v>12091</c:v>
                </c:pt>
                <c:pt idx="12092">
                  <c:v>12092</c:v>
                </c:pt>
                <c:pt idx="12093">
                  <c:v>12093</c:v>
                </c:pt>
                <c:pt idx="12094">
                  <c:v>12094</c:v>
                </c:pt>
                <c:pt idx="12095">
                  <c:v>12095</c:v>
                </c:pt>
                <c:pt idx="12096">
                  <c:v>12096</c:v>
                </c:pt>
                <c:pt idx="12097">
                  <c:v>12097</c:v>
                </c:pt>
                <c:pt idx="12098">
                  <c:v>12098</c:v>
                </c:pt>
                <c:pt idx="12099">
                  <c:v>12099</c:v>
                </c:pt>
                <c:pt idx="12100">
                  <c:v>12100</c:v>
                </c:pt>
                <c:pt idx="12101">
                  <c:v>12101</c:v>
                </c:pt>
                <c:pt idx="12102">
                  <c:v>12102</c:v>
                </c:pt>
                <c:pt idx="12103">
                  <c:v>12103</c:v>
                </c:pt>
                <c:pt idx="12104">
                  <c:v>12104</c:v>
                </c:pt>
                <c:pt idx="12105">
                  <c:v>12105</c:v>
                </c:pt>
                <c:pt idx="12106">
                  <c:v>12106</c:v>
                </c:pt>
                <c:pt idx="12107">
                  <c:v>12107</c:v>
                </c:pt>
                <c:pt idx="12108">
                  <c:v>12108</c:v>
                </c:pt>
                <c:pt idx="12109">
                  <c:v>12109</c:v>
                </c:pt>
                <c:pt idx="12110">
                  <c:v>12110</c:v>
                </c:pt>
                <c:pt idx="12111">
                  <c:v>12111</c:v>
                </c:pt>
                <c:pt idx="12112">
                  <c:v>12112</c:v>
                </c:pt>
                <c:pt idx="12113">
                  <c:v>12113</c:v>
                </c:pt>
                <c:pt idx="12114">
                  <c:v>12114</c:v>
                </c:pt>
                <c:pt idx="12115">
                  <c:v>12115</c:v>
                </c:pt>
                <c:pt idx="12116">
                  <c:v>12116</c:v>
                </c:pt>
                <c:pt idx="12117">
                  <c:v>12117</c:v>
                </c:pt>
                <c:pt idx="12118">
                  <c:v>12118</c:v>
                </c:pt>
                <c:pt idx="12119">
                  <c:v>12119</c:v>
                </c:pt>
                <c:pt idx="12120">
                  <c:v>12120</c:v>
                </c:pt>
                <c:pt idx="12121">
                  <c:v>12121</c:v>
                </c:pt>
                <c:pt idx="12122">
                  <c:v>12122</c:v>
                </c:pt>
                <c:pt idx="12123">
                  <c:v>12123</c:v>
                </c:pt>
                <c:pt idx="12124">
                  <c:v>12124</c:v>
                </c:pt>
                <c:pt idx="12125">
                  <c:v>12125</c:v>
                </c:pt>
                <c:pt idx="12126">
                  <c:v>12126</c:v>
                </c:pt>
                <c:pt idx="12127">
                  <c:v>12127</c:v>
                </c:pt>
                <c:pt idx="12128">
                  <c:v>12128</c:v>
                </c:pt>
                <c:pt idx="12129">
                  <c:v>12129</c:v>
                </c:pt>
                <c:pt idx="12130">
                  <c:v>12130</c:v>
                </c:pt>
                <c:pt idx="12131">
                  <c:v>12131</c:v>
                </c:pt>
                <c:pt idx="12132">
                  <c:v>12132</c:v>
                </c:pt>
                <c:pt idx="12133">
                  <c:v>12133</c:v>
                </c:pt>
                <c:pt idx="12134">
                  <c:v>12134</c:v>
                </c:pt>
                <c:pt idx="12135">
                  <c:v>12135</c:v>
                </c:pt>
                <c:pt idx="12136">
                  <c:v>12136</c:v>
                </c:pt>
                <c:pt idx="12137">
                  <c:v>12137</c:v>
                </c:pt>
                <c:pt idx="12138">
                  <c:v>12138</c:v>
                </c:pt>
                <c:pt idx="12139">
                  <c:v>12139</c:v>
                </c:pt>
                <c:pt idx="12140">
                  <c:v>12140</c:v>
                </c:pt>
                <c:pt idx="12141">
                  <c:v>12141</c:v>
                </c:pt>
                <c:pt idx="12142">
                  <c:v>12142</c:v>
                </c:pt>
                <c:pt idx="12143">
                  <c:v>12143</c:v>
                </c:pt>
                <c:pt idx="12144">
                  <c:v>12144</c:v>
                </c:pt>
                <c:pt idx="12145">
                  <c:v>12145</c:v>
                </c:pt>
                <c:pt idx="12146">
                  <c:v>12146</c:v>
                </c:pt>
                <c:pt idx="12147">
                  <c:v>12147</c:v>
                </c:pt>
                <c:pt idx="12148">
                  <c:v>12148</c:v>
                </c:pt>
                <c:pt idx="12149">
                  <c:v>12149</c:v>
                </c:pt>
                <c:pt idx="12150">
                  <c:v>12150</c:v>
                </c:pt>
                <c:pt idx="12151">
                  <c:v>12151</c:v>
                </c:pt>
                <c:pt idx="12152">
                  <c:v>12152</c:v>
                </c:pt>
                <c:pt idx="12153">
                  <c:v>12153</c:v>
                </c:pt>
                <c:pt idx="12154">
                  <c:v>12154</c:v>
                </c:pt>
                <c:pt idx="12155">
                  <c:v>12155</c:v>
                </c:pt>
                <c:pt idx="12156">
                  <c:v>12156</c:v>
                </c:pt>
                <c:pt idx="12157">
                  <c:v>12157</c:v>
                </c:pt>
                <c:pt idx="12158">
                  <c:v>12158</c:v>
                </c:pt>
                <c:pt idx="12159">
                  <c:v>12159</c:v>
                </c:pt>
                <c:pt idx="12160">
                  <c:v>12160</c:v>
                </c:pt>
                <c:pt idx="12161">
                  <c:v>12161</c:v>
                </c:pt>
                <c:pt idx="12162">
                  <c:v>12162</c:v>
                </c:pt>
                <c:pt idx="12163">
                  <c:v>12163</c:v>
                </c:pt>
                <c:pt idx="12164">
                  <c:v>12164</c:v>
                </c:pt>
                <c:pt idx="12165">
                  <c:v>12165</c:v>
                </c:pt>
                <c:pt idx="12166">
                  <c:v>12166</c:v>
                </c:pt>
                <c:pt idx="12167">
                  <c:v>12167</c:v>
                </c:pt>
                <c:pt idx="12168">
                  <c:v>12168</c:v>
                </c:pt>
                <c:pt idx="12169">
                  <c:v>12169</c:v>
                </c:pt>
                <c:pt idx="12170">
                  <c:v>12170</c:v>
                </c:pt>
                <c:pt idx="12171">
                  <c:v>12171</c:v>
                </c:pt>
                <c:pt idx="12172">
                  <c:v>12172</c:v>
                </c:pt>
                <c:pt idx="12173">
                  <c:v>12173</c:v>
                </c:pt>
                <c:pt idx="12174">
                  <c:v>12174</c:v>
                </c:pt>
                <c:pt idx="12175">
                  <c:v>12175</c:v>
                </c:pt>
                <c:pt idx="12176">
                  <c:v>12176</c:v>
                </c:pt>
                <c:pt idx="12177">
                  <c:v>12177</c:v>
                </c:pt>
                <c:pt idx="12178">
                  <c:v>12178</c:v>
                </c:pt>
                <c:pt idx="12179">
                  <c:v>12179</c:v>
                </c:pt>
                <c:pt idx="12180">
                  <c:v>12180</c:v>
                </c:pt>
                <c:pt idx="12181">
                  <c:v>12181</c:v>
                </c:pt>
                <c:pt idx="12182">
                  <c:v>12182</c:v>
                </c:pt>
                <c:pt idx="12183">
                  <c:v>12183</c:v>
                </c:pt>
                <c:pt idx="12184">
                  <c:v>12184</c:v>
                </c:pt>
                <c:pt idx="12185">
                  <c:v>12185</c:v>
                </c:pt>
                <c:pt idx="12186">
                  <c:v>12186</c:v>
                </c:pt>
                <c:pt idx="12187">
                  <c:v>12187</c:v>
                </c:pt>
                <c:pt idx="12188">
                  <c:v>12188</c:v>
                </c:pt>
                <c:pt idx="12189">
                  <c:v>12189</c:v>
                </c:pt>
                <c:pt idx="12190">
                  <c:v>12190</c:v>
                </c:pt>
                <c:pt idx="12191">
                  <c:v>12191</c:v>
                </c:pt>
                <c:pt idx="12192">
                  <c:v>12192</c:v>
                </c:pt>
                <c:pt idx="12193">
                  <c:v>12193</c:v>
                </c:pt>
                <c:pt idx="12194">
                  <c:v>12194</c:v>
                </c:pt>
                <c:pt idx="12195">
                  <c:v>12195</c:v>
                </c:pt>
                <c:pt idx="12196">
                  <c:v>12196</c:v>
                </c:pt>
                <c:pt idx="12197">
                  <c:v>12197</c:v>
                </c:pt>
                <c:pt idx="12198">
                  <c:v>12198</c:v>
                </c:pt>
                <c:pt idx="12199">
                  <c:v>12199</c:v>
                </c:pt>
                <c:pt idx="12200">
                  <c:v>12200</c:v>
                </c:pt>
                <c:pt idx="12201">
                  <c:v>12201</c:v>
                </c:pt>
                <c:pt idx="12202">
                  <c:v>12202</c:v>
                </c:pt>
                <c:pt idx="12203">
                  <c:v>12203</c:v>
                </c:pt>
                <c:pt idx="12204">
                  <c:v>12204</c:v>
                </c:pt>
                <c:pt idx="12205">
                  <c:v>12205</c:v>
                </c:pt>
                <c:pt idx="12206">
                  <c:v>12206</c:v>
                </c:pt>
                <c:pt idx="12207">
                  <c:v>12207</c:v>
                </c:pt>
                <c:pt idx="12208">
                  <c:v>12208</c:v>
                </c:pt>
                <c:pt idx="12209">
                  <c:v>12209</c:v>
                </c:pt>
                <c:pt idx="12210">
                  <c:v>12210</c:v>
                </c:pt>
                <c:pt idx="12211">
                  <c:v>12211</c:v>
                </c:pt>
                <c:pt idx="12212">
                  <c:v>12212</c:v>
                </c:pt>
                <c:pt idx="12213">
                  <c:v>12213</c:v>
                </c:pt>
                <c:pt idx="12214">
                  <c:v>12214</c:v>
                </c:pt>
                <c:pt idx="12215">
                  <c:v>12215</c:v>
                </c:pt>
                <c:pt idx="12216">
                  <c:v>12216</c:v>
                </c:pt>
                <c:pt idx="12217">
                  <c:v>12217</c:v>
                </c:pt>
                <c:pt idx="12218">
                  <c:v>12218</c:v>
                </c:pt>
                <c:pt idx="12219">
                  <c:v>12219</c:v>
                </c:pt>
                <c:pt idx="12220">
                  <c:v>12220</c:v>
                </c:pt>
                <c:pt idx="12221">
                  <c:v>12221</c:v>
                </c:pt>
                <c:pt idx="12222">
                  <c:v>12222</c:v>
                </c:pt>
                <c:pt idx="12223">
                  <c:v>12223</c:v>
                </c:pt>
                <c:pt idx="12224">
                  <c:v>12224</c:v>
                </c:pt>
                <c:pt idx="12225">
                  <c:v>12225</c:v>
                </c:pt>
                <c:pt idx="12226">
                  <c:v>12226</c:v>
                </c:pt>
                <c:pt idx="12227">
                  <c:v>12227</c:v>
                </c:pt>
                <c:pt idx="12228">
                  <c:v>12228</c:v>
                </c:pt>
                <c:pt idx="12229">
                  <c:v>12229</c:v>
                </c:pt>
                <c:pt idx="12230">
                  <c:v>12230</c:v>
                </c:pt>
                <c:pt idx="12231">
                  <c:v>12231</c:v>
                </c:pt>
                <c:pt idx="12232">
                  <c:v>12232</c:v>
                </c:pt>
                <c:pt idx="12233">
                  <c:v>12233</c:v>
                </c:pt>
                <c:pt idx="12234">
                  <c:v>12234</c:v>
                </c:pt>
                <c:pt idx="12235">
                  <c:v>12235</c:v>
                </c:pt>
                <c:pt idx="12236">
                  <c:v>12236</c:v>
                </c:pt>
                <c:pt idx="12237">
                  <c:v>12237</c:v>
                </c:pt>
                <c:pt idx="12238">
                  <c:v>12238</c:v>
                </c:pt>
                <c:pt idx="12239">
                  <c:v>12239</c:v>
                </c:pt>
                <c:pt idx="12240">
                  <c:v>12240</c:v>
                </c:pt>
                <c:pt idx="12241">
                  <c:v>12241</c:v>
                </c:pt>
                <c:pt idx="12242">
                  <c:v>12242</c:v>
                </c:pt>
                <c:pt idx="12243">
                  <c:v>12243</c:v>
                </c:pt>
                <c:pt idx="12244">
                  <c:v>12244</c:v>
                </c:pt>
                <c:pt idx="12245">
                  <c:v>12245</c:v>
                </c:pt>
                <c:pt idx="12246">
                  <c:v>12246</c:v>
                </c:pt>
                <c:pt idx="12247">
                  <c:v>12247</c:v>
                </c:pt>
                <c:pt idx="12248">
                  <c:v>12248</c:v>
                </c:pt>
                <c:pt idx="12249">
                  <c:v>12249</c:v>
                </c:pt>
                <c:pt idx="12250">
                  <c:v>12250</c:v>
                </c:pt>
                <c:pt idx="12251">
                  <c:v>12251</c:v>
                </c:pt>
                <c:pt idx="12252">
                  <c:v>12252</c:v>
                </c:pt>
                <c:pt idx="12253">
                  <c:v>12253</c:v>
                </c:pt>
                <c:pt idx="12254">
                  <c:v>12254</c:v>
                </c:pt>
                <c:pt idx="12255">
                  <c:v>12255</c:v>
                </c:pt>
                <c:pt idx="12256">
                  <c:v>12256</c:v>
                </c:pt>
                <c:pt idx="12257">
                  <c:v>12257</c:v>
                </c:pt>
                <c:pt idx="12258">
                  <c:v>12258</c:v>
                </c:pt>
                <c:pt idx="12259">
                  <c:v>12259</c:v>
                </c:pt>
                <c:pt idx="12260">
                  <c:v>12260</c:v>
                </c:pt>
                <c:pt idx="12261">
                  <c:v>12261</c:v>
                </c:pt>
                <c:pt idx="12262">
                  <c:v>12262</c:v>
                </c:pt>
                <c:pt idx="12263">
                  <c:v>12263</c:v>
                </c:pt>
                <c:pt idx="12264">
                  <c:v>12264</c:v>
                </c:pt>
                <c:pt idx="12265">
                  <c:v>12265</c:v>
                </c:pt>
                <c:pt idx="12266">
                  <c:v>12266</c:v>
                </c:pt>
                <c:pt idx="12267">
                  <c:v>12267</c:v>
                </c:pt>
                <c:pt idx="12268">
                  <c:v>12268</c:v>
                </c:pt>
                <c:pt idx="12269">
                  <c:v>12269</c:v>
                </c:pt>
                <c:pt idx="12270">
                  <c:v>12270</c:v>
                </c:pt>
                <c:pt idx="12271">
                  <c:v>12271</c:v>
                </c:pt>
                <c:pt idx="12272">
                  <c:v>12272</c:v>
                </c:pt>
                <c:pt idx="12273">
                  <c:v>12273</c:v>
                </c:pt>
                <c:pt idx="12274">
                  <c:v>12274</c:v>
                </c:pt>
                <c:pt idx="12275">
                  <c:v>12275</c:v>
                </c:pt>
                <c:pt idx="12276">
                  <c:v>12276</c:v>
                </c:pt>
                <c:pt idx="12277">
                  <c:v>12277</c:v>
                </c:pt>
                <c:pt idx="12278">
                  <c:v>12278</c:v>
                </c:pt>
                <c:pt idx="12279">
                  <c:v>12279</c:v>
                </c:pt>
                <c:pt idx="12280">
                  <c:v>12280</c:v>
                </c:pt>
                <c:pt idx="12281">
                  <c:v>12281</c:v>
                </c:pt>
                <c:pt idx="12282">
                  <c:v>12282</c:v>
                </c:pt>
                <c:pt idx="12283">
                  <c:v>12283</c:v>
                </c:pt>
                <c:pt idx="12284">
                  <c:v>12284</c:v>
                </c:pt>
                <c:pt idx="12285">
                  <c:v>12285</c:v>
                </c:pt>
                <c:pt idx="12286">
                  <c:v>12286</c:v>
                </c:pt>
                <c:pt idx="12287">
                  <c:v>12287</c:v>
                </c:pt>
                <c:pt idx="12288">
                  <c:v>12288</c:v>
                </c:pt>
                <c:pt idx="12289">
                  <c:v>12289</c:v>
                </c:pt>
                <c:pt idx="12290">
                  <c:v>12290</c:v>
                </c:pt>
                <c:pt idx="12291">
                  <c:v>12291</c:v>
                </c:pt>
                <c:pt idx="12292">
                  <c:v>12292</c:v>
                </c:pt>
                <c:pt idx="12293">
                  <c:v>12293</c:v>
                </c:pt>
                <c:pt idx="12294">
                  <c:v>12294</c:v>
                </c:pt>
                <c:pt idx="12295">
                  <c:v>12295</c:v>
                </c:pt>
                <c:pt idx="12296">
                  <c:v>12296</c:v>
                </c:pt>
                <c:pt idx="12297">
                  <c:v>12297</c:v>
                </c:pt>
                <c:pt idx="12298">
                  <c:v>12298</c:v>
                </c:pt>
                <c:pt idx="12299">
                  <c:v>12299</c:v>
                </c:pt>
                <c:pt idx="12300">
                  <c:v>12300</c:v>
                </c:pt>
                <c:pt idx="12301">
                  <c:v>12301</c:v>
                </c:pt>
                <c:pt idx="12302">
                  <c:v>12302</c:v>
                </c:pt>
                <c:pt idx="12303">
                  <c:v>12303</c:v>
                </c:pt>
                <c:pt idx="12304">
                  <c:v>12304</c:v>
                </c:pt>
                <c:pt idx="12305">
                  <c:v>12305</c:v>
                </c:pt>
                <c:pt idx="12306">
                  <c:v>12306</c:v>
                </c:pt>
                <c:pt idx="12307">
                  <c:v>12307</c:v>
                </c:pt>
                <c:pt idx="12308">
                  <c:v>12308</c:v>
                </c:pt>
                <c:pt idx="12309">
                  <c:v>12309</c:v>
                </c:pt>
                <c:pt idx="12310">
                  <c:v>12310</c:v>
                </c:pt>
                <c:pt idx="12311">
                  <c:v>12311</c:v>
                </c:pt>
                <c:pt idx="12312">
                  <c:v>12312</c:v>
                </c:pt>
                <c:pt idx="12313">
                  <c:v>12313</c:v>
                </c:pt>
                <c:pt idx="12314">
                  <c:v>12314</c:v>
                </c:pt>
                <c:pt idx="12315">
                  <c:v>12315</c:v>
                </c:pt>
                <c:pt idx="12316">
                  <c:v>12316</c:v>
                </c:pt>
                <c:pt idx="12317">
                  <c:v>12317</c:v>
                </c:pt>
                <c:pt idx="12318">
                  <c:v>12318</c:v>
                </c:pt>
                <c:pt idx="12319">
                  <c:v>12319</c:v>
                </c:pt>
                <c:pt idx="12320">
                  <c:v>12320</c:v>
                </c:pt>
                <c:pt idx="12321">
                  <c:v>12321</c:v>
                </c:pt>
                <c:pt idx="12322">
                  <c:v>12322</c:v>
                </c:pt>
                <c:pt idx="12323">
                  <c:v>12323</c:v>
                </c:pt>
                <c:pt idx="12324">
                  <c:v>12324</c:v>
                </c:pt>
                <c:pt idx="12325">
                  <c:v>12325</c:v>
                </c:pt>
                <c:pt idx="12326">
                  <c:v>12326</c:v>
                </c:pt>
                <c:pt idx="12327">
                  <c:v>12327</c:v>
                </c:pt>
                <c:pt idx="12328">
                  <c:v>12328</c:v>
                </c:pt>
                <c:pt idx="12329">
                  <c:v>12329</c:v>
                </c:pt>
                <c:pt idx="12330">
                  <c:v>12330</c:v>
                </c:pt>
                <c:pt idx="12331">
                  <c:v>12331</c:v>
                </c:pt>
                <c:pt idx="12332">
                  <c:v>12332</c:v>
                </c:pt>
                <c:pt idx="12333">
                  <c:v>12333</c:v>
                </c:pt>
                <c:pt idx="12334">
                  <c:v>12334</c:v>
                </c:pt>
                <c:pt idx="12335">
                  <c:v>12335</c:v>
                </c:pt>
                <c:pt idx="12336">
                  <c:v>12336</c:v>
                </c:pt>
                <c:pt idx="12337">
                  <c:v>12337</c:v>
                </c:pt>
                <c:pt idx="12338">
                  <c:v>12338</c:v>
                </c:pt>
                <c:pt idx="12339">
                  <c:v>12339</c:v>
                </c:pt>
                <c:pt idx="12340">
                  <c:v>12340</c:v>
                </c:pt>
                <c:pt idx="12341">
                  <c:v>12341</c:v>
                </c:pt>
                <c:pt idx="12342">
                  <c:v>12342</c:v>
                </c:pt>
                <c:pt idx="12343">
                  <c:v>12343</c:v>
                </c:pt>
                <c:pt idx="12344">
                  <c:v>12344</c:v>
                </c:pt>
                <c:pt idx="12345">
                  <c:v>12345</c:v>
                </c:pt>
                <c:pt idx="12346">
                  <c:v>12346</c:v>
                </c:pt>
                <c:pt idx="12347">
                  <c:v>12347</c:v>
                </c:pt>
                <c:pt idx="12348">
                  <c:v>12348</c:v>
                </c:pt>
                <c:pt idx="12349">
                  <c:v>12349</c:v>
                </c:pt>
                <c:pt idx="12350">
                  <c:v>12350</c:v>
                </c:pt>
                <c:pt idx="12351">
                  <c:v>12351</c:v>
                </c:pt>
                <c:pt idx="12352">
                  <c:v>12352</c:v>
                </c:pt>
                <c:pt idx="12353">
                  <c:v>12353</c:v>
                </c:pt>
                <c:pt idx="12354">
                  <c:v>12354</c:v>
                </c:pt>
                <c:pt idx="12355">
                  <c:v>12355</c:v>
                </c:pt>
                <c:pt idx="12356">
                  <c:v>12356</c:v>
                </c:pt>
                <c:pt idx="12357">
                  <c:v>12357</c:v>
                </c:pt>
                <c:pt idx="12358">
                  <c:v>12358</c:v>
                </c:pt>
                <c:pt idx="12359">
                  <c:v>12359</c:v>
                </c:pt>
                <c:pt idx="12360">
                  <c:v>12360</c:v>
                </c:pt>
                <c:pt idx="12361">
                  <c:v>12361</c:v>
                </c:pt>
                <c:pt idx="12362">
                  <c:v>12362</c:v>
                </c:pt>
                <c:pt idx="12363">
                  <c:v>12363</c:v>
                </c:pt>
                <c:pt idx="12364">
                  <c:v>12364</c:v>
                </c:pt>
                <c:pt idx="12365">
                  <c:v>12365</c:v>
                </c:pt>
                <c:pt idx="12366">
                  <c:v>12366</c:v>
                </c:pt>
                <c:pt idx="12367">
                  <c:v>12367</c:v>
                </c:pt>
                <c:pt idx="12368">
                  <c:v>12368</c:v>
                </c:pt>
                <c:pt idx="12369">
                  <c:v>12369</c:v>
                </c:pt>
                <c:pt idx="12370">
                  <c:v>12370</c:v>
                </c:pt>
                <c:pt idx="12371">
                  <c:v>12371</c:v>
                </c:pt>
                <c:pt idx="12372">
                  <c:v>12372</c:v>
                </c:pt>
                <c:pt idx="12373">
                  <c:v>12373</c:v>
                </c:pt>
                <c:pt idx="12374">
                  <c:v>12374</c:v>
                </c:pt>
                <c:pt idx="12375">
                  <c:v>12375</c:v>
                </c:pt>
                <c:pt idx="12376">
                  <c:v>12376</c:v>
                </c:pt>
                <c:pt idx="12377">
                  <c:v>12377</c:v>
                </c:pt>
                <c:pt idx="12378">
                  <c:v>12378</c:v>
                </c:pt>
                <c:pt idx="12379">
                  <c:v>12379</c:v>
                </c:pt>
                <c:pt idx="12380">
                  <c:v>12380</c:v>
                </c:pt>
                <c:pt idx="12381">
                  <c:v>12381</c:v>
                </c:pt>
                <c:pt idx="12382">
                  <c:v>12382</c:v>
                </c:pt>
                <c:pt idx="12383">
                  <c:v>12383</c:v>
                </c:pt>
                <c:pt idx="12384">
                  <c:v>12384</c:v>
                </c:pt>
                <c:pt idx="12385">
                  <c:v>12385</c:v>
                </c:pt>
                <c:pt idx="12386">
                  <c:v>12386</c:v>
                </c:pt>
                <c:pt idx="12387">
                  <c:v>12387</c:v>
                </c:pt>
                <c:pt idx="12388">
                  <c:v>12388</c:v>
                </c:pt>
                <c:pt idx="12389">
                  <c:v>12389</c:v>
                </c:pt>
                <c:pt idx="12390">
                  <c:v>12390</c:v>
                </c:pt>
                <c:pt idx="12391">
                  <c:v>12391</c:v>
                </c:pt>
                <c:pt idx="12392">
                  <c:v>12392</c:v>
                </c:pt>
                <c:pt idx="12393">
                  <c:v>12393</c:v>
                </c:pt>
                <c:pt idx="12394">
                  <c:v>12394</c:v>
                </c:pt>
                <c:pt idx="12395">
                  <c:v>12395</c:v>
                </c:pt>
                <c:pt idx="12396">
                  <c:v>12396</c:v>
                </c:pt>
                <c:pt idx="12397">
                  <c:v>12397</c:v>
                </c:pt>
                <c:pt idx="12398">
                  <c:v>12398</c:v>
                </c:pt>
                <c:pt idx="12399">
                  <c:v>12399</c:v>
                </c:pt>
                <c:pt idx="12400">
                  <c:v>12400</c:v>
                </c:pt>
                <c:pt idx="12401">
                  <c:v>12401</c:v>
                </c:pt>
                <c:pt idx="12402">
                  <c:v>12402</c:v>
                </c:pt>
                <c:pt idx="12403">
                  <c:v>12403</c:v>
                </c:pt>
                <c:pt idx="12404">
                  <c:v>12404</c:v>
                </c:pt>
                <c:pt idx="12405">
                  <c:v>12405</c:v>
                </c:pt>
                <c:pt idx="12406">
                  <c:v>12406</c:v>
                </c:pt>
                <c:pt idx="12407">
                  <c:v>12407</c:v>
                </c:pt>
                <c:pt idx="12408">
                  <c:v>12408</c:v>
                </c:pt>
                <c:pt idx="12409">
                  <c:v>12409</c:v>
                </c:pt>
                <c:pt idx="12410">
                  <c:v>12410</c:v>
                </c:pt>
                <c:pt idx="12411">
                  <c:v>12411</c:v>
                </c:pt>
                <c:pt idx="12412">
                  <c:v>12412</c:v>
                </c:pt>
                <c:pt idx="12413">
                  <c:v>12413</c:v>
                </c:pt>
                <c:pt idx="12414">
                  <c:v>12414</c:v>
                </c:pt>
                <c:pt idx="12415">
                  <c:v>12415</c:v>
                </c:pt>
                <c:pt idx="12416">
                  <c:v>12416</c:v>
                </c:pt>
                <c:pt idx="12417">
                  <c:v>12417</c:v>
                </c:pt>
                <c:pt idx="12418">
                  <c:v>12418</c:v>
                </c:pt>
                <c:pt idx="12419">
                  <c:v>12419</c:v>
                </c:pt>
                <c:pt idx="12420">
                  <c:v>12420</c:v>
                </c:pt>
                <c:pt idx="12421">
                  <c:v>12421</c:v>
                </c:pt>
                <c:pt idx="12422">
                  <c:v>12422</c:v>
                </c:pt>
                <c:pt idx="12423">
                  <c:v>12423</c:v>
                </c:pt>
                <c:pt idx="12424">
                  <c:v>12424</c:v>
                </c:pt>
                <c:pt idx="12425">
                  <c:v>12425</c:v>
                </c:pt>
                <c:pt idx="12426">
                  <c:v>12426</c:v>
                </c:pt>
                <c:pt idx="12427">
                  <c:v>12427</c:v>
                </c:pt>
                <c:pt idx="12428">
                  <c:v>12428</c:v>
                </c:pt>
                <c:pt idx="12429">
                  <c:v>12429</c:v>
                </c:pt>
                <c:pt idx="12430">
                  <c:v>12430</c:v>
                </c:pt>
                <c:pt idx="12431">
                  <c:v>12431</c:v>
                </c:pt>
                <c:pt idx="12432">
                  <c:v>12432</c:v>
                </c:pt>
                <c:pt idx="12433">
                  <c:v>12433</c:v>
                </c:pt>
                <c:pt idx="12434">
                  <c:v>12434</c:v>
                </c:pt>
                <c:pt idx="12435">
                  <c:v>12435</c:v>
                </c:pt>
                <c:pt idx="12436">
                  <c:v>12436</c:v>
                </c:pt>
                <c:pt idx="12437">
                  <c:v>12437</c:v>
                </c:pt>
                <c:pt idx="12438">
                  <c:v>12438</c:v>
                </c:pt>
                <c:pt idx="12439">
                  <c:v>12439</c:v>
                </c:pt>
                <c:pt idx="12440">
                  <c:v>12440</c:v>
                </c:pt>
                <c:pt idx="12441">
                  <c:v>12441</c:v>
                </c:pt>
                <c:pt idx="12442">
                  <c:v>12442</c:v>
                </c:pt>
                <c:pt idx="12443">
                  <c:v>12443</c:v>
                </c:pt>
                <c:pt idx="12444">
                  <c:v>12444</c:v>
                </c:pt>
                <c:pt idx="12445">
                  <c:v>12445</c:v>
                </c:pt>
                <c:pt idx="12446">
                  <c:v>12446</c:v>
                </c:pt>
                <c:pt idx="12447">
                  <c:v>12447</c:v>
                </c:pt>
                <c:pt idx="12448">
                  <c:v>12448</c:v>
                </c:pt>
                <c:pt idx="12449">
                  <c:v>12449</c:v>
                </c:pt>
                <c:pt idx="12450">
                  <c:v>12450</c:v>
                </c:pt>
                <c:pt idx="12451">
                  <c:v>12451</c:v>
                </c:pt>
                <c:pt idx="12452">
                  <c:v>12452</c:v>
                </c:pt>
                <c:pt idx="12453">
                  <c:v>12453</c:v>
                </c:pt>
                <c:pt idx="12454">
                  <c:v>12454</c:v>
                </c:pt>
                <c:pt idx="12455">
                  <c:v>12455</c:v>
                </c:pt>
                <c:pt idx="12456">
                  <c:v>12456</c:v>
                </c:pt>
                <c:pt idx="12457">
                  <c:v>12457</c:v>
                </c:pt>
                <c:pt idx="12458">
                  <c:v>12458</c:v>
                </c:pt>
                <c:pt idx="12459">
                  <c:v>12459</c:v>
                </c:pt>
                <c:pt idx="12460">
                  <c:v>12460</c:v>
                </c:pt>
                <c:pt idx="12461">
                  <c:v>12461</c:v>
                </c:pt>
                <c:pt idx="12462">
                  <c:v>12462</c:v>
                </c:pt>
                <c:pt idx="12463">
                  <c:v>12463</c:v>
                </c:pt>
                <c:pt idx="12464">
                  <c:v>12464</c:v>
                </c:pt>
                <c:pt idx="12465">
                  <c:v>12465</c:v>
                </c:pt>
                <c:pt idx="12466">
                  <c:v>12466</c:v>
                </c:pt>
                <c:pt idx="12467">
                  <c:v>12467</c:v>
                </c:pt>
                <c:pt idx="12468">
                  <c:v>12468</c:v>
                </c:pt>
                <c:pt idx="12469">
                  <c:v>12469</c:v>
                </c:pt>
                <c:pt idx="12470">
                  <c:v>12470</c:v>
                </c:pt>
                <c:pt idx="12471">
                  <c:v>12471</c:v>
                </c:pt>
                <c:pt idx="12472">
                  <c:v>12472</c:v>
                </c:pt>
                <c:pt idx="12473">
                  <c:v>12473</c:v>
                </c:pt>
                <c:pt idx="12474">
                  <c:v>12474</c:v>
                </c:pt>
                <c:pt idx="12475">
                  <c:v>12475</c:v>
                </c:pt>
                <c:pt idx="12476">
                  <c:v>12476</c:v>
                </c:pt>
                <c:pt idx="12477">
                  <c:v>12477</c:v>
                </c:pt>
                <c:pt idx="12478">
                  <c:v>12478</c:v>
                </c:pt>
                <c:pt idx="12479">
                  <c:v>12479</c:v>
                </c:pt>
                <c:pt idx="12480">
                  <c:v>12480</c:v>
                </c:pt>
                <c:pt idx="12481">
                  <c:v>12481</c:v>
                </c:pt>
                <c:pt idx="12482">
                  <c:v>12482</c:v>
                </c:pt>
                <c:pt idx="12483">
                  <c:v>12483</c:v>
                </c:pt>
                <c:pt idx="12484">
                  <c:v>12484</c:v>
                </c:pt>
                <c:pt idx="12485">
                  <c:v>12485</c:v>
                </c:pt>
                <c:pt idx="12486">
                  <c:v>12486</c:v>
                </c:pt>
                <c:pt idx="12487">
                  <c:v>12487</c:v>
                </c:pt>
                <c:pt idx="12488">
                  <c:v>12488</c:v>
                </c:pt>
                <c:pt idx="12489">
                  <c:v>12489</c:v>
                </c:pt>
                <c:pt idx="12490">
                  <c:v>12490</c:v>
                </c:pt>
                <c:pt idx="12491">
                  <c:v>12491</c:v>
                </c:pt>
                <c:pt idx="12492">
                  <c:v>12492</c:v>
                </c:pt>
                <c:pt idx="12493">
                  <c:v>12493</c:v>
                </c:pt>
                <c:pt idx="12494">
                  <c:v>12494</c:v>
                </c:pt>
                <c:pt idx="12495">
                  <c:v>12495</c:v>
                </c:pt>
                <c:pt idx="12496">
                  <c:v>12496</c:v>
                </c:pt>
                <c:pt idx="12497">
                  <c:v>12497</c:v>
                </c:pt>
                <c:pt idx="12498">
                  <c:v>12498</c:v>
                </c:pt>
                <c:pt idx="12499">
                  <c:v>12499</c:v>
                </c:pt>
                <c:pt idx="12500">
                  <c:v>12500</c:v>
                </c:pt>
                <c:pt idx="12501">
                  <c:v>12501</c:v>
                </c:pt>
                <c:pt idx="12502">
                  <c:v>12502</c:v>
                </c:pt>
                <c:pt idx="12503">
                  <c:v>12503</c:v>
                </c:pt>
                <c:pt idx="12504">
                  <c:v>12504</c:v>
                </c:pt>
                <c:pt idx="12505">
                  <c:v>12505</c:v>
                </c:pt>
                <c:pt idx="12506">
                  <c:v>12506</c:v>
                </c:pt>
                <c:pt idx="12507">
                  <c:v>12507</c:v>
                </c:pt>
                <c:pt idx="12508">
                  <c:v>12508</c:v>
                </c:pt>
                <c:pt idx="12509">
                  <c:v>12509</c:v>
                </c:pt>
                <c:pt idx="12510">
                  <c:v>12510</c:v>
                </c:pt>
                <c:pt idx="12511">
                  <c:v>12511</c:v>
                </c:pt>
                <c:pt idx="12512">
                  <c:v>12512</c:v>
                </c:pt>
                <c:pt idx="12513">
                  <c:v>12513</c:v>
                </c:pt>
                <c:pt idx="12514">
                  <c:v>12514</c:v>
                </c:pt>
                <c:pt idx="12515">
                  <c:v>12515</c:v>
                </c:pt>
                <c:pt idx="12516">
                  <c:v>12516</c:v>
                </c:pt>
                <c:pt idx="12517">
                  <c:v>12517</c:v>
                </c:pt>
                <c:pt idx="12518">
                  <c:v>12518</c:v>
                </c:pt>
                <c:pt idx="12519">
                  <c:v>12519</c:v>
                </c:pt>
                <c:pt idx="12520">
                  <c:v>12520</c:v>
                </c:pt>
                <c:pt idx="12521">
                  <c:v>12521</c:v>
                </c:pt>
                <c:pt idx="12522">
                  <c:v>12522</c:v>
                </c:pt>
                <c:pt idx="12523">
                  <c:v>12523</c:v>
                </c:pt>
                <c:pt idx="12524">
                  <c:v>12524</c:v>
                </c:pt>
                <c:pt idx="12525">
                  <c:v>12525</c:v>
                </c:pt>
                <c:pt idx="12526">
                  <c:v>12526</c:v>
                </c:pt>
                <c:pt idx="12527">
                  <c:v>12527</c:v>
                </c:pt>
                <c:pt idx="12528">
                  <c:v>12528</c:v>
                </c:pt>
                <c:pt idx="12529">
                  <c:v>12529</c:v>
                </c:pt>
                <c:pt idx="12530">
                  <c:v>12530</c:v>
                </c:pt>
                <c:pt idx="12531">
                  <c:v>12531</c:v>
                </c:pt>
                <c:pt idx="12532">
                  <c:v>12532</c:v>
                </c:pt>
                <c:pt idx="12533">
                  <c:v>12533</c:v>
                </c:pt>
                <c:pt idx="12534">
                  <c:v>12534</c:v>
                </c:pt>
                <c:pt idx="12535">
                  <c:v>12535</c:v>
                </c:pt>
                <c:pt idx="12536">
                  <c:v>12536</c:v>
                </c:pt>
                <c:pt idx="12537">
                  <c:v>12537</c:v>
                </c:pt>
                <c:pt idx="12538">
                  <c:v>12538</c:v>
                </c:pt>
                <c:pt idx="12539">
                  <c:v>12539</c:v>
                </c:pt>
                <c:pt idx="12540">
                  <c:v>12540</c:v>
                </c:pt>
                <c:pt idx="12541">
                  <c:v>12541</c:v>
                </c:pt>
                <c:pt idx="12542">
                  <c:v>12542</c:v>
                </c:pt>
                <c:pt idx="12543">
                  <c:v>12543</c:v>
                </c:pt>
                <c:pt idx="12544">
                  <c:v>12544</c:v>
                </c:pt>
                <c:pt idx="12545">
                  <c:v>12545</c:v>
                </c:pt>
                <c:pt idx="12546">
                  <c:v>12546</c:v>
                </c:pt>
                <c:pt idx="12547">
                  <c:v>12547</c:v>
                </c:pt>
                <c:pt idx="12548">
                  <c:v>12548</c:v>
                </c:pt>
                <c:pt idx="12549">
                  <c:v>12549</c:v>
                </c:pt>
                <c:pt idx="12550">
                  <c:v>12550</c:v>
                </c:pt>
                <c:pt idx="12551">
                  <c:v>12551</c:v>
                </c:pt>
                <c:pt idx="12552">
                  <c:v>12552</c:v>
                </c:pt>
                <c:pt idx="12553">
                  <c:v>12553</c:v>
                </c:pt>
                <c:pt idx="12554">
                  <c:v>12554</c:v>
                </c:pt>
                <c:pt idx="12555">
                  <c:v>12555</c:v>
                </c:pt>
                <c:pt idx="12556">
                  <c:v>12556</c:v>
                </c:pt>
                <c:pt idx="12557">
                  <c:v>12557</c:v>
                </c:pt>
                <c:pt idx="12558">
                  <c:v>12558</c:v>
                </c:pt>
                <c:pt idx="12559">
                  <c:v>12559</c:v>
                </c:pt>
                <c:pt idx="12560">
                  <c:v>12560</c:v>
                </c:pt>
                <c:pt idx="12561">
                  <c:v>12561</c:v>
                </c:pt>
                <c:pt idx="12562">
                  <c:v>12562</c:v>
                </c:pt>
                <c:pt idx="12563">
                  <c:v>12563</c:v>
                </c:pt>
                <c:pt idx="12564">
                  <c:v>12564</c:v>
                </c:pt>
                <c:pt idx="12565">
                  <c:v>12565</c:v>
                </c:pt>
                <c:pt idx="12566">
                  <c:v>12566</c:v>
                </c:pt>
                <c:pt idx="12567">
                  <c:v>12567</c:v>
                </c:pt>
                <c:pt idx="12568">
                  <c:v>12568</c:v>
                </c:pt>
                <c:pt idx="12569">
                  <c:v>12569</c:v>
                </c:pt>
                <c:pt idx="12570">
                  <c:v>12570</c:v>
                </c:pt>
                <c:pt idx="12571">
                  <c:v>12571</c:v>
                </c:pt>
                <c:pt idx="12572">
                  <c:v>12572</c:v>
                </c:pt>
                <c:pt idx="12573">
                  <c:v>12573</c:v>
                </c:pt>
                <c:pt idx="12574">
                  <c:v>12574</c:v>
                </c:pt>
                <c:pt idx="12575">
                  <c:v>12575</c:v>
                </c:pt>
                <c:pt idx="12576">
                  <c:v>12576</c:v>
                </c:pt>
                <c:pt idx="12577">
                  <c:v>12577</c:v>
                </c:pt>
                <c:pt idx="12578">
                  <c:v>12578</c:v>
                </c:pt>
                <c:pt idx="12579">
                  <c:v>12579</c:v>
                </c:pt>
                <c:pt idx="12580">
                  <c:v>12580</c:v>
                </c:pt>
                <c:pt idx="12581">
                  <c:v>12581</c:v>
                </c:pt>
                <c:pt idx="12582">
                  <c:v>12582</c:v>
                </c:pt>
                <c:pt idx="12583">
                  <c:v>12583</c:v>
                </c:pt>
                <c:pt idx="12584">
                  <c:v>12584</c:v>
                </c:pt>
                <c:pt idx="12585">
                  <c:v>12585</c:v>
                </c:pt>
                <c:pt idx="12586">
                  <c:v>12586</c:v>
                </c:pt>
                <c:pt idx="12587">
                  <c:v>12587</c:v>
                </c:pt>
                <c:pt idx="12588">
                  <c:v>12588</c:v>
                </c:pt>
                <c:pt idx="12589">
                  <c:v>12589</c:v>
                </c:pt>
                <c:pt idx="12590">
                  <c:v>12590</c:v>
                </c:pt>
                <c:pt idx="12591">
                  <c:v>12591</c:v>
                </c:pt>
                <c:pt idx="12592">
                  <c:v>12592</c:v>
                </c:pt>
                <c:pt idx="12593">
                  <c:v>12593</c:v>
                </c:pt>
                <c:pt idx="12594">
                  <c:v>12594</c:v>
                </c:pt>
                <c:pt idx="12595">
                  <c:v>12595</c:v>
                </c:pt>
                <c:pt idx="12596">
                  <c:v>12596</c:v>
                </c:pt>
                <c:pt idx="12597">
                  <c:v>12597</c:v>
                </c:pt>
                <c:pt idx="12598">
                  <c:v>12598</c:v>
                </c:pt>
                <c:pt idx="12599">
                  <c:v>12599</c:v>
                </c:pt>
                <c:pt idx="12600">
                  <c:v>12600</c:v>
                </c:pt>
                <c:pt idx="12601">
                  <c:v>12601</c:v>
                </c:pt>
                <c:pt idx="12602">
                  <c:v>12602</c:v>
                </c:pt>
                <c:pt idx="12603">
                  <c:v>12603</c:v>
                </c:pt>
                <c:pt idx="12604">
                  <c:v>12604</c:v>
                </c:pt>
                <c:pt idx="12605">
                  <c:v>12605</c:v>
                </c:pt>
                <c:pt idx="12606">
                  <c:v>12606</c:v>
                </c:pt>
                <c:pt idx="12607">
                  <c:v>12607</c:v>
                </c:pt>
                <c:pt idx="12608">
                  <c:v>12608</c:v>
                </c:pt>
                <c:pt idx="12609">
                  <c:v>12609</c:v>
                </c:pt>
                <c:pt idx="12610">
                  <c:v>12610</c:v>
                </c:pt>
                <c:pt idx="12611">
                  <c:v>12611</c:v>
                </c:pt>
                <c:pt idx="12612">
                  <c:v>12612</c:v>
                </c:pt>
                <c:pt idx="12613">
                  <c:v>12613</c:v>
                </c:pt>
                <c:pt idx="12614">
                  <c:v>12614</c:v>
                </c:pt>
                <c:pt idx="12615">
                  <c:v>12615</c:v>
                </c:pt>
                <c:pt idx="12616">
                  <c:v>12616</c:v>
                </c:pt>
                <c:pt idx="12617">
                  <c:v>12617</c:v>
                </c:pt>
                <c:pt idx="12618">
                  <c:v>12618</c:v>
                </c:pt>
                <c:pt idx="12619">
                  <c:v>12619</c:v>
                </c:pt>
                <c:pt idx="12620">
                  <c:v>12620</c:v>
                </c:pt>
                <c:pt idx="12621">
                  <c:v>12621</c:v>
                </c:pt>
                <c:pt idx="12622">
                  <c:v>12622</c:v>
                </c:pt>
                <c:pt idx="12623">
                  <c:v>12623</c:v>
                </c:pt>
                <c:pt idx="12624">
                  <c:v>12624</c:v>
                </c:pt>
                <c:pt idx="12625">
                  <c:v>12625</c:v>
                </c:pt>
                <c:pt idx="12626">
                  <c:v>12626</c:v>
                </c:pt>
                <c:pt idx="12627">
                  <c:v>12627</c:v>
                </c:pt>
                <c:pt idx="12628">
                  <c:v>12628</c:v>
                </c:pt>
                <c:pt idx="12629">
                  <c:v>12629</c:v>
                </c:pt>
                <c:pt idx="12630">
                  <c:v>12630</c:v>
                </c:pt>
                <c:pt idx="12631">
                  <c:v>12631</c:v>
                </c:pt>
                <c:pt idx="12632">
                  <c:v>12632</c:v>
                </c:pt>
                <c:pt idx="12633">
                  <c:v>12633</c:v>
                </c:pt>
                <c:pt idx="12634">
                  <c:v>12634</c:v>
                </c:pt>
                <c:pt idx="12635">
                  <c:v>12635</c:v>
                </c:pt>
                <c:pt idx="12636">
                  <c:v>12636</c:v>
                </c:pt>
                <c:pt idx="12637">
                  <c:v>12637</c:v>
                </c:pt>
                <c:pt idx="12638">
                  <c:v>12638</c:v>
                </c:pt>
                <c:pt idx="12639">
                  <c:v>12639</c:v>
                </c:pt>
                <c:pt idx="12640">
                  <c:v>12640</c:v>
                </c:pt>
                <c:pt idx="12641">
                  <c:v>12641</c:v>
                </c:pt>
                <c:pt idx="12642">
                  <c:v>12642</c:v>
                </c:pt>
                <c:pt idx="12643">
                  <c:v>12643</c:v>
                </c:pt>
                <c:pt idx="12644">
                  <c:v>12644</c:v>
                </c:pt>
                <c:pt idx="12645">
                  <c:v>12645</c:v>
                </c:pt>
                <c:pt idx="12646">
                  <c:v>12646</c:v>
                </c:pt>
                <c:pt idx="12647">
                  <c:v>12647</c:v>
                </c:pt>
                <c:pt idx="12648">
                  <c:v>12648</c:v>
                </c:pt>
                <c:pt idx="12649">
                  <c:v>12649</c:v>
                </c:pt>
                <c:pt idx="12650">
                  <c:v>12650</c:v>
                </c:pt>
                <c:pt idx="12651">
                  <c:v>12651</c:v>
                </c:pt>
                <c:pt idx="12652">
                  <c:v>12652</c:v>
                </c:pt>
                <c:pt idx="12653">
                  <c:v>12653</c:v>
                </c:pt>
                <c:pt idx="12654">
                  <c:v>12654</c:v>
                </c:pt>
                <c:pt idx="12655">
                  <c:v>12655</c:v>
                </c:pt>
                <c:pt idx="12656">
                  <c:v>12656</c:v>
                </c:pt>
                <c:pt idx="12657">
                  <c:v>12657</c:v>
                </c:pt>
                <c:pt idx="12658">
                  <c:v>12658</c:v>
                </c:pt>
                <c:pt idx="12659">
                  <c:v>12659</c:v>
                </c:pt>
                <c:pt idx="12660">
                  <c:v>12660</c:v>
                </c:pt>
                <c:pt idx="12661">
                  <c:v>12661</c:v>
                </c:pt>
                <c:pt idx="12662">
                  <c:v>12662</c:v>
                </c:pt>
                <c:pt idx="12663">
                  <c:v>12663</c:v>
                </c:pt>
                <c:pt idx="12664">
                  <c:v>12664</c:v>
                </c:pt>
                <c:pt idx="12665">
                  <c:v>12665</c:v>
                </c:pt>
                <c:pt idx="12666">
                  <c:v>12666</c:v>
                </c:pt>
                <c:pt idx="12667">
                  <c:v>12667</c:v>
                </c:pt>
                <c:pt idx="12668">
                  <c:v>12668</c:v>
                </c:pt>
                <c:pt idx="12669">
                  <c:v>12669</c:v>
                </c:pt>
                <c:pt idx="12670">
                  <c:v>12670</c:v>
                </c:pt>
                <c:pt idx="12671">
                  <c:v>12671</c:v>
                </c:pt>
                <c:pt idx="12672">
                  <c:v>12672</c:v>
                </c:pt>
                <c:pt idx="12673">
                  <c:v>12673</c:v>
                </c:pt>
                <c:pt idx="12674">
                  <c:v>12674</c:v>
                </c:pt>
                <c:pt idx="12675">
                  <c:v>12675</c:v>
                </c:pt>
                <c:pt idx="12676">
                  <c:v>12676</c:v>
                </c:pt>
                <c:pt idx="12677">
                  <c:v>12677</c:v>
                </c:pt>
                <c:pt idx="12678">
                  <c:v>12678</c:v>
                </c:pt>
                <c:pt idx="12679">
                  <c:v>12679</c:v>
                </c:pt>
                <c:pt idx="12680">
                  <c:v>12680</c:v>
                </c:pt>
                <c:pt idx="12681">
                  <c:v>12681</c:v>
                </c:pt>
                <c:pt idx="12682">
                  <c:v>12682</c:v>
                </c:pt>
                <c:pt idx="12683">
                  <c:v>12683</c:v>
                </c:pt>
                <c:pt idx="12684">
                  <c:v>12684</c:v>
                </c:pt>
                <c:pt idx="12685">
                  <c:v>12685</c:v>
                </c:pt>
                <c:pt idx="12686">
                  <c:v>12686</c:v>
                </c:pt>
                <c:pt idx="12687">
                  <c:v>12687</c:v>
                </c:pt>
                <c:pt idx="12688">
                  <c:v>12688</c:v>
                </c:pt>
                <c:pt idx="12689">
                  <c:v>12689</c:v>
                </c:pt>
                <c:pt idx="12690">
                  <c:v>12690</c:v>
                </c:pt>
                <c:pt idx="12691">
                  <c:v>12691</c:v>
                </c:pt>
                <c:pt idx="12692">
                  <c:v>12692</c:v>
                </c:pt>
                <c:pt idx="12693">
                  <c:v>12693</c:v>
                </c:pt>
                <c:pt idx="12694">
                  <c:v>12694</c:v>
                </c:pt>
                <c:pt idx="12695">
                  <c:v>12695</c:v>
                </c:pt>
                <c:pt idx="12696">
                  <c:v>12696</c:v>
                </c:pt>
                <c:pt idx="12697">
                  <c:v>12697</c:v>
                </c:pt>
                <c:pt idx="12698">
                  <c:v>12698</c:v>
                </c:pt>
                <c:pt idx="12699">
                  <c:v>12699</c:v>
                </c:pt>
                <c:pt idx="12700">
                  <c:v>12700</c:v>
                </c:pt>
                <c:pt idx="12701">
                  <c:v>12701</c:v>
                </c:pt>
                <c:pt idx="12702">
                  <c:v>12702</c:v>
                </c:pt>
                <c:pt idx="12703">
                  <c:v>12703</c:v>
                </c:pt>
                <c:pt idx="12704">
                  <c:v>12704</c:v>
                </c:pt>
                <c:pt idx="12705">
                  <c:v>12705</c:v>
                </c:pt>
                <c:pt idx="12706">
                  <c:v>12706</c:v>
                </c:pt>
                <c:pt idx="12707">
                  <c:v>12707</c:v>
                </c:pt>
                <c:pt idx="12708">
                  <c:v>12708</c:v>
                </c:pt>
                <c:pt idx="12709">
                  <c:v>12709</c:v>
                </c:pt>
                <c:pt idx="12710">
                  <c:v>12710</c:v>
                </c:pt>
                <c:pt idx="12711">
                  <c:v>12711</c:v>
                </c:pt>
                <c:pt idx="12712">
                  <c:v>12712</c:v>
                </c:pt>
                <c:pt idx="12713">
                  <c:v>12713</c:v>
                </c:pt>
                <c:pt idx="12714">
                  <c:v>12714</c:v>
                </c:pt>
                <c:pt idx="12715">
                  <c:v>12715</c:v>
                </c:pt>
                <c:pt idx="12716">
                  <c:v>12716</c:v>
                </c:pt>
                <c:pt idx="12717">
                  <c:v>12717</c:v>
                </c:pt>
                <c:pt idx="12718">
                  <c:v>12718</c:v>
                </c:pt>
                <c:pt idx="12719">
                  <c:v>12719</c:v>
                </c:pt>
                <c:pt idx="12720">
                  <c:v>12720</c:v>
                </c:pt>
                <c:pt idx="12721">
                  <c:v>12721</c:v>
                </c:pt>
                <c:pt idx="12722">
                  <c:v>12722</c:v>
                </c:pt>
                <c:pt idx="12723">
                  <c:v>12723</c:v>
                </c:pt>
                <c:pt idx="12724">
                  <c:v>12724</c:v>
                </c:pt>
                <c:pt idx="12725">
                  <c:v>12725</c:v>
                </c:pt>
                <c:pt idx="12726">
                  <c:v>12726</c:v>
                </c:pt>
                <c:pt idx="12727">
                  <c:v>12727</c:v>
                </c:pt>
                <c:pt idx="12728">
                  <c:v>12728</c:v>
                </c:pt>
                <c:pt idx="12729">
                  <c:v>12729</c:v>
                </c:pt>
                <c:pt idx="12730">
                  <c:v>12730</c:v>
                </c:pt>
                <c:pt idx="12731">
                  <c:v>12731</c:v>
                </c:pt>
                <c:pt idx="12732">
                  <c:v>12732</c:v>
                </c:pt>
                <c:pt idx="12733">
                  <c:v>12733</c:v>
                </c:pt>
                <c:pt idx="12734">
                  <c:v>12734</c:v>
                </c:pt>
                <c:pt idx="12735">
                  <c:v>12735</c:v>
                </c:pt>
                <c:pt idx="12736">
                  <c:v>12736</c:v>
                </c:pt>
                <c:pt idx="12737">
                  <c:v>12737</c:v>
                </c:pt>
                <c:pt idx="12738">
                  <c:v>12738</c:v>
                </c:pt>
                <c:pt idx="12739">
                  <c:v>12739</c:v>
                </c:pt>
                <c:pt idx="12740">
                  <c:v>12740</c:v>
                </c:pt>
                <c:pt idx="12741">
                  <c:v>12741</c:v>
                </c:pt>
                <c:pt idx="12742">
                  <c:v>12742</c:v>
                </c:pt>
                <c:pt idx="12743">
                  <c:v>12743</c:v>
                </c:pt>
                <c:pt idx="12744">
                  <c:v>12744</c:v>
                </c:pt>
                <c:pt idx="12745">
                  <c:v>12745</c:v>
                </c:pt>
                <c:pt idx="12746">
                  <c:v>12746</c:v>
                </c:pt>
                <c:pt idx="12747">
                  <c:v>12747</c:v>
                </c:pt>
                <c:pt idx="12748">
                  <c:v>12748</c:v>
                </c:pt>
                <c:pt idx="12749">
                  <c:v>12749</c:v>
                </c:pt>
                <c:pt idx="12750">
                  <c:v>12750</c:v>
                </c:pt>
                <c:pt idx="12751">
                  <c:v>12751</c:v>
                </c:pt>
                <c:pt idx="12752">
                  <c:v>12752</c:v>
                </c:pt>
                <c:pt idx="12753">
                  <c:v>12753</c:v>
                </c:pt>
                <c:pt idx="12754">
                  <c:v>12754</c:v>
                </c:pt>
                <c:pt idx="12755">
                  <c:v>12755</c:v>
                </c:pt>
                <c:pt idx="12756">
                  <c:v>12756</c:v>
                </c:pt>
                <c:pt idx="12757">
                  <c:v>12757</c:v>
                </c:pt>
                <c:pt idx="12758">
                  <c:v>12758</c:v>
                </c:pt>
                <c:pt idx="12759">
                  <c:v>12759</c:v>
                </c:pt>
                <c:pt idx="12760">
                  <c:v>12760</c:v>
                </c:pt>
                <c:pt idx="12761">
                  <c:v>12761</c:v>
                </c:pt>
                <c:pt idx="12762">
                  <c:v>12762</c:v>
                </c:pt>
                <c:pt idx="12763">
                  <c:v>12763</c:v>
                </c:pt>
                <c:pt idx="12764">
                  <c:v>12764</c:v>
                </c:pt>
                <c:pt idx="12765">
                  <c:v>12765</c:v>
                </c:pt>
                <c:pt idx="12766">
                  <c:v>12766</c:v>
                </c:pt>
                <c:pt idx="12767">
                  <c:v>12767</c:v>
                </c:pt>
                <c:pt idx="12768">
                  <c:v>12768</c:v>
                </c:pt>
                <c:pt idx="12769">
                  <c:v>12769</c:v>
                </c:pt>
                <c:pt idx="12770">
                  <c:v>12770</c:v>
                </c:pt>
                <c:pt idx="12771">
                  <c:v>12771</c:v>
                </c:pt>
                <c:pt idx="12772">
                  <c:v>12772</c:v>
                </c:pt>
                <c:pt idx="12773">
                  <c:v>12773</c:v>
                </c:pt>
                <c:pt idx="12774">
                  <c:v>12774</c:v>
                </c:pt>
                <c:pt idx="12775">
                  <c:v>12775</c:v>
                </c:pt>
                <c:pt idx="12776">
                  <c:v>12776</c:v>
                </c:pt>
                <c:pt idx="12777">
                  <c:v>12777</c:v>
                </c:pt>
                <c:pt idx="12778">
                  <c:v>12778</c:v>
                </c:pt>
                <c:pt idx="12779">
                  <c:v>12779</c:v>
                </c:pt>
                <c:pt idx="12780">
                  <c:v>12780</c:v>
                </c:pt>
                <c:pt idx="12781">
                  <c:v>12781</c:v>
                </c:pt>
                <c:pt idx="12782">
                  <c:v>12782</c:v>
                </c:pt>
                <c:pt idx="12783">
                  <c:v>12783</c:v>
                </c:pt>
                <c:pt idx="12784">
                  <c:v>12784</c:v>
                </c:pt>
                <c:pt idx="12785">
                  <c:v>12785</c:v>
                </c:pt>
                <c:pt idx="12786">
                  <c:v>12786</c:v>
                </c:pt>
                <c:pt idx="12787">
                  <c:v>12787</c:v>
                </c:pt>
                <c:pt idx="12788">
                  <c:v>12788</c:v>
                </c:pt>
                <c:pt idx="12789">
                  <c:v>12789</c:v>
                </c:pt>
                <c:pt idx="12790">
                  <c:v>12790</c:v>
                </c:pt>
                <c:pt idx="12791">
                  <c:v>12791</c:v>
                </c:pt>
                <c:pt idx="12792">
                  <c:v>12792</c:v>
                </c:pt>
                <c:pt idx="12793">
                  <c:v>12793</c:v>
                </c:pt>
                <c:pt idx="12794">
                  <c:v>12794</c:v>
                </c:pt>
                <c:pt idx="12795">
                  <c:v>12795</c:v>
                </c:pt>
                <c:pt idx="12796">
                  <c:v>12796</c:v>
                </c:pt>
                <c:pt idx="12797">
                  <c:v>12797</c:v>
                </c:pt>
                <c:pt idx="12798">
                  <c:v>12798</c:v>
                </c:pt>
                <c:pt idx="12799">
                  <c:v>12799</c:v>
                </c:pt>
                <c:pt idx="12800">
                  <c:v>12800</c:v>
                </c:pt>
                <c:pt idx="12801">
                  <c:v>12801</c:v>
                </c:pt>
                <c:pt idx="12802">
                  <c:v>12802</c:v>
                </c:pt>
                <c:pt idx="12803">
                  <c:v>12803</c:v>
                </c:pt>
                <c:pt idx="12804">
                  <c:v>12804</c:v>
                </c:pt>
                <c:pt idx="12805">
                  <c:v>12805</c:v>
                </c:pt>
                <c:pt idx="12806">
                  <c:v>12806</c:v>
                </c:pt>
                <c:pt idx="12807">
                  <c:v>12807</c:v>
                </c:pt>
                <c:pt idx="12808">
                  <c:v>12808</c:v>
                </c:pt>
                <c:pt idx="12809">
                  <c:v>12809</c:v>
                </c:pt>
                <c:pt idx="12810">
                  <c:v>12810</c:v>
                </c:pt>
                <c:pt idx="12811">
                  <c:v>12811</c:v>
                </c:pt>
                <c:pt idx="12812">
                  <c:v>12812</c:v>
                </c:pt>
                <c:pt idx="12813">
                  <c:v>12813</c:v>
                </c:pt>
                <c:pt idx="12814">
                  <c:v>12814</c:v>
                </c:pt>
                <c:pt idx="12815">
                  <c:v>12815</c:v>
                </c:pt>
                <c:pt idx="12816">
                  <c:v>12816</c:v>
                </c:pt>
                <c:pt idx="12817">
                  <c:v>12817</c:v>
                </c:pt>
                <c:pt idx="12818">
                  <c:v>12818</c:v>
                </c:pt>
                <c:pt idx="12819">
                  <c:v>12819</c:v>
                </c:pt>
                <c:pt idx="12820">
                  <c:v>12820</c:v>
                </c:pt>
                <c:pt idx="12821">
                  <c:v>12821</c:v>
                </c:pt>
                <c:pt idx="12822">
                  <c:v>12822</c:v>
                </c:pt>
                <c:pt idx="12823">
                  <c:v>12823</c:v>
                </c:pt>
                <c:pt idx="12824">
                  <c:v>12824</c:v>
                </c:pt>
                <c:pt idx="12825">
                  <c:v>12825</c:v>
                </c:pt>
                <c:pt idx="12826">
                  <c:v>12826</c:v>
                </c:pt>
                <c:pt idx="12827">
                  <c:v>12827</c:v>
                </c:pt>
                <c:pt idx="12828">
                  <c:v>12828</c:v>
                </c:pt>
                <c:pt idx="12829">
                  <c:v>12829</c:v>
                </c:pt>
                <c:pt idx="12830">
                  <c:v>12830</c:v>
                </c:pt>
                <c:pt idx="12831">
                  <c:v>12831</c:v>
                </c:pt>
                <c:pt idx="12832">
                  <c:v>12832</c:v>
                </c:pt>
                <c:pt idx="12833">
                  <c:v>12833</c:v>
                </c:pt>
                <c:pt idx="12834">
                  <c:v>12834</c:v>
                </c:pt>
                <c:pt idx="12835">
                  <c:v>12835</c:v>
                </c:pt>
                <c:pt idx="12836">
                  <c:v>12836</c:v>
                </c:pt>
                <c:pt idx="12837">
                  <c:v>12837</c:v>
                </c:pt>
                <c:pt idx="12838">
                  <c:v>12838</c:v>
                </c:pt>
                <c:pt idx="12839">
                  <c:v>12839</c:v>
                </c:pt>
                <c:pt idx="12840">
                  <c:v>12840</c:v>
                </c:pt>
                <c:pt idx="12841">
                  <c:v>12841</c:v>
                </c:pt>
                <c:pt idx="12842">
                  <c:v>12842</c:v>
                </c:pt>
                <c:pt idx="12843">
                  <c:v>12843</c:v>
                </c:pt>
                <c:pt idx="12844">
                  <c:v>12844</c:v>
                </c:pt>
                <c:pt idx="12845">
                  <c:v>12845</c:v>
                </c:pt>
                <c:pt idx="12846">
                  <c:v>12846</c:v>
                </c:pt>
                <c:pt idx="12847">
                  <c:v>12847</c:v>
                </c:pt>
                <c:pt idx="12848">
                  <c:v>12848</c:v>
                </c:pt>
                <c:pt idx="12849">
                  <c:v>12849</c:v>
                </c:pt>
                <c:pt idx="12850">
                  <c:v>12850</c:v>
                </c:pt>
                <c:pt idx="12851">
                  <c:v>12851</c:v>
                </c:pt>
                <c:pt idx="12852">
                  <c:v>12852</c:v>
                </c:pt>
                <c:pt idx="12853">
                  <c:v>12853</c:v>
                </c:pt>
                <c:pt idx="12854">
                  <c:v>12854</c:v>
                </c:pt>
                <c:pt idx="12855">
                  <c:v>12855</c:v>
                </c:pt>
                <c:pt idx="12856">
                  <c:v>12856</c:v>
                </c:pt>
                <c:pt idx="12857">
                  <c:v>12857</c:v>
                </c:pt>
                <c:pt idx="12858">
                  <c:v>12858</c:v>
                </c:pt>
                <c:pt idx="12859">
                  <c:v>12859</c:v>
                </c:pt>
                <c:pt idx="12860">
                  <c:v>12860</c:v>
                </c:pt>
                <c:pt idx="12861">
                  <c:v>12861</c:v>
                </c:pt>
                <c:pt idx="12862">
                  <c:v>12862</c:v>
                </c:pt>
                <c:pt idx="12863">
                  <c:v>12863</c:v>
                </c:pt>
                <c:pt idx="12864">
                  <c:v>12864</c:v>
                </c:pt>
                <c:pt idx="12865">
                  <c:v>12865</c:v>
                </c:pt>
                <c:pt idx="12866">
                  <c:v>12866</c:v>
                </c:pt>
                <c:pt idx="12867">
                  <c:v>12867</c:v>
                </c:pt>
                <c:pt idx="12868">
                  <c:v>12868</c:v>
                </c:pt>
                <c:pt idx="12869">
                  <c:v>12869</c:v>
                </c:pt>
                <c:pt idx="12870">
                  <c:v>12870</c:v>
                </c:pt>
                <c:pt idx="12871">
                  <c:v>12871</c:v>
                </c:pt>
                <c:pt idx="12872">
                  <c:v>12872</c:v>
                </c:pt>
                <c:pt idx="12873">
                  <c:v>12873</c:v>
                </c:pt>
                <c:pt idx="12874">
                  <c:v>12874</c:v>
                </c:pt>
                <c:pt idx="12875">
                  <c:v>12875</c:v>
                </c:pt>
                <c:pt idx="12876">
                  <c:v>12876</c:v>
                </c:pt>
                <c:pt idx="12877">
                  <c:v>12877</c:v>
                </c:pt>
                <c:pt idx="12878">
                  <c:v>12878</c:v>
                </c:pt>
                <c:pt idx="12879">
                  <c:v>12879</c:v>
                </c:pt>
                <c:pt idx="12880">
                  <c:v>12880</c:v>
                </c:pt>
                <c:pt idx="12881">
                  <c:v>12881</c:v>
                </c:pt>
                <c:pt idx="12882">
                  <c:v>12882</c:v>
                </c:pt>
                <c:pt idx="12883">
                  <c:v>12883</c:v>
                </c:pt>
                <c:pt idx="12884">
                  <c:v>12884</c:v>
                </c:pt>
                <c:pt idx="12885">
                  <c:v>12885</c:v>
                </c:pt>
                <c:pt idx="12886">
                  <c:v>12886</c:v>
                </c:pt>
                <c:pt idx="12887">
                  <c:v>12887</c:v>
                </c:pt>
                <c:pt idx="12888">
                  <c:v>12888</c:v>
                </c:pt>
                <c:pt idx="12889">
                  <c:v>12889</c:v>
                </c:pt>
                <c:pt idx="12890">
                  <c:v>12890</c:v>
                </c:pt>
                <c:pt idx="12891">
                  <c:v>12891</c:v>
                </c:pt>
                <c:pt idx="12892">
                  <c:v>12892</c:v>
                </c:pt>
                <c:pt idx="12893">
                  <c:v>12893</c:v>
                </c:pt>
                <c:pt idx="12894">
                  <c:v>12894</c:v>
                </c:pt>
                <c:pt idx="12895">
                  <c:v>12895</c:v>
                </c:pt>
                <c:pt idx="12896">
                  <c:v>12896</c:v>
                </c:pt>
                <c:pt idx="12897">
                  <c:v>12897</c:v>
                </c:pt>
                <c:pt idx="12898">
                  <c:v>12898</c:v>
                </c:pt>
                <c:pt idx="12899">
                  <c:v>12899</c:v>
                </c:pt>
                <c:pt idx="12900">
                  <c:v>12900</c:v>
                </c:pt>
                <c:pt idx="12901">
                  <c:v>12901</c:v>
                </c:pt>
                <c:pt idx="12902">
                  <c:v>12902</c:v>
                </c:pt>
                <c:pt idx="12903">
                  <c:v>12903</c:v>
                </c:pt>
                <c:pt idx="12904">
                  <c:v>12904</c:v>
                </c:pt>
                <c:pt idx="12905">
                  <c:v>12905</c:v>
                </c:pt>
                <c:pt idx="12906">
                  <c:v>12906</c:v>
                </c:pt>
                <c:pt idx="12907">
                  <c:v>12907</c:v>
                </c:pt>
                <c:pt idx="12908">
                  <c:v>12908</c:v>
                </c:pt>
                <c:pt idx="12909">
                  <c:v>12909</c:v>
                </c:pt>
                <c:pt idx="12910">
                  <c:v>12910</c:v>
                </c:pt>
                <c:pt idx="12911">
                  <c:v>12911</c:v>
                </c:pt>
                <c:pt idx="12912">
                  <c:v>12912</c:v>
                </c:pt>
                <c:pt idx="12913">
                  <c:v>12913</c:v>
                </c:pt>
                <c:pt idx="12914">
                  <c:v>12914</c:v>
                </c:pt>
                <c:pt idx="12915">
                  <c:v>12915</c:v>
                </c:pt>
                <c:pt idx="12916">
                  <c:v>12916</c:v>
                </c:pt>
                <c:pt idx="12917">
                  <c:v>12917</c:v>
                </c:pt>
                <c:pt idx="12918">
                  <c:v>12918</c:v>
                </c:pt>
                <c:pt idx="12919">
                  <c:v>12919</c:v>
                </c:pt>
                <c:pt idx="12920">
                  <c:v>12920</c:v>
                </c:pt>
                <c:pt idx="12921">
                  <c:v>12921</c:v>
                </c:pt>
                <c:pt idx="12922">
                  <c:v>12922</c:v>
                </c:pt>
                <c:pt idx="12923">
                  <c:v>12923</c:v>
                </c:pt>
                <c:pt idx="12924">
                  <c:v>12924</c:v>
                </c:pt>
                <c:pt idx="12925">
                  <c:v>12925</c:v>
                </c:pt>
                <c:pt idx="12926">
                  <c:v>12926</c:v>
                </c:pt>
                <c:pt idx="12927">
                  <c:v>12927</c:v>
                </c:pt>
                <c:pt idx="12928">
                  <c:v>12928</c:v>
                </c:pt>
                <c:pt idx="12929">
                  <c:v>12929</c:v>
                </c:pt>
                <c:pt idx="12930">
                  <c:v>12930</c:v>
                </c:pt>
                <c:pt idx="12931">
                  <c:v>12931</c:v>
                </c:pt>
                <c:pt idx="12932">
                  <c:v>12932</c:v>
                </c:pt>
                <c:pt idx="12933">
                  <c:v>12933</c:v>
                </c:pt>
                <c:pt idx="12934">
                  <c:v>12934</c:v>
                </c:pt>
                <c:pt idx="12935">
                  <c:v>12935</c:v>
                </c:pt>
                <c:pt idx="12936">
                  <c:v>12936</c:v>
                </c:pt>
                <c:pt idx="12937">
                  <c:v>12937</c:v>
                </c:pt>
                <c:pt idx="12938">
                  <c:v>12938</c:v>
                </c:pt>
                <c:pt idx="12939">
                  <c:v>12939</c:v>
                </c:pt>
                <c:pt idx="12940">
                  <c:v>12940</c:v>
                </c:pt>
                <c:pt idx="12941">
                  <c:v>12941</c:v>
                </c:pt>
                <c:pt idx="12942">
                  <c:v>12942</c:v>
                </c:pt>
                <c:pt idx="12943">
                  <c:v>12943</c:v>
                </c:pt>
                <c:pt idx="12944">
                  <c:v>12944</c:v>
                </c:pt>
                <c:pt idx="12945">
                  <c:v>12945</c:v>
                </c:pt>
                <c:pt idx="12946">
                  <c:v>12946</c:v>
                </c:pt>
                <c:pt idx="12947">
                  <c:v>12947</c:v>
                </c:pt>
                <c:pt idx="12948">
                  <c:v>12948</c:v>
                </c:pt>
                <c:pt idx="12949">
                  <c:v>12949</c:v>
                </c:pt>
                <c:pt idx="12950">
                  <c:v>12950</c:v>
                </c:pt>
                <c:pt idx="12951">
                  <c:v>12951</c:v>
                </c:pt>
                <c:pt idx="12952">
                  <c:v>12952</c:v>
                </c:pt>
                <c:pt idx="12953">
                  <c:v>12953</c:v>
                </c:pt>
                <c:pt idx="12954">
                  <c:v>12954</c:v>
                </c:pt>
                <c:pt idx="12955">
                  <c:v>12955</c:v>
                </c:pt>
                <c:pt idx="12956">
                  <c:v>12956</c:v>
                </c:pt>
                <c:pt idx="12957">
                  <c:v>12957</c:v>
                </c:pt>
                <c:pt idx="12958">
                  <c:v>12958</c:v>
                </c:pt>
                <c:pt idx="12959">
                  <c:v>12959</c:v>
                </c:pt>
                <c:pt idx="12960">
                  <c:v>12960</c:v>
                </c:pt>
                <c:pt idx="12961">
                  <c:v>12961</c:v>
                </c:pt>
                <c:pt idx="12962">
                  <c:v>12962</c:v>
                </c:pt>
                <c:pt idx="12963">
                  <c:v>12963</c:v>
                </c:pt>
                <c:pt idx="12964">
                  <c:v>12964</c:v>
                </c:pt>
                <c:pt idx="12965">
                  <c:v>12965</c:v>
                </c:pt>
                <c:pt idx="12966">
                  <c:v>12966</c:v>
                </c:pt>
                <c:pt idx="12967">
                  <c:v>12967</c:v>
                </c:pt>
                <c:pt idx="12968">
                  <c:v>12968</c:v>
                </c:pt>
                <c:pt idx="12969">
                  <c:v>12969</c:v>
                </c:pt>
                <c:pt idx="12970">
                  <c:v>12970</c:v>
                </c:pt>
                <c:pt idx="12971">
                  <c:v>12971</c:v>
                </c:pt>
                <c:pt idx="12972">
                  <c:v>12972</c:v>
                </c:pt>
                <c:pt idx="12973">
                  <c:v>12973</c:v>
                </c:pt>
                <c:pt idx="12974">
                  <c:v>12974</c:v>
                </c:pt>
                <c:pt idx="12975">
                  <c:v>12975</c:v>
                </c:pt>
                <c:pt idx="12976">
                  <c:v>12976</c:v>
                </c:pt>
                <c:pt idx="12977">
                  <c:v>12977</c:v>
                </c:pt>
                <c:pt idx="12978">
                  <c:v>12978</c:v>
                </c:pt>
                <c:pt idx="12979">
                  <c:v>12979</c:v>
                </c:pt>
                <c:pt idx="12980">
                  <c:v>12980</c:v>
                </c:pt>
                <c:pt idx="12981">
                  <c:v>12981</c:v>
                </c:pt>
                <c:pt idx="12982">
                  <c:v>12982</c:v>
                </c:pt>
                <c:pt idx="12983">
                  <c:v>12983</c:v>
                </c:pt>
                <c:pt idx="12984">
                  <c:v>12984</c:v>
                </c:pt>
                <c:pt idx="12985">
                  <c:v>12985</c:v>
                </c:pt>
                <c:pt idx="12986">
                  <c:v>12986</c:v>
                </c:pt>
                <c:pt idx="12987">
                  <c:v>12987</c:v>
                </c:pt>
                <c:pt idx="12988">
                  <c:v>12988</c:v>
                </c:pt>
                <c:pt idx="12989">
                  <c:v>12989</c:v>
                </c:pt>
                <c:pt idx="12990">
                  <c:v>12990</c:v>
                </c:pt>
                <c:pt idx="12991">
                  <c:v>12991</c:v>
                </c:pt>
                <c:pt idx="12992">
                  <c:v>12992</c:v>
                </c:pt>
                <c:pt idx="12993">
                  <c:v>12993</c:v>
                </c:pt>
                <c:pt idx="12994">
                  <c:v>12994</c:v>
                </c:pt>
                <c:pt idx="12995">
                  <c:v>12995</c:v>
                </c:pt>
                <c:pt idx="12996">
                  <c:v>12996</c:v>
                </c:pt>
                <c:pt idx="12997">
                  <c:v>12997</c:v>
                </c:pt>
                <c:pt idx="12998">
                  <c:v>12998</c:v>
                </c:pt>
                <c:pt idx="12999">
                  <c:v>12999</c:v>
                </c:pt>
                <c:pt idx="13000">
                  <c:v>13000</c:v>
                </c:pt>
                <c:pt idx="13001">
                  <c:v>13001</c:v>
                </c:pt>
                <c:pt idx="13002">
                  <c:v>13002</c:v>
                </c:pt>
                <c:pt idx="13003">
                  <c:v>13003</c:v>
                </c:pt>
                <c:pt idx="13004">
                  <c:v>13004</c:v>
                </c:pt>
                <c:pt idx="13005">
                  <c:v>13005</c:v>
                </c:pt>
                <c:pt idx="13006">
                  <c:v>13006</c:v>
                </c:pt>
                <c:pt idx="13007">
                  <c:v>13007</c:v>
                </c:pt>
                <c:pt idx="13008">
                  <c:v>13008</c:v>
                </c:pt>
                <c:pt idx="13009">
                  <c:v>13009</c:v>
                </c:pt>
                <c:pt idx="13010">
                  <c:v>13010</c:v>
                </c:pt>
                <c:pt idx="13011">
                  <c:v>13011</c:v>
                </c:pt>
                <c:pt idx="13012">
                  <c:v>13012</c:v>
                </c:pt>
                <c:pt idx="13013">
                  <c:v>13013</c:v>
                </c:pt>
                <c:pt idx="13014">
                  <c:v>13014</c:v>
                </c:pt>
                <c:pt idx="13015">
                  <c:v>13015</c:v>
                </c:pt>
                <c:pt idx="13016">
                  <c:v>13016</c:v>
                </c:pt>
                <c:pt idx="13017">
                  <c:v>13017</c:v>
                </c:pt>
                <c:pt idx="13018">
                  <c:v>13018</c:v>
                </c:pt>
                <c:pt idx="13019">
                  <c:v>13019</c:v>
                </c:pt>
                <c:pt idx="13020">
                  <c:v>13020</c:v>
                </c:pt>
                <c:pt idx="13021">
                  <c:v>13021</c:v>
                </c:pt>
                <c:pt idx="13022">
                  <c:v>13022</c:v>
                </c:pt>
                <c:pt idx="13023">
                  <c:v>13023</c:v>
                </c:pt>
                <c:pt idx="13024">
                  <c:v>13024</c:v>
                </c:pt>
                <c:pt idx="13025">
                  <c:v>13025</c:v>
                </c:pt>
                <c:pt idx="13026">
                  <c:v>13026</c:v>
                </c:pt>
                <c:pt idx="13027">
                  <c:v>13027</c:v>
                </c:pt>
                <c:pt idx="13028">
                  <c:v>13028</c:v>
                </c:pt>
                <c:pt idx="13029">
                  <c:v>13029</c:v>
                </c:pt>
                <c:pt idx="13030">
                  <c:v>13030</c:v>
                </c:pt>
                <c:pt idx="13031">
                  <c:v>13031</c:v>
                </c:pt>
                <c:pt idx="13032">
                  <c:v>13032</c:v>
                </c:pt>
                <c:pt idx="13033">
                  <c:v>13033</c:v>
                </c:pt>
                <c:pt idx="13034">
                  <c:v>13034</c:v>
                </c:pt>
                <c:pt idx="13035">
                  <c:v>13035</c:v>
                </c:pt>
                <c:pt idx="13036">
                  <c:v>13036</c:v>
                </c:pt>
                <c:pt idx="13037">
                  <c:v>13037</c:v>
                </c:pt>
                <c:pt idx="13038">
                  <c:v>13038</c:v>
                </c:pt>
                <c:pt idx="13039">
                  <c:v>13039</c:v>
                </c:pt>
                <c:pt idx="13040">
                  <c:v>13040</c:v>
                </c:pt>
                <c:pt idx="13041">
                  <c:v>13041</c:v>
                </c:pt>
                <c:pt idx="13042">
                  <c:v>13042</c:v>
                </c:pt>
                <c:pt idx="13043">
                  <c:v>13043</c:v>
                </c:pt>
                <c:pt idx="13044">
                  <c:v>13044</c:v>
                </c:pt>
                <c:pt idx="13045">
                  <c:v>13045</c:v>
                </c:pt>
                <c:pt idx="13046">
                  <c:v>13046</c:v>
                </c:pt>
                <c:pt idx="13047">
                  <c:v>13047</c:v>
                </c:pt>
                <c:pt idx="13048">
                  <c:v>13048</c:v>
                </c:pt>
                <c:pt idx="13049">
                  <c:v>13049</c:v>
                </c:pt>
                <c:pt idx="13050">
                  <c:v>13050</c:v>
                </c:pt>
                <c:pt idx="13051">
                  <c:v>13051</c:v>
                </c:pt>
                <c:pt idx="13052">
                  <c:v>13052</c:v>
                </c:pt>
                <c:pt idx="13053">
                  <c:v>13053</c:v>
                </c:pt>
                <c:pt idx="13054">
                  <c:v>13054</c:v>
                </c:pt>
                <c:pt idx="13055">
                  <c:v>13055</c:v>
                </c:pt>
                <c:pt idx="13056">
                  <c:v>13056</c:v>
                </c:pt>
                <c:pt idx="13057">
                  <c:v>13057</c:v>
                </c:pt>
                <c:pt idx="13058">
                  <c:v>13058</c:v>
                </c:pt>
                <c:pt idx="13059">
                  <c:v>13059</c:v>
                </c:pt>
                <c:pt idx="13060">
                  <c:v>13060</c:v>
                </c:pt>
                <c:pt idx="13061">
                  <c:v>13061</c:v>
                </c:pt>
                <c:pt idx="13062">
                  <c:v>13062</c:v>
                </c:pt>
                <c:pt idx="13063">
                  <c:v>13063</c:v>
                </c:pt>
                <c:pt idx="13064">
                  <c:v>13064</c:v>
                </c:pt>
                <c:pt idx="13065">
                  <c:v>13065</c:v>
                </c:pt>
                <c:pt idx="13066">
                  <c:v>13066</c:v>
                </c:pt>
                <c:pt idx="13067">
                  <c:v>13067</c:v>
                </c:pt>
                <c:pt idx="13068">
                  <c:v>13068</c:v>
                </c:pt>
                <c:pt idx="13069">
                  <c:v>13069</c:v>
                </c:pt>
                <c:pt idx="13070">
                  <c:v>13070</c:v>
                </c:pt>
                <c:pt idx="13071">
                  <c:v>13071</c:v>
                </c:pt>
                <c:pt idx="13072">
                  <c:v>13072</c:v>
                </c:pt>
                <c:pt idx="13073">
                  <c:v>13073</c:v>
                </c:pt>
                <c:pt idx="13074">
                  <c:v>13074</c:v>
                </c:pt>
                <c:pt idx="13075">
                  <c:v>13075</c:v>
                </c:pt>
                <c:pt idx="13076">
                  <c:v>13076</c:v>
                </c:pt>
                <c:pt idx="13077">
                  <c:v>13077</c:v>
                </c:pt>
                <c:pt idx="13078">
                  <c:v>13078</c:v>
                </c:pt>
                <c:pt idx="13079">
                  <c:v>13079</c:v>
                </c:pt>
                <c:pt idx="13080">
                  <c:v>13080</c:v>
                </c:pt>
                <c:pt idx="13081">
                  <c:v>13081</c:v>
                </c:pt>
                <c:pt idx="13082">
                  <c:v>13082</c:v>
                </c:pt>
                <c:pt idx="13083">
                  <c:v>13083</c:v>
                </c:pt>
                <c:pt idx="13084">
                  <c:v>13084</c:v>
                </c:pt>
                <c:pt idx="13085">
                  <c:v>13085</c:v>
                </c:pt>
                <c:pt idx="13086">
                  <c:v>13086</c:v>
                </c:pt>
                <c:pt idx="13087">
                  <c:v>13087</c:v>
                </c:pt>
                <c:pt idx="13088">
                  <c:v>13088</c:v>
                </c:pt>
                <c:pt idx="13089">
                  <c:v>13089</c:v>
                </c:pt>
                <c:pt idx="13090">
                  <c:v>13090</c:v>
                </c:pt>
                <c:pt idx="13091">
                  <c:v>13091</c:v>
                </c:pt>
                <c:pt idx="13092">
                  <c:v>13092</c:v>
                </c:pt>
                <c:pt idx="13093">
                  <c:v>13093</c:v>
                </c:pt>
                <c:pt idx="13094">
                  <c:v>13094</c:v>
                </c:pt>
                <c:pt idx="13095">
                  <c:v>13095</c:v>
                </c:pt>
                <c:pt idx="13096">
                  <c:v>13096</c:v>
                </c:pt>
                <c:pt idx="13097">
                  <c:v>13097</c:v>
                </c:pt>
                <c:pt idx="13098">
                  <c:v>13098</c:v>
                </c:pt>
                <c:pt idx="13099">
                  <c:v>13099</c:v>
                </c:pt>
                <c:pt idx="13100">
                  <c:v>13100</c:v>
                </c:pt>
                <c:pt idx="13101">
                  <c:v>13101</c:v>
                </c:pt>
                <c:pt idx="13102">
                  <c:v>13102</c:v>
                </c:pt>
                <c:pt idx="13103">
                  <c:v>13103</c:v>
                </c:pt>
                <c:pt idx="13104">
                  <c:v>13104</c:v>
                </c:pt>
                <c:pt idx="13105">
                  <c:v>13105</c:v>
                </c:pt>
                <c:pt idx="13106">
                  <c:v>13106</c:v>
                </c:pt>
                <c:pt idx="13107">
                  <c:v>13107</c:v>
                </c:pt>
                <c:pt idx="13108">
                  <c:v>13108</c:v>
                </c:pt>
                <c:pt idx="13109">
                  <c:v>13109</c:v>
                </c:pt>
                <c:pt idx="13110">
                  <c:v>13110</c:v>
                </c:pt>
                <c:pt idx="13111">
                  <c:v>13111</c:v>
                </c:pt>
                <c:pt idx="13112">
                  <c:v>13112</c:v>
                </c:pt>
                <c:pt idx="13113">
                  <c:v>13113</c:v>
                </c:pt>
                <c:pt idx="13114">
                  <c:v>13114</c:v>
                </c:pt>
                <c:pt idx="13115">
                  <c:v>13115</c:v>
                </c:pt>
                <c:pt idx="13116">
                  <c:v>13116</c:v>
                </c:pt>
                <c:pt idx="13117">
                  <c:v>13117</c:v>
                </c:pt>
                <c:pt idx="13118">
                  <c:v>13118</c:v>
                </c:pt>
                <c:pt idx="13119">
                  <c:v>13119</c:v>
                </c:pt>
                <c:pt idx="13120">
                  <c:v>13120</c:v>
                </c:pt>
                <c:pt idx="13121">
                  <c:v>13121</c:v>
                </c:pt>
                <c:pt idx="13122">
                  <c:v>13122</c:v>
                </c:pt>
                <c:pt idx="13123">
                  <c:v>13123</c:v>
                </c:pt>
                <c:pt idx="13124">
                  <c:v>13124</c:v>
                </c:pt>
                <c:pt idx="13125">
                  <c:v>13125</c:v>
                </c:pt>
                <c:pt idx="13126">
                  <c:v>13126</c:v>
                </c:pt>
                <c:pt idx="13127">
                  <c:v>13127</c:v>
                </c:pt>
                <c:pt idx="13128">
                  <c:v>13128</c:v>
                </c:pt>
                <c:pt idx="13129">
                  <c:v>13129</c:v>
                </c:pt>
                <c:pt idx="13130">
                  <c:v>13130</c:v>
                </c:pt>
                <c:pt idx="13131">
                  <c:v>13131</c:v>
                </c:pt>
                <c:pt idx="13132">
                  <c:v>13132</c:v>
                </c:pt>
                <c:pt idx="13133">
                  <c:v>13133</c:v>
                </c:pt>
                <c:pt idx="13134">
                  <c:v>13134</c:v>
                </c:pt>
                <c:pt idx="13135">
                  <c:v>13135</c:v>
                </c:pt>
                <c:pt idx="13136">
                  <c:v>13136</c:v>
                </c:pt>
                <c:pt idx="13137">
                  <c:v>13137</c:v>
                </c:pt>
                <c:pt idx="13138">
                  <c:v>13138</c:v>
                </c:pt>
                <c:pt idx="13139">
                  <c:v>13139</c:v>
                </c:pt>
                <c:pt idx="13140">
                  <c:v>13140</c:v>
                </c:pt>
                <c:pt idx="13141">
                  <c:v>13141</c:v>
                </c:pt>
                <c:pt idx="13142">
                  <c:v>13142</c:v>
                </c:pt>
                <c:pt idx="13143">
                  <c:v>13143</c:v>
                </c:pt>
                <c:pt idx="13144">
                  <c:v>13144</c:v>
                </c:pt>
                <c:pt idx="13145">
                  <c:v>13145</c:v>
                </c:pt>
                <c:pt idx="13146">
                  <c:v>13146</c:v>
                </c:pt>
                <c:pt idx="13147">
                  <c:v>13147</c:v>
                </c:pt>
                <c:pt idx="13148">
                  <c:v>13148</c:v>
                </c:pt>
                <c:pt idx="13149">
                  <c:v>13149</c:v>
                </c:pt>
                <c:pt idx="13150">
                  <c:v>13150</c:v>
                </c:pt>
                <c:pt idx="13151">
                  <c:v>13151</c:v>
                </c:pt>
                <c:pt idx="13152">
                  <c:v>13152</c:v>
                </c:pt>
                <c:pt idx="13153">
                  <c:v>13153</c:v>
                </c:pt>
                <c:pt idx="13154">
                  <c:v>13154</c:v>
                </c:pt>
                <c:pt idx="13155">
                  <c:v>13155</c:v>
                </c:pt>
                <c:pt idx="13156">
                  <c:v>13156</c:v>
                </c:pt>
                <c:pt idx="13157">
                  <c:v>13157</c:v>
                </c:pt>
                <c:pt idx="13158">
                  <c:v>13158</c:v>
                </c:pt>
                <c:pt idx="13159">
                  <c:v>13159</c:v>
                </c:pt>
                <c:pt idx="13160">
                  <c:v>13160</c:v>
                </c:pt>
                <c:pt idx="13161">
                  <c:v>13161</c:v>
                </c:pt>
                <c:pt idx="13162">
                  <c:v>13162</c:v>
                </c:pt>
                <c:pt idx="13163">
                  <c:v>13163</c:v>
                </c:pt>
                <c:pt idx="13164">
                  <c:v>13164</c:v>
                </c:pt>
                <c:pt idx="13165">
                  <c:v>13165</c:v>
                </c:pt>
                <c:pt idx="13166">
                  <c:v>13166</c:v>
                </c:pt>
                <c:pt idx="13167">
                  <c:v>13167</c:v>
                </c:pt>
                <c:pt idx="13168">
                  <c:v>13168</c:v>
                </c:pt>
                <c:pt idx="13169">
                  <c:v>13169</c:v>
                </c:pt>
                <c:pt idx="13170">
                  <c:v>13170</c:v>
                </c:pt>
                <c:pt idx="13171">
                  <c:v>13171</c:v>
                </c:pt>
                <c:pt idx="13172">
                  <c:v>13172</c:v>
                </c:pt>
                <c:pt idx="13173">
                  <c:v>13173</c:v>
                </c:pt>
                <c:pt idx="13174">
                  <c:v>13174</c:v>
                </c:pt>
                <c:pt idx="13175">
                  <c:v>13175</c:v>
                </c:pt>
                <c:pt idx="13176">
                  <c:v>13176</c:v>
                </c:pt>
                <c:pt idx="13177">
                  <c:v>13177</c:v>
                </c:pt>
                <c:pt idx="13178">
                  <c:v>13178</c:v>
                </c:pt>
                <c:pt idx="13179">
                  <c:v>13179</c:v>
                </c:pt>
                <c:pt idx="13180">
                  <c:v>13180</c:v>
                </c:pt>
                <c:pt idx="13181">
                  <c:v>13181</c:v>
                </c:pt>
                <c:pt idx="13182">
                  <c:v>13182</c:v>
                </c:pt>
                <c:pt idx="13183">
                  <c:v>13183</c:v>
                </c:pt>
                <c:pt idx="13184">
                  <c:v>13184</c:v>
                </c:pt>
                <c:pt idx="13185">
                  <c:v>13185</c:v>
                </c:pt>
                <c:pt idx="13186">
                  <c:v>13186</c:v>
                </c:pt>
                <c:pt idx="13187">
                  <c:v>13187</c:v>
                </c:pt>
                <c:pt idx="13188">
                  <c:v>13188</c:v>
                </c:pt>
                <c:pt idx="13189">
                  <c:v>13189</c:v>
                </c:pt>
                <c:pt idx="13190">
                  <c:v>13190</c:v>
                </c:pt>
                <c:pt idx="13191">
                  <c:v>13191</c:v>
                </c:pt>
                <c:pt idx="13192">
                  <c:v>13192</c:v>
                </c:pt>
                <c:pt idx="13193">
                  <c:v>13193</c:v>
                </c:pt>
                <c:pt idx="13194">
                  <c:v>13194</c:v>
                </c:pt>
                <c:pt idx="13195">
                  <c:v>13195</c:v>
                </c:pt>
                <c:pt idx="13196">
                  <c:v>13196</c:v>
                </c:pt>
                <c:pt idx="13197">
                  <c:v>13197</c:v>
                </c:pt>
                <c:pt idx="13198">
                  <c:v>13198</c:v>
                </c:pt>
                <c:pt idx="13199">
                  <c:v>13199</c:v>
                </c:pt>
                <c:pt idx="13200">
                  <c:v>13200</c:v>
                </c:pt>
                <c:pt idx="13201">
                  <c:v>13201</c:v>
                </c:pt>
                <c:pt idx="13202">
                  <c:v>13202</c:v>
                </c:pt>
                <c:pt idx="13203">
                  <c:v>13203</c:v>
                </c:pt>
                <c:pt idx="13204">
                  <c:v>13204</c:v>
                </c:pt>
                <c:pt idx="13205">
                  <c:v>13205</c:v>
                </c:pt>
                <c:pt idx="13206">
                  <c:v>13206</c:v>
                </c:pt>
                <c:pt idx="13207">
                  <c:v>13207</c:v>
                </c:pt>
                <c:pt idx="13208">
                  <c:v>13208</c:v>
                </c:pt>
                <c:pt idx="13209">
                  <c:v>13209</c:v>
                </c:pt>
                <c:pt idx="13210">
                  <c:v>13210</c:v>
                </c:pt>
                <c:pt idx="13211">
                  <c:v>13211</c:v>
                </c:pt>
                <c:pt idx="13212">
                  <c:v>13212</c:v>
                </c:pt>
                <c:pt idx="13213">
                  <c:v>13213</c:v>
                </c:pt>
                <c:pt idx="13214">
                  <c:v>13214</c:v>
                </c:pt>
                <c:pt idx="13215">
                  <c:v>13215</c:v>
                </c:pt>
                <c:pt idx="13216">
                  <c:v>13216</c:v>
                </c:pt>
                <c:pt idx="13217">
                  <c:v>13217</c:v>
                </c:pt>
                <c:pt idx="13218">
                  <c:v>13218</c:v>
                </c:pt>
                <c:pt idx="13219">
                  <c:v>13219</c:v>
                </c:pt>
                <c:pt idx="13220">
                  <c:v>13220</c:v>
                </c:pt>
                <c:pt idx="13221">
                  <c:v>13221</c:v>
                </c:pt>
                <c:pt idx="13222">
                  <c:v>13222</c:v>
                </c:pt>
                <c:pt idx="13223">
                  <c:v>13223</c:v>
                </c:pt>
                <c:pt idx="13224">
                  <c:v>13224</c:v>
                </c:pt>
                <c:pt idx="13225">
                  <c:v>13225</c:v>
                </c:pt>
                <c:pt idx="13226">
                  <c:v>13226</c:v>
                </c:pt>
                <c:pt idx="13227">
                  <c:v>13227</c:v>
                </c:pt>
                <c:pt idx="13228">
                  <c:v>13228</c:v>
                </c:pt>
                <c:pt idx="13229">
                  <c:v>13229</c:v>
                </c:pt>
                <c:pt idx="13230">
                  <c:v>13230</c:v>
                </c:pt>
                <c:pt idx="13231">
                  <c:v>13231</c:v>
                </c:pt>
                <c:pt idx="13232">
                  <c:v>13232</c:v>
                </c:pt>
                <c:pt idx="13233">
                  <c:v>13233</c:v>
                </c:pt>
                <c:pt idx="13234">
                  <c:v>13234</c:v>
                </c:pt>
                <c:pt idx="13235">
                  <c:v>13235</c:v>
                </c:pt>
                <c:pt idx="13236">
                  <c:v>13236</c:v>
                </c:pt>
                <c:pt idx="13237">
                  <c:v>13237</c:v>
                </c:pt>
                <c:pt idx="13238">
                  <c:v>13238</c:v>
                </c:pt>
                <c:pt idx="13239">
                  <c:v>13239</c:v>
                </c:pt>
                <c:pt idx="13240">
                  <c:v>13240</c:v>
                </c:pt>
                <c:pt idx="13241">
                  <c:v>13241</c:v>
                </c:pt>
                <c:pt idx="13242">
                  <c:v>13242</c:v>
                </c:pt>
                <c:pt idx="13243">
                  <c:v>13243</c:v>
                </c:pt>
                <c:pt idx="13244">
                  <c:v>13244</c:v>
                </c:pt>
                <c:pt idx="13245">
                  <c:v>13245</c:v>
                </c:pt>
                <c:pt idx="13246">
                  <c:v>13246</c:v>
                </c:pt>
                <c:pt idx="13247">
                  <c:v>13247</c:v>
                </c:pt>
                <c:pt idx="13248">
                  <c:v>13248</c:v>
                </c:pt>
                <c:pt idx="13249">
                  <c:v>13249</c:v>
                </c:pt>
                <c:pt idx="13250">
                  <c:v>13250</c:v>
                </c:pt>
                <c:pt idx="13251">
                  <c:v>13251</c:v>
                </c:pt>
                <c:pt idx="13252">
                  <c:v>13252</c:v>
                </c:pt>
                <c:pt idx="13253">
                  <c:v>13253</c:v>
                </c:pt>
                <c:pt idx="13254">
                  <c:v>13254</c:v>
                </c:pt>
                <c:pt idx="13255">
                  <c:v>13255</c:v>
                </c:pt>
                <c:pt idx="13256">
                  <c:v>13256</c:v>
                </c:pt>
                <c:pt idx="13257">
                  <c:v>13257</c:v>
                </c:pt>
                <c:pt idx="13258">
                  <c:v>13258</c:v>
                </c:pt>
                <c:pt idx="13259">
                  <c:v>13259</c:v>
                </c:pt>
                <c:pt idx="13260">
                  <c:v>13260</c:v>
                </c:pt>
                <c:pt idx="13261">
                  <c:v>13261</c:v>
                </c:pt>
                <c:pt idx="13262">
                  <c:v>13262</c:v>
                </c:pt>
                <c:pt idx="13263">
                  <c:v>13263</c:v>
                </c:pt>
                <c:pt idx="13264">
                  <c:v>13264</c:v>
                </c:pt>
                <c:pt idx="13265">
                  <c:v>13265</c:v>
                </c:pt>
                <c:pt idx="13266">
                  <c:v>13266</c:v>
                </c:pt>
                <c:pt idx="13267">
                  <c:v>13267</c:v>
                </c:pt>
                <c:pt idx="13268">
                  <c:v>13268</c:v>
                </c:pt>
                <c:pt idx="13269">
                  <c:v>13269</c:v>
                </c:pt>
                <c:pt idx="13270">
                  <c:v>13270</c:v>
                </c:pt>
                <c:pt idx="13271">
                  <c:v>13271</c:v>
                </c:pt>
                <c:pt idx="13272">
                  <c:v>13272</c:v>
                </c:pt>
                <c:pt idx="13273">
                  <c:v>13273</c:v>
                </c:pt>
                <c:pt idx="13274">
                  <c:v>13274</c:v>
                </c:pt>
                <c:pt idx="13275">
                  <c:v>13275</c:v>
                </c:pt>
                <c:pt idx="13276">
                  <c:v>13276</c:v>
                </c:pt>
                <c:pt idx="13277">
                  <c:v>13277</c:v>
                </c:pt>
                <c:pt idx="13278">
                  <c:v>13278</c:v>
                </c:pt>
                <c:pt idx="13279">
                  <c:v>13279</c:v>
                </c:pt>
                <c:pt idx="13280">
                  <c:v>13280</c:v>
                </c:pt>
                <c:pt idx="13281">
                  <c:v>13281</c:v>
                </c:pt>
                <c:pt idx="13282">
                  <c:v>13282</c:v>
                </c:pt>
                <c:pt idx="13283">
                  <c:v>13283</c:v>
                </c:pt>
                <c:pt idx="13284">
                  <c:v>13284</c:v>
                </c:pt>
                <c:pt idx="13285">
                  <c:v>13285</c:v>
                </c:pt>
                <c:pt idx="13286">
                  <c:v>13286</c:v>
                </c:pt>
                <c:pt idx="13287">
                  <c:v>13287</c:v>
                </c:pt>
                <c:pt idx="13288">
                  <c:v>13288</c:v>
                </c:pt>
                <c:pt idx="13289">
                  <c:v>13289</c:v>
                </c:pt>
                <c:pt idx="13290">
                  <c:v>13290</c:v>
                </c:pt>
                <c:pt idx="13291">
                  <c:v>13291</c:v>
                </c:pt>
                <c:pt idx="13292">
                  <c:v>13292</c:v>
                </c:pt>
                <c:pt idx="13293">
                  <c:v>13293</c:v>
                </c:pt>
                <c:pt idx="13294">
                  <c:v>13294</c:v>
                </c:pt>
                <c:pt idx="13295">
                  <c:v>13295</c:v>
                </c:pt>
                <c:pt idx="13296">
                  <c:v>13296</c:v>
                </c:pt>
                <c:pt idx="13297">
                  <c:v>13297</c:v>
                </c:pt>
                <c:pt idx="13298">
                  <c:v>13298</c:v>
                </c:pt>
                <c:pt idx="13299">
                  <c:v>13299</c:v>
                </c:pt>
                <c:pt idx="13300">
                  <c:v>13300</c:v>
                </c:pt>
                <c:pt idx="13301">
                  <c:v>13301</c:v>
                </c:pt>
                <c:pt idx="13302">
                  <c:v>13302</c:v>
                </c:pt>
                <c:pt idx="13303">
                  <c:v>13303</c:v>
                </c:pt>
                <c:pt idx="13304">
                  <c:v>13304</c:v>
                </c:pt>
                <c:pt idx="13305">
                  <c:v>13305</c:v>
                </c:pt>
                <c:pt idx="13306">
                  <c:v>13306</c:v>
                </c:pt>
                <c:pt idx="13307">
                  <c:v>13307</c:v>
                </c:pt>
                <c:pt idx="13308">
                  <c:v>13308</c:v>
                </c:pt>
                <c:pt idx="13309">
                  <c:v>13309</c:v>
                </c:pt>
                <c:pt idx="13310">
                  <c:v>13310</c:v>
                </c:pt>
                <c:pt idx="13311">
                  <c:v>13311</c:v>
                </c:pt>
                <c:pt idx="13312">
                  <c:v>13312</c:v>
                </c:pt>
                <c:pt idx="13313">
                  <c:v>13313</c:v>
                </c:pt>
                <c:pt idx="13314">
                  <c:v>13314</c:v>
                </c:pt>
                <c:pt idx="13315">
                  <c:v>13315</c:v>
                </c:pt>
                <c:pt idx="13316">
                  <c:v>13316</c:v>
                </c:pt>
                <c:pt idx="13317">
                  <c:v>13317</c:v>
                </c:pt>
                <c:pt idx="13318">
                  <c:v>13318</c:v>
                </c:pt>
                <c:pt idx="13319">
                  <c:v>13319</c:v>
                </c:pt>
                <c:pt idx="13320">
                  <c:v>13320</c:v>
                </c:pt>
                <c:pt idx="13321">
                  <c:v>13321</c:v>
                </c:pt>
                <c:pt idx="13322">
                  <c:v>13322</c:v>
                </c:pt>
                <c:pt idx="13323">
                  <c:v>13323</c:v>
                </c:pt>
                <c:pt idx="13324">
                  <c:v>13324</c:v>
                </c:pt>
                <c:pt idx="13325">
                  <c:v>13325</c:v>
                </c:pt>
                <c:pt idx="13326">
                  <c:v>13326</c:v>
                </c:pt>
                <c:pt idx="13327">
                  <c:v>13327</c:v>
                </c:pt>
                <c:pt idx="13328">
                  <c:v>13328</c:v>
                </c:pt>
                <c:pt idx="13329">
                  <c:v>13329</c:v>
                </c:pt>
                <c:pt idx="13330">
                  <c:v>13330</c:v>
                </c:pt>
                <c:pt idx="13331">
                  <c:v>13331</c:v>
                </c:pt>
                <c:pt idx="13332">
                  <c:v>13332</c:v>
                </c:pt>
                <c:pt idx="13333">
                  <c:v>13333</c:v>
                </c:pt>
                <c:pt idx="13334">
                  <c:v>13334</c:v>
                </c:pt>
                <c:pt idx="13335">
                  <c:v>13335</c:v>
                </c:pt>
                <c:pt idx="13336">
                  <c:v>13336</c:v>
                </c:pt>
                <c:pt idx="13337">
                  <c:v>13337</c:v>
                </c:pt>
                <c:pt idx="13338">
                  <c:v>13338</c:v>
                </c:pt>
                <c:pt idx="13339">
                  <c:v>13339</c:v>
                </c:pt>
                <c:pt idx="13340">
                  <c:v>13340</c:v>
                </c:pt>
                <c:pt idx="13341">
                  <c:v>13341</c:v>
                </c:pt>
                <c:pt idx="13342">
                  <c:v>13342</c:v>
                </c:pt>
                <c:pt idx="13343">
                  <c:v>13343</c:v>
                </c:pt>
                <c:pt idx="13344">
                  <c:v>13344</c:v>
                </c:pt>
                <c:pt idx="13345">
                  <c:v>13345</c:v>
                </c:pt>
                <c:pt idx="13346">
                  <c:v>13346</c:v>
                </c:pt>
                <c:pt idx="13347">
                  <c:v>13347</c:v>
                </c:pt>
                <c:pt idx="13348">
                  <c:v>13348</c:v>
                </c:pt>
                <c:pt idx="13349">
                  <c:v>13349</c:v>
                </c:pt>
                <c:pt idx="13350">
                  <c:v>13350</c:v>
                </c:pt>
                <c:pt idx="13351">
                  <c:v>13351</c:v>
                </c:pt>
                <c:pt idx="13352">
                  <c:v>13352</c:v>
                </c:pt>
                <c:pt idx="13353">
                  <c:v>13353</c:v>
                </c:pt>
                <c:pt idx="13354">
                  <c:v>13354</c:v>
                </c:pt>
                <c:pt idx="13355">
                  <c:v>13355</c:v>
                </c:pt>
                <c:pt idx="13356">
                  <c:v>13356</c:v>
                </c:pt>
                <c:pt idx="13357">
                  <c:v>13357</c:v>
                </c:pt>
                <c:pt idx="13358">
                  <c:v>13358</c:v>
                </c:pt>
                <c:pt idx="13359">
                  <c:v>13359</c:v>
                </c:pt>
                <c:pt idx="13360">
                  <c:v>13360</c:v>
                </c:pt>
                <c:pt idx="13361">
                  <c:v>13361</c:v>
                </c:pt>
                <c:pt idx="13362">
                  <c:v>13362</c:v>
                </c:pt>
                <c:pt idx="13363">
                  <c:v>13363</c:v>
                </c:pt>
                <c:pt idx="13364">
                  <c:v>13364</c:v>
                </c:pt>
                <c:pt idx="13365">
                  <c:v>13365</c:v>
                </c:pt>
                <c:pt idx="13366">
                  <c:v>13366</c:v>
                </c:pt>
                <c:pt idx="13367">
                  <c:v>13367</c:v>
                </c:pt>
                <c:pt idx="13368">
                  <c:v>13368</c:v>
                </c:pt>
                <c:pt idx="13369">
                  <c:v>13369</c:v>
                </c:pt>
                <c:pt idx="13370">
                  <c:v>13370</c:v>
                </c:pt>
                <c:pt idx="13371">
                  <c:v>13371</c:v>
                </c:pt>
                <c:pt idx="13372">
                  <c:v>13372</c:v>
                </c:pt>
                <c:pt idx="13373">
                  <c:v>13373</c:v>
                </c:pt>
                <c:pt idx="13374">
                  <c:v>13374</c:v>
                </c:pt>
                <c:pt idx="13375">
                  <c:v>13375</c:v>
                </c:pt>
                <c:pt idx="13376">
                  <c:v>13376</c:v>
                </c:pt>
                <c:pt idx="13377">
                  <c:v>13377</c:v>
                </c:pt>
                <c:pt idx="13378">
                  <c:v>13378</c:v>
                </c:pt>
                <c:pt idx="13379">
                  <c:v>13379</c:v>
                </c:pt>
                <c:pt idx="13380">
                  <c:v>13380</c:v>
                </c:pt>
                <c:pt idx="13381">
                  <c:v>13381</c:v>
                </c:pt>
                <c:pt idx="13382">
                  <c:v>13382</c:v>
                </c:pt>
                <c:pt idx="13383">
                  <c:v>13383</c:v>
                </c:pt>
                <c:pt idx="13384">
                  <c:v>13384</c:v>
                </c:pt>
                <c:pt idx="13385">
                  <c:v>13385</c:v>
                </c:pt>
                <c:pt idx="13386">
                  <c:v>13386</c:v>
                </c:pt>
                <c:pt idx="13387">
                  <c:v>13387</c:v>
                </c:pt>
                <c:pt idx="13388">
                  <c:v>13388</c:v>
                </c:pt>
                <c:pt idx="13389">
                  <c:v>13389</c:v>
                </c:pt>
                <c:pt idx="13390">
                  <c:v>13390</c:v>
                </c:pt>
                <c:pt idx="13391">
                  <c:v>13391</c:v>
                </c:pt>
                <c:pt idx="13392">
                  <c:v>13392</c:v>
                </c:pt>
                <c:pt idx="13393">
                  <c:v>13393</c:v>
                </c:pt>
                <c:pt idx="13394">
                  <c:v>13394</c:v>
                </c:pt>
                <c:pt idx="13395">
                  <c:v>13395</c:v>
                </c:pt>
                <c:pt idx="13396">
                  <c:v>13396</c:v>
                </c:pt>
                <c:pt idx="13397">
                  <c:v>13397</c:v>
                </c:pt>
                <c:pt idx="13398">
                  <c:v>13398</c:v>
                </c:pt>
                <c:pt idx="13399">
                  <c:v>13399</c:v>
                </c:pt>
                <c:pt idx="13400">
                  <c:v>13400</c:v>
                </c:pt>
                <c:pt idx="13401">
                  <c:v>13401</c:v>
                </c:pt>
                <c:pt idx="13402">
                  <c:v>13402</c:v>
                </c:pt>
                <c:pt idx="13403">
                  <c:v>13403</c:v>
                </c:pt>
                <c:pt idx="13404">
                  <c:v>13404</c:v>
                </c:pt>
                <c:pt idx="13405">
                  <c:v>13405</c:v>
                </c:pt>
                <c:pt idx="13406">
                  <c:v>13406</c:v>
                </c:pt>
                <c:pt idx="13407">
                  <c:v>13407</c:v>
                </c:pt>
                <c:pt idx="13408">
                  <c:v>13408</c:v>
                </c:pt>
                <c:pt idx="13409">
                  <c:v>13409</c:v>
                </c:pt>
                <c:pt idx="13410">
                  <c:v>13410</c:v>
                </c:pt>
                <c:pt idx="13411">
                  <c:v>13411</c:v>
                </c:pt>
                <c:pt idx="13412">
                  <c:v>13412</c:v>
                </c:pt>
                <c:pt idx="13413">
                  <c:v>13413</c:v>
                </c:pt>
                <c:pt idx="13414">
                  <c:v>13414</c:v>
                </c:pt>
                <c:pt idx="13415">
                  <c:v>13415</c:v>
                </c:pt>
                <c:pt idx="13416">
                  <c:v>13416</c:v>
                </c:pt>
                <c:pt idx="13417">
                  <c:v>13417</c:v>
                </c:pt>
                <c:pt idx="13418">
                  <c:v>13418</c:v>
                </c:pt>
                <c:pt idx="13419">
                  <c:v>13419</c:v>
                </c:pt>
                <c:pt idx="13420">
                  <c:v>13420</c:v>
                </c:pt>
                <c:pt idx="13421">
                  <c:v>13421</c:v>
                </c:pt>
                <c:pt idx="13422">
                  <c:v>13422</c:v>
                </c:pt>
                <c:pt idx="13423">
                  <c:v>13423</c:v>
                </c:pt>
                <c:pt idx="13424">
                  <c:v>13424</c:v>
                </c:pt>
                <c:pt idx="13425">
                  <c:v>13425</c:v>
                </c:pt>
                <c:pt idx="13426">
                  <c:v>13426</c:v>
                </c:pt>
                <c:pt idx="13427">
                  <c:v>13427</c:v>
                </c:pt>
                <c:pt idx="13428">
                  <c:v>13428</c:v>
                </c:pt>
                <c:pt idx="13429">
                  <c:v>13429</c:v>
                </c:pt>
                <c:pt idx="13430">
                  <c:v>13430</c:v>
                </c:pt>
                <c:pt idx="13431">
                  <c:v>13431</c:v>
                </c:pt>
                <c:pt idx="13432">
                  <c:v>13432</c:v>
                </c:pt>
                <c:pt idx="13433">
                  <c:v>13433</c:v>
                </c:pt>
                <c:pt idx="13434">
                  <c:v>13434</c:v>
                </c:pt>
                <c:pt idx="13435">
                  <c:v>13435</c:v>
                </c:pt>
                <c:pt idx="13436">
                  <c:v>13436</c:v>
                </c:pt>
                <c:pt idx="13437">
                  <c:v>13437</c:v>
                </c:pt>
                <c:pt idx="13438">
                  <c:v>13438</c:v>
                </c:pt>
                <c:pt idx="13439">
                  <c:v>13439</c:v>
                </c:pt>
                <c:pt idx="13440">
                  <c:v>13440</c:v>
                </c:pt>
                <c:pt idx="13441">
                  <c:v>13441</c:v>
                </c:pt>
                <c:pt idx="13442">
                  <c:v>13442</c:v>
                </c:pt>
                <c:pt idx="13443">
                  <c:v>13443</c:v>
                </c:pt>
                <c:pt idx="13444">
                  <c:v>13444</c:v>
                </c:pt>
                <c:pt idx="13445">
                  <c:v>13445</c:v>
                </c:pt>
                <c:pt idx="13446">
                  <c:v>13446</c:v>
                </c:pt>
                <c:pt idx="13447">
                  <c:v>13447</c:v>
                </c:pt>
                <c:pt idx="13448">
                  <c:v>13448</c:v>
                </c:pt>
                <c:pt idx="13449">
                  <c:v>13449</c:v>
                </c:pt>
                <c:pt idx="13450">
                  <c:v>13450</c:v>
                </c:pt>
                <c:pt idx="13451">
                  <c:v>13451</c:v>
                </c:pt>
                <c:pt idx="13452">
                  <c:v>13452</c:v>
                </c:pt>
                <c:pt idx="13453">
                  <c:v>13453</c:v>
                </c:pt>
                <c:pt idx="13454">
                  <c:v>13454</c:v>
                </c:pt>
                <c:pt idx="13455">
                  <c:v>13455</c:v>
                </c:pt>
                <c:pt idx="13456">
                  <c:v>13456</c:v>
                </c:pt>
                <c:pt idx="13457">
                  <c:v>13457</c:v>
                </c:pt>
                <c:pt idx="13458">
                  <c:v>13458</c:v>
                </c:pt>
                <c:pt idx="13459">
                  <c:v>13459</c:v>
                </c:pt>
                <c:pt idx="13460">
                  <c:v>13460</c:v>
                </c:pt>
                <c:pt idx="13461">
                  <c:v>13461</c:v>
                </c:pt>
                <c:pt idx="13462">
                  <c:v>13462</c:v>
                </c:pt>
                <c:pt idx="13463">
                  <c:v>13463</c:v>
                </c:pt>
                <c:pt idx="13464">
                  <c:v>13464</c:v>
                </c:pt>
                <c:pt idx="13465">
                  <c:v>13465</c:v>
                </c:pt>
                <c:pt idx="13466">
                  <c:v>13466</c:v>
                </c:pt>
                <c:pt idx="13467">
                  <c:v>13467</c:v>
                </c:pt>
                <c:pt idx="13468">
                  <c:v>13468</c:v>
                </c:pt>
                <c:pt idx="13469">
                  <c:v>13469</c:v>
                </c:pt>
                <c:pt idx="13470">
                  <c:v>13470</c:v>
                </c:pt>
                <c:pt idx="13471">
                  <c:v>13471</c:v>
                </c:pt>
                <c:pt idx="13472">
                  <c:v>13472</c:v>
                </c:pt>
                <c:pt idx="13473">
                  <c:v>13473</c:v>
                </c:pt>
                <c:pt idx="13474">
                  <c:v>13474</c:v>
                </c:pt>
                <c:pt idx="13475">
                  <c:v>13475</c:v>
                </c:pt>
                <c:pt idx="13476">
                  <c:v>13476</c:v>
                </c:pt>
                <c:pt idx="13477">
                  <c:v>13477</c:v>
                </c:pt>
                <c:pt idx="13478">
                  <c:v>13478</c:v>
                </c:pt>
                <c:pt idx="13479">
                  <c:v>13479</c:v>
                </c:pt>
                <c:pt idx="13480">
                  <c:v>13480</c:v>
                </c:pt>
                <c:pt idx="13481">
                  <c:v>13481</c:v>
                </c:pt>
                <c:pt idx="13482">
                  <c:v>13482</c:v>
                </c:pt>
                <c:pt idx="13483">
                  <c:v>13483</c:v>
                </c:pt>
                <c:pt idx="13484">
                  <c:v>13484</c:v>
                </c:pt>
                <c:pt idx="13485">
                  <c:v>13485</c:v>
                </c:pt>
                <c:pt idx="13486">
                  <c:v>13486</c:v>
                </c:pt>
                <c:pt idx="13487">
                  <c:v>13487</c:v>
                </c:pt>
                <c:pt idx="13488">
                  <c:v>13488</c:v>
                </c:pt>
                <c:pt idx="13489">
                  <c:v>13489</c:v>
                </c:pt>
                <c:pt idx="13490">
                  <c:v>13490</c:v>
                </c:pt>
                <c:pt idx="13491">
                  <c:v>13491</c:v>
                </c:pt>
                <c:pt idx="13492">
                  <c:v>13492</c:v>
                </c:pt>
                <c:pt idx="13493">
                  <c:v>13493</c:v>
                </c:pt>
                <c:pt idx="13494">
                  <c:v>13494</c:v>
                </c:pt>
                <c:pt idx="13495">
                  <c:v>13495</c:v>
                </c:pt>
                <c:pt idx="13496">
                  <c:v>13496</c:v>
                </c:pt>
                <c:pt idx="13497">
                  <c:v>13497</c:v>
                </c:pt>
                <c:pt idx="13498">
                  <c:v>13498</c:v>
                </c:pt>
                <c:pt idx="13499">
                  <c:v>13499</c:v>
                </c:pt>
                <c:pt idx="13500">
                  <c:v>13500</c:v>
                </c:pt>
                <c:pt idx="13501">
                  <c:v>13501</c:v>
                </c:pt>
                <c:pt idx="13502">
                  <c:v>13502</c:v>
                </c:pt>
                <c:pt idx="13503">
                  <c:v>13503</c:v>
                </c:pt>
                <c:pt idx="13504">
                  <c:v>13504</c:v>
                </c:pt>
                <c:pt idx="13505">
                  <c:v>13505</c:v>
                </c:pt>
                <c:pt idx="13506">
                  <c:v>13506</c:v>
                </c:pt>
                <c:pt idx="13507">
                  <c:v>13507</c:v>
                </c:pt>
                <c:pt idx="13508">
                  <c:v>13508</c:v>
                </c:pt>
                <c:pt idx="13509">
                  <c:v>13509</c:v>
                </c:pt>
                <c:pt idx="13510">
                  <c:v>13510</c:v>
                </c:pt>
                <c:pt idx="13511">
                  <c:v>13511</c:v>
                </c:pt>
                <c:pt idx="13512">
                  <c:v>13512</c:v>
                </c:pt>
                <c:pt idx="13513">
                  <c:v>13513</c:v>
                </c:pt>
                <c:pt idx="13514">
                  <c:v>13514</c:v>
                </c:pt>
                <c:pt idx="13515">
                  <c:v>13515</c:v>
                </c:pt>
                <c:pt idx="13516">
                  <c:v>13516</c:v>
                </c:pt>
                <c:pt idx="13517">
                  <c:v>13517</c:v>
                </c:pt>
                <c:pt idx="13518">
                  <c:v>13518</c:v>
                </c:pt>
                <c:pt idx="13519">
                  <c:v>13519</c:v>
                </c:pt>
                <c:pt idx="13520">
                  <c:v>13520</c:v>
                </c:pt>
                <c:pt idx="13521">
                  <c:v>13521</c:v>
                </c:pt>
                <c:pt idx="13522">
                  <c:v>13522</c:v>
                </c:pt>
                <c:pt idx="13523">
                  <c:v>13523</c:v>
                </c:pt>
                <c:pt idx="13524">
                  <c:v>13524</c:v>
                </c:pt>
                <c:pt idx="13525">
                  <c:v>13525</c:v>
                </c:pt>
                <c:pt idx="13526">
                  <c:v>13526</c:v>
                </c:pt>
                <c:pt idx="13527">
                  <c:v>13527</c:v>
                </c:pt>
                <c:pt idx="13528">
                  <c:v>13528</c:v>
                </c:pt>
                <c:pt idx="13529">
                  <c:v>13529</c:v>
                </c:pt>
                <c:pt idx="13530">
                  <c:v>13530</c:v>
                </c:pt>
                <c:pt idx="13531">
                  <c:v>13531</c:v>
                </c:pt>
                <c:pt idx="13532">
                  <c:v>13532</c:v>
                </c:pt>
                <c:pt idx="13533">
                  <c:v>13533</c:v>
                </c:pt>
                <c:pt idx="13534">
                  <c:v>13534</c:v>
                </c:pt>
                <c:pt idx="13535">
                  <c:v>13535</c:v>
                </c:pt>
                <c:pt idx="13536">
                  <c:v>13536</c:v>
                </c:pt>
                <c:pt idx="13537">
                  <c:v>13537</c:v>
                </c:pt>
                <c:pt idx="13538">
                  <c:v>13538</c:v>
                </c:pt>
                <c:pt idx="13539">
                  <c:v>13539</c:v>
                </c:pt>
                <c:pt idx="13540">
                  <c:v>13540</c:v>
                </c:pt>
                <c:pt idx="13541">
                  <c:v>13541</c:v>
                </c:pt>
                <c:pt idx="13542">
                  <c:v>13542</c:v>
                </c:pt>
                <c:pt idx="13543">
                  <c:v>13543</c:v>
                </c:pt>
                <c:pt idx="13544">
                  <c:v>13544</c:v>
                </c:pt>
                <c:pt idx="13545">
                  <c:v>13545</c:v>
                </c:pt>
                <c:pt idx="13546">
                  <c:v>13546</c:v>
                </c:pt>
                <c:pt idx="13547">
                  <c:v>13547</c:v>
                </c:pt>
                <c:pt idx="13548">
                  <c:v>13548</c:v>
                </c:pt>
                <c:pt idx="13549">
                  <c:v>13549</c:v>
                </c:pt>
                <c:pt idx="13550">
                  <c:v>13550</c:v>
                </c:pt>
                <c:pt idx="13551">
                  <c:v>13551</c:v>
                </c:pt>
                <c:pt idx="13552">
                  <c:v>13552</c:v>
                </c:pt>
                <c:pt idx="13553">
                  <c:v>13553</c:v>
                </c:pt>
                <c:pt idx="13554">
                  <c:v>13554</c:v>
                </c:pt>
                <c:pt idx="13555">
                  <c:v>13555</c:v>
                </c:pt>
                <c:pt idx="13556">
                  <c:v>13556</c:v>
                </c:pt>
                <c:pt idx="13557">
                  <c:v>13557</c:v>
                </c:pt>
                <c:pt idx="13558">
                  <c:v>13558</c:v>
                </c:pt>
                <c:pt idx="13559">
                  <c:v>13559</c:v>
                </c:pt>
                <c:pt idx="13560">
                  <c:v>13560</c:v>
                </c:pt>
                <c:pt idx="13561">
                  <c:v>13561</c:v>
                </c:pt>
                <c:pt idx="13562">
                  <c:v>13562</c:v>
                </c:pt>
                <c:pt idx="13563">
                  <c:v>13563</c:v>
                </c:pt>
                <c:pt idx="13564">
                  <c:v>13564</c:v>
                </c:pt>
                <c:pt idx="13565">
                  <c:v>13565</c:v>
                </c:pt>
                <c:pt idx="13566">
                  <c:v>13566</c:v>
                </c:pt>
                <c:pt idx="13567">
                  <c:v>13567</c:v>
                </c:pt>
                <c:pt idx="13568">
                  <c:v>13568</c:v>
                </c:pt>
                <c:pt idx="13569">
                  <c:v>13569</c:v>
                </c:pt>
                <c:pt idx="13570">
                  <c:v>13570</c:v>
                </c:pt>
                <c:pt idx="13571">
                  <c:v>13571</c:v>
                </c:pt>
                <c:pt idx="13572">
                  <c:v>13572</c:v>
                </c:pt>
                <c:pt idx="13573">
                  <c:v>13573</c:v>
                </c:pt>
                <c:pt idx="13574">
                  <c:v>13574</c:v>
                </c:pt>
                <c:pt idx="13575">
                  <c:v>13575</c:v>
                </c:pt>
                <c:pt idx="13576">
                  <c:v>13576</c:v>
                </c:pt>
                <c:pt idx="13577">
                  <c:v>13577</c:v>
                </c:pt>
                <c:pt idx="13578">
                  <c:v>13578</c:v>
                </c:pt>
                <c:pt idx="13579">
                  <c:v>13579</c:v>
                </c:pt>
                <c:pt idx="13580">
                  <c:v>13580</c:v>
                </c:pt>
                <c:pt idx="13581">
                  <c:v>13581</c:v>
                </c:pt>
                <c:pt idx="13582">
                  <c:v>13582</c:v>
                </c:pt>
                <c:pt idx="13583">
                  <c:v>13583</c:v>
                </c:pt>
                <c:pt idx="13584">
                  <c:v>13584</c:v>
                </c:pt>
                <c:pt idx="13585">
                  <c:v>13585</c:v>
                </c:pt>
                <c:pt idx="13586">
                  <c:v>13586</c:v>
                </c:pt>
                <c:pt idx="13587">
                  <c:v>13587</c:v>
                </c:pt>
                <c:pt idx="13588">
                  <c:v>13588</c:v>
                </c:pt>
                <c:pt idx="13589">
                  <c:v>13589</c:v>
                </c:pt>
                <c:pt idx="13590">
                  <c:v>13590</c:v>
                </c:pt>
                <c:pt idx="13591">
                  <c:v>13591</c:v>
                </c:pt>
                <c:pt idx="13592">
                  <c:v>13592</c:v>
                </c:pt>
                <c:pt idx="13593">
                  <c:v>13593</c:v>
                </c:pt>
                <c:pt idx="13594">
                  <c:v>13594</c:v>
                </c:pt>
                <c:pt idx="13595">
                  <c:v>13595</c:v>
                </c:pt>
                <c:pt idx="13596">
                  <c:v>13596</c:v>
                </c:pt>
                <c:pt idx="13597">
                  <c:v>13597</c:v>
                </c:pt>
                <c:pt idx="13598">
                  <c:v>13598</c:v>
                </c:pt>
                <c:pt idx="13599">
                  <c:v>13599</c:v>
                </c:pt>
                <c:pt idx="13600">
                  <c:v>13600</c:v>
                </c:pt>
                <c:pt idx="13601">
                  <c:v>13601</c:v>
                </c:pt>
                <c:pt idx="13602">
                  <c:v>13602</c:v>
                </c:pt>
                <c:pt idx="13603">
                  <c:v>13603</c:v>
                </c:pt>
                <c:pt idx="13604">
                  <c:v>13604</c:v>
                </c:pt>
                <c:pt idx="13605">
                  <c:v>13605</c:v>
                </c:pt>
                <c:pt idx="13606">
                  <c:v>13606</c:v>
                </c:pt>
                <c:pt idx="13607">
                  <c:v>13607</c:v>
                </c:pt>
                <c:pt idx="13608">
                  <c:v>13608</c:v>
                </c:pt>
                <c:pt idx="13609">
                  <c:v>13609</c:v>
                </c:pt>
                <c:pt idx="13610">
                  <c:v>13610</c:v>
                </c:pt>
                <c:pt idx="13611">
                  <c:v>13611</c:v>
                </c:pt>
                <c:pt idx="13612">
                  <c:v>13612</c:v>
                </c:pt>
                <c:pt idx="13613">
                  <c:v>13613</c:v>
                </c:pt>
                <c:pt idx="13614">
                  <c:v>13614</c:v>
                </c:pt>
                <c:pt idx="13615">
                  <c:v>13615</c:v>
                </c:pt>
                <c:pt idx="13616">
                  <c:v>13616</c:v>
                </c:pt>
                <c:pt idx="13617">
                  <c:v>13617</c:v>
                </c:pt>
                <c:pt idx="13618">
                  <c:v>13618</c:v>
                </c:pt>
                <c:pt idx="13619">
                  <c:v>13619</c:v>
                </c:pt>
                <c:pt idx="13620">
                  <c:v>13620</c:v>
                </c:pt>
                <c:pt idx="13621">
                  <c:v>13621</c:v>
                </c:pt>
                <c:pt idx="13622">
                  <c:v>13622</c:v>
                </c:pt>
                <c:pt idx="13623">
                  <c:v>13623</c:v>
                </c:pt>
                <c:pt idx="13624">
                  <c:v>13624</c:v>
                </c:pt>
                <c:pt idx="13625">
                  <c:v>13625</c:v>
                </c:pt>
                <c:pt idx="13626">
                  <c:v>13626</c:v>
                </c:pt>
                <c:pt idx="13627">
                  <c:v>13627</c:v>
                </c:pt>
                <c:pt idx="13628">
                  <c:v>13628</c:v>
                </c:pt>
                <c:pt idx="13629">
                  <c:v>13629</c:v>
                </c:pt>
                <c:pt idx="13630">
                  <c:v>13630</c:v>
                </c:pt>
                <c:pt idx="13631">
                  <c:v>13631</c:v>
                </c:pt>
                <c:pt idx="13632">
                  <c:v>13632</c:v>
                </c:pt>
                <c:pt idx="13633">
                  <c:v>13633</c:v>
                </c:pt>
                <c:pt idx="13634">
                  <c:v>13634</c:v>
                </c:pt>
                <c:pt idx="13635">
                  <c:v>13635</c:v>
                </c:pt>
                <c:pt idx="13636">
                  <c:v>13636</c:v>
                </c:pt>
                <c:pt idx="13637">
                  <c:v>13637</c:v>
                </c:pt>
                <c:pt idx="13638">
                  <c:v>13638</c:v>
                </c:pt>
                <c:pt idx="13639">
                  <c:v>13639</c:v>
                </c:pt>
                <c:pt idx="13640">
                  <c:v>13640</c:v>
                </c:pt>
                <c:pt idx="13641">
                  <c:v>13641</c:v>
                </c:pt>
                <c:pt idx="13642">
                  <c:v>13642</c:v>
                </c:pt>
                <c:pt idx="13643">
                  <c:v>13643</c:v>
                </c:pt>
                <c:pt idx="13644">
                  <c:v>13644</c:v>
                </c:pt>
                <c:pt idx="13645">
                  <c:v>13645</c:v>
                </c:pt>
                <c:pt idx="13646">
                  <c:v>13646</c:v>
                </c:pt>
                <c:pt idx="13647">
                  <c:v>13647</c:v>
                </c:pt>
                <c:pt idx="13648">
                  <c:v>13648</c:v>
                </c:pt>
                <c:pt idx="13649">
                  <c:v>13649</c:v>
                </c:pt>
                <c:pt idx="13650">
                  <c:v>13650</c:v>
                </c:pt>
                <c:pt idx="13651">
                  <c:v>13651</c:v>
                </c:pt>
                <c:pt idx="13652">
                  <c:v>13652</c:v>
                </c:pt>
                <c:pt idx="13653">
                  <c:v>13653</c:v>
                </c:pt>
                <c:pt idx="13654">
                  <c:v>13654</c:v>
                </c:pt>
                <c:pt idx="13655">
                  <c:v>13655</c:v>
                </c:pt>
                <c:pt idx="13656">
                  <c:v>13656</c:v>
                </c:pt>
                <c:pt idx="13657">
                  <c:v>13657</c:v>
                </c:pt>
                <c:pt idx="13658">
                  <c:v>13658</c:v>
                </c:pt>
                <c:pt idx="13659">
                  <c:v>13659</c:v>
                </c:pt>
                <c:pt idx="13660">
                  <c:v>13660</c:v>
                </c:pt>
                <c:pt idx="13661">
                  <c:v>13661</c:v>
                </c:pt>
                <c:pt idx="13662">
                  <c:v>13662</c:v>
                </c:pt>
                <c:pt idx="13663">
                  <c:v>13663</c:v>
                </c:pt>
                <c:pt idx="13664">
                  <c:v>13664</c:v>
                </c:pt>
                <c:pt idx="13665">
                  <c:v>13665</c:v>
                </c:pt>
                <c:pt idx="13666">
                  <c:v>13666</c:v>
                </c:pt>
                <c:pt idx="13667">
                  <c:v>13667</c:v>
                </c:pt>
                <c:pt idx="13668">
                  <c:v>13668</c:v>
                </c:pt>
                <c:pt idx="13669">
                  <c:v>13669</c:v>
                </c:pt>
                <c:pt idx="13670">
                  <c:v>13670</c:v>
                </c:pt>
                <c:pt idx="13671">
                  <c:v>13671</c:v>
                </c:pt>
                <c:pt idx="13672">
                  <c:v>13672</c:v>
                </c:pt>
                <c:pt idx="13673">
                  <c:v>13673</c:v>
                </c:pt>
                <c:pt idx="13674">
                  <c:v>13674</c:v>
                </c:pt>
                <c:pt idx="13675">
                  <c:v>13675</c:v>
                </c:pt>
                <c:pt idx="13676">
                  <c:v>13676</c:v>
                </c:pt>
                <c:pt idx="13677">
                  <c:v>13677</c:v>
                </c:pt>
                <c:pt idx="13678">
                  <c:v>13678</c:v>
                </c:pt>
                <c:pt idx="13679">
                  <c:v>13679</c:v>
                </c:pt>
                <c:pt idx="13680">
                  <c:v>13680</c:v>
                </c:pt>
                <c:pt idx="13681">
                  <c:v>13681</c:v>
                </c:pt>
                <c:pt idx="13682">
                  <c:v>13682</c:v>
                </c:pt>
                <c:pt idx="13683">
                  <c:v>13683</c:v>
                </c:pt>
                <c:pt idx="13684">
                  <c:v>13684</c:v>
                </c:pt>
                <c:pt idx="13685">
                  <c:v>13685</c:v>
                </c:pt>
                <c:pt idx="13686">
                  <c:v>13686</c:v>
                </c:pt>
                <c:pt idx="13687">
                  <c:v>13687</c:v>
                </c:pt>
                <c:pt idx="13688">
                  <c:v>13688</c:v>
                </c:pt>
                <c:pt idx="13689">
                  <c:v>13689</c:v>
                </c:pt>
                <c:pt idx="13690">
                  <c:v>13690</c:v>
                </c:pt>
                <c:pt idx="13691">
                  <c:v>13691</c:v>
                </c:pt>
                <c:pt idx="13692">
                  <c:v>13692</c:v>
                </c:pt>
                <c:pt idx="13693">
                  <c:v>13693</c:v>
                </c:pt>
                <c:pt idx="13694">
                  <c:v>13694</c:v>
                </c:pt>
                <c:pt idx="13695">
                  <c:v>13695</c:v>
                </c:pt>
                <c:pt idx="13696">
                  <c:v>13696</c:v>
                </c:pt>
                <c:pt idx="13697">
                  <c:v>13697</c:v>
                </c:pt>
                <c:pt idx="13698">
                  <c:v>13698</c:v>
                </c:pt>
                <c:pt idx="13699">
                  <c:v>13699</c:v>
                </c:pt>
                <c:pt idx="13700">
                  <c:v>13700</c:v>
                </c:pt>
                <c:pt idx="13701">
                  <c:v>13701</c:v>
                </c:pt>
                <c:pt idx="13702">
                  <c:v>13702</c:v>
                </c:pt>
                <c:pt idx="13703">
                  <c:v>13703</c:v>
                </c:pt>
                <c:pt idx="13704">
                  <c:v>13704</c:v>
                </c:pt>
                <c:pt idx="13705">
                  <c:v>13705</c:v>
                </c:pt>
                <c:pt idx="13706">
                  <c:v>13706</c:v>
                </c:pt>
                <c:pt idx="13707">
                  <c:v>13707</c:v>
                </c:pt>
                <c:pt idx="13708">
                  <c:v>13708</c:v>
                </c:pt>
                <c:pt idx="13709">
                  <c:v>13709</c:v>
                </c:pt>
                <c:pt idx="13710">
                  <c:v>13710</c:v>
                </c:pt>
                <c:pt idx="13711">
                  <c:v>13711</c:v>
                </c:pt>
                <c:pt idx="13712">
                  <c:v>13712</c:v>
                </c:pt>
                <c:pt idx="13713">
                  <c:v>13713</c:v>
                </c:pt>
                <c:pt idx="13714">
                  <c:v>13714</c:v>
                </c:pt>
                <c:pt idx="13715">
                  <c:v>13715</c:v>
                </c:pt>
                <c:pt idx="13716">
                  <c:v>13716</c:v>
                </c:pt>
                <c:pt idx="13717">
                  <c:v>13717</c:v>
                </c:pt>
                <c:pt idx="13718">
                  <c:v>13718</c:v>
                </c:pt>
                <c:pt idx="13719">
                  <c:v>13719</c:v>
                </c:pt>
                <c:pt idx="13720">
                  <c:v>13720</c:v>
                </c:pt>
                <c:pt idx="13721">
                  <c:v>13721</c:v>
                </c:pt>
                <c:pt idx="13722">
                  <c:v>13722</c:v>
                </c:pt>
                <c:pt idx="13723">
                  <c:v>13723</c:v>
                </c:pt>
                <c:pt idx="13724">
                  <c:v>13724</c:v>
                </c:pt>
                <c:pt idx="13725">
                  <c:v>13725</c:v>
                </c:pt>
                <c:pt idx="13726">
                  <c:v>13726</c:v>
                </c:pt>
                <c:pt idx="13727">
                  <c:v>13727</c:v>
                </c:pt>
                <c:pt idx="13728">
                  <c:v>13728</c:v>
                </c:pt>
                <c:pt idx="13729">
                  <c:v>13729</c:v>
                </c:pt>
                <c:pt idx="13730">
                  <c:v>13730</c:v>
                </c:pt>
                <c:pt idx="13731">
                  <c:v>13731</c:v>
                </c:pt>
                <c:pt idx="13732">
                  <c:v>13732</c:v>
                </c:pt>
                <c:pt idx="13733">
                  <c:v>13733</c:v>
                </c:pt>
                <c:pt idx="13734">
                  <c:v>13734</c:v>
                </c:pt>
                <c:pt idx="13735">
                  <c:v>13735</c:v>
                </c:pt>
                <c:pt idx="13736">
                  <c:v>13736</c:v>
                </c:pt>
                <c:pt idx="13737">
                  <c:v>13737</c:v>
                </c:pt>
                <c:pt idx="13738">
                  <c:v>13738</c:v>
                </c:pt>
                <c:pt idx="13739">
                  <c:v>13739</c:v>
                </c:pt>
                <c:pt idx="13740">
                  <c:v>13740</c:v>
                </c:pt>
                <c:pt idx="13741">
                  <c:v>13741</c:v>
                </c:pt>
                <c:pt idx="13742">
                  <c:v>13742</c:v>
                </c:pt>
                <c:pt idx="13743">
                  <c:v>13743</c:v>
                </c:pt>
                <c:pt idx="13744">
                  <c:v>13744</c:v>
                </c:pt>
                <c:pt idx="13745">
                  <c:v>13745</c:v>
                </c:pt>
                <c:pt idx="13746">
                  <c:v>13746</c:v>
                </c:pt>
                <c:pt idx="13747">
                  <c:v>13747</c:v>
                </c:pt>
                <c:pt idx="13748">
                  <c:v>13748</c:v>
                </c:pt>
                <c:pt idx="13749">
                  <c:v>13749</c:v>
                </c:pt>
                <c:pt idx="13750">
                  <c:v>13750</c:v>
                </c:pt>
                <c:pt idx="13751">
                  <c:v>13751</c:v>
                </c:pt>
                <c:pt idx="13752">
                  <c:v>13752</c:v>
                </c:pt>
                <c:pt idx="13753">
                  <c:v>13753</c:v>
                </c:pt>
                <c:pt idx="13754">
                  <c:v>13754</c:v>
                </c:pt>
                <c:pt idx="13755">
                  <c:v>13755</c:v>
                </c:pt>
                <c:pt idx="13756">
                  <c:v>13756</c:v>
                </c:pt>
                <c:pt idx="13757">
                  <c:v>13757</c:v>
                </c:pt>
                <c:pt idx="13758">
                  <c:v>13758</c:v>
                </c:pt>
                <c:pt idx="13759">
                  <c:v>13759</c:v>
                </c:pt>
                <c:pt idx="13760">
                  <c:v>13760</c:v>
                </c:pt>
                <c:pt idx="13761">
                  <c:v>13761</c:v>
                </c:pt>
                <c:pt idx="13762">
                  <c:v>13762</c:v>
                </c:pt>
                <c:pt idx="13763">
                  <c:v>13763</c:v>
                </c:pt>
                <c:pt idx="13764">
                  <c:v>13764</c:v>
                </c:pt>
                <c:pt idx="13765">
                  <c:v>13765</c:v>
                </c:pt>
                <c:pt idx="13766">
                  <c:v>13766</c:v>
                </c:pt>
                <c:pt idx="13767">
                  <c:v>13767</c:v>
                </c:pt>
                <c:pt idx="13768">
                  <c:v>13768</c:v>
                </c:pt>
                <c:pt idx="13769">
                  <c:v>13769</c:v>
                </c:pt>
                <c:pt idx="13770">
                  <c:v>13770</c:v>
                </c:pt>
                <c:pt idx="13771">
                  <c:v>13771</c:v>
                </c:pt>
                <c:pt idx="13772">
                  <c:v>13772</c:v>
                </c:pt>
                <c:pt idx="13773">
                  <c:v>13773</c:v>
                </c:pt>
                <c:pt idx="13774">
                  <c:v>13774</c:v>
                </c:pt>
                <c:pt idx="13775">
                  <c:v>13775</c:v>
                </c:pt>
                <c:pt idx="13776">
                  <c:v>13776</c:v>
                </c:pt>
                <c:pt idx="13777">
                  <c:v>13777</c:v>
                </c:pt>
                <c:pt idx="13778">
                  <c:v>13778</c:v>
                </c:pt>
                <c:pt idx="13779">
                  <c:v>13779</c:v>
                </c:pt>
                <c:pt idx="13780">
                  <c:v>13780</c:v>
                </c:pt>
                <c:pt idx="13781">
                  <c:v>13781</c:v>
                </c:pt>
                <c:pt idx="13782">
                  <c:v>13782</c:v>
                </c:pt>
                <c:pt idx="13783">
                  <c:v>13783</c:v>
                </c:pt>
                <c:pt idx="13784">
                  <c:v>13784</c:v>
                </c:pt>
                <c:pt idx="13785">
                  <c:v>13785</c:v>
                </c:pt>
                <c:pt idx="13786">
                  <c:v>13786</c:v>
                </c:pt>
                <c:pt idx="13787">
                  <c:v>13787</c:v>
                </c:pt>
                <c:pt idx="13788">
                  <c:v>13788</c:v>
                </c:pt>
                <c:pt idx="13789">
                  <c:v>13789</c:v>
                </c:pt>
                <c:pt idx="13790">
                  <c:v>13790</c:v>
                </c:pt>
                <c:pt idx="13791">
                  <c:v>13791</c:v>
                </c:pt>
                <c:pt idx="13792">
                  <c:v>13792</c:v>
                </c:pt>
                <c:pt idx="13793">
                  <c:v>13793</c:v>
                </c:pt>
                <c:pt idx="13794">
                  <c:v>13794</c:v>
                </c:pt>
                <c:pt idx="13795">
                  <c:v>13795</c:v>
                </c:pt>
                <c:pt idx="13796">
                  <c:v>13796</c:v>
                </c:pt>
                <c:pt idx="13797">
                  <c:v>13797</c:v>
                </c:pt>
                <c:pt idx="13798">
                  <c:v>13798</c:v>
                </c:pt>
                <c:pt idx="13799">
                  <c:v>13799</c:v>
                </c:pt>
                <c:pt idx="13800">
                  <c:v>13800</c:v>
                </c:pt>
                <c:pt idx="13801">
                  <c:v>13801</c:v>
                </c:pt>
                <c:pt idx="13802">
                  <c:v>13802</c:v>
                </c:pt>
                <c:pt idx="13803">
                  <c:v>13803</c:v>
                </c:pt>
                <c:pt idx="13804">
                  <c:v>13804</c:v>
                </c:pt>
                <c:pt idx="13805">
                  <c:v>13805</c:v>
                </c:pt>
                <c:pt idx="13806">
                  <c:v>13806</c:v>
                </c:pt>
                <c:pt idx="13807">
                  <c:v>13807</c:v>
                </c:pt>
                <c:pt idx="13808">
                  <c:v>13808</c:v>
                </c:pt>
                <c:pt idx="13809">
                  <c:v>13809</c:v>
                </c:pt>
                <c:pt idx="13810">
                  <c:v>13810</c:v>
                </c:pt>
                <c:pt idx="13811">
                  <c:v>13811</c:v>
                </c:pt>
                <c:pt idx="13812">
                  <c:v>13812</c:v>
                </c:pt>
                <c:pt idx="13813">
                  <c:v>13813</c:v>
                </c:pt>
                <c:pt idx="13814">
                  <c:v>13814</c:v>
                </c:pt>
                <c:pt idx="13815">
                  <c:v>13815</c:v>
                </c:pt>
                <c:pt idx="13816">
                  <c:v>13816</c:v>
                </c:pt>
                <c:pt idx="13817">
                  <c:v>13817</c:v>
                </c:pt>
                <c:pt idx="13818">
                  <c:v>13818</c:v>
                </c:pt>
                <c:pt idx="13819">
                  <c:v>13819</c:v>
                </c:pt>
                <c:pt idx="13820">
                  <c:v>13820</c:v>
                </c:pt>
                <c:pt idx="13821">
                  <c:v>13821</c:v>
                </c:pt>
                <c:pt idx="13822">
                  <c:v>13822</c:v>
                </c:pt>
                <c:pt idx="13823">
                  <c:v>13823</c:v>
                </c:pt>
                <c:pt idx="13824">
                  <c:v>13824</c:v>
                </c:pt>
                <c:pt idx="13825">
                  <c:v>13825</c:v>
                </c:pt>
                <c:pt idx="13826">
                  <c:v>13826</c:v>
                </c:pt>
                <c:pt idx="13827">
                  <c:v>13827</c:v>
                </c:pt>
                <c:pt idx="13828">
                  <c:v>13828</c:v>
                </c:pt>
                <c:pt idx="13829">
                  <c:v>13829</c:v>
                </c:pt>
                <c:pt idx="13830">
                  <c:v>13830</c:v>
                </c:pt>
                <c:pt idx="13831">
                  <c:v>13831</c:v>
                </c:pt>
                <c:pt idx="13832">
                  <c:v>13832</c:v>
                </c:pt>
                <c:pt idx="13833">
                  <c:v>13833</c:v>
                </c:pt>
                <c:pt idx="13834">
                  <c:v>13834</c:v>
                </c:pt>
                <c:pt idx="13835">
                  <c:v>13835</c:v>
                </c:pt>
                <c:pt idx="13836">
                  <c:v>13836</c:v>
                </c:pt>
                <c:pt idx="13837">
                  <c:v>13837</c:v>
                </c:pt>
                <c:pt idx="13838">
                  <c:v>13838</c:v>
                </c:pt>
                <c:pt idx="13839">
                  <c:v>13839</c:v>
                </c:pt>
                <c:pt idx="13840">
                  <c:v>13840</c:v>
                </c:pt>
                <c:pt idx="13841">
                  <c:v>13841</c:v>
                </c:pt>
                <c:pt idx="13842">
                  <c:v>13842</c:v>
                </c:pt>
                <c:pt idx="13843">
                  <c:v>13843</c:v>
                </c:pt>
                <c:pt idx="13844">
                  <c:v>13844</c:v>
                </c:pt>
                <c:pt idx="13845">
                  <c:v>13845</c:v>
                </c:pt>
                <c:pt idx="13846">
                  <c:v>13846</c:v>
                </c:pt>
                <c:pt idx="13847">
                  <c:v>13847</c:v>
                </c:pt>
                <c:pt idx="13848">
                  <c:v>13848</c:v>
                </c:pt>
                <c:pt idx="13849">
                  <c:v>13849</c:v>
                </c:pt>
                <c:pt idx="13850">
                  <c:v>13850</c:v>
                </c:pt>
                <c:pt idx="13851">
                  <c:v>13851</c:v>
                </c:pt>
                <c:pt idx="13852">
                  <c:v>13852</c:v>
                </c:pt>
                <c:pt idx="13853">
                  <c:v>13853</c:v>
                </c:pt>
                <c:pt idx="13854">
                  <c:v>13854</c:v>
                </c:pt>
                <c:pt idx="13855">
                  <c:v>13855</c:v>
                </c:pt>
                <c:pt idx="13856">
                  <c:v>13856</c:v>
                </c:pt>
                <c:pt idx="13857">
                  <c:v>13857</c:v>
                </c:pt>
                <c:pt idx="13858">
                  <c:v>13858</c:v>
                </c:pt>
                <c:pt idx="13859">
                  <c:v>13859</c:v>
                </c:pt>
                <c:pt idx="13860">
                  <c:v>13860</c:v>
                </c:pt>
                <c:pt idx="13861">
                  <c:v>13861</c:v>
                </c:pt>
                <c:pt idx="13862">
                  <c:v>13862</c:v>
                </c:pt>
                <c:pt idx="13863">
                  <c:v>13863</c:v>
                </c:pt>
                <c:pt idx="13864">
                  <c:v>13864</c:v>
                </c:pt>
                <c:pt idx="13865">
                  <c:v>13865</c:v>
                </c:pt>
                <c:pt idx="13866">
                  <c:v>13866</c:v>
                </c:pt>
                <c:pt idx="13867">
                  <c:v>13867</c:v>
                </c:pt>
                <c:pt idx="13868">
                  <c:v>13868</c:v>
                </c:pt>
                <c:pt idx="13869">
                  <c:v>13869</c:v>
                </c:pt>
                <c:pt idx="13870">
                  <c:v>13870</c:v>
                </c:pt>
                <c:pt idx="13871">
                  <c:v>13871</c:v>
                </c:pt>
                <c:pt idx="13872">
                  <c:v>13872</c:v>
                </c:pt>
                <c:pt idx="13873">
                  <c:v>13873</c:v>
                </c:pt>
                <c:pt idx="13874">
                  <c:v>13874</c:v>
                </c:pt>
                <c:pt idx="13875">
                  <c:v>13875</c:v>
                </c:pt>
                <c:pt idx="13876">
                  <c:v>13876</c:v>
                </c:pt>
                <c:pt idx="13877">
                  <c:v>13877</c:v>
                </c:pt>
                <c:pt idx="13878">
                  <c:v>13878</c:v>
                </c:pt>
                <c:pt idx="13879">
                  <c:v>13879</c:v>
                </c:pt>
                <c:pt idx="13880">
                  <c:v>13880</c:v>
                </c:pt>
                <c:pt idx="13881">
                  <c:v>13881</c:v>
                </c:pt>
                <c:pt idx="13882">
                  <c:v>13882</c:v>
                </c:pt>
                <c:pt idx="13883">
                  <c:v>13883</c:v>
                </c:pt>
                <c:pt idx="13884">
                  <c:v>13884</c:v>
                </c:pt>
                <c:pt idx="13885">
                  <c:v>13885</c:v>
                </c:pt>
                <c:pt idx="13886">
                  <c:v>13886</c:v>
                </c:pt>
                <c:pt idx="13887">
                  <c:v>13887</c:v>
                </c:pt>
                <c:pt idx="13888">
                  <c:v>13888</c:v>
                </c:pt>
                <c:pt idx="13889">
                  <c:v>13889</c:v>
                </c:pt>
                <c:pt idx="13890">
                  <c:v>13890</c:v>
                </c:pt>
                <c:pt idx="13891">
                  <c:v>13891</c:v>
                </c:pt>
                <c:pt idx="13892">
                  <c:v>13892</c:v>
                </c:pt>
                <c:pt idx="13893">
                  <c:v>13893</c:v>
                </c:pt>
                <c:pt idx="13894">
                  <c:v>13894</c:v>
                </c:pt>
                <c:pt idx="13895">
                  <c:v>13895</c:v>
                </c:pt>
                <c:pt idx="13896">
                  <c:v>13896</c:v>
                </c:pt>
                <c:pt idx="13897">
                  <c:v>13897</c:v>
                </c:pt>
                <c:pt idx="13898">
                  <c:v>13898</c:v>
                </c:pt>
                <c:pt idx="13899">
                  <c:v>13899</c:v>
                </c:pt>
                <c:pt idx="13900">
                  <c:v>13900</c:v>
                </c:pt>
                <c:pt idx="13901">
                  <c:v>13901</c:v>
                </c:pt>
                <c:pt idx="13902">
                  <c:v>13902</c:v>
                </c:pt>
                <c:pt idx="13903">
                  <c:v>13903</c:v>
                </c:pt>
                <c:pt idx="13904">
                  <c:v>13904</c:v>
                </c:pt>
                <c:pt idx="13905">
                  <c:v>13905</c:v>
                </c:pt>
                <c:pt idx="13906">
                  <c:v>13906</c:v>
                </c:pt>
                <c:pt idx="13907">
                  <c:v>13907</c:v>
                </c:pt>
                <c:pt idx="13908">
                  <c:v>13908</c:v>
                </c:pt>
                <c:pt idx="13909">
                  <c:v>13909</c:v>
                </c:pt>
                <c:pt idx="13910">
                  <c:v>13910</c:v>
                </c:pt>
                <c:pt idx="13911">
                  <c:v>13911</c:v>
                </c:pt>
                <c:pt idx="13912">
                  <c:v>13912</c:v>
                </c:pt>
                <c:pt idx="13913">
                  <c:v>13913</c:v>
                </c:pt>
                <c:pt idx="13914">
                  <c:v>13914</c:v>
                </c:pt>
                <c:pt idx="13915">
                  <c:v>13915</c:v>
                </c:pt>
                <c:pt idx="13916">
                  <c:v>13916</c:v>
                </c:pt>
                <c:pt idx="13917">
                  <c:v>13917</c:v>
                </c:pt>
                <c:pt idx="13918">
                  <c:v>13918</c:v>
                </c:pt>
                <c:pt idx="13919">
                  <c:v>13919</c:v>
                </c:pt>
                <c:pt idx="13920">
                  <c:v>13920</c:v>
                </c:pt>
                <c:pt idx="13921">
                  <c:v>13921</c:v>
                </c:pt>
                <c:pt idx="13922">
                  <c:v>13922</c:v>
                </c:pt>
                <c:pt idx="13923">
                  <c:v>13923</c:v>
                </c:pt>
                <c:pt idx="13924">
                  <c:v>13924</c:v>
                </c:pt>
                <c:pt idx="13925">
                  <c:v>13925</c:v>
                </c:pt>
                <c:pt idx="13926">
                  <c:v>13926</c:v>
                </c:pt>
                <c:pt idx="13927">
                  <c:v>13927</c:v>
                </c:pt>
                <c:pt idx="13928">
                  <c:v>13928</c:v>
                </c:pt>
                <c:pt idx="13929">
                  <c:v>13929</c:v>
                </c:pt>
                <c:pt idx="13930">
                  <c:v>13930</c:v>
                </c:pt>
                <c:pt idx="13931">
                  <c:v>13931</c:v>
                </c:pt>
                <c:pt idx="13932">
                  <c:v>13932</c:v>
                </c:pt>
                <c:pt idx="13933">
                  <c:v>13933</c:v>
                </c:pt>
                <c:pt idx="13934">
                  <c:v>13934</c:v>
                </c:pt>
                <c:pt idx="13935">
                  <c:v>13935</c:v>
                </c:pt>
                <c:pt idx="13936">
                  <c:v>13936</c:v>
                </c:pt>
                <c:pt idx="13937">
                  <c:v>13937</c:v>
                </c:pt>
                <c:pt idx="13938">
                  <c:v>13938</c:v>
                </c:pt>
                <c:pt idx="13939">
                  <c:v>13939</c:v>
                </c:pt>
                <c:pt idx="13940">
                  <c:v>13940</c:v>
                </c:pt>
                <c:pt idx="13941">
                  <c:v>13941</c:v>
                </c:pt>
                <c:pt idx="13942">
                  <c:v>13942</c:v>
                </c:pt>
                <c:pt idx="13943">
                  <c:v>13943</c:v>
                </c:pt>
                <c:pt idx="13944">
                  <c:v>13944</c:v>
                </c:pt>
                <c:pt idx="13945">
                  <c:v>13945</c:v>
                </c:pt>
                <c:pt idx="13946">
                  <c:v>13946</c:v>
                </c:pt>
                <c:pt idx="13947">
                  <c:v>13947</c:v>
                </c:pt>
                <c:pt idx="13948">
                  <c:v>13948</c:v>
                </c:pt>
                <c:pt idx="13949">
                  <c:v>13949</c:v>
                </c:pt>
                <c:pt idx="13950">
                  <c:v>13950</c:v>
                </c:pt>
                <c:pt idx="13951">
                  <c:v>13951</c:v>
                </c:pt>
                <c:pt idx="13952">
                  <c:v>13952</c:v>
                </c:pt>
                <c:pt idx="13953">
                  <c:v>13953</c:v>
                </c:pt>
                <c:pt idx="13954">
                  <c:v>13954</c:v>
                </c:pt>
                <c:pt idx="13955">
                  <c:v>13955</c:v>
                </c:pt>
                <c:pt idx="13956">
                  <c:v>13956</c:v>
                </c:pt>
                <c:pt idx="13957">
                  <c:v>13957</c:v>
                </c:pt>
                <c:pt idx="13958">
                  <c:v>13958</c:v>
                </c:pt>
                <c:pt idx="13959">
                  <c:v>13959</c:v>
                </c:pt>
                <c:pt idx="13960">
                  <c:v>13960</c:v>
                </c:pt>
                <c:pt idx="13961">
                  <c:v>13961</c:v>
                </c:pt>
                <c:pt idx="13962">
                  <c:v>13962</c:v>
                </c:pt>
                <c:pt idx="13963">
                  <c:v>13963</c:v>
                </c:pt>
                <c:pt idx="13964">
                  <c:v>13964</c:v>
                </c:pt>
                <c:pt idx="13965">
                  <c:v>13965</c:v>
                </c:pt>
                <c:pt idx="13966">
                  <c:v>13966</c:v>
                </c:pt>
                <c:pt idx="13967">
                  <c:v>13967</c:v>
                </c:pt>
                <c:pt idx="13968">
                  <c:v>13968</c:v>
                </c:pt>
                <c:pt idx="13969">
                  <c:v>13969</c:v>
                </c:pt>
                <c:pt idx="13970">
                  <c:v>13970</c:v>
                </c:pt>
                <c:pt idx="13971">
                  <c:v>13971</c:v>
                </c:pt>
                <c:pt idx="13972">
                  <c:v>13972</c:v>
                </c:pt>
                <c:pt idx="13973">
                  <c:v>13973</c:v>
                </c:pt>
                <c:pt idx="13974">
                  <c:v>13974</c:v>
                </c:pt>
                <c:pt idx="13975">
                  <c:v>13975</c:v>
                </c:pt>
                <c:pt idx="13976">
                  <c:v>13976</c:v>
                </c:pt>
                <c:pt idx="13977">
                  <c:v>13977</c:v>
                </c:pt>
                <c:pt idx="13978">
                  <c:v>13978</c:v>
                </c:pt>
                <c:pt idx="13979">
                  <c:v>13979</c:v>
                </c:pt>
                <c:pt idx="13980">
                  <c:v>13980</c:v>
                </c:pt>
                <c:pt idx="13981">
                  <c:v>13981</c:v>
                </c:pt>
                <c:pt idx="13982">
                  <c:v>13982</c:v>
                </c:pt>
                <c:pt idx="13983">
                  <c:v>13983</c:v>
                </c:pt>
                <c:pt idx="13984">
                  <c:v>13984</c:v>
                </c:pt>
                <c:pt idx="13985">
                  <c:v>13985</c:v>
                </c:pt>
                <c:pt idx="13986">
                  <c:v>13986</c:v>
                </c:pt>
                <c:pt idx="13987">
                  <c:v>13987</c:v>
                </c:pt>
                <c:pt idx="13988">
                  <c:v>13988</c:v>
                </c:pt>
                <c:pt idx="13989">
                  <c:v>13989</c:v>
                </c:pt>
                <c:pt idx="13990">
                  <c:v>13990</c:v>
                </c:pt>
                <c:pt idx="13991">
                  <c:v>13991</c:v>
                </c:pt>
                <c:pt idx="13992">
                  <c:v>13992</c:v>
                </c:pt>
                <c:pt idx="13993">
                  <c:v>13993</c:v>
                </c:pt>
                <c:pt idx="13994">
                  <c:v>13994</c:v>
                </c:pt>
                <c:pt idx="13995">
                  <c:v>13995</c:v>
                </c:pt>
                <c:pt idx="13996">
                  <c:v>13996</c:v>
                </c:pt>
                <c:pt idx="13997">
                  <c:v>13997</c:v>
                </c:pt>
                <c:pt idx="13998">
                  <c:v>13998</c:v>
                </c:pt>
                <c:pt idx="13999">
                  <c:v>13999</c:v>
                </c:pt>
                <c:pt idx="14000">
                  <c:v>14000</c:v>
                </c:pt>
                <c:pt idx="14001">
                  <c:v>14001</c:v>
                </c:pt>
                <c:pt idx="14002">
                  <c:v>14002</c:v>
                </c:pt>
                <c:pt idx="14003">
                  <c:v>14003</c:v>
                </c:pt>
                <c:pt idx="14004">
                  <c:v>14004</c:v>
                </c:pt>
                <c:pt idx="14005">
                  <c:v>14005</c:v>
                </c:pt>
                <c:pt idx="14006">
                  <c:v>14006</c:v>
                </c:pt>
                <c:pt idx="14007">
                  <c:v>14007</c:v>
                </c:pt>
                <c:pt idx="14008">
                  <c:v>14008</c:v>
                </c:pt>
                <c:pt idx="14009">
                  <c:v>14009</c:v>
                </c:pt>
                <c:pt idx="14010">
                  <c:v>14010</c:v>
                </c:pt>
                <c:pt idx="14011">
                  <c:v>14011</c:v>
                </c:pt>
                <c:pt idx="14012">
                  <c:v>14012</c:v>
                </c:pt>
                <c:pt idx="14013">
                  <c:v>14013</c:v>
                </c:pt>
                <c:pt idx="14014">
                  <c:v>14014</c:v>
                </c:pt>
                <c:pt idx="14015">
                  <c:v>14015</c:v>
                </c:pt>
                <c:pt idx="14016">
                  <c:v>14016</c:v>
                </c:pt>
                <c:pt idx="14017">
                  <c:v>14017</c:v>
                </c:pt>
                <c:pt idx="14018">
                  <c:v>14018</c:v>
                </c:pt>
                <c:pt idx="14019">
                  <c:v>14019</c:v>
                </c:pt>
                <c:pt idx="14020">
                  <c:v>14020</c:v>
                </c:pt>
                <c:pt idx="14021">
                  <c:v>14021</c:v>
                </c:pt>
                <c:pt idx="14022">
                  <c:v>14022</c:v>
                </c:pt>
                <c:pt idx="14023">
                  <c:v>14023</c:v>
                </c:pt>
                <c:pt idx="14024">
                  <c:v>14024</c:v>
                </c:pt>
                <c:pt idx="14025">
                  <c:v>14025</c:v>
                </c:pt>
                <c:pt idx="14026">
                  <c:v>14026</c:v>
                </c:pt>
                <c:pt idx="14027">
                  <c:v>14027</c:v>
                </c:pt>
                <c:pt idx="14028">
                  <c:v>14028</c:v>
                </c:pt>
                <c:pt idx="14029">
                  <c:v>14029</c:v>
                </c:pt>
                <c:pt idx="14030">
                  <c:v>14030</c:v>
                </c:pt>
                <c:pt idx="14031">
                  <c:v>14031</c:v>
                </c:pt>
                <c:pt idx="14032">
                  <c:v>14032</c:v>
                </c:pt>
                <c:pt idx="14033">
                  <c:v>14033</c:v>
                </c:pt>
                <c:pt idx="14034">
                  <c:v>14034</c:v>
                </c:pt>
                <c:pt idx="14035">
                  <c:v>14035</c:v>
                </c:pt>
                <c:pt idx="14036">
                  <c:v>14036</c:v>
                </c:pt>
                <c:pt idx="14037">
                  <c:v>14037</c:v>
                </c:pt>
                <c:pt idx="14038">
                  <c:v>14038</c:v>
                </c:pt>
                <c:pt idx="14039">
                  <c:v>14039</c:v>
                </c:pt>
                <c:pt idx="14040">
                  <c:v>14040</c:v>
                </c:pt>
                <c:pt idx="14041">
                  <c:v>14041</c:v>
                </c:pt>
                <c:pt idx="14042">
                  <c:v>14042</c:v>
                </c:pt>
                <c:pt idx="14043">
                  <c:v>14043</c:v>
                </c:pt>
                <c:pt idx="14044">
                  <c:v>14044</c:v>
                </c:pt>
                <c:pt idx="14045">
                  <c:v>14045</c:v>
                </c:pt>
                <c:pt idx="14046">
                  <c:v>14046</c:v>
                </c:pt>
                <c:pt idx="14047">
                  <c:v>14047</c:v>
                </c:pt>
                <c:pt idx="14048">
                  <c:v>14048</c:v>
                </c:pt>
                <c:pt idx="14049">
                  <c:v>14049</c:v>
                </c:pt>
                <c:pt idx="14050">
                  <c:v>14050</c:v>
                </c:pt>
                <c:pt idx="14051">
                  <c:v>14051</c:v>
                </c:pt>
                <c:pt idx="14052">
                  <c:v>14052</c:v>
                </c:pt>
                <c:pt idx="14053">
                  <c:v>14053</c:v>
                </c:pt>
                <c:pt idx="14054">
                  <c:v>14054</c:v>
                </c:pt>
                <c:pt idx="14055">
                  <c:v>14055</c:v>
                </c:pt>
                <c:pt idx="14056">
                  <c:v>14056</c:v>
                </c:pt>
                <c:pt idx="14057">
                  <c:v>14057</c:v>
                </c:pt>
                <c:pt idx="14058">
                  <c:v>14058</c:v>
                </c:pt>
                <c:pt idx="14059">
                  <c:v>14059</c:v>
                </c:pt>
                <c:pt idx="14060">
                  <c:v>14060</c:v>
                </c:pt>
                <c:pt idx="14061">
                  <c:v>14061</c:v>
                </c:pt>
                <c:pt idx="14062">
                  <c:v>14062</c:v>
                </c:pt>
                <c:pt idx="14063">
                  <c:v>14063</c:v>
                </c:pt>
                <c:pt idx="14064">
                  <c:v>14064</c:v>
                </c:pt>
                <c:pt idx="14065">
                  <c:v>14065</c:v>
                </c:pt>
                <c:pt idx="14066">
                  <c:v>14066</c:v>
                </c:pt>
                <c:pt idx="14067">
                  <c:v>14067</c:v>
                </c:pt>
                <c:pt idx="14068">
                  <c:v>14068</c:v>
                </c:pt>
                <c:pt idx="14069">
                  <c:v>14069</c:v>
                </c:pt>
                <c:pt idx="14070">
                  <c:v>14070</c:v>
                </c:pt>
                <c:pt idx="14071">
                  <c:v>14071</c:v>
                </c:pt>
                <c:pt idx="14072">
                  <c:v>14072</c:v>
                </c:pt>
                <c:pt idx="14073">
                  <c:v>14073</c:v>
                </c:pt>
                <c:pt idx="14074">
                  <c:v>14074</c:v>
                </c:pt>
                <c:pt idx="14075">
                  <c:v>14075</c:v>
                </c:pt>
                <c:pt idx="14076">
                  <c:v>14076</c:v>
                </c:pt>
                <c:pt idx="14077">
                  <c:v>14077</c:v>
                </c:pt>
                <c:pt idx="14078">
                  <c:v>14078</c:v>
                </c:pt>
                <c:pt idx="14079">
                  <c:v>14079</c:v>
                </c:pt>
                <c:pt idx="14080">
                  <c:v>14080</c:v>
                </c:pt>
                <c:pt idx="14081">
                  <c:v>14081</c:v>
                </c:pt>
                <c:pt idx="14082">
                  <c:v>14082</c:v>
                </c:pt>
                <c:pt idx="14083">
                  <c:v>14083</c:v>
                </c:pt>
                <c:pt idx="14084">
                  <c:v>14084</c:v>
                </c:pt>
                <c:pt idx="14085">
                  <c:v>14085</c:v>
                </c:pt>
                <c:pt idx="14086">
                  <c:v>14086</c:v>
                </c:pt>
                <c:pt idx="14087">
                  <c:v>14087</c:v>
                </c:pt>
                <c:pt idx="14088">
                  <c:v>14088</c:v>
                </c:pt>
                <c:pt idx="14089">
                  <c:v>14089</c:v>
                </c:pt>
                <c:pt idx="14090">
                  <c:v>14090</c:v>
                </c:pt>
                <c:pt idx="14091">
                  <c:v>14091</c:v>
                </c:pt>
                <c:pt idx="14092">
                  <c:v>14092</c:v>
                </c:pt>
                <c:pt idx="14093">
                  <c:v>14093</c:v>
                </c:pt>
                <c:pt idx="14094">
                  <c:v>14094</c:v>
                </c:pt>
                <c:pt idx="14095">
                  <c:v>14095</c:v>
                </c:pt>
                <c:pt idx="14096">
                  <c:v>14096</c:v>
                </c:pt>
                <c:pt idx="14097">
                  <c:v>14097</c:v>
                </c:pt>
                <c:pt idx="14098">
                  <c:v>14098</c:v>
                </c:pt>
                <c:pt idx="14099">
                  <c:v>14099</c:v>
                </c:pt>
                <c:pt idx="14100">
                  <c:v>14100</c:v>
                </c:pt>
                <c:pt idx="14101">
                  <c:v>14101</c:v>
                </c:pt>
                <c:pt idx="14102">
                  <c:v>14102</c:v>
                </c:pt>
                <c:pt idx="14103">
                  <c:v>14103</c:v>
                </c:pt>
                <c:pt idx="14104">
                  <c:v>14104</c:v>
                </c:pt>
                <c:pt idx="14105">
                  <c:v>14105</c:v>
                </c:pt>
                <c:pt idx="14106">
                  <c:v>14106</c:v>
                </c:pt>
                <c:pt idx="14107">
                  <c:v>14107</c:v>
                </c:pt>
                <c:pt idx="14108">
                  <c:v>14108</c:v>
                </c:pt>
                <c:pt idx="14109">
                  <c:v>14109</c:v>
                </c:pt>
                <c:pt idx="14110">
                  <c:v>14110</c:v>
                </c:pt>
                <c:pt idx="14111">
                  <c:v>14111</c:v>
                </c:pt>
                <c:pt idx="14112">
                  <c:v>14112</c:v>
                </c:pt>
                <c:pt idx="14113">
                  <c:v>14113</c:v>
                </c:pt>
                <c:pt idx="14114">
                  <c:v>14114</c:v>
                </c:pt>
                <c:pt idx="14115">
                  <c:v>14115</c:v>
                </c:pt>
                <c:pt idx="14116">
                  <c:v>14116</c:v>
                </c:pt>
                <c:pt idx="14117">
                  <c:v>14117</c:v>
                </c:pt>
                <c:pt idx="14118">
                  <c:v>14118</c:v>
                </c:pt>
                <c:pt idx="14119">
                  <c:v>14119</c:v>
                </c:pt>
                <c:pt idx="14120">
                  <c:v>14120</c:v>
                </c:pt>
                <c:pt idx="14121">
                  <c:v>14121</c:v>
                </c:pt>
                <c:pt idx="14122">
                  <c:v>14122</c:v>
                </c:pt>
                <c:pt idx="14123">
                  <c:v>14123</c:v>
                </c:pt>
                <c:pt idx="14124">
                  <c:v>14124</c:v>
                </c:pt>
                <c:pt idx="14125">
                  <c:v>14125</c:v>
                </c:pt>
                <c:pt idx="14126">
                  <c:v>14126</c:v>
                </c:pt>
                <c:pt idx="14127">
                  <c:v>14127</c:v>
                </c:pt>
                <c:pt idx="14128">
                  <c:v>14128</c:v>
                </c:pt>
                <c:pt idx="14129">
                  <c:v>14129</c:v>
                </c:pt>
                <c:pt idx="14130">
                  <c:v>14130</c:v>
                </c:pt>
                <c:pt idx="14131">
                  <c:v>14131</c:v>
                </c:pt>
                <c:pt idx="14132">
                  <c:v>14132</c:v>
                </c:pt>
                <c:pt idx="14133">
                  <c:v>14133</c:v>
                </c:pt>
                <c:pt idx="14134">
                  <c:v>14134</c:v>
                </c:pt>
                <c:pt idx="14135">
                  <c:v>14135</c:v>
                </c:pt>
                <c:pt idx="14136">
                  <c:v>14136</c:v>
                </c:pt>
                <c:pt idx="14137">
                  <c:v>14137</c:v>
                </c:pt>
                <c:pt idx="14138">
                  <c:v>14138</c:v>
                </c:pt>
                <c:pt idx="14139">
                  <c:v>14139</c:v>
                </c:pt>
                <c:pt idx="14140">
                  <c:v>14140</c:v>
                </c:pt>
                <c:pt idx="14141">
                  <c:v>14141</c:v>
                </c:pt>
                <c:pt idx="14142">
                  <c:v>14142</c:v>
                </c:pt>
                <c:pt idx="14143">
                  <c:v>14143</c:v>
                </c:pt>
                <c:pt idx="14144">
                  <c:v>14144</c:v>
                </c:pt>
                <c:pt idx="14145">
                  <c:v>14145</c:v>
                </c:pt>
                <c:pt idx="14146">
                  <c:v>14146</c:v>
                </c:pt>
                <c:pt idx="14147">
                  <c:v>14147</c:v>
                </c:pt>
                <c:pt idx="14148">
                  <c:v>14148</c:v>
                </c:pt>
                <c:pt idx="14149">
                  <c:v>14149</c:v>
                </c:pt>
                <c:pt idx="14150">
                  <c:v>14150</c:v>
                </c:pt>
                <c:pt idx="14151">
                  <c:v>14151</c:v>
                </c:pt>
                <c:pt idx="14152">
                  <c:v>14152</c:v>
                </c:pt>
                <c:pt idx="14153">
                  <c:v>14153</c:v>
                </c:pt>
                <c:pt idx="14154">
                  <c:v>14154</c:v>
                </c:pt>
                <c:pt idx="14155">
                  <c:v>14155</c:v>
                </c:pt>
                <c:pt idx="14156">
                  <c:v>14156</c:v>
                </c:pt>
                <c:pt idx="14157">
                  <c:v>14157</c:v>
                </c:pt>
                <c:pt idx="14158">
                  <c:v>14158</c:v>
                </c:pt>
                <c:pt idx="14159">
                  <c:v>14159</c:v>
                </c:pt>
                <c:pt idx="14160">
                  <c:v>14160</c:v>
                </c:pt>
                <c:pt idx="14161">
                  <c:v>14161</c:v>
                </c:pt>
                <c:pt idx="14162">
                  <c:v>14162</c:v>
                </c:pt>
                <c:pt idx="14163">
                  <c:v>14163</c:v>
                </c:pt>
                <c:pt idx="14164">
                  <c:v>14164</c:v>
                </c:pt>
                <c:pt idx="14165">
                  <c:v>14165</c:v>
                </c:pt>
                <c:pt idx="14166">
                  <c:v>14166</c:v>
                </c:pt>
                <c:pt idx="14167">
                  <c:v>14167</c:v>
                </c:pt>
                <c:pt idx="14168">
                  <c:v>14168</c:v>
                </c:pt>
                <c:pt idx="14169">
                  <c:v>14169</c:v>
                </c:pt>
                <c:pt idx="14170">
                  <c:v>14170</c:v>
                </c:pt>
                <c:pt idx="14171">
                  <c:v>14171</c:v>
                </c:pt>
                <c:pt idx="14172">
                  <c:v>14172</c:v>
                </c:pt>
                <c:pt idx="14173">
                  <c:v>14173</c:v>
                </c:pt>
                <c:pt idx="14174">
                  <c:v>14174</c:v>
                </c:pt>
                <c:pt idx="14175">
                  <c:v>14175</c:v>
                </c:pt>
                <c:pt idx="14176">
                  <c:v>14176</c:v>
                </c:pt>
                <c:pt idx="14177">
                  <c:v>14177</c:v>
                </c:pt>
                <c:pt idx="14178">
                  <c:v>14178</c:v>
                </c:pt>
                <c:pt idx="14179">
                  <c:v>14179</c:v>
                </c:pt>
                <c:pt idx="14180">
                  <c:v>14180</c:v>
                </c:pt>
                <c:pt idx="14181">
                  <c:v>14181</c:v>
                </c:pt>
                <c:pt idx="14182">
                  <c:v>14182</c:v>
                </c:pt>
                <c:pt idx="14183">
                  <c:v>14183</c:v>
                </c:pt>
                <c:pt idx="14184">
                  <c:v>14184</c:v>
                </c:pt>
                <c:pt idx="14185">
                  <c:v>14185</c:v>
                </c:pt>
                <c:pt idx="14186">
                  <c:v>14186</c:v>
                </c:pt>
                <c:pt idx="14187">
                  <c:v>14187</c:v>
                </c:pt>
                <c:pt idx="14188">
                  <c:v>14188</c:v>
                </c:pt>
                <c:pt idx="14189">
                  <c:v>14189</c:v>
                </c:pt>
                <c:pt idx="14190">
                  <c:v>14190</c:v>
                </c:pt>
                <c:pt idx="14191">
                  <c:v>14191</c:v>
                </c:pt>
                <c:pt idx="14192">
                  <c:v>14192</c:v>
                </c:pt>
                <c:pt idx="14193">
                  <c:v>14193</c:v>
                </c:pt>
                <c:pt idx="14194">
                  <c:v>14194</c:v>
                </c:pt>
                <c:pt idx="14195">
                  <c:v>14195</c:v>
                </c:pt>
                <c:pt idx="14196">
                  <c:v>14196</c:v>
                </c:pt>
                <c:pt idx="14197">
                  <c:v>14197</c:v>
                </c:pt>
                <c:pt idx="14198">
                  <c:v>14198</c:v>
                </c:pt>
                <c:pt idx="14199">
                  <c:v>14199</c:v>
                </c:pt>
                <c:pt idx="14200">
                  <c:v>14200</c:v>
                </c:pt>
                <c:pt idx="14201">
                  <c:v>14201</c:v>
                </c:pt>
                <c:pt idx="14202">
                  <c:v>14202</c:v>
                </c:pt>
                <c:pt idx="14203">
                  <c:v>14203</c:v>
                </c:pt>
                <c:pt idx="14204">
                  <c:v>14204</c:v>
                </c:pt>
                <c:pt idx="14205">
                  <c:v>14205</c:v>
                </c:pt>
                <c:pt idx="14206">
                  <c:v>14206</c:v>
                </c:pt>
                <c:pt idx="14207">
                  <c:v>14207</c:v>
                </c:pt>
                <c:pt idx="14208">
                  <c:v>14208</c:v>
                </c:pt>
                <c:pt idx="14209">
                  <c:v>14209</c:v>
                </c:pt>
                <c:pt idx="14210">
                  <c:v>14210</c:v>
                </c:pt>
                <c:pt idx="14211">
                  <c:v>14211</c:v>
                </c:pt>
                <c:pt idx="14212">
                  <c:v>14212</c:v>
                </c:pt>
                <c:pt idx="14213">
                  <c:v>14213</c:v>
                </c:pt>
                <c:pt idx="14214">
                  <c:v>14214</c:v>
                </c:pt>
                <c:pt idx="14215">
                  <c:v>14215</c:v>
                </c:pt>
                <c:pt idx="14216">
                  <c:v>14216</c:v>
                </c:pt>
                <c:pt idx="14217">
                  <c:v>14217</c:v>
                </c:pt>
                <c:pt idx="14218">
                  <c:v>14218</c:v>
                </c:pt>
                <c:pt idx="14219">
                  <c:v>14219</c:v>
                </c:pt>
                <c:pt idx="14220">
                  <c:v>14220</c:v>
                </c:pt>
                <c:pt idx="14221">
                  <c:v>14221</c:v>
                </c:pt>
                <c:pt idx="14222">
                  <c:v>14222</c:v>
                </c:pt>
                <c:pt idx="14223">
                  <c:v>14223</c:v>
                </c:pt>
                <c:pt idx="14224">
                  <c:v>14224</c:v>
                </c:pt>
                <c:pt idx="14225">
                  <c:v>14225</c:v>
                </c:pt>
                <c:pt idx="14226">
                  <c:v>14226</c:v>
                </c:pt>
                <c:pt idx="14227">
                  <c:v>14227</c:v>
                </c:pt>
                <c:pt idx="14228">
                  <c:v>14228</c:v>
                </c:pt>
                <c:pt idx="14229">
                  <c:v>14229</c:v>
                </c:pt>
                <c:pt idx="14230">
                  <c:v>14230</c:v>
                </c:pt>
                <c:pt idx="14231">
                  <c:v>14231</c:v>
                </c:pt>
                <c:pt idx="14232">
                  <c:v>14232</c:v>
                </c:pt>
                <c:pt idx="14233">
                  <c:v>14233</c:v>
                </c:pt>
                <c:pt idx="14234">
                  <c:v>14234</c:v>
                </c:pt>
                <c:pt idx="14235">
                  <c:v>14235</c:v>
                </c:pt>
                <c:pt idx="14236">
                  <c:v>14236</c:v>
                </c:pt>
                <c:pt idx="14237">
                  <c:v>14237</c:v>
                </c:pt>
                <c:pt idx="14238">
                  <c:v>14238</c:v>
                </c:pt>
                <c:pt idx="14239">
                  <c:v>14239</c:v>
                </c:pt>
                <c:pt idx="14240">
                  <c:v>14240</c:v>
                </c:pt>
                <c:pt idx="14241">
                  <c:v>14241</c:v>
                </c:pt>
                <c:pt idx="14242">
                  <c:v>14242</c:v>
                </c:pt>
                <c:pt idx="14243">
                  <c:v>14243</c:v>
                </c:pt>
                <c:pt idx="14244">
                  <c:v>14244</c:v>
                </c:pt>
                <c:pt idx="14245">
                  <c:v>14245</c:v>
                </c:pt>
                <c:pt idx="14246">
                  <c:v>14246</c:v>
                </c:pt>
                <c:pt idx="14247">
                  <c:v>14247</c:v>
                </c:pt>
                <c:pt idx="14248">
                  <c:v>14248</c:v>
                </c:pt>
                <c:pt idx="14249">
                  <c:v>14249</c:v>
                </c:pt>
                <c:pt idx="14250">
                  <c:v>14250</c:v>
                </c:pt>
                <c:pt idx="14251">
                  <c:v>14251</c:v>
                </c:pt>
                <c:pt idx="14252">
                  <c:v>14252</c:v>
                </c:pt>
                <c:pt idx="14253">
                  <c:v>14253</c:v>
                </c:pt>
                <c:pt idx="14254">
                  <c:v>14254</c:v>
                </c:pt>
                <c:pt idx="14255">
                  <c:v>14255</c:v>
                </c:pt>
                <c:pt idx="14256">
                  <c:v>14256</c:v>
                </c:pt>
                <c:pt idx="14257">
                  <c:v>14257</c:v>
                </c:pt>
                <c:pt idx="14258">
                  <c:v>14258</c:v>
                </c:pt>
                <c:pt idx="14259">
                  <c:v>14259</c:v>
                </c:pt>
                <c:pt idx="14260">
                  <c:v>14260</c:v>
                </c:pt>
                <c:pt idx="14261">
                  <c:v>14261</c:v>
                </c:pt>
                <c:pt idx="14262">
                  <c:v>14262</c:v>
                </c:pt>
                <c:pt idx="14263">
                  <c:v>14263</c:v>
                </c:pt>
                <c:pt idx="14264">
                  <c:v>14264</c:v>
                </c:pt>
                <c:pt idx="14265">
                  <c:v>14265</c:v>
                </c:pt>
                <c:pt idx="14266">
                  <c:v>14266</c:v>
                </c:pt>
                <c:pt idx="14267">
                  <c:v>14267</c:v>
                </c:pt>
                <c:pt idx="14268">
                  <c:v>14268</c:v>
                </c:pt>
                <c:pt idx="14269">
                  <c:v>14269</c:v>
                </c:pt>
                <c:pt idx="14270">
                  <c:v>14270</c:v>
                </c:pt>
                <c:pt idx="14271">
                  <c:v>14271</c:v>
                </c:pt>
                <c:pt idx="14272">
                  <c:v>14272</c:v>
                </c:pt>
                <c:pt idx="14273">
                  <c:v>14273</c:v>
                </c:pt>
                <c:pt idx="14274">
                  <c:v>14274</c:v>
                </c:pt>
                <c:pt idx="14275">
                  <c:v>14275</c:v>
                </c:pt>
                <c:pt idx="14276">
                  <c:v>14276</c:v>
                </c:pt>
                <c:pt idx="14277">
                  <c:v>14277</c:v>
                </c:pt>
                <c:pt idx="14278">
                  <c:v>14278</c:v>
                </c:pt>
                <c:pt idx="14279">
                  <c:v>14279</c:v>
                </c:pt>
                <c:pt idx="14280">
                  <c:v>14280</c:v>
                </c:pt>
                <c:pt idx="14281">
                  <c:v>14281</c:v>
                </c:pt>
                <c:pt idx="14282">
                  <c:v>14282</c:v>
                </c:pt>
                <c:pt idx="14283">
                  <c:v>14283</c:v>
                </c:pt>
                <c:pt idx="14284">
                  <c:v>14284</c:v>
                </c:pt>
                <c:pt idx="14285">
                  <c:v>14285</c:v>
                </c:pt>
                <c:pt idx="14286">
                  <c:v>14286</c:v>
                </c:pt>
                <c:pt idx="14287">
                  <c:v>14287</c:v>
                </c:pt>
                <c:pt idx="14288">
                  <c:v>14288</c:v>
                </c:pt>
                <c:pt idx="14289">
                  <c:v>14289</c:v>
                </c:pt>
                <c:pt idx="14290">
                  <c:v>14290</c:v>
                </c:pt>
                <c:pt idx="14291">
                  <c:v>14291</c:v>
                </c:pt>
                <c:pt idx="14292">
                  <c:v>14292</c:v>
                </c:pt>
                <c:pt idx="14293">
                  <c:v>14293</c:v>
                </c:pt>
                <c:pt idx="14294">
                  <c:v>14294</c:v>
                </c:pt>
                <c:pt idx="14295">
                  <c:v>14295</c:v>
                </c:pt>
                <c:pt idx="14296">
                  <c:v>14296</c:v>
                </c:pt>
                <c:pt idx="14297">
                  <c:v>14297</c:v>
                </c:pt>
                <c:pt idx="14298">
                  <c:v>14298</c:v>
                </c:pt>
                <c:pt idx="14299">
                  <c:v>14299</c:v>
                </c:pt>
                <c:pt idx="14300">
                  <c:v>14300</c:v>
                </c:pt>
                <c:pt idx="14301">
                  <c:v>14301</c:v>
                </c:pt>
                <c:pt idx="14302">
                  <c:v>14302</c:v>
                </c:pt>
                <c:pt idx="14303">
                  <c:v>14303</c:v>
                </c:pt>
                <c:pt idx="14304">
                  <c:v>14304</c:v>
                </c:pt>
                <c:pt idx="14305">
                  <c:v>14305</c:v>
                </c:pt>
                <c:pt idx="14306">
                  <c:v>14306</c:v>
                </c:pt>
                <c:pt idx="14307">
                  <c:v>14307</c:v>
                </c:pt>
                <c:pt idx="14308">
                  <c:v>14308</c:v>
                </c:pt>
                <c:pt idx="14309">
                  <c:v>14309</c:v>
                </c:pt>
                <c:pt idx="14310">
                  <c:v>14310</c:v>
                </c:pt>
                <c:pt idx="14311">
                  <c:v>14311</c:v>
                </c:pt>
                <c:pt idx="14312">
                  <c:v>14312</c:v>
                </c:pt>
                <c:pt idx="14313">
                  <c:v>14313</c:v>
                </c:pt>
                <c:pt idx="14314">
                  <c:v>14314</c:v>
                </c:pt>
                <c:pt idx="14315">
                  <c:v>14315</c:v>
                </c:pt>
                <c:pt idx="14316">
                  <c:v>14316</c:v>
                </c:pt>
                <c:pt idx="14317">
                  <c:v>14317</c:v>
                </c:pt>
                <c:pt idx="14318">
                  <c:v>14318</c:v>
                </c:pt>
                <c:pt idx="14319">
                  <c:v>14319</c:v>
                </c:pt>
                <c:pt idx="14320">
                  <c:v>14320</c:v>
                </c:pt>
                <c:pt idx="14321">
                  <c:v>14321</c:v>
                </c:pt>
                <c:pt idx="14322">
                  <c:v>14322</c:v>
                </c:pt>
                <c:pt idx="14323">
                  <c:v>14323</c:v>
                </c:pt>
                <c:pt idx="14324">
                  <c:v>14324</c:v>
                </c:pt>
                <c:pt idx="14325">
                  <c:v>14325</c:v>
                </c:pt>
                <c:pt idx="14326">
                  <c:v>14326</c:v>
                </c:pt>
                <c:pt idx="14327">
                  <c:v>14327</c:v>
                </c:pt>
                <c:pt idx="14328">
                  <c:v>14328</c:v>
                </c:pt>
                <c:pt idx="14329">
                  <c:v>14329</c:v>
                </c:pt>
                <c:pt idx="14330">
                  <c:v>14330</c:v>
                </c:pt>
                <c:pt idx="14331">
                  <c:v>14331</c:v>
                </c:pt>
                <c:pt idx="14332">
                  <c:v>14332</c:v>
                </c:pt>
                <c:pt idx="14333">
                  <c:v>14333</c:v>
                </c:pt>
                <c:pt idx="14334">
                  <c:v>14334</c:v>
                </c:pt>
                <c:pt idx="14335">
                  <c:v>14335</c:v>
                </c:pt>
                <c:pt idx="14336">
                  <c:v>14336</c:v>
                </c:pt>
                <c:pt idx="14337">
                  <c:v>14337</c:v>
                </c:pt>
                <c:pt idx="14338">
                  <c:v>14338</c:v>
                </c:pt>
                <c:pt idx="14339">
                  <c:v>14339</c:v>
                </c:pt>
                <c:pt idx="14340">
                  <c:v>14340</c:v>
                </c:pt>
                <c:pt idx="14341">
                  <c:v>14341</c:v>
                </c:pt>
                <c:pt idx="14342">
                  <c:v>14342</c:v>
                </c:pt>
                <c:pt idx="14343">
                  <c:v>14343</c:v>
                </c:pt>
                <c:pt idx="14344">
                  <c:v>14344</c:v>
                </c:pt>
                <c:pt idx="14345">
                  <c:v>14345</c:v>
                </c:pt>
                <c:pt idx="14346">
                  <c:v>14346</c:v>
                </c:pt>
                <c:pt idx="14347">
                  <c:v>14347</c:v>
                </c:pt>
                <c:pt idx="14348">
                  <c:v>14348</c:v>
                </c:pt>
                <c:pt idx="14349">
                  <c:v>14349</c:v>
                </c:pt>
                <c:pt idx="14350">
                  <c:v>14350</c:v>
                </c:pt>
                <c:pt idx="14351">
                  <c:v>14351</c:v>
                </c:pt>
                <c:pt idx="14352">
                  <c:v>14352</c:v>
                </c:pt>
                <c:pt idx="14353">
                  <c:v>14353</c:v>
                </c:pt>
                <c:pt idx="14354">
                  <c:v>14354</c:v>
                </c:pt>
                <c:pt idx="14355">
                  <c:v>14355</c:v>
                </c:pt>
                <c:pt idx="14356">
                  <c:v>14356</c:v>
                </c:pt>
                <c:pt idx="14357">
                  <c:v>14357</c:v>
                </c:pt>
                <c:pt idx="14358">
                  <c:v>14358</c:v>
                </c:pt>
                <c:pt idx="14359">
                  <c:v>14359</c:v>
                </c:pt>
                <c:pt idx="14360">
                  <c:v>14360</c:v>
                </c:pt>
                <c:pt idx="14361">
                  <c:v>14361</c:v>
                </c:pt>
                <c:pt idx="14362">
                  <c:v>14362</c:v>
                </c:pt>
                <c:pt idx="14363">
                  <c:v>14363</c:v>
                </c:pt>
                <c:pt idx="14364">
                  <c:v>14364</c:v>
                </c:pt>
                <c:pt idx="14365">
                  <c:v>14365</c:v>
                </c:pt>
                <c:pt idx="14366">
                  <c:v>14366</c:v>
                </c:pt>
                <c:pt idx="14367">
                  <c:v>14367</c:v>
                </c:pt>
                <c:pt idx="14368">
                  <c:v>14368</c:v>
                </c:pt>
                <c:pt idx="14369">
                  <c:v>14369</c:v>
                </c:pt>
                <c:pt idx="14370">
                  <c:v>14370</c:v>
                </c:pt>
                <c:pt idx="14371">
                  <c:v>14371</c:v>
                </c:pt>
                <c:pt idx="14372">
                  <c:v>14372</c:v>
                </c:pt>
                <c:pt idx="14373">
                  <c:v>14373</c:v>
                </c:pt>
                <c:pt idx="14374">
                  <c:v>14374</c:v>
                </c:pt>
                <c:pt idx="14375">
                  <c:v>14375</c:v>
                </c:pt>
                <c:pt idx="14376">
                  <c:v>14376</c:v>
                </c:pt>
                <c:pt idx="14377">
                  <c:v>14377</c:v>
                </c:pt>
                <c:pt idx="14378">
                  <c:v>14378</c:v>
                </c:pt>
                <c:pt idx="14379">
                  <c:v>14379</c:v>
                </c:pt>
                <c:pt idx="14380">
                  <c:v>14380</c:v>
                </c:pt>
                <c:pt idx="14381">
                  <c:v>14381</c:v>
                </c:pt>
                <c:pt idx="14382">
                  <c:v>14382</c:v>
                </c:pt>
                <c:pt idx="14383">
                  <c:v>14383</c:v>
                </c:pt>
                <c:pt idx="14384">
                  <c:v>14384</c:v>
                </c:pt>
                <c:pt idx="14385">
                  <c:v>14385</c:v>
                </c:pt>
                <c:pt idx="14386">
                  <c:v>14386</c:v>
                </c:pt>
                <c:pt idx="14387">
                  <c:v>14387</c:v>
                </c:pt>
                <c:pt idx="14388">
                  <c:v>14388</c:v>
                </c:pt>
                <c:pt idx="14389">
                  <c:v>14389</c:v>
                </c:pt>
                <c:pt idx="14390">
                  <c:v>14390</c:v>
                </c:pt>
                <c:pt idx="14391">
                  <c:v>14391</c:v>
                </c:pt>
                <c:pt idx="14392">
                  <c:v>14392</c:v>
                </c:pt>
                <c:pt idx="14393">
                  <c:v>14393</c:v>
                </c:pt>
                <c:pt idx="14394">
                  <c:v>14394</c:v>
                </c:pt>
                <c:pt idx="14395">
                  <c:v>14395</c:v>
                </c:pt>
                <c:pt idx="14396">
                  <c:v>14396</c:v>
                </c:pt>
                <c:pt idx="14397">
                  <c:v>14397</c:v>
                </c:pt>
                <c:pt idx="14398">
                  <c:v>14398</c:v>
                </c:pt>
                <c:pt idx="14399">
                  <c:v>14399</c:v>
                </c:pt>
                <c:pt idx="14400">
                  <c:v>14400</c:v>
                </c:pt>
                <c:pt idx="14401">
                  <c:v>14401</c:v>
                </c:pt>
                <c:pt idx="14402">
                  <c:v>14402</c:v>
                </c:pt>
                <c:pt idx="14403">
                  <c:v>14403</c:v>
                </c:pt>
                <c:pt idx="14404">
                  <c:v>14404</c:v>
                </c:pt>
                <c:pt idx="14405">
                  <c:v>14405</c:v>
                </c:pt>
                <c:pt idx="14406">
                  <c:v>14406</c:v>
                </c:pt>
                <c:pt idx="14407">
                  <c:v>14407</c:v>
                </c:pt>
                <c:pt idx="14408">
                  <c:v>14408</c:v>
                </c:pt>
                <c:pt idx="14409">
                  <c:v>14409</c:v>
                </c:pt>
                <c:pt idx="14410">
                  <c:v>14410</c:v>
                </c:pt>
                <c:pt idx="14411">
                  <c:v>14411</c:v>
                </c:pt>
                <c:pt idx="14412">
                  <c:v>14412</c:v>
                </c:pt>
                <c:pt idx="14413">
                  <c:v>14413</c:v>
                </c:pt>
                <c:pt idx="14414">
                  <c:v>14414</c:v>
                </c:pt>
                <c:pt idx="14415">
                  <c:v>14415</c:v>
                </c:pt>
                <c:pt idx="14416">
                  <c:v>14416</c:v>
                </c:pt>
                <c:pt idx="14417">
                  <c:v>14417</c:v>
                </c:pt>
                <c:pt idx="14418">
                  <c:v>14418</c:v>
                </c:pt>
                <c:pt idx="14419">
                  <c:v>14419</c:v>
                </c:pt>
                <c:pt idx="14420">
                  <c:v>14420</c:v>
                </c:pt>
                <c:pt idx="14421">
                  <c:v>14421</c:v>
                </c:pt>
                <c:pt idx="14422">
                  <c:v>14422</c:v>
                </c:pt>
                <c:pt idx="14423">
                  <c:v>14423</c:v>
                </c:pt>
                <c:pt idx="14424">
                  <c:v>14424</c:v>
                </c:pt>
                <c:pt idx="14425">
                  <c:v>14425</c:v>
                </c:pt>
                <c:pt idx="14426">
                  <c:v>14426</c:v>
                </c:pt>
                <c:pt idx="14427">
                  <c:v>14427</c:v>
                </c:pt>
                <c:pt idx="14428">
                  <c:v>14428</c:v>
                </c:pt>
                <c:pt idx="14429">
                  <c:v>14429</c:v>
                </c:pt>
                <c:pt idx="14430">
                  <c:v>14430</c:v>
                </c:pt>
                <c:pt idx="14431">
                  <c:v>14431</c:v>
                </c:pt>
                <c:pt idx="14432">
                  <c:v>14432</c:v>
                </c:pt>
                <c:pt idx="14433">
                  <c:v>14433</c:v>
                </c:pt>
                <c:pt idx="14434">
                  <c:v>14434</c:v>
                </c:pt>
                <c:pt idx="14435">
                  <c:v>14435</c:v>
                </c:pt>
                <c:pt idx="14436">
                  <c:v>14436</c:v>
                </c:pt>
                <c:pt idx="14437">
                  <c:v>14437</c:v>
                </c:pt>
                <c:pt idx="14438">
                  <c:v>14438</c:v>
                </c:pt>
                <c:pt idx="14439">
                  <c:v>14439</c:v>
                </c:pt>
                <c:pt idx="14440">
                  <c:v>14440</c:v>
                </c:pt>
                <c:pt idx="14441">
                  <c:v>14441</c:v>
                </c:pt>
                <c:pt idx="14442">
                  <c:v>14442</c:v>
                </c:pt>
                <c:pt idx="14443">
                  <c:v>14443</c:v>
                </c:pt>
                <c:pt idx="14444">
                  <c:v>14444</c:v>
                </c:pt>
                <c:pt idx="14445">
                  <c:v>14445</c:v>
                </c:pt>
                <c:pt idx="14446">
                  <c:v>14446</c:v>
                </c:pt>
                <c:pt idx="14447">
                  <c:v>14447</c:v>
                </c:pt>
                <c:pt idx="14448">
                  <c:v>14448</c:v>
                </c:pt>
                <c:pt idx="14449">
                  <c:v>14449</c:v>
                </c:pt>
                <c:pt idx="14450">
                  <c:v>14450</c:v>
                </c:pt>
                <c:pt idx="14451">
                  <c:v>14451</c:v>
                </c:pt>
                <c:pt idx="14452">
                  <c:v>14452</c:v>
                </c:pt>
                <c:pt idx="14453">
                  <c:v>14453</c:v>
                </c:pt>
                <c:pt idx="14454">
                  <c:v>14454</c:v>
                </c:pt>
                <c:pt idx="14455">
                  <c:v>14455</c:v>
                </c:pt>
                <c:pt idx="14456">
                  <c:v>14456</c:v>
                </c:pt>
                <c:pt idx="14457">
                  <c:v>14457</c:v>
                </c:pt>
                <c:pt idx="14458">
                  <c:v>14458</c:v>
                </c:pt>
                <c:pt idx="14459">
                  <c:v>14459</c:v>
                </c:pt>
                <c:pt idx="14460">
                  <c:v>14460</c:v>
                </c:pt>
                <c:pt idx="14461">
                  <c:v>14461</c:v>
                </c:pt>
                <c:pt idx="14462">
                  <c:v>14462</c:v>
                </c:pt>
                <c:pt idx="14463">
                  <c:v>14463</c:v>
                </c:pt>
                <c:pt idx="14464">
                  <c:v>14464</c:v>
                </c:pt>
                <c:pt idx="14465">
                  <c:v>14465</c:v>
                </c:pt>
                <c:pt idx="14466">
                  <c:v>14466</c:v>
                </c:pt>
                <c:pt idx="14467">
                  <c:v>14467</c:v>
                </c:pt>
                <c:pt idx="14468">
                  <c:v>14468</c:v>
                </c:pt>
                <c:pt idx="14469">
                  <c:v>14469</c:v>
                </c:pt>
                <c:pt idx="14470">
                  <c:v>14470</c:v>
                </c:pt>
                <c:pt idx="14471">
                  <c:v>14471</c:v>
                </c:pt>
                <c:pt idx="14472">
                  <c:v>14472</c:v>
                </c:pt>
                <c:pt idx="14473">
                  <c:v>14473</c:v>
                </c:pt>
                <c:pt idx="14474">
                  <c:v>14474</c:v>
                </c:pt>
                <c:pt idx="14475">
                  <c:v>14475</c:v>
                </c:pt>
                <c:pt idx="14476">
                  <c:v>14476</c:v>
                </c:pt>
                <c:pt idx="14477">
                  <c:v>14477</c:v>
                </c:pt>
                <c:pt idx="14478">
                  <c:v>14478</c:v>
                </c:pt>
                <c:pt idx="14479">
                  <c:v>14479</c:v>
                </c:pt>
                <c:pt idx="14480">
                  <c:v>14480</c:v>
                </c:pt>
                <c:pt idx="14481">
                  <c:v>14481</c:v>
                </c:pt>
                <c:pt idx="14482">
                  <c:v>14482</c:v>
                </c:pt>
                <c:pt idx="14483">
                  <c:v>14483</c:v>
                </c:pt>
                <c:pt idx="14484">
                  <c:v>14484</c:v>
                </c:pt>
                <c:pt idx="14485">
                  <c:v>14485</c:v>
                </c:pt>
                <c:pt idx="14486">
                  <c:v>14486</c:v>
                </c:pt>
                <c:pt idx="14487">
                  <c:v>14487</c:v>
                </c:pt>
                <c:pt idx="14488">
                  <c:v>14488</c:v>
                </c:pt>
                <c:pt idx="14489">
                  <c:v>14489</c:v>
                </c:pt>
                <c:pt idx="14490">
                  <c:v>14490</c:v>
                </c:pt>
                <c:pt idx="14491">
                  <c:v>14491</c:v>
                </c:pt>
                <c:pt idx="14492">
                  <c:v>14492</c:v>
                </c:pt>
                <c:pt idx="14493">
                  <c:v>14493</c:v>
                </c:pt>
                <c:pt idx="14494">
                  <c:v>14494</c:v>
                </c:pt>
                <c:pt idx="14495">
                  <c:v>14495</c:v>
                </c:pt>
                <c:pt idx="14496">
                  <c:v>14496</c:v>
                </c:pt>
                <c:pt idx="14497">
                  <c:v>14497</c:v>
                </c:pt>
                <c:pt idx="14498">
                  <c:v>14498</c:v>
                </c:pt>
                <c:pt idx="14499">
                  <c:v>14499</c:v>
                </c:pt>
                <c:pt idx="14500">
                  <c:v>14500</c:v>
                </c:pt>
                <c:pt idx="14501">
                  <c:v>14501</c:v>
                </c:pt>
                <c:pt idx="14502">
                  <c:v>14502</c:v>
                </c:pt>
                <c:pt idx="14503">
                  <c:v>14503</c:v>
                </c:pt>
                <c:pt idx="14504">
                  <c:v>14504</c:v>
                </c:pt>
                <c:pt idx="14505">
                  <c:v>14505</c:v>
                </c:pt>
                <c:pt idx="14506">
                  <c:v>14506</c:v>
                </c:pt>
                <c:pt idx="14507">
                  <c:v>14507</c:v>
                </c:pt>
                <c:pt idx="14508">
                  <c:v>14508</c:v>
                </c:pt>
                <c:pt idx="14509">
                  <c:v>14509</c:v>
                </c:pt>
                <c:pt idx="14510">
                  <c:v>14510</c:v>
                </c:pt>
                <c:pt idx="14511">
                  <c:v>14511</c:v>
                </c:pt>
                <c:pt idx="14512">
                  <c:v>14512</c:v>
                </c:pt>
                <c:pt idx="14513">
                  <c:v>14513</c:v>
                </c:pt>
                <c:pt idx="14514">
                  <c:v>14514</c:v>
                </c:pt>
                <c:pt idx="14515">
                  <c:v>14515</c:v>
                </c:pt>
                <c:pt idx="14516">
                  <c:v>14516</c:v>
                </c:pt>
                <c:pt idx="14517">
                  <c:v>14517</c:v>
                </c:pt>
                <c:pt idx="14518">
                  <c:v>14518</c:v>
                </c:pt>
                <c:pt idx="14519">
                  <c:v>14519</c:v>
                </c:pt>
                <c:pt idx="14520">
                  <c:v>14520</c:v>
                </c:pt>
                <c:pt idx="14521">
                  <c:v>14521</c:v>
                </c:pt>
                <c:pt idx="14522">
                  <c:v>14522</c:v>
                </c:pt>
                <c:pt idx="14523">
                  <c:v>14523</c:v>
                </c:pt>
                <c:pt idx="14524">
                  <c:v>14524</c:v>
                </c:pt>
                <c:pt idx="14525">
                  <c:v>14525</c:v>
                </c:pt>
                <c:pt idx="14526">
                  <c:v>14526</c:v>
                </c:pt>
                <c:pt idx="14527">
                  <c:v>14527</c:v>
                </c:pt>
                <c:pt idx="14528">
                  <c:v>14528</c:v>
                </c:pt>
                <c:pt idx="14529">
                  <c:v>14529</c:v>
                </c:pt>
                <c:pt idx="14530">
                  <c:v>14530</c:v>
                </c:pt>
                <c:pt idx="14531">
                  <c:v>14531</c:v>
                </c:pt>
                <c:pt idx="14532">
                  <c:v>14532</c:v>
                </c:pt>
                <c:pt idx="14533">
                  <c:v>14533</c:v>
                </c:pt>
                <c:pt idx="14534">
                  <c:v>14534</c:v>
                </c:pt>
                <c:pt idx="14535">
                  <c:v>14535</c:v>
                </c:pt>
                <c:pt idx="14536">
                  <c:v>14536</c:v>
                </c:pt>
                <c:pt idx="14537">
                  <c:v>14537</c:v>
                </c:pt>
                <c:pt idx="14538">
                  <c:v>14538</c:v>
                </c:pt>
                <c:pt idx="14539">
                  <c:v>14539</c:v>
                </c:pt>
                <c:pt idx="14540">
                  <c:v>14540</c:v>
                </c:pt>
                <c:pt idx="14541">
                  <c:v>14541</c:v>
                </c:pt>
                <c:pt idx="14542">
                  <c:v>14542</c:v>
                </c:pt>
                <c:pt idx="14543">
                  <c:v>14543</c:v>
                </c:pt>
                <c:pt idx="14544">
                  <c:v>14544</c:v>
                </c:pt>
                <c:pt idx="14545">
                  <c:v>14545</c:v>
                </c:pt>
                <c:pt idx="14546">
                  <c:v>14546</c:v>
                </c:pt>
                <c:pt idx="14547">
                  <c:v>14547</c:v>
                </c:pt>
                <c:pt idx="14548">
                  <c:v>14548</c:v>
                </c:pt>
                <c:pt idx="14549">
                  <c:v>14549</c:v>
                </c:pt>
                <c:pt idx="14550">
                  <c:v>14550</c:v>
                </c:pt>
                <c:pt idx="14551">
                  <c:v>14551</c:v>
                </c:pt>
                <c:pt idx="14552">
                  <c:v>14552</c:v>
                </c:pt>
                <c:pt idx="14553">
                  <c:v>14553</c:v>
                </c:pt>
                <c:pt idx="14554">
                  <c:v>14554</c:v>
                </c:pt>
                <c:pt idx="14555">
                  <c:v>14555</c:v>
                </c:pt>
                <c:pt idx="14556">
                  <c:v>14556</c:v>
                </c:pt>
                <c:pt idx="14557">
                  <c:v>14557</c:v>
                </c:pt>
                <c:pt idx="14558">
                  <c:v>14558</c:v>
                </c:pt>
                <c:pt idx="14559">
                  <c:v>14559</c:v>
                </c:pt>
                <c:pt idx="14560">
                  <c:v>14560</c:v>
                </c:pt>
                <c:pt idx="14561">
                  <c:v>14561</c:v>
                </c:pt>
                <c:pt idx="14562">
                  <c:v>14562</c:v>
                </c:pt>
                <c:pt idx="14563">
                  <c:v>14563</c:v>
                </c:pt>
                <c:pt idx="14564">
                  <c:v>14564</c:v>
                </c:pt>
                <c:pt idx="14565">
                  <c:v>14565</c:v>
                </c:pt>
                <c:pt idx="14566">
                  <c:v>14566</c:v>
                </c:pt>
                <c:pt idx="14567">
                  <c:v>14567</c:v>
                </c:pt>
                <c:pt idx="14568">
                  <c:v>14568</c:v>
                </c:pt>
                <c:pt idx="14569">
                  <c:v>14569</c:v>
                </c:pt>
                <c:pt idx="14570">
                  <c:v>14570</c:v>
                </c:pt>
                <c:pt idx="14571">
                  <c:v>14571</c:v>
                </c:pt>
                <c:pt idx="14572">
                  <c:v>14572</c:v>
                </c:pt>
                <c:pt idx="14573">
                  <c:v>14573</c:v>
                </c:pt>
                <c:pt idx="14574">
                  <c:v>14574</c:v>
                </c:pt>
                <c:pt idx="14575">
                  <c:v>14575</c:v>
                </c:pt>
                <c:pt idx="14576">
                  <c:v>14576</c:v>
                </c:pt>
                <c:pt idx="14577">
                  <c:v>14577</c:v>
                </c:pt>
                <c:pt idx="14578">
                  <c:v>14578</c:v>
                </c:pt>
                <c:pt idx="14579">
                  <c:v>14579</c:v>
                </c:pt>
                <c:pt idx="14580">
                  <c:v>14580</c:v>
                </c:pt>
                <c:pt idx="14581">
                  <c:v>14581</c:v>
                </c:pt>
                <c:pt idx="14582">
                  <c:v>14582</c:v>
                </c:pt>
                <c:pt idx="14583">
                  <c:v>14583</c:v>
                </c:pt>
                <c:pt idx="14584">
                  <c:v>14584</c:v>
                </c:pt>
                <c:pt idx="14585">
                  <c:v>14585</c:v>
                </c:pt>
                <c:pt idx="14586">
                  <c:v>14586</c:v>
                </c:pt>
                <c:pt idx="14587">
                  <c:v>14587</c:v>
                </c:pt>
                <c:pt idx="14588">
                  <c:v>14588</c:v>
                </c:pt>
                <c:pt idx="14589">
                  <c:v>14589</c:v>
                </c:pt>
                <c:pt idx="14590">
                  <c:v>14590</c:v>
                </c:pt>
                <c:pt idx="14591">
                  <c:v>14591</c:v>
                </c:pt>
                <c:pt idx="14592">
                  <c:v>14592</c:v>
                </c:pt>
                <c:pt idx="14593">
                  <c:v>14593</c:v>
                </c:pt>
                <c:pt idx="14594">
                  <c:v>14594</c:v>
                </c:pt>
                <c:pt idx="14595">
                  <c:v>14595</c:v>
                </c:pt>
                <c:pt idx="14596">
                  <c:v>14596</c:v>
                </c:pt>
                <c:pt idx="14597">
                  <c:v>14597</c:v>
                </c:pt>
                <c:pt idx="14598">
                  <c:v>14598</c:v>
                </c:pt>
                <c:pt idx="14599">
                  <c:v>14599</c:v>
                </c:pt>
                <c:pt idx="14600">
                  <c:v>14600</c:v>
                </c:pt>
                <c:pt idx="14601">
                  <c:v>14601</c:v>
                </c:pt>
                <c:pt idx="14602">
                  <c:v>14602</c:v>
                </c:pt>
                <c:pt idx="14603">
                  <c:v>14603</c:v>
                </c:pt>
                <c:pt idx="14604">
                  <c:v>14604</c:v>
                </c:pt>
                <c:pt idx="14605">
                  <c:v>14605</c:v>
                </c:pt>
                <c:pt idx="14606">
                  <c:v>14606</c:v>
                </c:pt>
                <c:pt idx="14607">
                  <c:v>14607</c:v>
                </c:pt>
                <c:pt idx="14608">
                  <c:v>14608</c:v>
                </c:pt>
                <c:pt idx="14609">
                  <c:v>14609</c:v>
                </c:pt>
                <c:pt idx="14610">
                  <c:v>14610</c:v>
                </c:pt>
                <c:pt idx="14611">
                  <c:v>14611</c:v>
                </c:pt>
                <c:pt idx="14612">
                  <c:v>14612</c:v>
                </c:pt>
                <c:pt idx="14613">
                  <c:v>14613</c:v>
                </c:pt>
                <c:pt idx="14614">
                  <c:v>14614</c:v>
                </c:pt>
                <c:pt idx="14615">
                  <c:v>14615</c:v>
                </c:pt>
                <c:pt idx="14616">
                  <c:v>14616</c:v>
                </c:pt>
                <c:pt idx="14617">
                  <c:v>14617</c:v>
                </c:pt>
                <c:pt idx="14618">
                  <c:v>14618</c:v>
                </c:pt>
                <c:pt idx="14619">
                  <c:v>14619</c:v>
                </c:pt>
                <c:pt idx="14620">
                  <c:v>14620</c:v>
                </c:pt>
                <c:pt idx="14621">
                  <c:v>14621</c:v>
                </c:pt>
                <c:pt idx="14622">
                  <c:v>14622</c:v>
                </c:pt>
                <c:pt idx="14623">
                  <c:v>14623</c:v>
                </c:pt>
                <c:pt idx="14624">
                  <c:v>14624</c:v>
                </c:pt>
                <c:pt idx="14625">
                  <c:v>14625</c:v>
                </c:pt>
                <c:pt idx="14626">
                  <c:v>14626</c:v>
                </c:pt>
                <c:pt idx="14627">
                  <c:v>14627</c:v>
                </c:pt>
                <c:pt idx="14628">
                  <c:v>14628</c:v>
                </c:pt>
                <c:pt idx="14629">
                  <c:v>14629</c:v>
                </c:pt>
                <c:pt idx="14630">
                  <c:v>14630</c:v>
                </c:pt>
                <c:pt idx="14631">
                  <c:v>14631</c:v>
                </c:pt>
                <c:pt idx="14632">
                  <c:v>14632</c:v>
                </c:pt>
                <c:pt idx="14633">
                  <c:v>14633</c:v>
                </c:pt>
                <c:pt idx="14634">
                  <c:v>14634</c:v>
                </c:pt>
                <c:pt idx="14635">
                  <c:v>14635</c:v>
                </c:pt>
                <c:pt idx="14636">
                  <c:v>14636</c:v>
                </c:pt>
                <c:pt idx="14637">
                  <c:v>14637</c:v>
                </c:pt>
                <c:pt idx="14638">
                  <c:v>14638</c:v>
                </c:pt>
                <c:pt idx="14639">
                  <c:v>14639</c:v>
                </c:pt>
                <c:pt idx="14640">
                  <c:v>14640</c:v>
                </c:pt>
                <c:pt idx="14641">
                  <c:v>14641</c:v>
                </c:pt>
                <c:pt idx="14642">
                  <c:v>14642</c:v>
                </c:pt>
                <c:pt idx="14643">
                  <c:v>14643</c:v>
                </c:pt>
                <c:pt idx="14644">
                  <c:v>14644</c:v>
                </c:pt>
                <c:pt idx="14645">
                  <c:v>14645</c:v>
                </c:pt>
                <c:pt idx="14646">
                  <c:v>14646</c:v>
                </c:pt>
                <c:pt idx="14647">
                  <c:v>14647</c:v>
                </c:pt>
                <c:pt idx="14648">
                  <c:v>14648</c:v>
                </c:pt>
                <c:pt idx="14649">
                  <c:v>14649</c:v>
                </c:pt>
                <c:pt idx="14650">
                  <c:v>14650</c:v>
                </c:pt>
                <c:pt idx="14651">
                  <c:v>14651</c:v>
                </c:pt>
                <c:pt idx="14652">
                  <c:v>14652</c:v>
                </c:pt>
                <c:pt idx="14653">
                  <c:v>14653</c:v>
                </c:pt>
                <c:pt idx="14654">
                  <c:v>14654</c:v>
                </c:pt>
                <c:pt idx="14655">
                  <c:v>14655</c:v>
                </c:pt>
                <c:pt idx="14656">
                  <c:v>14656</c:v>
                </c:pt>
                <c:pt idx="14657">
                  <c:v>14657</c:v>
                </c:pt>
                <c:pt idx="14658">
                  <c:v>14658</c:v>
                </c:pt>
                <c:pt idx="14659">
                  <c:v>14659</c:v>
                </c:pt>
                <c:pt idx="14660">
                  <c:v>14660</c:v>
                </c:pt>
                <c:pt idx="14661">
                  <c:v>14661</c:v>
                </c:pt>
                <c:pt idx="14662">
                  <c:v>14662</c:v>
                </c:pt>
                <c:pt idx="14663">
                  <c:v>14663</c:v>
                </c:pt>
                <c:pt idx="14664">
                  <c:v>14664</c:v>
                </c:pt>
                <c:pt idx="14665">
                  <c:v>14665</c:v>
                </c:pt>
                <c:pt idx="14666">
                  <c:v>14666</c:v>
                </c:pt>
                <c:pt idx="14667">
                  <c:v>14667</c:v>
                </c:pt>
                <c:pt idx="14668">
                  <c:v>14668</c:v>
                </c:pt>
                <c:pt idx="14669">
                  <c:v>14669</c:v>
                </c:pt>
                <c:pt idx="14670">
                  <c:v>14670</c:v>
                </c:pt>
                <c:pt idx="14671">
                  <c:v>14671</c:v>
                </c:pt>
                <c:pt idx="14672">
                  <c:v>14672</c:v>
                </c:pt>
                <c:pt idx="14673">
                  <c:v>14673</c:v>
                </c:pt>
                <c:pt idx="14674">
                  <c:v>14674</c:v>
                </c:pt>
                <c:pt idx="14675">
                  <c:v>14675</c:v>
                </c:pt>
                <c:pt idx="14676">
                  <c:v>14676</c:v>
                </c:pt>
                <c:pt idx="14677">
                  <c:v>14677</c:v>
                </c:pt>
                <c:pt idx="14678">
                  <c:v>14678</c:v>
                </c:pt>
                <c:pt idx="14679">
                  <c:v>14679</c:v>
                </c:pt>
                <c:pt idx="14680">
                  <c:v>14680</c:v>
                </c:pt>
                <c:pt idx="14681">
                  <c:v>14681</c:v>
                </c:pt>
                <c:pt idx="14682">
                  <c:v>14682</c:v>
                </c:pt>
                <c:pt idx="14683">
                  <c:v>14683</c:v>
                </c:pt>
                <c:pt idx="14684">
                  <c:v>14684</c:v>
                </c:pt>
                <c:pt idx="14685">
                  <c:v>14685</c:v>
                </c:pt>
                <c:pt idx="14686">
                  <c:v>14686</c:v>
                </c:pt>
                <c:pt idx="14687">
                  <c:v>14687</c:v>
                </c:pt>
                <c:pt idx="14688">
                  <c:v>14688</c:v>
                </c:pt>
                <c:pt idx="14689">
                  <c:v>14689</c:v>
                </c:pt>
                <c:pt idx="14690">
                  <c:v>14690</c:v>
                </c:pt>
                <c:pt idx="14691">
                  <c:v>14691</c:v>
                </c:pt>
                <c:pt idx="14692">
                  <c:v>14692</c:v>
                </c:pt>
                <c:pt idx="14693">
                  <c:v>14693</c:v>
                </c:pt>
                <c:pt idx="14694">
                  <c:v>14694</c:v>
                </c:pt>
                <c:pt idx="14695">
                  <c:v>14695</c:v>
                </c:pt>
                <c:pt idx="14696">
                  <c:v>14696</c:v>
                </c:pt>
                <c:pt idx="14697">
                  <c:v>14697</c:v>
                </c:pt>
                <c:pt idx="14698">
                  <c:v>14698</c:v>
                </c:pt>
                <c:pt idx="14699">
                  <c:v>14699</c:v>
                </c:pt>
                <c:pt idx="14700">
                  <c:v>14700</c:v>
                </c:pt>
                <c:pt idx="14701">
                  <c:v>14701</c:v>
                </c:pt>
                <c:pt idx="14702">
                  <c:v>14702</c:v>
                </c:pt>
                <c:pt idx="14703">
                  <c:v>14703</c:v>
                </c:pt>
                <c:pt idx="14704">
                  <c:v>14704</c:v>
                </c:pt>
                <c:pt idx="14705">
                  <c:v>14705</c:v>
                </c:pt>
                <c:pt idx="14706">
                  <c:v>14706</c:v>
                </c:pt>
                <c:pt idx="14707">
                  <c:v>14707</c:v>
                </c:pt>
                <c:pt idx="14708">
                  <c:v>14708</c:v>
                </c:pt>
                <c:pt idx="14709">
                  <c:v>14709</c:v>
                </c:pt>
                <c:pt idx="14710">
                  <c:v>14710</c:v>
                </c:pt>
                <c:pt idx="14711">
                  <c:v>14711</c:v>
                </c:pt>
                <c:pt idx="14712">
                  <c:v>14712</c:v>
                </c:pt>
                <c:pt idx="14713">
                  <c:v>14713</c:v>
                </c:pt>
                <c:pt idx="14714">
                  <c:v>14714</c:v>
                </c:pt>
                <c:pt idx="14715">
                  <c:v>14715</c:v>
                </c:pt>
                <c:pt idx="14716">
                  <c:v>14716</c:v>
                </c:pt>
                <c:pt idx="14717">
                  <c:v>14717</c:v>
                </c:pt>
                <c:pt idx="14718">
                  <c:v>14718</c:v>
                </c:pt>
                <c:pt idx="14719">
                  <c:v>14719</c:v>
                </c:pt>
                <c:pt idx="14720">
                  <c:v>14720</c:v>
                </c:pt>
                <c:pt idx="14721">
                  <c:v>14721</c:v>
                </c:pt>
                <c:pt idx="14722">
                  <c:v>14722</c:v>
                </c:pt>
                <c:pt idx="14723">
                  <c:v>14723</c:v>
                </c:pt>
                <c:pt idx="14724">
                  <c:v>14724</c:v>
                </c:pt>
                <c:pt idx="14725">
                  <c:v>14725</c:v>
                </c:pt>
                <c:pt idx="14726">
                  <c:v>14726</c:v>
                </c:pt>
                <c:pt idx="14727">
                  <c:v>14727</c:v>
                </c:pt>
                <c:pt idx="14728">
                  <c:v>14728</c:v>
                </c:pt>
                <c:pt idx="14729">
                  <c:v>14729</c:v>
                </c:pt>
                <c:pt idx="14730">
                  <c:v>14730</c:v>
                </c:pt>
                <c:pt idx="14731">
                  <c:v>14731</c:v>
                </c:pt>
                <c:pt idx="14732">
                  <c:v>14732</c:v>
                </c:pt>
                <c:pt idx="14733">
                  <c:v>14733</c:v>
                </c:pt>
                <c:pt idx="14734">
                  <c:v>14734</c:v>
                </c:pt>
                <c:pt idx="14735">
                  <c:v>14735</c:v>
                </c:pt>
                <c:pt idx="14736">
                  <c:v>14736</c:v>
                </c:pt>
                <c:pt idx="14737">
                  <c:v>14737</c:v>
                </c:pt>
                <c:pt idx="14738">
                  <c:v>14738</c:v>
                </c:pt>
                <c:pt idx="14739">
                  <c:v>14739</c:v>
                </c:pt>
                <c:pt idx="14740">
                  <c:v>14740</c:v>
                </c:pt>
                <c:pt idx="14741">
                  <c:v>14741</c:v>
                </c:pt>
                <c:pt idx="14742">
                  <c:v>14742</c:v>
                </c:pt>
                <c:pt idx="14743">
                  <c:v>14743</c:v>
                </c:pt>
                <c:pt idx="14744">
                  <c:v>14744</c:v>
                </c:pt>
                <c:pt idx="14745">
                  <c:v>14745</c:v>
                </c:pt>
                <c:pt idx="14746">
                  <c:v>14746</c:v>
                </c:pt>
                <c:pt idx="14747">
                  <c:v>14747</c:v>
                </c:pt>
                <c:pt idx="14748">
                  <c:v>14748</c:v>
                </c:pt>
                <c:pt idx="14749">
                  <c:v>14749</c:v>
                </c:pt>
                <c:pt idx="14750">
                  <c:v>14750</c:v>
                </c:pt>
                <c:pt idx="14751">
                  <c:v>14751</c:v>
                </c:pt>
                <c:pt idx="14752">
                  <c:v>14752</c:v>
                </c:pt>
                <c:pt idx="14753">
                  <c:v>14753</c:v>
                </c:pt>
                <c:pt idx="14754">
                  <c:v>14754</c:v>
                </c:pt>
                <c:pt idx="14755">
                  <c:v>14755</c:v>
                </c:pt>
                <c:pt idx="14756">
                  <c:v>14756</c:v>
                </c:pt>
                <c:pt idx="14757">
                  <c:v>14757</c:v>
                </c:pt>
                <c:pt idx="14758">
                  <c:v>14758</c:v>
                </c:pt>
                <c:pt idx="14759">
                  <c:v>14759</c:v>
                </c:pt>
                <c:pt idx="14760">
                  <c:v>14760</c:v>
                </c:pt>
                <c:pt idx="14761">
                  <c:v>14761</c:v>
                </c:pt>
                <c:pt idx="14762">
                  <c:v>14762</c:v>
                </c:pt>
                <c:pt idx="14763">
                  <c:v>14763</c:v>
                </c:pt>
                <c:pt idx="14764">
                  <c:v>14764</c:v>
                </c:pt>
                <c:pt idx="14765">
                  <c:v>14765</c:v>
                </c:pt>
                <c:pt idx="14766">
                  <c:v>14766</c:v>
                </c:pt>
                <c:pt idx="14767">
                  <c:v>14767</c:v>
                </c:pt>
                <c:pt idx="14768">
                  <c:v>14768</c:v>
                </c:pt>
                <c:pt idx="14769">
                  <c:v>14769</c:v>
                </c:pt>
                <c:pt idx="14770">
                  <c:v>14770</c:v>
                </c:pt>
                <c:pt idx="14771">
                  <c:v>14771</c:v>
                </c:pt>
                <c:pt idx="14772">
                  <c:v>14772</c:v>
                </c:pt>
                <c:pt idx="14773">
                  <c:v>14773</c:v>
                </c:pt>
                <c:pt idx="14774">
                  <c:v>14774</c:v>
                </c:pt>
                <c:pt idx="14775">
                  <c:v>14775</c:v>
                </c:pt>
                <c:pt idx="14776">
                  <c:v>14776</c:v>
                </c:pt>
                <c:pt idx="14777">
                  <c:v>14777</c:v>
                </c:pt>
                <c:pt idx="14778">
                  <c:v>14778</c:v>
                </c:pt>
                <c:pt idx="14779">
                  <c:v>14779</c:v>
                </c:pt>
                <c:pt idx="14780">
                  <c:v>14780</c:v>
                </c:pt>
                <c:pt idx="14781">
                  <c:v>14781</c:v>
                </c:pt>
                <c:pt idx="14782">
                  <c:v>14782</c:v>
                </c:pt>
                <c:pt idx="14783">
                  <c:v>14783</c:v>
                </c:pt>
                <c:pt idx="14784">
                  <c:v>14784</c:v>
                </c:pt>
                <c:pt idx="14785">
                  <c:v>14785</c:v>
                </c:pt>
                <c:pt idx="14786">
                  <c:v>14786</c:v>
                </c:pt>
                <c:pt idx="14787">
                  <c:v>14787</c:v>
                </c:pt>
                <c:pt idx="14788">
                  <c:v>14788</c:v>
                </c:pt>
                <c:pt idx="14789">
                  <c:v>14789</c:v>
                </c:pt>
                <c:pt idx="14790">
                  <c:v>14790</c:v>
                </c:pt>
                <c:pt idx="14791">
                  <c:v>14791</c:v>
                </c:pt>
                <c:pt idx="14792">
                  <c:v>14792</c:v>
                </c:pt>
                <c:pt idx="14793">
                  <c:v>14793</c:v>
                </c:pt>
                <c:pt idx="14794">
                  <c:v>14794</c:v>
                </c:pt>
                <c:pt idx="14795">
                  <c:v>14795</c:v>
                </c:pt>
                <c:pt idx="14796">
                  <c:v>14796</c:v>
                </c:pt>
                <c:pt idx="14797">
                  <c:v>14797</c:v>
                </c:pt>
                <c:pt idx="14798">
                  <c:v>14798</c:v>
                </c:pt>
                <c:pt idx="14799">
                  <c:v>14799</c:v>
                </c:pt>
                <c:pt idx="14800">
                  <c:v>14800</c:v>
                </c:pt>
                <c:pt idx="14801">
                  <c:v>14801</c:v>
                </c:pt>
                <c:pt idx="14802">
                  <c:v>14802</c:v>
                </c:pt>
                <c:pt idx="14803">
                  <c:v>14803</c:v>
                </c:pt>
                <c:pt idx="14804">
                  <c:v>14804</c:v>
                </c:pt>
                <c:pt idx="14805">
                  <c:v>14805</c:v>
                </c:pt>
                <c:pt idx="14806">
                  <c:v>14806</c:v>
                </c:pt>
                <c:pt idx="14807">
                  <c:v>14807</c:v>
                </c:pt>
                <c:pt idx="14808">
                  <c:v>14808</c:v>
                </c:pt>
                <c:pt idx="14809">
                  <c:v>14809</c:v>
                </c:pt>
                <c:pt idx="14810">
                  <c:v>14810</c:v>
                </c:pt>
                <c:pt idx="14811">
                  <c:v>14811</c:v>
                </c:pt>
                <c:pt idx="14812">
                  <c:v>14812</c:v>
                </c:pt>
                <c:pt idx="14813">
                  <c:v>14813</c:v>
                </c:pt>
                <c:pt idx="14814">
                  <c:v>14814</c:v>
                </c:pt>
                <c:pt idx="14815">
                  <c:v>14815</c:v>
                </c:pt>
                <c:pt idx="14816">
                  <c:v>14816</c:v>
                </c:pt>
                <c:pt idx="14817">
                  <c:v>14817</c:v>
                </c:pt>
                <c:pt idx="14818">
                  <c:v>14818</c:v>
                </c:pt>
                <c:pt idx="14819">
                  <c:v>14819</c:v>
                </c:pt>
                <c:pt idx="14820">
                  <c:v>14820</c:v>
                </c:pt>
                <c:pt idx="14821">
                  <c:v>14821</c:v>
                </c:pt>
                <c:pt idx="14822">
                  <c:v>14822</c:v>
                </c:pt>
                <c:pt idx="14823">
                  <c:v>14823</c:v>
                </c:pt>
                <c:pt idx="14824">
                  <c:v>14824</c:v>
                </c:pt>
                <c:pt idx="14825">
                  <c:v>14825</c:v>
                </c:pt>
                <c:pt idx="14826">
                  <c:v>14826</c:v>
                </c:pt>
                <c:pt idx="14827">
                  <c:v>14827</c:v>
                </c:pt>
                <c:pt idx="14828">
                  <c:v>14828</c:v>
                </c:pt>
                <c:pt idx="14829">
                  <c:v>14829</c:v>
                </c:pt>
                <c:pt idx="14830">
                  <c:v>14830</c:v>
                </c:pt>
                <c:pt idx="14831">
                  <c:v>14831</c:v>
                </c:pt>
                <c:pt idx="14832">
                  <c:v>14832</c:v>
                </c:pt>
                <c:pt idx="14833">
                  <c:v>14833</c:v>
                </c:pt>
                <c:pt idx="14834">
                  <c:v>14834</c:v>
                </c:pt>
                <c:pt idx="14835">
                  <c:v>14835</c:v>
                </c:pt>
                <c:pt idx="14836">
                  <c:v>14836</c:v>
                </c:pt>
                <c:pt idx="14837">
                  <c:v>14837</c:v>
                </c:pt>
                <c:pt idx="14838">
                  <c:v>14838</c:v>
                </c:pt>
                <c:pt idx="14839">
                  <c:v>14839</c:v>
                </c:pt>
                <c:pt idx="14840">
                  <c:v>14840</c:v>
                </c:pt>
                <c:pt idx="14841">
                  <c:v>14841</c:v>
                </c:pt>
                <c:pt idx="14842">
                  <c:v>14842</c:v>
                </c:pt>
                <c:pt idx="14843">
                  <c:v>14843</c:v>
                </c:pt>
                <c:pt idx="14844">
                  <c:v>14844</c:v>
                </c:pt>
                <c:pt idx="14845">
                  <c:v>14845</c:v>
                </c:pt>
                <c:pt idx="14846">
                  <c:v>14846</c:v>
                </c:pt>
                <c:pt idx="14847">
                  <c:v>14847</c:v>
                </c:pt>
                <c:pt idx="14848">
                  <c:v>14848</c:v>
                </c:pt>
                <c:pt idx="14849">
                  <c:v>14849</c:v>
                </c:pt>
                <c:pt idx="14850">
                  <c:v>14850</c:v>
                </c:pt>
                <c:pt idx="14851">
                  <c:v>14851</c:v>
                </c:pt>
                <c:pt idx="14852">
                  <c:v>14852</c:v>
                </c:pt>
                <c:pt idx="14853">
                  <c:v>14853</c:v>
                </c:pt>
                <c:pt idx="14854">
                  <c:v>14854</c:v>
                </c:pt>
                <c:pt idx="14855">
                  <c:v>14855</c:v>
                </c:pt>
                <c:pt idx="14856">
                  <c:v>14856</c:v>
                </c:pt>
                <c:pt idx="14857">
                  <c:v>14857</c:v>
                </c:pt>
                <c:pt idx="14858">
                  <c:v>14858</c:v>
                </c:pt>
                <c:pt idx="14859">
                  <c:v>14859</c:v>
                </c:pt>
                <c:pt idx="14860">
                  <c:v>14860</c:v>
                </c:pt>
                <c:pt idx="14861">
                  <c:v>14861</c:v>
                </c:pt>
                <c:pt idx="14862">
                  <c:v>14862</c:v>
                </c:pt>
                <c:pt idx="14863">
                  <c:v>14863</c:v>
                </c:pt>
                <c:pt idx="14864">
                  <c:v>14864</c:v>
                </c:pt>
                <c:pt idx="14865">
                  <c:v>14865</c:v>
                </c:pt>
                <c:pt idx="14866">
                  <c:v>14866</c:v>
                </c:pt>
                <c:pt idx="14867">
                  <c:v>14867</c:v>
                </c:pt>
                <c:pt idx="14868">
                  <c:v>14868</c:v>
                </c:pt>
                <c:pt idx="14869">
                  <c:v>14869</c:v>
                </c:pt>
                <c:pt idx="14870">
                  <c:v>14870</c:v>
                </c:pt>
                <c:pt idx="14871">
                  <c:v>14871</c:v>
                </c:pt>
                <c:pt idx="14872">
                  <c:v>14872</c:v>
                </c:pt>
                <c:pt idx="14873">
                  <c:v>14873</c:v>
                </c:pt>
                <c:pt idx="14874">
                  <c:v>14874</c:v>
                </c:pt>
                <c:pt idx="14875">
                  <c:v>14875</c:v>
                </c:pt>
                <c:pt idx="14876">
                  <c:v>14876</c:v>
                </c:pt>
                <c:pt idx="14877">
                  <c:v>14877</c:v>
                </c:pt>
                <c:pt idx="14878">
                  <c:v>14878</c:v>
                </c:pt>
                <c:pt idx="14879">
                  <c:v>14879</c:v>
                </c:pt>
                <c:pt idx="14880">
                  <c:v>14880</c:v>
                </c:pt>
                <c:pt idx="14881">
                  <c:v>14881</c:v>
                </c:pt>
                <c:pt idx="14882">
                  <c:v>14882</c:v>
                </c:pt>
                <c:pt idx="14883">
                  <c:v>14883</c:v>
                </c:pt>
                <c:pt idx="14884">
                  <c:v>14884</c:v>
                </c:pt>
                <c:pt idx="14885">
                  <c:v>14885</c:v>
                </c:pt>
                <c:pt idx="14886">
                  <c:v>14886</c:v>
                </c:pt>
                <c:pt idx="14887">
                  <c:v>14887</c:v>
                </c:pt>
                <c:pt idx="14888">
                  <c:v>14888</c:v>
                </c:pt>
                <c:pt idx="14889">
                  <c:v>14889</c:v>
                </c:pt>
                <c:pt idx="14890">
                  <c:v>14890</c:v>
                </c:pt>
                <c:pt idx="14891">
                  <c:v>14891</c:v>
                </c:pt>
                <c:pt idx="14892">
                  <c:v>14892</c:v>
                </c:pt>
                <c:pt idx="14893">
                  <c:v>14893</c:v>
                </c:pt>
                <c:pt idx="14894">
                  <c:v>14894</c:v>
                </c:pt>
                <c:pt idx="14895">
                  <c:v>14895</c:v>
                </c:pt>
                <c:pt idx="14896">
                  <c:v>14896</c:v>
                </c:pt>
                <c:pt idx="14897">
                  <c:v>14897</c:v>
                </c:pt>
                <c:pt idx="14898">
                  <c:v>14898</c:v>
                </c:pt>
                <c:pt idx="14899">
                  <c:v>14899</c:v>
                </c:pt>
                <c:pt idx="14900">
                  <c:v>14900</c:v>
                </c:pt>
                <c:pt idx="14901">
                  <c:v>14901</c:v>
                </c:pt>
                <c:pt idx="14902">
                  <c:v>14902</c:v>
                </c:pt>
                <c:pt idx="14903">
                  <c:v>14903</c:v>
                </c:pt>
                <c:pt idx="14904">
                  <c:v>14904</c:v>
                </c:pt>
                <c:pt idx="14905">
                  <c:v>14905</c:v>
                </c:pt>
                <c:pt idx="14906">
                  <c:v>14906</c:v>
                </c:pt>
                <c:pt idx="14907">
                  <c:v>14907</c:v>
                </c:pt>
                <c:pt idx="14908">
                  <c:v>14908</c:v>
                </c:pt>
                <c:pt idx="14909">
                  <c:v>14909</c:v>
                </c:pt>
                <c:pt idx="14910">
                  <c:v>14910</c:v>
                </c:pt>
                <c:pt idx="14911">
                  <c:v>14911</c:v>
                </c:pt>
                <c:pt idx="14912">
                  <c:v>14912</c:v>
                </c:pt>
                <c:pt idx="14913">
                  <c:v>14913</c:v>
                </c:pt>
                <c:pt idx="14914">
                  <c:v>14914</c:v>
                </c:pt>
                <c:pt idx="14915">
                  <c:v>14915</c:v>
                </c:pt>
                <c:pt idx="14916">
                  <c:v>14916</c:v>
                </c:pt>
                <c:pt idx="14917">
                  <c:v>14917</c:v>
                </c:pt>
                <c:pt idx="14918">
                  <c:v>14918</c:v>
                </c:pt>
                <c:pt idx="14919">
                  <c:v>14919</c:v>
                </c:pt>
                <c:pt idx="14920">
                  <c:v>14920</c:v>
                </c:pt>
                <c:pt idx="14921">
                  <c:v>14921</c:v>
                </c:pt>
                <c:pt idx="14922">
                  <c:v>14922</c:v>
                </c:pt>
                <c:pt idx="14923">
                  <c:v>14923</c:v>
                </c:pt>
                <c:pt idx="14924">
                  <c:v>14924</c:v>
                </c:pt>
                <c:pt idx="14925">
                  <c:v>14925</c:v>
                </c:pt>
                <c:pt idx="14926">
                  <c:v>14926</c:v>
                </c:pt>
                <c:pt idx="14927">
                  <c:v>14927</c:v>
                </c:pt>
                <c:pt idx="14928">
                  <c:v>14928</c:v>
                </c:pt>
                <c:pt idx="14929">
                  <c:v>14929</c:v>
                </c:pt>
                <c:pt idx="14930">
                  <c:v>14930</c:v>
                </c:pt>
                <c:pt idx="14931">
                  <c:v>14931</c:v>
                </c:pt>
                <c:pt idx="14932">
                  <c:v>14932</c:v>
                </c:pt>
                <c:pt idx="14933">
                  <c:v>14933</c:v>
                </c:pt>
                <c:pt idx="14934">
                  <c:v>14934</c:v>
                </c:pt>
                <c:pt idx="14935">
                  <c:v>14935</c:v>
                </c:pt>
                <c:pt idx="14936">
                  <c:v>14936</c:v>
                </c:pt>
                <c:pt idx="14937">
                  <c:v>14937</c:v>
                </c:pt>
                <c:pt idx="14938">
                  <c:v>14938</c:v>
                </c:pt>
                <c:pt idx="14939">
                  <c:v>14939</c:v>
                </c:pt>
                <c:pt idx="14940">
                  <c:v>14940</c:v>
                </c:pt>
                <c:pt idx="14941">
                  <c:v>14941</c:v>
                </c:pt>
                <c:pt idx="14942">
                  <c:v>14942</c:v>
                </c:pt>
                <c:pt idx="14943">
                  <c:v>14943</c:v>
                </c:pt>
                <c:pt idx="14944">
                  <c:v>14944</c:v>
                </c:pt>
                <c:pt idx="14945">
                  <c:v>14945</c:v>
                </c:pt>
                <c:pt idx="14946">
                  <c:v>14946</c:v>
                </c:pt>
                <c:pt idx="14947">
                  <c:v>14947</c:v>
                </c:pt>
                <c:pt idx="14948">
                  <c:v>14948</c:v>
                </c:pt>
                <c:pt idx="14949">
                  <c:v>14949</c:v>
                </c:pt>
                <c:pt idx="14950">
                  <c:v>14950</c:v>
                </c:pt>
                <c:pt idx="14951">
                  <c:v>14951</c:v>
                </c:pt>
                <c:pt idx="14952">
                  <c:v>14952</c:v>
                </c:pt>
                <c:pt idx="14953">
                  <c:v>14953</c:v>
                </c:pt>
                <c:pt idx="14954">
                  <c:v>14954</c:v>
                </c:pt>
                <c:pt idx="14955">
                  <c:v>14955</c:v>
                </c:pt>
                <c:pt idx="14956">
                  <c:v>14956</c:v>
                </c:pt>
                <c:pt idx="14957">
                  <c:v>14957</c:v>
                </c:pt>
                <c:pt idx="14958">
                  <c:v>14958</c:v>
                </c:pt>
                <c:pt idx="14959">
                  <c:v>14959</c:v>
                </c:pt>
                <c:pt idx="14960">
                  <c:v>14960</c:v>
                </c:pt>
                <c:pt idx="14961">
                  <c:v>14961</c:v>
                </c:pt>
                <c:pt idx="14962">
                  <c:v>14962</c:v>
                </c:pt>
                <c:pt idx="14963">
                  <c:v>14963</c:v>
                </c:pt>
                <c:pt idx="14964">
                  <c:v>14964</c:v>
                </c:pt>
                <c:pt idx="14965">
                  <c:v>14965</c:v>
                </c:pt>
                <c:pt idx="14966">
                  <c:v>14966</c:v>
                </c:pt>
                <c:pt idx="14967">
                  <c:v>14967</c:v>
                </c:pt>
                <c:pt idx="14968">
                  <c:v>14968</c:v>
                </c:pt>
                <c:pt idx="14969">
                  <c:v>14969</c:v>
                </c:pt>
                <c:pt idx="14970">
                  <c:v>14970</c:v>
                </c:pt>
                <c:pt idx="14971">
                  <c:v>14971</c:v>
                </c:pt>
                <c:pt idx="14972">
                  <c:v>14972</c:v>
                </c:pt>
                <c:pt idx="14973">
                  <c:v>14973</c:v>
                </c:pt>
                <c:pt idx="14974">
                  <c:v>14974</c:v>
                </c:pt>
                <c:pt idx="14975">
                  <c:v>14975</c:v>
                </c:pt>
                <c:pt idx="14976">
                  <c:v>14976</c:v>
                </c:pt>
                <c:pt idx="14977">
                  <c:v>14977</c:v>
                </c:pt>
                <c:pt idx="14978">
                  <c:v>14978</c:v>
                </c:pt>
                <c:pt idx="14979">
                  <c:v>14979</c:v>
                </c:pt>
                <c:pt idx="14980">
                  <c:v>14980</c:v>
                </c:pt>
                <c:pt idx="14981">
                  <c:v>14981</c:v>
                </c:pt>
                <c:pt idx="14982">
                  <c:v>14982</c:v>
                </c:pt>
                <c:pt idx="14983">
                  <c:v>14983</c:v>
                </c:pt>
                <c:pt idx="14984">
                  <c:v>14984</c:v>
                </c:pt>
                <c:pt idx="14985">
                  <c:v>14985</c:v>
                </c:pt>
                <c:pt idx="14986">
                  <c:v>14986</c:v>
                </c:pt>
                <c:pt idx="14987">
                  <c:v>14987</c:v>
                </c:pt>
                <c:pt idx="14988">
                  <c:v>14988</c:v>
                </c:pt>
                <c:pt idx="14989">
                  <c:v>14989</c:v>
                </c:pt>
                <c:pt idx="14990">
                  <c:v>14990</c:v>
                </c:pt>
                <c:pt idx="14991">
                  <c:v>14991</c:v>
                </c:pt>
                <c:pt idx="14992">
                  <c:v>14992</c:v>
                </c:pt>
                <c:pt idx="14993">
                  <c:v>14993</c:v>
                </c:pt>
                <c:pt idx="14994">
                  <c:v>14994</c:v>
                </c:pt>
                <c:pt idx="14995">
                  <c:v>14995</c:v>
                </c:pt>
                <c:pt idx="14996">
                  <c:v>14996</c:v>
                </c:pt>
                <c:pt idx="14997">
                  <c:v>14997</c:v>
                </c:pt>
                <c:pt idx="14998">
                  <c:v>14998</c:v>
                </c:pt>
                <c:pt idx="14999">
                  <c:v>14999</c:v>
                </c:pt>
                <c:pt idx="15000">
                  <c:v>15000</c:v>
                </c:pt>
                <c:pt idx="15001">
                  <c:v>15001</c:v>
                </c:pt>
                <c:pt idx="15002">
                  <c:v>15002</c:v>
                </c:pt>
                <c:pt idx="15003">
                  <c:v>15003</c:v>
                </c:pt>
                <c:pt idx="15004">
                  <c:v>15004</c:v>
                </c:pt>
                <c:pt idx="15005">
                  <c:v>15005</c:v>
                </c:pt>
                <c:pt idx="15006">
                  <c:v>15006</c:v>
                </c:pt>
                <c:pt idx="15007">
                  <c:v>15007</c:v>
                </c:pt>
                <c:pt idx="15008">
                  <c:v>15008</c:v>
                </c:pt>
                <c:pt idx="15009">
                  <c:v>15009</c:v>
                </c:pt>
                <c:pt idx="15010">
                  <c:v>15010</c:v>
                </c:pt>
                <c:pt idx="15011">
                  <c:v>15011</c:v>
                </c:pt>
                <c:pt idx="15012">
                  <c:v>15012</c:v>
                </c:pt>
                <c:pt idx="15013">
                  <c:v>15013</c:v>
                </c:pt>
                <c:pt idx="15014">
                  <c:v>15014</c:v>
                </c:pt>
                <c:pt idx="15015">
                  <c:v>15015</c:v>
                </c:pt>
                <c:pt idx="15016">
                  <c:v>15016</c:v>
                </c:pt>
                <c:pt idx="15017">
                  <c:v>15017</c:v>
                </c:pt>
                <c:pt idx="15018">
                  <c:v>15018</c:v>
                </c:pt>
                <c:pt idx="15019">
                  <c:v>15019</c:v>
                </c:pt>
                <c:pt idx="15020">
                  <c:v>15020</c:v>
                </c:pt>
                <c:pt idx="15021">
                  <c:v>15021</c:v>
                </c:pt>
                <c:pt idx="15022">
                  <c:v>15022</c:v>
                </c:pt>
                <c:pt idx="15023">
                  <c:v>15023</c:v>
                </c:pt>
                <c:pt idx="15024">
                  <c:v>15024</c:v>
                </c:pt>
                <c:pt idx="15025">
                  <c:v>15025</c:v>
                </c:pt>
                <c:pt idx="15026">
                  <c:v>15026</c:v>
                </c:pt>
                <c:pt idx="15027">
                  <c:v>15027</c:v>
                </c:pt>
                <c:pt idx="15028">
                  <c:v>15028</c:v>
                </c:pt>
                <c:pt idx="15029">
                  <c:v>15029</c:v>
                </c:pt>
                <c:pt idx="15030">
                  <c:v>15030</c:v>
                </c:pt>
                <c:pt idx="15031">
                  <c:v>15031</c:v>
                </c:pt>
                <c:pt idx="15032">
                  <c:v>15032</c:v>
                </c:pt>
                <c:pt idx="15033">
                  <c:v>15033</c:v>
                </c:pt>
                <c:pt idx="15034">
                  <c:v>15034</c:v>
                </c:pt>
                <c:pt idx="15035">
                  <c:v>15035</c:v>
                </c:pt>
                <c:pt idx="15036">
                  <c:v>15036</c:v>
                </c:pt>
                <c:pt idx="15037">
                  <c:v>15037</c:v>
                </c:pt>
                <c:pt idx="15038">
                  <c:v>15038</c:v>
                </c:pt>
                <c:pt idx="15039">
                  <c:v>15039</c:v>
                </c:pt>
                <c:pt idx="15040">
                  <c:v>15040</c:v>
                </c:pt>
                <c:pt idx="15041">
                  <c:v>15041</c:v>
                </c:pt>
                <c:pt idx="15042">
                  <c:v>15042</c:v>
                </c:pt>
                <c:pt idx="15043">
                  <c:v>15043</c:v>
                </c:pt>
                <c:pt idx="15044">
                  <c:v>15044</c:v>
                </c:pt>
                <c:pt idx="15045">
                  <c:v>15045</c:v>
                </c:pt>
                <c:pt idx="15046">
                  <c:v>15046</c:v>
                </c:pt>
                <c:pt idx="15047">
                  <c:v>15047</c:v>
                </c:pt>
                <c:pt idx="15048">
                  <c:v>15048</c:v>
                </c:pt>
                <c:pt idx="15049">
                  <c:v>15049</c:v>
                </c:pt>
                <c:pt idx="15050">
                  <c:v>15050</c:v>
                </c:pt>
                <c:pt idx="15051">
                  <c:v>15051</c:v>
                </c:pt>
                <c:pt idx="15052">
                  <c:v>15052</c:v>
                </c:pt>
                <c:pt idx="15053">
                  <c:v>15053</c:v>
                </c:pt>
                <c:pt idx="15054">
                  <c:v>15054</c:v>
                </c:pt>
                <c:pt idx="15055">
                  <c:v>15055</c:v>
                </c:pt>
                <c:pt idx="15056">
                  <c:v>15056</c:v>
                </c:pt>
                <c:pt idx="15057">
                  <c:v>15057</c:v>
                </c:pt>
                <c:pt idx="15058">
                  <c:v>15058</c:v>
                </c:pt>
                <c:pt idx="15059">
                  <c:v>15059</c:v>
                </c:pt>
                <c:pt idx="15060">
                  <c:v>15060</c:v>
                </c:pt>
                <c:pt idx="15061">
                  <c:v>15061</c:v>
                </c:pt>
                <c:pt idx="15062">
                  <c:v>15062</c:v>
                </c:pt>
                <c:pt idx="15063">
                  <c:v>15063</c:v>
                </c:pt>
                <c:pt idx="15064">
                  <c:v>15064</c:v>
                </c:pt>
                <c:pt idx="15065">
                  <c:v>15065</c:v>
                </c:pt>
                <c:pt idx="15066">
                  <c:v>15066</c:v>
                </c:pt>
                <c:pt idx="15067">
                  <c:v>15067</c:v>
                </c:pt>
                <c:pt idx="15068">
                  <c:v>15068</c:v>
                </c:pt>
                <c:pt idx="15069">
                  <c:v>15069</c:v>
                </c:pt>
                <c:pt idx="15070">
                  <c:v>15070</c:v>
                </c:pt>
                <c:pt idx="15071">
                  <c:v>15071</c:v>
                </c:pt>
                <c:pt idx="15072">
                  <c:v>15072</c:v>
                </c:pt>
                <c:pt idx="15073">
                  <c:v>15073</c:v>
                </c:pt>
                <c:pt idx="15074">
                  <c:v>15074</c:v>
                </c:pt>
                <c:pt idx="15075">
                  <c:v>15075</c:v>
                </c:pt>
                <c:pt idx="15076">
                  <c:v>15076</c:v>
                </c:pt>
                <c:pt idx="15077">
                  <c:v>15077</c:v>
                </c:pt>
                <c:pt idx="15078">
                  <c:v>15078</c:v>
                </c:pt>
                <c:pt idx="15079">
                  <c:v>15079</c:v>
                </c:pt>
                <c:pt idx="15080">
                  <c:v>15080</c:v>
                </c:pt>
                <c:pt idx="15081">
                  <c:v>15081</c:v>
                </c:pt>
                <c:pt idx="15082">
                  <c:v>15082</c:v>
                </c:pt>
                <c:pt idx="15083">
                  <c:v>15083</c:v>
                </c:pt>
                <c:pt idx="15084">
                  <c:v>15084</c:v>
                </c:pt>
                <c:pt idx="15085">
                  <c:v>15085</c:v>
                </c:pt>
                <c:pt idx="15086">
                  <c:v>15086</c:v>
                </c:pt>
                <c:pt idx="15087">
                  <c:v>15087</c:v>
                </c:pt>
                <c:pt idx="15088">
                  <c:v>15088</c:v>
                </c:pt>
                <c:pt idx="15089">
                  <c:v>15089</c:v>
                </c:pt>
                <c:pt idx="15090">
                  <c:v>15090</c:v>
                </c:pt>
                <c:pt idx="15091">
                  <c:v>15091</c:v>
                </c:pt>
                <c:pt idx="15092">
                  <c:v>15092</c:v>
                </c:pt>
                <c:pt idx="15093">
                  <c:v>15093</c:v>
                </c:pt>
                <c:pt idx="15094">
                  <c:v>15094</c:v>
                </c:pt>
                <c:pt idx="15095">
                  <c:v>15095</c:v>
                </c:pt>
                <c:pt idx="15096">
                  <c:v>15096</c:v>
                </c:pt>
                <c:pt idx="15097">
                  <c:v>15097</c:v>
                </c:pt>
                <c:pt idx="15098">
                  <c:v>15098</c:v>
                </c:pt>
                <c:pt idx="15099">
                  <c:v>15099</c:v>
                </c:pt>
                <c:pt idx="15100">
                  <c:v>15100</c:v>
                </c:pt>
                <c:pt idx="15101">
                  <c:v>15101</c:v>
                </c:pt>
                <c:pt idx="15102">
                  <c:v>15102</c:v>
                </c:pt>
                <c:pt idx="15103">
                  <c:v>15103</c:v>
                </c:pt>
                <c:pt idx="15104">
                  <c:v>15104</c:v>
                </c:pt>
                <c:pt idx="15105">
                  <c:v>15105</c:v>
                </c:pt>
                <c:pt idx="15106">
                  <c:v>15106</c:v>
                </c:pt>
                <c:pt idx="15107">
                  <c:v>15107</c:v>
                </c:pt>
                <c:pt idx="15108">
                  <c:v>15108</c:v>
                </c:pt>
                <c:pt idx="15109">
                  <c:v>15109</c:v>
                </c:pt>
                <c:pt idx="15110">
                  <c:v>15110</c:v>
                </c:pt>
                <c:pt idx="15111">
                  <c:v>15111</c:v>
                </c:pt>
                <c:pt idx="15112">
                  <c:v>15112</c:v>
                </c:pt>
                <c:pt idx="15113">
                  <c:v>15113</c:v>
                </c:pt>
                <c:pt idx="15114">
                  <c:v>15114</c:v>
                </c:pt>
                <c:pt idx="15115">
                  <c:v>15115</c:v>
                </c:pt>
                <c:pt idx="15116">
                  <c:v>15116</c:v>
                </c:pt>
                <c:pt idx="15117">
                  <c:v>15117</c:v>
                </c:pt>
                <c:pt idx="15118">
                  <c:v>15118</c:v>
                </c:pt>
                <c:pt idx="15119">
                  <c:v>15119</c:v>
                </c:pt>
                <c:pt idx="15120">
                  <c:v>15120</c:v>
                </c:pt>
                <c:pt idx="15121">
                  <c:v>15121</c:v>
                </c:pt>
                <c:pt idx="15122">
                  <c:v>15122</c:v>
                </c:pt>
                <c:pt idx="15123">
                  <c:v>15123</c:v>
                </c:pt>
                <c:pt idx="15124">
                  <c:v>15124</c:v>
                </c:pt>
                <c:pt idx="15125">
                  <c:v>15125</c:v>
                </c:pt>
                <c:pt idx="15126">
                  <c:v>15126</c:v>
                </c:pt>
                <c:pt idx="15127">
                  <c:v>15127</c:v>
                </c:pt>
                <c:pt idx="15128">
                  <c:v>15128</c:v>
                </c:pt>
                <c:pt idx="15129">
                  <c:v>15129</c:v>
                </c:pt>
                <c:pt idx="15130">
                  <c:v>15130</c:v>
                </c:pt>
                <c:pt idx="15131">
                  <c:v>15131</c:v>
                </c:pt>
                <c:pt idx="15132">
                  <c:v>15132</c:v>
                </c:pt>
                <c:pt idx="15133">
                  <c:v>15133</c:v>
                </c:pt>
                <c:pt idx="15134">
                  <c:v>15134</c:v>
                </c:pt>
                <c:pt idx="15135">
                  <c:v>15135</c:v>
                </c:pt>
                <c:pt idx="15136">
                  <c:v>15136</c:v>
                </c:pt>
                <c:pt idx="15137">
                  <c:v>15137</c:v>
                </c:pt>
                <c:pt idx="15138">
                  <c:v>15138</c:v>
                </c:pt>
                <c:pt idx="15139">
                  <c:v>15139</c:v>
                </c:pt>
                <c:pt idx="15140">
                  <c:v>15140</c:v>
                </c:pt>
                <c:pt idx="15141">
                  <c:v>15141</c:v>
                </c:pt>
                <c:pt idx="15142">
                  <c:v>15142</c:v>
                </c:pt>
                <c:pt idx="15143">
                  <c:v>15143</c:v>
                </c:pt>
                <c:pt idx="15144">
                  <c:v>15144</c:v>
                </c:pt>
                <c:pt idx="15145">
                  <c:v>15145</c:v>
                </c:pt>
                <c:pt idx="15146">
                  <c:v>15146</c:v>
                </c:pt>
                <c:pt idx="15147">
                  <c:v>15147</c:v>
                </c:pt>
                <c:pt idx="15148">
                  <c:v>15148</c:v>
                </c:pt>
                <c:pt idx="15149">
                  <c:v>15149</c:v>
                </c:pt>
                <c:pt idx="15150">
                  <c:v>15150</c:v>
                </c:pt>
                <c:pt idx="15151">
                  <c:v>15151</c:v>
                </c:pt>
                <c:pt idx="15152">
                  <c:v>15152</c:v>
                </c:pt>
                <c:pt idx="15153">
                  <c:v>15153</c:v>
                </c:pt>
                <c:pt idx="15154">
                  <c:v>15154</c:v>
                </c:pt>
                <c:pt idx="15155">
                  <c:v>15155</c:v>
                </c:pt>
                <c:pt idx="15156">
                  <c:v>15156</c:v>
                </c:pt>
                <c:pt idx="15157">
                  <c:v>15157</c:v>
                </c:pt>
                <c:pt idx="15158">
                  <c:v>15158</c:v>
                </c:pt>
                <c:pt idx="15159">
                  <c:v>15159</c:v>
                </c:pt>
                <c:pt idx="15160">
                  <c:v>15160</c:v>
                </c:pt>
                <c:pt idx="15161">
                  <c:v>15161</c:v>
                </c:pt>
                <c:pt idx="15162">
                  <c:v>15162</c:v>
                </c:pt>
                <c:pt idx="15163">
                  <c:v>15163</c:v>
                </c:pt>
                <c:pt idx="15164">
                  <c:v>15164</c:v>
                </c:pt>
                <c:pt idx="15165">
                  <c:v>15165</c:v>
                </c:pt>
                <c:pt idx="15166">
                  <c:v>15166</c:v>
                </c:pt>
                <c:pt idx="15167">
                  <c:v>15167</c:v>
                </c:pt>
                <c:pt idx="15168">
                  <c:v>15168</c:v>
                </c:pt>
                <c:pt idx="15169">
                  <c:v>15169</c:v>
                </c:pt>
                <c:pt idx="15170">
                  <c:v>15170</c:v>
                </c:pt>
                <c:pt idx="15171">
                  <c:v>15171</c:v>
                </c:pt>
                <c:pt idx="15172">
                  <c:v>15172</c:v>
                </c:pt>
                <c:pt idx="15173">
                  <c:v>15173</c:v>
                </c:pt>
                <c:pt idx="15174">
                  <c:v>15174</c:v>
                </c:pt>
                <c:pt idx="15175">
                  <c:v>15175</c:v>
                </c:pt>
                <c:pt idx="15176">
                  <c:v>15176</c:v>
                </c:pt>
                <c:pt idx="15177">
                  <c:v>15177</c:v>
                </c:pt>
                <c:pt idx="15178">
                  <c:v>15178</c:v>
                </c:pt>
                <c:pt idx="15179">
                  <c:v>15179</c:v>
                </c:pt>
                <c:pt idx="15180">
                  <c:v>15180</c:v>
                </c:pt>
                <c:pt idx="15181">
                  <c:v>15181</c:v>
                </c:pt>
                <c:pt idx="15182">
                  <c:v>15182</c:v>
                </c:pt>
                <c:pt idx="15183">
                  <c:v>15183</c:v>
                </c:pt>
                <c:pt idx="15184">
                  <c:v>15184</c:v>
                </c:pt>
                <c:pt idx="15185">
                  <c:v>15185</c:v>
                </c:pt>
                <c:pt idx="15186">
                  <c:v>15186</c:v>
                </c:pt>
                <c:pt idx="15187">
                  <c:v>15187</c:v>
                </c:pt>
                <c:pt idx="15188">
                  <c:v>15188</c:v>
                </c:pt>
                <c:pt idx="15189">
                  <c:v>15189</c:v>
                </c:pt>
                <c:pt idx="15190">
                  <c:v>15190</c:v>
                </c:pt>
                <c:pt idx="15191">
                  <c:v>15191</c:v>
                </c:pt>
                <c:pt idx="15192">
                  <c:v>15192</c:v>
                </c:pt>
                <c:pt idx="15193">
                  <c:v>15193</c:v>
                </c:pt>
                <c:pt idx="15194">
                  <c:v>15194</c:v>
                </c:pt>
                <c:pt idx="15195">
                  <c:v>15195</c:v>
                </c:pt>
                <c:pt idx="15196">
                  <c:v>15196</c:v>
                </c:pt>
                <c:pt idx="15197">
                  <c:v>15197</c:v>
                </c:pt>
                <c:pt idx="15198">
                  <c:v>15198</c:v>
                </c:pt>
                <c:pt idx="15199">
                  <c:v>15199</c:v>
                </c:pt>
                <c:pt idx="15200">
                  <c:v>15200</c:v>
                </c:pt>
                <c:pt idx="15201">
                  <c:v>15201</c:v>
                </c:pt>
                <c:pt idx="15202">
                  <c:v>15202</c:v>
                </c:pt>
                <c:pt idx="15203">
                  <c:v>15203</c:v>
                </c:pt>
                <c:pt idx="15204">
                  <c:v>15204</c:v>
                </c:pt>
                <c:pt idx="15205">
                  <c:v>15205</c:v>
                </c:pt>
                <c:pt idx="15206">
                  <c:v>15206</c:v>
                </c:pt>
                <c:pt idx="15207">
                  <c:v>15207</c:v>
                </c:pt>
                <c:pt idx="15208">
                  <c:v>15208</c:v>
                </c:pt>
                <c:pt idx="15209">
                  <c:v>15209</c:v>
                </c:pt>
                <c:pt idx="15210">
                  <c:v>15210</c:v>
                </c:pt>
                <c:pt idx="15211">
                  <c:v>15211</c:v>
                </c:pt>
                <c:pt idx="15212">
                  <c:v>15212</c:v>
                </c:pt>
                <c:pt idx="15213">
                  <c:v>15213</c:v>
                </c:pt>
                <c:pt idx="15214">
                  <c:v>15214</c:v>
                </c:pt>
                <c:pt idx="15215">
                  <c:v>15215</c:v>
                </c:pt>
                <c:pt idx="15216">
                  <c:v>15216</c:v>
                </c:pt>
                <c:pt idx="15217">
                  <c:v>15217</c:v>
                </c:pt>
                <c:pt idx="15218">
                  <c:v>15218</c:v>
                </c:pt>
                <c:pt idx="15219">
                  <c:v>15219</c:v>
                </c:pt>
                <c:pt idx="15220">
                  <c:v>15220</c:v>
                </c:pt>
                <c:pt idx="15221">
                  <c:v>15221</c:v>
                </c:pt>
                <c:pt idx="15222">
                  <c:v>15222</c:v>
                </c:pt>
                <c:pt idx="15223">
                  <c:v>15223</c:v>
                </c:pt>
                <c:pt idx="15224">
                  <c:v>15224</c:v>
                </c:pt>
                <c:pt idx="15225">
                  <c:v>15225</c:v>
                </c:pt>
                <c:pt idx="15226">
                  <c:v>15226</c:v>
                </c:pt>
                <c:pt idx="15227">
                  <c:v>15227</c:v>
                </c:pt>
                <c:pt idx="15228">
                  <c:v>15228</c:v>
                </c:pt>
                <c:pt idx="15229">
                  <c:v>15229</c:v>
                </c:pt>
                <c:pt idx="15230">
                  <c:v>15230</c:v>
                </c:pt>
                <c:pt idx="15231">
                  <c:v>15231</c:v>
                </c:pt>
                <c:pt idx="15232">
                  <c:v>15232</c:v>
                </c:pt>
                <c:pt idx="15233">
                  <c:v>15233</c:v>
                </c:pt>
                <c:pt idx="15234">
                  <c:v>15234</c:v>
                </c:pt>
                <c:pt idx="15235">
                  <c:v>15235</c:v>
                </c:pt>
                <c:pt idx="15236">
                  <c:v>15236</c:v>
                </c:pt>
                <c:pt idx="15237">
                  <c:v>15237</c:v>
                </c:pt>
                <c:pt idx="15238">
                  <c:v>15238</c:v>
                </c:pt>
                <c:pt idx="15239">
                  <c:v>15239</c:v>
                </c:pt>
                <c:pt idx="15240">
                  <c:v>15240</c:v>
                </c:pt>
                <c:pt idx="15241">
                  <c:v>15241</c:v>
                </c:pt>
                <c:pt idx="15242">
                  <c:v>15242</c:v>
                </c:pt>
                <c:pt idx="15243">
                  <c:v>15243</c:v>
                </c:pt>
                <c:pt idx="15244">
                  <c:v>15244</c:v>
                </c:pt>
                <c:pt idx="15245">
                  <c:v>15245</c:v>
                </c:pt>
                <c:pt idx="15246">
                  <c:v>15246</c:v>
                </c:pt>
                <c:pt idx="15247">
                  <c:v>15247</c:v>
                </c:pt>
                <c:pt idx="15248">
                  <c:v>15248</c:v>
                </c:pt>
                <c:pt idx="15249">
                  <c:v>15249</c:v>
                </c:pt>
                <c:pt idx="15250">
                  <c:v>15250</c:v>
                </c:pt>
                <c:pt idx="15251">
                  <c:v>15251</c:v>
                </c:pt>
                <c:pt idx="15252">
                  <c:v>15252</c:v>
                </c:pt>
                <c:pt idx="15253">
                  <c:v>15253</c:v>
                </c:pt>
                <c:pt idx="15254">
                  <c:v>15254</c:v>
                </c:pt>
                <c:pt idx="15255">
                  <c:v>15255</c:v>
                </c:pt>
                <c:pt idx="15256">
                  <c:v>15256</c:v>
                </c:pt>
                <c:pt idx="15257">
                  <c:v>15257</c:v>
                </c:pt>
                <c:pt idx="15258">
                  <c:v>15258</c:v>
                </c:pt>
                <c:pt idx="15259">
                  <c:v>15259</c:v>
                </c:pt>
                <c:pt idx="15260">
                  <c:v>15260</c:v>
                </c:pt>
                <c:pt idx="15261">
                  <c:v>15261</c:v>
                </c:pt>
                <c:pt idx="15262">
                  <c:v>15262</c:v>
                </c:pt>
                <c:pt idx="15263">
                  <c:v>15263</c:v>
                </c:pt>
                <c:pt idx="15264">
                  <c:v>15264</c:v>
                </c:pt>
                <c:pt idx="15265">
                  <c:v>15265</c:v>
                </c:pt>
                <c:pt idx="15266">
                  <c:v>15266</c:v>
                </c:pt>
                <c:pt idx="15267">
                  <c:v>15267</c:v>
                </c:pt>
                <c:pt idx="15268">
                  <c:v>15268</c:v>
                </c:pt>
                <c:pt idx="15269">
                  <c:v>15269</c:v>
                </c:pt>
                <c:pt idx="15270">
                  <c:v>15270</c:v>
                </c:pt>
                <c:pt idx="15271">
                  <c:v>15271</c:v>
                </c:pt>
                <c:pt idx="15272">
                  <c:v>15272</c:v>
                </c:pt>
                <c:pt idx="15273">
                  <c:v>15273</c:v>
                </c:pt>
                <c:pt idx="15274">
                  <c:v>15274</c:v>
                </c:pt>
                <c:pt idx="15275">
                  <c:v>15275</c:v>
                </c:pt>
                <c:pt idx="15276">
                  <c:v>15276</c:v>
                </c:pt>
                <c:pt idx="15277">
                  <c:v>15277</c:v>
                </c:pt>
                <c:pt idx="15278">
                  <c:v>15278</c:v>
                </c:pt>
                <c:pt idx="15279">
                  <c:v>15279</c:v>
                </c:pt>
                <c:pt idx="15280">
                  <c:v>15280</c:v>
                </c:pt>
                <c:pt idx="15281">
                  <c:v>15281</c:v>
                </c:pt>
                <c:pt idx="15282">
                  <c:v>15282</c:v>
                </c:pt>
                <c:pt idx="15283">
                  <c:v>15283</c:v>
                </c:pt>
                <c:pt idx="15284">
                  <c:v>15284</c:v>
                </c:pt>
                <c:pt idx="15285">
                  <c:v>15285</c:v>
                </c:pt>
                <c:pt idx="15286">
                  <c:v>15286</c:v>
                </c:pt>
                <c:pt idx="15287">
                  <c:v>15287</c:v>
                </c:pt>
                <c:pt idx="15288">
                  <c:v>15288</c:v>
                </c:pt>
                <c:pt idx="15289">
                  <c:v>15289</c:v>
                </c:pt>
                <c:pt idx="15290">
                  <c:v>15290</c:v>
                </c:pt>
                <c:pt idx="15291">
                  <c:v>15291</c:v>
                </c:pt>
                <c:pt idx="15292">
                  <c:v>15292</c:v>
                </c:pt>
                <c:pt idx="15293">
                  <c:v>15293</c:v>
                </c:pt>
                <c:pt idx="15294">
                  <c:v>15294</c:v>
                </c:pt>
                <c:pt idx="15295">
                  <c:v>15295</c:v>
                </c:pt>
                <c:pt idx="15296">
                  <c:v>15296</c:v>
                </c:pt>
                <c:pt idx="15297">
                  <c:v>15297</c:v>
                </c:pt>
                <c:pt idx="15298">
                  <c:v>15298</c:v>
                </c:pt>
                <c:pt idx="15299">
                  <c:v>15299</c:v>
                </c:pt>
                <c:pt idx="15300">
                  <c:v>15300</c:v>
                </c:pt>
                <c:pt idx="15301">
                  <c:v>15301</c:v>
                </c:pt>
                <c:pt idx="15302">
                  <c:v>15302</c:v>
                </c:pt>
                <c:pt idx="15303">
                  <c:v>15303</c:v>
                </c:pt>
                <c:pt idx="15304">
                  <c:v>15304</c:v>
                </c:pt>
                <c:pt idx="15305">
                  <c:v>15305</c:v>
                </c:pt>
                <c:pt idx="15306">
                  <c:v>15306</c:v>
                </c:pt>
                <c:pt idx="15307">
                  <c:v>15307</c:v>
                </c:pt>
                <c:pt idx="15308">
                  <c:v>15308</c:v>
                </c:pt>
                <c:pt idx="15309">
                  <c:v>15309</c:v>
                </c:pt>
                <c:pt idx="15310">
                  <c:v>15310</c:v>
                </c:pt>
                <c:pt idx="15311">
                  <c:v>15311</c:v>
                </c:pt>
                <c:pt idx="15312">
                  <c:v>15312</c:v>
                </c:pt>
                <c:pt idx="15313">
                  <c:v>15313</c:v>
                </c:pt>
                <c:pt idx="15314">
                  <c:v>15314</c:v>
                </c:pt>
                <c:pt idx="15315">
                  <c:v>15315</c:v>
                </c:pt>
                <c:pt idx="15316">
                  <c:v>15316</c:v>
                </c:pt>
                <c:pt idx="15317">
                  <c:v>15317</c:v>
                </c:pt>
                <c:pt idx="15318">
                  <c:v>15318</c:v>
                </c:pt>
                <c:pt idx="15319">
                  <c:v>15319</c:v>
                </c:pt>
                <c:pt idx="15320">
                  <c:v>15320</c:v>
                </c:pt>
                <c:pt idx="15321">
                  <c:v>15321</c:v>
                </c:pt>
                <c:pt idx="15322">
                  <c:v>15322</c:v>
                </c:pt>
                <c:pt idx="15323">
                  <c:v>15323</c:v>
                </c:pt>
                <c:pt idx="15324">
                  <c:v>15324</c:v>
                </c:pt>
                <c:pt idx="15325">
                  <c:v>15325</c:v>
                </c:pt>
                <c:pt idx="15326">
                  <c:v>15326</c:v>
                </c:pt>
                <c:pt idx="15327">
                  <c:v>15327</c:v>
                </c:pt>
                <c:pt idx="15328">
                  <c:v>15328</c:v>
                </c:pt>
                <c:pt idx="15329">
                  <c:v>15329</c:v>
                </c:pt>
                <c:pt idx="15330">
                  <c:v>15330</c:v>
                </c:pt>
                <c:pt idx="15331">
                  <c:v>15331</c:v>
                </c:pt>
                <c:pt idx="15332">
                  <c:v>15332</c:v>
                </c:pt>
                <c:pt idx="15333">
                  <c:v>15333</c:v>
                </c:pt>
                <c:pt idx="15334">
                  <c:v>15334</c:v>
                </c:pt>
                <c:pt idx="15335">
                  <c:v>15335</c:v>
                </c:pt>
                <c:pt idx="15336">
                  <c:v>15336</c:v>
                </c:pt>
                <c:pt idx="15337">
                  <c:v>15337</c:v>
                </c:pt>
                <c:pt idx="15338">
                  <c:v>15338</c:v>
                </c:pt>
                <c:pt idx="15339">
                  <c:v>15339</c:v>
                </c:pt>
                <c:pt idx="15340">
                  <c:v>15340</c:v>
                </c:pt>
                <c:pt idx="15341">
                  <c:v>15341</c:v>
                </c:pt>
                <c:pt idx="15342">
                  <c:v>15342</c:v>
                </c:pt>
                <c:pt idx="15343">
                  <c:v>15343</c:v>
                </c:pt>
                <c:pt idx="15344">
                  <c:v>15344</c:v>
                </c:pt>
                <c:pt idx="15345">
                  <c:v>15345</c:v>
                </c:pt>
                <c:pt idx="15346">
                  <c:v>15346</c:v>
                </c:pt>
                <c:pt idx="15347">
                  <c:v>15347</c:v>
                </c:pt>
                <c:pt idx="15348">
                  <c:v>15348</c:v>
                </c:pt>
                <c:pt idx="15349">
                  <c:v>15349</c:v>
                </c:pt>
                <c:pt idx="15350">
                  <c:v>15350</c:v>
                </c:pt>
                <c:pt idx="15351">
                  <c:v>15351</c:v>
                </c:pt>
                <c:pt idx="15352">
                  <c:v>15352</c:v>
                </c:pt>
                <c:pt idx="15353">
                  <c:v>15353</c:v>
                </c:pt>
                <c:pt idx="15354">
                  <c:v>15354</c:v>
                </c:pt>
                <c:pt idx="15355">
                  <c:v>15355</c:v>
                </c:pt>
                <c:pt idx="15356">
                  <c:v>15356</c:v>
                </c:pt>
                <c:pt idx="15357">
                  <c:v>15357</c:v>
                </c:pt>
                <c:pt idx="15358">
                  <c:v>15358</c:v>
                </c:pt>
                <c:pt idx="15359">
                  <c:v>15359</c:v>
                </c:pt>
                <c:pt idx="15360">
                  <c:v>15360</c:v>
                </c:pt>
                <c:pt idx="15361">
                  <c:v>15361</c:v>
                </c:pt>
                <c:pt idx="15362">
                  <c:v>15362</c:v>
                </c:pt>
                <c:pt idx="15363">
                  <c:v>15363</c:v>
                </c:pt>
                <c:pt idx="15364">
                  <c:v>15364</c:v>
                </c:pt>
                <c:pt idx="15365">
                  <c:v>15365</c:v>
                </c:pt>
                <c:pt idx="15366">
                  <c:v>15366</c:v>
                </c:pt>
                <c:pt idx="15367">
                  <c:v>15367</c:v>
                </c:pt>
                <c:pt idx="15368">
                  <c:v>15368</c:v>
                </c:pt>
                <c:pt idx="15369">
                  <c:v>15369</c:v>
                </c:pt>
                <c:pt idx="15370">
                  <c:v>15370</c:v>
                </c:pt>
                <c:pt idx="15371">
                  <c:v>15371</c:v>
                </c:pt>
                <c:pt idx="15372">
                  <c:v>15372</c:v>
                </c:pt>
                <c:pt idx="15373">
                  <c:v>15373</c:v>
                </c:pt>
                <c:pt idx="15374">
                  <c:v>15374</c:v>
                </c:pt>
                <c:pt idx="15375">
                  <c:v>15375</c:v>
                </c:pt>
                <c:pt idx="15376">
                  <c:v>15376</c:v>
                </c:pt>
                <c:pt idx="15377">
                  <c:v>15377</c:v>
                </c:pt>
                <c:pt idx="15378">
                  <c:v>15378</c:v>
                </c:pt>
                <c:pt idx="15379">
                  <c:v>15379</c:v>
                </c:pt>
                <c:pt idx="15380">
                  <c:v>15380</c:v>
                </c:pt>
                <c:pt idx="15381">
                  <c:v>15381</c:v>
                </c:pt>
                <c:pt idx="15382">
                  <c:v>15382</c:v>
                </c:pt>
                <c:pt idx="15383">
                  <c:v>15383</c:v>
                </c:pt>
                <c:pt idx="15384">
                  <c:v>15384</c:v>
                </c:pt>
                <c:pt idx="15385">
                  <c:v>15385</c:v>
                </c:pt>
                <c:pt idx="15386">
                  <c:v>15386</c:v>
                </c:pt>
                <c:pt idx="15387">
                  <c:v>15387</c:v>
                </c:pt>
                <c:pt idx="15388">
                  <c:v>15388</c:v>
                </c:pt>
                <c:pt idx="15389">
                  <c:v>15389</c:v>
                </c:pt>
                <c:pt idx="15390">
                  <c:v>15390</c:v>
                </c:pt>
                <c:pt idx="15391">
                  <c:v>15391</c:v>
                </c:pt>
                <c:pt idx="15392">
                  <c:v>15392</c:v>
                </c:pt>
                <c:pt idx="15393">
                  <c:v>15393</c:v>
                </c:pt>
                <c:pt idx="15394">
                  <c:v>15394</c:v>
                </c:pt>
                <c:pt idx="15395">
                  <c:v>15395</c:v>
                </c:pt>
                <c:pt idx="15396">
                  <c:v>15396</c:v>
                </c:pt>
                <c:pt idx="15397">
                  <c:v>15397</c:v>
                </c:pt>
                <c:pt idx="15398">
                  <c:v>15398</c:v>
                </c:pt>
                <c:pt idx="15399">
                  <c:v>15399</c:v>
                </c:pt>
                <c:pt idx="15400">
                  <c:v>15400</c:v>
                </c:pt>
                <c:pt idx="15401">
                  <c:v>15401</c:v>
                </c:pt>
                <c:pt idx="15402">
                  <c:v>15402</c:v>
                </c:pt>
                <c:pt idx="15403">
                  <c:v>15403</c:v>
                </c:pt>
                <c:pt idx="15404">
                  <c:v>15404</c:v>
                </c:pt>
                <c:pt idx="15405">
                  <c:v>15405</c:v>
                </c:pt>
                <c:pt idx="15406">
                  <c:v>15406</c:v>
                </c:pt>
                <c:pt idx="15407">
                  <c:v>15407</c:v>
                </c:pt>
                <c:pt idx="15408">
                  <c:v>15408</c:v>
                </c:pt>
                <c:pt idx="15409">
                  <c:v>15409</c:v>
                </c:pt>
                <c:pt idx="15410">
                  <c:v>15410</c:v>
                </c:pt>
                <c:pt idx="15411">
                  <c:v>15411</c:v>
                </c:pt>
                <c:pt idx="15412">
                  <c:v>15412</c:v>
                </c:pt>
                <c:pt idx="15413">
                  <c:v>15413</c:v>
                </c:pt>
                <c:pt idx="15414">
                  <c:v>15414</c:v>
                </c:pt>
                <c:pt idx="15415">
                  <c:v>15415</c:v>
                </c:pt>
                <c:pt idx="15416">
                  <c:v>15416</c:v>
                </c:pt>
                <c:pt idx="15417">
                  <c:v>15417</c:v>
                </c:pt>
                <c:pt idx="15418">
                  <c:v>15418</c:v>
                </c:pt>
                <c:pt idx="15419">
                  <c:v>15419</c:v>
                </c:pt>
                <c:pt idx="15420">
                  <c:v>15420</c:v>
                </c:pt>
                <c:pt idx="15421">
                  <c:v>15421</c:v>
                </c:pt>
                <c:pt idx="15422">
                  <c:v>15422</c:v>
                </c:pt>
                <c:pt idx="15423">
                  <c:v>15423</c:v>
                </c:pt>
                <c:pt idx="15424">
                  <c:v>15424</c:v>
                </c:pt>
                <c:pt idx="15425">
                  <c:v>15425</c:v>
                </c:pt>
                <c:pt idx="15426">
                  <c:v>15426</c:v>
                </c:pt>
                <c:pt idx="15427">
                  <c:v>15427</c:v>
                </c:pt>
                <c:pt idx="15428">
                  <c:v>15428</c:v>
                </c:pt>
                <c:pt idx="15429">
                  <c:v>15429</c:v>
                </c:pt>
                <c:pt idx="15430">
                  <c:v>15430</c:v>
                </c:pt>
                <c:pt idx="15431">
                  <c:v>15431</c:v>
                </c:pt>
                <c:pt idx="15432">
                  <c:v>15432</c:v>
                </c:pt>
                <c:pt idx="15433">
                  <c:v>15433</c:v>
                </c:pt>
                <c:pt idx="15434">
                  <c:v>15434</c:v>
                </c:pt>
                <c:pt idx="15435">
                  <c:v>15435</c:v>
                </c:pt>
                <c:pt idx="15436">
                  <c:v>15436</c:v>
                </c:pt>
                <c:pt idx="15437">
                  <c:v>15437</c:v>
                </c:pt>
                <c:pt idx="15438">
                  <c:v>15438</c:v>
                </c:pt>
                <c:pt idx="15439">
                  <c:v>15439</c:v>
                </c:pt>
                <c:pt idx="15440">
                  <c:v>15440</c:v>
                </c:pt>
                <c:pt idx="15441">
                  <c:v>15441</c:v>
                </c:pt>
                <c:pt idx="15442">
                  <c:v>15442</c:v>
                </c:pt>
                <c:pt idx="15443">
                  <c:v>15443</c:v>
                </c:pt>
                <c:pt idx="15444">
                  <c:v>15444</c:v>
                </c:pt>
                <c:pt idx="15445">
                  <c:v>15445</c:v>
                </c:pt>
                <c:pt idx="15446">
                  <c:v>15446</c:v>
                </c:pt>
                <c:pt idx="15447">
                  <c:v>15447</c:v>
                </c:pt>
                <c:pt idx="15448">
                  <c:v>15448</c:v>
                </c:pt>
                <c:pt idx="15449">
                  <c:v>15449</c:v>
                </c:pt>
                <c:pt idx="15450">
                  <c:v>15450</c:v>
                </c:pt>
                <c:pt idx="15451">
                  <c:v>15451</c:v>
                </c:pt>
                <c:pt idx="15452">
                  <c:v>15452</c:v>
                </c:pt>
                <c:pt idx="15453">
                  <c:v>15453</c:v>
                </c:pt>
                <c:pt idx="15454">
                  <c:v>15454</c:v>
                </c:pt>
                <c:pt idx="15455">
                  <c:v>15455</c:v>
                </c:pt>
                <c:pt idx="15456">
                  <c:v>15456</c:v>
                </c:pt>
                <c:pt idx="15457">
                  <c:v>15457</c:v>
                </c:pt>
                <c:pt idx="15458">
                  <c:v>15458</c:v>
                </c:pt>
                <c:pt idx="15459">
                  <c:v>15459</c:v>
                </c:pt>
                <c:pt idx="15460">
                  <c:v>15460</c:v>
                </c:pt>
                <c:pt idx="15461">
                  <c:v>15461</c:v>
                </c:pt>
                <c:pt idx="15462">
                  <c:v>15462</c:v>
                </c:pt>
                <c:pt idx="15463">
                  <c:v>15463</c:v>
                </c:pt>
                <c:pt idx="15464">
                  <c:v>15464</c:v>
                </c:pt>
                <c:pt idx="15465">
                  <c:v>15465</c:v>
                </c:pt>
                <c:pt idx="15466">
                  <c:v>15466</c:v>
                </c:pt>
                <c:pt idx="15467">
                  <c:v>15467</c:v>
                </c:pt>
                <c:pt idx="15468">
                  <c:v>15468</c:v>
                </c:pt>
                <c:pt idx="15469">
                  <c:v>15469</c:v>
                </c:pt>
                <c:pt idx="15470">
                  <c:v>15470</c:v>
                </c:pt>
                <c:pt idx="15471">
                  <c:v>15471</c:v>
                </c:pt>
                <c:pt idx="15472">
                  <c:v>15472</c:v>
                </c:pt>
                <c:pt idx="15473">
                  <c:v>15473</c:v>
                </c:pt>
                <c:pt idx="15474">
                  <c:v>15474</c:v>
                </c:pt>
                <c:pt idx="15475">
                  <c:v>15475</c:v>
                </c:pt>
                <c:pt idx="15476">
                  <c:v>15476</c:v>
                </c:pt>
                <c:pt idx="15477">
                  <c:v>15477</c:v>
                </c:pt>
                <c:pt idx="15478">
                  <c:v>15478</c:v>
                </c:pt>
                <c:pt idx="15479">
                  <c:v>15479</c:v>
                </c:pt>
                <c:pt idx="15480">
                  <c:v>15480</c:v>
                </c:pt>
                <c:pt idx="15481">
                  <c:v>15481</c:v>
                </c:pt>
                <c:pt idx="15482">
                  <c:v>15482</c:v>
                </c:pt>
                <c:pt idx="15483">
                  <c:v>15483</c:v>
                </c:pt>
                <c:pt idx="15484">
                  <c:v>15484</c:v>
                </c:pt>
                <c:pt idx="15485">
                  <c:v>15485</c:v>
                </c:pt>
                <c:pt idx="15486">
                  <c:v>15486</c:v>
                </c:pt>
                <c:pt idx="15487">
                  <c:v>15487</c:v>
                </c:pt>
                <c:pt idx="15488">
                  <c:v>15488</c:v>
                </c:pt>
                <c:pt idx="15489">
                  <c:v>15489</c:v>
                </c:pt>
                <c:pt idx="15490">
                  <c:v>15490</c:v>
                </c:pt>
                <c:pt idx="15491">
                  <c:v>15491</c:v>
                </c:pt>
                <c:pt idx="15492">
                  <c:v>15492</c:v>
                </c:pt>
                <c:pt idx="15493">
                  <c:v>15493</c:v>
                </c:pt>
                <c:pt idx="15494">
                  <c:v>15494</c:v>
                </c:pt>
                <c:pt idx="15495">
                  <c:v>15495</c:v>
                </c:pt>
                <c:pt idx="15496">
                  <c:v>15496</c:v>
                </c:pt>
                <c:pt idx="15497">
                  <c:v>15497</c:v>
                </c:pt>
                <c:pt idx="15498">
                  <c:v>15498</c:v>
                </c:pt>
                <c:pt idx="15499">
                  <c:v>15499</c:v>
                </c:pt>
                <c:pt idx="15500">
                  <c:v>15500</c:v>
                </c:pt>
                <c:pt idx="15501">
                  <c:v>15501</c:v>
                </c:pt>
                <c:pt idx="15502">
                  <c:v>15502</c:v>
                </c:pt>
                <c:pt idx="15503">
                  <c:v>15503</c:v>
                </c:pt>
                <c:pt idx="15504">
                  <c:v>15504</c:v>
                </c:pt>
                <c:pt idx="15505">
                  <c:v>15505</c:v>
                </c:pt>
                <c:pt idx="15506">
                  <c:v>15506</c:v>
                </c:pt>
                <c:pt idx="15507">
                  <c:v>15507</c:v>
                </c:pt>
                <c:pt idx="15508">
                  <c:v>15508</c:v>
                </c:pt>
                <c:pt idx="15509">
                  <c:v>15509</c:v>
                </c:pt>
                <c:pt idx="15510">
                  <c:v>15510</c:v>
                </c:pt>
                <c:pt idx="15511">
                  <c:v>15511</c:v>
                </c:pt>
                <c:pt idx="15512">
                  <c:v>15512</c:v>
                </c:pt>
                <c:pt idx="15513">
                  <c:v>15513</c:v>
                </c:pt>
                <c:pt idx="15514">
                  <c:v>15514</c:v>
                </c:pt>
                <c:pt idx="15515">
                  <c:v>15515</c:v>
                </c:pt>
                <c:pt idx="15516">
                  <c:v>15516</c:v>
                </c:pt>
                <c:pt idx="15517">
                  <c:v>15517</c:v>
                </c:pt>
                <c:pt idx="15518">
                  <c:v>15518</c:v>
                </c:pt>
                <c:pt idx="15519">
                  <c:v>15519</c:v>
                </c:pt>
                <c:pt idx="15520">
                  <c:v>15520</c:v>
                </c:pt>
                <c:pt idx="15521">
                  <c:v>15521</c:v>
                </c:pt>
                <c:pt idx="15522">
                  <c:v>15522</c:v>
                </c:pt>
                <c:pt idx="15523">
                  <c:v>15523</c:v>
                </c:pt>
                <c:pt idx="15524">
                  <c:v>15524</c:v>
                </c:pt>
                <c:pt idx="15525">
                  <c:v>15525</c:v>
                </c:pt>
                <c:pt idx="15526">
                  <c:v>15526</c:v>
                </c:pt>
                <c:pt idx="15527">
                  <c:v>15527</c:v>
                </c:pt>
                <c:pt idx="15528">
                  <c:v>15528</c:v>
                </c:pt>
                <c:pt idx="15529">
                  <c:v>15529</c:v>
                </c:pt>
                <c:pt idx="15530">
                  <c:v>15530</c:v>
                </c:pt>
                <c:pt idx="15531">
                  <c:v>15531</c:v>
                </c:pt>
                <c:pt idx="15532">
                  <c:v>15532</c:v>
                </c:pt>
                <c:pt idx="15533">
                  <c:v>15533</c:v>
                </c:pt>
                <c:pt idx="15534">
                  <c:v>15534</c:v>
                </c:pt>
                <c:pt idx="15535">
                  <c:v>15535</c:v>
                </c:pt>
                <c:pt idx="15536">
                  <c:v>15536</c:v>
                </c:pt>
                <c:pt idx="15537">
                  <c:v>15537</c:v>
                </c:pt>
                <c:pt idx="15538">
                  <c:v>15538</c:v>
                </c:pt>
                <c:pt idx="15539">
                  <c:v>15539</c:v>
                </c:pt>
                <c:pt idx="15540">
                  <c:v>15540</c:v>
                </c:pt>
                <c:pt idx="15541">
                  <c:v>15541</c:v>
                </c:pt>
                <c:pt idx="15542">
                  <c:v>15542</c:v>
                </c:pt>
                <c:pt idx="15543">
                  <c:v>15543</c:v>
                </c:pt>
                <c:pt idx="15544">
                  <c:v>15544</c:v>
                </c:pt>
                <c:pt idx="15545">
                  <c:v>15545</c:v>
                </c:pt>
                <c:pt idx="15546">
                  <c:v>15546</c:v>
                </c:pt>
                <c:pt idx="15547">
                  <c:v>15547</c:v>
                </c:pt>
                <c:pt idx="15548">
                  <c:v>15548</c:v>
                </c:pt>
                <c:pt idx="15549">
                  <c:v>15549</c:v>
                </c:pt>
                <c:pt idx="15550">
                  <c:v>15550</c:v>
                </c:pt>
                <c:pt idx="15551">
                  <c:v>15551</c:v>
                </c:pt>
                <c:pt idx="15552">
                  <c:v>15552</c:v>
                </c:pt>
                <c:pt idx="15553">
                  <c:v>15553</c:v>
                </c:pt>
                <c:pt idx="15554">
                  <c:v>15554</c:v>
                </c:pt>
                <c:pt idx="15555">
                  <c:v>15555</c:v>
                </c:pt>
                <c:pt idx="15556">
                  <c:v>15556</c:v>
                </c:pt>
                <c:pt idx="15557">
                  <c:v>15557</c:v>
                </c:pt>
                <c:pt idx="15558">
                  <c:v>15558</c:v>
                </c:pt>
                <c:pt idx="15559">
                  <c:v>15559</c:v>
                </c:pt>
                <c:pt idx="15560">
                  <c:v>15560</c:v>
                </c:pt>
                <c:pt idx="15561">
                  <c:v>15561</c:v>
                </c:pt>
                <c:pt idx="15562">
                  <c:v>15562</c:v>
                </c:pt>
                <c:pt idx="15563">
                  <c:v>15563</c:v>
                </c:pt>
                <c:pt idx="15564">
                  <c:v>15564</c:v>
                </c:pt>
                <c:pt idx="15565">
                  <c:v>15565</c:v>
                </c:pt>
                <c:pt idx="15566">
                  <c:v>15566</c:v>
                </c:pt>
                <c:pt idx="15567">
                  <c:v>15567</c:v>
                </c:pt>
                <c:pt idx="15568">
                  <c:v>15568</c:v>
                </c:pt>
                <c:pt idx="15569">
                  <c:v>15569</c:v>
                </c:pt>
                <c:pt idx="15570">
                  <c:v>15570</c:v>
                </c:pt>
                <c:pt idx="15571">
                  <c:v>15571</c:v>
                </c:pt>
                <c:pt idx="15572">
                  <c:v>15572</c:v>
                </c:pt>
                <c:pt idx="15573">
                  <c:v>15573</c:v>
                </c:pt>
                <c:pt idx="15574">
                  <c:v>15574</c:v>
                </c:pt>
                <c:pt idx="15575">
                  <c:v>15575</c:v>
                </c:pt>
                <c:pt idx="15576">
                  <c:v>15576</c:v>
                </c:pt>
                <c:pt idx="15577">
                  <c:v>15577</c:v>
                </c:pt>
                <c:pt idx="15578">
                  <c:v>15578</c:v>
                </c:pt>
                <c:pt idx="15579">
                  <c:v>15579</c:v>
                </c:pt>
                <c:pt idx="15580">
                  <c:v>15580</c:v>
                </c:pt>
                <c:pt idx="15581">
                  <c:v>15581</c:v>
                </c:pt>
                <c:pt idx="15582">
                  <c:v>15582</c:v>
                </c:pt>
                <c:pt idx="15583">
                  <c:v>15583</c:v>
                </c:pt>
                <c:pt idx="15584">
                  <c:v>15584</c:v>
                </c:pt>
                <c:pt idx="15585">
                  <c:v>15585</c:v>
                </c:pt>
                <c:pt idx="15586">
                  <c:v>15586</c:v>
                </c:pt>
                <c:pt idx="15587">
                  <c:v>15587</c:v>
                </c:pt>
                <c:pt idx="15588">
                  <c:v>15588</c:v>
                </c:pt>
                <c:pt idx="15589">
                  <c:v>15589</c:v>
                </c:pt>
                <c:pt idx="15590">
                  <c:v>15590</c:v>
                </c:pt>
                <c:pt idx="15591">
                  <c:v>15591</c:v>
                </c:pt>
                <c:pt idx="15592">
                  <c:v>15592</c:v>
                </c:pt>
                <c:pt idx="15593">
                  <c:v>15593</c:v>
                </c:pt>
                <c:pt idx="15594">
                  <c:v>15594</c:v>
                </c:pt>
                <c:pt idx="15595">
                  <c:v>15595</c:v>
                </c:pt>
                <c:pt idx="15596">
                  <c:v>15596</c:v>
                </c:pt>
                <c:pt idx="15597">
                  <c:v>15597</c:v>
                </c:pt>
                <c:pt idx="15598">
                  <c:v>15598</c:v>
                </c:pt>
                <c:pt idx="15599">
                  <c:v>15599</c:v>
                </c:pt>
                <c:pt idx="15600">
                  <c:v>15600</c:v>
                </c:pt>
                <c:pt idx="15601">
                  <c:v>15601</c:v>
                </c:pt>
                <c:pt idx="15602">
                  <c:v>15602</c:v>
                </c:pt>
                <c:pt idx="15603">
                  <c:v>15603</c:v>
                </c:pt>
                <c:pt idx="15604">
                  <c:v>15604</c:v>
                </c:pt>
                <c:pt idx="15605">
                  <c:v>15605</c:v>
                </c:pt>
                <c:pt idx="15606">
                  <c:v>15606</c:v>
                </c:pt>
                <c:pt idx="15607">
                  <c:v>15607</c:v>
                </c:pt>
                <c:pt idx="15608">
                  <c:v>15608</c:v>
                </c:pt>
                <c:pt idx="15609">
                  <c:v>15609</c:v>
                </c:pt>
                <c:pt idx="15610">
                  <c:v>15610</c:v>
                </c:pt>
                <c:pt idx="15611">
                  <c:v>15611</c:v>
                </c:pt>
                <c:pt idx="15612">
                  <c:v>15612</c:v>
                </c:pt>
                <c:pt idx="15613">
                  <c:v>15613</c:v>
                </c:pt>
                <c:pt idx="15614">
                  <c:v>15614</c:v>
                </c:pt>
                <c:pt idx="15615">
                  <c:v>15615</c:v>
                </c:pt>
                <c:pt idx="15616">
                  <c:v>15616</c:v>
                </c:pt>
                <c:pt idx="15617">
                  <c:v>15617</c:v>
                </c:pt>
                <c:pt idx="15618">
                  <c:v>15618</c:v>
                </c:pt>
                <c:pt idx="15619">
                  <c:v>15619</c:v>
                </c:pt>
                <c:pt idx="15620">
                  <c:v>15620</c:v>
                </c:pt>
                <c:pt idx="15621">
                  <c:v>15621</c:v>
                </c:pt>
                <c:pt idx="15622">
                  <c:v>15622</c:v>
                </c:pt>
                <c:pt idx="15623">
                  <c:v>15623</c:v>
                </c:pt>
                <c:pt idx="15624">
                  <c:v>15624</c:v>
                </c:pt>
                <c:pt idx="15625">
                  <c:v>15625</c:v>
                </c:pt>
                <c:pt idx="15626">
                  <c:v>15626</c:v>
                </c:pt>
                <c:pt idx="15627">
                  <c:v>15627</c:v>
                </c:pt>
                <c:pt idx="15628">
                  <c:v>15628</c:v>
                </c:pt>
                <c:pt idx="15629">
                  <c:v>15629</c:v>
                </c:pt>
                <c:pt idx="15630">
                  <c:v>15630</c:v>
                </c:pt>
                <c:pt idx="15631">
                  <c:v>15631</c:v>
                </c:pt>
                <c:pt idx="15632">
                  <c:v>15632</c:v>
                </c:pt>
                <c:pt idx="15633">
                  <c:v>15633</c:v>
                </c:pt>
                <c:pt idx="15634">
                  <c:v>15634</c:v>
                </c:pt>
                <c:pt idx="15635">
                  <c:v>15635</c:v>
                </c:pt>
                <c:pt idx="15636">
                  <c:v>15636</c:v>
                </c:pt>
                <c:pt idx="15637">
                  <c:v>15637</c:v>
                </c:pt>
                <c:pt idx="15638">
                  <c:v>15638</c:v>
                </c:pt>
                <c:pt idx="15639">
                  <c:v>15639</c:v>
                </c:pt>
                <c:pt idx="15640">
                  <c:v>15640</c:v>
                </c:pt>
                <c:pt idx="15641">
                  <c:v>15641</c:v>
                </c:pt>
                <c:pt idx="15642">
                  <c:v>15642</c:v>
                </c:pt>
                <c:pt idx="15643">
                  <c:v>15643</c:v>
                </c:pt>
                <c:pt idx="15644">
                  <c:v>15644</c:v>
                </c:pt>
                <c:pt idx="15645">
                  <c:v>15645</c:v>
                </c:pt>
                <c:pt idx="15646">
                  <c:v>15646</c:v>
                </c:pt>
                <c:pt idx="15647">
                  <c:v>15647</c:v>
                </c:pt>
                <c:pt idx="15648">
                  <c:v>15648</c:v>
                </c:pt>
                <c:pt idx="15649">
                  <c:v>15649</c:v>
                </c:pt>
                <c:pt idx="15650">
                  <c:v>15650</c:v>
                </c:pt>
                <c:pt idx="15651">
                  <c:v>15651</c:v>
                </c:pt>
                <c:pt idx="15652">
                  <c:v>15652</c:v>
                </c:pt>
                <c:pt idx="15653">
                  <c:v>15653</c:v>
                </c:pt>
                <c:pt idx="15654">
                  <c:v>15654</c:v>
                </c:pt>
                <c:pt idx="15655">
                  <c:v>15655</c:v>
                </c:pt>
                <c:pt idx="15656">
                  <c:v>15656</c:v>
                </c:pt>
                <c:pt idx="15657">
                  <c:v>15657</c:v>
                </c:pt>
                <c:pt idx="15658">
                  <c:v>15658</c:v>
                </c:pt>
                <c:pt idx="15659">
                  <c:v>15659</c:v>
                </c:pt>
                <c:pt idx="15660">
                  <c:v>15660</c:v>
                </c:pt>
                <c:pt idx="15661">
                  <c:v>15661</c:v>
                </c:pt>
                <c:pt idx="15662">
                  <c:v>15662</c:v>
                </c:pt>
                <c:pt idx="15663">
                  <c:v>15663</c:v>
                </c:pt>
                <c:pt idx="15664">
                  <c:v>15664</c:v>
                </c:pt>
                <c:pt idx="15665">
                  <c:v>15665</c:v>
                </c:pt>
                <c:pt idx="15666">
                  <c:v>15666</c:v>
                </c:pt>
                <c:pt idx="15667">
                  <c:v>15667</c:v>
                </c:pt>
                <c:pt idx="15668">
                  <c:v>15668</c:v>
                </c:pt>
                <c:pt idx="15669">
                  <c:v>15669</c:v>
                </c:pt>
                <c:pt idx="15670">
                  <c:v>15670</c:v>
                </c:pt>
                <c:pt idx="15671">
                  <c:v>15671</c:v>
                </c:pt>
                <c:pt idx="15672">
                  <c:v>15672</c:v>
                </c:pt>
                <c:pt idx="15673">
                  <c:v>15673</c:v>
                </c:pt>
                <c:pt idx="15674">
                  <c:v>15674</c:v>
                </c:pt>
                <c:pt idx="15675">
                  <c:v>15675</c:v>
                </c:pt>
                <c:pt idx="15676">
                  <c:v>15676</c:v>
                </c:pt>
                <c:pt idx="15677">
                  <c:v>15677</c:v>
                </c:pt>
                <c:pt idx="15678">
                  <c:v>15678</c:v>
                </c:pt>
                <c:pt idx="15679">
                  <c:v>15679</c:v>
                </c:pt>
                <c:pt idx="15680">
                  <c:v>15680</c:v>
                </c:pt>
                <c:pt idx="15681">
                  <c:v>15681</c:v>
                </c:pt>
                <c:pt idx="15682">
                  <c:v>15682</c:v>
                </c:pt>
                <c:pt idx="15683">
                  <c:v>15683</c:v>
                </c:pt>
                <c:pt idx="15684">
                  <c:v>15684</c:v>
                </c:pt>
                <c:pt idx="15685">
                  <c:v>15685</c:v>
                </c:pt>
                <c:pt idx="15686">
                  <c:v>15686</c:v>
                </c:pt>
                <c:pt idx="15687">
                  <c:v>15687</c:v>
                </c:pt>
                <c:pt idx="15688">
                  <c:v>15688</c:v>
                </c:pt>
                <c:pt idx="15689">
                  <c:v>15689</c:v>
                </c:pt>
                <c:pt idx="15690">
                  <c:v>15690</c:v>
                </c:pt>
                <c:pt idx="15691">
                  <c:v>15691</c:v>
                </c:pt>
                <c:pt idx="15692">
                  <c:v>15692</c:v>
                </c:pt>
                <c:pt idx="15693">
                  <c:v>15693</c:v>
                </c:pt>
                <c:pt idx="15694">
                  <c:v>15694</c:v>
                </c:pt>
                <c:pt idx="15695">
                  <c:v>15695</c:v>
                </c:pt>
                <c:pt idx="15696">
                  <c:v>15696</c:v>
                </c:pt>
                <c:pt idx="15697">
                  <c:v>15697</c:v>
                </c:pt>
                <c:pt idx="15698">
                  <c:v>15698</c:v>
                </c:pt>
                <c:pt idx="15699">
                  <c:v>15699</c:v>
                </c:pt>
                <c:pt idx="15700">
                  <c:v>15700</c:v>
                </c:pt>
                <c:pt idx="15701">
                  <c:v>15701</c:v>
                </c:pt>
                <c:pt idx="15702">
                  <c:v>15702</c:v>
                </c:pt>
                <c:pt idx="15703">
                  <c:v>15703</c:v>
                </c:pt>
                <c:pt idx="15704">
                  <c:v>15704</c:v>
                </c:pt>
                <c:pt idx="15705">
                  <c:v>15705</c:v>
                </c:pt>
                <c:pt idx="15706">
                  <c:v>15706</c:v>
                </c:pt>
                <c:pt idx="15707">
                  <c:v>15707</c:v>
                </c:pt>
                <c:pt idx="15708">
                  <c:v>15708</c:v>
                </c:pt>
                <c:pt idx="15709">
                  <c:v>15709</c:v>
                </c:pt>
                <c:pt idx="15710">
                  <c:v>15710</c:v>
                </c:pt>
                <c:pt idx="15711">
                  <c:v>15711</c:v>
                </c:pt>
                <c:pt idx="15712">
                  <c:v>15712</c:v>
                </c:pt>
                <c:pt idx="15713">
                  <c:v>15713</c:v>
                </c:pt>
                <c:pt idx="15714">
                  <c:v>15714</c:v>
                </c:pt>
                <c:pt idx="15715">
                  <c:v>15715</c:v>
                </c:pt>
                <c:pt idx="15716">
                  <c:v>15716</c:v>
                </c:pt>
                <c:pt idx="15717">
                  <c:v>15717</c:v>
                </c:pt>
                <c:pt idx="15718">
                  <c:v>15718</c:v>
                </c:pt>
                <c:pt idx="15719">
                  <c:v>15719</c:v>
                </c:pt>
                <c:pt idx="15720">
                  <c:v>15720</c:v>
                </c:pt>
                <c:pt idx="15721">
                  <c:v>15721</c:v>
                </c:pt>
                <c:pt idx="15722">
                  <c:v>15722</c:v>
                </c:pt>
                <c:pt idx="15723">
                  <c:v>15723</c:v>
                </c:pt>
                <c:pt idx="15724">
                  <c:v>15724</c:v>
                </c:pt>
                <c:pt idx="15725">
                  <c:v>15725</c:v>
                </c:pt>
                <c:pt idx="15726">
                  <c:v>15726</c:v>
                </c:pt>
                <c:pt idx="15727">
                  <c:v>15727</c:v>
                </c:pt>
                <c:pt idx="15728">
                  <c:v>15728</c:v>
                </c:pt>
                <c:pt idx="15729">
                  <c:v>15729</c:v>
                </c:pt>
                <c:pt idx="15730">
                  <c:v>15730</c:v>
                </c:pt>
                <c:pt idx="15731">
                  <c:v>15731</c:v>
                </c:pt>
                <c:pt idx="15732">
                  <c:v>15732</c:v>
                </c:pt>
                <c:pt idx="15733">
                  <c:v>15733</c:v>
                </c:pt>
                <c:pt idx="15734">
                  <c:v>15734</c:v>
                </c:pt>
                <c:pt idx="15735">
                  <c:v>15735</c:v>
                </c:pt>
                <c:pt idx="15736">
                  <c:v>15736</c:v>
                </c:pt>
                <c:pt idx="15737">
                  <c:v>15737</c:v>
                </c:pt>
                <c:pt idx="15738">
                  <c:v>15738</c:v>
                </c:pt>
                <c:pt idx="15739">
                  <c:v>15739</c:v>
                </c:pt>
                <c:pt idx="15740">
                  <c:v>15740</c:v>
                </c:pt>
                <c:pt idx="15741">
                  <c:v>15741</c:v>
                </c:pt>
                <c:pt idx="15742">
                  <c:v>15742</c:v>
                </c:pt>
                <c:pt idx="15743">
                  <c:v>15743</c:v>
                </c:pt>
                <c:pt idx="15744">
                  <c:v>15744</c:v>
                </c:pt>
                <c:pt idx="15745">
                  <c:v>15745</c:v>
                </c:pt>
                <c:pt idx="15746">
                  <c:v>15746</c:v>
                </c:pt>
                <c:pt idx="15747">
                  <c:v>15747</c:v>
                </c:pt>
                <c:pt idx="15748">
                  <c:v>15748</c:v>
                </c:pt>
                <c:pt idx="15749">
                  <c:v>15749</c:v>
                </c:pt>
                <c:pt idx="15750">
                  <c:v>15750</c:v>
                </c:pt>
                <c:pt idx="15751">
                  <c:v>15751</c:v>
                </c:pt>
                <c:pt idx="15752">
                  <c:v>15752</c:v>
                </c:pt>
                <c:pt idx="15753">
                  <c:v>15753</c:v>
                </c:pt>
                <c:pt idx="15754">
                  <c:v>15754</c:v>
                </c:pt>
                <c:pt idx="15755">
                  <c:v>15755</c:v>
                </c:pt>
                <c:pt idx="15756">
                  <c:v>15756</c:v>
                </c:pt>
                <c:pt idx="15757">
                  <c:v>15757</c:v>
                </c:pt>
                <c:pt idx="15758">
                  <c:v>15758</c:v>
                </c:pt>
                <c:pt idx="15759">
                  <c:v>15759</c:v>
                </c:pt>
                <c:pt idx="15760">
                  <c:v>15760</c:v>
                </c:pt>
                <c:pt idx="15761">
                  <c:v>15761</c:v>
                </c:pt>
                <c:pt idx="15762">
                  <c:v>15762</c:v>
                </c:pt>
                <c:pt idx="15763">
                  <c:v>15763</c:v>
                </c:pt>
                <c:pt idx="15764">
                  <c:v>15764</c:v>
                </c:pt>
                <c:pt idx="15765">
                  <c:v>15765</c:v>
                </c:pt>
                <c:pt idx="15766">
                  <c:v>15766</c:v>
                </c:pt>
                <c:pt idx="15767">
                  <c:v>15767</c:v>
                </c:pt>
                <c:pt idx="15768">
                  <c:v>15768</c:v>
                </c:pt>
                <c:pt idx="15769">
                  <c:v>15769</c:v>
                </c:pt>
                <c:pt idx="15770">
                  <c:v>15770</c:v>
                </c:pt>
                <c:pt idx="15771">
                  <c:v>15771</c:v>
                </c:pt>
                <c:pt idx="15772">
                  <c:v>15772</c:v>
                </c:pt>
                <c:pt idx="15773">
                  <c:v>15773</c:v>
                </c:pt>
                <c:pt idx="15774">
                  <c:v>15774</c:v>
                </c:pt>
                <c:pt idx="15775">
                  <c:v>15775</c:v>
                </c:pt>
                <c:pt idx="15776">
                  <c:v>15776</c:v>
                </c:pt>
                <c:pt idx="15777">
                  <c:v>15777</c:v>
                </c:pt>
                <c:pt idx="15778">
                  <c:v>15778</c:v>
                </c:pt>
                <c:pt idx="15779">
                  <c:v>15779</c:v>
                </c:pt>
                <c:pt idx="15780">
                  <c:v>15780</c:v>
                </c:pt>
                <c:pt idx="15781">
                  <c:v>15781</c:v>
                </c:pt>
                <c:pt idx="15782">
                  <c:v>15782</c:v>
                </c:pt>
                <c:pt idx="15783">
                  <c:v>15783</c:v>
                </c:pt>
                <c:pt idx="15784">
                  <c:v>15784</c:v>
                </c:pt>
                <c:pt idx="15785">
                  <c:v>15785</c:v>
                </c:pt>
                <c:pt idx="15786">
                  <c:v>15786</c:v>
                </c:pt>
                <c:pt idx="15787">
                  <c:v>15787</c:v>
                </c:pt>
                <c:pt idx="15788">
                  <c:v>15788</c:v>
                </c:pt>
                <c:pt idx="15789">
                  <c:v>15789</c:v>
                </c:pt>
                <c:pt idx="15790">
                  <c:v>15790</c:v>
                </c:pt>
                <c:pt idx="15791">
                  <c:v>15791</c:v>
                </c:pt>
                <c:pt idx="15792">
                  <c:v>15792</c:v>
                </c:pt>
                <c:pt idx="15793">
                  <c:v>15793</c:v>
                </c:pt>
                <c:pt idx="15794">
                  <c:v>15794</c:v>
                </c:pt>
                <c:pt idx="15795">
                  <c:v>15795</c:v>
                </c:pt>
                <c:pt idx="15796">
                  <c:v>15796</c:v>
                </c:pt>
                <c:pt idx="15797">
                  <c:v>15797</c:v>
                </c:pt>
                <c:pt idx="15798">
                  <c:v>15798</c:v>
                </c:pt>
                <c:pt idx="15799">
                  <c:v>15799</c:v>
                </c:pt>
                <c:pt idx="15800">
                  <c:v>15800</c:v>
                </c:pt>
                <c:pt idx="15801">
                  <c:v>15801</c:v>
                </c:pt>
                <c:pt idx="15802">
                  <c:v>15802</c:v>
                </c:pt>
                <c:pt idx="15803">
                  <c:v>15803</c:v>
                </c:pt>
                <c:pt idx="15804">
                  <c:v>15804</c:v>
                </c:pt>
                <c:pt idx="15805">
                  <c:v>15805</c:v>
                </c:pt>
                <c:pt idx="15806">
                  <c:v>15806</c:v>
                </c:pt>
                <c:pt idx="15807">
                  <c:v>15807</c:v>
                </c:pt>
                <c:pt idx="15808">
                  <c:v>15808</c:v>
                </c:pt>
                <c:pt idx="15809">
                  <c:v>15809</c:v>
                </c:pt>
                <c:pt idx="15810">
                  <c:v>15810</c:v>
                </c:pt>
                <c:pt idx="15811">
                  <c:v>15811</c:v>
                </c:pt>
                <c:pt idx="15812">
                  <c:v>15812</c:v>
                </c:pt>
                <c:pt idx="15813">
                  <c:v>15813</c:v>
                </c:pt>
                <c:pt idx="15814">
                  <c:v>15814</c:v>
                </c:pt>
                <c:pt idx="15815">
                  <c:v>15815</c:v>
                </c:pt>
                <c:pt idx="15816">
                  <c:v>15816</c:v>
                </c:pt>
                <c:pt idx="15817">
                  <c:v>15817</c:v>
                </c:pt>
                <c:pt idx="15818">
                  <c:v>15818</c:v>
                </c:pt>
                <c:pt idx="15819">
                  <c:v>15819</c:v>
                </c:pt>
                <c:pt idx="15820">
                  <c:v>15820</c:v>
                </c:pt>
                <c:pt idx="15821">
                  <c:v>15821</c:v>
                </c:pt>
                <c:pt idx="15822">
                  <c:v>15822</c:v>
                </c:pt>
                <c:pt idx="15823">
                  <c:v>15823</c:v>
                </c:pt>
                <c:pt idx="15824">
                  <c:v>15824</c:v>
                </c:pt>
                <c:pt idx="15825">
                  <c:v>15825</c:v>
                </c:pt>
                <c:pt idx="15826">
                  <c:v>15826</c:v>
                </c:pt>
                <c:pt idx="15827">
                  <c:v>15827</c:v>
                </c:pt>
                <c:pt idx="15828">
                  <c:v>15828</c:v>
                </c:pt>
                <c:pt idx="15829">
                  <c:v>15829</c:v>
                </c:pt>
                <c:pt idx="15830">
                  <c:v>15830</c:v>
                </c:pt>
                <c:pt idx="15831">
                  <c:v>15831</c:v>
                </c:pt>
                <c:pt idx="15832">
                  <c:v>15832</c:v>
                </c:pt>
                <c:pt idx="15833">
                  <c:v>15833</c:v>
                </c:pt>
                <c:pt idx="15834">
                  <c:v>15834</c:v>
                </c:pt>
                <c:pt idx="15835">
                  <c:v>15835</c:v>
                </c:pt>
                <c:pt idx="15836">
                  <c:v>15836</c:v>
                </c:pt>
                <c:pt idx="15837">
                  <c:v>15837</c:v>
                </c:pt>
                <c:pt idx="15838">
                  <c:v>15838</c:v>
                </c:pt>
                <c:pt idx="15839">
                  <c:v>15839</c:v>
                </c:pt>
                <c:pt idx="15840">
                  <c:v>15840</c:v>
                </c:pt>
                <c:pt idx="15841">
                  <c:v>15841</c:v>
                </c:pt>
                <c:pt idx="15842">
                  <c:v>15842</c:v>
                </c:pt>
                <c:pt idx="15843">
                  <c:v>15843</c:v>
                </c:pt>
                <c:pt idx="15844">
                  <c:v>15844</c:v>
                </c:pt>
                <c:pt idx="15845">
                  <c:v>15845</c:v>
                </c:pt>
                <c:pt idx="15846">
                  <c:v>15846</c:v>
                </c:pt>
                <c:pt idx="15847">
                  <c:v>15847</c:v>
                </c:pt>
                <c:pt idx="15848">
                  <c:v>15848</c:v>
                </c:pt>
                <c:pt idx="15849">
                  <c:v>15849</c:v>
                </c:pt>
                <c:pt idx="15850">
                  <c:v>15850</c:v>
                </c:pt>
                <c:pt idx="15851">
                  <c:v>15851</c:v>
                </c:pt>
                <c:pt idx="15852">
                  <c:v>15852</c:v>
                </c:pt>
                <c:pt idx="15853">
                  <c:v>15853</c:v>
                </c:pt>
                <c:pt idx="15854">
                  <c:v>15854</c:v>
                </c:pt>
                <c:pt idx="15855">
                  <c:v>15855</c:v>
                </c:pt>
                <c:pt idx="15856">
                  <c:v>15856</c:v>
                </c:pt>
                <c:pt idx="15857">
                  <c:v>15857</c:v>
                </c:pt>
                <c:pt idx="15858">
                  <c:v>15858</c:v>
                </c:pt>
                <c:pt idx="15859">
                  <c:v>15859</c:v>
                </c:pt>
                <c:pt idx="15860">
                  <c:v>15860</c:v>
                </c:pt>
                <c:pt idx="15861">
                  <c:v>15861</c:v>
                </c:pt>
                <c:pt idx="15862">
                  <c:v>15862</c:v>
                </c:pt>
                <c:pt idx="15863">
                  <c:v>15863</c:v>
                </c:pt>
                <c:pt idx="15864">
                  <c:v>15864</c:v>
                </c:pt>
                <c:pt idx="15865">
                  <c:v>15865</c:v>
                </c:pt>
                <c:pt idx="15866">
                  <c:v>15866</c:v>
                </c:pt>
                <c:pt idx="15867">
                  <c:v>15867</c:v>
                </c:pt>
                <c:pt idx="15868">
                  <c:v>15868</c:v>
                </c:pt>
                <c:pt idx="15869">
                  <c:v>15869</c:v>
                </c:pt>
                <c:pt idx="15870">
                  <c:v>15870</c:v>
                </c:pt>
                <c:pt idx="15871">
                  <c:v>15871</c:v>
                </c:pt>
                <c:pt idx="15872">
                  <c:v>15872</c:v>
                </c:pt>
                <c:pt idx="15873">
                  <c:v>15873</c:v>
                </c:pt>
                <c:pt idx="15874">
                  <c:v>15874</c:v>
                </c:pt>
                <c:pt idx="15875">
                  <c:v>15875</c:v>
                </c:pt>
                <c:pt idx="15876">
                  <c:v>15876</c:v>
                </c:pt>
                <c:pt idx="15877">
                  <c:v>15877</c:v>
                </c:pt>
                <c:pt idx="15878">
                  <c:v>15878</c:v>
                </c:pt>
                <c:pt idx="15879">
                  <c:v>15879</c:v>
                </c:pt>
                <c:pt idx="15880">
                  <c:v>15880</c:v>
                </c:pt>
                <c:pt idx="15881">
                  <c:v>15881</c:v>
                </c:pt>
                <c:pt idx="15882">
                  <c:v>15882</c:v>
                </c:pt>
                <c:pt idx="15883">
                  <c:v>15883</c:v>
                </c:pt>
                <c:pt idx="15884">
                  <c:v>15884</c:v>
                </c:pt>
                <c:pt idx="15885">
                  <c:v>15885</c:v>
                </c:pt>
                <c:pt idx="15886">
                  <c:v>15886</c:v>
                </c:pt>
                <c:pt idx="15887">
                  <c:v>15887</c:v>
                </c:pt>
                <c:pt idx="15888">
                  <c:v>15888</c:v>
                </c:pt>
                <c:pt idx="15889">
                  <c:v>15889</c:v>
                </c:pt>
                <c:pt idx="15890">
                  <c:v>15890</c:v>
                </c:pt>
                <c:pt idx="15891">
                  <c:v>15891</c:v>
                </c:pt>
                <c:pt idx="15892">
                  <c:v>15892</c:v>
                </c:pt>
                <c:pt idx="15893">
                  <c:v>15893</c:v>
                </c:pt>
                <c:pt idx="15894">
                  <c:v>15894</c:v>
                </c:pt>
                <c:pt idx="15895">
                  <c:v>15895</c:v>
                </c:pt>
                <c:pt idx="15896">
                  <c:v>15896</c:v>
                </c:pt>
                <c:pt idx="15897">
                  <c:v>15897</c:v>
                </c:pt>
                <c:pt idx="15898">
                  <c:v>15898</c:v>
                </c:pt>
                <c:pt idx="15899">
                  <c:v>15899</c:v>
                </c:pt>
                <c:pt idx="15900">
                  <c:v>15900</c:v>
                </c:pt>
                <c:pt idx="15901">
                  <c:v>15901</c:v>
                </c:pt>
                <c:pt idx="15902">
                  <c:v>15902</c:v>
                </c:pt>
                <c:pt idx="15903">
                  <c:v>15903</c:v>
                </c:pt>
                <c:pt idx="15904">
                  <c:v>15904</c:v>
                </c:pt>
                <c:pt idx="15905">
                  <c:v>15905</c:v>
                </c:pt>
                <c:pt idx="15906">
                  <c:v>15906</c:v>
                </c:pt>
                <c:pt idx="15907">
                  <c:v>15907</c:v>
                </c:pt>
                <c:pt idx="15908">
                  <c:v>15908</c:v>
                </c:pt>
                <c:pt idx="15909">
                  <c:v>15909</c:v>
                </c:pt>
                <c:pt idx="15910">
                  <c:v>15910</c:v>
                </c:pt>
                <c:pt idx="15911">
                  <c:v>15911</c:v>
                </c:pt>
                <c:pt idx="15912">
                  <c:v>15912</c:v>
                </c:pt>
                <c:pt idx="15913">
                  <c:v>15913</c:v>
                </c:pt>
                <c:pt idx="15914">
                  <c:v>15914</c:v>
                </c:pt>
                <c:pt idx="15915">
                  <c:v>15915</c:v>
                </c:pt>
                <c:pt idx="15916">
                  <c:v>15916</c:v>
                </c:pt>
                <c:pt idx="15917">
                  <c:v>15917</c:v>
                </c:pt>
                <c:pt idx="15918">
                  <c:v>15918</c:v>
                </c:pt>
                <c:pt idx="15919">
                  <c:v>15919</c:v>
                </c:pt>
                <c:pt idx="15920">
                  <c:v>15920</c:v>
                </c:pt>
                <c:pt idx="15921">
                  <c:v>15921</c:v>
                </c:pt>
                <c:pt idx="15922">
                  <c:v>15922</c:v>
                </c:pt>
                <c:pt idx="15923">
                  <c:v>15923</c:v>
                </c:pt>
                <c:pt idx="15924">
                  <c:v>15924</c:v>
                </c:pt>
                <c:pt idx="15925">
                  <c:v>15925</c:v>
                </c:pt>
                <c:pt idx="15926">
                  <c:v>15926</c:v>
                </c:pt>
                <c:pt idx="15927">
                  <c:v>15927</c:v>
                </c:pt>
                <c:pt idx="15928">
                  <c:v>15928</c:v>
                </c:pt>
                <c:pt idx="15929">
                  <c:v>15929</c:v>
                </c:pt>
                <c:pt idx="15930">
                  <c:v>15930</c:v>
                </c:pt>
                <c:pt idx="15931">
                  <c:v>15931</c:v>
                </c:pt>
                <c:pt idx="15932">
                  <c:v>15932</c:v>
                </c:pt>
                <c:pt idx="15933">
                  <c:v>15933</c:v>
                </c:pt>
                <c:pt idx="15934">
                  <c:v>15934</c:v>
                </c:pt>
                <c:pt idx="15935">
                  <c:v>15935</c:v>
                </c:pt>
                <c:pt idx="15936">
                  <c:v>15936</c:v>
                </c:pt>
                <c:pt idx="15937">
                  <c:v>15937</c:v>
                </c:pt>
                <c:pt idx="15938">
                  <c:v>15938</c:v>
                </c:pt>
                <c:pt idx="15939">
                  <c:v>15939</c:v>
                </c:pt>
                <c:pt idx="15940">
                  <c:v>15940</c:v>
                </c:pt>
                <c:pt idx="15941">
                  <c:v>15941</c:v>
                </c:pt>
                <c:pt idx="15942">
                  <c:v>15942</c:v>
                </c:pt>
                <c:pt idx="15943">
                  <c:v>15943</c:v>
                </c:pt>
                <c:pt idx="15944">
                  <c:v>15944</c:v>
                </c:pt>
                <c:pt idx="15945">
                  <c:v>15945</c:v>
                </c:pt>
                <c:pt idx="15946">
                  <c:v>15946</c:v>
                </c:pt>
                <c:pt idx="15947">
                  <c:v>15947</c:v>
                </c:pt>
                <c:pt idx="15948">
                  <c:v>15948</c:v>
                </c:pt>
                <c:pt idx="15949">
                  <c:v>15949</c:v>
                </c:pt>
                <c:pt idx="15950">
                  <c:v>15950</c:v>
                </c:pt>
                <c:pt idx="15951">
                  <c:v>15951</c:v>
                </c:pt>
                <c:pt idx="15952">
                  <c:v>15952</c:v>
                </c:pt>
                <c:pt idx="15953">
                  <c:v>15953</c:v>
                </c:pt>
                <c:pt idx="15954">
                  <c:v>15954</c:v>
                </c:pt>
                <c:pt idx="15955">
                  <c:v>15955</c:v>
                </c:pt>
                <c:pt idx="15956">
                  <c:v>15956</c:v>
                </c:pt>
                <c:pt idx="15957">
                  <c:v>15957</c:v>
                </c:pt>
                <c:pt idx="15958">
                  <c:v>15958</c:v>
                </c:pt>
                <c:pt idx="15959">
                  <c:v>15959</c:v>
                </c:pt>
                <c:pt idx="15960">
                  <c:v>15960</c:v>
                </c:pt>
                <c:pt idx="15961">
                  <c:v>15961</c:v>
                </c:pt>
                <c:pt idx="15962">
                  <c:v>15962</c:v>
                </c:pt>
                <c:pt idx="15963">
                  <c:v>15963</c:v>
                </c:pt>
                <c:pt idx="15964">
                  <c:v>15964</c:v>
                </c:pt>
                <c:pt idx="15965">
                  <c:v>15965</c:v>
                </c:pt>
                <c:pt idx="15966">
                  <c:v>15966</c:v>
                </c:pt>
                <c:pt idx="15967">
                  <c:v>15967</c:v>
                </c:pt>
                <c:pt idx="15968">
                  <c:v>15968</c:v>
                </c:pt>
                <c:pt idx="15969">
                  <c:v>15969</c:v>
                </c:pt>
                <c:pt idx="15970">
                  <c:v>15970</c:v>
                </c:pt>
                <c:pt idx="15971">
                  <c:v>15971</c:v>
                </c:pt>
                <c:pt idx="15972">
                  <c:v>15972</c:v>
                </c:pt>
                <c:pt idx="15973">
                  <c:v>15973</c:v>
                </c:pt>
                <c:pt idx="15974">
                  <c:v>15974</c:v>
                </c:pt>
                <c:pt idx="15975">
                  <c:v>15975</c:v>
                </c:pt>
                <c:pt idx="15976">
                  <c:v>15976</c:v>
                </c:pt>
                <c:pt idx="15977">
                  <c:v>15977</c:v>
                </c:pt>
                <c:pt idx="15978">
                  <c:v>15978</c:v>
                </c:pt>
                <c:pt idx="15979">
                  <c:v>15979</c:v>
                </c:pt>
                <c:pt idx="15980">
                  <c:v>15980</c:v>
                </c:pt>
                <c:pt idx="15981">
                  <c:v>15981</c:v>
                </c:pt>
                <c:pt idx="15982">
                  <c:v>15982</c:v>
                </c:pt>
                <c:pt idx="15983">
                  <c:v>15983</c:v>
                </c:pt>
                <c:pt idx="15984">
                  <c:v>15984</c:v>
                </c:pt>
                <c:pt idx="15985">
                  <c:v>15985</c:v>
                </c:pt>
                <c:pt idx="15986">
                  <c:v>15986</c:v>
                </c:pt>
                <c:pt idx="15987">
                  <c:v>15987</c:v>
                </c:pt>
                <c:pt idx="15988">
                  <c:v>15988</c:v>
                </c:pt>
                <c:pt idx="15989">
                  <c:v>15989</c:v>
                </c:pt>
                <c:pt idx="15990">
                  <c:v>15990</c:v>
                </c:pt>
                <c:pt idx="15991">
                  <c:v>15991</c:v>
                </c:pt>
                <c:pt idx="15992">
                  <c:v>15992</c:v>
                </c:pt>
                <c:pt idx="15993">
                  <c:v>15993</c:v>
                </c:pt>
                <c:pt idx="15994">
                  <c:v>15994</c:v>
                </c:pt>
                <c:pt idx="15995">
                  <c:v>15995</c:v>
                </c:pt>
                <c:pt idx="15996">
                  <c:v>15996</c:v>
                </c:pt>
                <c:pt idx="15997">
                  <c:v>15997</c:v>
                </c:pt>
                <c:pt idx="15998">
                  <c:v>15998</c:v>
                </c:pt>
                <c:pt idx="15999">
                  <c:v>15999</c:v>
                </c:pt>
                <c:pt idx="16000">
                  <c:v>16000</c:v>
                </c:pt>
                <c:pt idx="16001">
                  <c:v>16001</c:v>
                </c:pt>
                <c:pt idx="16002">
                  <c:v>16002</c:v>
                </c:pt>
                <c:pt idx="16003">
                  <c:v>16003</c:v>
                </c:pt>
                <c:pt idx="16004">
                  <c:v>16004</c:v>
                </c:pt>
                <c:pt idx="16005">
                  <c:v>16005</c:v>
                </c:pt>
                <c:pt idx="16006">
                  <c:v>16006</c:v>
                </c:pt>
                <c:pt idx="16007">
                  <c:v>16007</c:v>
                </c:pt>
                <c:pt idx="16008">
                  <c:v>16008</c:v>
                </c:pt>
                <c:pt idx="16009">
                  <c:v>16009</c:v>
                </c:pt>
                <c:pt idx="16010">
                  <c:v>16010</c:v>
                </c:pt>
                <c:pt idx="16011">
                  <c:v>16011</c:v>
                </c:pt>
                <c:pt idx="16012">
                  <c:v>16012</c:v>
                </c:pt>
                <c:pt idx="16013">
                  <c:v>16013</c:v>
                </c:pt>
                <c:pt idx="16014">
                  <c:v>16014</c:v>
                </c:pt>
                <c:pt idx="16015">
                  <c:v>16015</c:v>
                </c:pt>
                <c:pt idx="16016">
                  <c:v>16016</c:v>
                </c:pt>
                <c:pt idx="16017">
                  <c:v>16017</c:v>
                </c:pt>
                <c:pt idx="16018">
                  <c:v>16018</c:v>
                </c:pt>
                <c:pt idx="16019">
                  <c:v>16019</c:v>
                </c:pt>
                <c:pt idx="16020">
                  <c:v>16020</c:v>
                </c:pt>
                <c:pt idx="16021">
                  <c:v>16021</c:v>
                </c:pt>
                <c:pt idx="16022">
                  <c:v>16022</c:v>
                </c:pt>
                <c:pt idx="16023">
                  <c:v>16023</c:v>
                </c:pt>
                <c:pt idx="16024">
                  <c:v>16024</c:v>
                </c:pt>
                <c:pt idx="16025">
                  <c:v>16025</c:v>
                </c:pt>
                <c:pt idx="16026">
                  <c:v>16026</c:v>
                </c:pt>
                <c:pt idx="16027">
                  <c:v>16027</c:v>
                </c:pt>
                <c:pt idx="16028">
                  <c:v>16028</c:v>
                </c:pt>
                <c:pt idx="16029">
                  <c:v>16029</c:v>
                </c:pt>
                <c:pt idx="16030">
                  <c:v>16030</c:v>
                </c:pt>
                <c:pt idx="16031">
                  <c:v>16031</c:v>
                </c:pt>
                <c:pt idx="16032">
                  <c:v>16032</c:v>
                </c:pt>
                <c:pt idx="16033">
                  <c:v>16033</c:v>
                </c:pt>
                <c:pt idx="16034">
                  <c:v>16034</c:v>
                </c:pt>
                <c:pt idx="16035">
                  <c:v>16035</c:v>
                </c:pt>
                <c:pt idx="16036">
                  <c:v>16036</c:v>
                </c:pt>
                <c:pt idx="16037">
                  <c:v>16037</c:v>
                </c:pt>
                <c:pt idx="16038">
                  <c:v>16038</c:v>
                </c:pt>
                <c:pt idx="16039">
                  <c:v>16039</c:v>
                </c:pt>
                <c:pt idx="16040">
                  <c:v>16040</c:v>
                </c:pt>
                <c:pt idx="16041">
                  <c:v>16041</c:v>
                </c:pt>
                <c:pt idx="16042">
                  <c:v>16042</c:v>
                </c:pt>
                <c:pt idx="16043">
                  <c:v>16043</c:v>
                </c:pt>
                <c:pt idx="16044">
                  <c:v>16044</c:v>
                </c:pt>
                <c:pt idx="16045">
                  <c:v>16045</c:v>
                </c:pt>
                <c:pt idx="16046">
                  <c:v>16046</c:v>
                </c:pt>
                <c:pt idx="16047">
                  <c:v>16047</c:v>
                </c:pt>
                <c:pt idx="16048">
                  <c:v>16048</c:v>
                </c:pt>
                <c:pt idx="16049">
                  <c:v>16049</c:v>
                </c:pt>
                <c:pt idx="16050">
                  <c:v>16050</c:v>
                </c:pt>
                <c:pt idx="16051">
                  <c:v>16051</c:v>
                </c:pt>
                <c:pt idx="16052">
                  <c:v>16052</c:v>
                </c:pt>
                <c:pt idx="16053">
                  <c:v>16053</c:v>
                </c:pt>
                <c:pt idx="16054">
                  <c:v>16054</c:v>
                </c:pt>
                <c:pt idx="16055">
                  <c:v>16055</c:v>
                </c:pt>
                <c:pt idx="16056">
                  <c:v>16056</c:v>
                </c:pt>
                <c:pt idx="16057">
                  <c:v>16057</c:v>
                </c:pt>
                <c:pt idx="16058">
                  <c:v>16058</c:v>
                </c:pt>
                <c:pt idx="16059">
                  <c:v>16059</c:v>
                </c:pt>
                <c:pt idx="16060">
                  <c:v>16060</c:v>
                </c:pt>
                <c:pt idx="16061">
                  <c:v>16061</c:v>
                </c:pt>
                <c:pt idx="16062">
                  <c:v>16062</c:v>
                </c:pt>
                <c:pt idx="16063">
                  <c:v>16063</c:v>
                </c:pt>
                <c:pt idx="16064">
                  <c:v>16064</c:v>
                </c:pt>
                <c:pt idx="16065">
                  <c:v>16065</c:v>
                </c:pt>
                <c:pt idx="16066">
                  <c:v>16066</c:v>
                </c:pt>
                <c:pt idx="16067">
                  <c:v>16067</c:v>
                </c:pt>
                <c:pt idx="16068">
                  <c:v>16068</c:v>
                </c:pt>
                <c:pt idx="16069">
                  <c:v>16069</c:v>
                </c:pt>
                <c:pt idx="16070">
                  <c:v>16070</c:v>
                </c:pt>
                <c:pt idx="16071">
                  <c:v>16071</c:v>
                </c:pt>
                <c:pt idx="16072">
                  <c:v>16072</c:v>
                </c:pt>
                <c:pt idx="16073">
                  <c:v>16073</c:v>
                </c:pt>
                <c:pt idx="16074">
                  <c:v>16074</c:v>
                </c:pt>
                <c:pt idx="16075">
                  <c:v>16075</c:v>
                </c:pt>
                <c:pt idx="16076">
                  <c:v>16076</c:v>
                </c:pt>
                <c:pt idx="16077">
                  <c:v>16077</c:v>
                </c:pt>
                <c:pt idx="16078">
                  <c:v>16078</c:v>
                </c:pt>
                <c:pt idx="16079">
                  <c:v>16079</c:v>
                </c:pt>
                <c:pt idx="16080">
                  <c:v>16080</c:v>
                </c:pt>
                <c:pt idx="16081">
                  <c:v>16081</c:v>
                </c:pt>
                <c:pt idx="16082">
                  <c:v>16082</c:v>
                </c:pt>
                <c:pt idx="16083">
                  <c:v>16083</c:v>
                </c:pt>
                <c:pt idx="16084">
                  <c:v>16084</c:v>
                </c:pt>
                <c:pt idx="16085">
                  <c:v>16085</c:v>
                </c:pt>
                <c:pt idx="16086">
                  <c:v>16086</c:v>
                </c:pt>
                <c:pt idx="16087">
                  <c:v>16087</c:v>
                </c:pt>
                <c:pt idx="16088">
                  <c:v>16088</c:v>
                </c:pt>
                <c:pt idx="16089">
                  <c:v>16089</c:v>
                </c:pt>
                <c:pt idx="16090">
                  <c:v>16090</c:v>
                </c:pt>
                <c:pt idx="16091">
                  <c:v>16091</c:v>
                </c:pt>
                <c:pt idx="16092">
                  <c:v>16092</c:v>
                </c:pt>
                <c:pt idx="16093">
                  <c:v>16093</c:v>
                </c:pt>
                <c:pt idx="16094">
                  <c:v>16094</c:v>
                </c:pt>
                <c:pt idx="16095">
                  <c:v>16095</c:v>
                </c:pt>
                <c:pt idx="16096">
                  <c:v>16096</c:v>
                </c:pt>
                <c:pt idx="16097">
                  <c:v>16097</c:v>
                </c:pt>
                <c:pt idx="16098">
                  <c:v>16098</c:v>
                </c:pt>
                <c:pt idx="16099">
                  <c:v>16099</c:v>
                </c:pt>
                <c:pt idx="16100">
                  <c:v>16100</c:v>
                </c:pt>
                <c:pt idx="16101">
                  <c:v>16101</c:v>
                </c:pt>
                <c:pt idx="16102">
                  <c:v>16102</c:v>
                </c:pt>
                <c:pt idx="16103">
                  <c:v>16103</c:v>
                </c:pt>
                <c:pt idx="16104">
                  <c:v>16104</c:v>
                </c:pt>
                <c:pt idx="16105">
                  <c:v>16105</c:v>
                </c:pt>
                <c:pt idx="16106">
                  <c:v>16106</c:v>
                </c:pt>
                <c:pt idx="16107">
                  <c:v>16107</c:v>
                </c:pt>
                <c:pt idx="16108">
                  <c:v>16108</c:v>
                </c:pt>
                <c:pt idx="16109">
                  <c:v>16109</c:v>
                </c:pt>
                <c:pt idx="16110">
                  <c:v>16110</c:v>
                </c:pt>
                <c:pt idx="16111">
                  <c:v>16111</c:v>
                </c:pt>
                <c:pt idx="16112">
                  <c:v>16112</c:v>
                </c:pt>
                <c:pt idx="16113">
                  <c:v>16113</c:v>
                </c:pt>
                <c:pt idx="16114">
                  <c:v>16114</c:v>
                </c:pt>
                <c:pt idx="16115">
                  <c:v>16115</c:v>
                </c:pt>
                <c:pt idx="16116">
                  <c:v>16116</c:v>
                </c:pt>
                <c:pt idx="16117">
                  <c:v>16117</c:v>
                </c:pt>
                <c:pt idx="16118">
                  <c:v>16118</c:v>
                </c:pt>
                <c:pt idx="16119">
                  <c:v>16119</c:v>
                </c:pt>
                <c:pt idx="16120">
                  <c:v>16120</c:v>
                </c:pt>
                <c:pt idx="16121">
                  <c:v>16121</c:v>
                </c:pt>
                <c:pt idx="16122">
                  <c:v>16122</c:v>
                </c:pt>
                <c:pt idx="16123">
                  <c:v>16123</c:v>
                </c:pt>
                <c:pt idx="16124">
                  <c:v>16124</c:v>
                </c:pt>
                <c:pt idx="16125">
                  <c:v>16125</c:v>
                </c:pt>
                <c:pt idx="16126">
                  <c:v>16126</c:v>
                </c:pt>
                <c:pt idx="16127">
                  <c:v>16127</c:v>
                </c:pt>
                <c:pt idx="16128">
                  <c:v>16128</c:v>
                </c:pt>
                <c:pt idx="16129">
                  <c:v>16129</c:v>
                </c:pt>
                <c:pt idx="16130">
                  <c:v>16130</c:v>
                </c:pt>
                <c:pt idx="16131">
                  <c:v>16131</c:v>
                </c:pt>
                <c:pt idx="16132">
                  <c:v>16132</c:v>
                </c:pt>
                <c:pt idx="16133">
                  <c:v>16133</c:v>
                </c:pt>
                <c:pt idx="16134">
                  <c:v>16134</c:v>
                </c:pt>
                <c:pt idx="16135">
                  <c:v>16135</c:v>
                </c:pt>
                <c:pt idx="16136">
                  <c:v>16136</c:v>
                </c:pt>
                <c:pt idx="16137">
                  <c:v>16137</c:v>
                </c:pt>
                <c:pt idx="16138">
                  <c:v>16138</c:v>
                </c:pt>
                <c:pt idx="16139">
                  <c:v>16139</c:v>
                </c:pt>
                <c:pt idx="16140">
                  <c:v>16140</c:v>
                </c:pt>
                <c:pt idx="16141">
                  <c:v>16141</c:v>
                </c:pt>
                <c:pt idx="16142">
                  <c:v>16142</c:v>
                </c:pt>
                <c:pt idx="16143">
                  <c:v>16143</c:v>
                </c:pt>
                <c:pt idx="16144">
                  <c:v>16144</c:v>
                </c:pt>
                <c:pt idx="16145">
                  <c:v>16145</c:v>
                </c:pt>
                <c:pt idx="16146">
                  <c:v>16146</c:v>
                </c:pt>
                <c:pt idx="16147">
                  <c:v>16147</c:v>
                </c:pt>
                <c:pt idx="16148">
                  <c:v>16148</c:v>
                </c:pt>
                <c:pt idx="16149">
                  <c:v>16149</c:v>
                </c:pt>
                <c:pt idx="16150">
                  <c:v>16150</c:v>
                </c:pt>
                <c:pt idx="16151">
                  <c:v>16151</c:v>
                </c:pt>
                <c:pt idx="16152">
                  <c:v>16152</c:v>
                </c:pt>
                <c:pt idx="16153">
                  <c:v>16153</c:v>
                </c:pt>
                <c:pt idx="16154">
                  <c:v>16154</c:v>
                </c:pt>
                <c:pt idx="16155">
                  <c:v>16155</c:v>
                </c:pt>
                <c:pt idx="16156">
                  <c:v>16156</c:v>
                </c:pt>
                <c:pt idx="16157">
                  <c:v>16157</c:v>
                </c:pt>
                <c:pt idx="16158">
                  <c:v>16158</c:v>
                </c:pt>
                <c:pt idx="16159">
                  <c:v>16159</c:v>
                </c:pt>
                <c:pt idx="16160">
                  <c:v>16160</c:v>
                </c:pt>
                <c:pt idx="16161">
                  <c:v>16161</c:v>
                </c:pt>
                <c:pt idx="16162">
                  <c:v>16162</c:v>
                </c:pt>
                <c:pt idx="16163">
                  <c:v>16163</c:v>
                </c:pt>
                <c:pt idx="16164">
                  <c:v>16164</c:v>
                </c:pt>
                <c:pt idx="16165">
                  <c:v>16165</c:v>
                </c:pt>
                <c:pt idx="16166">
                  <c:v>16166</c:v>
                </c:pt>
                <c:pt idx="16167">
                  <c:v>16167</c:v>
                </c:pt>
                <c:pt idx="16168">
                  <c:v>16168</c:v>
                </c:pt>
                <c:pt idx="16169">
                  <c:v>16169</c:v>
                </c:pt>
                <c:pt idx="16170">
                  <c:v>16170</c:v>
                </c:pt>
                <c:pt idx="16171">
                  <c:v>16171</c:v>
                </c:pt>
                <c:pt idx="16172">
                  <c:v>16172</c:v>
                </c:pt>
                <c:pt idx="16173">
                  <c:v>16173</c:v>
                </c:pt>
                <c:pt idx="16174">
                  <c:v>16174</c:v>
                </c:pt>
                <c:pt idx="16175">
                  <c:v>16175</c:v>
                </c:pt>
                <c:pt idx="16176">
                  <c:v>16176</c:v>
                </c:pt>
                <c:pt idx="16177">
                  <c:v>16177</c:v>
                </c:pt>
                <c:pt idx="16178">
                  <c:v>16178</c:v>
                </c:pt>
                <c:pt idx="16179">
                  <c:v>16179</c:v>
                </c:pt>
                <c:pt idx="16180">
                  <c:v>16180</c:v>
                </c:pt>
                <c:pt idx="16181">
                  <c:v>16181</c:v>
                </c:pt>
                <c:pt idx="16182">
                  <c:v>16182</c:v>
                </c:pt>
                <c:pt idx="16183">
                  <c:v>16183</c:v>
                </c:pt>
                <c:pt idx="16184">
                  <c:v>16184</c:v>
                </c:pt>
                <c:pt idx="16185">
                  <c:v>16185</c:v>
                </c:pt>
                <c:pt idx="16186">
                  <c:v>16186</c:v>
                </c:pt>
                <c:pt idx="16187">
                  <c:v>16187</c:v>
                </c:pt>
                <c:pt idx="16188">
                  <c:v>16188</c:v>
                </c:pt>
                <c:pt idx="16189">
                  <c:v>16189</c:v>
                </c:pt>
                <c:pt idx="16190">
                  <c:v>16190</c:v>
                </c:pt>
                <c:pt idx="16191">
                  <c:v>16191</c:v>
                </c:pt>
                <c:pt idx="16192">
                  <c:v>16192</c:v>
                </c:pt>
                <c:pt idx="16193">
                  <c:v>16193</c:v>
                </c:pt>
                <c:pt idx="16194">
                  <c:v>16194</c:v>
                </c:pt>
                <c:pt idx="16195">
                  <c:v>16195</c:v>
                </c:pt>
                <c:pt idx="16196">
                  <c:v>16196</c:v>
                </c:pt>
                <c:pt idx="16197">
                  <c:v>16197</c:v>
                </c:pt>
                <c:pt idx="16198">
                  <c:v>16198</c:v>
                </c:pt>
                <c:pt idx="16199">
                  <c:v>16199</c:v>
                </c:pt>
                <c:pt idx="16200">
                  <c:v>16200</c:v>
                </c:pt>
                <c:pt idx="16201">
                  <c:v>16201</c:v>
                </c:pt>
                <c:pt idx="16202">
                  <c:v>16202</c:v>
                </c:pt>
                <c:pt idx="16203">
                  <c:v>16203</c:v>
                </c:pt>
                <c:pt idx="16204">
                  <c:v>16204</c:v>
                </c:pt>
                <c:pt idx="16205">
                  <c:v>16205</c:v>
                </c:pt>
                <c:pt idx="16206">
                  <c:v>16206</c:v>
                </c:pt>
                <c:pt idx="16207">
                  <c:v>16207</c:v>
                </c:pt>
                <c:pt idx="16208">
                  <c:v>16208</c:v>
                </c:pt>
                <c:pt idx="16209">
                  <c:v>16209</c:v>
                </c:pt>
                <c:pt idx="16210">
                  <c:v>16210</c:v>
                </c:pt>
                <c:pt idx="16211">
                  <c:v>16211</c:v>
                </c:pt>
                <c:pt idx="16212">
                  <c:v>16212</c:v>
                </c:pt>
                <c:pt idx="16213">
                  <c:v>16213</c:v>
                </c:pt>
                <c:pt idx="16214">
                  <c:v>16214</c:v>
                </c:pt>
                <c:pt idx="16215">
                  <c:v>16215</c:v>
                </c:pt>
                <c:pt idx="16216">
                  <c:v>16216</c:v>
                </c:pt>
                <c:pt idx="16217">
                  <c:v>16217</c:v>
                </c:pt>
                <c:pt idx="16218">
                  <c:v>16218</c:v>
                </c:pt>
                <c:pt idx="16219">
                  <c:v>16219</c:v>
                </c:pt>
                <c:pt idx="16220">
                  <c:v>16220</c:v>
                </c:pt>
                <c:pt idx="16221">
                  <c:v>16221</c:v>
                </c:pt>
                <c:pt idx="16222">
                  <c:v>16222</c:v>
                </c:pt>
                <c:pt idx="16223">
                  <c:v>16223</c:v>
                </c:pt>
                <c:pt idx="16224">
                  <c:v>16224</c:v>
                </c:pt>
                <c:pt idx="16225">
                  <c:v>16225</c:v>
                </c:pt>
                <c:pt idx="16226">
                  <c:v>16226</c:v>
                </c:pt>
                <c:pt idx="16227">
                  <c:v>16227</c:v>
                </c:pt>
                <c:pt idx="16228">
                  <c:v>16228</c:v>
                </c:pt>
                <c:pt idx="16229">
                  <c:v>16229</c:v>
                </c:pt>
                <c:pt idx="16230">
                  <c:v>16230</c:v>
                </c:pt>
                <c:pt idx="16231">
                  <c:v>16231</c:v>
                </c:pt>
                <c:pt idx="16232">
                  <c:v>16232</c:v>
                </c:pt>
                <c:pt idx="16233">
                  <c:v>16233</c:v>
                </c:pt>
                <c:pt idx="16234">
                  <c:v>16234</c:v>
                </c:pt>
                <c:pt idx="16235">
                  <c:v>16235</c:v>
                </c:pt>
                <c:pt idx="16236">
                  <c:v>16236</c:v>
                </c:pt>
                <c:pt idx="16237">
                  <c:v>16237</c:v>
                </c:pt>
                <c:pt idx="16238">
                  <c:v>16238</c:v>
                </c:pt>
                <c:pt idx="16239">
                  <c:v>16239</c:v>
                </c:pt>
                <c:pt idx="16240">
                  <c:v>16240</c:v>
                </c:pt>
                <c:pt idx="16241">
                  <c:v>16241</c:v>
                </c:pt>
                <c:pt idx="16242">
                  <c:v>16242</c:v>
                </c:pt>
                <c:pt idx="16243">
                  <c:v>16243</c:v>
                </c:pt>
                <c:pt idx="16244">
                  <c:v>16244</c:v>
                </c:pt>
                <c:pt idx="16245">
                  <c:v>16245</c:v>
                </c:pt>
                <c:pt idx="16246">
                  <c:v>16246</c:v>
                </c:pt>
                <c:pt idx="16247">
                  <c:v>16247</c:v>
                </c:pt>
                <c:pt idx="16248">
                  <c:v>16248</c:v>
                </c:pt>
                <c:pt idx="16249">
                  <c:v>16249</c:v>
                </c:pt>
                <c:pt idx="16250">
                  <c:v>16250</c:v>
                </c:pt>
                <c:pt idx="16251">
                  <c:v>16251</c:v>
                </c:pt>
                <c:pt idx="16252">
                  <c:v>16252</c:v>
                </c:pt>
                <c:pt idx="16253">
                  <c:v>16253</c:v>
                </c:pt>
                <c:pt idx="16254">
                  <c:v>16254</c:v>
                </c:pt>
                <c:pt idx="16255">
                  <c:v>16255</c:v>
                </c:pt>
                <c:pt idx="16256">
                  <c:v>16256</c:v>
                </c:pt>
                <c:pt idx="16257">
                  <c:v>16257</c:v>
                </c:pt>
                <c:pt idx="16258">
                  <c:v>16258</c:v>
                </c:pt>
                <c:pt idx="16259">
                  <c:v>16259</c:v>
                </c:pt>
                <c:pt idx="16260">
                  <c:v>16260</c:v>
                </c:pt>
                <c:pt idx="16261">
                  <c:v>16261</c:v>
                </c:pt>
                <c:pt idx="16262">
                  <c:v>16262</c:v>
                </c:pt>
                <c:pt idx="16263">
                  <c:v>16263</c:v>
                </c:pt>
                <c:pt idx="16264">
                  <c:v>16264</c:v>
                </c:pt>
                <c:pt idx="16265">
                  <c:v>16265</c:v>
                </c:pt>
                <c:pt idx="16266">
                  <c:v>16266</c:v>
                </c:pt>
                <c:pt idx="16267">
                  <c:v>16267</c:v>
                </c:pt>
                <c:pt idx="16268">
                  <c:v>16268</c:v>
                </c:pt>
                <c:pt idx="16269">
                  <c:v>16269</c:v>
                </c:pt>
                <c:pt idx="16270">
                  <c:v>16270</c:v>
                </c:pt>
                <c:pt idx="16271">
                  <c:v>16271</c:v>
                </c:pt>
                <c:pt idx="16272">
                  <c:v>16272</c:v>
                </c:pt>
                <c:pt idx="16273">
                  <c:v>16273</c:v>
                </c:pt>
                <c:pt idx="16274">
                  <c:v>16274</c:v>
                </c:pt>
                <c:pt idx="16275">
                  <c:v>16275</c:v>
                </c:pt>
                <c:pt idx="16276">
                  <c:v>16276</c:v>
                </c:pt>
                <c:pt idx="16277">
                  <c:v>16277</c:v>
                </c:pt>
                <c:pt idx="16278">
                  <c:v>16278</c:v>
                </c:pt>
                <c:pt idx="16279">
                  <c:v>16279</c:v>
                </c:pt>
                <c:pt idx="16280">
                  <c:v>16280</c:v>
                </c:pt>
                <c:pt idx="16281">
                  <c:v>16281</c:v>
                </c:pt>
                <c:pt idx="16282">
                  <c:v>16282</c:v>
                </c:pt>
                <c:pt idx="16283">
                  <c:v>16283</c:v>
                </c:pt>
                <c:pt idx="16284">
                  <c:v>16284</c:v>
                </c:pt>
                <c:pt idx="16285">
                  <c:v>16285</c:v>
                </c:pt>
                <c:pt idx="16286">
                  <c:v>16286</c:v>
                </c:pt>
                <c:pt idx="16287">
                  <c:v>16287</c:v>
                </c:pt>
                <c:pt idx="16288">
                  <c:v>16288</c:v>
                </c:pt>
                <c:pt idx="16289">
                  <c:v>16289</c:v>
                </c:pt>
                <c:pt idx="16290">
                  <c:v>16290</c:v>
                </c:pt>
                <c:pt idx="16291">
                  <c:v>16291</c:v>
                </c:pt>
                <c:pt idx="16292">
                  <c:v>16292</c:v>
                </c:pt>
                <c:pt idx="16293">
                  <c:v>16293</c:v>
                </c:pt>
                <c:pt idx="16294">
                  <c:v>16294</c:v>
                </c:pt>
                <c:pt idx="16295">
                  <c:v>16295</c:v>
                </c:pt>
                <c:pt idx="16296">
                  <c:v>16296</c:v>
                </c:pt>
                <c:pt idx="16297">
                  <c:v>16297</c:v>
                </c:pt>
                <c:pt idx="16298">
                  <c:v>16298</c:v>
                </c:pt>
                <c:pt idx="16299">
                  <c:v>16299</c:v>
                </c:pt>
                <c:pt idx="16300">
                  <c:v>16300</c:v>
                </c:pt>
                <c:pt idx="16301">
                  <c:v>16301</c:v>
                </c:pt>
                <c:pt idx="16302">
                  <c:v>16302</c:v>
                </c:pt>
                <c:pt idx="16303">
                  <c:v>16303</c:v>
                </c:pt>
                <c:pt idx="16304">
                  <c:v>16304</c:v>
                </c:pt>
                <c:pt idx="16305">
                  <c:v>16305</c:v>
                </c:pt>
                <c:pt idx="16306">
                  <c:v>16306</c:v>
                </c:pt>
                <c:pt idx="16307">
                  <c:v>16307</c:v>
                </c:pt>
                <c:pt idx="16308">
                  <c:v>16308</c:v>
                </c:pt>
                <c:pt idx="16309">
                  <c:v>16309</c:v>
                </c:pt>
                <c:pt idx="16310">
                  <c:v>16310</c:v>
                </c:pt>
                <c:pt idx="16311">
                  <c:v>16311</c:v>
                </c:pt>
                <c:pt idx="16312">
                  <c:v>16312</c:v>
                </c:pt>
                <c:pt idx="16313">
                  <c:v>16313</c:v>
                </c:pt>
                <c:pt idx="16314">
                  <c:v>16314</c:v>
                </c:pt>
                <c:pt idx="16315">
                  <c:v>16315</c:v>
                </c:pt>
                <c:pt idx="16316">
                  <c:v>16316</c:v>
                </c:pt>
                <c:pt idx="16317">
                  <c:v>16317</c:v>
                </c:pt>
                <c:pt idx="16318">
                  <c:v>16318</c:v>
                </c:pt>
                <c:pt idx="16319">
                  <c:v>16319</c:v>
                </c:pt>
                <c:pt idx="16320">
                  <c:v>16320</c:v>
                </c:pt>
                <c:pt idx="16321">
                  <c:v>16321</c:v>
                </c:pt>
                <c:pt idx="16322">
                  <c:v>16322</c:v>
                </c:pt>
                <c:pt idx="16323">
                  <c:v>16323</c:v>
                </c:pt>
                <c:pt idx="16324">
                  <c:v>16324</c:v>
                </c:pt>
                <c:pt idx="16325">
                  <c:v>16325</c:v>
                </c:pt>
                <c:pt idx="16326">
                  <c:v>16326</c:v>
                </c:pt>
                <c:pt idx="16327">
                  <c:v>16327</c:v>
                </c:pt>
                <c:pt idx="16328">
                  <c:v>16328</c:v>
                </c:pt>
                <c:pt idx="16329">
                  <c:v>16329</c:v>
                </c:pt>
                <c:pt idx="16330">
                  <c:v>16330</c:v>
                </c:pt>
                <c:pt idx="16331">
                  <c:v>16331</c:v>
                </c:pt>
                <c:pt idx="16332">
                  <c:v>16332</c:v>
                </c:pt>
                <c:pt idx="16333">
                  <c:v>16333</c:v>
                </c:pt>
                <c:pt idx="16334">
                  <c:v>16334</c:v>
                </c:pt>
                <c:pt idx="16335">
                  <c:v>16335</c:v>
                </c:pt>
                <c:pt idx="16336">
                  <c:v>16336</c:v>
                </c:pt>
                <c:pt idx="16337">
                  <c:v>16337</c:v>
                </c:pt>
                <c:pt idx="16338">
                  <c:v>16338</c:v>
                </c:pt>
                <c:pt idx="16339">
                  <c:v>16339</c:v>
                </c:pt>
                <c:pt idx="16340">
                  <c:v>16340</c:v>
                </c:pt>
                <c:pt idx="16341">
                  <c:v>16341</c:v>
                </c:pt>
                <c:pt idx="16342">
                  <c:v>16342</c:v>
                </c:pt>
                <c:pt idx="16343">
                  <c:v>16343</c:v>
                </c:pt>
                <c:pt idx="16344">
                  <c:v>16344</c:v>
                </c:pt>
                <c:pt idx="16345">
                  <c:v>16345</c:v>
                </c:pt>
                <c:pt idx="16346">
                  <c:v>16346</c:v>
                </c:pt>
                <c:pt idx="16347">
                  <c:v>16347</c:v>
                </c:pt>
                <c:pt idx="16348">
                  <c:v>16348</c:v>
                </c:pt>
                <c:pt idx="16349">
                  <c:v>16349</c:v>
                </c:pt>
                <c:pt idx="16350">
                  <c:v>16350</c:v>
                </c:pt>
                <c:pt idx="16351">
                  <c:v>16351</c:v>
                </c:pt>
                <c:pt idx="16352">
                  <c:v>16352</c:v>
                </c:pt>
                <c:pt idx="16353">
                  <c:v>16353</c:v>
                </c:pt>
                <c:pt idx="16354">
                  <c:v>16354</c:v>
                </c:pt>
                <c:pt idx="16355">
                  <c:v>16355</c:v>
                </c:pt>
                <c:pt idx="16356">
                  <c:v>16356</c:v>
                </c:pt>
                <c:pt idx="16357">
                  <c:v>16357</c:v>
                </c:pt>
                <c:pt idx="16358">
                  <c:v>16358</c:v>
                </c:pt>
                <c:pt idx="16359">
                  <c:v>16359</c:v>
                </c:pt>
                <c:pt idx="16360">
                  <c:v>16360</c:v>
                </c:pt>
                <c:pt idx="16361">
                  <c:v>16361</c:v>
                </c:pt>
                <c:pt idx="16362">
                  <c:v>16362</c:v>
                </c:pt>
                <c:pt idx="16363">
                  <c:v>16363</c:v>
                </c:pt>
                <c:pt idx="16364">
                  <c:v>16364</c:v>
                </c:pt>
                <c:pt idx="16365">
                  <c:v>16365</c:v>
                </c:pt>
                <c:pt idx="16366">
                  <c:v>16366</c:v>
                </c:pt>
                <c:pt idx="16367">
                  <c:v>16367</c:v>
                </c:pt>
                <c:pt idx="16368">
                  <c:v>16368</c:v>
                </c:pt>
                <c:pt idx="16369">
                  <c:v>16369</c:v>
                </c:pt>
                <c:pt idx="16370">
                  <c:v>16370</c:v>
                </c:pt>
                <c:pt idx="16371">
                  <c:v>16371</c:v>
                </c:pt>
                <c:pt idx="16372">
                  <c:v>16372</c:v>
                </c:pt>
                <c:pt idx="16373">
                  <c:v>16373</c:v>
                </c:pt>
                <c:pt idx="16374">
                  <c:v>16374</c:v>
                </c:pt>
                <c:pt idx="16375">
                  <c:v>16375</c:v>
                </c:pt>
                <c:pt idx="16376">
                  <c:v>16376</c:v>
                </c:pt>
                <c:pt idx="16377">
                  <c:v>16377</c:v>
                </c:pt>
                <c:pt idx="16378">
                  <c:v>16378</c:v>
                </c:pt>
                <c:pt idx="16379">
                  <c:v>16379</c:v>
                </c:pt>
                <c:pt idx="16380">
                  <c:v>16380</c:v>
                </c:pt>
                <c:pt idx="16381">
                  <c:v>16381</c:v>
                </c:pt>
                <c:pt idx="16382">
                  <c:v>16382</c:v>
                </c:pt>
                <c:pt idx="16383">
                  <c:v>16383</c:v>
                </c:pt>
                <c:pt idx="16384">
                  <c:v>16384</c:v>
                </c:pt>
                <c:pt idx="16385">
                  <c:v>16385</c:v>
                </c:pt>
                <c:pt idx="16386">
                  <c:v>16386</c:v>
                </c:pt>
                <c:pt idx="16387">
                  <c:v>16387</c:v>
                </c:pt>
                <c:pt idx="16388">
                  <c:v>16388</c:v>
                </c:pt>
                <c:pt idx="16389">
                  <c:v>16389</c:v>
                </c:pt>
                <c:pt idx="16390">
                  <c:v>16390</c:v>
                </c:pt>
                <c:pt idx="16391">
                  <c:v>16391</c:v>
                </c:pt>
                <c:pt idx="16392">
                  <c:v>16392</c:v>
                </c:pt>
                <c:pt idx="16393">
                  <c:v>16393</c:v>
                </c:pt>
                <c:pt idx="16394">
                  <c:v>16394</c:v>
                </c:pt>
                <c:pt idx="16395">
                  <c:v>16395</c:v>
                </c:pt>
                <c:pt idx="16396">
                  <c:v>16396</c:v>
                </c:pt>
                <c:pt idx="16397">
                  <c:v>16397</c:v>
                </c:pt>
                <c:pt idx="16398">
                  <c:v>16398</c:v>
                </c:pt>
                <c:pt idx="16399">
                  <c:v>16399</c:v>
                </c:pt>
                <c:pt idx="16400">
                  <c:v>16400</c:v>
                </c:pt>
                <c:pt idx="16401">
                  <c:v>16401</c:v>
                </c:pt>
                <c:pt idx="16402">
                  <c:v>16402</c:v>
                </c:pt>
                <c:pt idx="16403">
                  <c:v>16403</c:v>
                </c:pt>
                <c:pt idx="16404">
                  <c:v>16404</c:v>
                </c:pt>
                <c:pt idx="16405">
                  <c:v>16405</c:v>
                </c:pt>
                <c:pt idx="16406">
                  <c:v>16406</c:v>
                </c:pt>
                <c:pt idx="16407">
                  <c:v>16407</c:v>
                </c:pt>
                <c:pt idx="16408">
                  <c:v>16408</c:v>
                </c:pt>
                <c:pt idx="16409">
                  <c:v>16409</c:v>
                </c:pt>
                <c:pt idx="16410">
                  <c:v>16410</c:v>
                </c:pt>
                <c:pt idx="16411">
                  <c:v>16411</c:v>
                </c:pt>
                <c:pt idx="16412">
                  <c:v>16412</c:v>
                </c:pt>
                <c:pt idx="16413">
                  <c:v>16413</c:v>
                </c:pt>
                <c:pt idx="16414">
                  <c:v>16414</c:v>
                </c:pt>
                <c:pt idx="16415">
                  <c:v>16415</c:v>
                </c:pt>
                <c:pt idx="16416">
                  <c:v>16416</c:v>
                </c:pt>
                <c:pt idx="16417">
                  <c:v>16417</c:v>
                </c:pt>
                <c:pt idx="16418">
                  <c:v>16418</c:v>
                </c:pt>
                <c:pt idx="16419">
                  <c:v>16419</c:v>
                </c:pt>
                <c:pt idx="16420">
                  <c:v>16420</c:v>
                </c:pt>
                <c:pt idx="16421">
                  <c:v>16421</c:v>
                </c:pt>
                <c:pt idx="16422">
                  <c:v>16422</c:v>
                </c:pt>
                <c:pt idx="16423">
                  <c:v>16423</c:v>
                </c:pt>
                <c:pt idx="16424">
                  <c:v>16424</c:v>
                </c:pt>
                <c:pt idx="16425">
                  <c:v>16425</c:v>
                </c:pt>
                <c:pt idx="16426">
                  <c:v>16426</c:v>
                </c:pt>
                <c:pt idx="16427">
                  <c:v>16427</c:v>
                </c:pt>
                <c:pt idx="16428">
                  <c:v>16428</c:v>
                </c:pt>
                <c:pt idx="16429">
                  <c:v>16429</c:v>
                </c:pt>
                <c:pt idx="16430">
                  <c:v>16430</c:v>
                </c:pt>
                <c:pt idx="16431">
                  <c:v>16431</c:v>
                </c:pt>
                <c:pt idx="16432">
                  <c:v>16432</c:v>
                </c:pt>
                <c:pt idx="16433">
                  <c:v>16433</c:v>
                </c:pt>
                <c:pt idx="16434">
                  <c:v>16434</c:v>
                </c:pt>
                <c:pt idx="16435">
                  <c:v>16435</c:v>
                </c:pt>
                <c:pt idx="16436">
                  <c:v>16436</c:v>
                </c:pt>
                <c:pt idx="16437">
                  <c:v>16437</c:v>
                </c:pt>
                <c:pt idx="16438">
                  <c:v>16438</c:v>
                </c:pt>
                <c:pt idx="16439">
                  <c:v>16439</c:v>
                </c:pt>
                <c:pt idx="16440">
                  <c:v>16440</c:v>
                </c:pt>
                <c:pt idx="16441">
                  <c:v>16441</c:v>
                </c:pt>
                <c:pt idx="16442">
                  <c:v>16442</c:v>
                </c:pt>
                <c:pt idx="16443">
                  <c:v>16443</c:v>
                </c:pt>
                <c:pt idx="16444">
                  <c:v>16444</c:v>
                </c:pt>
                <c:pt idx="16445">
                  <c:v>16445</c:v>
                </c:pt>
                <c:pt idx="16446">
                  <c:v>16446</c:v>
                </c:pt>
                <c:pt idx="16447">
                  <c:v>16447</c:v>
                </c:pt>
                <c:pt idx="16448">
                  <c:v>16448</c:v>
                </c:pt>
                <c:pt idx="16449">
                  <c:v>16449</c:v>
                </c:pt>
                <c:pt idx="16450">
                  <c:v>16450</c:v>
                </c:pt>
                <c:pt idx="16451">
                  <c:v>16451</c:v>
                </c:pt>
                <c:pt idx="16452">
                  <c:v>16452</c:v>
                </c:pt>
                <c:pt idx="16453">
                  <c:v>16453</c:v>
                </c:pt>
                <c:pt idx="16454">
                  <c:v>16454</c:v>
                </c:pt>
                <c:pt idx="16455">
                  <c:v>16455</c:v>
                </c:pt>
                <c:pt idx="16456">
                  <c:v>16456</c:v>
                </c:pt>
                <c:pt idx="16457">
                  <c:v>16457</c:v>
                </c:pt>
                <c:pt idx="16458">
                  <c:v>16458</c:v>
                </c:pt>
                <c:pt idx="16459">
                  <c:v>16459</c:v>
                </c:pt>
                <c:pt idx="16460">
                  <c:v>16460</c:v>
                </c:pt>
                <c:pt idx="16461">
                  <c:v>16461</c:v>
                </c:pt>
                <c:pt idx="16462">
                  <c:v>16462</c:v>
                </c:pt>
                <c:pt idx="16463">
                  <c:v>16463</c:v>
                </c:pt>
                <c:pt idx="16464">
                  <c:v>16464</c:v>
                </c:pt>
                <c:pt idx="16465">
                  <c:v>16465</c:v>
                </c:pt>
                <c:pt idx="16466">
                  <c:v>16466</c:v>
                </c:pt>
                <c:pt idx="16467">
                  <c:v>16467</c:v>
                </c:pt>
                <c:pt idx="16468">
                  <c:v>16468</c:v>
                </c:pt>
                <c:pt idx="16469">
                  <c:v>16469</c:v>
                </c:pt>
                <c:pt idx="16470">
                  <c:v>16470</c:v>
                </c:pt>
                <c:pt idx="16471">
                  <c:v>16471</c:v>
                </c:pt>
                <c:pt idx="16472">
                  <c:v>16472</c:v>
                </c:pt>
                <c:pt idx="16473">
                  <c:v>16473</c:v>
                </c:pt>
                <c:pt idx="16474">
                  <c:v>16474</c:v>
                </c:pt>
                <c:pt idx="16475">
                  <c:v>16475</c:v>
                </c:pt>
                <c:pt idx="16476">
                  <c:v>16476</c:v>
                </c:pt>
                <c:pt idx="16477">
                  <c:v>16477</c:v>
                </c:pt>
                <c:pt idx="16478">
                  <c:v>16478</c:v>
                </c:pt>
                <c:pt idx="16479">
                  <c:v>16479</c:v>
                </c:pt>
                <c:pt idx="16480">
                  <c:v>16480</c:v>
                </c:pt>
                <c:pt idx="16481">
                  <c:v>16481</c:v>
                </c:pt>
                <c:pt idx="16482">
                  <c:v>16482</c:v>
                </c:pt>
                <c:pt idx="16483">
                  <c:v>16483</c:v>
                </c:pt>
                <c:pt idx="16484">
                  <c:v>16484</c:v>
                </c:pt>
                <c:pt idx="16485">
                  <c:v>16485</c:v>
                </c:pt>
                <c:pt idx="16486">
                  <c:v>16486</c:v>
                </c:pt>
                <c:pt idx="16487">
                  <c:v>16487</c:v>
                </c:pt>
                <c:pt idx="16488">
                  <c:v>16488</c:v>
                </c:pt>
                <c:pt idx="16489">
                  <c:v>16489</c:v>
                </c:pt>
                <c:pt idx="16490">
                  <c:v>16490</c:v>
                </c:pt>
                <c:pt idx="16491">
                  <c:v>16491</c:v>
                </c:pt>
                <c:pt idx="16492">
                  <c:v>16492</c:v>
                </c:pt>
                <c:pt idx="16493">
                  <c:v>16493</c:v>
                </c:pt>
                <c:pt idx="16494">
                  <c:v>16494</c:v>
                </c:pt>
                <c:pt idx="16495">
                  <c:v>16495</c:v>
                </c:pt>
                <c:pt idx="16496">
                  <c:v>16496</c:v>
                </c:pt>
                <c:pt idx="16497">
                  <c:v>16497</c:v>
                </c:pt>
                <c:pt idx="16498">
                  <c:v>16498</c:v>
                </c:pt>
                <c:pt idx="16499">
                  <c:v>16499</c:v>
                </c:pt>
                <c:pt idx="16500">
                  <c:v>16500</c:v>
                </c:pt>
                <c:pt idx="16501">
                  <c:v>16501</c:v>
                </c:pt>
                <c:pt idx="16502">
                  <c:v>16502</c:v>
                </c:pt>
                <c:pt idx="16503">
                  <c:v>16503</c:v>
                </c:pt>
                <c:pt idx="16504">
                  <c:v>16504</c:v>
                </c:pt>
                <c:pt idx="16505">
                  <c:v>16505</c:v>
                </c:pt>
                <c:pt idx="16506">
                  <c:v>16506</c:v>
                </c:pt>
                <c:pt idx="16507">
                  <c:v>16507</c:v>
                </c:pt>
                <c:pt idx="16508">
                  <c:v>16508</c:v>
                </c:pt>
                <c:pt idx="16509">
                  <c:v>16509</c:v>
                </c:pt>
                <c:pt idx="16510">
                  <c:v>16510</c:v>
                </c:pt>
                <c:pt idx="16511">
                  <c:v>16511</c:v>
                </c:pt>
                <c:pt idx="16512">
                  <c:v>16512</c:v>
                </c:pt>
                <c:pt idx="16513">
                  <c:v>16513</c:v>
                </c:pt>
                <c:pt idx="16514">
                  <c:v>16514</c:v>
                </c:pt>
                <c:pt idx="16515">
                  <c:v>16515</c:v>
                </c:pt>
                <c:pt idx="16516">
                  <c:v>16516</c:v>
                </c:pt>
                <c:pt idx="16517">
                  <c:v>16517</c:v>
                </c:pt>
                <c:pt idx="16518">
                  <c:v>16518</c:v>
                </c:pt>
                <c:pt idx="16519">
                  <c:v>16519</c:v>
                </c:pt>
                <c:pt idx="16520">
                  <c:v>16520</c:v>
                </c:pt>
                <c:pt idx="16521">
                  <c:v>16521</c:v>
                </c:pt>
                <c:pt idx="16522">
                  <c:v>16522</c:v>
                </c:pt>
                <c:pt idx="16523">
                  <c:v>16523</c:v>
                </c:pt>
                <c:pt idx="16524">
                  <c:v>16524</c:v>
                </c:pt>
                <c:pt idx="16525">
                  <c:v>16525</c:v>
                </c:pt>
                <c:pt idx="16526">
                  <c:v>16526</c:v>
                </c:pt>
                <c:pt idx="16527">
                  <c:v>16527</c:v>
                </c:pt>
                <c:pt idx="16528">
                  <c:v>16528</c:v>
                </c:pt>
                <c:pt idx="16529">
                  <c:v>16529</c:v>
                </c:pt>
                <c:pt idx="16530">
                  <c:v>16530</c:v>
                </c:pt>
                <c:pt idx="16531">
                  <c:v>16531</c:v>
                </c:pt>
                <c:pt idx="16532">
                  <c:v>16532</c:v>
                </c:pt>
                <c:pt idx="16533">
                  <c:v>16533</c:v>
                </c:pt>
                <c:pt idx="16534">
                  <c:v>16534</c:v>
                </c:pt>
                <c:pt idx="16535">
                  <c:v>16535</c:v>
                </c:pt>
                <c:pt idx="16536">
                  <c:v>16536</c:v>
                </c:pt>
                <c:pt idx="16537">
                  <c:v>16537</c:v>
                </c:pt>
                <c:pt idx="16538">
                  <c:v>16538</c:v>
                </c:pt>
                <c:pt idx="16539">
                  <c:v>16539</c:v>
                </c:pt>
                <c:pt idx="16540">
                  <c:v>16540</c:v>
                </c:pt>
                <c:pt idx="16541">
                  <c:v>16541</c:v>
                </c:pt>
                <c:pt idx="16542">
                  <c:v>16542</c:v>
                </c:pt>
                <c:pt idx="16543">
                  <c:v>16543</c:v>
                </c:pt>
                <c:pt idx="16544">
                  <c:v>16544</c:v>
                </c:pt>
                <c:pt idx="16545">
                  <c:v>16545</c:v>
                </c:pt>
                <c:pt idx="16546">
                  <c:v>16546</c:v>
                </c:pt>
                <c:pt idx="16547">
                  <c:v>16547</c:v>
                </c:pt>
                <c:pt idx="16548">
                  <c:v>16548</c:v>
                </c:pt>
                <c:pt idx="16549">
                  <c:v>16549</c:v>
                </c:pt>
                <c:pt idx="16550">
                  <c:v>16550</c:v>
                </c:pt>
                <c:pt idx="16551">
                  <c:v>16551</c:v>
                </c:pt>
                <c:pt idx="16552">
                  <c:v>16552</c:v>
                </c:pt>
                <c:pt idx="16553">
                  <c:v>16553</c:v>
                </c:pt>
                <c:pt idx="16554">
                  <c:v>16554</c:v>
                </c:pt>
                <c:pt idx="16555">
                  <c:v>16555</c:v>
                </c:pt>
                <c:pt idx="16556">
                  <c:v>16556</c:v>
                </c:pt>
                <c:pt idx="16557">
                  <c:v>16557</c:v>
                </c:pt>
                <c:pt idx="16558">
                  <c:v>16558</c:v>
                </c:pt>
                <c:pt idx="16559">
                  <c:v>16559</c:v>
                </c:pt>
                <c:pt idx="16560">
                  <c:v>16560</c:v>
                </c:pt>
                <c:pt idx="16561">
                  <c:v>16561</c:v>
                </c:pt>
                <c:pt idx="16562">
                  <c:v>16562</c:v>
                </c:pt>
                <c:pt idx="16563">
                  <c:v>16563</c:v>
                </c:pt>
                <c:pt idx="16564">
                  <c:v>16564</c:v>
                </c:pt>
                <c:pt idx="16565">
                  <c:v>16565</c:v>
                </c:pt>
                <c:pt idx="16566">
                  <c:v>16566</c:v>
                </c:pt>
                <c:pt idx="16567">
                  <c:v>16567</c:v>
                </c:pt>
                <c:pt idx="16568">
                  <c:v>16568</c:v>
                </c:pt>
                <c:pt idx="16569">
                  <c:v>16569</c:v>
                </c:pt>
                <c:pt idx="16570">
                  <c:v>16570</c:v>
                </c:pt>
                <c:pt idx="16571">
                  <c:v>16571</c:v>
                </c:pt>
                <c:pt idx="16572">
                  <c:v>16572</c:v>
                </c:pt>
                <c:pt idx="16573">
                  <c:v>16573</c:v>
                </c:pt>
                <c:pt idx="16574">
                  <c:v>16574</c:v>
                </c:pt>
                <c:pt idx="16575">
                  <c:v>16575</c:v>
                </c:pt>
                <c:pt idx="16576">
                  <c:v>16576</c:v>
                </c:pt>
                <c:pt idx="16577">
                  <c:v>16577</c:v>
                </c:pt>
                <c:pt idx="16578">
                  <c:v>16578</c:v>
                </c:pt>
                <c:pt idx="16579">
                  <c:v>16579</c:v>
                </c:pt>
                <c:pt idx="16580">
                  <c:v>16580</c:v>
                </c:pt>
                <c:pt idx="16581">
                  <c:v>16581</c:v>
                </c:pt>
                <c:pt idx="16582">
                  <c:v>16582</c:v>
                </c:pt>
                <c:pt idx="16583">
                  <c:v>16583</c:v>
                </c:pt>
                <c:pt idx="16584">
                  <c:v>16584</c:v>
                </c:pt>
                <c:pt idx="16585">
                  <c:v>16585</c:v>
                </c:pt>
                <c:pt idx="16586">
                  <c:v>16586</c:v>
                </c:pt>
                <c:pt idx="16587">
                  <c:v>16587</c:v>
                </c:pt>
                <c:pt idx="16588">
                  <c:v>16588</c:v>
                </c:pt>
                <c:pt idx="16589">
                  <c:v>16589</c:v>
                </c:pt>
                <c:pt idx="16590">
                  <c:v>16590</c:v>
                </c:pt>
                <c:pt idx="16591">
                  <c:v>16591</c:v>
                </c:pt>
                <c:pt idx="16592">
                  <c:v>16592</c:v>
                </c:pt>
                <c:pt idx="16593">
                  <c:v>16593</c:v>
                </c:pt>
                <c:pt idx="16594">
                  <c:v>16594</c:v>
                </c:pt>
                <c:pt idx="16595">
                  <c:v>16595</c:v>
                </c:pt>
                <c:pt idx="16596">
                  <c:v>16596</c:v>
                </c:pt>
                <c:pt idx="16597">
                  <c:v>16597</c:v>
                </c:pt>
                <c:pt idx="16598">
                  <c:v>16598</c:v>
                </c:pt>
                <c:pt idx="16599">
                  <c:v>16599</c:v>
                </c:pt>
                <c:pt idx="16600">
                  <c:v>16600</c:v>
                </c:pt>
                <c:pt idx="16601">
                  <c:v>16601</c:v>
                </c:pt>
                <c:pt idx="16602">
                  <c:v>16602</c:v>
                </c:pt>
                <c:pt idx="16603">
                  <c:v>16603</c:v>
                </c:pt>
                <c:pt idx="16604">
                  <c:v>16604</c:v>
                </c:pt>
                <c:pt idx="16605">
                  <c:v>16605</c:v>
                </c:pt>
                <c:pt idx="16606">
                  <c:v>16606</c:v>
                </c:pt>
                <c:pt idx="16607">
                  <c:v>16607</c:v>
                </c:pt>
                <c:pt idx="16608">
                  <c:v>16608</c:v>
                </c:pt>
                <c:pt idx="16609">
                  <c:v>16609</c:v>
                </c:pt>
                <c:pt idx="16610">
                  <c:v>16610</c:v>
                </c:pt>
                <c:pt idx="16611">
                  <c:v>16611</c:v>
                </c:pt>
                <c:pt idx="16612">
                  <c:v>16612</c:v>
                </c:pt>
                <c:pt idx="16613">
                  <c:v>16613</c:v>
                </c:pt>
                <c:pt idx="16614">
                  <c:v>16614</c:v>
                </c:pt>
                <c:pt idx="16615">
                  <c:v>16615</c:v>
                </c:pt>
                <c:pt idx="16616">
                  <c:v>16616</c:v>
                </c:pt>
                <c:pt idx="16617">
                  <c:v>16617</c:v>
                </c:pt>
                <c:pt idx="16618">
                  <c:v>16618</c:v>
                </c:pt>
                <c:pt idx="16619">
                  <c:v>16619</c:v>
                </c:pt>
                <c:pt idx="16620">
                  <c:v>16620</c:v>
                </c:pt>
                <c:pt idx="16621">
                  <c:v>16621</c:v>
                </c:pt>
                <c:pt idx="16622">
                  <c:v>16622</c:v>
                </c:pt>
                <c:pt idx="16623">
                  <c:v>16623</c:v>
                </c:pt>
                <c:pt idx="16624">
                  <c:v>16624</c:v>
                </c:pt>
                <c:pt idx="16625">
                  <c:v>16625</c:v>
                </c:pt>
                <c:pt idx="16626">
                  <c:v>16626</c:v>
                </c:pt>
                <c:pt idx="16627">
                  <c:v>16627</c:v>
                </c:pt>
                <c:pt idx="16628">
                  <c:v>16628</c:v>
                </c:pt>
                <c:pt idx="16629">
                  <c:v>16629</c:v>
                </c:pt>
                <c:pt idx="16630">
                  <c:v>16630</c:v>
                </c:pt>
                <c:pt idx="16631">
                  <c:v>16631</c:v>
                </c:pt>
                <c:pt idx="16632">
                  <c:v>16632</c:v>
                </c:pt>
                <c:pt idx="16633">
                  <c:v>16633</c:v>
                </c:pt>
                <c:pt idx="16634">
                  <c:v>16634</c:v>
                </c:pt>
                <c:pt idx="16635">
                  <c:v>16635</c:v>
                </c:pt>
                <c:pt idx="16636">
                  <c:v>16636</c:v>
                </c:pt>
                <c:pt idx="16637">
                  <c:v>16637</c:v>
                </c:pt>
                <c:pt idx="16638">
                  <c:v>16638</c:v>
                </c:pt>
                <c:pt idx="16639">
                  <c:v>16639</c:v>
                </c:pt>
                <c:pt idx="16640">
                  <c:v>16640</c:v>
                </c:pt>
                <c:pt idx="16641">
                  <c:v>16641</c:v>
                </c:pt>
                <c:pt idx="16642">
                  <c:v>16642</c:v>
                </c:pt>
                <c:pt idx="16643">
                  <c:v>16643</c:v>
                </c:pt>
                <c:pt idx="16644">
                  <c:v>16644</c:v>
                </c:pt>
                <c:pt idx="16645">
                  <c:v>16645</c:v>
                </c:pt>
                <c:pt idx="16646">
                  <c:v>16646</c:v>
                </c:pt>
                <c:pt idx="16647">
                  <c:v>16647</c:v>
                </c:pt>
                <c:pt idx="16648">
                  <c:v>16648</c:v>
                </c:pt>
                <c:pt idx="16649">
                  <c:v>16649</c:v>
                </c:pt>
                <c:pt idx="16650">
                  <c:v>16650</c:v>
                </c:pt>
                <c:pt idx="16651">
                  <c:v>16651</c:v>
                </c:pt>
                <c:pt idx="16652">
                  <c:v>16652</c:v>
                </c:pt>
                <c:pt idx="16653">
                  <c:v>16653</c:v>
                </c:pt>
                <c:pt idx="16654">
                  <c:v>16654</c:v>
                </c:pt>
                <c:pt idx="16655">
                  <c:v>16655</c:v>
                </c:pt>
                <c:pt idx="16656">
                  <c:v>16656</c:v>
                </c:pt>
                <c:pt idx="16657">
                  <c:v>16657</c:v>
                </c:pt>
                <c:pt idx="16658">
                  <c:v>16658</c:v>
                </c:pt>
                <c:pt idx="16659">
                  <c:v>16659</c:v>
                </c:pt>
                <c:pt idx="16660">
                  <c:v>16660</c:v>
                </c:pt>
                <c:pt idx="16661">
                  <c:v>16661</c:v>
                </c:pt>
                <c:pt idx="16662">
                  <c:v>16662</c:v>
                </c:pt>
                <c:pt idx="16663">
                  <c:v>16663</c:v>
                </c:pt>
                <c:pt idx="16664">
                  <c:v>16664</c:v>
                </c:pt>
                <c:pt idx="16665">
                  <c:v>16665</c:v>
                </c:pt>
                <c:pt idx="16666">
                  <c:v>16666</c:v>
                </c:pt>
                <c:pt idx="16667">
                  <c:v>16667</c:v>
                </c:pt>
                <c:pt idx="16668">
                  <c:v>16668</c:v>
                </c:pt>
                <c:pt idx="16669">
                  <c:v>16669</c:v>
                </c:pt>
                <c:pt idx="16670">
                  <c:v>16670</c:v>
                </c:pt>
                <c:pt idx="16671">
                  <c:v>16671</c:v>
                </c:pt>
                <c:pt idx="16672">
                  <c:v>16672</c:v>
                </c:pt>
                <c:pt idx="16673">
                  <c:v>16673</c:v>
                </c:pt>
                <c:pt idx="16674">
                  <c:v>16674</c:v>
                </c:pt>
                <c:pt idx="16675">
                  <c:v>16675</c:v>
                </c:pt>
                <c:pt idx="16676">
                  <c:v>16676</c:v>
                </c:pt>
                <c:pt idx="16677">
                  <c:v>16677</c:v>
                </c:pt>
                <c:pt idx="16678">
                  <c:v>16678</c:v>
                </c:pt>
                <c:pt idx="16679">
                  <c:v>16679</c:v>
                </c:pt>
                <c:pt idx="16680">
                  <c:v>16680</c:v>
                </c:pt>
                <c:pt idx="16681">
                  <c:v>16681</c:v>
                </c:pt>
                <c:pt idx="16682">
                  <c:v>16682</c:v>
                </c:pt>
                <c:pt idx="16683">
                  <c:v>16683</c:v>
                </c:pt>
                <c:pt idx="16684">
                  <c:v>16684</c:v>
                </c:pt>
                <c:pt idx="16685">
                  <c:v>16685</c:v>
                </c:pt>
                <c:pt idx="16686">
                  <c:v>16686</c:v>
                </c:pt>
                <c:pt idx="16687">
                  <c:v>16687</c:v>
                </c:pt>
                <c:pt idx="16688">
                  <c:v>16688</c:v>
                </c:pt>
                <c:pt idx="16689">
                  <c:v>16689</c:v>
                </c:pt>
                <c:pt idx="16690">
                  <c:v>16690</c:v>
                </c:pt>
                <c:pt idx="16691">
                  <c:v>16691</c:v>
                </c:pt>
                <c:pt idx="16692">
                  <c:v>16692</c:v>
                </c:pt>
                <c:pt idx="16693">
                  <c:v>16693</c:v>
                </c:pt>
                <c:pt idx="16694">
                  <c:v>16694</c:v>
                </c:pt>
                <c:pt idx="16695">
                  <c:v>16695</c:v>
                </c:pt>
                <c:pt idx="16696">
                  <c:v>16696</c:v>
                </c:pt>
                <c:pt idx="16697">
                  <c:v>16697</c:v>
                </c:pt>
                <c:pt idx="16698">
                  <c:v>16698</c:v>
                </c:pt>
                <c:pt idx="16699">
                  <c:v>16699</c:v>
                </c:pt>
                <c:pt idx="16700">
                  <c:v>16700</c:v>
                </c:pt>
                <c:pt idx="16701">
                  <c:v>16701</c:v>
                </c:pt>
                <c:pt idx="16702">
                  <c:v>16702</c:v>
                </c:pt>
                <c:pt idx="16703">
                  <c:v>16703</c:v>
                </c:pt>
                <c:pt idx="16704">
                  <c:v>16704</c:v>
                </c:pt>
                <c:pt idx="16705">
                  <c:v>16705</c:v>
                </c:pt>
                <c:pt idx="16706">
                  <c:v>16706</c:v>
                </c:pt>
                <c:pt idx="16707">
                  <c:v>16707</c:v>
                </c:pt>
                <c:pt idx="16708">
                  <c:v>16708</c:v>
                </c:pt>
                <c:pt idx="16709">
                  <c:v>16709</c:v>
                </c:pt>
                <c:pt idx="16710">
                  <c:v>16710</c:v>
                </c:pt>
                <c:pt idx="16711">
                  <c:v>16711</c:v>
                </c:pt>
                <c:pt idx="16712">
                  <c:v>16712</c:v>
                </c:pt>
                <c:pt idx="16713">
                  <c:v>16713</c:v>
                </c:pt>
                <c:pt idx="16714">
                  <c:v>16714</c:v>
                </c:pt>
                <c:pt idx="16715">
                  <c:v>16715</c:v>
                </c:pt>
                <c:pt idx="16716">
                  <c:v>16716</c:v>
                </c:pt>
                <c:pt idx="16717">
                  <c:v>16717</c:v>
                </c:pt>
                <c:pt idx="16718">
                  <c:v>16718</c:v>
                </c:pt>
                <c:pt idx="16719">
                  <c:v>16719</c:v>
                </c:pt>
                <c:pt idx="16720">
                  <c:v>16720</c:v>
                </c:pt>
                <c:pt idx="16721">
                  <c:v>16721</c:v>
                </c:pt>
                <c:pt idx="16722">
                  <c:v>16722</c:v>
                </c:pt>
                <c:pt idx="16723">
                  <c:v>16723</c:v>
                </c:pt>
                <c:pt idx="16724">
                  <c:v>16724</c:v>
                </c:pt>
                <c:pt idx="16725">
                  <c:v>16725</c:v>
                </c:pt>
                <c:pt idx="16726">
                  <c:v>16726</c:v>
                </c:pt>
                <c:pt idx="16727">
                  <c:v>16727</c:v>
                </c:pt>
                <c:pt idx="16728">
                  <c:v>16728</c:v>
                </c:pt>
                <c:pt idx="16729">
                  <c:v>16729</c:v>
                </c:pt>
                <c:pt idx="16730">
                  <c:v>16730</c:v>
                </c:pt>
                <c:pt idx="16731">
                  <c:v>16731</c:v>
                </c:pt>
                <c:pt idx="16732">
                  <c:v>16732</c:v>
                </c:pt>
                <c:pt idx="16733">
                  <c:v>16733</c:v>
                </c:pt>
                <c:pt idx="16734">
                  <c:v>16734</c:v>
                </c:pt>
                <c:pt idx="16735">
                  <c:v>16735</c:v>
                </c:pt>
                <c:pt idx="16736">
                  <c:v>16736</c:v>
                </c:pt>
                <c:pt idx="16737">
                  <c:v>16737</c:v>
                </c:pt>
                <c:pt idx="16738">
                  <c:v>16738</c:v>
                </c:pt>
                <c:pt idx="16739">
                  <c:v>16739</c:v>
                </c:pt>
                <c:pt idx="16740">
                  <c:v>16740</c:v>
                </c:pt>
                <c:pt idx="16741">
                  <c:v>16741</c:v>
                </c:pt>
                <c:pt idx="16742">
                  <c:v>16742</c:v>
                </c:pt>
                <c:pt idx="16743">
                  <c:v>16743</c:v>
                </c:pt>
                <c:pt idx="16744">
                  <c:v>16744</c:v>
                </c:pt>
                <c:pt idx="16745">
                  <c:v>16745</c:v>
                </c:pt>
                <c:pt idx="16746">
                  <c:v>16746</c:v>
                </c:pt>
                <c:pt idx="16747">
                  <c:v>16747</c:v>
                </c:pt>
                <c:pt idx="16748">
                  <c:v>16748</c:v>
                </c:pt>
                <c:pt idx="16749">
                  <c:v>16749</c:v>
                </c:pt>
                <c:pt idx="16750">
                  <c:v>16750</c:v>
                </c:pt>
                <c:pt idx="16751">
                  <c:v>16751</c:v>
                </c:pt>
                <c:pt idx="16752">
                  <c:v>16752</c:v>
                </c:pt>
                <c:pt idx="16753">
                  <c:v>16753</c:v>
                </c:pt>
                <c:pt idx="16754">
                  <c:v>16754</c:v>
                </c:pt>
                <c:pt idx="16755">
                  <c:v>16755</c:v>
                </c:pt>
                <c:pt idx="16756">
                  <c:v>16756</c:v>
                </c:pt>
                <c:pt idx="16757">
                  <c:v>16757</c:v>
                </c:pt>
                <c:pt idx="16758">
                  <c:v>16758</c:v>
                </c:pt>
                <c:pt idx="16759">
                  <c:v>16759</c:v>
                </c:pt>
                <c:pt idx="16760">
                  <c:v>16760</c:v>
                </c:pt>
                <c:pt idx="16761">
                  <c:v>16761</c:v>
                </c:pt>
                <c:pt idx="16762">
                  <c:v>16762</c:v>
                </c:pt>
                <c:pt idx="16763">
                  <c:v>16763</c:v>
                </c:pt>
                <c:pt idx="16764">
                  <c:v>16764</c:v>
                </c:pt>
                <c:pt idx="16765">
                  <c:v>16765</c:v>
                </c:pt>
                <c:pt idx="16766">
                  <c:v>16766</c:v>
                </c:pt>
                <c:pt idx="16767">
                  <c:v>16767</c:v>
                </c:pt>
                <c:pt idx="16768">
                  <c:v>16768</c:v>
                </c:pt>
                <c:pt idx="16769">
                  <c:v>16769</c:v>
                </c:pt>
                <c:pt idx="16770">
                  <c:v>16770</c:v>
                </c:pt>
                <c:pt idx="16771">
                  <c:v>16771</c:v>
                </c:pt>
                <c:pt idx="16772">
                  <c:v>16772</c:v>
                </c:pt>
                <c:pt idx="16773">
                  <c:v>16773</c:v>
                </c:pt>
                <c:pt idx="16774">
                  <c:v>16774</c:v>
                </c:pt>
                <c:pt idx="16775">
                  <c:v>16775</c:v>
                </c:pt>
                <c:pt idx="16776">
                  <c:v>16776</c:v>
                </c:pt>
                <c:pt idx="16777">
                  <c:v>16777</c:v>
                </c:pt>
                <c:pt idx="16778">
                  <c:v>16778</c:v>
                </c:pt>
                <c:pt idx="16779">
                  <c:v>16779</c:v>
                </c:pt>
                <c:pt idx="16780">
                  <c:v>16780</c:v>
                </c:pt>
                <c:pt idx="16781">
                  <c:v>16781</c:v>
                </c:pt>
                <c:pt idx="16782">
                  <c:v>16782</c:v>
                </c:pt>
                <c:pt idx="16783">
                  <c:v>16783</c:v>
                </c:pt>
                <c:pt idx="16784">
                  <c:v>16784</c:v>
                </c:pt>
                <c:pt idx="16785">
                  <c:v>16785</c:v>
                </c:pt>
                <c:pt idx="16786">
                  <c:v>16786</c:v>
                </c:pt>
                <c:pt idx="16787">
                  <c:v>16787</c:v>
                </c:pt>
                <c:pt idx="16788">
                  <c:v>16788</c:v>
                </c:pt>
                <c:pt idx="16789">
                  <c:v>16789</c:v>
                </c:pt>
                <c:pt idx="16790">
                  <c:v>16790</c:v>
                </c:pt>
                <c:pt idx="16791">
                  <c:v>16791</c:v>
                </c:pt>
                <c:pt idx="16792">
                  <c:v>16792</c:v>
                </c:pt>
                <c:pt idx="16793">
                  <c:v>16793</c:v>
                </c:pt>
                <c:pt idx="16794">
                  <c:v>16794</c:v>
                </c:pt>
                <c:pt idx="16795">
                  <c:v>16795</c:v>
                </c:pt>
                <c:pt idx="16796">
                  <c:v>16796</c:v>
                </c:pt>
                <c:pt idx="16797">
                  <c:v>16797</c:v>
                </c:pt>
                <c:pt idx="16798">
                  <c:v>16798</c:v>
                </c:pt>
                <c:pt idx="16799">
                  <c:v>16799</c:v>
                </c:pt>
                <c:pt idx="16800">
                  <c:v>16800</c:v>
                </c:pt>
                <c:pt idx="16801">
                  <c:v>16801</c:v>
                </c:pt>
                <c:pt idx="16802">
                  <c:v>16802</c:v>
                </c:pt>
                <c:pt idx="16803">
                  <c:v>16803</c:v>
                </c:pt>
                <c:pt idx="16804">
                  <c:v>16804</c:v>
                </c:pt>
                <c:pt idx="16805">
                  <c:v>16805</c:v>
                </c:pt>
                <c:pt idx="16806">
                  <c:v>16806</c:v>
                </c:pt>
                <c:pt idx="16807">
                  <c:v>16807</c:v>
                </c:pt>
                <c:pt idx="16808">
                  <c:v>16808</c:v>
                </c:pt>
                <c:pt idx="16809">
                  <c:v>16809</c:v>
                </c:pt>
                <c:pt idx="16810">
                  <c:v>16810</c:v>
                </c:pt>
                <c:pt idx="16811">
                  <c:v>16811</c:v>
                </c:pt>
                <c:pt idx="16812">
                  <c:v>16812</c:v>
                </c:pt>
                <c:pt idx="16813">
                  <c:v>16813</c:v>
                </c:pt>
                <c:pt idx="16814">
                  <c:v>16814</c:v>
                </c:pt>
                <c:pt idx="16815">
                  <c:v>16815</c:v>
                </c:pt>
                <c:pt idx="16816">
                  <c:v>16816</c:v>
                </c:pt>
                <c:pt idx="16817">
                  <c:v>16817</c:v>
                </c:pt>
                <c:pt idx="16818">
                  <c:v>16818</c:v>
                </c:pt>
                <c:pt idx="16819">
                  <c:v>16819</c:v>
                </c:pt>
                <c:pt idx="16820">
                  <c:v>16820</c:v>
                </c:pt>
                <c:pt idx="16821">
                  <c:v>16821</c:v>
                </c:pt>
                <c:pt idx="16822">
                  <c:v>16822</c:v>
                </c:pt>
                <c:pt idx="16823">
                  <c:v>16823</c:v>
                </c:pt>
                <c:pt idx="16824">
                  <c:v>16824</c:v>
                </c:pt>
                <c:pt idx="16825">
                  <c:v>16825</c:v>
                </c:pt>
                <c:pt idx="16826">
                  <c:v>16826</c:v>
                </c:pt>
                <c:pt idx="16827">
                  <c:v>16827</c:v>
                </c:pt>
                <c:pt idx="16828">
                  <c:v>16828</c:v>
                </c:pt>
                <c:pt idx="16829">
                  <c:v>16829</c:v>
                </c:pt>
                <c:pt idx="16830">
                  <c:v>16830</c:v>
                </c:pt>
                <c:pt idx="16831">
                  <c:v>16831</c:v>
                </c:pt>
                <c:pt idx="16832">
                  <c:v>16832</c:v>
                </c:pt>
                <c:pt idx="16833">
                  <c:v>16833</c:v>
                </c:pt>
                <c:pt idx="16834">
                  <c:v>16834</c:v>
                </c:pt>
                <c:pt idx="16835">
                  <c:v>16835</c:v>
                </c:pt>
                <c:pt idx="16836">
                  <c:v>16836</c:v>
                </c:pt>
                <c:pt idx="16837">
                  <c:v>16837</c:v>
                </c:pt>
                <c:pt idx="16838">
                  <c:v>16838</c:v>
                </c:pt>
                <c:pt idx="16839">
                  <c:v>16839</c:v>
                </c:pt>
                <c:pt idx="16840">
                  <c:v>16840</c:v>
                </c:pt>
                <c:pt idx="16841">
                  <c:v>16841</c:v>
                </c:pt>
                <c:pt idx="16842">
                  <c:v>16842</c:v>
                </c:pt>
                <c:pt idx="16843">
                  <c:v>16843</c:v>
                </c:pt>
                <c:pt idx="16844">
                  <c:v>16844</c:v>
                </c:pt>
                <c:pt idx="16845">
                  <c:v>16845</c:v>
                </c:pt>
                <c:pt idx="16846">
                  <c:v>16846</c:v>
                </c:pt>
                <c:pt idx="16847">
                  <c:v>16847</c:v>
                </c:pt>
                <c:pt idx="16848">
                  <c:v>16848</c:v>
                </c:pt>
                <c:pt idx="16849">
                  <c:v>16849</c:v>
                </c:pt>
                <c:pt idx="16850">
                  <c:v>16850</c:v>
                </c:pt>
                <c:pt idx="16851">
                  <c:v>16851</c:v>
                </c:pt>
                <c:pt idx="16852">
                  <c:v>16852</c:v>
                </c:pt>
                <c:pt idx="16853">
                  <c:v>16853</c:v>
                </c:pt>
                <c:pt idx="16854">
                  <c:v>16854</c:v>
                </c:pt>
                <c:pt idx="16855">
                  <c:v>16855</c:v>
                </c:pt>
                <c:pt idx="16856">
                  <c:v>16856</c:v>
                </c:pt>
                <c:pt idx="16857">
                  <c:v>16857</c:v>
                </c:pt>
                <c:pt idx="16858">
                  <c:v>16858</c:v>
                </c:pt>
                <c:pt idx="16859">
                  <c:v>16859</c:v>
                </c:pt>
                <c:pt idx="16860">
                  <c:v>16860</c:v>
                </c:pt>
                <c:pt idx="16861">
                  <c:v>16861</c:v>
                </c:pt>
                <c:pt idx="16862">
                  <c:v>16862</c:v>
                </c:pt>
                <c:pt idx="16863">
                  <c:v>16863</c:v>
                </c:pt>
                <c:pt idx="16864">
                  <c:v>16864</c:v>
                </c:pt>
                <c:pt idx="16865">
                  <c:v>16865</c:v>
                </c:pt>
                <c:pt idx="16866">
                  <c:v>16866</c:v>
                </c:pt>
                <c:pt idx="16867">
                  <c:v>16867</c:v>
                </c:pt>
                <c:pt idx="16868">
                  <c:v>16868</c:v>
                </c:pt>
                <c:pt idx="16869">
                  <c:v>16869</c:v>
                </c:pt>
                <c:pt idx="16870">
                  <c:v>16870</c:v>
                </c:pt>
                <c:pt idx="16871">
                  <c:v>16871</c:v>
                </c:pt>
                <c:pt idx="16872">
                  <c:v>16872</c:v>
                </c:pt>
                <c:pt idx="16873">
                  <c:v>16873</c:v>
                </c:pt>
                <c:pt idx="16874">
                  <c:v>16874</c:v>
                </c:pt>
                <c:pt idx="16875">
                  <c:v>16875</c:v>
                </c:pt>
                <c:pt idx="16876">
                  <c:v>16876</c:v>
                </c:pt>
                <c:pt idx="16877">
                  <c:v>16877</c:v>
                </c:pt>
                <c:pt idx="16878">
                  <c:v>16878</c:v>
                </c:pt>
                <c:pt idx="16879">
                  <c:v>16879</c:v>
                </c:pt>
                <c:pt idx="16880">
                  <c:v>16880</c:v>
                </c:pt>
                <c:pt idx="16881">
                  <c:v>16881</c:v>
                </c:pt>
                <c:pt idx="16882">
                  <c:v>16882</c:v>
                </c:pt>
                <c:pt idx="16883">
                  <c:v>16883</c:v>
                </c:pt>
                <c:pt idx="16884">
                  <c:v>16884</c:v>
                </c:pt>
                <c:pt idx="16885">
                  <c:v>16885</c:v>
                </c:pt>
                <c:pt idx="16886">
                  <c:v>16886</c:v>
                </c:pt>
                <c:pt idx="16887">
                  <c:v>16887</c:v>
                </c:pt>
                <c:pt idx="16888">
                  <c:v>16888</c:v>
                </c:pt>
                <c:pt idx="16889">
                  <c:v>16889</c:v>
                </c:pt>
                <c:pt idx="16890">
                  <c:v>16890</c:v>
                </c:pt>
                <c:pt idx="16891">
                  <c:v>16891</c:v>
                </c:pt>
                <c:pt idx="16892">
                  <c:v>16892</c:v>
                </c:pt>
                <c:pt idx="16893">
                  <c:v>16893</c:v>
                </c:pt>
                <c:pt idx="16894">
                  <c:v>16894</c:v>
                </c:pt>
                <c:pt idx="16895">
                  <c:v>16895</c:v>
                </c:pt>
                <c:pt idx="16896">
                  <c:v>16896</c:v>
                </c:pt>
                <c:pt idx="16897">
                  <c:v>16897</c:v>
                </c:pt>
                <c:pt idx="16898">
                  <c:v>16898</c:v>
                </c:pt>
                <c:pt idx="16899">
                  <c:v>16899</c:v>
                </c:pt>
                <c:pt idx="16900">
                  <c:v>16900</c:v>
                </c:pt>
                <c:pt idx="16901">
                  <c:v>16901</c:v>
                </c:pt>
                <c:pt idx="16902">
                  <c:v>16902</c:v>
                </c:pt>
                <c:pt idx="16903">
                  <c:v>16903</c:v>
                </c:pt>
                <c:pt idx="16904">
                  <c:v>16904</c:v>
                </c:pt>
                <c:pt idx="16905">
                  <c:v>16905</c:v>
                </c:pt>
                <c:pt idx="16906">
                  <c:v>16906</c:v>
                </c:pt>
                <c:pt idx="16907">
                  <c:v>16907</c:v>
                </c:pt>
                <c:pt idx="16908">
                  <c:v>16908</c:v>
                </c:pt>
                <c:pt idx="16909">
                  <c:v>16909</c:v>
                </c:pt>
                <c:pt idx="16910">
                  <c:v>16910</c:v>
                </c:pt>
                <c:pt idx="16911">
                  <c:v>16911</c:v>
                </c:pt>
                <c:pt idx="16912">
                  <c:v>16912</c:v>
                </c:pt>
                <c:pt idx="16913">
                  <c:v>16913</c:v>
                </c:pt>
                <c:pt idx="16914">
                  <c:v>16914</c:v>
                </c:pt>
                <c:pt idx="16915">
                  <c:v>16915</c:v>
                </c:pt>
                <c:pt idx="16916">
                  <c:v>16916</c:v>
                </c:pt>
                <c:pt idx="16917">
                  <c:v>16917</c:v>
                </c:pt>
                <c:pt idx="16918">
                  <c:v>16918</c:v>
                </c:pt>
                <c:pt idx="16919">
                  <c:v>16919</c:v>
                </c:pt>
                <c:pt idx="16920">
                  <c:v>16920</c:v>
                </c:pt>
                <c:pt idx="16921">
                  <c:v>16921</c:v>
                </c:pt>
                <c:pt idx="16922">
                  <c:v>16922</c:v>
                </c:pt>
                <c:pt idx="16923">
                  <c:v>16923</c:v>
                </c:pt>
                <c:pt idx="16924">
                  <c:v>16924</c:v>
                </c:pt>
                <c:pt idx="16925">
                  <c:v>16925</c:v>
                </c:pt>
                <c:pt idx="16926">
                  <c:v>16926</c:v>
                </c:pt>
                <c:pt idx="16927">
                  <c:v>16927</c:v>
                </c:pt>
                <c:pt idx="16928">
                  <c:v>16928</c:v>
                </c:pt>
                <c:pt idx="16929">
                  <c:v>16929</c:v>
                </c:pt>
                <c:pt idx="16930">
                  <c:v>16930</c:v>
                </c:pt>
                <c:pt idx="16931">
                  <c:v>16931</c:v>
                </c:pt>
                <c:pt idx="16932">
                  <c:v>16932</c:v>
                </c:pt>
                <c:pt idx="16933">
                  <c:v>16933</c:v>
                </c:pt>
                <c:pt idx="16934">
                  <c:v>16934</c:v>
                </c:pt>
                <c:pt idx="16935">
                  <c:v>16935</c:v>
                </c:pt>
                <c:pt idx="16936">
                  <c:v>16936</c:v>
                </c:pt>
                <c:pt idx="16937">
                  <c:v>16937</c:v>
                </c:pt>
                <c:pt idx="16938">
                  <c:v>16938</c:v>
                </c:pt>
                <c:pt idx="16939">
                  <c:v>16939</c:v>
                </c:pt>
                <c:pt idx="16940">
                  <c:v>16940</c:v>
                </c:pt>
                <c:pt idx="16941">
                  <c:v>16941</c:v>
                </c:pt>
                <c:pt idx="16942">
                  <c:v>16942</c:v>
                </c:pt>
                <c:pt idx="16943">
                  <c:v>16943</c:v>
                </c:pt>
                <c:pt idx="16944">
                  <c:v>16944</c:v>
                </c:pt>
                <c:pt idx="16945">
                  <c:v>16945</c:v>
                </c:pt>
                <c:pt idx="16946">
                  <c:v>16946</c:v>
                </c:pt>
                <c:pt idx="16947">
                  <c:v>16947</c:v>
                </c:pt>
                <c:pt idx="16948">
                  <c:v>16948</c:v>
                </c:pt>
                <c:pt idx="16949">
                  <c:v>16949</c:v>
                </c:pt>
                <c:pt idx="16950">
                  <c:v>16950</c:v>
                </c:pt>
                <c:pt idx="16951">
                  <c:v>16951</c:v>
                </c:pt>
                <c:pt idx="16952">
                  <c:v>16952</c:v>
                </c:pt>
                <c:pt idx="16953">
                  <c:v>16953</c:v>
                </c:pt>
                <c:pt idx="16954">
                  <c:v>16954</c:v>
                </c:pt>
                <c:pt idx="16955">
                  <c:v>16955</c:v>
                </c:pt>
                <c:pt idx="16956">
                  <c:v>16956</c:v>
                </c:pt>
                <c:pt idx="16957">
                  <c:v>16957</c:v>
                </c:pt>
                <c:pt idx="16958">
                  <c:v>16958</c:v>
                </c:pt>
                <c:pt idx="16959">
                  <c:v>16959</c:v>
                </c:pt>
                <c:pt idx="16960">
                  <c:v>16960</c:v>
                </c:pt>
                <c:pt idx="16961">
                  <c:v>16961</c:v>
                </c:pt>
                <c:pt idx="16962">
                  <c:v>16962</c:v>
                </c:pt>
                <c:pt idx="16963">
                  <c:v>16963</c:v>
                </c:pt>
                <c:pt idx="16964">
                  <c:v>16964</c:v>
                </c:pt>
                <c:pt idx="16965">
                  <c:v>16965</c:v>
                </c:pt>
                <c:pt idx="16966">
                  <c:v>16966</c:v>
                </c:pt>
                <c:pt idx="16967">
                  <c:v>16967</c:v>
                </c:pt>
                <c:pt idx="16968">
                  <c:v>16968</c:v>
                </c:pt>
                <c:pt idx="16969">
                  <c:v>16969</c:v>
                </c:pt>
                <c:pt idx="16970">
                  <c:v>16970</c:v>
                </c:pt>
                <c:pt idx="16971">
                  <c:v>16971</c:v>
                </c:pt>
                <c:pt idx="16972">
                  <c:v>16972</c:v>
                </c:pt>
                <c:pt idx="16973">
                  <c:v>16973</c:v>
                </c:pt>
                <c:pt idx="16974">
                  <c:v>16974</c:v>
                </c:pt>
                <c:pt idx="16975">
                  <c:v>16975</c:v>
                </c:pt>
                <c:pt idx="16976">
                  <c:v>16976</c:v>
                </c:pt>
                <c:pt idx="16977">
                  <c:v>16977</c:v>
                </c:pt>
                <c:pt idx="16978">
                  <c:v>16978</c:v>
                </c:pt>
                <c:pt idx="16979">
                  <c:v>16979</c:v>
                </c:pt>
                <c:pt idx="16980">
                  <c:v>16980</c:v>
                </c:pt>
                <c:pt idx="16981">
                  <c:v>16981</c:v>
                </c:pt>
                <c:pt idx="16982">
                  <c:v>16982</c:v>
                </c:pt>
                <c:pt idx="16983">
                  <c:v>16983</c:v>
                </c:pt>
                <c:pt idx="16984">
                  <c:v>16984</c:v>
                </c:pt>
                <c:pt idx="16985">
                  <c:v>16985</c:v>
                </c:pt>
                <c:pt idx="16986">
                  <c:v>16986</c:v>
                </c:pt>
                <c:pt idx="16987">
                  <c:v>16987</c:v>
                </c:pt>
                <c:pt idx="16988">
                  <c:v>16988</c:v>
                </c:pt>
                <c:pt idx="16989">
                  <c:v>16989</c:v>
                </c:pt>
                <c:pt idx="16990">
                  <c:v>16990</c:v>
                </c:pt>
                <c:pt idx="16991">
                  <c:v>16991</c:v>
                </c:pt>
                <c:pt idx="16992">
                  <c:v>16992</c:v>
                </c:pt>
                <c:pt idx="16993">
                  <c:v>16993</c:v>
                </c:pt>
                <c:pt idx="16994">
                  <c:v>16994</c:v>
                </c:pt>
                <c:pt idx="16995">
                  <c:v>16995</c:v>
                </c:pt>
                <c:pt idx="16996">
                  <c:v>16996</c:v>
                </c:pt>
                <c:pt idx="16997">
                  <c:v>16997</c:v>
                </c:pt>
                <c:pt idx="16998">
                  <c:v>16998</c:v>
                </c:pt>
                <c:pt idx="16999">
                  <c:v>16999</c:v>
                </c:pt>
                <c:pt idx="17000">
                  <c:v>17000</c:v>
                </c:pt>
                <c:pt idx="17001">
                  <c:v>17001</c:v>
                </c:pt>
                <c:pt idx="17002">
                  <c:v>17002</c:v>
                </c:pt>
                <c:pt idx="17003">
                  <c:v>17003</c:v>
                </c:pt>
                <c:pt idx="17004">
                  <c:v>17004</c:v>
                </c:pt>
                <c:pt idx="17005">
                  <c:v>17005</c:v>
                </c:pt>
                <c:pt idx="17006">
                  <c:v>17006</c:v>
                </c:pt>
                <c:pt idx="17007">
                  <c:v>17007</c:v>
                </c:pt>
                <c:pt idx="17008">
                  <c:v>17008</c:v>
                </c:pt>
                <c:pt idx="17009">
                  <c:v>17009</c:v>
                </c:pt>
                <c:pt idx="17010">
                  <c:v>17010</c:v>
                </c:pt>
                <c:pt idx="17011">
                  <c:v>17011</c:v>
                </c:pt>
                <c:pt idx="17012">
                  <c:v>17012</c:v>
                </c:pt>
                <c:pt idx="17013">
                  <c:v>17013</c:v>
                </c:pt>
                <c:pt idx="17014">
                  <c:v>17014</c:v>
                </c:pt>
                <c:pt idx="17015">
                  <c:v>17015</c:v>
                </c:pt>
                <c:pt idx="17016">
                  <c:v>17016</c:v>
                </c:pt>
                <c:pt idx="17017">
                  <c:v>17017</c:v>
                </c:pt>
                <c:pt idx="17018">
                  <c:v>17018</c:v>
                </c:pt>
                <c:pt idx="17019">
                  <c:v>17019</c:v>
                </c:pt>
                <c:pt idx="17020">
                  <c:v>17020</c:v>
                </c:pt>
                <c:pt idx="17021">
                  <c:v>17021</c:v>
                </c:pt>
                <c:pt idx="17022">
                  <c:v>17022</c:v>
                </c:pt>
                <c:pt idx="17023">
                  <c:v>17023</c:v>
                </c:pt>
                <c:pt idx="17024">
                  <c:v>17024</c:v>
                </c:pt>
                <c:pt idx="17025">
                  <c:v>17025</c:v>
                </c:pt>
                <c:pt idx="17026">
                  <c:v>17026</c:v>
                </c:pt>
                <c:pt idx="17027">
                  <c:v>17027</c:v>
                </c:pt>
                <c:pt idx="17028">
                  <c:v>17028</c:v>
                </c:pt>
                <c:pt idx="17029">
                  <c:v>17029</c:v>
                </c:pt>
                <c:pt idx="17030">
                  <c:v>17030</c:v>
                </c:pt>
                <c:pt idx="17031">
                  <c:v>17031</c:v>
                </c:pt>
                <c:pt idx="17032">
                  <c:v>17032</c:v>
                </c:pt>
                <c:pt idx="17033">
                  <c:v>17033</c:v>
                </c:pt>
                <c:pt idx="17034">
                  <c:v>17034</c:v>
                </c:pt>
                <c:pt idx="17035">
                  <c:v>17035</c:v>
                </c:pt>
                <c:pt idx="17036">
                  <c:v>17036</c:v>
                </c:pt>
                <c:pt idx="17037">
                  <c:v>17037</c:v>
                </c:pt>
                <c:pt idx="17038">
                  <c:v>17038</c:v>
                </c:pt>
                <c:pt idx="17039">
                  <c:v>17039</c:v>
                </c:pt>
                <c:pt idx="17040">
                  <c:v>17040</c:v>
                </c:pt>
                <c:pt idx="17041">
                  <c:v>17041</c:v>
                </c:pt>
                <c:pt idx="17042">
                  <c:v>17042</c:v>
                </c:pt>
                <c:pt idx="17043">
                  <c:v>17043</c:v>
                </c:pt>
                <c:pt idx="17044">
                  <c:v>17044</c:v>
                </c:pt>
                <c:pt idx="17045">
                  <c:v>17045</c:v>
                </c:pt>
                <c:pt idx="17046">
                  <c:v>17046</c:v>
                </c:pt>
                <c:pt idx="17047">
                  <c:v>17047</c:v>
                </c:pt>
                <c:pt idx="17048">
                  <c:v>17048</c:v>
                </c:pt>
                <c:pt idx="17049">
                  <c:v>17049</c:v>
                </c:pt>
                <c:pt idx="17050">
                  <c:v>17050</c:v>
                </c:pt>
                <c:pt idx="17051">
                  <c:v>17051</c:v>
                </c:pt>
                <c:pt idx="17052">
                  <c:v>17052</c:v>
                </c:pt>
                <c:pt idx="17053">
                  <c:v>17053</c:v>
                </c:pt>
                <c:pt idx="17054">
                  <c:v>17054</c:v>
                </c:pt>
                <c:pt idx="17055">
                  <c:v>17055</c:v>
                </c:pt>
                <c:pt idx="17056">
                  <c:v>17056</c:v>
                </c:pt>
                <c:pt idx="17057">
                  <c:v>17057</c:v>
                </c:pt>
                <c:pt idx="17058">
                  <c:v>17058</c:v>
                </c:pt>
                <c:pt idx="17059">
                  <c:v>17059</c:v>
                </c:pt>
                <c:pt idx="17060">
                  <c:v>17060</c:v>
                </c:pt>
                <c:pt idx="17061">
                  <c:v>17061</c:v>
                </c:pt>
                <c:pt idx="17062">
                  <c:v>17062</c:v>
                </c:pt>
                <c:pt idx="17063">
                  <c:v>17063</c:v>
                </c:pt>
                <c:pt idx="17064">
                  <c:v>17064</c:v>
                </c:pt>
                <c:pt idx="17065">
                  <c:v>17065</c:v>
                </c:pt>
                <c:pt idx="17066">
                  <c:v>17066</c:v>
                </c:pt>
                <c:pt idx="17067">
                  <c:v>17067</c:v>
                </c:pt>
                <c:pt idx="17068">
                  <c:v>17068</c:v>
                </c:pt>
                <c:pt idx="17069">
                  <c:v>17069</c:v>
                </c:pt>
                <c:pt idx="17070">
                  <c:v>17070</c:v>
                </c:pt>
                <c:pt idx="17071">
                  <c:v>17071</c:v>
                </c:pt>
                <c:pt idx="17072">
                  <c:v>17072</c:v>
                </c:pt>
                <c:pt idx="17073">
                  <c:v>17073</c:v>
                </c:pt>
                <c:pt idx="17074">
                  <c:v>17074</c:v>
                </c:pt>
                <c:pt idx="17075">
                  <c:v>17075</c:v>
                </c:pt>
                <c:pt idx="17076">
                  <c:v>17076</c:v>
                </c:pt>
                <c:pt idx="17077">
                  <c:v>17077</c:v>
                </c:pt>
                <c:pt idx="17078">
                  <c:v>17078</c:v>
                </c:pt>
                <c:pt idx="17079">
                  <c:v>17079</c:v>
                </c:pt>
                <c:pt idx="17080">
                  <c:v>17080</c:v>
                </c:pt>
                <c:pt idx="17081">
                  <c:v>17081</c:v>
                </c:pt>
                <c:pt idx="17082">
                  <c:v>17082</c:v>
                </c:pt>
                <c:pt idx="17083">
                  <c:v>17083</c:v>
                </c:pt>
                <c:pt idx="17084">
                  <c:v>17084</c:v>
                </c:pt>
                <c:pt idx="17085">
                  <c:v>17085</c:v>
                </c:pt>
                <c:pt idx="17086">
                  <c:v>17086</c:v>
                </c:pt>
                <c:pt idx="17087">
                  <c:v>17087</c:v>
                </c:pt>
                <c:pt idx="17088">
                  <c:v>17088</c:v>
                </c:pt>
                <c:pt idx="17089">
                  <c:v>17089</c:v>
                </c:pt>
                <c:pt idx="17090">
                  <c:v>17090</c:v>
                </c:pt>
                <c:pt idx="17091">
                  <c:v>17091</c:v>
                </c:pt>
                <c:pt idx="17092">
                  <c:v>17092</c:v>
                </c:pt>
                <c:pt idx="17093">
                  <c:v>17093</c:v>
                </c:pt>
                <c:pt idx="17094">
                  <c:v>17094</c:v>
                </c:pt>
                <c:pt idx="17095">
                  <c:v>17095</c:v>
                </c:pt>
                <c:pt idx="17096">
                  <c:v>17096</c:v>
                </c:pt>
                <c:pt idx="17097">
                  <c:v>17097</c:v>
                </c:pt>
                <c:pt idx="17098">
                  <c:v>17098</c:v>
                </c:pt>
                <c:pt idx="17099">
                  <c:v>17099</c:v>
                </c:pt>
                <c:pt idx="17100">
                  <c:v>17100</c:v>
                </c:pt>
                <c:pt idx="17101">
                  <c:v>17101</c:v>
                </c:pt>
                <c:pt idx="17102">
                  <c:v>17102</c:v>
                </c:pt>
                <c:pt idx="17103">
                  <c:v>17103</c:v>
                </c:pt>
                <c:pt idx="17104">
                  <c:v>17104</c:v>
                </c:pt>
                <c:pt idx="17105">
                  <c:v>17105</c:v>
                </c:pt>
                <c:pt idx="17106">
                  <c:v>17106</c:v>
                </c:pt>
                <c:pt idx="17107">
                  <c:v>17107</c:v>
                </c:pt>
                <c:pt idx="17108">
                  <c:v>17108</c:v>
                </c:pt>
                <c:pt idx="17109">
                  <c:v>17109</c:v>
                </c:pt>
                <c:pt idx="17110">
                  <c:v>17110</c:v>
                </c:pt>
                <c:pt idx="17111">
                  <c:v>17111</c:v>
                </c:pt>
                <c:pt idx="17112">
                  <c:v>17112</c:v>
                </c:pt>
                <c:pt idx="17113">
                  <c:v>17113</c:v>
                </c:pt>
                <c:pt idx="17114">
                  <c:v>17114</c:v>
                </c:pt>
                <c:pt idx="17115">
                  <c:v>17115</c:v>
                </c:pt>
                <c:pt idx="17116">
                  <c:v>17116</c:v>
                </c:pt>
                <c:pt idx="17117">
                  <c:v>17117</c:v>
                </c:pt>
                <c:pt idx="17118">
                  <c:v>17118</c:v>
                </c:pt>
                <c:pt idx="17119">
                  <c:v>17119</c:v>
                </c:pt>
                <c:pt idx="17120">
                  <c:v>17120</c:v>
                </c:pt>
                <c:pt idx="17121">
                  <c:v>17121</c:v>
                </c:pt>
                <c:pt idx="17122">
                  <c:v>17122</c:v>
                </c:pt>
                <c:pt idx="17123">
                  <c:v>17123</c:v>
                </c:pt>
                <c:pt idx="17124">
                  <c:v>17124</c:v>
                </c:pt>
                <c:pt idx="17125">
                  <c:v>17125</c:v>
                </c:pt>
                <c:pt idx="17126">
                  <c:v>17126</c:v>
                </c:pt>
                <c:pt idx="17127">
                  <c:v>17127</c:v>
                </c:pt>
                <c:pt idx="17128">
                  <c:v>17128</c:v>
                </c:pt>
                <c:pt idx="17129">
                  <c:v>17129</c:v>
                </c:pt>
                <c:pt idx="17130">
                  <c:v>17130</c:v>
                </c:pt>
                <c:pt idx="17131">
                  <c:v>17131</c:v>
                </c:pt>
                <c:pt idx="17132">
                  <c:v>17132</c:v>
                </c:pt>
                <c:pt idx="17133">
                  <c:v>17133</c:v>
                </c:pt>
                <c:pt idx="17134">
                  <c:v>17134</c:v>
                </c:pt>
                <c:pt idx="17135">
                  <c:v>17135</c:v>
                </c:pt>
                <c:pt idx="17136">
                  <c:v>17136</c:v>
                </c:pt>
                <c:pt idx="17137">
                  <c:v>17137</c:v>
                </c:pt>
                <c:pt idx="17138">
                  <c:v>17138</c:v>
                </c:pt>
                <c:pt idx="17139">
                  <c:v>17139</c:v>
                </c:pt>
                <c:pt idx="17140">
                  <c:v>17140</c:v>
                </c:pt>
                <c:pt idx="17141">
                  <c:v>17141</c:v>
                </c:pt>
                <c:pt idx="17142">
                  <c:v>17142</c:v>
                </c:pt>
                <c:pt idx="17143">
                  <c:v>17143</c:v>
                </c:pt>
                <c:pt idx="17144">
                  <c:v>17144</c:v>
                </c:pt>
                <c:pt idx="17145">
                  <c:v>17145</c:v>
                </c:pt>
                <c:pt idx="17146">
                  <c:v>17146</c:v>
                </c:pt>
                <c:pt idx="17147">
                  <c:v>17147</c:v>
                </c:pt>
                <c:pt idx="17148">
                  <c:v>17148</c:v>
                </c:pt>
                <c:pt idx="17149">
                  <c:v>17149</c:v>
                </c:pt>
                <c:pt idx="17150">
                  <c:v>17150</c:v>
                </c:pt>
                <c:pt idx="17151">
                  <c:v>17151</c:v>
                </c:pt>
                <c:pt idx="17152">
                  <c:v>17152</c:v>
                </c:pt>
                <c:pt idx="17153">
                  <c:v>17153</c:v>
                </c:pt>
                <c:pt idx="17154">
                  <c:v>17154</c:v>
                </c:pt>
                <c:pt idx="17155">
                  <c:v>17155</c:v>
                </c:pt>
                <c:pt idx="17156">
                  <c:v>17156</c:v>
                </c:pt>
                <c:pt idx="17157">
                  <c:v>17157</c:v>
                </c:pt>
                <c:pt idx="17158">
                  <c:v>17158</c:v>
                </c:pt>
                <c:pt idx="17159">
                  <c:v>17159</c:v>
                </c:pt>
                <c:pt idx="17160">
                  <c:v>17160</c:v>
                </c:pt>
                <c:pt idx="17161">
                  <c:v>17161</c:v>
                </c:pt>
                <c:pt idx="17162">
                  <c:v>17162</c:v>
                </c:pt>
                <c:pt idx="17163">
                  <c:v>17163</c:v>
                </c:pt>
                <c:pt idx="17164">
                  <c:v>17164</c:v>
                </c:pt>
                <c:pt idx="17165">
                  <c:v>17165</c:v>
                </c:pt>
                <c:pt idx="17166">
                  <c:v>17166</c:v>
                </c:pt>
                <c:pt idx="17167">
                  <c:v>17167</c:v>
                </c:pt>
                <c:pt idx="17168">
                  <c:v>17168</c:v>
                </c:pt>
                <c:pt idx="17169">
                  <c:v>17169</c:v>
                </c:pt>
                <c:pt idx="17170">
                  <c:v>17170</c:v>
                </c:pt>
                <c:pt idx="17171">
                  <c:v>17171</c:v>
                </c:pt>
                <c:pt idx="17172">
                  <c:v>17172</c:v>
                </c:pt>
                <c:pt idx="17173">
                  <c:v>17173</c:v>
                </c:pt>
                <c:pt idx="17174">
                  <c:v>17174</c:v>
                </c:pt>
                <c:pt idx="17175">
                  <c:v>17175</c:v>
                </c:pt>
                <c:pt idx="17176">
                  <c:v>17176</c:v>
                </c:pt>
                <c:pt idx="17177">
                  <c:v>17177</c:v>
                </c:pt>
                <c:pt idx="17178">
                  <c:v>17178</c:v>
                </c:pt>
                <c:pt idx="17179">
                  <c:v>17179</c:v>
                </c:pt>
                <c:pt idx="17180">
                  <c:v>17180</c:v>
                </c:pt>
                <c:pt idx="17181">
                  <c:v>17181</c:v>
                </c:pt>
                <c:pt idx="17182">
                  <c:v>17182</c:v>
                </c:pt>
                <c:pt idx="17183">
                  <c:v>17183</c:v>
                </c:pt>
                <c:pt idx="17184">
                  <c:v>17184</c:v>
                </c:pt>
                <c:pt idx="17185">
                  <c:v>17185</c:v>
                </c:pt>
                <c:pt idx="17186">
                  <c:v>17186</c:v>
                </c:pt>
                <c:pt idx="17187">
                  <c:v>17187</c:v>
                </c:pt>
                <c:pt idx="17188">
                  <c:v>17188</c:v>
                </c:pt>
                <c:pt idx="17189">
                  <c:v>17189</c:v>
                </c:pt>
                <c:pt idx="17190">
                  <c:v>17190</c:v>
                </c:pt>
                <c:pt idx="17191">
                  <c:v>17191</c:v>
                </c:pt>
                <c:pt idx="17192">
                  <c:v>17192</c:v>
                </c:pt>
                <c:pt idx="17193">
                  <c:v>17193</c:v>
                </c:pt>
                <c:pt idx="17194">
                  <c:v>17194</c:v>
                </c:pt>
                <c:pt idx="17195">
                  <c:v>17195</c:v>
                </c:pt>
                <c:pt idx="17196">
                  <c:v>17196</c:v>
                </c:pt>
                <c:pt idx="17197">
                  <c:v>17197</c:v>
                </c:pt>
                <c:pt idx="17198">
                  <c:v>17198</c:v>
                </c:pt>
                <c:pt idx="17199">
                  <c:v>17199</c:v>
                </c:pt>
                <c:pt idx="17200">
                  <c:v>17200</c:v>
                </c:pt>
                <c:pt idx="17201">
                  <c:v>17201</c:v>
                </c:pt>
                <c:pt idx="17202">
                  <c:v>17202</c:v>
                </c:pt>
                <c:pt idx="17203">
                  <c:v>17203</c:v>
                </c:pt>
                <c:pt idx="17204">
                  <c:v>17204</c:v>
                </c:pt>
                <c:pt idx="17205">
                  <c:v>17205</c:v>
                </c:pt>
                <c:pt idx="17206">
                  <c:v>17206</c:v>
                </c:pt>
                <c:pt idx="17207">
                  <c:v>17207</c:v>
                </c:pt>
                <c:pt idx="17208">
                  <c:v>17208</c:v>
                </c:pt>
                <c:pt idx="17209">
                  <c:v>17209</c:v>
                </c:pt>
                <c:pt idx="17210">
                  <c:v>17210</c:v>
                </c:pt>
                <c:pt idx="17211">
                  <c:v>17211</c:v>
                </c:pt>
                <c:pt idx="17212">
                  <c:v>17212</c:v>
                </c:pt>
                <c:pt idx="17213">
                  <c:v>17213</c:v>
                </c:pt>
                <c:pt idx="17214">
                  <c:v>17214</c:v>
                </c:pt>
                <c:pt idx="17215">
                  <c:v>17215</c:v>
                </c:pt>
                <c:pt idx="17216">
                  <c:v>17216</c:v>
                </c:pt>
                <c:pt idx="17217">
                  <c:v>17217</c:v>
                </c:pt>
                <c:pt idx="17218">
                  <c:v>17218</c:v>
                </c:pt>
                <c:pt idx="17219">
                  <c:v>17219</c:v>
                </c:pt>
                <c:pt idx="17220">
                  <c:v>17220</c:v>
                </c:pt>
                <c:pt idx="17221">
                  <c:v>17221</c:v>
                </c:pt>
                <c:pt idx="17222">
                  <c:v>17222</c:v>
                </c:pt>
                <c:pt idx="17223">
                  <c:v>17223</c:v>
                </c:pt>
                <c:pt idx="17224">
                  <c:v>17224</c:v>
                </c:pt>
                <c:pt idx="17225">
                  <c:v>17225</c:v>
                </c:pt>
                <c:pt idx="17226">
                  <c:v>17226</c:v>
                </c:pt>
                <c:pt idx="17227">
                  <c:v>17227</c:v>
                </c:pt>
                <c:pt idx="17228">
                  <c:v>17228</c:v>
                </c:pt>
                <c:pt idx="17229">
                  <c:v>17229</c:v>
                </c:pt>
                <c:pt idx="17230">
                  <c:v>17230</c:v>
                </c:pt>
                <c:pt idx="17231">
                  <c:v>17231</c:v>
                </c:pt>
                <c:pt idx="17232">
                  <c:v>17232</c:v>
                </c:pt>
                <c:pt idx="17233">
                  <c:v>17233</c:v>
                </c:pt>
                <c:pt idx="17234">
                  <c:v>17234</c:v>
                </c:pt>
                <c:pt idx="17235">
                  <c:v>17235</c:v>
                </c:pt>
                <c:pt idx="17236">
                  <c:v>17236</c:v>
                </c:pt>
                <c:pt idx="17237">
                  <c:v>17237</c:v>
                </c:pt>
                <c:pt idx="17238">
                  <c:v>17238</c:v>
                </c:pt>
                <c:pt idx="17239">
                  <c:v>17239</c:v>
                </c:pt>
                <c:pt idx="17240">
                  <c:v>17240</c:v>
                </c:pt>
                <c:pt idx="17241">
                  <c:v>17241</c:v>
                </c:pt>
                <c:pt idx="17242">
                  <c:v>17242</c:v>
                </c:pt>
                <c:pt idx="17243">
                  <c:v>17243</c:v>
                </c:pt>
                <c:pt idx="17244">
                  <c:v>17244</c:v>
                </c:pt>
                <c:pt idx="17245">
                  <c:v>17245</c:v>
                </c:pt>
                <c:pt idx="17246">
                  <c:v>17246</c:v>
                </c:pt>
                <c:pt idx="17247">
                  <c:v>17247</c:v>
                </c:pt>
                <c:pt idx="17248">
                  <c:v>17248</c:v>
                </c:pt>
                <c:pt idx="17249">
                  <c:v>17249</c:v>
                </c:pt>
                <c:pt idx="17250">
                  <c:v>17250</c:v>
                </c:pt>
                <c:pt idx="17251">
                  <c:v>17251</c:v>
                </c:pt>
                <c:pt idx="17252">
                  <c:v>17252</c:v>
                </c:pt>
                <c:pt idx="17253">
                  <c:v>17253</c:v>
                </c:pt>
                <c:pt idx="17254">
                  <c:v>17254</c:v>
                </c:pt>
                <c:pt idx="17255">
                  <c:v>17255</c:v>
                </c:pt>
                <c:pt idx="17256">
                  <c:v>17256</c:v>
                </c:pt>
                <c:pt idx="17257">
                  <c:v>17257</c:v>
                </c:pt>
                <c:pt idx="17258">
                  <c:v>17258</c:v>
                </c:pt>
                <c:pt idx="17259">
                  <c:v>17259</c:v>
                </c:pt>
                <c:pt idx="17260">
                  <c:v>17260</c:v>
                </c:pt>
                <c:pt idx="17261">
                  <c:v>17261</c:v>
                </c:pt>
                <c:pt idx="17262">
                  <c:v>17262</c:v>
                </c:pt>
                <c:pt idx="17263">
                  <c:v>17263</c:v>
                </c:pt>
                <c:pt idx="17264">
                  <c:v>17264</c:v>
                </c:pt>
                <c:pt idx="17265">
                  <c:v>17265</c:v>
                </c:pt>
                <c:pt idx="17266">
                  <c:v>17266</c:v>
                </c:pt>
                <c:pt idx="17267">
                  <c:v>17267</c:v>
                </c:pt>
                <c:pt idx="17268">
                  <c:v>17268</c:v>
                </c:pt>
                <c:pt idx="17269">
                  <c:v>17269</c:v>
                </c:pt>
                <c:pt idx="17270">
                  <c:v>17270</c:v>
                </c:pt>
                <c:pt idx="17271">
                  <c:v>17271</c:v>
                </c:pt>
                <c:pt idx="17272">
                  <c:v>17272</c:v>
                </c:pt>
                <c:pt idx="17273">
                  <c:v>17273</c:v>
                </c:pt>
                <c:pt idx="17274">
                  <c:v>17274</c:v>
                </c:pt>
                <c:pt idx="17275">
                  <c:v>17275</c:v>
                </c:pt>
                <c:pt idx="17276">
                  <c:v>17276</c:v>
                </c:pt>
                <c:pt idx="17277">
                  <c:v>17277</c:v>
                </c:pt>
                <c:pt idx="17278">
                  <c:v>17278</c:v>
                </c:pt>
                <c:pt idx="17279">
                  <c:v>17279</c:v>
                </c:pt>
                <c:pt idx="17280">
                  <c:v>17280</c:v>
                </c:pt>
                <c:pt idx="17281">
                  <c:v>17281</c:v>
                </c:pt>
                <c:pt idx="17282">
                  <c:v>17282</c:v>
                </c:pt>
                <c:pt idx="17283">
                  <c:v>17283</c:v>
                </c:pt>
                <c:pt idx="17284">
                  <c:v>17284</c:v>
                </c:pt>
                <c:pt idx="17285">
                  <c:v>17285</c:v>
                </c:pt>
                <c:pt idx="17286">
                  <c:v>17286</c:v>
                </c:pt>
                <c:pt idx="17287">
                  <c:v>17287</c:v>
                </c:pt>
                <c:pt idx="17288">
                  <c:v>17288</c:v>
                </c:pt>
                <c:pt idx="17289">
                  <c:v>17289</c:v>
                </c:pt>
                <c:pt idx="17290">
                  <c:v>17290</c:v>
                </c:pt>
                <c:pt idx="17291">
                  <c:v>17291</c:v>
                </c:pt>
                <c:pt idx="17292">
                  <c:v>17292</c:v>
                </c:pt>
                <c:pt idx="17293">
                  <c:v>17293</c:v>
                </c:pt>
                <c:pt idx="17294">
                  <c:v>17294</c:v>
                </c:pt>
                <c:pt idx="17295">
                  <c:v>17295</c:v>
                </c:pt>
                <c:pt idx="17296">
                  <c:v>17296</c:v>
                </c:pt>
                <c:pt idx="17297">
                  <c:v>17297</c:v>
                </c:pt>
                <c:pt idx="17298">
                  <c:v>17298</c:v>
                </c:pt>
                <c:pt idx="17299">
                  <c:v>17299</c:v>
                </c:pt>
                <c:pt idx="17300">
                  <c:v>17300</c:v>
                </c:pt>
                <c:pt idx="17301">
                  <c:v>17301</c:v>
                </c:pt>
                <c:pt idx="17302">
                  <c:v>17302</c:v>
                </c:pt>
                <c:pt idx="17303">
                  <c:v>17303</c:v>
                </c:pt>
                <c:pt idx="17304">
                  <c:v>17304</c:v>
                </c:pt>
                <c:pt idx="17305">
                  <c:v>17305</c:v>
                </c:pt>
                <c:pt idx="17306">
                  <c:v>17306</c:v>
                </c:pt>
                <c:pt idx="17307">
                  <c:v>17307</c:v>
                </c:pt>
                <c:pt idx="17308">
                  <c:v>17308</c:v>
                </c:pt>
                <c:pt idx="17309">
                  <c:v>17309</c:v>
                </c:pt>
                <c:pt idx="17310">
                  <c:v>17310</c:v>
                </c:pt>
                <c:pt idx="17311">
                  <c:v>17311</c:v>
                </c:pt>
                <c:pt idx="17312">
                  <c:v>17312</c:v>
                </c:pt>
                <c:pt idx="17313">
                  <c:v>17313</c:v>
                </c:pt>
                <c:pt idx="17314">
                  <c:v>17314</c:v>
                </c:pt>
                <c:pt idx="17315">
                  <c:v>17315</c:v>
                </c:pt>
                <c:pt idx="17316">
                  <c:v>17316</c:v>
                </c:pt>
                <c:pt idx="17317">
                  <c:v>17317</c:v>
                </c:pt>
                <c:pt idx="17318">
                  <c:v>17318</c:v>
                </c:pt>
                <c:pt idx="17319">
                  <c:v>17319</c:v>
                </c:pt>
                <c:pt idx="17320">
                  <c:v>17320</c:v>
                </c:pt>
                <c:pt idx="17321">
                  <c:v>17321</c:v>
                </c:pt>
                <c:pt idx="17322">
                  <c:v>17322</c:v>
                </c:pt>
                <c:pt idx="17323">
                  <c:v>17323</c:v>
                </c:pt>
                <c:pt idx="17324">
                  <c:v>17324</c:v>
                </c:pt>
                <c:pt idx="17325">
                  <c:v>17325</c:v>
                </c:pt>
                <c:pt idx="17326">
                  <c:v>17326</c:v>
                </c:pt>
                <c:pt idx="17327">
                  <c:v>17327</c:v>
                </c:pt>
                <c:pt idx="17328">
                  <c:v>17328</c:v>
                </c:pt>
                <c:pt idx="17329">
                  <c:v>17329</c:v>
                </c:pt>
                <c:pt idx="17330">
                  <c:v>17330</c:v>
                </c:pt>
                <c:pt idx="17331">
                  <c:v>17331</c:v>
                </c:pt>
                <c:pt idx="17332">
                  <c:v>17332</c:v>
                </c:pt>
                <c:pt idx="17333">
                  <c:v>17333</c:v>
                </c:pt>
                <c:pt idx="17334">
                  <c:v>17334</c:v>
                </c:pt>
                <c:pt idx="17335">
                  <c:v>17335</c:v>
                </c:pt>
                <c:pt idx="17336">
                  <c:v>17336</c:v>
                </c:pt>
                <c:pt idx="17337">
                  <c:v>17337</c:v>
                </c:pt>
                <c:pt idx="17338">
                  <c:v>17338</c:v>
                </c:pt>
                <c:pt idx="17339">
                  <c:v>17339</c:v>
                </c:pt>
                <c:pt idx="17340">
                  <c:v>17340</c:v>
                </c:pt>
                <c:pt idx="17341">
                  <c:v>17341</c:v>
                </c:pt>
                <c:pt idx="17342">
                  <c:v>17342</c:v>
                </c:pt>
                <c:pt idx="17343">
                  <c:v>17343</c:v>
                </c:pt>
                <c:pt idx="17344">
                  <c:v>17344</c:v>
                </c:pt>
                <c:pt idx="17345">
                  <c:v>17345</c:v>
                </c:pt>
                <c:pt idx="17346">
                  <c:v>17346</c:v>
                </c:pt>
                <c:pt idx="17347">
                  <c:v>17347</c:v>
                </c:pt>
                <c:pt idx="17348">
                  <c:v>17348</c:v>
                </c:pt>
                <c:pt idx="17349">
                  <c:v>17349</c:v>
                </c:pt>
                <c:pt idx="17350">
                  <c:v>17350</c:v>
                </c:pt>
                <c:pt idx="17351">
                  <c:v>17351</c:v>
                </c:pt>
                <c:pt idx="17352">
                  <c:v>17352</c:v>
                </c:pt>
                <c:pt idx="17353">
                  <c:v>17353</c:v>
                </c:pt>
                <c:pt idx="17354">
                  <c:v>17354</c:v>
                </c:pt>
                <c:pt idx="17355">
                  <c:v>17355</c:v>
                </c:pt>
                <c:pt idx="17356">
                  <c:v>17356</c:v>
                </c:pt>
                <c:pt idx="17357">
                  <c:v>17357</c:v>
                </c:pt>
                <c:pt idx="17358">
                  <c:v>17358</c:v>
                </c:pt>
                <c:pt idx="17359">
                  <c:v>17359</c:v>
                </c:pt>
                <c:pt idx="17360">
                  <c:v>17360</c:v>
                </c:pt>
                <c:pt idx="17361">
                  <c:v>17361</c:v>
                </c:pt>
                <c:pt idx="17362">
                  <c:v>17362</c:v>
                </c:pt>
                <c:pt idx="17363">
                  <c:v>17363</c:v>
                </c:pt>
                <c:pt idx="17364">
                  <c:v>17364</c:v>
                </c:pt>
                <c:pt idx="17365">
                  <c:v>17365</c:v>
                </c:pt>
                <c:pt idx="17366">
                  <c:v>17366</c:v>
                </c:pt>
                <c:pt idx="17367">
                  <c:v>17367</c:v>
                </c:pt>
                <c:pt idx="17368">
                  <c:v>17368</c:v>
                </c:pt>
                <c:pt idx="17369">
                  <c:v>17369</c:v>
                </c:pt>
                <c:pt idx="17370">
                  <c:v>17370</c:v>
                </c:pt>
                <c:pt idx="17371">
                  <c:v>17371</c:v>
                </c:pt>
                <c:pt idx="17372">
                  <c:v>17372</c:v>
                </c:pt>
                <c:pt idx="17373">
                  <c:v>17373</c:v>
                </c:pt>
                <c:pt idx="17374">
                  <c:v>17374</c:v>
                </c:pt>
                <c:pt idx="17375">
                  <c:v>17375</c:v>
                </c:pt>
                <c:pt idx="17376">
                  <c:v>17376</c:v>
                </c:pt>
                <c:pt idx="17377">
                  <c:v>17377</c:v>
                </c:pt>
                <c:pt idx="17378">
                  <c:v>17378</c:v>
                </c:pt>
                <c:pt idx="17379">
                  <c:v>17379</c:v>
                </c:pt>
                <c:pt idx="17380">
                  <c:v>17380</c:v>
                </c:pt>
                <c:pt idx="17381">
                  <c:v>17381</c:v>
                </c:pt>
                <c:pt idx="17382">
                  <c:v>17382</c:v>
                </c:pt>
                <c:pt idx="17383">
                  <c:v>17383</c:v>
                </c:pt>
                <c:pt idx="17384">
                  <c:v>17384</c:v>
                </c:pt>
                <c:pt idx="17385">
                  <c:v>17385</c:v>
                </c:pt>
                <c:pt idx="17386">
                  <c:v>17386</c:v>
                </c:pt>
                <c:pt idx="17387">
                  <c:v>17387</c:v>
                </c:pt>
                <c:pt idx="17388">
                  <c:v>17388</c:v>
                </c:pt>
                <c:pt idx="17389">
                  <c:v>17389</c:v>
                </c:pt>
                <c:pt idx="17390">
                  <c:v>17390</c:v>
                </c:pt>
                <c:pt idx="17391">
                  <c:v>17391</c:v>
                </c:pt>
                <c:pt idx="17392">
                  <c:v>17392</c:v>
                </c:pt>
                <c:pt idx="17393">
                  <c:v>17393</c:v>
                </c:pt>
                <c:pt idx="17394">
                  <c:v>17394</c:v>
                </c:pt>
                <c:pt idx="17395">
                  <c:v>17395</c:v>
                </c:pt>
                <c:pt idx="17396">
                  <c:v>17396</c:v>
                </c:pt>
                <c:pt idx="17397">
                  <c:v>17397</c:v>
                </c:pt>
                <c:pt idx="17398">
                  <c:v>17398</c:v>
                </c:pt>
                <c:pt idx="17399">
                  <c:v>17399</c:v>
                </c:pt>
                <c:pt idx="17400">
                  <c:v>17400</c:v>
                </c:pt>
                <c:pt idx="17401">
                  <c:v>17401</c:v>
                </c:pt>
                <c:pt idx="17402">
                  <c:v>17402</c:v>
                </c:pt>
                <c:pt idx="17403">
                  <c:v>17403</c:v>
                </c:pt>
                <c:pt idx="17404">
                  <c:v>17404</c:v>
                </c:pt>
                <c:pt idx="17405">
                  <c:v>17405</c:v>
                </c:pt>
                <c:pt idx="17406">
                  <c:v>17406</c:v>
                </c:pt>
                <c:pt idx="17407">
                  <c:v>17407</c:v>
                </c:pt>
                <c:pt idx="17408">
                  <c:v>17408</c:v>
                </c:pt>
                <c:pt idx="17409">
                  <c:v>17409</c:v>
                </c:pt>
                <c:pt idx="17410">
                  <c:v>17410</c:v>
                </c:pt>
                <c:pt idx="17411">
                  <c:v>17411</c:v>
                </c:pt>
                <c:pt idx="17412">
                  <c:v>17412</c:v>
                </c:pt>
                <c:pt idx="17413">
                  <c:v>17413</c:v>
                </c:pt>
                <c:pt idx="17414">
                  <c:v>17414</c:v>
                </c:pt>
                <c:pt idx="17415">
                  <c:v>17415</c:v>
                </c:pt>
                <c:pt idx="17416">
                  <c:v>17416</c:v>
                </c:pt>
                <c:pt idx="17417">
                  <c:v>17417</c:v>
                </c:pt>
                <c:pt idx="17418">
                  <c:v>17418</c:v>
                </c:pt>
                <c:pt idx="17419">
                  <c:v>17419</c:v>
                </c:pt>
                <c:pt idx="17420">
                  <c:v>17420</c:v>
                </c:pt>
                <c:pt idx="17421">
                  <c:v>17421</c:v>
                </c:pt>
                <c:pt idx="17422">
                  <c:v>17422</c:v>
                </c:pt>
                <c:pt idx="17423">
                  <c:v>17423</c:v>
                </c:pt>
                <c:pt idx="17424">
                  <c:v>17424</c:v>
                </c:pt>
                <c:pt idx="17425">
                  <c:v>17425</c:v>
                </c:pt>
                <c:pt idx="17426">
                  <c:v>17426</c:v>
                </c:pt>
                <c:pt idx="17427">
                  <c:v>17427</c:v>
                </c:pt>
                <c:pt idx="17428">
                  <c:v>17428</c:v>
                </c:pt>
                <c:pt idx="17429">
                  <c:v>17429</c:v>
                </c:pt>
                <c:pt idx="17430">
                  <c:v>17430</c:v>
                </c:pt>
                <c:pt idx="17431">
                  <c:v>17431</c:v>
                </c:pt>
                <c:pt idx="17432">
                  <c:v>17432</c:v>
                </c:pt>
                <c:pt idx="17433">
                  <c:v>17433</c:v>
                </c:pt>
                <c:pt idx="17434">
                  <c:v>17434</c:v>
                </c:pt>
                <c:pt idx="17435">
                  <c:v>17435</c:v>
                </c:pt>
                <c:pt idx="17436">
                  <c:v>17436</c:v>
                </c:pt>
                <c:pt idx="17437">
                  <c:v>17437</c:v>
                </c:pt>
                <c:pt idx="17438">
                  <c:v>17438</c:v>
                </c:pt>
                <c:pt idx="17439">
                  <c:v>17439</c:v>
                </c:pt>
                <c:pt idx="17440">
                  <c:v>17440</c:v>
                </c:pt>
                <c:pt idx="17441">
                  <c:v>17441</c:v>
                </c:pt>
                <c:pt idx="17442">
                  <c:v>17442</c:v>
                </c:pt>
                <c:pt idx="17443">
                  <c:v>17443</c:v>
                </c:pt>
                <c:pt idx="17444">
                  <c:v>17444</c:v>
                </c:pt>
                <c:pt idx="17445">
                  <c:v>17445</c:v>
                </c:pt>
                <c:pt idx="17446">
                  <c:v>17446</c:v>
                </c:pt>
                <c:pt idx="17447">
                  <c:v>17447</c:v>
                </c:pt>
                <c:pt idx="17448">
                  <c:v>17448</c:v>
                </c:pt>
                <c:pt idx="17449">
                  <c:v>17449</c:v>
                </c:pt>
                <c:pt idx="17450">
                  <c:v>17450</c:v>
                </c:pt>
                <c:pt idx="17451">
                  <c:v>17451</c:v>
                </c:pt>
                <c:pt idx="17452">
                  <c:v>17452</c:v>
                </c:pt>
                <c:pt idx="17453">
                  <c:v>17453</c:v>
                </c:pt>
                <c:pt idx="17454">
                  <c:v>17454</c:v>
                </c:pt>
                <c:pt idx="17455">
                  <c:v>17455</c:v>
                </c:pt>
                <c:pt idx="17456">
                  <c:v>17456</c:v>
                </c:pt>
                <c:pt idx="17457">
                  <c:v>17457</c:v>
                </c:pt>
                <c:pt idx="17458">
                  <c:v>17458</c:v>
                </c:pt>
                <c:pt idx="17459">
                  <c:v>17459</c:v>
                </c:pt>
                <c:pt idx="17460">
                  <c:v>17460</c:v>
                </c:pt>
                <c:pt idx="17461">
                  <c:v>17461</c:v>
                </c:pt>
                <c:pt idx="17462">
                  <c:v>17462</c:v>
                </c:pt>
                <c:pt idx="17463">
                  <c:v>17463</c:v>
                </c:pt>
                <c:pt idx="17464">
                  <c:v>17464</c:v>
                </c:pt>
                <c:pt idx="17465">
                  <c:v>17465</c:v>
                </c:pt>
                <c:pt idx="17466">
                  <c:v>17466</c:v>
                </c:pt>
                <c:pt idx="17467">
                  <c:v>17467</c:v>
                </c:pt>
                <c:pt idx="17468">
                  <c:v>17468</c:v>
                </c:pt>
                <c:pt idx="17469">
                  <c:v>17469</c:v>
                </c:pt>
                <c:pt idx="17470">
                  <c:v>17470</c:v>
                </c:pt>
                <c:pt idx="17471">
                  <c:v>17471</c:v>
                </c:pt>
                <c:pt idx="17472">
                  <c:v>17472</c:v>
                </c:pt>
                <c:pt idx="17473">
                  <c:v>17473</c:v>
                </c:pt>
                <c:pt idx="17474">
                  <c:v>17474</c:v>
                </c:pt>
                <c:pt idx="17475">
                  <c:v>17475</c:v>
                </c:pt>
                <c:pt idx="17476">
                  <c:v>17476</c:v>
                </c:pt>
                <c:pt idx="17477">
                  <c:v>17477</c:v>
                </c:pt>
                <c:pt idx="17478">
                  <c:v>17478</c:v>
                </c:pt>
                <c:pt idx="17479">
                  <c:v>17479</c:v>
                </c:pt>
                <c:pt idx="17480">
                  <c:v>17480</c:v>
                </c:pt>
                <c:pt idx="17481">
                  <c:v>17481</c:v>
                </c:pt>
                <c:pt idx="17482">
                  <c:v>17482</c:v>
                </c:pt>
                <c:pt idx="17483">
                  <c:v>17483</c:v>
                </c:pt>
                <c:pt idx="17484">
                  <c:v>17484</c:v>
                </c:pt>
                <c:pt idx="17485">
                  <c:v>17485</c:v>
                </c:pt>
                <c:pt idx="17486">
                  <c:v>17486</c:v>
                </c:pt>
                <c:pt idx="17487">
                  <c:v>17487</c:v>
                </c:pt>
                <c:pt idx="17488">
                  <c:v>17488</c:v>
                </c:pt>
                <c:pt idx="17489">
                  <c:v>17489</c:v>
                </c:pt>
                <c:pt idx="17490">
                  <c:v>17490</c:v>
                </c:pt>
                <c:pt idx="17491">
                  <c:v>17491</c:v>
                </c:pt>
                <c:pt idx="17492">
                  <c:v>17492</c:v>
                </c:pt>
                <c:pt idx="17493">
                  <c:v>17493</c:v>
                </c:pt>
                <c:pt idx="17494">
                  <c:v>17494</c:v>
                </c:pt>
                <c:pt idx="17495">
                  <c:v>17495</c:v>
                </c:pt>
                <c:pt idx="17496">
                  <c:v>17496</c:v>
                </c:pt>
                <c:pt idx="17497">
                  <c:v>17497</c:v>
                </c:pt>
                <c:pt idx="17498">
                  <c:v>17498</c:v>
                </c:pt>
                <c:pt idx="17499">
                  <c:v>17499</c:v>
                </c:pt>
                <c:pt idx="17500">
                  <c:v>17500</c:v>
                </c:pt>
                <c:pt idx="17501">
                  <c:v>17501</c:v>
                </c:pt>
                <c:pt idx="17502">
                  <c:v>17502</c:v>
                </c:pt>
                <c:pt idx="17503">
                  <c:v>17503</c:v>
                </c:pt>
                <c:pt idx="17504">
                  <c:v>17504</c:v>
                </c:pt>
                <c:pt idx="17505">
                  <c:v>17505</c:v>
                </c:pt>
                <c:pt idx="17506">
                  <c:v>17506</c:v>
                </c:pt>
                <c:pt idx="17507">
                  <c:v>17507</c:v>
                </c:pt>
                <c:pt idx="17508">
                  <c:v>17508</c:v>
                </c:pt>
                <c:pt idx="17509">
                  <c:v>17509</c:v>
                </c:pt>
                <c:pt idx="17510">
                  <c:v>17510</c:v>
                </c:pt>
                <c:pt idx="17511">
                  <c:v>17511</c:v>
                </c:pt>
                <c:pt idx="17512">
                  <c:v>17512</c:v>
                </c:pt>
                <c:pt idx="17513">
                  <c:v>17513</c:v>
                </c:pt>
                <c:pt idx="17514">
                  <c:v>17514</c:v>
                </c:pt>
                <c:pt idx="17515">
                  <c:v>17515</c:v>
                </c:pt>
                <c:pt idx="17516">
                  <c:v>17516</c:v>
                </c:pt>
                <c:pt idx="17517">
                  <c:v>17517</c:v>
                </c:pt>
                <c:pt idx="17518">
                  <c:v>17518</c:v>
                </c:pt>
                <c:pt idx="17519">
                  <c:v>17519</c:v>
                </c:pt>
                <c:pt idx="17520">
                  <c:v>17520</c:v>
                </c:pt>
                <c:pt idx="17521">
                  <c:v>17521</c:v>
                </c:pt>
                <c:pt idx="17522">
                  <c:v>17522</c:v>
                </c:pt>
                <c:pt idx="17523">
                  <c:v>17523</c:v>
                </c:pt>
                <c:pt idx="17524">
                  <c:v>17524</c:v>
                </c:pt>
                <c:pt idx="17525">
                  <c:v>17525</c:v>
                </c:pt>
                <c:pt idx="17526">
                  <c:v>17526</c:v>
                </c:pt>
                <c:pt idx="17527">
                  <c:v>17527</c:v>
                </c:pt>
                <c:pt idx="17528">
                  <c:v>17528</c:v>
                </c:pt>
                <c:pt idx="17529">
                  <c:v>17529</c:v>
                </c:pt>
                <c:pt idx="17530">
                  <c:v>17530</c:v>
                </c:pt>
                <c:pt idx="17531">
                  <c:v>17531</c:v>
                </c:pt>
                <c:pt idx="17532">
                  <c:v>17532</c:v>
                </c:pt>
                <c:pt idx="17533">
                  <c:v>17533</c:v>
                </c:pt>
                <c:pt idx="17534">
                  <c:v>17534</c:v>
                </c:pt>
                <c:pt idx="17535">
                  <c:v>17535</c:v>
                </c:pt>
                <c:pt idx="17536">
                  <c:v>17536</c:v>
                </c:pt>
                <c:pt idx="17537">
                  <c:v>17537</c:v>
                </c:pt>
                <c:pt idx="17538">
                  <c:v>17538</c:v>
                </c:pt>
                <c:pt idx="17539">
                  <c:v>17539</c:v>
                </c:pt>
                <c:pt idx="17540">
                  <c:v>17540</c:v>
                </c:pt>
                <c:pt idx="17541">
                  <c:v>17541</c:v>
                </c:pt>
                <c:pt idx="17542">
                  <c:v>17542</c:v>
                </c:pt>
                <c:pt idx="17543">
                  <c:v>17543</c:v>
                </c:pt>
                <c:pt idx="17544">
                  <c:v>17544</c:v>
                </c:pt>
                <c:pt idx="17545">
                  <c:v>17545</c:v>
                </c:pt>
                <c:pt idx="17546">
                  <c:v>17546</c:v>
                </c:pt>
                <c:pt idx="17547">
                  <c:v>17547</c:v>
                </c:pt>
                <c:pt idx="17548">
                  <c:v>17548</c:v>
                </c:pt>
                <c:pt idx="17549">
                  <c:v>17549</c:v>
                </c:pt>
                <c:pt idx="17550">
                  <c:v>17550</c:v>
                </c:pt>
                <c:pt idx="17551">
                  <c:v>17551</c:v>
                </c:pt>
                <c:pt idx="17552">
                  <c:v>17552</c:v>
                </c:pt>
                <c:pt idx="17553">
                  <c:v>17553</c:v>
                </c:pt>
                <c:pt idx="17554">
                  <c:v>17554</c:v>
                </c:pt>
                <c:pt idx="17555">
                  <c:v>17555</c:v>
                </c:pt>
                <c:pt idx="17556">
                  <c:v>17556</c:v>
                </c:pt>
                <c:pt idx="17557">
                  <c:v>17557</c:v>
                </c:pt>
                <c:pt idx="17558">
                  <c:v>17558</c:v>
                </c:pt>
                <c:pt idx="17559">
                  <c:v>17559</c:v>
                </c:pt>
                <c:pt idx="17560">
                  <c:v>17560</c:v>
                </c:pt>
                <c:pt idx="17561">
                  <c:v>17561</c:v>
                </c:pt>
                <c:pt idx="17562">
                  <c:v>17562</c:v>
                </c:pt>
                <c:pt idx="17563">
                  <c:v>17563</c:v>
                </c:pt>
                <c:pt idx="17564">
                  <c:v>17564</c:v>
                </c:pt>
                <c:pt idx="17565">
                  <c:v>17565</c:v>
                </c:pt>
                <c:pt idx="17566">
                  <c:v>17566</c:v>
                </c:pt>
                <c:pt idx="17567">
                  <c:v>17567</c:v>
                </c:pt>
                <c:pt idx="17568">
                  <c:v>17568</c:v>
                </c:pt>
                <c:pt idx="17569">
                  <c:v>17569</c:v>
                </c:pt>
                <c:pt idx="17570">
                  <c:v>17570</c:v>
                </c:pt>
                <c:pt idx="17571">
                  <c:v>17571</c:v>
                </c:pt>
                <c:pt idx="17572">
                  <c:v>17572</c:v>
                </c:pt>
                <c:pt idx="17573">
                  <c:v>17573</c:v>
                </c:pt>
                <c:pt idx="17574">
                  <c:v>17574</c:v>
                </c:pt>
                <c:pt idx="17575">
                  <c:v>17575</c:v>
                </c:pt>
                <c:pt idx="17576">
                  <c:v>17576</c:v>
                </c:pt>
                <c:pt idx="17577">
                  <c:v>17577</c:v>
                </c:pt>
                <c:pt idx="17578">
                  <c:v>17578</c:v>
                </c:pt>
                <c:pt idx="17579">
                  <c:v>17579</c:v>
                </c:pt>
                <c:pt idx="17580">
                  <c:v>17580</c:v>
                </c:pt>
                <c:pt idx="17581">
                  <c:v>17581</c:v>
                </c:pt>
                <c:pt idx="17582">
                  <c:v>17582</c:v>
                </c:pt>
                <c:pt idx="17583">
                  <c:v>17583</c:v>
                </c:pt>
                <c:pt idx="17584">
                  <c:v>17584</c:v>
                </c:pt>
                <c:pt idx="17585">
                  <c:v>17585</c:v>
                </c:pt>
                <c:pt idx="17586">
                  <c:v>17586</c:v>
                </c:pt>
                <c:pt idx="17587">
                  <c:v>17587</c:v>
                </c:pt>
                <c:pt idx="17588">
                  <c:v>17588</c:v>
                </c:pt>
                <c:pt idx="17589">
                  <c:v>17589</c:v>
                </c:pt>
                <c:pt idx="17590">
                  <c:v>17590</c:v>
                </c:pt>
                <c:pt idx="17591">
                  <c:v>17591</c:v>
                </c:pt>
                <c:pt idx="17592">
                  <c:v>17592</c:v>
                </c:pt>
                <c:pt idx="17593">
                  <c:v>17593</c:v>
                </c:pt>
                <c:pt idx="17594">
                  <c:v>17594</c:v>
                </c:pt>
                <c:pt idx="17595">
                  <c:v>17595</c:v>
                </c:pt>
                <c:pt idx="17596">
                  <c:v>17596</c:v>
                </c:pt>
                <c:pt idx="17597">
                  <c:v>17597</c:v>
                </c:pt>
                <c:pt idx="17598">
                  <c:v>17598</c:v>
                </c:pt>
                <c:pt idx="17599">
                  <c:v>17599</c:v>
                </c:pt>
                <c:pt idx="17600">
                  <c:v>17600</c:v>
                </c:pt>
                <c:pt idx="17601">
                  <c:v>17601</c:v>
                </c:pt>
                <c:pt idx="17602">
                  <c:v>17602</c:v>
                </c:pt>
                <c:pt idx="17603">
                  <c:v>17603</c:v>
                </c:pt>
                <c:pt idx="17604">
                  <c:v>17604</c:v>
                </c:pt>
                <c:pt idx="17605">
                  <c:v>17605</c:v>
                </c:pt>
                <c:pt idx="17606">
                  <c:v>17606</c:v>
                </c:pt>
                <c:pt idx="17607">
                  <c:v>17607</c:v>
                </c:pt>
                <c:pt idx="17608">
                  <c:v>17608</c:v>
                </c:pt>
                <c:pt idx="17609">
                  <c:v>17609</c:v>
                </c:pt>
                <c:pt idx="17610">
                  <c:v>17610</c:v>
                </c:pt>
                <c:pt idx="17611">
                  <c:v>17611</c:v>
                </c:pt>
                <c:pt idx="17612">
                  <c:v>17612</c:v>
                </c:pt>
                <c:pt idx="17613">
                  <c:v>17613</c:v>
                </c:pt>
                <c:pt idx="17614">
                  <c:v>17614</c:v>
                </c:pt>
                <c:pt idx="17615">
                  <c:v>17615</c:v>
                </c:pt>
                <c:pt idx="17616">
                  <c:v>17616</c:v>
                </c:pt>
                <c:pt idx="17617">
                  <c:v>17617</c:v>
                </c:pt>
                <c:pt idx="17618">
                  <c:v>17618</c:v>
                </c:pt>
                <c:pt idx="17619">
                  <c:v>17619</c:v>
                </c:pt>
                <c:pt idx="17620">
                  <c:v>17620</c:v>
                </c:pt>
                <c:pt idx="17621">
                  <c:v>17621</c:v>
                </c:pt>
                <c:pt idx="17622">
                  <c:v>17622</c:v>
                </c:pt>
                <c:pt idx="17623">
                  <c:v>17623</c:v>
                </c:pt>
                <c:pt idx="17624">
                  <c:v>17624</c:v>
                </c:pt>
                <c:pt idx="17625">
                  <c:v>17625</c:v>
                </c:pt>
                <c:pt idx="17626">
                  <c:v>17626</c:v>
                </c:pt>
                <c:pt idx="17627">
                  <c:v>17627</c:v>
                </c:pt>
                <c:pt idx="17628">
                  <c:v>17628</c:v>
                </c:pt>
                <c:pt idx="17629">
                  <c:v>17629</c:v>
                </c:pt>
                <c:pt idx="17630">
                  <c:v>17630</c:v>
                </c:pt>
                <c:pt idx="17631">
                  <c:v>17631</c:v>
                </c:pt>
                <c:pt idx="17632">
                  <c:v>17632</c:v>
                </c:pt>
                <c:pt idx="17633">
                  <c:v>17633</c:v>
                </c:pt>
                <c:pt idx="17634">
                  <c:v>17634</c:v>
                </c:pt>
                <c:pt idx="17635">
                  <c:v>17635</c:v>
                </c:pt>
                <c:pt idx="17636">
                  <c:v>17636</c:v>
                </c:pt>
                <c:pt idx="17637">
                  <c:v>17637</c:v>
                </c:pt>
                <c:pt idx="17638">
                  <c:v>17638</c:v>
                </c:pt>
                <c:pt idx="17639">
                  <c:v>17639</c:v>
                </c:pt>
                <c:pt idx="17640">
                  <c:v>17640</c:v>
                </c:pt>
                <c:pt idx="17641">
                  <c:v>17641</c:v>
                </c:pt>
                <c:pt idx="17642">
                  <c:v>17642</c:v>
                </c:pt>
                <c:pt idx="17643">
                  <c:v>17643</c:v>
                </c:pt>
                <c:pt idx="17644">
                  <c:v>17644</c:v>
                </c:pt>
                <c:pt idx="17645">
                  <c:v>17645</c:v>
                </c:pt>
                <c:pt idx="17646">
                  <c:v>17646</c:v>
                </c:pt>
                <c:pt idx="17647">
                  <c:v>17647</c:v>
                </c:pt>
                <c:pt idx="17648">
                  <c:v>17648</c:v>
                </c:pt>
                <c:pt idx="17649">
                  <c:v>17649</c:v>
                </c:pt>
                <c:pt idx="17650">
                  <c:v>17650</c:v>
                </c:pt>
                <c:pt idx="17651">
                  <c:v>17651</c:v>
                </c:pt>
                <c:pt idx="17652">
                  <c:v>17652</c:v>
                </c:pt>
                <c:pt idx="17653">
                  <c:v>17653</c:v>
                </c:pt>
                <c:pt idx="17654">
                  <c:v>17654</c:v>
                </c:pt>
                <c:pt idx="17655">
                  <c:v>17655</c:v>
                </c:pt>
                <c:pt idx="17656">
                  <c:v>17656</c:v>
                </c:pt>
                <c:pt idx="17657">
                  <c:v>17657</c:v>
                </c:pt>
                <c:pt idx="17658">
                  <c:v>17658</c:v>
                </c:pt>
                <c:pt idx="17659">
                  <c:v>17659</c:v>
                </c:pt>
                <c:pt idx="17660">
                  <c:v>17660</c:v>
                </c:pt>
                <c:pt idx="17661">
                  <c:v>17661</c:v>
                </c:pt>
                <c:pt idx="17662">
                  <c:v>17662</c:v>
                </c:pt>
                <c:pt idx="17663">
                  <c:v>17663</c:v>
                </c:pt>
                <c:pt idx="17664">
                  <c:v>17664</c:v>
                </c:pt>
                <c:pt idx="17665">
                  <c:v>17665</c:v>
                </c:pt>
                <c:pt idx="17666">
                  <c:v>17666</c:v>
                </c:pt>
                <c:pt idx="17667">
                  <c:v>17667</c:v>
                </c:pt>
                <c:pt idx="17668">
                  <c:v>17668</c:v>
                </c:pt>
                <c:pt idx="17669">
                  <c:v>17669</c:v>
                </c:pt>
                <c:pt idx="17670">
                  <c:v>17670</c:v>
                </c:pt>
                <c:pt idx="17671">
                  <c:v>17671</c:v>
                </c:pt>
                <c:pt idx="17672">
                  <c:v>17672</c:v>
                </c:pt>
                <c:pt idx="17673">
                  <c:v>17673</c:v>
                </c:pt>
                <c:pt idx="17674">
                  <c:v>17674</c:v>
                </c:pt>
                <c:pt idx="17675">
                  <c:v>17675</c:v>
                </c:pt>
                <c:pt idx="17676">
                  <c:v>17676</c:v>
                </c:pt>
                <c:pt idx="17677">
                  <c:v>17677</c:v>
                </c:pt>
                <c:pt idx="17678">
                  <c:v>17678</c:v>
                </c:pt>
                <c:pt idx="17679">
                  <c:v>17679</c:v>
                </c:pt>
                <c:pt idx="17680">
                  <c:v>17680</c:v>
                </c:pt>
                <c:pt idx="17681">
                  <c:v>17681</c:v>
                </c:pt>
                <c:pt idx="17682">
                  <c:v>17682</c:v>
                </c:pt>
                <c:pt idx="17683">
                  <c:v>17683</c:v>
                </c:pt>
                <c:pt idx="17684">
                  <c:v>17684</c:v>
                </c:pt>
                <c:pt idx="17685">
                  <c:v>17685</c:v>
                </c:pt>
                <c:pt idx="17686">
                  <c:v>17686</c:v>
                </c:pt>
                <c:pt idx="17687">
                  <c:v>17687</c:v>
                </c:pt>
                <c:pt idx="17688">
                  <c:v>17688</c:v>
                </c:pt>
                <c:pt idx="17689">
                  <c:v>17689</c:v>
                </c:pt>
                <c:pt idx="17690">
                  <c:v>17690</c:v>
                </c:pt>
                <c:pt idx="17691">
                  <c:v>17691</c:v>
                </c:pt>
                <c:pt idx="17692">
                  <c:v>17692</c:v>
                </c:pt>
                <c:pt idx="17693">
                  <c:v>17693</c:v>
                </c:pt>
                <c:pt idx="17694">
                  <c:v>17694</c:v>
                </c:pt>
                <c:pt idx="17695">
                  <c:v>17695</c:v>
                </c:pt>
                <c:pt idx="17696">
                  <c:v>17696</c:v>
                </c:pt>
                <c:pt idx="17697">
                  <c:v>17697</c:v>
                </c:pt>
                <c:pt idx="17698">
                  <c:v>17698</c:v>
                </c:pt>
                <c:pt idx="17699">
                  <c:v>17699</c:v>
                </c:pt>
                <c:pt idx="17700">
                  <c:v>17700</c:v>
                </c:pt>
                <c:pt idx="17701">
                  <c:v>17701</c:v>
                </c:pt>
                <c:pt idx="17702">
                  <c:v>17702</c:v>
                </c:pt>
                <c:pt idx="17703">
                  <c:v>17703</c:v>
                </c:pt>
                <c:pt idx="17704">
                  <c:v>17704</c:v>
                </c:pt>
                <c:pt idx="17705">
                  <c:v>17705</c:v>
                </c:pt>
                <c:pt idx="17706">
                  <c:v>17706</c:v>
                </c:pt>
                <c:pt idx="17707">
                  <c:v>17707</c:v>
                </c:pt>
                <c:pt idx="17708">
                  <c:v>17708</c:v>
                </c:pt>
                <c:pt idx="17709">
                  <c:v>17709</c:v>
                </c:pt>
                <c:pt idx="17710">
                  <c:v>17710</c:v>
                </c:pt>
                <c:pt idx="17711">
                  <c:v>17711</c:v>
                </c:pt>
                <c:pt idx="17712">
                  <c:v>17712</c:v>
                </c:pt>
                <c:pt idx="17713">
                  <c:v>17713</c:v>
                </c:pt>
                <c:pt idx="17714">
                  <c:v>17714</c:v>
                </c:pt>
                <c:pt idx="17715">
                  <c:v>17715</c:v>
                </c:pt>
                <c:pt idx="17716">
                  <c:v>17716</c:v>
                </c:pt>
                <c:pt idx="17717">
                  <c:v>17717</c:v>
                </c:pt>
                <c:pt idx="17718">
                  <c:v>17718</c:v>
                </c:pt>
                <c:pt idx="17719">
                  <c:v>17719</c:v>
                </c:pt>
                <c:pt idx="17720">
                  <c:v>17720</c:v>
                </c:pt>
                <c:pt idx="17721">
                  <c:v>17721</c:v>
                </c:pt>
                <c:pt idx="17722">
                  <c:v>17722</c:v>
                </c:pt>
                <c:pt idx="17723">
                  <c:v>17723</c:v>
                </c:pt>
                <c:pt idx="17724">
                  <c:v>17724</c:v>
                </c:pt>
                <c:pt idx="17725">
                  <c:v>17725</c:v>
                </c:pt>
                <c:pt idx="17726">
                  <c:v>17726</c:v>
                </c:pt>
                <c:pt idx="17727">
                  <c:v>17727</c:v>
                </c:pt>
                <c:pt idx="17728">
                  <c:v>17728</c:v>
                </c:pt>
                <c:pt idx="17729">
                  <c:v>17729</c:v>
                </c:pt>
                <c:pt idx="17730">
                  <c:v>17730</c:v>
                </c:pt>
                <c:pt idx="17731">
                  <c:v>17731</c:v>
                </c:pt>
                <c:pt idx="17732">
                  <c:v>17732</c:v>
                </c:pt>
                <c:pt idx="17733">
                  <c:v>17733</c:v>
                </c:pt>
                <c:pt idx="17734">
                  <c:v>17734</c:v>
                </c:pt>
                <c:pt idx="17735">
                  <c:v>17735</c:v>
                </c:pt>
                <c:pt idx="17736">
                  <c:v>17736</c:v>
                </c:pt>
                <c:pt idx="17737">
                  <c:v>17737</c:v>
                </c:pt>
                <c:pt idx="17738">
                  <c:v>17738</c:v>
                </c:pt>
                <c:pt idx="17739">
                  <c:v>17739</c:v>
                </c:pt>
                <c:pt idx="17740">
                  <c:v>17740</c:v>
                </c:pt>
                <c:pt idx="17741">
                  <c:v>17741</c:v>
                </c:pt>
                <c:pt idx="17742">
                  <c:v>17742</c:v>
                </c:pt>
                <c:pt idx="17743">
                  <c:v>17743</c:v>
                </c:pt>
                <c:pt idx="17744">
                  <c:v>17744</c:v>
                </c:pt>
                <c:pt idx="17745">
                  <c:v>17745</c:v>
                </c:pt>
                <c:pt idx="17746">
                  <c:v>17746</c:v>
                </c:pt>
                <c:pt idx="17747">
                  <c:v>17747</c:v>
                </c:pt>
                <c:pt idx="17748">
                  <c:v>17748</c:v>
                </c:pt>
                <c:pt idx="17749">
                  <c:v>17749</c:v>
                </c:pt>
                <c:pt idx="17750">
                  <c:v>17750</c:v>
                </c:pt>
                <c:pt idx="17751">
                  <c:v>17751</c:v>
                </c:pt>
                <c:pt idx="17752">
                  <c:v>17752</c:v>
                </c:pt>
                <c:pt idx="17753">
                  <c:v>17753</c:v>
                </c:pt>
                <c:pt idx="17754">
                  <c:v>17754</c:v>
                </c:pt>
                <c:pt idx="17755">
                  <c:v>17755</c:v>
                </c:pt>
                <c:pt idx="17756">
                  <c:v>17756</c:v>
                </c:pt>
                <c:pt idx="17757">
                  <c:v>17757</c:v>
                </c:pt>
                <c:pt idx="17758">
                  <c:v>17758</c:v>
                </c:pt>
                <c:pt idx="17759">
                  <c:v>17759</c:v>
                </c:pt>
                <c:pt idx="17760">
                  <c:v>17760</c:v>
                </c:pt>
                <c:pt idx="17761">
                  <c:v>17761</c:v>
                </c:pt>
                <c:pt idx="17762">
                  <c:v>17762</c:v>
                </c:pt>
                <c:pt idx="17763">
                  <c:v>17763</c:v>
                </c:pt>
                <c:pt idx="17764">
                  <c:v>17764</c:v>
                </c:pt>
                <c:pt idx="17765">
                  <c:v>17765</c:v>
                </c:pt>
                <c:pt idx="17766">
                  <c:v>17766</c:v>
                </c:pt>
                <c:pt idx="17767">
                  <c:v>17767</c:v>
                </c:pt>
                <c:pt idx="17768">
                  <c:v>17768</c:v>
                </c:pt>
                <c:pt idx="17769">
                  <c:v>17769</c:v>
                </c:pt>
                <c:pt idx="17770">
                  <c:v>17770</c:v>
                </c:pt>
                <c:pt idx="17771">
                  <c:v>17771</c:v>
                </c:pt>
                <c:pt idx="17772">
                  <c:v>17772</c:v>
                </c:pt>
                <c:pt idx="17773">
                  <c:v>17773</c:v>
                </c:pt>
                <c:pt idx="17774">
                  <c:v>17774</c:v>
                </c:pt>
                <c:pt idx="17775">
                  <c:v>17775</c:v>
                </c:pt>
                <c:pt idx="17776">
                  <c:v>17776</c:v>
                </c:pt>
                <c:pt idx="17777">
                  <c:v>17777</c:v>
                </c:pt>
                <c:pt idx="17778">
                  <c:v>17778</c:v>
                </c:pt>
                <c:pt idx="17779">
                  <c:v>17779</c:v>
                </c:pt>
                <c:pt idx="17780">
                  <c:v>17780</c:v>
                </c:pt>
                <c:pt idx="17781">
                  <c:v>17781</c:v>
                </c:pt>
                <c:pt idx="17782">
                  <c:v>17782</c:v>
                </c:pt>
                <c:pt idx="17783">
                  <c:v>17783</c:v>
                </c:pt>
                <c:pt idx="17784">
                  <c:v>17784</c:v>
                </c:pt>
                <c:pt idx="17785">
                  <c:v>17785</c:v>
                </c:pt>
                <c:pt idx="17786">
                  <c:v>17786</c:v>
                </c:pt>
                <c:pt idx="17787">
                  <c:v>17787</c:v>
                </c:pt>
                <c:pt idx="17788">
                  <c:v>17788</c:v>
                </c:pt>
                <c:pt idx="17789">
                  <c:v>17789</c:v>
                </c:pt>
                <c:pt idx="17790">
                  <c:v>17790</c:v>
                </c:pt>
                <c:pt idx="17791">
                  <c:v>17791</c:v>
                </c:pt>
                <c:pt idx="17792">
                  <c:v>17792</c:v>
                </c:pt>
                <c:pt idx="17793">
                  <c:v>17793</c:v>
                </c:pt>
                <c:pt idx="17794">
                  <c:v>17794</c:v>
                </c:pt>
                <c:pt idx="17795">
                  <c:v>17795</c:v>
                </c:pt>
                <c:pt idx="17796">
                  <c:v>17796</c:v>
                </c:pt>
                <c:pt idx="17797">
                  <c:v>17797</c:v>
                </c:pt>
                <c:pt idx="17798">
                  <c:v>17798</c:v>
                </c:pt>
                <c:pt idx="17799">
                  <c:v>17799</c:v>
                </c:pt>
                <c:pt idx="17800">
                  <c:v>17800</c:v>
                </c:pt>
                <c:pt idx="17801">
                  <c:v>17801</c:v>
                </c:pt>
                <c:pt idx="17802">
                  <c:v>17802</c:v>
                </c:pt>
                <c:pt idx="17803">
                  <c:v>17803</c:v>
                </c:pt>
                <c:pt idx="17804">
                  <c:v>17804</c:v>
                </c:pt>
                <c:pt idx="17805">
                  <c:v>17805</c:v>
                </c:pt>
                <c:pt idx="17806">
                  <c:v>17806</c:v>
                </c:pt>
                <c:pt idx="17807">
                  <c:v>17807</c:v>
                </c:pt>
                <c:pt idx="17808">
                  <c:v>17808</c:v>
                </c:pt>
                <c:pt idx="17809">
                  <c:v>17809</c:v>
                </c:pt>
                <c:pt idx="17810">
                  <c:v>17810</c:v>
                </c:pt>
                <c:pt idx="17811">
                  <c:v>17811</c:v>
                </c:pt>
                <c:pt idx="17812">
                  <c:v>17812</c:v>
                </c:pt>
                <c:pt idx="17813">
                  <c:v>17813</c:v>
                </c:pt>
                <c:pt idx="17814">
                  <c:v>17814</c:v>
                </c:pt>
                <c:pt idx="17815">
                  <c:v>17815</c:v>
                </c:pt>
                <c:pt idx="17816">
                  <c:v>17816</c:v>
                </c:pt>
                <c:pt idx="17817">
                  <c:v>17817</c:v>
                </c:pt>
                <c:pt idx="17818">
                  <c:v>17818</c:v>
                </c:pt>
                <c:pt idx="17819">
                  <c:v>17819</c:v>
                </c:pt>
                <c:pt idx="17820">
                  <c:v>17820</c:v>
                </c:pt>
                <c:pt idx="17821">
                  <c:v>17821</c:v>
                </c:pt>
                <c:pt idx="17822">
                  <c:v>17822</c:v>
                </c:pt>
                <c:pt idx="17823">
                  <c:v>17823</c:v>
                </c:pt>
                <c:pt idx="17824">
                  <c:v>17824</c:v>
                </c:pt>
                <c:pt idx="17825">
                  <c:v>17825</c:v>
                </c:pt>
                <c:pt idx="17826">
                  <c:v>17826</c:v>
                </c:pt>
                <c:pt idx="17827">
                  <c:v>17827</c:v>
                </c:pt>
                <c:pt idx="17828">
                  <c:v>17828</c:v>
                </c:pt>
                <c:pt idx="17829">
                  <c:v>17829</c:v>
                </c:pt>
                <c:pt idx="17830">
                  <c:v>17830</c:v>
                </c:pt>
                <c:pt idx="17831">
                  <c:v>17831</c:v>
                </c:pt>
                <c:pt idx="17832">
                  <c:v>17832</c:v>
                </c:pt>
                <c:pt idx="17833">
                  <c:v>17833</c:v>
                </c:pt>
                <c:pt idx="17834">
                  <c:v>17834</c:v>
                </c:pt>
                <c:pt idx="17835">
                  <c:v>17835</c:v>
                </c:pt>
                <c:pt idx="17836">
                  <c:v>17836</c:v>
                </c:pt>
                <c:pt idx="17837">
                  <c:v>17837</c:v>
                </c:pt>
                <c:pt idx="17838">
                  <c:v>17838</c:v>
                </c:pt>
                <c:pt idx="17839">
                  <c:v>17839</c:v>
                </c:pt>
                <c:pt idx="17840">
                  <c:v>17840</c:v>
                </c:pt>
                <c:pt idx="17841">
                  <c:v>17841</c:v>
                </c:pt>
                <c:pt idx="17842">
                  <c:v>17842</c:v>
                </c:pt>
                <c:pt idx="17843">
                  <c:v>17843</c:v>
                </c:pt>
                <c:pt idx="17844">
                  <c:v>17844</c:v>
                </c:pt>
                <c:pt idx="17845">
                  <c:v>17845</c:v>
                </c:pt>
                <c:pt idx="17846">
                  <c:v>17846</c:v>
                </c:pt>
                <c:pt idx="17847">
                  <c:v>17847</c:v>
                </c:pt>
                <c:pt idx="17848">
                  <c:v>17848</c:v>
                </c:pt>
                <c:pt idx="17849">
                  <c:v>17849</c:v>
                </c:pt>
                <c:pt idx="17850">
                  <c:v>17850</c:v>
                </c:pt>
                <c:pt idx="17851">
                  <c:v>17851</c:v>
                </c:pt>
                <c:pt idx="17852">
                  <c:v>17852</c:v>
                </c:pt>
                <c:pt idx="17853">
                  <c:v>17853</c:v>
                </c:pt>
                <c:pt idx="17854">
                  <c:v>17854</c:v>
                </c:pt>
                <c:pt idx="17855">
                  <c:v>17855</c:v>
                </c:pt>
                <c:pt idx="17856">
                  <c:v>17856</c:v>
                </c:pt>
                <c:pt idx="17857">
                  <c:v>17857</c:v>
                </c:pt>
                <c:pt idx="17858">
                  <c:v>17858</c:v>
                </c:pt>
                <c:pt idx="17859">
                  <c:v>17859</c:v>
                </c:pt>
                <c:pt idx="17860">
                  <c:v>17860</c:v>
                </c:pt>
                <c:pt idx="17861">
                  <c:v>17861</c:v>
                </c:pt>
                <c:pt idx="17862">
                  <c:v>17862</c:v>
                </c:pt>
                <c:pt idx="17863">
                  <c:v>17863</c:v>
                </c:pt>
                <c:pt idx="17864">
                  <c:v>17864</c:v>
                </c:pt>
                <c:pt idx="17865">
                  <c:v>17865</c:v>
                </c:pt>
                <c:pt idx="17866">
                  <c:v>17866</c:v>
                </c:pt>
                <c:pt idx="17867">
                  <c:v>17867</c:v>
                </c:pt>
                <c:pt idx="17868">
                  <c:v>17868</c:v>
                </c:pt>
                <c:pt idx="17869">
                  <c:v>17869</c:v>
                </c:pt>
                <c:pt idx="17870">
                  <c:v>17870</c:v>
                </c:pt>
                <c:pt idx="17871">
                  <c:v>17871</c:v>
                </c:pt>
                <c:pt idx="17872">
                  <c:v>17872</c:v>
                </c:pt>
                <c:pt idx="17873">
                  <c:v>17873</c:v>
                </c:pt>
                <c:pt idx="17874">
                  <c:v>17874</c:v>
                </c:pt>
                <c:pt idx="17875">
                  <c:v>17875</c:v>
                </c:pt>
                <c:pt idx="17876">
                  <c:v>17876</c:v>
                </c:pt>
                <c:pt idx="17877">
                  <c:v>17877</c:v>
                </c:pt>
                <c:pt idx="17878">
                  <c:v>17878</c:v>
                </c:pt>
                <c:pt idx="17879">
                  <c:v>17879</c:v>
                </c:pt>
                <c:pt idx="17880">
                  <c:v>17880</c:v>
                </c:pt>
                <c:pt idx="17881">
                  <c:v>17881</c:v>
                </c:pt>
                <c:pt idx="17882">
                  <c:v>17882</c:v>
                </c:pt>
                <c:pt idx="17883">
                  <c:v>17883</c:v>
                </c:pt>
                <c:pt idx="17884">
                  <c:v>17884</c:v>
                </c:pt>
                <c:pt idx="17885">
                  <c:v>17885</c:v>
                </c:pt>
                <c:pt idx="17886">
                  <c:v>17886</c:v>
                </c:pt>
                <c:pt idx="17887">
                  <c:v>17887</c:v>
                </c:pt>
                <c:pt idx="17888">
                  <c:v>17888</c:v>
                </c:pt>
                <c:pt idx="17889">
                  <c:v>17889</c:v>
                </c:pt>
                <c:pt idx="17890">
                  <c:v>17890</c:v>
                </c:pt>
                <c:pt idx="17891">
                  <c:v>17891</c:v>
                </c:pt>
                <c:pt idx="17892">
                  <c:v>17892</c:v>
                </c:pt>
                <c:pt idx="17893">
                  <c:v>17893</c:v>
                </c:pt>
                <c:pt idx="17894">
                  <c:v>17894</c:v>
                </c:pt>
                <c:pt idx="17895">
                  <c:v>17895</c:v>
                </c:pt>
                <c:pt idx="17896">
                  <c:v>17896</c:v>
                </c:pt>
                <c:pt idx="17897">
                  <c:v>17897</c:v>
                </c:pt>
                <c:pt idx="17898">
                  <c:v>17898</c:v>
                </c:pt>
                <c:pt idx="17899">
                  <c:v>17899</c:v>
                </c:pt>
                <c:pt idx="17900">
                  <c:v>17900</c:v>
                </c:pt>
                <c:pt idx="17901">
                  <c:v>17901</c:v>
                </c:pt>
                <c:pt idx="17902">
                  <c:v>17902</c:v>
                </c:pt>
                <c:pt idx="17903">
                  <c:v>17903</c:v>
                </c:pt>
                <c:pt idx="17904">
                  <c:v>17904</c:v>
                </c:pt>
                <c:pt idx="17905">
                  <c:v>17905</c:v>
                </c:pt>
                <c:pt idx="17906">
                  <c:v>17906</c:v>
                </c:pt>
                <c:pt idx="17907">
                  <c:v>17907</c:v>
                </c:pt>
                <c:pt idx="17908">
                  <c:v>17908</c:v>
                </c:pt>
                <c:pt idx="17909">
                  <c:v>17909</c:v>
                </c:pt>
                <c:pt idx="17910">
                  <c:v>17910</c:v>
                </c:pt>
                <c:pt idx="17911">
                  <c:v>17911</c:v>
                </c:pt>
                <c:pt idx="17912">
                  <c:v>17912</c:v>
                </c:pt>
                <c:pt idx="17913">
                  <c:v>17913</c:v>
                </c:pt>
                <c:pt idx="17914">
                  <c:v>17914</c:v>
                </c:pt>
                <c:pt idx="17915">
                  <c:v>17915</c:v>
                </c:pt>
                <c:pt idx="17916">
                  <c:v>17916</c:v>
                </c:pt>
                <c:pt idx="17917">
                  <c:v>17917</c:v>
                </c:pt>
                <c:pt idx="17918">
                  <c:v>17918</c:v>
                </c:pt>
                <c:pt idx="17919">
                  <c:v>17919</c:v>
                </c:pt>
                <c:pt idx="17920">
                  <c:v>17920</c:v>
                </c:pt>
                <c:pt idx="17921">
                  <c:v>17921</c:v>
                </c:pt>
                <c:pt idx="17922">
                  <c:v>17922</c:v>
                </c:pt>
                <c:pt idx="17923">
                  <c:v>17923</c:v>
                </c:pt>
                <c:pt idx="17924">
                  <c:v>17924</c:v>
                </c:pt>
                <c:pt idx="17925">
                  <c:v>17925</c:v>
                </c:pt>
                <c:pt idx="17926">
                  <c:v>17926</c:v>
                </c:pt>
                <c:pt idx="17927">
                  <c:v>17927</c:v>
                </c:pt>
                <c:pt idx="17928">
                  <c:v>17928</c:v>
                </c:pt>
                <c:pt idx="17929">
                  <c:v>17929</c:v>
                </c:pt>
                <c:pt idx="17930">
                  <c:v>17930</c:v>
                </c:pt>
                <c:pt idx="17931">
                  <c:v>17931</c:v>
                </c:pt>
                <c:pt idx="17932">
                  <c:v>17932</c:v>
                </c:pt>
                <c:pt idx="17933">
                  <c:v>17933</c:v>
                </c:pt>
                <c:pt idx="17934">
                  <c:v>17934</c:v>
                </c:pt>
                <c:pt idx="17935">
                  <c:v>17935</c:v>
                </c:pt>
                <c:pt idx="17936">
                  <c:v>17936</c:v>
                </c:pt>
                <c:pt idx="17937">
                  <c:v>17937</c:v>
                </c:pt>
                <c:pt idx="17938">
                  <c:v>17938</c:v>
                </c:pt>
                <c:pt idx="17939">
                  <c:v>17939</c:v>
                </c:pt>
                <c:pt idx="17940">
                  <c:v>17940</c:v>
                </c:pt>
                <c:pt idx="17941">
                  <c:v>17941</c:v>
                </c:pt>
                <c:pt idx="17942">
                  <c:v>17942</c:v>
                </c:pt>
                <c:pt idx="17943">
                  <c:v>17943</c:v>
                </c:pt>
                <c:pt idx="17944">
                  <c:v>17944</c:v>
                </c:pt>
                <c:pt idx="17945">
                  <c:v>17945</c:v>
                </c:pt>
                <c:pt idx="17946">
                  <c:v>17946</c:v>
                </c:pt>
                <c:pt idx="17947">
                  <c:v>17947</c:v>
                </c:pt>
                <c:pt idx="17948">
                  <c:v>17948</c:v>
                </c:pt>
                <c:pt idx="17949">
                  <c:v>17949</c:v>
                </c:pt>
                <c:pt idx="17950">
                  <c:v>17950</c:v>
                </c:pt>
                <c:pt idx="17951">
                  <c:v>17951</c:v>
                </c:pt>
                <c:pt idx="17952">
                  <c:v>17952</c:v>
                </c:pt>
                <c:pt idx="17953">
                  <c:v>17953</c:v>
                </c:pt>
                <c:pt idx="17954">
                  <c:v>17954</c:v>
                </c:pt>
                <c:pt idx="17955">
                  <c:v>17955</c:v>
                </c:pt>
                <c:pt idx="17956">
                  <c:v>17956</c:v>
                </c:pt>
                <c:pt idx="17957">
                  <c:v>17957</c:v>
                </c:pt>
                <c:pt idx="17958">
                  <c:v>17958</c:v>
                </c:pt>
                <c:pt idx="17959">
                  <c:v>17959</c:v>
                </c:pt>
                <c:pt idx="17960">
                  <c:v>17960</c:v>
                </c:pt>
                <c:pt idx="17961">
                  <c:v>17961</c:v>
                </c:pt>
                <c:pt idx="17962">
                  <c:v>17962</c:v>
                </c:pt>
                <c:pt idx="17963">
                  <c:v>17963</c:v>
                </c:pt>
                <c:pt idx="17964">
                  <c:v>17964</c:v>
                </c:pt>
                <c:pt idx="17965">
                  <c:v>17965</c:v>
                </c:pt>
                <c:pt idx="17966">
                  <c:v>17966</c:v>
                </c:pt>
                <c:pt idx="17967">
                  <c:v>17967</c:v>
                </c:pt>
                <c:pt idx="17968">
                  <c:v>17968</c:v>
                </c:pt>
                <c:pt idx="17969">
                  <c:v>17969</c:v>
                </c:pt>
                <c:pt idx="17970">
                  <c:v>17970</c:v>
                </c:pt>
                <c:pt idx="17971">
                  <c:v>17971</c:v>
                </c:pt>
                <c:pt idx="17972">
                  <c:v>17972</c:v>
                </c:pt>
                <c:pt idx="17973">
                  <c:v>17973</c:v>
                </c:pt>
                <c:pt idx="17974">
                  <c:v>17974</c:v>
                </c:pt>
                <c:pt idx="17975">
                  <c:v>17975</c:v>
                </c:pt>
                <c:pt idx="17976">
                  <c:v>17976</c:v>
                </c:pt>
                <c:pt idx="17977">
                  <c:v>17977</c:v>
                </c:pt>
                <c:pt idx="17978">
                  <c:v>17978</c:v>
                </c:pt>
                <c:pt idx="17979">
                  <c:v>17979</c:v>
                </c:pt>
                <c:pt idx="17980">
                  <c:v>17980</c:v>
                </c:pt>
                <c:pt idx="17981">
                  <c:v>17981</c:v>
                </c:pt>
                <c:pt idx="17982">
                  <c:v>17982</c:v>
                </c:pt>
                <c:pt idx="17983">
                  <c:v>17983</c:v>
                </c:pt>
                <c:pt idx="17984">
                  <c:v>17984</c:v>
                </c:pt>
                <c:pt idx="17985">
                  <c:v>17985</c:v>
                </c:pt>
                <c:pt idx="17986">
                  <c:v>17986</c:v>
                </c:pt>
                <c:pt idx="17987">
                  <c:v>17987</c:v>
                </c:pt>
                <c:pt idx="17988">
                  <c:v>17988</c:v>
                </c:pt>
                <c:pt idx="17989">
                  <c:v>17989</c:v>
                </c:pt>
                <c:pt idx="17990">
                  <c:v>17990</c:v>
                </c:pt>
                <c:pt idx="17991">
                  <c:v>17991</c:v>
                </c:pt>
                <c:pt idx="17992">
                  <c:v>17992</c:v>
                </c:pt>
                <c:pt idx="17993">
                  <c:v>17993</c:v>
                </c:pt>
                <c:pt idx="17994">
                  <c:v>17994</c:v>
                </c:pt>
                <c:pt idx="17995">
                  <c:v>17995</c:v>
                </c:pt>
                <c:pt idx="17996">
                  <c:v>17996</c:v>
                </c:pt>
                <c:pt idx="17997">
                  <c:v>17997</c:v>
                </c:pt>
                <c:pt idx="17998">
                  <c:v>17998</c:v>
                </c:pt>
                <c:pt idx="17999">
                  <c:v>17999</c:v>
                </c:pt>
                <c:pt idx="18000">
                  <c:v>18000</c:v>
                </c:pt>
                <c:pt idx="18001">
                  <c:v>18001</c:v>
                </c:pt>
                <c:pt idx="18002">
                  <c:v>18002</c:v>
                </c:pt>
                <c:pt idx="18003">
                  <c:v>18003</c:v>
                </c:pt>
                <c:pt idx="18004">
                  <c:v>18004</c:v>
                </c:pt>
                <c:pt idx="18005">
                  <c:v>18005</c:v>
                </c:pt>
                <c:pt idx="18006">
                  <c:v>18006</c:v>
                </c:pt>
                <c:pt idx="18007">
                  <c:v>18007</c:v>
                </c:pt>
                <c:pt idx="18008">
                  <c:v>18008</c:v>
                </c:pt>
                <c:pt idx="18009">
                  <c:v>18009</c:v>
                </c:pt>
                <c:pt idx="18010">
                  <c:v>18010</c:v>
                </c:pt>
                <c:pt idx="18011">
                  <c:v>18011</c:v>
                </c:pt>
                <c:pt idx="18012">
                  <c:v>18012</c:v>
                </c:pt>
                <c:pt idx="18013">
                  <c:v>18013</c:v>
                </c:pt>
                <c:pt idx="18014">
                  <c:v>18014</c:v>
                </c:pt>
                <c:pt idx="18015">
                  <c:v>18015</c:v>
                </c:pt>
                <c:pt idx="18016">
                  <c:v>18016</c:v>
                </c:pt>
                <c:pt idx="18017">
                  <c:v>18017</c:v>
                </c:pt>
                <c:pt idx="18018">
                  <c:v>18018</c:v>
                </c:pt>
                <c:pt idx="18019">
                  <c:v>18019</c:v>
                </c:pt>
                <c:pt idx="18020">
                  <c:v>18020</c:v>
                </c:pt>
                <c:pt idx="18021">
                  <c:v>18021</c:v>
                </c:pt>
                <c:pt idx="18022">
                  <c:v>18022</c:v>
                </c:pt>
                <c:pt idx="18023">
                  <c:v>18023</c:v>
                </c:pt>
                <c:pt idx="18024">
                  <c:v>18024</c:v>
                </c:pt>
                <c:pt idx="18025">
                  <c:v>18025</c:v>
                </c:pt>
                <c:pt idx="18026">
                  <c:v>18026</c:v>
                </c:pt>
                <c:pt idx="18027">
                  <c:v>18027</c:v>
                </c:pt>
                <c:pt idx="18028">
                  <c:v>18028</c:v>
                </c:pt>
                <c:pt idx="18029">
                  <c:v>18029</c:v>
                </c:pt>
                <c:pt idx="18030">
                  <c:v>18030</c:v>
                </c:pt>
                <c:pt idx="18031">
                  <c:v>18031</c:v>
                </c:pt>
                <c:pt idx="18032">
                  <c:v>18032</c:v>
                </c:pt>
                <c:pt idx="18033">
                  <c:v>18033</c:v>
                </c:pt>
                <c:pt idx="18034">
                  <c:v>18034</c:v>
                </c:pt>
                <c:pt idx="18035">
                  <c:v>18035</c:v>
                </c:pt>
                <c:pt idx="18036">
                  <c:v>18036</c:v>
                </c:pt>
                <c:pt idx="18037">
                  <c:v>18037</c:v>
                </c:pt>
                <c:pt idx="18038">
                  <c:v>18038</c:v>
                </c:pt>
                <c:pt idx="18039">
                  <c:v>18039</c:v>
                </c:pt>
                <c:pt idx="18040">
                  <c:v>18040</c:v>
                </c:pt>
                <c:pt idx="18041">
                  <c:v>18041</c:v>
                </c:pt>
                <c:pt idx="18042">
                  <c:v>18042</c:v>
                </c:pt>
                <c:pt idx="18043">
                  <c:v>18043</c:v>
                </c:pt>
                <c:pt idx="18044">
                  <c:v>18044</c:v>
                </c:pt>
                <c:pt idx="18045">
                  <c:v>18045</c:v>
                </c:pt>
                <c:pt idx="18046">
                  <c:v>18046</c:v>
                </c:pt>
                <c:pt idx="18047">
                  <c:v>18047</c:v>
                </c:pt>
                <c:pt idx="18048">
                  <c:v>18048</c:v>
                </c:pt>
                <c:pt idx="18049">
                  <c:v>18049</c:v>
                </c:pt>
                <c:pt idx="18050">
                  <c:v>18050</c:v>
                </c:pt>
                <c:pt idx="18051">
                  <c:v>18051</c:v>
                </c:pt>
                <c:pt idx="18052">
                  <c:v>18052</c:v>
                </c:pt>
                <c:pt idx="18053">
                  <c:v>18053</c:v>
                </c:pt>
                <c:pt idx="18054">
                  <c:v>18054</c:v>
                </c:pt>
                <c:pt idx="18055">
                  <c:v>18055</c:v>
                </c:pt>
                <c:pt idx="18056">
                  <c:v>18056</c:v>
                </c:pt>
                <c:pt idx="18057">
                  <c:v>18057</c:v>
                </c:pt>
                <c:pt idx="18058">
                  <c:v>18058</c:v>
                </c:pt>
                <c:pt idx="18059">
                  <c:v>18059</c:v>
                </c:pt>
                <c:pt idx="18060">
                  <c:v>18060</c:v>
                </c:pt>
                <c:pt idx="18061">
                  <c:v>18061</c:v>
                </c:pt>
                <c:pt idx="18062">
                  <c:v>18062</c:v>
                </c:pt>
                <c:pt idx="18063">
                  <c:v>18063</c:v>
                </c:pt>
                <c:pt idx="18064">
                  <c:v>18064</c:v>
                </c:pt>
                <c:pt idx="18065">
                  <c:v>18065</c:v>
                </c:pt>
                <c:pt idx="18066">
                  <c:v>18066</c:v>
                </c:pt>
                <c:pt idx="18067">
                  <c:v>18067</c:v>
                </c:pt>
                <c:pt idx="18068">
                  <c:v>18068</c:v>
                </c:pt>
                <c:pt idx="18069">
                  <c:v>18069</c:v>
                </c:pt>
                <c:pt idx="18070">
                  <c:v>18070</c:v>
                </c:pt>
                <c:pt idx="18071">
                  <c:v>18071</c:v>
                </c:pt>
                <c:pt idx="18072">
                  <c:v>18072</c:v>
                </c:pt>
                <c:pt idx="18073">
                  <c:v>18073</c:v>
                </c:pt>
                <c:pt idx="18074">
                  <c:v>18074</c:v>
                </c:pt>
                <c:pt idx="18075">
                  <c:v>18075</c:v>
                </c:pt>
                <c:pt idx="18076">
                  <c:v>18076</c:v>
                </c:pt>
                <c:pt idx="18077">
                  <c:v>18077</c:v>
                </c:pt>
                <c:pt idx="18078">
                  <c:v>18078</c:v>
                </c:pt>
                <c:pt idx="18079">
                  <c:v>18079</c:v>
                </c:pt>
                <c:pt idx="18080">
                  <c:v>18080</c:v>
                </c:pt>
                <c:pt idx="18081">
                  <c:v>18081</c:v>
                </c:pt>
                <c:pt idx="18082">
                  <c:v>18082</c:v>
                </c:pt>
                <c:pt idx="18083">
                  <c:v>18083</c:v>
                </c:pt>
                <c:pt idx="18084">
                  <c:v>18084</c:v>
                </c:pt>
                <c:pt idx="18085">
                  <c:v>18085</c:v>
                </c:pt>
                <c:pt idx="18086">
                  <c:v>18086</c:v>
                </c:pt>
                <c:pt idx="18087">
                  <c:v>18087</c:v>
                </c:pt>
                <c:pt idx="18088">
                  <c:v>18088</c:v>
                </c:pt>
                <c:pt idx="18089">
                  <c:v>18089</c:v>
                </c:pt>
                <c:pt idx="18090">
                  <c:v>18090</c:v>
                </c:pt>
                <c:pt idx="18091">
                  <c:v>18091</c:v>
                </c:pt>
                <c:pt idx="18092">
                  <c:v>18092</c:v>
                </c:pt>
                <c:pt idx="18093">
                  <c:v>18093</c:v>
                </c:pt>
                <c:pt idx="18094">
                  <c:v>18094</c:v>
                </c:pt>
                <c:pt idx="18095">
                  <c:v>18095</c:v>
                </c:pt>
                <c:pt idx="18096">
                  <c:v>18096</c:v>
                </c:pt>
                <c:pt idx="18097">
                  <c:v>18097</c:v>
                </c:pt>
                <c:pt idx="18098">
                  <c:v>18098</c:v>
                </c:pt>
                <c:pt idx="18099">
                  <c:v>18099</c:v>
                </c:pt>
                <c:pt idx="18100">
                  <c:v>18100</c:v>
                </c:pt>
                <c:pt idx="18101">
                  <c:v>18101</c:v>
                </c:pt>
                <c:pt idx="18102">
                  <c:v>18102</c:v>
                </c:pt>
                <c:pt idx="18103">
                  <c:v>18103</c:v>
                </c:pt>
                <c:pt idx="18104">
                  <c:v>18104</c:v>
                </c:pt>
                <c:pt idx="18105">
                  <c:v>18105</c:v>
                </c:pt>
                <c:pt idx="18106">
                  <c:v>18106</c:v>
                </c:pt>
                <c:pt idx="18107">
                  <c:v>18107</c:v>
                </c:pt>
                <c:pt idx="18108">
                  <c:v>18108</c:v>
                </c:pt>
                <c:pt idx="18109">
                  <c:v>18109</c:v>
                </c:pt>
                <c:pt idx="18110">
                  <c:v>18110</c:v>
                </c:pt>
                <c:pt idx="18111">
                  <c:v>18111</c:v>
                </c:pt>
                <c:pt idx="18112">
                  <c:v>18112</c:v>
                </c:pt>
                <c:pt idx="18113">
                  <c:v>18113</c:v>
                </c:pt>
                <c:pt idx="18114">
                  <c:v>18114</c:v>
                </c:pt>
                <c:pt idx="18115">
                  <c:v>18115</c:v>
                </c:pt>
                <c:pt idx="18116">
                  <c:v>18116</c:v>
                </c:pt>
                <c:pt idx="18117">
                  <c:v>18117</c:v>
                </c:pt>
                <c:pt idx="18118">
                  <c:v>18118</c:v>
                </c:pt>
                <c:pt idx="18119">
                  <c:v>18119</c:v>
                </c:pt>
                <c:pt idx="18120">
                  <c:v>18120</c:v>
                </c:pt>
                <c:pt idx="18121">
                  <c:v>18121</c:v>
                </c:pt>
                <c:pt idx="18122">
                  <c:v>18122</c:v>
                </c:pt>
                <c:pt idx="18123">
                  <c:v>18123</c:v>
                </c:pt>
                <c:pt idx="18124">
                  <c:v>18124</c:v>
                </c:pt>
                <c:pt idx="18125">
                  <c:v>18125</c:v>
                </c:pt>
                <c:pt idx="18126">
                  <c:v>18126</c:v>
                </c:pt>
                <c:pt idx="18127">
                  <c:v>18127</c:v>
                </c:pt>
                <c:pt idx="18128">
                  <c:v>18128</c:v>
                </c:pt>
                <c:pt idx="18129">
                  <c:v>18129</c:v>
                </c:pt>
                <c:pt idx="18130">
                  <c:v>18130</c:v>
                </c:pt>
                <c:pt idx="18131">
                  <c:v>18131</c:v>
                </c:pt>
                <c:pt idx="18132">
                  <c:v>18132</c:v>
                </c:pt>
                <c:pt idx="18133">
                  <c:v>18133</c:v>
                </c:pt>
                <c:pt idx="18134">
                  <c:v>18134</c:v>
                </c:pt>
                <c:pt idx="18135">
                  <c:v>18135</c:v>
                </c:pt>
                <c:pt idx="18136">
                  <c:v>18136</c:v>
                </c:pt>
                <c:pt idx="18137">
                  <c:v>18137</c:v>
                </c:pt>
                <c:pt idx="18138">
                  <c:v>18138</c:v>
                </c:pt>
                <c:pt idx="18139">
                  <c:v>18139</c:v>
                </c:pt>
                <c:pt idx="18140">
                  <c:v>18140</c:v>
                </c:pt>
                <c:pt idx="18141">
                  <c:v>18141</c:v>
                </c:pt>
                <c:pt idx="18142">
                  <c:v>18142</c:v>
                </c:pt>
                <c:pt idx="18143">
                  <c:v>18143</c:v>
                </c:pt>
                <c:pt idx="18144">
                  <c:v>18144</c:v>
                </c:pt>
                <c:pt idx="18145">
                  <c:v>18145</c:v>
                </c:pt>
                <c:pt idx="18146">
                  <c:v>18146</c:v>
                </c:pt>
                <c:pt idx="18147">
                  <c:v>18147</c:v>
                </c:pt>
                <c:pt idx="18148">
                  <c:v>18148</c:v>
                </c:pt>
                <c:pt idx="18149">
                  <c:v>18149</c:v>
                </c:pt>
                <c:pt idx="18150">
                  <c:v>18150</c:v>
                </c:pt>
                <c:pt idx="18151">
                  <c:v>18151</c:v>
                </c:pt>
                <c:pt idx="18152">
                  <c:v>18152</c:v>
                </c:pt>
                <c:pt idx="18153">
                  <c:v>18153</c:v>
                </c:pt>
                <c:pt idx="18154">
                  <c:v>18154</c:v>
                </c:pt>
                <c:pt idx="18155">
                  <c:v>18155</c:v>
                </c:pt>
                <c:pt idx="18156">
                  <c:v>18156</c:v>
                </c:pt>
                <c:pt idx="18157">
                  <c:v>18157</c:v>
                </c:pt>
                <c:pt idx="18158">
                  <c:v>18158</c:v>
                </c:pt>
                <c:pt idx="18159">
                  <c:v>18159</c:v>
                </c:pt>
                <c:pt idx="18160">
                  <c:v>18160</c:v>
                </c:pt>
                <c:pt idx="18161">
                  <c:v>18161</c:v>
                </c:pt>
                <c:pt idx="18162">
                  <c:v>18162</c:v>
                </c:pt>
                <c:pt idx="18163">
                  <c:v>18163</c:v>
                </c:pt>
                <c:pt idx="18164">
                  <c:v>18164</c:v>
                </c:pt>
                <c:pt idx="18165">
                  <c:v>18165</c:v>
                </c:pt>
                <c:pt idx="18166">
                  <c:v>18166</c:v>
                </c:pt>
                <c:pt idx="18167">
                  <c:v>18167</c:v>
                </c:pt>
                <c:pt idx="18168">
                  <c:v>18168</c:v>
                </c:pt>
                <c:pt idx="18169">
                  <c:v>18169</c:v>
                </c:pt>
                <c:pt idx="18170">
                  <c:v>18170</c:v>
                </c:pt>
                <c:pt idx="18171">
                  <c:v>18171</c:v>
                </c:pt>
                <c:pt idx="18172">
                  <c:v>18172</c:v>
                </c:pt>
                <c:pt idx="18173">
                  <c:v>18173</c:v>
                </c:pt>
                <c:pt idx="18174">
                  <c:v>18174</c:v>
                </c:pt>
                <c:pt idx="18175">
                  <c:v>18175</c:v>
                </c:pt>
                <c:pt idx="18176">
                  <c:v>18176</c:v>
                </c:pt>
                <c:pt idx="18177">
                  <c:v>18177</c:v>
                </c:pt>
                <c:pt idx="18178">
                  <c:v>18178</c:v>
                </c:pt>
                <c:pt idx="18179">
                  <c:v>18179</c:v>
                </c:pt>
                <c:pt idx="18180">
                  <c:v>18180</c:v>
                </c:pt>
                <c:pt idx="18181">
                  <c:v>18181</c:v>
                </c:pt>
                <c:pt idx="18182">
                  <c:v>18182</c:v>
                </c:pt>
                <c:pt idx="18183">
                  <c:v>18183</c:v>
                </c:pt>
                <c:pt idx="18184">
                  <c:v>18184</c:v>
                </c:pt>
                <c:pt idx="18185">
                  <c:v>18185</c:v>
                </c:pt>
                <c:pt idx="18186">
                  <c:v>18186</c:v>
                </c:pt>
                <c:pt idx="18187">
                  <c:v>18187</c:v>
                </c:pt>
                <c:pt idx="18188">
                  <c:v>18188</c:v>
                </c:pt>
                <c:pt idx="18189">
                  <c:v>18189</c:v>
                </c:pt>
                <c:pt idx="18190">
                  <c:v>18190</c:v>
                </c:pt>
                <c:pt idx="18191">
                  <c:v>18191</c:v>
                </c:pt>
                <c:pt idx="18192">
                  <c:v>18192</c:v>
                </c:pt>
                <c:pt idx="18193">
                  <c:v>18193</c:v>
                </c:pt>
                <c:pt idx="18194">
                  <c:v>18194</c:v>
                </c:pt>
                <c:pt idx="18195">
                  <c:v>18195</c:v>
                </c:pt>
                <c:pt idx="18196">
                  <c:v>18196</c:v>
                </c:pt>
                <c:pt idx="18197">
                  <c:v>18197</c:v>
                </c:pt>
                <c:pt idx="18198">
                  <c:v>18198</c:v>
                </c:pt>
                <c:pt idx="18199">
                  <c:v>18199</c:v>
                </c:pt>
                <c:pt idx="18200">
                  <c:v>18200</c:v>
                </c:pt>
                <c:pt idx="18201">
                  <c:v>18201</c:v>
                </c:pt>
                <c:pt idx="18202">
                  <c:v>18202</c:v>
                </c:pt>
                <c:pt idx="18203">
                  <c:v>18203</c:v>
                </c:pt>
                <c:pt idx="18204">
                  <c:v>18204</c:v>
                </c:pt>
                <c:pt idx="18205">
                  <c:v>18205</c:v>
                </c:pt>
                <c:pt idx="18206">
                  <c:v>18206</c:v>
                </c:pt>
                <c:pt idx="18207">
                  <c:v>18207</c:v>
                </c:pt>
                <c:pt idx="18208">
                  <c:v>18208</c:v>
                </c:pt>
                <c:pt idx="18209">
                  <c:v>18209</c:v>
                </c:pt>
                <c:pt idx="18210">
                  <c:v>18210</c:v>
                </c:pt>
                <c:pt idx="18211">
                  <c:v>18211</c:v>
                </c:pt>
                <c:pt idx="18212">
                  <c:v>18212</c:v>
                </c:pt>
                <c:pt idx="18213">
                  <c:v>18213</c:v>
                </c:pt>
                <c:pt idx="18214">
                  <c:v>18214</c:v>
                </c:pt>
                <c:pt idx="18215">
                  <c:v>18215</c:v>
                </c:pt>
                <c:pt idx="18216">
                  <c:v>18216</c:v>
                </c:pt>
                <c:pt idx="18217">
                  <c:v>18217</c:v>
                </c:pt>
                <c:pt idx="18218">
                  <c:v>18218</c:v>
                </c:pt>
                <c:pt idx="18219">
                  <c:v>18219</c:v>
                </c:pt>
                <c:pt idx="18220">
                  <c:v>18220</c:v>
                </c:pt>
                <c:pt idx="18221">
                  <c:v>18221</c:v>
                </c:pt>
                <c:pt idx="18222">
                  <c:v>18222</c:v>
                </c:pt>
                <c:pt idx="18223">
                  <c:v>18223</c:v>
                </c:pt>
                <c:pt idx="18224">
                  <c:v>18224</c:v>
                </c:pt>
                <c:pt idx="18225">
                  <c:v>18225</c:v>
                </c:pt>
                <c:pt idx="18226">
                  <c:v>18226</c:v>
                </c:pt>
                <c:pt idx="18227">
                  <c:v>18227</c:v>
                </c:pt>
                <c:pt idx="18228">
                  <c:v>18228</c:v>
                </c:pt>
                <c:pt idx="18229">
                  <c:v>18229</c:v>
                </c:pt>
                <c:pt idx="18230">
                  <c:v>18230</c:v>
                </c:pt>
                <c:pt idx="18231">
                  <c:v>18231</c:v>
                </c:pt>
                <c:pt idx="18232">
                  <c:v>18232</c:v>
                </c:pt>
                <c:pt idx="18233">
                  <c:v>18233</c:v>
                </c:pt>
                <c:pt idx="18234">
                  <c:v>18234</c:v>
                </c:pt>
                <c:pt idx="18235">
                  <c:v>18235</c:v>
                </c:pt>
                <c:pt idx="18236">
                  <c:v>18236</c:v>
                </c:pt>
                <c:pt idx="18237">
                  <c:v>18237</c:v>
                </c:pt>
                <c:pt idx="18238">
                  <c:v>18238</c:v>
                </c:pt>
                <c:pt idx="18239">
                  <c:v>18239</c:v>
                </c:pt>
                <c:pt idx="18240">
                  <c:v>18240</c:v>
                </c:pt>
                <c:pt idx="18241">
                  <c:v>18241</c:v>
                </c:pt>
                <c:pt idx="18242">
                  <c:v>18242</c:v>
                </c:pt>
                <c:pt idx="18243">
                  <c:v>18243</c:v>
                </c:pt>
                <c:pt idx="18244">
                  <c:v>18244</c:v>
                </c:pt>
                <c:pt idx="18245">
                  <c:v>18245</c:v>
                </c:pt>
                <c:pt idx="18246">
                  <c:v>18246</c:v>
                </c:pt>
                <c:pt idx="18247">
                  <c:v>18247</c:v>
                </c:pt>
                <c:pt idx="18248">
                  <c:v>18248</c:v>
                </c:pt>
                <c:pt idx="18249">
                  <c:v>18249</c:v>
                </c:pt>
                <c:pt idx="18250">
                  <c:v>18250</c:v>
                </c:pt>
                <c:pt idx="18251">
                  <c:v>18251</c:v>
                </c:pt>
                <c:pt idx="18252">
                  <c:v>18252</c:v>
                </c:pt>
                <c:pt idx="18253">
                  <c:v>18253</c:v>
                </c:pt>
                <c:pt idx="18254">
                  <c:v>18254</c:v>
                </c:pt>
                <c:pt idx="18255">
                  <c:v>18255</c:v>
                </c:pt>
                <c:pt idx="18256">
                  <c:v>18256</c:v>
                </c:pt>
                <c:pt idx="18257">
                  <c:v>18257</c:v>
                </c:pt>
                <c:pt idx="18258">
                  <c:v>18258</c:v>
                </c:pt>
                <c:pt idx="18259">
                  <c:v>18259</c:v>
                </c:pt>
                <c:pt idx="18260">
                  <c:v>18260</c:v>
                </c:pt>
                <c:pt idx="18261">
                  <c:v>18261</c:v>
                </c:pt>
                <c:pt idx="18262">
                  <c:v>18262</c:v>
                </c:pt>
                <c:pt idx="18263">
                  <c:v>18263</c:v>
                </c:pt>
                <c:pt idx="18264">
                  <c:v>18264</c:v>
                </c:pt>
                <c:pt idx="18265">
                  <c:v>18265</c:v>
                </c:pt>
                <c:pt idx="18266">
                  <c:v>18266</c:v>
                </c:pt>
                <c:pt idx="18267">
                  <c:v>18267</c:v>
                </c:pt>
                <c:pt idx="18268">
                  <c:v>18268</c:v>
                </c:pt>
                <c:pt idx="18269">
                  <c:v>18269</c:v>
                </c:pt>
                <c:pt idx="18270">
                  <c:v>18270</c:v>
                </c:pt>
                <c:pt idx="18271">
                  <c:v>18271</c:v>
                </c:pt>
                <c:pt idx="18272">
                  <c:v>18272</c:v>
                </c:pt>
                <c:pt idx="18273">
                  <c:v>18273</c:v>
                </c:pt>
                <c:pt idx="18274">
                  <c:v>18274</c:v>
                </c:pt>
                <c:pt idx="18275">
                  <c:v>18275</c:v>
                </c:pt>
                <c:pt idx="18276">
                  <c:v>18276</c:v>
                </c:pt>
                <c:pt idx="18277">
                  <c:v>18277</c:v>
                </c:pt>
                <c:pt idx="18278">
                  <c:v>18278</c:v>
                </c:pt>
                <c:pt idx="18279">
                  <c:v>18279</c:v>
                </c:pt>
                <c:pt idx="18280">
                  <c:v>18280</c:v>
                </c:pt>
                <c:pt idx="18281">
                  <c:v>18281</c:v>
                </c:pt>
                <c:pt idx="18282">
                  <c:v>18282</c:v>
                </c:pt>
                <c:pt idx="18283">
                  <c:v>18283</c:v>
                </c:pt>
                <c:pt idx="18284">
                  <c:v>18284</c:v>
                </c:pt>
                <c:pt idx="18285">
                  <c:v>18285</c:v>
                </c:pt>
                <c:pt idx="18286">
                  <c:v>18286</c:v>
                </c:pt>
                <c:pt idx="18287">
                  <c:v>18287</c:v>
                </c:pt>
                <c:pt idx="18288">
                  <c:v>18288</c:v>
                </c:pt>
                <c:pt idx="18289">
                  <c:v>18289</c:v>
                </c:pt>
                <c:pt idx="18290">
                  <c:v>18290</c:v>
                </c:pt>
                <c:pt idx="18291">
                  <c:v>18291</c:v>
                </c:pt>
                <c:pt idx="18292">
                  <c:v>18292</c:v>
                </c:pt>
                <c:pt idx="18293">
                  <c:v>18293</c:v>
                </c:pt>
                <c:pt idx="18294">
                  <c:v>18294</c:v>
                </c:pt>
                <c:pt idx="18295">
                  <c:v>18295</c:v>
                </c:pt>
                <c:pt idx="18296">
                  <c:v>18296</c:v>
                </c:pt>
                <c:pt idx="18297">
                  <c:v>18297</c:v>
                </c:pt>
                <c:pt idx="18298">
                  <c:v>18298</c:v>
                </c:pt>
                <c:pt idx="18299">
                  <c:v>18299</c:v>
                </c:pt>
                <c:pt idx="18300">
                  <c:v>18300</c:v>
                </c:pt>
                <c:pt idx="18301">
                  <c:v>18301</c:v>
                </c:pt>
                <c:pt idx="18302">
                  <c:v>18302</c:v>
                </c:pt>
                <c:pt idx="18303">
                  <c:v>18303</c:v>
                </c:pt>
                <c:pt idx="18304">
                  <c:v>18304</c:v>
                </c:pt>
                <c:pt idx="18305">
                  <c:v>18305</c:v>
                </c:pt>
                <c:pt idx="18306">
                  <c:v>18306</c:v>
                </c:pt>
                <c:pt idx="18307">
                  <c:v>18307</c:v>
                </c:pt>
                <c:pt idx="18308">
                  <c:v>18308</c:v>
                </c:pt>
                <c:pt idx="18309">
                  <c:v>18309</c:v>
                </c:pt>
                <c:pt idx="18310">
                  <c:v>18310</c:v>
                </c:pt>
                <c:pt idx="18311">
                  <c:v>18311</c:v>
                </c:pt>
                <c:pt idx="18312">
                  <c:v>18312</c:v>
                </c:pt>
                <c:pt idx="18313">
                  <c:v>18313</c:v>
                </c:pt>
                <c:pt idx="18314">
                  <c:v>18314</c:v>
                </c:pt>
                <c:pt idx="18315">
                  <c:v>18315</c:v>
                </c:pt>
                <c:pt idx="18316">
                  <c:v>18316</c:v>
                </c:pt>
                <c:pt idx="18317">
                  <c:v>18317</c:v>
                </c:pt>
                <c:pt idx="18318">
                  <c:v>18318</c:v>
                </c:pt>
                <c:pt idx="18319">
                  <c:v>18319</c:v>
                </c:pt>
                <c:pt idx="18320">
                  <c:v>18320</c:v>
                </c:pt>
                <c:pt idx="18321">
                  <c:v>18321</c:v>
                </c:pt>
                <c:pt idx="18322">
                  <c:v>18322</c:v>
                </c:pt>
                <c:pt idx="18323">
                  <c:v>18323</c:v>
                </c:pt>
                <c:pt idx="18324">
                  <c:v>18324</c:v>
                </c:pt>
                <c:pt idx="18325">
                  <c:v>18325</c:v>
                </c:pt>
                <c:pt idx="18326">
                  <c:v>18326</c:v>
                </c:pt>
                <c:pt idx="18327">
                  <c:v>18327</c:v>
                </c:pt>
                <c:pt idx="18328">
                  <c:v>18328</c:v>
                </c:pt>
                <c:pt idx="18329">
                  <c:v>18329</c:v>
                </c:pt>
                <c:pt idx="18330">
                  <c:v>18330</c:v>
                </c:pt>
                <c:pt idx="18331">
                  <c:v>18331</c:v>
                </c:pt>
                <c:pt idx="18332">
                  <c:v>18332</c:v>
                </c:pt>
                <c:pt idx="18333">
                  <c:v>18333</c:v>
                </c:pt>
                <c:pt idx="18334">
                  <c:v>18334</c:v>
                </c:pt>
                <c:pt idx="18335">
                  <c:v>18335</c:v>
                </c:pt>
                <c:pt idx="18336">
                  <c:v>18336</c:v>
                </c:pt>
                <c:pt idx="18337">
                  <c:v>18337</c:v>
                </c:pt>
                <c:pt idx="18338">
                  <c:v>18338</c:v>
                </c:pt>
                <c:pt idx="18339">
                  <c:v>18339</c:v>
                </c:pt>
                <c:pt idx="18340">
                  <c:v>18340</c:v>
                </c:pt>
                <c:pt idx="18341">
                  <c:v>18341</c:v>
                </c:pt>
                <c:pt idx="18342">
                  <c:v>18342</c:v>
                </c:pt>
                <c:pt idx="18343">
                  <c:v>18343</c:v>
                </c:pt>
                <c:pt idx="18344">
                  <c:v>18344</c:v>
                </c:pt>
                <c:pt idx="18345">
                  <c:v>18345</c:v>
                </c:pt>
                <c:pt idx="18346">
                  <c:v>18346</c:v>
                </c:pt>
                <c:pt idx="18347">
                  <c:v>18347</c:v>
                </c:pt>
                <c:pt idx="18348">
                  <c:v>18348</c:v>
                </c:pt>
                <c:pt idx="18349">
                  <c:v>18349</c:v>
                </c:pt>
                <c:pt idx="18350">
                  <c:v>18350</c:v>
                </c:pt>
                <c:pt idx="18351">
                  <c:v>18351</c:v>
                </c:pt>
                <c:pt idx="18352">
                  <c:v>18352</c:v>
                </c:pt>
                <c:pt idx="18353">
                  <c:v>18353</c:v>
                </c:pt>
                <c:pt idx="18354">
                  <c:v>18354</c:v>
                </c:pt>
                <c:pt idx="18355">
                  <c:v>18355</c:v>
                </c:pt>
                <c:pt idx="18356">
                  <c:v>18356</c:v>
                </c:pt>
                <c:pt idx="18357">
                  <c:v>18357</c:v>
                </c:pt>
                <c:pt idx="18358">
                  <c:v>18358</c:v>
                </c:pt>
                <c:pt idx="18359">
                  <c:v>18359</c:v>
                </c:pt>
                <c:pt idx="18360">
                  <c:v>18360</c:v>
                </c:pt>
                <c:pt idx="18361">
                  <c:v>18361</c:v>
                </c:pt>
                <c:pt idx="18362">
                  <c:v>18362</c:v>
                </c:pt>
                <c:pt idx="18363">
                  <c:v>18363</c:v>
                </c:pt>
                <c:pt idx="18364">
                  <c:v>18364</c:v>
                </c:pt>
                <c:pt idx="18365">
                  <c:v>18365</c:v>
                </c:pt>
                <c:pt idx="18366">
                  <c:v>18366</c:v>
                </c:pt>
                <c:pt idx="18367">
                  <c:v>18367</c:v>
                </c:pt>
                <c:pt idx="18368">
                  <c:v>18368</c:v>
                </c:pt>
                <c:pt idx="18369">
                  <c:v>18369</c:v>
                </c:pt>
                <c:pt idx="18370">
                  <c:v>18370</c:v>
                </c:pt>
                <c:pt idx="18371">
                  <c:v>18371</c:v>
                </c:pt>
                <c:pt idx="18372">
                  <c:v>18372</c:v>
                </c:pt>
                <c:pt idx="18373">
                  <c:v>18373</c:v>
                </c:pt>
                <c:pt idx="18374">
                  <c:v>18374</c:v>
                </c:pt>
                <c:pt idx="18375">
                  <c:v>18375</c:v>
                </c:pt>
                <c:pt idx="18376">
                  <c:v>18376</c:v>
                </c:pt>
                <c:pt idx="18377">
                  <c:v>18377</c:v>
                </c:pt>
                <c:pt idx="18378">
                  <c:v>18378</c:v>
                </c:pt>
                <c:pt idx="18379">
                  <c:v>18379</c:v>
                </c:pt>
                <c:pt idx="18380">
                  <c:v>18380</c:v>
                </c:pt>
                <c:pt idx="18381">
                  <c:v>18381</c:v>
                </c:pt>
                <c:pt idx="18382">
                  <c:v>18382</c:v>
                </c:pt>
                <c:pt idx="18383">
                  <c:v>18383</c:v>
                </c:pt>
                <c:pt idx="18384">
                  <c:v>18384</c:v>
                </c:pt>
                <c:pt idx="18385">
                  <c:v>18385</c:v>
                </c:pt>
                <c:pt idx="18386">
                  <c:v>18386</c:v>
                </c:pt>
                <c:pt idx="18387">
                  <c:v>18387</c:v>
                </c:pt>
                <c:pt idx="18388">
                  <c:v>18388</c:v>
                </c:pt>
                <c:pt idx="18389">
                  <c:v>18389</c:v>
                </c:pt>
                <c:pt idx="18390">
                  <c:v>18390</c:v>
                </c:pt>
                <c:pt idx="18391">
                  <c:v>18391</c:v>
                </c:pt>
                <c:pt idx="18392">
                  <c:v>18392</c:v>
                </c:pt>
                <c:pt idx="18393">
                  <c:v>18393</c:v>
                </c:pt>
                <c:pt idx="18394">
                  <c:v>18394</c:v>
                </c:pt>
                <c:pt idx="18395">
                  <c:v>18395</c:v>
                </c:pt>
                <c:pt idx="18396">
                  <c:v>18396</c:v>
                </c:pt>
                <c:pt idx="18397">
                  <c:v>18397</c:v>
                </c:pt>
                <c:pt idx="18398">
                  <c:v>18398</c:v>
                </c:pt>
                <c:pt idx="18399">
                  <c:v>18399</c:v>
                </c:pt>
                <c:pt idx="18400">
                  <c:v>18400</c:v>
                </c:pt>
                <c:pt idx="18401">
                  <c:v>18401</c:v>
                </c:pt>
                <c:pt idx="18402">
                  <c:v>18402</c:v>
                </c:pt>
                <c:pt idx="18403">
                  <c:v>18403</c:v>
                </c:pt>
                <c:pt idx="18404">
                  <c:v>18404</c:v>
                </c:pt>
                <c:pt idx="18405">
                  <c:v>18405</c:v>
                </c:pt>
                <c:pt idx="18406">
                  <c:v>18406</c:v>
                </c:pt>
                <c:pt idx="18407">
                  <c:v>18407</c:v>
                </c:pt>
                <c:pt idx="18408">
                  <c:v>18408</c:v>
                </c:pt>
                <c:pt idx="18409">
                  <c:v>18409</c:v>
                </c:pt>
                <c:pt idx="18410">
                  <c:v>18410</c:v>
                </c:pt>
                <c:pt idx="18411">
                  <c:v>18411</c:v>
                </c:pt>
                <c:pt idx="18412">
                  <c:v>18412</c:v>
                </c:pt>
                <c:pt idx="18413">
                  <c:v>18413</c:v>
                </c:pt>
                <c:pt idx="18414">
                  <c:v>18414</c:v>
                </c:pt>
                <c:pt idx="18415">
                  <c:v>18415</c:v>
                </c:pt>
                <c:pt idx="18416">
                  <c:v>18416</c:v>
                </c:pt>
                <c:pt idx="18417">
                  <c:v>18417</c:v>
                </c:pt>
                <c:pt idx="18418">
                  <c:v>18418</c:v>
                </c:pt>
                <c:pt idx="18419">
                  <c:v>18419</c:v>
                </c:pt>
                <c:pt idx="18420">
                  <c:v>18420</c:v>
                </c:pt>
                <c:pt idx="18421">
                  <c:v>18421</c:v>
                </c:pt>
                <c:pt idx="18422">
                  <c:v>18422</c:v>
                </c:pt>
                <c:pt idx="18423">
                  <c:v>18423</c:v>
                </c:pt>
                <c:pt idx="18424">
                  <c:v>18424</c:v>
                </c:pt>
                <c:pt idx="18425">
                  <c:v>18425</c:v>
                </c:pt>
                <c:pt idx="18426">
                  <c:v>18426</c:v>
                </c:pt>
                <c:pt idx="18427">
                  <c:v>18427</c:v>
                </c:pt>
                <c:pt idx="18428">
                  <c:v>18428</c:v>
                </c:pt>
                <c:pt idx="18429">
                  <c:v>18429</c:v>
                </c:pt>
                <c:pt idx="18430">
                  <c:v>18430</c:v>
                </c:pt>
                <c:pt idx="18431">
                  <c:v>18431</c:v>
                </c:pt>
                <c:pt idx="18432">
                  <c:v>18432</c:v>
                </c:pt>
                <c:pt idx="18433">
                  <c:v>18433</c:v>
                </c:pt>
                <c:pt idx="18434">
                  <c:v>18434</c:v>
                </c:pt>
                <c:pt idx="18435">
                  <c:v>18435</c:v>
                </c:pt>
                <c:pt idx="18436">
                  <c:v>18436</c:v>
                </c:pt>
                <c:pt idx="18437">
                  <c:v>18437</c:v>
                </c:pt>
                <c:pt idx="18438">
                  <c:v>18438</c:v>
                </c:pt>
                <c:pt idx="18439">
                  <c:v>18439</c:v>
                </c:pt>
                <c:pt idx="18440">
                  <c:v>18440</c:v>
                </c:pt>
                <c:pt idx="18441">
                  <c:v>18441</c:v>
                </c:pt>
                <c:pt idx="18442">
                  <c:v>18442</c:v>
                </c:pt>
                <c:pt idx="18443">
                  <c:v>18443</c:v>
                </c:pt>
                <c:pt idx="18444">
                  <c:v>18444</c:v>
                </c:pt>
                <c:pt idx="18445">
                  <c:v>18445</c:v>
                </c:pt>
                <c:pt idx="18446">
                  <c:v>18446</c:v>
                </c:pt>
                <c:pt idx="18447">
                  <c:v>18447</c:v>
                </c:pt>
                <c:pt idx="18448">
                  <c:v>18448</c:v>
                </c:pt>
                <c:pt idx="18449">
                  <c:v>18449</c:v>
                </c:pt>
                <c:pt idx="18450">
                  <c:v>18450</c:v>
                </c:pt>
                <c:pt idx="18451">
                  <c:v>18451</c:v>
                </c:pt>
                <c:pt idx="18452">
                  <c:v>18452</c:v>
                </c:pt>
                <c:pt idx="18453">
                  <c:v>18453</c:v>
                </c:pt>
                <c:pt idx="18454">
                  <c:v>18454</c:v>
                </c:pt>
                <c:pt idx="18455">
                  <c:v>18455</c:v>
                </c:pt>
                <c:pt idx="18456">
                  <c:v>18456</c:v>
                </c:pt>
                <c:pt idx="18457">
                  <c:v>18457</c:v>
                </c:pt>
                <c:pt idx="18458">
                  <c:v>18458</c:v>
                </c:pt>
                <c:pt idx="18459">
                  <c:v>18459</c:v>
                </c:pt>
                <c:pt idx="18460">
                  <c:v>18460</c:v>
                </c:pt>
                <c:pt idx="18461">
                  <c:v>18461</c:v>
                </c:pt>
                <c:pt idx="18462">
                  <c:v>18462</c:v>
                </c:pt>
                <c:pt idx="18463">
                  <c:v>18463</c:v>
                </c:pt>
                <c:pt idx="18464">
                  <c:v>18464</c:v>
                </c:pt>
                <c:pt idx="18465">
                  <c:v>18465</c:v>
                </c:pt>
                <c:pt idx="18466">
                  <c:v>18466</c:v>
                </c:pt>
                <c:pt idx="18467">
                  <c:v>18467</c:v>
                </c:pt>
                <c:pt idx="18468">
                  <c:v>18468</c:v>
                </c:pt>
                <c:pt idx="18469">
                  <c:v>18469</c:v>
                </c:pt>
                <c:pt idx="18470">
                  <c:v>18470</c:v>
                </c:pt>
                <c:pt idx="18471">
                  <c:v>18471</c:v>
                </c:pt>
                <c:pt idx="18472">
                  <c:v>18472</c:v>
                </c:pt>
                <c:pt idx="18473">
                  <c:v>18473</c:v>
                </c:pt>
                <c:pt idx="18474">
                  <c:v>18474</c:v>
                </c:pt>
                <c:pt idx="18475">
                  <c:v>18475</c:v>
                </c:pt>
                <c:pt idx="18476">
                  <c:v>18476</c:v>
                </c:pt>
                <c:pt idx="18477">
                  <c:v>18477</c:v>
                </c:pt>
                <c:pt idx="18478">
                  <c:v>18478</c:v>
                </c:pt>
                <c:pt idx="18479">
                  <c:v>18479</c:v>
                </c:pt>
                <c:pt idx="18480">
                  <c:v>18480</c:v>
                </c:pt>
                <c:pt idx="18481">
                  <c:v>18481</c:v>
                </c:pt>
                <c:pt idx="18482">
                  <c:v>18482</c:v>
                </c:pt>
                <c:pt idx="18483">
                  <c:v>18483</c:v>
                </c:pt>
                <c:pt idx="18484">
                  <c:v>18484</c:v>
                </c:pt>
                <c:pt idx="18485">
                  <c:v>18485</c:v>
                </c:pt>
                <c:pt idx="18486">
                  <c:v>18486</c:v>
                </c:pt>
                <c:pt idx="18487">
                  <c:v>18487</c:v>
                </c:pt>
                <c:pt idx="18488">
                  <c:v>18488</c:v>
                </c:pt>
                <c:pt idx="18489">
                  <c:v>18489</c:v>
                </c:pt>
                <c:pt idx="18490">
                  <c:v>18490</c:v>
                </c:pt>
                <c:pt idx="18491">
                  <c:v>18491</c:v>
                </c:pt>
                <c:pt idx="18492">
                  <c:v>18492</c:v>
                </c:pt>
                <c:pt idx="18493">
                  <c:v>18493</c:v>
                </c:pt>
                <c:pt idx="18494">
                  <c:v>18494</c:v>
                </c:pt>
                <c:pt idx="18495">
                  <c:v>18495</c:v>
                </c:pt>
                <c:pt idx="18496">
                  <c:v>18496</c:v>
                </c:pt>
                <c:pt idx="18497">
                  <c:v>18497</c:v>
                </c:pt>
                <c:pt idx="18498">
                  <c:v>18498</c:v>
                </c:pt>
                <c:pt idx="18499">
                  <c:v>18499</c:v>
                </c:pt>
                <c:pt idx="18500">
                  <c:v>18500</c:v>
                </c:pt>
                <c:pt idx="18501">
                  <c:v>18501</c:v>
                </c:pt>
                <c:pt idx="18502">
                  <c:v>18502</c:v>
                </c:pt>
                <c:pt idx="18503">
                  <c:v>18503</c:v>
                </c:pt>
                <c:pt idx="18504">
                  <c:v>18504</c:v>
                </c:pt>
                <c:pt idx="18505">
                  <c:v>18505</c:v>
                </c:pt>
                <c:pt idx="18506">
                  <c:v>18506</c:v>
                </c:pt>
                <c:pt idx="18507">
                  <c:v>18507</c:v>
                </c:pt>
                <c:pt idx="18508">
                  <c:v>18508</c:v>
                </c:pt>
                <c:pt idx="18509">
                  <c:v>18509</c:v>
                </c:pt>
                <c:pt idx="18510">
                  <c:v>18510</c:v>
                </c:pt>
                <c:pt idx="18511">
                  <c:v>18511</c:v>
                </c:pt>
                <c:pt idx="18512">
                  <c:v>18512</c:v>
                </c:pt>
                <c:pt idx="18513">
                  <c:v>18513</c:v>
                </c:pt>
                <c:pt idx="18514">
                  <c:v>18514</c:v>
                </c:pt>
                <c:pt idx="18515">
                  <c:v>18515</c:v>
                </c:pt>
                <c:pt idx="18516">
                  <c:v>18516</c:v>
                </c:pt>
                <c:pt idx="18517">
                  <c:v>18517</c:v>
                </c:pt>
                <c:pt idx="18518">
                  <c:v>18518</c:v>
                </c:pt>
                <c:pt idx="18519">
                  <c:v>18519</c:v>
                </c:pt>
                <c:pt idx="18520">
                  <c:v>18520</c:v>
                </c:pt>
                <c:pt idx="18521">
                  <c:v>18521</c:v>
                </c:pt>
                <c:pt idx="18522">
                  <c:v>18522</c:v>
                </c:pt>
                <c:pt idx="18523">
                  <c:v>18523</c:v>
                </c:pt>
                <c:pt idx="18524">
                  <c:v>18524</c:v>
                </c:pt>
                <c:pt idx="18525">
                  <c:v>18525</c:v>
                </c:pt>
                <c:pt idx="18526">
                  <c:v>18526</c:v>
                </c:pt>
                <c:pt idx="18527">
                  <c:v>18527</c:v>
                </c:pt>
                <c:pt idx="18528">
                  <c:v>18528</c:v>
                </c:pt>
                <c:pt idx="18529">
                  <c:v>18529</c:v>
                </c:pt>
                <c:pt idx="18530">
                  <c:v>18530</c:v>
                </c:pt>
                <c:pt idx="18531">
                  <c:v>18531</c:v>
                </c:pt>
                <c:pt idx="18532">
                  <c:v>18532</c:v>
                </c:pt>
                <c:pt idx="18533">
                  <c:v>18533</c:v>
                </c:pt>
                <c:pt idx="18534">
                  <c:v>18534</c:v>
                </c:pt>
                <c:pt idx="18535">
                  <c:v>18535</c:v>
                </c:pt>
                <c:pt idx="18536">
                  <c:v>18536</c:v>
                </c:pt>
                <c:pt idx="18537">
                  <c:v>18537</c:v>
                </c:pt>
                <c:pt idx="18538">
                  <c:v>18538</c:v>
                </c:pt>
                <c:pt idx="18539">
                  <c:v>18539</c:v>
                </c:pt>
                <c:pt idx="18540">
                  <c:v>18540</c:v>
                </c:pt>
                <c:pt idx="18541">
                  <c:v>18541</c:v>
                </c:pt>
                <c:pt idx="18542">
                  <c:v>18542</c:v>
                </c:pt>
                <c:pt idx="18543">
                  <c:v>18543</c:v>
                </c:pt>
                <c:pt idx="18544">
                  <c:v>18544</c:v>
                </c:pt>
                <c:pt idx="18545">
                  <c:v>18545</c:v>
                </c:pt>
                <c:pt idx="18546">
                  <c:v>18546</c:v>
                </c:pt>
                <c:pt idx="18547">
                  <c:v>18547</c:v>
                </c:pt>
                <c:pt idx="18548">
                  <c:v>18548</c:v>
                </c:pt>
                <c:pt idx="18549">
                  <c:v>18549</c:v>
                </c:pt>
                <c:pt idx="18550">
                  <c:v>18550</c:v>
                </c:pt>
                <c:pt idx="18551">
                  <c:v>18551</c:v>
                </c:pt>
                <c:pt idx="18552">
                  <c:v>18552</c:v>
                </c:pt>
                <c:pt idx="18553">
                  <c:v>18553</c:v>
                </c:pt>
                <c:pt idx="18554">
                  <c:v>18554</c:v>
                </c:pt>
                <c:pt idx="18555">
                  <c:v>18555</c:v>
                </c:pt>
                <c:pt idx="18556">
                  <c:v>18556</c:v>
                </c:pt>
                <c:pt idx="18557">
                  <c:v>18557</c:v>
                </c:pt>
                <c:pt idx="18558">
                  <c:v>18558</c:v>
                </c:pt>
                <c:pt idx="18559">
                  <c:v>18559</c:v>
                </c:pt>
                <c:pt idx="18560">
                  <c:v>18560</c:v>
                </c:pt>
                <c:pt idx="18561">
                  <c:v>18561</c:v>
                </c:pt>
                <c:pt idx="18562">
                  <c:v>18562</c:v>
                </c:pt>
                <c:pt idx="18563">
                  <c:v>18563</c:v>
                </c:pt>
                <c:pt idx="18564">
                  <c:v>18564</c:v>
                </c:pt>
                <c:pt idx="18565">
                  <c:v>18565</c:v>
                </c:pt>
                <c:pt idx="18566">
                  <c:v>18566</c:v>
                </c:pt>
                <c:pt idx="18567">
                  <c:v>18567</c:v>
                </c:pt>
                <c:pt idx="18568">
                  <c:v>18568</c:v>
                </c:pt>
                <c:pt idx="18569">
                  <c:v>18569</c:v>
                </c:pt>
                <c:pt idx="18570">
                  <c:v>18570</c:v>
                </c:pt>
                <c:pt idx="18571">
                  <c:v>18571</c:v>
                </c:pt>
                <c:pt idx="18572">
                  <c:v>18572</c:v>
                </c:pt>
                <c:pt idx="18573">
                  <c:v>18573</c:v>
                </c:pt>
                <c:pt idx="18574">
                  <c:v>18574</c:v>
                </c:pt>
                <c:pt idx="18575">
                  <c:v>18575</c:v>
                </c:pt>
                <c:pt idx="18576">
                  <c:v>18576</c:v>
                </c:pt>
                <c:pt idx="18577">
                  <c:v>18577</c:v>
                </c:pt>
                <c:pt idx="18578">
                  <c:v>18578</c:v>
                </c:pt>
                <c:pt idx="18579">
                  <c:v>18579</c:v>
                </c:pt>
                <c:pt idx="18580">
                  <c:v>18580</c:v>
                </c:pt>
                <c:pt idx="18581">
                  <c:v>18581</c:v>
                </c:pt>
                <c:pt idx="18582">
                  <c:v>18582</c:v>
                </c:pt>
                <c:pt idx="18583">
                  <c:v>18583</c:v>
                </c:pt>
                <c:pt idx="18584">
                  <c:v>18584</c:v>
                </c:pt>
                <c:pt idx="18585">
                  <c:v>18585</c:v>
                </c:pt>
                <c:pt idx="18586">
                  <c:v>18586</c:v>
                </c:pt>
                <c:pt idx="18587">
                  <c:v>18587</c:v>
                </c:pt>
                <c:pt idx="18588">
                  <c:v>18588</c:v>
                </c:pt>
                <c:pt idx="18589">
                  <c:v>18589</c:v>
                </c:pt>
                <c:pt idx="18590">
                  <c:v>18590</c:v>
                </c:pt>
                <c:pt idx="18591">
                  <c:v>18591</c:v>
                </c:pt>
                <c:pt idx="18592">
                  <c:v>18592</c:v>
                </c:pt>
                <c:pt idx="18593">
                  <c:v>18593</c:v>
                </c:pt>
                <c:pt idx="18594">
                  <c:v>18594</c:v>
                </c:pt>
                <c:pt idx="18595">
                  <c:v>18595</c:v>
                </c:pt>
                <c:pt idx="18596">
                  <c:v>18596</c:v>
                </c:pt>
                <c:pt idx="18597">
                  <c:v>18597</c:v>
                </c:pt>
                <c:pt idx="18598">
                  <c:v>18598</c:v>
                </c:pt>
                <c:pt idx="18599">
                  <c:v>18599</c:v>
                </c:pt>
                <c:pt idx="18600">
                  <c:v>18600</c:v>
                </c:pt>
                <c:pt idx="18601">
                  <c:v>18601</c:v>
                </c:pt>
                <c:pt idx="18602">
                  <c:v>18602</c:v>
                </c:pt>
                <c:pt idx="18603">
                  <c:v>18603</c:v>
                </c:pt>
                <c:pt idx="18604">
                  <c:v>18604</c:v>
                </c:pt>
                <c:pt idx="18605">
                  <c:v>18605</c:v>
                </c:pt>
                <c:pt idx="18606">
                  <c:v>18606</c:v>
                </c:pt>
                <c:pt idx="18607">
                  <c:v>18607</c:v>
                </c:pt>
                <c:pt idx="18608">
                  <c:v>18608</c:v>
                </c:pt>
                <c:pt idx="18609">
                  <c:v>18609</c:v>
                </c:pt>
                <c:pt idx="18610">
                  <c:v>18610</c:v>
                </c:pt>
                <c:pt idx="18611">
                  <c:v>18611</c:v>
                </c:pt>
                <c:pt idx="18612">
                  <c:v>18612</c:v>
                </c:pt>
                <c:pt idx="18613">
                  <c:v>18613</c:v>
                </c:pt>
                <c:pt idx="18614">
                  <c:v>18614</c:v>
                </c:pt>
                <c:pt idx="18615">
                  <c:v>18615</c:v>
                </c:pt>
                <c:pt idx="18616">
                  <c:v>18616</c:v>
                </c:pt>
                <c:pt idx="18617">
                  <c:v>18617</c:v>
                </c:pt>
                <c:pt idx="18618">
                  <c:v>18618</c:v>
                </c:pt>
                <c:pt idx="18619">
                  <c:v>18619</c:v>
                </c:pt>
                <c:pt idx="18620">
                  <c:v>18620</c:v>
                </c:pt>
                <c:pt idx="18621">
                  <c:v>18621</c:v>
                </c:pt>
                <c:pt idx="18622">
                  <c:v>18622</c:v>
                </c:pt>
                <c:pt idx="18623">
                  <c:v>18623</c:v>
                </c:pt>
                <c:pt idx="18624">
                  <c:v>18624</c:v>
                </c:pt>
                <c:pt idx="18625">
                  <c:v>18625</c:v>
                </c:pt>
                <c:pt idx="18626">
                  <c:v>18626</c:v>
                </c:pt>
                <c:pt idx="18627">
                  <c:v>18627</c:v>
                </c:pt>
                <c:pt idx="18628">
                  <c:v>18628</c:v>
                </c:pt>
                <c:pt idx="18629">
                  <c:v>18629</c:v>
                </c:pt>
                <c:pt idx="18630">
                  <c:v>18630</c:v>
                </c:pt>
                <c:pt idx="18631">
                  <c:v>18631</c:v>
                </c:pt>
                <c:pt idx="18632">
                  <c:v>18632</c:v>
                </c:pt>
                <c:pt idx="18633">
                  <c:v>18633</c:v>
                </c:pt>
                <c:pt idx="18634">
                  <c:v>18634</c:v>
                </c:pt>
                <c:pt idx="18635">
                  <c:v>18635</c:v>
                </c:pt>
                <c:pt idx="18636">
                  <c:v>18636</c:v>
                </c:pt>
                <c:pt idx="18637">
                  <c:v>18637</c:v>
                </c:pt>
                <c:pt idx="18638">
                  <c:v>18638</c:v>
                </c:pt>
                <c:pt idx="18639">
                  <c:v>18639</c:v>
                </c:pt>
                <c:pt idx="18640">
                  <c:v>18640</c:v>
                </c:pt>
                <c:pt idx="18641">
                  <c:v>18641</c:v>
                </c:pt>
                <c:pt idx="18642">
                  <c:v>18642</c:v>
                </c:pt>
                <c:pt idx="18643">
                  <c:v>18643</c:v>
                </c:pt>
                <c:pt idx="18644">
                  <c:v>18644</c:v>
                </c:pt>
                <c:pt idx="18645">
                  <c:v>18645</c:v>
                </c:pt>
                <c:pt idx="18646">
                  <c:v>18646</c:v>
                </c:pt>
                <c:pt idx="18647">
                  <c:v>18647</c:v>
                </c:pt>
                <c:pt idx="18648">
                  <c:v>18648</c:v>
                </c:pt>
                <c:pt idx="18649">
                  <c:v>18649</c:v>
                </c:pt>
                <c:pt idx="18650">
                  <c:v>18650</c:v>
                </c:pt>
                <c:pt idx="18651">
                  <c:v>18651</c:v>
                </c:pt>
                <c:pt idx="18652">
                  <c:v>18652</c:v>
                </c:pt>
                <c:pt idx="18653">
                  <c:v>18653</c:v>
                </c:pt>
                <c:pt idx="18654">
                  <c:v>18654</c:v>
                </c:pt>
                <c:pt idx="18655">
                  <c:v>18655</c:v>
                </c:pt>
                <c:pt idx="18656">
                  <c:v>18656</c:v>
                </c:pt>
                <c:pt idx="18657">
                  <c:v>18657</c:v>
                </c:pt>
                <c:pt idx="18658">
                  <c:v>18658</c:v>
                </c:pt>
                <c:pt idx="18659">
                  <c:v>18659</c:v>
                </c:pt>
                <c:pt idx="18660">
                  <c:v>18660</c:v>
                </c:pt>
                <c:pt idx="18661">
                  <c:v>18661</c:v>
                </c:pt>
                <c:pt idx="18662">
                  <c:v>18662</c:v>
                </c:pt>
                <c:pt idx="18663">
                  <c:v>18663</c:v>
                </c:pt>
                <c:pt idx="18664">
                  <c:v>18664</c:v>
                </c:pt>
                <c:pt idx="18665">
                  <c:v>18665</c:v>
                </c:pt>
                <c:pt idx="18666">
                  <c:v>18666</c:v>
                </c:pt>
                <c:pt idx="18667">
                  <c:v>18667</c:v>
                </c:pt>
                <c:pt idx="18668">
                  <c:v>18668</c:v>
                </c:pt>
                <c:pt idx="18669">
                  <c:v>18669</c:v>
                </c:pt>
                <c:pt idx="18670">
                  <c:v>18670</c:v>
                </c:pt>
                <c:pt idx="18671">
                  <c:v>18671</c:v>
                </c:pt>
                <c:pt idx="18672">
                  <c:v>18672</c:v>
                </c:pt>
                <c:pt idx="18673">
                  <c:v>18673</c:v>
                </c:pt>
                <c:pt idx="18674">
                  <c:v>18674</c:v>
                </c:pt>
                <c:pt idx="18675">
                  <c:v>18675</c:v>
                </c:pt>
                <c:pt idx="18676">
                  <c:v>18676</c:v>
                </c:pt>
                <c:pt idx="18677">
                  <c:v>18677</c:v>
                </c:pt>
                <c:pt idx="18678">
                  <c:v>18678</c:v>
                </c:pt>
                <c:pt idx="18679">
                  <c:v>18679</c:v>
                </c:pt>
                <c:pt idx="18680">
                  <c:v>18680</c:v>
                </c:pt>
                <c:pt idx="18681">
                  <c:v>18681</c:v>
                </c:pt>
                <c:pt idx="18682">
                  <c:v>18682</c:v>
                </c:pt>
                <c:pt idx="18683">
                  <c:v>18683</c:v>
                </c:pt>
                <c:pt idx="18684">
                  <c:v>18684</c:v>
                </c:pt>
                <c:pt idx="18685">
                  <c:v>18685</c:v>
                </c:pt>
                <c:pt idx="18686">
                  <c:v>18686</c:v>
                </c:pt>
                <c:pt idx="18687">
                  <c:v>18687</c:v>
                </c:pt>
                <c:pt idx="18688">
                  <c:v>18688</c:v>
                </c:pt>
                <c:pt idx="18689">
                  <c:v>18689</c:v>
                </c:pt>
                <c:pt idx="18690">
                  <c:v>18690</c:v>
                </c:pt>
                <c:pt idx="18691">
                  <c:v>18691</c:v>
                </c:pt>
                <c:pt idx="18692">
                  <c:v>18692</c:v>
                </c:pt>
                <c:pt idx="18693">
                  <c:v>18693</c:v>
                </c:pt>
                <c:pt idx="18694">
                  <c:v>18694</c:v>
                </c:pt>
                <c:pt idx="18695">
                  <c:v>18695</c:v>
                </c:pt>
                <c:pt idx="18696">
                  <c:v>18696</c:v>
                </c:pt>
                <c:pt idx="18697">
                  <c:v>18697</c:v>
                </c:pt>
                <c:pt idx="18698">
                  <c:v>18698</c:v>
                </c:pt>
                <c:pt idx="18699">
                  <c:v>18699</c:v>
                </c:pt>
                <c:pt idx="18700">
                  <c:v>18700</c:v>
                </c:pt>
                <c:pt idx="18701">
                  <c:v>18701</c:v>
                </c:pt>
                <c:pt idx="18702">
                  <c:v>18702</c:v>
                </c:pt>
                <c:pt idx="18703">
                  <c:v>18703</c:v>
                </c:pt>
                <c:pt idx="18704">
                  <c:v>18704</c:v>
                </c:pt>
                <c:pt idx="18705">
                  <c:v>18705</c:v>
                </c:pt>
                <c:pt idx="18706">
                  <c:v>18706</c:v>
                </c:pt>
                <c:pt idx="18707">
                  <c:v>18707</c:v>
                </c:pt>
                <c:pt idx="18708">
                  <c:v>18708</c:v>
                </c:pt>
                <c:pt idx="18709">
                  <c:v>18709</c:v>
                </c:pt>
                <c:pt idx="18710">
                  <c:v>18710</c:v>
                </c:pt>
                <c:pt idx="18711">
                  <c:v>18711</c:v>
                </c:pt>
                <c:pt idx="18712">
                  <c:v>18712</c:v>
                </c:pt>
                <c:pt idx="18713">
                  <c:v>18713</c:v>
                </c:pt>
                <c:pt idx="18714">
                  <c:v>18714</c:v>
                </c:pt>
                <c:pt idx="18715">
                  <c:v>18715</c:v>
                </c:pt>
                <c:pt idx="18716">
                  <c:v>18716</c:v>
                </c:pt>
                <c:pt idx="18717">
                  <c:v>18717</c:v>
                </c:pt>
                <c:pt idx="18718">
                  <c:v>18718</c:v>
                </c:pt>
                <c:pt idx="18719">
                  <c:v>18719</c:v>
                </c:pt>
                <c:pt idx="18720">
                  <c:v>18720</c:v>
                </c:pt>
                <c:pt idx="18721">
                  <c:v>18721</c:v>
                </c:pt>
                <c:pt idx="18722">
                  <c:v>18722</c:v>
                </c:pt>
                <c:pt idx="18723">
                  <c:v>18723</c:v>
                </c:pt>
                <c:pt idx="18724">
                  <c:v>18724</c:v>
                </c:pt>
                <c:pt idx="18725">
                  <c:v>18725</c:v>
                </c:pt>
                <c:pt idx="18726">
                  <c:v>18726</c:v>
                </c:pt>
                <c:pt idx="18727">
                  <c:v>18727</c:v>
                </c:pt>
                <c:pt idx="18728">
                  <c:v>18728</c:v>
                </c:pt>
                <c:pt idx="18729">
                  <c:v>18729</c:v>
                </c:pt>
                <c:pt idx="18730">
                  <c:v>18730</c:v>
                </c:pt>
                <c:pt idx="18731">
                  <c:v>18731</c:v>
                </c:pt>
                <c:pt idx="18732">
                  <c:v>18732</c:v>
                </c:pt>
                <c:pt idx="18733">
                  <c:v>18733</c:v>
                </c:pt>
                <c:pt idx="18734">
                  <c:v>18734</c:v>
                </c:pt>
                <c:pt idx="18735">
                  <c:v>18735</c:v>
                </c:pt>
                <c:pt idx="18736">
                  <c:v>18736</c:v>
                </c:pt>
                <c:pt idx="18737">
                  <c:v>18737</c:v>
                </c:pt>
                <c:pt idx="18738">
                  <c:v>18738</c:v>
                </c:pt>
                <c:pt idx="18739">
                  <c:v>18739</c:v>
                </c:pt>
                <c:pt idx="18740">
                  <c:v>18740</c:v>
                </c:pt>
                <c:pt idx="18741">
                  <c:v>18741</c:v>
                </c:pt>
                <c:pt idx="18742">
                  <c:v>18742</c:v>
                </c:pt>
                <c:pt idx="18743">
                  <c:v>18743</c:v>
                </c:pt>
                <c:pt idx="18744">
                  <c:v>18744</c:v>
                </c:pt>
                <c:pt idx="18745">
                  <c:v>18745</c:v>
                </c:pt>
                <c:pt idx="18746">
                  <c:v>18746</c:v>
                </c:pt>
                <c:pt idx="18747">
                  <c:v>18747</c:v>
                </c:pt>
                <c:pt idx="18748">
                  <c:v>18748</c:v>
                </c:pt>
                <c:pt idx="18749">
                  <c:v>18749</c:v>
                </c:pt>
                <c:pt idx="18750">
                  <c:v>18750</c:v>
                </c:pt>
                <c:pt idx="18751">
                  <c:v>18751</c:v>
                </c:pt>
                <c:pt idx="18752">
                  <c:v>18752</c:v>
                </c:pt>
                <c:pt idx="18753">
                  <c:v>18753</c:v>
                </c:pt>
                <c:pt idx="18754">
                  <c:v>18754</c:v>
                </c:pt>
                <c:pt idx="18755">
                  <c:v>18755</c:v>
                </c:pt>
                <c:pt idx="18756">
                  <c:v>18756</c:v>
                </c:pt>
                <c:pt idx="18757">
                  <c:v>18757</c:v>
                </c:pt>
                <c:pt idx="18758">
                  <c:v>18758</c:v>
                </c:pt>
                <c:pt idx="18759">
                  <c:v>18759</c:v>
                </c:pt>
                <c:pt idx="18760">
                  <c:v>18760</c:v>
                </c:pt>
                <c:pt idx="18761">
                  <c:v>18761</c:v>
                </c:pt>
                <c:pt idx="18762">
                  <c:v>18762</c:v>
                </c:pt>
                <c:pt idx="18763">
                  <c:v>18763</c:v>
                </c:pt>
                <c:pt idx="18764">
                  <c:v>18764</c:v>
                </c:pt>
                <c:pt idx="18765">
                  <c:v>18765</c:v>
                </c:pt>
                <c:pt idx="18766">
                  <c:v>18766</c:v>
                </c:pt>
                <c:pt idx="18767">
                  <c:v>18767</c:v>
                </c:pt>
                <c:pt idx="18768">
                  <c:v>18768</c:v>
                </c:pt>
                <c:pt idx="18769">
                  <c:v>18769</c:v>
                </c:pt>
                <c:pt idx="18770">
                  <c:v>18770</c:v>
                </c:pt>
                <c:pt idx="18771">
                  <c:v>18771</c:v>
                </c:pt>
                <c:pt idx="18772">
                  <c:v>18772</c:v>
                </c:pt>
                <c:pt idx="18773">
                  <c:v>18773</c:v>
                </c:pt>
                <c:pt idx="18774">
                  <c:v>18774</c:v>
                </c:pt>
                <c:pt idx="18775">
                  <c:v>18775</c:v>
                </c:pt>
                <c:pt idx="18776">
                  <c:v>18776</c:v>
                </c:pt>
                <c:pt idx="18777">
                  <c:v>18777</c:v>
                </c:pt>
                <c:pt idx="18778">
                  <c:v>18778</c:v>
                </c:pt>
                <c:pt idx="18779">
                  <c:v>18779</c:v>
                </c:pt>
                <c:pt idx="18780">
                  <c:v>18780</c:v>
                </c:pt>
                <c:pt idx="18781">
                  <c:v>18781</c:v>
                </c:pt>
                <c:pt idx="18782">
                  <c:v>18782</c:v>
                </c:pt>
                <c:pt idx="18783">
                  <c:v>18783</c:v>
                </c:pt>
                <c:pt idx="18784">
                  <c:v>18784</c:v>
                </c:pt>
                <c:pt idx="18785">
                  <c:v>18785</c:v>
                </c:pt>
                <c:pt idx="18786">
                  <c:v>18786</c:v>
                </c:pt>
                <c:pt idx="18787">
                  <c:v>18787</c:v>
                </c:pt>
                <c:pt idx="18788">
                  <c:v>18788</c:v>
                </c:pt>
                <c:pt idx="18789">
                  <c:v>18789</c:v>
                </c:pt>
                <c:pt idx="18790">
                  <c:v>18790</c:v>
                </c:pt>
                <c:pt idx="18791">
                  <c:v>18791</c:v>
                </c:pt>
                <c:pt idx="18792">
                  <c:v>18792</c:v>
                </c:pt>
                <c:pt idx="18793">
                  <c:v>18793</c:v>
                </c:pt>
                <c:pt idx="18794">
                  <c:v>18794</c:v>
                </c:pt>
                <c:pt idx="18795">
                  <c:v>18795</c:v>
                </c:pt>
                <c:pt idx="18796">
                  <c:v>18796</c:v>
                </c:pt>
                <c:pt idx="18797">
                  <c:v>18797</c:v>
                </c:pt>
                <c:pt idx="18798">
                  <c:v>18798</c:v>
                </c:pt>
                <c:pt idx="18799">
                  <c:v>18799</c:v>
                </c:pt>
                <c:pt idx="18800">
                  <c:v>18800</c:v>
                </c:pt>
                <c:pt idx="18801">
                  <c:v>18801</c:v>
                </c:pt>
                <c:pt idx="18802">
                  <c:v>18802</c:v>
                </c:pt>
                <c:pt idx="18803">
                  <c:v>18803</c:v>
                </c:pt>
                <c:pt idx="18804">
                  <c:v>18804</c:v>
                </c:pt>
                <c:pt idx="18805">
                  <c:v>18805</c:v>
                </c:pt>
                <c:pt idx="18806">
                  <c:v>18806</c:v>
                </c:pt>
                <c:pt idx="18807">
                  <c:v>18807</c:v>
                </c:pt>
                <c:pt idx="18808">
                  <c:v>18808</c:v>
                </c:pt>
                <c:pt idx="18809">
                  <c:v>18809</c:v>
                </c:pt>
                <c:pt idx="18810">
                  <c:v>18810</c:v>
                </c:pt>
                <c:pt idx="18811">
                  <c:v>18811</c:v>
                </c:pt>
                <c:pt idx="18812">
                  <c:v>18812</c:v>
                </c:pt>
                <c:pt idx="18813">
                  <c:v>18813</c:v>
                </c:pt>
                <c:pt idx="18814">
                  <c:v>18814</c:v>
                </c:pt>
                <c:pt idx="18815">
                  <c:v>18815</c:v>
                </c:pt>
                <c:pt idx="18816">
                  <c:v>18816</c:v>
                </c:pt>
                <c:pt idx="18817">
                  <c:v>18817</c:v>
                </c:pt>
                <c:pt idx="18818">
                  <c:v>18818</c:v>
                </c:pt>
                <c:pt idx="18819">
                  <c:v>18819</c:v>
                </c:pt>
                <c:pt idx="18820">
                  <c:v>18820</c:v>
                </c:pt>
                <c:pt idx="18821">
                  <c:v>18821</c:v>
                </c:pt>
                <c:pt idx="18822">
                  <c:v>18822</c:v>
                </c:pt>
                <c:pt idx="18823">
                  <c:v>18823</c:v>
                </c:pt>
                <c:pt idx="18824">
                  <c:v>18824</c:v>
                </c:pt>
                <c:pt idx="18825">
                  <c:v>18825</c:v>
                </c:pt>
                <c:pt idx="18826">
                  <c:v>18826</c:v>
                </c:pt>
                <c:pt idx="18827">
                  <c:v>18827</c:v>
                </c:pt>
                <c:pt idx="18828">
                  <c:v>18828</c:v>
                </c:pt>
                <c:pt idx="18829">
                  <c:v>18829</c:v>
                </c:pt>
                <c:pt idx="18830">
                  <c:v>18830</c:v>
                </c:pt>
                <c:pt idx="18831">
                  <c:v>18831</c:v>
                </c:pt>
                <c:pt idx="18832">
                  <c:v>18832</c:v>
                </c:pt>
                <c:pt idx="18833">
                  <c:v>18833</c:v>
                </c:pt>
                <c:pt idx="18834">
                  <c:v>18834</c:v>
                </c:pt>
                <c:pt idx="18835">
                  <c:v>18835</c:v>
                </c:pt>
                <c:pt idx="18836">
                  <c:v>18836</c:v>
                </c:pt>
                <c:pt idx="18837">
                  <c:v>18837</c:v>
                </c:pt>
                <c:pt idx="18838">
                  <c:v>18838</c:v>
                </c:pt>
                <c:pt idx="18839">
                  <c:v>18839</c:v>
                </c:pt>
                <c:pt idx="18840">
                  <c:v>18840</c:v>
                </c:pt>
                <c:pt idx="18841">
                  <c:v>18841</c:v>
                </c:pt>
                <c:pt idx="18842">
                  <c:v>18842</c:v>
                </c:pt>
                <c:pt idx="18843">
                  <c:v>18843</c:v>
                </c:pt>
                <c:pt idx="18844">
                  <c:v>18844</c:v>
                </c:pt>
                <c:pt idx="18845">
                  <c:v>18845</c:v>
                </c:pt>
                <c:pt idx="18846">
                  <c:v>18846</c:v>
                </c:pt>
                <c:pt idx="18847">
                  <c:v>18847</c:v>
                </c:pt>
                <c:pt idx="18848">
                  <c:v>18848</c:v>
                </c:pt>
                <c:pt idx="18849">
                  <c:v>18849</c:v>
                </c:pt>
                <c:pt idx="18850">
                  <c:v>18850</c:v>
                </c:pt>
                <c:pt idx="18851">
                  <c:v>18851</c:v>
                </c:pt>
                <c:pt idx="18852">
                  <c:v>18852</c:v>
                </c:pt>
                <c:pt idx="18853">
                  <c:v>18853</c:v>
                </c:pt>
                <c:pt idx="18854">
                  <c:v>18854</c:v>
                </c:pt>
                <c:pt idx="18855">
                  <c:v>18855</c:v>
                </c:pt>
                <c:pt idx="18856">
                  <c:v>18856</c:v>
                </c:pt>
                <c:pt idx="18857">
                  <c:v>18857</c:v>
                </c:pt>
                <c:pt idx="18858">
                  <c:v>18858</c:v>
                </c:pt>
                <c:pt idx="18859">
                  <c:v>18859</c:v>
                </c:pt>
                <c:pt idx="18860">
                  <c:v>18860</c:v>
                </c:pt>
                <c:pt idx="18861">
                  <c:v>18861</c:v>
                </c:pt>
                <c:pt idx="18862">
                  <c:v>18862</c:v>
                </c:pt>
                <c:pt idx="18863">
                  <c:v>18863</c:v>
                </c:pt>
                <c:pt idx="18864">
                  <c:v>18864</c:v>
                </c:pt>
                <c:pt idx="18865">
                  <c:v>18865</c:v>
                </c:pt>
                <c:pt idx="18866">
                  <c:v>18866</c:v>
                </c:pt>
                <c:pt idx="18867">
                  <c:v>18867</c:v>
                </c:pt>
                <c:pt idx="18868">
                  <c:v>18868</c:v>
                </c:pt>
                <c:pt idx="18869">
                  <c:v>18869</c:v>
                </c:pt>
                <c:pt idx="18870">
                  <c:v>18870</c:v>
                </c:pt>
                <c:pt idx="18871">
                  <c:v>18871</c:v>
                </c:pt>
                <c:pt idx="18872">
                  <c:v>18872</c:v>
                </c:pt>
                <c:pt idx="18873">
                  <c:v>18873</c:v>
                </c:pt>
                <c:pt idx="18874">
                  <c:v>18874</c:v>
                </c:pt>
                <c:pt idx="18875">
                  <c:v>18875</c:v>
                </c:pt>
                <c:pt idx="18876">
                  <c:v>18876</c:v>
                </c:pt>
                <c:pt idx="18877">
                  <c:v>18877</c:v>
                </c:pt>
                <c:pt idx="18878">
                  <c:v>18878</c:v>
                </c:pt>
                <c:pt idx="18879">
                  <c:v>18879</c:v>
                </c:pt>
                <c:pt idx="18880">
                  <c:v>18880</c:v>
                </c:pt>
                <c:pt idx="18881">
                  <c:v>18881</c:v>
                </c:pt>
                <c:pt idx="18882">
                  <c:v>18882</c:v>
                </c:pt>
                <c:pt idx="18883">
                  <c:v>18883</c:v>
                </c:pt>
                <c:pt idx="18884">
                  <c:v>18884</c:v>
                </c:pt>
                <c:pt idx="18885">
                  <c:v>18885</c:v>
                </c:pt>
                <c:pt idx="18886">
                  <c:v>18886</c:v>
                </c:pt>
                <c:pt idx="18887">
                  <c:v>18887</c:v>
                </c:pt>
                <c:pt idx="18888">
                  <c:v>18888</c:v>
                </c:pt>
                <c:pt idx="18889">
                  <c:v>18889</c:v>
                </c:pt>
                <c:pt idx="18890">
                  <c:v>18890</c:v>
                </c:pt>
                <c:pt idx="18891">
                  <c:v>18891</c:v>
                </c:pt>
                <c:pt idx="18892">
                  <c:v>18892</c:v>
                </c:pt>
                <c:pt idx="18893">
                  <c:v>18893</c:v>
                </c:pt>
                <c:pt idx="18894">
                  <c:v>18894</c:v>
                </c:pt>
                <c:pt idx="18895">
                  <c:v>18895</c:v>
                </c:pt>
                <c:pt idx="18896">
                  <c:v>18896</c:v>
                </c:pt>
                <c:pt idx="18897">
                  <c:v>18897</c:v>
                </c:pt>
                <c:pt idx="18898">
                  <c:v>18898</c:v>
                </c:pt>
                <c:pt idx="18899">
                  <c:v>18899</c:v>
                </c:pt>
                <c:pt idx="18900">
                  <c:v>18900</c:v>
                </c:pt>
                <c:pt idx="18901">
                  <c:v>18901</c:v>
                </c:pt>
                <c:pt idx="18902">
                  <c:v>18902</c:v>
                </c:pt>
                <c:pt idx="18903">
                  <c:v>18903</c:v>
                </c:pt>
                <c:pt idx="18904">
                  <c:v>18904</c:v>
                </c:pt>
                <c:pt idx="18905">
                  <c:v>18905</c:v>
                </c:pt>
                <c:pt idx="18906">
                  <c:v>18906</c:v>
                </c:pt>
                <c:pt idx="18907">
                  <c:v>18907</c:v>
                </c:pt>
                <c:pt idx="18908">
                  <c:v>18908</c:v>
                </c:pt>
                <c:pt idx="18909">
                  <c:v>18909</c:v>
                </c:pt>
                <c:pt idx="18910">
                  <c:v>18910</c:v>
                </c:pt>
                <c:pt idx="18911">
                  <c:v>18911</c:v>
                </c:pt>
                <c:pt idx="18912">
                  <c:v>18912</c:v>
                </c:pt>
                <c:pt idx="18913">
                  <c:v>18913</c:v>
                </c:pt>
                <c:pt idx="18914">
                  <c:v>18914</c:v>
                </c:pt>
                <c:pt idx="18915">
                  <c:v>18915</c:v>
                </c:pt>
                <c:pt idx="18916">
                  <c:v>18916</c:v>
                </c:pt>
                <c:pt idx="18917">
                  <c:v>18917</c:v>
                </c:pt>
                <c:pt idx="18918">
                  <c:v>18918</c:v>
                </c:pt>
                <c:pt idx="18919">
                  <c:v>18919</c:v>
                </c:pt>
                <c:pt idx="18920">
                  <c:v>18920</c:v>
                </c:pt>
                <c:pt idx="18921">
                  <c:v>18921</c:v>
                </c:pt>
                <c:pt idx="18922">
                  <c:v>18922</c:v>
                </c:pt>
                <c:pt idx="18923">
                  <c:v>18923</c:v>
                </c:pt>
                <c:pt idx="18924">
                  <c:v>18924</c:v>
                </c:pt>
                <c:pt idx="18925">
                  <c:v>18925</c:v>
                </c:pt>
                <c:pt idx="18926">
                  <c:v>18926</c:v>
                </c:pt>
                <c:pt idx="18927">
                  <c:v>18927</c:v>
                </c:pt>
                <c:pt idx="18928">
                  <c:v>18928</c:v>
                </c:pt>
                <c:pt idx="18929">
                  <c:v>18929</c:v>
                </c:pt>
                <c:pt idx="18930">
                  <c:v>18930</c:v>
                </c:pt>
                <c:pt idx="18931">
                  <c:v>18931</c:v>
                </c:pt>
                <c:pt idx="18932">
                  <c:v>18932</c:v>
                </c:pt>
                <c:pt idx="18933">
                  <c:v>18933</c:v>
                </c:pt>
                <c:pt idx="18934">
                  <c:v>18934</c:v>
                </c:pt>
                <c:pt idx="18935">
                  <c:v>18935</c:v>
                </c:pt>
                <c:pt idx="18936">
                  <c:v>18936</c:v>
                </c:pt>
                <c:pt idx="18937">
                  <c:v>18937</c:v>
                </c:pt>
                <c:pt idx="18938">
                  <c:v>18938</c:v>
                </c:pt>
                <c:pt idx="18939">
                  <c:v>18939</c:v>
                </c:pt>
                <c:pt idx="18940">
                  <c:v>18940</c:v>
                </c:pt>
                <c:pt idx="18941">
                  <c:v>18941</c:v>
                </c:pt>
                <c:pt idx="18942">
                  <c:v>18942</c:v>
                </c:pt>
                <c:pt idx="18943">
                  <c:v>18943</c:v>
                </c:pt>
                <c:pt idx="18944">
                  <c:v>18944</c:v>
                </c:pt>
                <c:pt idx="18945">
                  <c:v>18945</c:v>
                </c:pt>
                <c:pt idx="18946">
                  <c:v>18946</c:v>
                </c:pt>
                <c:pt idx="18947">
                  <c:v>18947</c:v>
                </c:pt>
                <c:pt idx="18948">
                  <c:v>18948</c:v>
                </c:pt>
                <c:pt idx="18949">
                  <c:v>18949</c:v>
                </c:pt>
                <c:pt idx="18950">
                  <c:v>18950</c:v>
                </c:pt>
                <c:pt idx="18951">
                  <c:v>18951</c:v>
                </c:pt>
                <c:pt idx="18952">
                  <c:v>18952</c:v>
                </c:pt>
                <c:pt idx="18953">
                  <c:v>18953</c:v>
                </c:pt>
                <c:pt idx="18954">
                  <c:v>18954</c:v>
                </c:pt>
                <c:pt idx="18955">
                  <c:v>18955</c:v>
                </c:pt>
                <c:pt idx="18956">
                  <c:v>18956</c:v>
                </c:pt>
                <c:pt idx="18957">
                  <c:v>18957</c:v>
                </c:pt>
                <c:pt idx="18958">
                  <c:v>18958</c:v>
                </c:pt>
                <c:pt idx="18959">
                  <c:v>18959</c:v>
                </c:pt>
                <c:pt idx="18960">
                  <c:v>18960</c:v>
                </c:pt>
                <c:pt idx="18961">
                  <c:v>18961</c:v>
                </c:pt>
                <c:pt idx="18962">
                  <c:v>18962</c:v>
                </c:pt>
                <c:pt idx="18963">
                  <c:v>18963</c:v>
                </c:pt>
                <c:pt idx="18964">
                  <c:v>18964</c:v>
                </c:pt>
                <c:pt idx="18965">
                  <c:v>18965</c:v>
                </c:pt>
                <c:pt idx="18966">
                  <c:v>18966</c:v>
                </c:pt>
                <c:pt idx="18967">
                  <c:v>18967</c:v>
                </c:pt>
                <c:pt idx="18968">
                  <c:v>18968</c:v>
                </c:pt>
                <c:pt idx="18969">
                  <c:v>18969</c:v>
                </c:pt>
                <c:pt idx="18970">
                  <c:v>18970</c:v>
                </c:pt>
                <c:pt idx="18971">
                  <c:v>18971</c:v>
                </c:pt>
                <c:pt idx="18972">
                  <c:v>18972</c:v>
                </c:pt>
                <c:pt idx="18973">
                  <c:v>18973</c:v>
                </c:pt>
                <c:pt idx="18974">
                  <c:v>18974</c:v>
                </c:pt>
                <c:pt idx="18975">
                  <c:v>18975</c:v>
                </c:pt>
                <c:pt idx="18976">
                  <c:v>18976</c:v>
                </c:pt>
                <c:pt idx="18977">
                  <c:v>18977</c:v>
                </c:pt>
                <c:pt idx="18978">
                  <c:v>18978</c:v>
                </c:pt>
                <c:pt idx="18979">
                  <c:v>18979</c:v>
                </c:pt>
                <c:pt idx="18980">
                  <c:v>18980</c:v>
                </c:pt>
                <c:pt idx="18981">
                  <c:v>18981</c:v>
                </c:pt>
                <c:pt idx="18982">
                  <c:v>18982</c:v>
                </c:pt>
                <c:pt idx="18983">
                  <c:v>18983</c:v>
                </c:pt>
                <c:pt idx="18984">
                  <c:v>18984</c:v>
                </c:pt>
                <c:pt idx="18985">
                  <c:v>18985</c:v>
                </c:pt>
                <c:pt idx="18986">
                  <c:v>18986</c:v>
                </c:pt>
                <c:pt idx="18987">
                  <c:v>18987</c:v>
                </c:pt>
                <c:pt idx="18988">
                  <c:v>18988</c:v>
                </c:pt>
                <c:pt idx="18989">
                  <c:v>18989</c:v>
                </c:pt>
                <c:pt idx="18990">
                  <c:v>18990</c:v>
                </c:pt>
                <c:pt idx="18991">
                  <c:v>18991</c:v>
                </c:pt>
                <c:pt idx="18992">
                  <c:v>18992</c:v>
                </c:pt>
                <c:pt idx="18993">
                  <c:v>18993</c:v>
                </c:pt>
                <c:pt idx="18994">
                  <c:v>18994</c:v>
                </c:pt>
                <c:pt idx="18995">
                  <c:v>18995</c:v>
                </c:pt>
                <c:pt idx="18996">
                  <c:v>18996</c:v>
                </c:pt>
                <c:pt idx="18997">
                  <c:v>18997</c:v>
                </c:pt>
                <c:pt idx="18998">
                  <c:v>18998</c:v>
                </c:pt>
                <c:pt idx="18999">
                  <c:v>18999</c:v>
                </c:pt>
                <c:pt idx="19000">
                  <c:v>19000</c:v>
                </c:pt>
                <c:pt idx="19001">
                  <c:v>19001</c:v>
                </c:pt>
                <c:pt idx="19002">
                  <c:v>19002</c:v>
                </c:pt>
                <c:pt idx="19003">
                  <c:v>19003</c:v>
                </c:pt>
                <c:pt idx="19004">
                  <c:v>19004</c:v>
                </c:pt>
                <c:pt idx="19005">
                  <c:v>19005</c:v>
                </c:pt>
                <c:pt idx="19006">
                  <c:v>19006</c:v>
                </c:pt>
                <c:pt idx="19007">
                  <c:v>19007</c:v>
                </c:pt>
                <c:pt idx="19008">
                  <c:v>19008</c:v>
                </c:pt>
                <c:pt idx="19009">
                  <c:v>19009</c:v>
                </c:pt>
                <c:pt idx="19010">
                  <c:v>19010</c:v>
                </c:pt>
                <c:pt idx="19011">
                  <c:v>19011</c:v>
                </c:pt>
                <c:pt idx="19012">
                  <c:v>19012</c:v>
                </c:pt>
                <c:pt idx="19013">
                  <c:v>19013</c:v>
                </c:pt>
                <c:pt idx="19014">
                  <c:v>19014</c:v>
                </c:pt>
                <c:pt idx="19015">
                  <c:v>19015</c:v>
                </c:pt>
                <c:pt idx="19016">
                  <c:v>19016</c:v>
                </c:pt>
                <c:pt idx="19017">
                  <c:v>19017</c:v>
                </c:pt>
                <c:pt idx="19018">
                  <c:v>19018</c:v>
                </c:pt>
                <c:pt idx="19019">
                  <c:v>19019</c:v>
                </c:pt>
                <c:pt idx="19020">
                  <c:v>19020</c:v>
                </c:pt>
                <c:pt idx="19021">
                  <c:v>19021</c:v>
                </c:pt>
                <c:pt idx="19022">
                  <c:v>19022</c:v>
                </c:pt>
                <c:pt idx="19023">
                  <c:v>19023</c:v>
                </c:pt>
                <c:pt idx="19024">
                  <c:v>19024</c:v>
                </c:pt>
                <c:pt idx="19025">
                  <c:v>19025</c:v>
                </c:pt>
                <c:pt idx="19026">
                  <c:v>19026</c:v>
                </c:pt>
                <c:pt idx="19027">
                  <c:v>19027</c:v>
                </c:pt>
                <c:pt idx="19028">
                  <c:v>19028</c:v>
                </c:pt>
                <c:pt idx="19029">
                  <c:v>19029</c:v>
                </c:pt>
                <c:pt idx="19030">
                  <c:v>19030</c:v>
                </c:pt>
                <c:pt idx="19031">
                  <c:v>19031</c:v>
                </c:pt>
                <c:pt idx="19032">
                  <c:v>19032</c:v>
                </c:pt>
                <c:pt idx="19033">
                  <c:v>19033</c:v>
                </c:pt>
                <c:pt idx="19034">
                  <c:v>19034</c:v>
                </c:pt>
                <c:pt idx="19035">
                  <c:v>19035</c:v>
                </c:pt>
                <c:pt idx="19036">
                  <c:v>19036</c:v>
                </c:pt>
                <c:pt idx="19037">
                  <c:v>19037</c:v>
                </c:pt>
                <c:pt idx="19038">
                  <c:v>19038</c:v>
                </c:pt>
                <c:pt idx="19039">
                  <c:v>19039</c:v>
                </c:pt>
                <c:pt idx="19040">
                  <c:v>19040</c:v>
                </c:pt>
                <c:pt idx="19041">
                  <c:v>19041</c:v>
                </c:pt>
                <c:pt idx="19042">
                  <c:v>19042</c:v>
                </c:pt>
                <c:pt idx="19043">
                  <c:v>19043</c:v>
                </c:pt>
                <c:pt idx="19044">
                  <c:v>19044</c:v>
                </c:pt>
                <c:pt idx="19045">
                  <c:v>19045</c:v>
                </c:pt>
                <c:pt idx="19046">
                  <c:v>19046</c:v>
                </c:pt>
                <c:pt idx="19047">
                  <c:v>19047</c:v>
                </c:pt>
                <c:pt idx="19048">
                  <c:v>19048</c:v>
                </c:pt>
                <c:pt idx="19049">
                  <c:v>19049</c:v>
                </c:pt>
                <c:pt idx="19050">
                  <c:v>19050</c:v>
                </c:pt>
                <c:pt idx="19051">
                  <c:v>19051</c:v>
                </c:pt>
                <c:pt idx="19052">
                  <c:v>19052</c:v>
                </c:pt>
                <c:pt idx="19053">
                  <c:v>19053</c:v>
                </c:pt>
                <c:pt idx="19054">
                  <c:v>19054</c:v>
                </c:pt>
                <c:pt idx="19055">
                  <c:v>19055</c:v>
                </c:pt>
                <c:pt idx="19056">
                  <c:v>19056</c:v>
                </c:pt>
                <c:pt idx="19057">
                  <c:v>19057</c:v>
                </c:pt>
                <c:pt idx="19058">
                  <c:v>19058</c:v>
                </c:pt>
                <c:pt idx="19059">
                  <c:v>19059</c:v>
                </c:pt>
                <c:pt idx="19060">
                  <c:v>19060</c:v>
                </c:pt>
                <c:pt idx="19061">
                  <c:v>19061</c:v>
                </c:pt>
                <c:pt idx="19062">
                  <c:v>19062</c:v>
                </c:pt>
                <c:pt idx="19063">
                  <c:v>19063</c:v>
                </c:pt>
                <c:pt idx="19064">
                  <c:v>19064</c:v>
                </c:pt>
                <c:pt idx="19065">
                  <c:v>19065</c:v>
                </c:pt>
                <c:pt idx="19066">
                  <c:v>19066</c:v>
                </c:pt>
                <c:pt idx="19067">
                  <c:v>19067</c:v>
                </c:pt>
                <c:pt idx="19068">
                  <c:v>19068</c:v>
                </c:pt>
                <c:pt idx="19069">
                  <c:v>19069</c:v>
                </c:pt>
                <c:pt idx="19070">
                  <c:v>19070</c:v>
                </c:pt>
                <c:pt idx="19071">
                  <c:v>19071</c:v>
                </c:pt>
                <c:pt idx="19072">
                  <c:v>19072</c:v>
                </c:pt>
                <c:pt idx="19073">
                  <c:v>19073</c:v>
                </c:pt>
                <c:pt idx="19074">
                  <c:v>19074</c:v>
                </c:pt>
                <c:pt idx="19075">
                  <c:v>19075</c:v>
                </c:pt>
                <c:pt idx="19076">
                  <c:v>19076</c:v>
                </c:pt>
                <c:pt idx="19077">
                  <c:v>19077</c:v>
                </c:pt>
                <c:pt idx="19078">
                  <c:v>19078</c:v>
                </c:pt>
                <c:pt idx="19079">
                  <c:v>19079</c:v>
                </c:pt>
                <c:pt idx="19080">
                  <c:v>19080</c:v>
                </c:pt>
                <c:pt idx="19081">
                  <c:v>19081</c:v>
                </c:pt>
                <c:pt idx="19082">
                  <c:v>19082</c:v>
                </c:pt>
                <c:pt idx="19083">
                  <c:v>19083</c:v>
                </c:pt>
                <c:pt idx="19084">
                  <c:v>19084</c:v>
                </c:pt>
                <c:pt idx="19085">
                  <c:v>19085</c:v>
                </c:pt>
                <c:pt idx="19086">
                  <c:v>19086</c:v>
                </c:pt>
                <c:pt idx="19087">
                  <c:v>19087</c:v>
                </c:pt>
                <c:pt idx="19088">
                  <c:v>19088</c:v>
                </c:pt>
                <c:pt idx="19089">
                  <c:v>19089</c:v>
                </c:pt>
                <c:pt idx="19090">
                  <c:v>19090</c:v>
                </c:pt>
                <c:pt idx="19091">
                  <c:v>19091</c:v>
                </c:pt>
                <c:pt idx="19092">
                  <c:v>19092</c:v>
                </c:pt>
                <c:pt idx="19093">
                  <c:v>19093</c:v>
                </c:pt>
                <c:pt idx="19094">
                  <c:v>19094</c:v>
                </c:pt>
                <c:pt idx="19095">
                  <c:v>19095</c:v>
                </c:pt>
                <c:pt idx="19096">
                  <c:v>19096</c:v>
                </c:pt>
                <c:pt idx="19097">
                  <c:v>19097</c:v>
                </c:pt>
                <c:pt idx="19098">
                  <c:v>19098</c:v>
                </c:pt>
                <c:pt idx="19099">
                  <c:v>19099</c:v>
                </c:pt>
                <c:pt idx="19100">
                  <c:v>19100</c:v>
                </c:pt>
                <c:pt idx="19101">
                  <c:v>19101</c:v>
                </c:pt>
                <c:pt idx="19102">
                  <c:v>19102</c:v>
                </c:pt>
                <c:pt idx="19103">
                  <c:v>19103</c:v>
                </c:pt>
                <c:pt idx="19104">
                  <c:v>19104</c:v>
                </c:pt>
                <c:pt idx="19105">
                  <c:v>19105</c:v>
                </c:pt>
                <c:pt idx="19106">
                  <c:v>19106</c:v>
                </c:pt>
                <c:pt idx="19107">
                  <c:v>19107</c:v>
                </c:pt>
                <c:pt idx="19108">
                  <c:v>19108</c:v>
                </c:pt>
                <c:pt idx="19109">
                  <c:v>19109</c:v>
                </c:pt>
                <c:pt idx="19110">
                  <c:v>19110</c:v>
                </c:pt>
                <c:pt idx="19111">
                  <c:v>19111</c:v>
                </c:pt>
                <c:pt idx="19112">
                  <c:v>19112</c:v>
                </c:pt>
                <c:pt idx="19113">
                  <c:v>19113</c:v>
                </c:pt>
                <c:pt idx="19114">
                  <c:v>19114</c:v>
                </c:pt>
                <c:pt idx="19115">
                  <c:v>19115</c:v>
                </c:pt>
                <c:pt idx="19116">
                  <c:v>19116</c:v>
                </c:pt>
                <c:pt idx="19117">
                  <c:v>19117</c:v>
                </c:pt>
                <c:pt idx="19118">
                  <c:v>19118</c:v>
                </c:pt>
                <c:pt idx="19119">
                  <c:v>19119</c:v>
                </c:pt>
                <c:pt idx="19120">
                  <c:v>19120</c:v>
                </c:pt>
                <c:pt idx="19121">
                  <c:v>19121</c:v>
                </c:pt>
                <c:pt idx="19122">
                  <c:v>19122</c:v>
                </c:pt>
                <c:pt idx="19123">
                  <c:v>19123</c:v>
                </c:pt>
                <c:pt idx="19124">
                  <c:v>19124</c:v>
                </c:pt>
                <c:pt idx="19125">
                  <c:v>19125</c:v>
                </c:pt>
                <c:pt idx="19126">
                  <c:v>19126</c:v>
                </c:pt>
                <c:pt idx="19127">
                  <c:v>19127</c:v>
                </c:pt>
                <c:pt idx="19128">
                  <c:v>19128</c:v>
                </c:pt>
                <c:pt idx="19129">
                  <c:v>19129</c:v>
                </c:pt>
                <c:pt idx="19130">
                  <c:v>19130</c:v>
                </c:pt>
                <c:pt idx="19131">
                  <c:v>19131</c:v>
                </c:pt>
                <c:pt idx="19132">
                  <c:v>19132</c:v>
                </c:pt>
                <c:pt idx="19133">
                  <c:v>19133</c:v>
                </c:pt>
                <c:pt idx="19134">
                  <c:v>19134</c:v>
                </c:pt>
                <c:pt idx="19135">
                  <c:v>19135</c:v>
                </c:pt>
                <c:pt idx="19136">
                  <c:v>19136</c:v>
                </c:pt>
                <c:pt idx="19137">
                  <c:v>19137</c:v>
                </c:pt>
                <c:pt idx="19138">
                  <c:v>19138</c:v>
                </c:pt>
                <c:pt idx="19139">
                  <c:v>19139</c:v>
                </c:pt>
                <c:pt idx="19140">
                  <c:v>19140</c:v>
                </c:pt>
                <c:pt idx="19141">
                  <c:v>19141</c:v>
                </c:pt>
                <c:pt idx="19142">
                  <c:v>19142</c:v>
                </c:pt>
                <c:pt idx="19143">
                  <c:v>19143</c:v>
                </c:pt>
                <c:pt idx="19144">
                  <c:v>19144</c:v>
                </c:pt>
                <c:pt idx="19145">
                  <c:v>19145</c:v>
                </c:pt>
                <c:pt idx="19146">
                  <c:v>19146</c:v>
                </c:pt>
                <c:pt idx="19147">
                  <c:v>19147</c:v>
                </c:pt>
                <c:pt idx="19148">
                  <c:v>19148</c:v>
                </c:pt>
                <c:pt idx="19149">
                  <c:v>19149</c:v>
                </c:pt>
                <c:pt idx="19150">
                  <c:v>19150</c:v>
                </c:pt>
                <c:pt idx="19151">
                  <c:v>19151</c:v>
                </c:pt>
                <c:pt idx="19152">
                  <c:v>19152</c:v>
                </c:pt>
                <c:pt idx="19153">
                  <c:v>19153</c:v>
                </c:pt>
                <c:pt idx="19154">
                  <c:v>19154</c:v>
                </c:pt>
                <c:pt idx="19155">
                  <c:v>19155</c:v>
                </c:pt>
                <c:pt idx="19156">
                  <c:v>19156</c:v>
                </c:pt>
                <c:pt idx="19157">
                  <c:v>19157</c:v>
                </c:pt>
                <c:pt idx="19158">
                  <c:v>19158</c:v>
                </c:pt>
                <c:pt idx="19159">
                  <c:v>19159</c:v>
                </c:pt>
                <c:pt idx="19160">
                  <c:v>19160</c:v>
                </c:pt>
                <c:pt idx="19161">
                  <c:v>19161</c:v>
                </c:pt>
                <c:pt idx="19162">
                  <c:v>19162</c:v>
                </c:pt>
                <c:pt idx="19163">
                  <c:v>19163</c:v>
                </c:pt>
                <c:pt idx="19164">
                  <c:v>19164</c:v>
                </c:pt>
                <c:pt idx="19165">
                  <c:v>19165</c:v>
                </c:pt>
                <c:pt idx="19166">
                  <c:v>19166</c:v>
                </c:pt>
                <c:pt idx="19167">
                  <c:v>19167</c:v>
                </c:pt>
                <c:pt idx="19168">
                  <c:v>19168</c:v>
                </c:pt>
                <c:pt idx="19169">
                  <c:v>19169</c:v>
                </c:pt>
                <c:pt idx="19170">
                  <c:v>19170</c:v>
                </c:pt>
                <c:pt idx="19171">
                  <c:v>19171</c:v>
                </c:pt>
                <c:pt idx="19172">
                  <c:v>19172</c:v>
                </c:pt>
                <c:pt idx="19173">
                  <c:v>19173</c:v>
                </c:pt>
                <c:pt idx="19174">
                  <c:v>19174</c:v>
                </c:pt>
                <c:pt idx="19175">
                  <c:v>19175</c:v>
                </c:pt>
                <c:pt idx="19176">
                  <c:v>19176</c:v>
                </c:pt>
                <c:pt idx="19177">
                  <c:v>19177</c:v>
                </c:pt>
                <c:pt idx="19178">
                  <c:v>19178</c:v>
                </c:pt>
                <c:pt idx="19179">
                  <c:v>19179</c:v>
                </c:pt>
                <c:pt idx="19180">
                  <c:v>19180</c:v>
                </c:pt>
                <c:pt idx="19181">
                  <c:v>19181</c:v>
                </c:pt>
                <c:pt idx="19182">
                  <c:v>19182</c:v>
                </c:pt>
                <c:pt idx="19183">
                  <c:v>19183</c:v>
                </c:pt>
                <c:pt idx="19184">
                  <c:v>19184</c:v>
                </c:pt>
                <c:pt idx="19185">
                  <c:v>19185</c:v>
                </c:pt>
                <c:pt idx="19186">
                  <c:v>19186</c:v>
                </c:pt>
                <c:pt idx="19187">
                  <c:v>19187</c:v>
                </c:pt>
                <c:pt idx="19188">
                  <c:v>19188</c:v>
                </c:pt>
                <c:pt idx="19189">
                  <c:v>19189</c:v>
                </c:pt>
                <c:pt idx="19190">
                  <c:v>19190</c:v>
                </c:pt>
                <c:pt idx="19191">
                  <c:v>19191</c:v>
                </c:pt>
                <c:pt idx="19192">
                  <c:v>19192</c:v>
                </c:pt>
                <c:pt idx="19193">
                  <c:v>19193</c:v>
                </c:pt>
                <c:pt idx="19194">
                  <c:v>19194</c:v>
                </c:pt>
                <c:pt idx="19195">
                  <c:v>19195</c:v>
                </c:pt>
                <c:pt idx="19196">
                  <c:v>19196</c:v>
                </c:pt>
                <c:pt idx="19197">
                  <c:v>19197</c:v>
                </c:pt>
                <c:pt idx="19198">
                  <c:v>19198</c:v>
                </c:pt>
                <c:pt idx="19199">
                  <c:v>19199</c:v>
                </c:pt>
                <c:pt idx="19200">
                  <c:v>19200</c:v>
                </c:pt>
                <c:pt idx="19201">
                  <c:v>19201</c:v>
                </c:pt>
                <c:pt idx="19202">
                  <c:v>19202</c:v>
                </c:pt>
                <c:pt idx="19203">
                  <c:v>19203</c:v>
                </c:pt>
                <c:pt idx="19204">
                  <c:v>19204</c:v>
                </c:pt>
                <c:pt idx="19205">
                  <c:v>19205</c:v>
                </c:pt>
                <c:pt idx="19206">
                  <c:v>19206</c:v>
                </c:pt>
                <c:pt idx="19207">
                  <c:v>19207</c:v>
                </c:pt>
                <c:pt idx="19208">
                  <c:v>19208</c:v>
                </c:pt>
                <c:pt idx="19209">
                  <c:v>19209</c:v>
                </c:pt>
                <c:pt idx="19210">
                  <c:v>19210</c:v>
                </c:pt>
                <c:pt idx="19211">
                  <c:v>19211</c:v>
                </c:pt>
                <c:pt idx="19212">
                  <c:v>19212</c:v>
                </c:pt>
                <c:pt idx="19213">
                  <c:v>19213</c:v>
                </c:pt>
                <c:pt idx="19214">
                  <c:v>19214</c:v>
                </c:pt>
                <c:pt idx="19215">
                  <c:v>19215</c:v>
                </c:pt>
                <c:pt idx="19216">
                  <c:v>19216</c:v>
                </c:pt>
                <c:pt idx="19217">
                  <c:v>19217</c:v>
                </c:pt>
                <c:pt idx="19218">
                  <c:v>19218</c:v>
                </c:pt>
                <c:pt idx="19219">
                  <c:v>19219</c:v>
                </c:pt>
                <c:pt idx="19220">
                  <c:v>19220</c:v>
                </c:pt>
                <c:pt idx="19221">
                  <c:v>19221</c:v>
                </c:pt>
                <c:pt idx="19222">
                  <c:v>19222</c:v>
                </c:pt>
                <c:pt idx="19223">
                  <c:v>19223</c:v>
                </c:pt>
                <c:pt idx="19224">
                  <c:v>19224</c:v>
                </c:pt>
                <c:pt idx="19225">
                  <c:v>19225</c:v>
                </c:pt>
                <c:pt idx="19226">
                  <c:v>19226</c:v>
                </c:pt>
                <c:pt idx="19227">
                  <c:v>19227</c:v>
                </c:pt>
                <c:pt idx="19228">
                  <c:v>19228</c:v>
                </c:pt>
                <c:pt idx="19229">
                  <c:v>19229</c:v>
                </c:pt>
                <c:pt idx="19230">
                  <c:v>19230</c:v>
                </c:pt>
                <c:pt idx="19231">
                  <c:v>19231</c:v>
                </c:pt>
                <c:pt idx="19232">
                  <c:v>19232</c:v>
                </c:pt>
                <c:pt idx="19233">
                  <c:v>19233</c:v>
                </c:pt>
                <c:pt idx="19234">
                  <c:v>19234</c:v>
                </c:pt>
                <c:pt idx="19235">
                  <c:v>19235</c:v>
                </c:pt>
                <c:pt idx="19236">
                  <c:v>19236</c:v>
                </c:pt>
                <c:pt idx="19237">
                  <c:v>19237</c:v>
                </c:pt>
                <c:pt idx="19238">
                  <c:v>19238</c:v>
                </c:pt>
                <c:pt idx="19239">
                  <c:v>19239</c:v>
                </c:pt>
                <c:pt idx="19240">
                  <c:v>19240</c:v>
                </c:pt>
                <c:pt idx="19241">
                  <c:v>19241</c:v>
                </c:pt>
                <c:pt idx="19242">
                  <c:v>19242</c:v>
                </c:pt>
                <c:pt idx="19243">
                  <c:v>19243</c:v>
                </c:pt>
                <c:pt idx="19244">
                  <c:v>19244</c:v>
                </c:pt>
                <c:pt idx="19245">
                  <c:v>19245</c:v>
                </c:pt>
                <c:pt idx="19246">
                  <c:v>19246</c:v>
                </c:pt>
                <c:pt idx="19247">
                  <c:v>19247</c:v>
                </c:pt>
                <c:pt idx="19248">
                  <c:v>19248</c:v>
                </c:pt>
                <c:pt idx="19249">
                  <c:v>19249</c:v>
                </c:pt>
                <c:pt idx="19250">
                  <c:v>19250</c:v>
                </c:pt>
                <c:pt idx="19251">
                  <c:v>19251</c:v>
                </c:pt>
                <c:pt idx="19252">
                  <c:v>19252</c:v>
                </c:pt>
                <c:pt idx="19253">
                  <c:v>19253</c:v>
                </c:pt>
                <c:pt idx="19254">
                  <c:v>19254</c:v>
                </c:pt>
                <c:pt idx="19255">
                  <c:v>19255</c:v>
                </c:pt>
                <c:pt idx="19256">
                  <c:v>19256</c:v>
                </c:pt>
                <c:pt idx="19257">
                  <c:v>19257</c:v>
                </c:pt>
                <c:pt idx="19258">
                  <c:v>19258</c:v>
                </c:pt>
                <c:pt idx="19259">
                  <c:v>19259</c:v>
                </c:pt>
                <c:pt idx="19260">
                  <c:v>19260</c:v>
                </c:pt>
                <c:pt idx="19261">
                  <c:v>19261</c:v>
                </c:pt>
                <c:pt idx="19262">
                  <c:v>19262</c:v>
                </c:pt>
                <c:pt idx="19263">
                  <c:v>19263</c:v>
                </c:pt>
                <c:pt idx="19264">
                  <c:v>19264</c:v>
                </c:pt>
                <c:pt idx="19265">
                  <c:v>19265</c:v>
                </c:pt>
                <c:pt idx="19266">
                  <c:v>19266</c:v>
                </c:pt>
                <c:pt idx="19267">
                  <c:v>19267</c:v>
                </c:pt>
                <c:pt idx="19268">
                  <c:v>19268</c:v>
                </c:pt>
                <c:pt idx="19269">
                  <c:v>19269</c:v>
                </c:pt>
                <c:pt idx="19270">
                  <c:v>19270</c:v>
                </c:pt>
                <c:pt idx="19271">
                  <c:v>19271</c:v>
                </c:pt>
                <c:pt idx="19272">
                  <c:v>19272</c:v>
                </c:pt>
                <c:pt idx="19273">
                  <c:v>19273</c:v>
                </c:pt>
                <c:pt idx="19274">
                  <c:v>19274</c:v>
                </c:pt>
                <c:pt idx="19275">
                  <c:v>19275</c:v>
                </c:pt>
                <c:pt idx="19276">
                  <c:v>19276</c:v>
                </c:pt>
                <c:pt idx="19277">
                  <c:v>19277</c:v>
                </c:pt>
                <c:pt idx="19278">
                  <c:v>19278</c:v>
                </c:pt>
                <c:pt idx="19279">
                  <c:v>19279</c:v>
                </c:pt>
                <c:pt idx="19280">
                  <c:v>19280</c:v>
                </c:pt>
                <c:pt idx="19281">
                  <c:v>19281</c:v>
                </c:pt>
                <c:pt idx="19282">
                  <c:v>19282</c:v>
                </c:pt>
                <c:pt idx="19283">
                  <c:v>19283</c:v>
                </c:pt>
                <c:pt idx="19284">
                  <c:v>19284</c:v>
                </c:pt>
                <c:pt idx="19285">
                  <c:v>19285</c:v>
                </c:pt>
                <c:pt idx="19286">
                  <c:v>19286</c:v>
                </c:pt>
                <c:pt idx="19287">
                  <c:v>19287</c:v>
                </c:pt>
                <c:pt idx="19288">
                  <c:v>19288</c:v>
                </c:pt>
                <c:pt idx="19289">
                  <c:v>19289</c:v>
                </c:pt>
                <c:pt idx="19290">
                  <c:v>19290</c:v>
                </c:pt>
                <c:pt idx="19291">
                  <c:v>19291</c:v>
                </c:pt>
                <c:pt idx="19292">
                  <c:v>19292</c:v>
                </c:pt>
                <c:pt idx="19293">
                  <c:v>19293</c:v>
                </c:pt>
                <c:pt idx="19294">
                  <c:v>19294</c:v>
                </c:pt>
                <c:pt idx="19295">
                  <c:v>19295</c:v>
                </c:pt>
                <c:pt idx="19296">
                  <c:v>19296</c:v>
                </c:pt>
                <c:pt idx="19297">
                  <c:v>19297</c:v>
                </c:pt>
                <c:pt idx="19298">
                  <c:v>19298</c:v>
                </c:pt>
                <c:pt idx="19299">
                  <c:v>19299</c:v>
                </c:pt>
                <c:pt idx="19300">
                  <c:v>19300</c:v>
                </c:pt>
                <c:pt idx="19301">
                  <c:v>19301</c:v>
                </c:pt>
                <c:pt idx="19302">
                  <c:v>19302</c:v>
                </c:pt>
                <c:pt idx="19303">
                  <c:v>19303</c:v>
                </c:pt>
                <c:pt idx="19304">
                  <c:v>19304</c:v>
                </c:pt>
                <c:pt idx="19305">
                  <c:v>19305</c:v>
                </c:pt>
                <c:pt idx="19306">
                  <c:v>19306</c:v>
                </c:pt>
                <c:pt idx="19307">
                  <c:v>19307</c:v>
                </c:pt>
                <c:pt idx="19308">
                  <c:v>19308</c:v>
                </c:pt>
                <c:pt idx="19309">
                  <c:v>19309</c:v>
                </c:pt>
                <c:pt idx="19310">
                  <c:v>19310</c:v>
                </c:pt>
                <c:pt idx="19311">
                  <c:v>19311</c:v>
                </c:pt>
                <c:pt idx="19312">
                  <c:v>19312</c:v>
                </c:pt>
                <c:pt idx="19313">
                  <c:v>19313</c:v>
                </c:pt>
                <c:pt idx="19314">
                  <c:v>19314</c:v>
                </c:pt>
                <c:pt idx="19315">
                  <c:v>19315</c:v>
                </c:pt>
                <c:pt idx="19316">
                  <c:v>19316</c:v>
                </c:pt>
                <c:pt idx="19317">
                  <c:v>19317</c:v>
                </c:pt>
                <c:pt idx="19318">
                  <c:v>19318</c:v>
                </c:pt>
                <c:pt idx="19319">
                  <c:v>19319</c:v>
                </c:pt>
                <c:pt idx="19320">
                  <c:v>19320</c:v>
                </c:pt>
                <c:pt idx="19321">
                  <c:v>19321</c:v>
                </c:pt>
                <c:pt idx="19322">
                  <c:v>19322</c:v>
                </c:pt>
                <c:pt idx="19323">
                  <c:v>19323</c:v>
                </c:pt>
                <c:pt idx="19324">
                  <c:v>19324</c:v>
                </c:pt>
                <c:pt idx="19325">
                  <c:v>19325</c:v>
                </c:pt>
                <c:pt idx="19326">
                  <c:v>19326</c:v>
                </c:pt>
                <c:pt idx="19327">
                  <c:v>19327</c:v>
                </c:pt>
                <c:pt idx="19328">
                  <c:v>19328</c:v>
                </c:pt>
                <c:pt idx="19329">
                  <c:v>19329</c:v>
                </c:pt>
                <c:pt idx="19330">
                  <c:v>19330</c:v>
                </c:pt>
                <c:pt idx="19331">
                  <c:v>19331</c:v>
                </c:pt>
                <c:pt idx="19332">
                  <c:v>19332</c:v>
                </c:pt>
                <c:pt idx="19333">
                  <c:v>19333</c:v>
                </c:pt>
                <c:pt idx="19334">
                  <c:v>19334</c:v>
                </c:pt>
                <c:pt idx="19335">
                  <c:v>19335</c:v>
                </c:pt>
                <c:pt idx="19336">
                  <c:v>19336</c:v>
                </c:pt>
                <c:pt idx="19337">
                  <c:v>19337</c:v>
                </c:pt>
                <c:pt idx="19338">
                  <c:v>19338</c:v>
                </c:pt>
                <c:pt idx="19339">
                  <c:v>19339</c:v>
                </c:pt>
                <c:pt idx="19340">
                  <c:v>19340</c:v>
                </c:pt>
                <c:pt idx="19341">
                  <c:v>19341</c:v>
                </c:pt>
                <c:pt idx="19342">
                  <c:v>19342</c:v>
                </c:pt>
                <c:pt idx="19343">
                  <c:v>19343</c:v>
                </c:pt>
                <c:pt idx="19344">
                  <c:v>19344</c:v>
                </c:pt>
                <c:pt idx="19345">
                  <c:v>19345</c:v>
                </c:pt>
                <c:pt idx="19346">
                  <c:v>19346</c:v>
                </c:pt>
                <c:pt idx="19347">
                  <c:v>19347</c:v>
                </c:pt>
                <c:pt idx="19348">
                  <c:v>19348</c:v>
                </c:pt>
                <c:pt idx="19349">
                  <c:v>19349</c:v>
                </c:pt>
                <c:pt idx="19350">
                  <c:v>19350</c:v>
                </c:pt>
                <c:pt idx="19351">
                  <c:v>19351</c:v>
                </c:pt>
                <c:pt idx="19352">
                  <c:v>19352</c:v>
                </c:pt>
                <c:pt idx="19353">
                  <c:v>19353</c:v>
                </c:pt>
                <c:pt idx="19354">
                  <c:v>19354</c:v>
                </c:pt>
                <c:pt idx="19355">
                  <c:v>19355</c:v>
                </c:pt>
                <c:pt idx="19356">
                  <c:v>19356</c:v>
                </c:pt>
                <c:pt idx="19357">
                  <c:v>19357</c:v>
                </c:pt>
                <c:pt idx="19358">
                  <c:v>19358</c:v>
                </c:pt>
                <c:pt idx="19359">
                  <c:v>19359</c:v>
                </c:pt>
                <c:pt idx="19360">
                  <c:v>19360</c:v>
                </c:pt>
                <c:pt idx="19361">
                  <c:v>19361</c:v>
                </c:pt>
                <c:pt idx="19362">
                  <c:v>19362</c:v>
                </c:pt>
                <c:pt idx="19363">
                  <c:v>19363</c:v>
                </c:pt>
                <c:pt idx="19364">
                  <c:v>19364</c:v>
                </c:pt>
                <c:pt idx="19365">
                  <c:v>19365</c:v>
                </c:pt>
                <c:pt idx="19366">
                  <c:v>19366</c:v>
                </c:pt>
                <c:pt idx="19367">
                  <c:v>19367</c:v>
                </c:pt>
                <c:pt idx="19368">
                  <c:v>19368</c:v>
                </c:pt>
                <c:pt idx="19369">
                  <c:v>19369</c:v>
                </c:pt>
                <c:pt idx="19370">
                  <c:v>19370</c:v>
                </c:pt>
                <c:pt idx="19371">
                  <c:v>19371</c:v>
                </c:pt>
                <c:pt idx="19372">
                  <c:v>19372</c:v>
                </c:pt>
                <c:pt idx="19373">
                  <c:v>19373</c:v>
                </c:pt>
                <c:pt idx="19374">
                  <c:v>19374</c:v>
                </c:pt>
                <c:pt idx="19375">
                  <c:v>19375</c:v>
                </c:pt>
                <c:pt idx="19376">
                  <c:v>19376</c:v>
                </c:pt>
                <c:pt idx="19377">
                  <c:v>19377</c:v>
                </c:pt>
                <c:pt idx="19378">
                  <c:v>19378</c:v>
                </c:pt>
                <c:pt idx="19379">
                  <c:v>19379</c:v>
                </c:pt>
                <c:pt idx="19380">
                  <c:v>19380</c:v>
                </c:pt>
                <c:pt idx="19381">
                  <c:v>19381</c:v>
                </c:pt>
                <c:pt idx="19382">
                  <c:v>19382</c:v>
                </c:pt>
                <c:pt idx="19383">
                  <c:v>19383</c:v>
                </c:pt>
                <c:pt idx="19384">
                  <c:v>19384</c:v>
                </c:pt>
                <c:pt idx="19385">
                  <c:v>19385</c:v>
                </c:pt>
                <c:pt idx="19386">
                  <c:v>19386</c:v>
                </c:pt>
                <c:pt idx="19387">
                  <c:v>19387</c:v>
                </c:pt>
                <c:pt idx="19388">
                  <c:v>19388</c:v>
                </c:pt>
                <c:pt idx="19389">
                  <c:v>19389</c:v>
                </c:pt>
                <c:pt idx="19390">
                  <c:v>19390</c:v>
                </c:pt>
                <c:pt idx="19391">
                  <c:v>19391</c:v>
                </c:pt>
                <c:pt idx="19392">
                  <c:v>19392</c:v>
                </c:pt>
                <c:pt idx="19393">
                  <c:v>19393</c:v>
                </c:pt>
                <c:pt idx="19394">
                  <c:v>19394</c:v>
                </c:pt>
                <c:pt idx="19395">
                  <c:v>19395</c:v>
                </c:pt>
                <c:pt idx="19396">
                  <c:v>19396</c:v>
                </c:pt>
                <c:pt idx="19397">
                  <c:v>19397</c:v>
                </c:pt>
                <c:pt idx="19398">
                  <c:v>19398</c:v>
                </c:pt>
                <c:pt idx="19399">
                  <c:v>19399</c:v>
                </c:pt>
                <c:pt idx="19400">
                  <c:v>19400</c:v>
                </c:pt>
                <c:pt idx="19401">
                  <c:v>19401</c:v>
                </c:pt>
                <c:pt idx="19402">
                  <c:v>19402</c:v>
                </c:pt>
                <c:pt idx="19403">
                  <c:v>19403</c:v>
                </c:pt>
                <c:pt idx="19404">
                  <c:v>19404</c:v>
                </c:pt>
                <c:pt idx="19405">
                  <c:v>19405</c:v>
                </c:pt>
                <c:pt idx="19406">
                  <c:v>19406</c:v>
                </c:pt>
                <c:pt idx="19407">
                  <c:v>19407</c:v>
                </c:pt>
                <c:pt idx="19408">
                  <c:v>19408</c:v>
                </c:pt>
                <c:pt idx="19409">
                  <c:v>19409</c:v>
                </c:pt>
                <c:pt idx="19410">
                  <c:v>19410</c:v>
                </c:pt>
                <c:pt idx="19411">
                  <c:v>19411</c:v>
                </c:pt>
                <c:pt idx="19412">
                  <c:v>19412</c:v>
                </c:pt>
                <c:pt idx="19413">
                  <c:v>19413</c:v>
                </c:pt>
                <c:pt idx="19414">
                  <c:v>19414</c:v>
                </c:pt>
                <c:pt idx="19415">
                  <c:v>19415</c:v>
                </c:pt>
                <c:pt idx="19416">
                  <c:v>19416</c:v>
                </c:pt>
                <c:pt idx="19417">
                  <c:v>19417</c:v>
                </c:pt>
                <c:pt idx="19418">
                  <c:v>19418</c:v>
                </c:pt>
                <c:pt idx="19419">
                  <c:v>19419</c:v>
                </c:pt>
                <c:pt idx="19420">
                  <c:v>19420</c:v>
                </c:pt>
                <c:pt idx="19421">
                  <c:v>19421</c:v>
                </c:pt>
                <c:pt idx="19422">
                  <c:v>19422</c:v>
                </c:pt>
                <c:pt idx="19423">
                  <c:v>19423</c:v>
                </c:pt>
                <c:pt idx="19424">
                  <c:v>19424</c:v>
                </c:pt>
                <c:pt idx="19425">
                  <c:v>19425</c:v>
                </c:pt>
                <c:pt idx="19426">
                  <c:v>19426</c:v>
                </c:pt>
                <c:pt idx="19427">
                  <c:v>19427</c:v>
                </c:pt>
                <c:pt idx="19428">
                  <c:v>19428</c:v>
                </c:pt>
                <c:pt idx="19429">
                  <c:v>19429</c:v>
                </c:pt>
                <c:pt idx="19430">
                  <c:v>19430</c:v>
                </c:pt>
                <c:pt idx="19431">
                  <c:v>19431</c:v>
                </c:pt>
                <c:pt idx="19432">
                  <c:v>19432</c:v>
                </c:pt>
                <c:pt idx="19433">
                  <c:v>19433</c:v>
                </c:pt>
                <c:pt idx="19434">
                  <c:v>19434</c:v>
                </c:pt>
                <c:pt idx="19435">
                  <c:v>19435</c:v>
                </c:pt>
                <c:pt idx="19436">
                  <c:v>19436</c:v>
                </c:pt>
                <c:pt idx="19437">
                  <c:v>19437</c:v>
                </c:pt>
                <c:pt idx="19438">
                  <c:v>19438</c:v>
                </c:pt>
                <c:pt idx="19439">
                  <c:v>19439</c:v>
                </c:pt>
                <c:pt idx="19440">
                  <c:v>19440</c:v>
                </c:pt>
                <c:pt idx="19441">
                  <c:v>19441</c:v>
                </c:pt>
                <c:pt idx="19442">
                  <c:v>19442</c:v>
                </c:pt>
                <c:pt idx="19443">
                  <c:v>19443</c:v>
                </c:pt>
                <c:pt idx="19444">
                  <c:v>19444</c:v>
                </c:pt>
                <c:pt idx="19445">
                  <c:v>19445</c:v>
                </c:pt>
                <c:pt idx="19446">
                  <c:v>19446</c:v>
                </c:pt>
                <c:pt idx="19447">
                  <c:v>19447</c:v>
                </c:pt>
                <c:pt idx="19448">
                  <c:v>19448</c:v>
                </c:pt>
                <c:pt idx="19449">
                  <c:v>19449</c:v>
                </c:pt>
                <c:pt idx="19450">
                  <c:v>19450</c:v>
                </c:pt>
                <c:pt idx="19451">
                  <c:v>19451</c:v>
                </c:pt>
                <c:pt idx="19452">
                  <c:v>19452</c:v>
                </c:pt>
                <c:pt idx="19453">
                  <c:v>19453</c:v>
                </c:pt>
                <c:pt idx="19454">
                  <c:v>19454</c:v>
                </c:pt>
                <c:pt idx="19455">
                  <c:v>19455</c:v>
                </c:pt>
                <c:pt idx="19456">
                  <c:v>19456</c:v>
                </c:pt>
                <c:pt idx="19457">
                  <c:v>19457</c:v>
                </c:pt>
                <c:pt idx="19458">
                  <c:v>19458</c:v>
                </c:pt>
                <c:pt idx="19459">
                  <c:v>19459</c:v>
                </c:pt>
                <c:pt idx="19460">
                  <c:v>19460</c:v>
                </c:pt>
                <c:pt idx="19461">
                  <c:v>19461</c:v>
                </c:pt>
                <c:pt idx="19462">
                  <c:v>19462</c:v>
                </c:pt>
                <c:pt idx="19463">
                  <c:v>19463</c:v>
                </c:pt>
                <c:pt idx="19464">
                  <c:v>19464</c:v>
                </c:pt>
                <c:pt idx="19465">
                  <c:v>19465</c:v>
                </c:pt>
                <c:pt idx="19466">
                  <c:v>19466</c:v>
                </c:pt>
                <c:pt idx="19467">
                  <c:v>19467</c:v>
                </c:pt>
                <c:pt idx="19468">
                  <c:v>19468</c:v>
                </c:pt>
                <c:pt idx="19469">
                  <c:v>19469</c:v>
                </c:pt>
                <c:pt idx="19470">
                  <c:v>19470</c:v>
                </c:pt>
                <c:pt idx="19471">
                  <c:v>19471</c:v>
                </c:pt>
                <c:pt idx="19472">
                  <c:v>19472</c:v>
                </c:pt>
                <c:pt idx="19473">
                  <c:v>19473</c:v>
                </c:pt>
                <c:pt idx="19474">
                  <c:v>19474</c:v>
                </c:pt>
                <c:pt idx="19475">
                  <c:v>19475</c:v>
                </c:pt>
                <c:pt idx="19476">
                  <c:v>19476</c:v>
                </c:pt>
                <c:pt idx="19477">
                  <c:v>19477</c:v>
                </c:pt>
                <c:pt idx="19478">
                  <c:v>19478</c:v>
                </c:pt>
                <c:pt idx="19479">
                  <c:v>19479</c:v>
                </c:pt>
                <c:pt idx="19480">
                  <c:v>19480</c:v>
                </c:pt>
                <c:pt idx="19481">
                  <c:v>19481</c:v>
                </c:pt>
                <c:pt idx="19482">
                  <c:v>19482</c:v>
                </c:pt>
                <c:pt idx="19483">
                  <c:v>19483</c:v>
                </c:pt>
                <c:pt idx="19484">
                  <c:v>19484</c:v>
                </c:pt>
                <c:pt idx="19485">
                  <c:v>19485</c:v>
                </c:pt>
                <c:pt idx="19486">
                  <c:v>19486</c:v>
                </c:pt>
                <c:pt idx="19487">
                  <c:v>19487</c:v>
                </c:pt>
                <c:pt idx="19488">
                  <c:v>19488</c:v>
                </c:pt>
                <c:pt idx="19489">
                  <c:v>19489</c:v>
                </c:pt>
                <c:pt idx="19490">
                  <c:v>19490</c:v>
                </c:pt>
                <c:pt idx="19491">
                  <c:v>19491</c:v>
                </c:pt>
                <c:pt idx="19492">
                  <c:v>19492</c:v>
                </c:pt>
                <c:pt idx="19493">
                  <c:v>19493</c:v>
                </c:pt>
                <c:pt idx="19494">
                  <c:v>19494</c:v>
                </c:pt>
                <c:pt idx="19495">
                  <c:v>19495</c:v>
                </c:pt>
                <c:pt idx="19496">
                  <c:v>19496</c:v>
                </c:pt>
                <c:pt idx="19497">
                  <c:v>19497</c:v>
                </c:pt>
                <c:pt idx="19498">
                  <c:v>19498</c:v>
                </c:pt>
                <c:pt idx="19499">
                  <c:v>19499</c:v>
                </c:pt>
                <c:pt idx="19500">
                  <c:v>19500</c:v>
                </c:pt>
                <c:pt idx="19501">
                  <c:v>19501</c:v>
                </c:pt>
                <c:pt idx="19502">
                  <c:v>19502</c:v>
                </c:pt>
                <c:pt idx="19503">
                  <c:v>19503</c:v>
                </c:pt>
                <c:pt idx="19504">
                  <c:v>19504</c:v>
                </c:pt>
                <c:pt idx="19505">
                  <c:v>19505</c:v>
                </c:pt>
                <c:pt idx="19506">
                  <c:v>19506</c:v>
                </c:pt>
                <c:pt idx="19507">
                  <c:v>19507</c:v>
                </c:pt>
                <c:pt idx="19508">
                  <c:v>19508</c:v>
                </c:pt>
                <c:pt idx="19509">
                  <c:v>19509</c:v>
                </c:pt>
                <c:pt idx="19510">
                  <c:v>19510</c:v>
                </c:pt>
                <c:pt idx="19511">
                  <c:v>19511</c:v>
                </c:pt>
                <c:pt idx="19512">
                  <c:v>19512</c:v>
                </c:pt>
                <c:pt idx="19513">
                  <c:v>19513</c:v>
                </c:pt>
                <c:pt idx="19514">
                  <c:v>19514</c:v>
                </c:pt>
                <c:pt idx="19515">
                  <c:v>19515</c:v>
                </c:pt>
                <c:pt idx="19516">
                  <c:v>19516</c:v>
                </c:pt>
                <c:pt idx="19517">
                  <c:v>19517</c:v>
                </c:pt>
                <c:pt idx="19518">
                  <c:v>19518</c:v>
                </c:pt>
                <c:pt idx="19519">
                  <c:v>19519</c:v>
                </c:pt>
                <c:pt idx="19520">
                  <c:v>19520</c:v>
                </c:pt>
                <c:pt idx="19521">
                  <c:v>19521</c:v>
                </c:pt>
                <c:pt idx="19522">
                  <c:v>19522</c:v>
                </c:pt>
                <c:pt idx="19523">
                  <c:v>19523</c:v>
                </c:pt>
                <c:pt idx="19524">
                  <c:v>19524</c:v>
                </c:pt>
                <c:pt idx="19525">
                  <c:v>19525</c:v>
                </c:pt>
                <c:pt idx="19526">
                  <c:v>19526</c:v>
                </c:pt>
                <c:pt idx="19527">
                  <c:v>19527</c:v>
                </c:pt>
                <c:pt idx="19528">
                  <c:v>19528</c:v>
                </c:pt>
                <c:pt idx="19529">
                  <c:v>19529</c:v>
                </c:pt>
                <c:pt idx="19530">
                  <c:v>19530</c:v>
                </c:pt>
                <c:pt idx="19531">
                  <c:v>19531</c:v>
                </c:pt>
                <c:pt idx="19532">
                  <c:v>19532</c:v>
                </c:pt>
                <c:pt idx="19533">
                  <c:v>19533</c:v>
                </c:pt>
                <c:pt idx="19534">
                  <c:v>19534</c:v>
                </c:pt>
                <c:pt idx="19535">
                  <c:v>19535</c:v>
                </c:pt>
                <c:pt idx="19536">
                  <c:v>19536</c:v>
                </c:pt>
                <c:pt idx="19537">
                  <c:v>19537</c:v>
                </c:pt>
                <c:pt idx="19538">
                  <c:v>19538</c:v>
                </c:pt>
                <c:pt idx="19539">
                  <c:v>19539</c:v>
                </c:pt>
                <c:pt idx="19540">
                  <c:v>19540</c:v>
                </c:pt>
                <c:pt idx="19541">
                  <c:v>19541</c:v>
                </c:pt>
                <c:pt idx="19542">
                  <c:v>19542</c:v>
                </c:pt>
                <c:pt idx="19543">
                  <c:v>19543</c:v>
                </c:pt>
                <c:pt idx="19544">
                  <c:v>19544</c:v>
                </c:pt>
                <c:pt idx="19545">
                  <c:v>19545</c:v>
                </c:pt>
                <c:pt idx="19546">
                  <c:v>19546</c:v>
                </c:pt>
                <c:pt idx="19547">
                  <c:v>19547</c:v>
                </c:pt>
                <c:pt idx="19548">
                  <c:v>19548</c:v>
                </c:pt>
                <c:pt idx="19549">
                  <c:v>19549</c:v>
                </c:pt>
                <c:pt idx="19550">
                  <c:v>19550</c:v>
                </c:pt>
                <c:pt idx="19551">
                  <c:v>19551</c:v>
                </c:pt>
                <c:pt idx="19552">
                  <c:v>19552</c:v>
                </c:pt>
                <c:pt idx="19553">
                  <c:v>19553</c:v>
                </c:pt>
                <c:pt idx="19554">
                  <c:v>19554</c:v>
                </c:pt>
                <c:pt idx="19555">
                  <c:v>19555</c:v>
                </c:pt>
                <c:pt idx="19556">
                  <c:v>19556</c:v>
                </c:pt>
                <c:pt idx="19557">
                  <c:v>19557</c:v>
                </c:pt>
                <c:pt idx="19558">
                  <c:v>19558</c:v>
                </c:pt>
                <c:pt idx="19559">
                  <c:v>19559</c:v>
                </c:pt>
                <c:pt idx="19560">
                  <c:v>19560</c:v>
                </c:pt>
                <c:pt idx="19561">
                  <c:v>19561</c:v>
                </c:pt>
                <c:pt idx="19562">
                  <c:v>19562</c:v>
                </c:pt>
                <c:pt idx="19563">
                  <c:v>19563</c:v>
                </c:pt>
                <c:pt idx="19564">
                  <c:v>19564</c:v>
                </c:pt>
                <c:pt idx="19565">
                  <c:v>19565</c:v>
                </c:pt>
                <c:pt idx="19566">
                  <c:v>19566</c:v>
                </c:pt>
                <c:pt idx="19567">
                  <c:v>19567</c:v>
                </c:pt>
                <c:pt idx="19568">
                  <c:v>19568</c:v>
                </c:pt>
                <c:pt idx="19569">
                  <c:v>19569</c:v>
                </c:pt>
                <c:pt idx="19570">
                  <c:v>19570</c:v>
                </c:pt>
                <c:pt idx="19571">
                  <c:v>19571</c:v>
                </c:pt>
                <c:pt idx="19572">
                  <c:v>19572</c:v>
                </c:pt>
                <c:pt idx="19573">
                  <c:v>19573</c:v>
                </c:pt>
                <c:pt idx="19574">
                  <c:v>19574</c:v>
                </c:pt>
                <c:pt idx="19575">
                  <c:v>19575</c:v>
                </c:pt>
                <c:pt idx="19576">
                  <c:v>19576</c:v>
                </c:pt>
                <c:pt idx="19577">
                  <c:v>19577</c:v>
                </c:pt>
                <c:pt idx="19578">
                  <c:v>19578</c:v>
                </c:pt>
                <c:pt idx="19579">
                  <c:v>19579</c:v>
                </c:pt>
                <c:pt idx="19580">
                  <c:v>19580</c:v>
                </c:pt>
                <c:pt idx="19581">
                  <c:v>19581</c:v>
                </c:pt>
                <c:pt idx="19582">
                  <c:v>19582</c:v>
                </c:pt>
                <c:pt idx="19583">
                  <c:v>19583</c:v>
                </c:pt>
                <c:pt idx="19584">
                  <c:v>19584</c:v>
                </c:pt>
                <c:pt idx="19585">
                  <c:v>19585</c:v>
                </c:pt>
                <c:pt idx="19586">
                  <c:v>19586</c:v>
                </c:pt>
                <c:pt idx="19587">
                  <c:v>19587</c:v>
                </c:pt>
                <c:pt idx="19588">
                  <c:v>19588</c:v>
                </c:pt>
                <c:pt idx="19589">
                  <c:v>19589</c:v>
                </c:pt>
                <c:pt idx="19590">
                  <c:v>19590</c:v>
                </c:pt>
                <c:pt idx="19591">
                  <c:v>19591</c:v>
                </c:pt>
                <c:pt idx="19592">
                  <c:v>19592</c:v>
                </c:pt>
                <c:pt idx="19593">
                  <c:v>19593</c:v>
                </c:pt>
                <c:pt idx="19594">
                  <c:v>19594</c:v>
                </c:pt>
                <c:pt idx="19595">
                  <c:v>19595</c:v>
                </c:pt>
                <c:pt idx="19596">
                  <c:v>19596</c:v>
                </c:pt>
                <c:pt idx="19597">
                  <c:v>19597</c:v>
                </c:pt>
                <c:pt idx="19598">
                  <c:v>19598</c:v>
                </c:pt>
                <c:pt idx="19599">
                  <c:v>19599</c:v>
                </c:pt>
                <c:pt idx="19600">
                  <c:v>19600</c:v>
                </c:pt>
                <c:pt idx="19601">
                  <c:v>19601</c:v>
                </c:pt>
                <c:pt idx="19602">
                  <c:v>19602</c:v>
                </c:pt>
                <c:pt idx="19603">
                  <c:v>19603</c:v>
                </c:pt>
                <c:pt idx="19604">
                  <c:v>19604</c:v>
                </c:pt>
                <c:pt idx="19605">
                  <c:v>19605</c:v>
                </c:pt>
                <c:pt idx="19606">
                  <c:v>19606</c:v>
                </c:pt>
                <c:pt idx="19607">
                  <c:v>19607</c:v>
                </c:pt>
                <c:pt idx="19608">
                  <c:v>19608</c:v>
                </c:pt>
                <c:pt idx="19609">
                  <c:v>19609</c:v>
                </c:pt>
                <c:pt idx="19610">
                  <c:v>19610</c:v>
                </c:pt>
                <c:pt idx="19611">
                  <c:v>19611</c:v>
                </c:pt>
                <c:pt idx="19612">
                  <c:v>19612</c:v>
                </c:pt>
                <c:pt idx="19613">
                  <c:v>19613</c:v>
                </c:pt>
                <c:pt idx="19614">
                  <c:v>19614</c:v>
                </c:pt>
                <c:pt idx="19615">
                  <c:v>19615</c:v>
                </c:pt>
                <c:pt idx="19616">
                  <c:v>19616</c:v>
                </c:pt>
                <c:pt idx="19617">
                  <c:v>19617</c:v>
                </c:pt>
                <c:pt idx="19618">
                  <c:v>19618</c:v>
                </c:pt>
                <c:pt idx="19619">
                  <c:v>19619</c:v>
                </c:pt>
                <c:pt idx="19620">
                  <c:v>19620</c:v>
                </c:pt>
                <c:pt idx="19621">
                  <c:v>19621</c:v>
                </c:pt>
                <c:pt idx="19622">
                  <c:v>19622</c:v>
                </c:pt>
                <c:pt idx="19623">
                  <c:v>19623</c:v>
                </c:pt>
                <c:pt idx="19624">
                  <c:v>19624</c:v>
                </c:pt>
                <c:pt idx="19625">
                  <c:v>19625</c:v>
                </c:pt>
                <c:pt idx="19626">
                  <c:v>19626</c:v>
                </c:pt>
                <c:pt idx="19627">
                  <c:v>19627</c:v>
                </c:pt>
                <c:pt idx="19628">
                  <c:v>19628</c:v>
                </c:pt>
                <c:pt idx="19629">
                  <c:v>19629</c:v>
                </c:pt>
                <c:pt idx="19630">
                  <c:v>19630</c:v>
                </c:pt>
                <c:pt idx="19631">
                  <c:v>19631</c:v>
                </c:pt>
                <c:pt idx="19632">
                  <c:v>19632</c:v>
                </c:pt>
                <c:pt idx="19633">
                  <c:v>19633</c:v>
                </c:pt>
                <c:pt idx="19634">
                  <c:v>19634</c:v>
                </c:pt>
                <c:pt idx="19635">
                  <c:v>19635</c:v>
                </c:pt>
                <c:pt idx="19636">
                  <c:v>19636</c:v>
                </c:pt>
                <c:pt idx="19637">
                  <c:v>19637</c:v>
                </c:pt>
                <c:pt idx="19638">
                  <c:v>19638</c:v>
                </c:pt>
                <c:pt idx="19639">
                  <c:v>19639</c:v>
                </c:pt>
                <c:pt idx="19640">
                  <c:v>19640</c:v>
                </c:pt>
                <c:pt idx="19641">
                  <c:v>19641</c:v>
                </c:pt>
                <c:pt idx="19642">
                  <c:v>19642</c:v>
                </c:pt>
                <c:pt idx="19643">
                  <c:v>19643</c:v>
                </c:pt>
                <c:pt idx="19644">
                  <c:v>19644</c:v>
                </c:pt>
                <c:pt idx="19645">
                  <c:v>19645</c:v>
                </c:pt>
                <c:pt idx="19646">
                  <c:v>19646</c:v>
                </c:pt>
                <c:pt idx="19647">
                  <c:v>19647</c:v>
                </c:pt>
                <c:pt idx="19648">
                  <c:v>19648</c:v>
                </c:pt>
                <c:pt idx="19649">
                  <c:v>19649</c:v>
                </c:pt>
                <c:pt idx="19650">
                  <c:v>19650</c:v>
                </c:pt>
                <c:pt idx="19651">
                  <c:v>19651</c:v>
                </c:pt>
                <c:pt idx="19652">
                  <c:v>19652</c:v>
                </c:pt>
                <c:pt idx="19653">
                  <c:v>19653</c:v>
                </c:pt>
                <c:pt idx="19654">
                  <c:v>19654</c:v>
                </c:pt>
                <c:pt idx="19655">
                  <c:v>19655</c:v>
                </c:pt>
                <c:pt idx="19656">
                  <c:v>19656</c:v>
                </c:pt>
                <c:pt idx="19657">
                  <c:v>19657</c:v>
                </c:pt>
                <c:pt idx="19658">
                  <c:v>19658</c:v>
                </c:pt>
                <c:pt idx="19659">
                  <c:v>19659</c:v>
                </c:pt>
                <c:pt idx="19660">
                  <c:v>19660</c:v>
                </c:pt>
                <c:pt idx="19661">
                  <c:v>19661</c:v>
                </c:pt>
                <c:pt idx="19662">
                  <c:v>19662</c:v>
                </c:pt>
                <c:pt idx="19663">
                  <c:v>19663</c:v>
                </c:pt>
                <c:pt idx="19664">
                  <c:v>19664</c:v>
                </c:pt>
                <c:pt idx="19665">
                  <c:v>19665</c:v>
                </c:pt>
                <c:pt idx="19666">
                  <c:v>19666</c:v>
                </c:pt>
                <c:pt idx="19667">
                  <c:v>19667</c:v>
                </c:pt>
                <c:pt idx="19668">
                  <c:v>19668</c:v>
                </c:pt>
                <c:pt idx="19669">
                  <c:v>19669</c:v>
                </c:pt>
                <c:pt idx="19670">
                  <c:v>19670</c:v>
                </c:pt>
                <c:pt idx="19671">
                  <c:v>19671</c:v>
                </c:pt>
                <c:pt idx="19672">
                  <c:v>19672</c:v>
                </c:pt>
                <c:pt idx="19673">
                  <c:v>19673</c:v>
                </c:pt>
                <c:pt idx="19674">
                  <c:v>19674</c:v>
                </c:pt>
                <c:pt idx="19675">
                  <c:v>19675</c:v>
                </c:pt>
                <c:pt idx="19676">
                  <c:v>19676</c:v>
                </c:pt>
                <c:pt idx="19677">
                  <c:v>19677</c:v>
                </c:pt>
                <c:pt idx="19678">
                  <c:v>19678</c:v>
                </c:pt>
                <c:pt idx="19679">
                  <c:v>19679</c:v>
                </c:pt>
                <c:pt idx="19680">
                  <c:v>19680</c:v>
                </c:pt>
                <c:pt idx="19681">
                  <c:v>19681</c:v>
                </c:pt>
                <c:pt idx="19682">
                  <c:v>19682</c:v>
                </c:pt>
                <c:pt idx="19683">
                  <c:v>19683</c:v>
                </c:pt>
                <c:pt idx="19684">
                  <c:v>19684</c:v>
                </c:pt>
                <c:pt idx="19685">
                  <c:v>19685</c:v>
                </c:pt>
                <c:pt idx="19686">
                  <c:v>19686</c:v>
                </c:pt>
                <c:pt idx="19687">
                  <c:v>19687</c:v>
                </c:pt>
                <c:pt idx="19688">
                  <c:v>19688</c:v>
                </c:pt>
                <c:pt idx="19689">
                  <c:v>19689</c:v>
                </c:pt>
                <c:pt idx="19690">
                  <c:v>19690</c:v>
                </c:pt>
                <c:pt idx="19691">
                  <c:v>19691</c:v>
                </c:pt>
                <c:pt idx="19692">
                  <c:v>19692</c:v>
                </c:pt>
                <c:pt idx="19693">
                  <c:v>19693</c:v>
                </c:pt>
                <c:pt idx="19694">
                  <c:v>19694</c:v>
                </c:pt>
                <c:pt idx="19695">
                  <c:v>19695</c:v>
                </c:pt>
                <c:pt idx="19696">
                  <c:v>19696</c:v>
                </c:pt>
                <c:pt idx="19697">
                  <c:v>19697</c:v>
                </c:pt>
                <c:pt idx="19698">
                  <c:v>19698</c:v>
                </c:pt>
                <c:pt idx="19699">
                  <c:v>19699</c:v>
                </c:pt>
                <c:pt idx="19700">
                  <c:v>19700</c:v>
                </c:pt>
                <c:pt idx="19701">
                  <c:v>19701</c:v>
                </c:pt>
                <c:pt idx="19702">
                  <c:v>19702</c:v>
                </c:pt>
                <c:pt idx="19703">
                  <c:v>19703</c:v>
                </c:pt>
                <c:pt idx="19704">
                  <c:v>19704</c:v>
                </c:pt>
                <c:pt idx="19705">
                  <c:v>19705</c:v>
                </c:pt>
                <c:pt idx="19706">
                  <c:v>19706</c:v>
                </c:pt>
                <c:pt idx="19707">
                  <c:v>19707</c:v>
                </c:pt>
                <c:pt idx="19708">
                  <c:v>19708</c:v>
                </c:pt>
                <c:pt idx="19709">
                  <c:v>19709</c:v>
                </c:pt>
                <c:pt idx="19710">
                  <c:v>19710</c:v>
                </c:pt>
                <c:pt idx="19711">
                  <c:v>19711</c:v>
                </c:pt>
                <c:pt idx="19712">
                  <c:v>19712</c:v>
                </c:pt>
                <c:pt idx="19713">
                  <c:v>19713</c:v>
                </c:pt>
                <c:pt idx="19714">
                  <c:v>19714</c:v>
                </c:pt>
                <c:pt idx="19715">
                  <c:v>19715</c:v>
                </c:pt>
                <c:pt idx="19716">
                  <c:v>19716</c:v>
                </c:pt>
                <c:pt idx="19717">
                  <c:v>19717</c:v>
                </c:pt>
                <c:pt idx="19718">
                  <c:v>19718</c:v>
                </c:pt>
                <c:pt idx="19719">
                  <c:v>19719</c:v>
                </c:pt>
                <c:pt idx="19720">
                  <c:v>19720</c:v>
                </c:pt>
                <c:pt idx="19721">
                  <c:v>19721</c:v>
                </c:pt>
                <c:pt idx="19722">
                  <c:v>19722</c:v>
                </c:pt>
                <c:pt idx="19723">
                  <c:v>19723</c:v>
                </c:pt>
                <c:pt idx="19724">
                  <c:v>19724</c:v>
                </c:pt>
                <c:pt idx="19725">
                  <c:v>19725</c:v>
                </c:pt>
                <c:pt idx="19726">
                  <c:v>19726</c:v>
                </c:pt>
                <c:pt idx="19727">
                  <c:v>19727</c:v>
                </c:pt>
                <c:pt idx="19728">
                  <c:v>19728</c:v>
                </c:pt>
                <c:pt idx="19729">
                  <c:v>19729</c:v>
                </c:pt>
                <c:pt idx="19730">
                  <c:v>19730</c:v>
                </c:pt>
                <c:pt idx="19731">
                  <c:v>19731</c:v>
                </c:pt>
                <c:pt idx="19732">
                  <c:v>19732</c:v>
                </c:pt>
                <c:pt idx="19733">
                  <c:v>19733</c:v>
                </c:pt>
                <c:pt idx="19734">
                  <c:v>19734</c:v>
                </c:pt>
                <c:pt idx="19735">
                  <c:v>19735</c:v>
                </c:pt>
                <c:pt idx="19736">
                  <c:v>19736</c:v>
                </c:pt>
                <c:pt idx="19737">
                  <c:v>19737</c:v>
                </c:pt>
                <c:pt idx="19738">
                  <c:v>19738</c:v>
                </c:pt>
                <c:pt idx="19739">
                  <c:v>19739</c:v>
                </c:pt>
                <c:pt idx="19740">
                  <c:v>19740</c:v>
                </c:pt>
                <c:pt idx="19741">
                  <c:v>19741</c:v>
                </c:pt>
                <c:pt idx="19742">
                  <c:v>19742</c:v>
                </c:pt>
                <c:pt idx="19743">
                  <c:v>19743</c:v>
                </c:pt>
                <c:pt idx="19744">
                  <c:v>19744</c:v>
                </c:pt>
                <c:pt idx="19745">
                  <c:v>19745</c:v>
                </c:pt>
                <c:pt idx="19746">
                  <c:v>19746</c:v>
                </c:pt>
                <c:pt idx="19747">
                  <c:v>19747</c:v>
                </c:pt>
                <c:pt idx="19748">
                  <c:v>19748</c:v>
                </c:pt>
                <c:pt idx="19749">
                  <c:v>19749</c:v>
                </c:pt>
                <c:pt idx="19750">
                  <c:v>19750</c:v>
                </c:pt>
                <c:pt idx="19751">
                  <c:v>19751</c:v>
                </c:pt>
                <c:pt idx="19752">
                  <c:v>19752</c:v>
                </c:pt>
                <c:pt idx="19753">
                  <c:v>19753</c:v>
                </c:pt>
                <c:pt idx="19754">
                  <c:v>19754</c:v>
                </c:pt>
                <c:pt idx="19755">
                  <c:v>19755</c:v>
                </c:pt>
                <c:pt idx="19756">
                  <c:v>19756</c:v>
                </c:pt>
                <c:pt idx="19757">
                  <c:v>19757</c:v>
                </c:pt>
                <c:pt idx="19758">
                  <c:v>19758</c:v>
                </c:pt>
                <c:pt idx="19759">
                  <c:v>19759</c:v>
                </c:pt>
                <c:pt idx="19760">
                  <c:v>19760</c:v>
                </c:pt>
                <c:pt idx="19761">
                  <c:v>19761</c:v>
                </c:pt>
                <c:pt idx="19762">
                  <c:v>19762</c:v>
                </c:pt>
                <c:pt idx="19763">
                  <c:v>19763</c:v>
                </c:pt>
                <c:pt idx="19764">
                  <c:v>19764</c:v>
                </c:pt>
                <c:pt idx="19765">
                  <c:v>19765</c:v>
                </c:pt>
                <c:pt idx="19766">
                  <c:v>19766</c:v>
                </c:pt>
                <c:pt idx="19767">
                  <c:v>19767</c:v>
                </c:pt>
                <c:pt idx="19768">
                  <c:v>19768</c:v>
                </c:pt>
                <c:pt idx="19769">
                  <c:v>19769</c:v>
                </c:pt>
                <c:pt idx="19770">
                  <c:v>19770</c:v>
                </c:pt>
                <c:pt idx="19771">
                  <c:v>19771</c:v>
                </c:pt>
                <c:pt idx="19772">
                  <c:v>19772</c:v>
                </c:pt>
                <c:pt idx="19773">
                  <c:v>19773</c:v>
                </c:pt>
                <c:pt idx="19774">
                  <c:v>19774</c:v>
                </c:pt>
                <c:pt idx="19775">
                  <c:v>19775</c:v>
                </c:pt>
                <c:pt idx="19776">
                  <c:v>19776</c:v>
                </c:pt>
                <c:pt idx="19777">
                  <c:v>19777</c:v>
                </c:pt>
                <c:pt idx="19778">
                  <c:v>19778</c:v>
                </c:pt>
                <c:pt idx="19779">
                  <c:v>19779</c:v>
                </c:pt>
                <c:pt idx="19780">
                  <c:v>19780</c:v>
                </c:pt>
                <c:pt idx="19781">
                  <c:v>19781</c:v>
                </c:pt>
                <c:pt idx="19782">
                  <c:v>19782</c:v>
                </c:pt>
                <c:pt idx="19783">
                  <c:v>19783</c:v>
                </c:pt>
                <c:pt idx="19784">
                  <c:v>19784</c:v>
                </c:pt>
                <c:pt idx="19785">
                  <c:v>19785</c:v>
                </c:pt>
                <c:pt idx="19786">
                  <c:v>19786</c:v>
                </c:pt>
                <c:pt idx="19787">
                  <c:v>19787</c:v>
                </c:pt>
                <c:pt idx="19788">
                  <c:v>19788</c:v>
                </c:pt>
                <c:pt idx="19789">
                  <c:v>19789</c:v>
                </c:pt>
                <c:pt idx="19790">
                  <c:v>19790</c:v>
                </c:pt>
                <c:pt idx="19791">
                  <c:v>19791</c:v>
                </c:pt>
                <c:pt idx="19792">
                  <c:v>19792</c:v>
                </c:pt>
                <c:pt idx="19793">
                  <c:v>19793</c:v>
                </c:pt>
                <c:pt idx="19794">
                  <c:v>19794</c:v>
                </c:pt>
                <c:pt idx="19795">
                  <c:v>19795</c:v>
                </c:pt>
                <c:pt idx="19796">
                  <c:v>19796</c:v>
                </c:pt>
                <c:pt idx="19797">
                  <c:v>19797</c:v>
                </c:pt>
                <c:pt idx="19798">
                  <c:v>19798</c:v>
                </c:pt>
                <c:pt idx="19799">
                  <c:v>19799</c:v>
                </c:pt>
                <c:pt idx="19800">
                  <c:v>19800</c:v>
                </c:pt>
                <c:pt idx="19801">
                  <c:v>19801</c:v>
                </c:pt>
                <c:pt idx="19802">
                  <c:v>19802</c:v>
                </c:pt>
                <c:pt idx="19803">
                  <c:v>19803</c:v>
                </c:pt>
                <c:pt idx="19804">
                  <c:v>19804</c:v>
                </c:pt>
                <c:pt idx="19805">
                  <c:v>19805</c:v>
                </c:pt>
                <c:pt idx="19806">
                  <c:v>19806</c:v>
                </c:pt>
                <c:pt idx="19807">
                  <c:v>19807</c:v>
                </c:pt>
                <c:pt idx="19808">
                  <c:v>19808</c:v>
                </c:pt>
                <c:pt idx="19809">
                  <c:v>19809</c:v>
                </c:pt>
                <c:pt idx="19810">
                  <c:v>19810</c:v>
                </c:pt>
                <c:pt idx="19811">
                  <c:v>19811</c:v>
                </c:pt>
                <c:pt idx="19812">
                  <c:v>19812</c:v>
                </c:pt>
                <c:pt idx="19813">
                  <c:v>19813</c:v>
                </c:pt>
                <c:pt idx="19814">
                  <c:v>19814</c:v>
                </c:pt>
                <c:pt idx="19815">
                  <c:v>19815</c:v>
                </c:pt>
                <c:pt idx="19816">
                  <c:v>19816</c:v>
                </c:pt>
                <c:pt idx="19817">
                  <c:v>19817</c:v>
                </c:pt>
                <c:pt idx="19818">
                  <c:v>19818</c:v>
                </c:pt>
                <c:pt idx="19819">
                  <c:v>19819</c:v>
                </c:pt>
                <c:pt idx="19820">
                  <c:v>19820</c:v>
                </c:pt>
                <c:pt idx="19821">
                  <c:v>19821</c:v>
                </c:pt>
                <c:pt idx="19822">
                  <c:v>19822</c:v>
                </c:pt>
                <c:pt idx="19823">
                  <c:v>19823</c:v>
                </c:pt>
                <c:pt idx="19824">
                  <c:v>19824</c:v>
                </c:pt>
                <c:pt idx="19825">
                  <c:v>19825</c:v>
                </c:pt>
                <c:pt idx="19826">
                  <c:v>19826</c:v>
                </c:pt>
                <c:pt idx="19827">
                  <c:v>19827</c:v>
                </c:pt>
                <c:pt idx="19828">
                  <c:v>19828</c:v>
                </c:pt>
                <c:pt idx="19829">
                  <c:v>19829</c:v>
                </c:pt>
                <c:pt idx="19830">
                  <c:v>19830</c:v>
                </c:pt>
                <c:pt idx="19831">
                  <c:v>19831</c:v>
                </c:pt>
                <c:pt idx="19832">
                  <c:v>19832</c:v>
                </c:pt>
                <c:pt idx="19833">
                  <c:v>19833</c:v>
                </c:pt>
                <c:pt idx="19834">
                  <c:v>19834</c:v>
                </c:pt>
                <c:pt idx="19835">
                  <c:v>19835</c:v>
                </c:pt>
                <c:pt idx="19836">
                  <c:v>19836</c:v>
                </c:pt>
                <c:pt idx="19837">
                  <c:v>19837</c:v>
                </c:pt>
                <c:pt idx="19838">
                  <c:v>19838</c:v>
                </c:pt>
                <c:pt idx="19839">
                  <c:v>19839</c:v>
                </c:pt>
                <c:pt idx="19840">
                  <c:v>19840</c:v>
                </c:pt>
                <c:pt idx="19841">
                  <c:v>19841</c:v>
                </c:pt>
                <c:pt idx="19842">
                  <c:v>19842</c:v>
                </c:pt>
                <c:pt idx="19843">
                  <c:v>19843</c:v>
                </c:pt>
                <c:pt idx="19844">
                  <c:v>19844</c:v>
                </c:pt>
                <c:pt idx="19845">
                  <c:v>19845</c:v>
                </c:pt>
                <c:pt idx="19846">
                  <c:v>19846</c:v>
                </c:pt>
                <c:pt idx="19847">
                  <c:v>19847</c:v>
                </c:pt>
                <c:pt idx="19848">
                  <c:v>19848</c:v>
                </c:pt>
                <c:pt idx="19849">
                  <c:v>19849</c:v>
                </c:pt>
                <c:pt idx="19850">
                  <c:v>19850</c:v>
                </c:pt>
                <c:pt idx="19851">
                  <c:v>19851</c:v>
                </c:pt>
                <c:pt idx="19852">
                  <c:v>19852</c:v>
                </c:pt>
                <c:pt idx="19853">
                  <c:v>19853</c:v>
                </c:pt>
                <c:pt idx="19854">
                  <c:v>19854</c:v>
                </c:pt>
                <c:pt idx="19855">
                  <c:v>19855</c:v>
                </c:pt>
                <c:pt idx="19856">
                  <c:v>19856</c:v>
                </c:pt>
                <c:pt idx="19857">
                  <c:v>19857</c:v>
                </c:pt>
                <c:pt idx="19858">
                  <c:v>19858</c:v>
                </c:pt>
                <c:pt idx="19859">
                  <c:v>19859</c:v>
                </c:pt>
                <c:pt idx="19860">
                  <c:v>19860</c:v>
                </c:pt>
                <c:pt idx="19861">
                  <c:v>19861</c:v>
                </c:pt>
                <c:pt idx="19862">
                  <c:v>19862</c:v>
                </c:pt>
                <c:pt idx="19863">
                  <c:v>19863</c:v>
                </c:pt>
                <c:pt idx="19864">
                  <c:v>19864</c:v>
                </c:pt>
                <c:pt idx="19865">
                  <c:v>19865</c:v>
                </c:pt>
                <c:pt idx="19866">
                  <c:v>19866</c:v>
                </c:pt>
                <c:pt idx="19867">
                  <c:v>19867</c:v>
                </c:pt>
                <c:pt idx="19868">
                  <c:v>19868</c:v>
                </c:pt>
                <c:pt idx="19869">
                  <c:v>19869</c:v>
                </c:pt>
                <c:pt idx="19870">
                  <c:v>19870</c:v>
                </c:pt>
                <c:pt idx="19871">
                  <c:v>19871</c:v>
                </c:pt>
                <c:pt idx="19872">
                  <c:v>19872</c:v>
                </c:pt>
                <c:pt idx="19873">
                  <c:v>19873</c:v>
                </c:pt>
                <c:pt idx="19874">
                  <c:v>19874</c:v>
                </c:pt>
                <c:pt idx="19875">
                  <c:v>19875</c:v>
                </c:pt>
                <c:pt idx="19876">
                  <c:v>19876</c:v>
                </c:pt>
                <c:pt idx="19877">
                  <c:v>19877</c:v>
                </c:pt>
                <c:pt idx="19878">
                  <c:v>19878</c:v>
                </c:pt>
                <c:pt idx="19879">
                  <c:v>19879</c:v>
                </c:pt>
                <c:pt idx="19880">
                  <c:v>19880</c:v>
                </c:pt>
                <c:pt idx="19881">
                  <c:v>19881</c:v>
                </c:pt>
                <c:pt idx="19882">
                  <c:v>19882</c:v>
                </c:pt>
                <c:pt idx="19883">
                  <c:v>19883</c:v>
                </c:pt>
                <c:pt idx="19884">
                  <c:v>19884</c:v>
                </c:pt>
                <c:pt idx="19885">
                  <c:v>19885</c:v>
                </c:pt>
                <c:pt idx="19886">
                  <c:v>19886</c:v>
                </c:pt>
                <c:pt idx="19887">
                  <c:v>19887</c:v>
                </c:pt>
                <c:pt idx="19888">
                  <c:v>19888</c:v>
                </c:pt>
                <c:pt idx="19889">
                  <c:v>19889</c:v>
                </c:pt>
                <c:pt idx="19890">
                  <c:v>19890</c:v>
                </c:pt>
                <c:pt idx="19891">
                  <c:v>19891</c:v>
                </c:pt>
                <c:pt idx="19892">
                  <c:v>19892</c:v>
                </c:pt>
                <c:pt idx="19893">
                  <c:v>19893</c:v>
                </c:pt>
                <c:pt idx="19894">
                  <c:v>19894</c:v>
                </c:pt>
                <c:pt idx="19895">
                  <c:v>19895</c:v>
                </c:pt>
                <c:pt idx="19896">
                  <c:v>19896</c:v>
                </c:pt>
                <c:pt idx="19897">
                  <c:v>19897</c:v>
                </c:pt>
                <c:pt idx="19898">
                  <c:v>19898</c:v>
                </c:pt>
                <c:pt idx="19899">
                  <c:v>19899</c:v>
                </c:pt>
                <c:pt idx="19900">
                  <c:v>19900</c:v>
                </c:pt>
                <c:pt idx="19901">
                  <c:v>19901</c:v>
                </c:pt>
                <c:pt idx="19902">
                  <c:v>19902</c:v>
                </c:pt>
                <c:pt idx="19903">
                  <c:v>19903</c:v>
                </c:pt>
                <c:pt idx="19904">
                  <c:v>19904</c:v>
                </c:pt>
                <c:pt idx="19905">
                  <c:v>19905</c:v>
                </c:pt>
                <c:pt idx="19906">
                  <c:v>19906</c:v>
                </c:pt>
                <c:pt idx="19907">
                  <c:v>19907</c:v>
                </c:pt>
                <c:pt idx="19908">
                  <c:v>19908</c:v>
                </c:pt>
                <c:pt idx="19909">
                  <c:v>19909</c:v>
                </c:pt>
                <c:pt idx="19910">
                  <c:v>19910</c:v>
                </c:pt>
                <c:pt idx="19911">
                  <c:v>19911</c:v>
                </c:pt>
                <c:pt idx="19912">
                  <c:v>19912</c:v>
                </c:pt>
                <c:pt idx="19913">
                  <c:v>19913</c:v>
                </c:pt>
                <c:pt idx="19914">
                  <c:v>19914</c:v>
                </c:pt>
                <c:pt idx="19915">
                  <c:v>19915</c:v>
                </c:pt>
                <c:pt idx="19916">
                  <c:v>19916</c:v>
                </c:pt>
                <c:pt idx="19917">
                  <c:v>19917</c:v>
                </c:pt>
                <c:pt idx="19918">
                  <c:v>19918</c:v>
                </c:pt>
                <c:pt idx="19919">
                  <c:v>19919</c:v>
                </c:pt>
                <c:pt idx="19920">
                  <c:v>19920</c:v>
                </c:pt>
                <c:pt idx="19921">
                  <c:v>19921</c:v>
                </c:pt>
                <c:pt idx="19922">
                  <c:v>19922</c:v>
                </c:pt>
                <c:pt idx="19923">
                  <c:v>19923</c:v>
                </c:pt>
                <c:pt idx="19924">
                  <c:v>19924</c:v>
                </c:pt>
                <c:pt idx="19925">
                  <c:v>19925</c:v>
                </c:pt>
                <c:pt idx="19926">
                  <c:v>19926</c:v>
                </c:pt>
                <c:pt idx="19927">
                  <c:v>19927</c:v>
                </c:pt>
                <c:pt idx="19928">
                  <c:v>19928</c:v>
                </c:pt>
                <c:pt idx="19929">
                  <c:v>19929</c:v>
                </c:pt>
                <c:pt idx="19930">
                  <c:v>19930</c:v>
                </c:pt>
                <c:pt idx="19931">
                  <c:v>19931</c:v>
                </c:pt>
                <c:pt idx="19932">
                  <c:v>19932</c:v>
                </c:pt>
                <c:pt idx="19933">
                  <c:v>19933</c:v>
                </c:pt>
                <c:pt idx="19934">
                  <c:v>19934</c:v>
                </c:pt>
                <c:pt idx="19935">
                  <c:v>19935</c:v>
                </c:pt>
                <c:pt idx="19936">
                  <c:v>19936</c:v>
                </c:pt>
                <c:pt idx="19937">
                  <c:v>19937</c:v>
                </c:pt>
                <c:pt idx="19938">
                  <c:v>19938</c:v>
                </c:pt>
                <c:pt idx="19939">
                  <c:v>19939</c:v>
                </c:pt>
                <c:pt idx="19940">
                  <c:v>19940</c:v>
                </c:pt>
                <c:pt idx="19941">
                  <c:v>19941</c:v>
                </c:pt>
                <c:pt idx="19942">
                  <c:v>19942</c:v>
                </c:pt>
                <c:pt idx="19943">
                  <c:v>19943</c:v>
                </c:pt>
                <c:pt idx="19944">
                  <c:v>19944</c:v>
                </c:pt>
                <c:pt idx="19945">
                  <c:v>19945</c:v>
                </c:pt>
                <c:pt idx="19946">
                  <c:v>19946</c:v>
                </c:pt>
                <c:pt idx="19947">
                  <c:v>19947</c:v>
                </c:pt>
                <c:pt idx="19948">
                  <c:v>19948</c:v>
                </c:pt>
                <c:pt idx="19949">
                  <c:v>19949</c:v>
                </c:pt>
                <c:pt idx="19950">
                  <c:v>19950</c:v>
                </c:pt>
                <c:pt idx="19951">
                  <c:v>19951</c:v>
                </c:pt>
                <c:pt idx="19952">
                  <c:v>19952</c:v>
                </c:pt>
                <c:pt idx="19953">
                  <c:v>19953</c:v>
                </c:pt>
                <c:pt idx="19954">
                  <c:v>19954</c:v>
                </c:pt>
                <c:pt idx="19955">
                  <c:v>19955</c:v>
                </c:pt>
                <c:pt idx="19956">
                  <c:v>19956</c:v>
                </c:pt>
                <c:pt idx="19957">
                  <c:v>19957</c:v>
                </c:pt>
                <c:pt idx="19958">
                  <c:v>19958</c:v>
                </c:pt>
                <c:pt idx="19959">
                  <c:v>19959</c:v>
                </c:pt>
                <c:pt idx="19960">
                  <c:v>19960</c:v>
                </c:pt>
                <c:pt idx="19961">
                  <c:v>19961</c:v>
                </c:pt>
                <c:pt idx="19962">
                  <c:v>19962</c:v>
                </c:pt>
                <c:pt idx="19963">
                  <c:v>19963</c:v>
                </c:pt>
                <c:pt idx="19964">
                  <c:v>19964</c:v>
                </c:pt>
                <c:pt idx="19965">
                  <c:v>19965</c:v>
                </c:pt>
                <c:pt idx="19966">
                  <c:v>19966</c:v>
                </c:pt>
                <c:pt idx="19967">
                  <c:v>19967</c:v>
                </c:pt>
                <c:pt idx="19968">
                  <c:v>19968</c:v>
                </c:pt>
                <c:pt idx="19969">
                  <c:v>19969</c:v>
                </c:pt>
                <c:pt idx="19970">
                  <c:v>19970</c:v>
                </c:pt>
                <c:pt idx="19971">
                  <c:v>19971</c:v>
                </c:pt>
                <c:pt idx="19972">
                  <c:v>19972</c:v>
                </c:pt>
                <c:pt idx="19973">
                  <c:v>19973</c:v>
                </c:pt>
                <c:pt idx="19974">
                  <c:v>19974</c:v>
                </c:pt>
                <c:pt idx="19975">
                  <c:v>19975</c:v>
                </c:pt>
                <c:pt idx="19976">
                  <c:v>19976</c:v>
                </c:pt>
                <c:pt idx="19977">
                  <c:v>19977</c:v>
                </c:pt>
                <c:pt idx="19978">
                  <c:v>19978</c:v>
                </c:pt>
                <c:pt idx="19979">
                  <c:v>19979</c:v>
                </c:pt>
                <c:pt idx="19980">
                  <c:v>19980</c:v>
                </c:pt>
                <c:pt idx="19981">
                  <c:v>19981</c:v>
                </c:pt>
                <c:pt idx="19982">
                  <c:v>19982</c:v>
                </c:pt>
                <c:pt idx="19983">
                  <c:v>19983</c:v>
                </c:pt>
                <c:pt idx="19984">
                  <c:v>19984</c:v>
                </c:pt>
                <c:pt idx="19985">
                  <c:v>19985</c:v>
                </c:pt>
                <c:pt idx="19986">
                  <c:v>19986</c:v>
                </c:pt>
                <c:pt idx="19987">
                  <c:v>19987</c:v>
                </c:pt>
                <c:pt idx="19988">
                  <c:v>19988</c:v>
                </c:pt>
                <c:pt idx="19989">
                  <c:v>19989</c:v>
                </c:pt>
                <c:pt idx="19990">
                  <c:v>19990</c:v>
                </c:pt>
                <c:pt idx="19991">
                  <c:v>19991</c:v>
                </c:pt>
                <c:pt idx="19992">
                  <c:v>19992</c:v>
                </c:pt>
                <c:pt idx="19993">
                  <c:v>19993</c:v>
                </c:pt>
                <c:pt idx="19994">
                  <c:v>19994</c:v>
                </c:pt>
                <c:pt idx="19995">
                  <c:v>19995</c:v>
                </c:pt>
                <c:pt idx="19996">
                  <c:v>19996</c:v>
                </c:pt>
                <c:pt idx="19997">
                  <c:v>19997</c:v>
                </c:pt>
                <c:pt idx="19998">
                  <c:v>19998</c:v>
                </c:pt>
                <c:pt idx="19999">
                  <c:v>19999</c:v>
                </c:pt>
                <c:pt idx="20000">
                  <c:v>20000</c:v>
                </c:pt>
                <c:pt idx="20001">
                  <c:v>20001</c:v>
                </c:pt>
                <c:pt idx="20002">
                  <c:v>20002</c:v>
                </c:pt>
                <c:pt idx="20003">
                  <c:v>20003</c:v>
                </c:pt>
                <c:pt idx="20004">
                  <c:v>20004</c:v>
                </c:pt>
                <c:pt idx="20005">
                  <c:v>20005</c:v>
                </c:pt>
                <c:pt idx="20006">
                  <c:v>20006</c:v>
                </c:pt>
                <c:pt idx="20007">
                  <c:v>20007</c:v>
                </c:pt>
                <c:pt idx="20008">
                  <c:v>20008</c:v>
                </c:pt>
                <c:pt idx="20009">
                  <c:v>20009</c:v>
                </c:pt>
                <c:pt idx="20010">
                  <c:v>20010</c:v>
                </c:pt>
                <c:pt idx="20011">
                  <c:v>20011</c:v>
                </c:pt>
                <c:pt idx="20012">
                  <c:v>20012</c:v>
                </c:pt>
                <c:pt idx="20013">
                  <c:v>20013</c:v>
                </c:pt>
                <c:pt idx="20014">
                  <c:v>20014</c:v>
                </c:pt>
                <c:pt idx="20015">
                  <c:v>20015</c:v>
                </c:pt>
                <c:pt idx="20016">
                  <c:v>20016</c:v>
                </c:pt>
                <c:pt idx="20017">
                  <c:v>20017</c:v>
                </c:pt>
                <c:pt idx="20018">
                  <c:v>20018</c:v>
                </c:pt>
                <c:pt idx="20019">
                  <c:v>20019</c:v>
                </c:pt>
                <c:pt idx="20020">
                  <c:v>20020</c:v>
                </c:pt>
                <c:pt idx="20021">
                  <c:v>20021</c:v>
                </c:pt>
                <c:pt idx="20022">
                  <c:v>20022</c:v>
                </c:pt>
                <c:pt idx="20023">
                  <c:v>20023</c:v>
                </c:pt>
                <c:pt idx="20024">
                  <c:v>20024</c:v>
                </c:pt>
                <c:pt idx="20025">
                  <c:v>20025</c:v>
                </c:pt>
                <c:pt idx="20026">
                  <c:v>20026</c:v>
                </c:pt>
                <c:pt idx="20027">
                  <c:v>20027</c:v>
                </c:pt>
                <c:pt idx="20028">
                  <c:v>20028</c:v>
                </c:pt>
                <c:pt idx="20029">
                  <c:v>20029</c:v>
                </c:pt>
                <c:pt idx="20030">
                  <c:v>20030</c:v>
                </c:pt>
                <c:pt idx="20031">
                  <c:v>20031</c:v>
                </c:pt>
                <c:pt idx="20032">
                  <c:v>20032</c:v>
                </c:pt>
                <c:pt idx="20033">
                  <c:v>20033</c:v>
                </c:pt>
                <c:pt idx="20034">
                  <c:v>20034</c:v>
                </c:pt>
                <c:pt idx="20035">
                  <c:v>20035</c:v>
                </c:pt>
                <c:pt idx="20036">
                  <c:v>20036</c:v>
                </c:pt>
                <c:pt idx="20037">
                  <c:v>20037</c:v>
                </c:pt>
                <c:pt idx="20038">
                  <c:v>20038</c:v>
                </c:pt>
                <c:pt idx="20039">
                  <c:v>20039</c:v>
                </c:pt>
                <c:pt idx="20040">
                  <c:v>20040</c:v>
                </c:pt>
                <c:pt idx="20041">
                  <c:v>20041</c:v>
                </c:pt>
                <c:pt idx="20042">
                  <c:v>20042</c:v>
                </c:pt>
                <c:pt idx="20043">
                  <c:v>20043</c:v>
                </c:pt>
                <c:pt idx="20044">
                  <c:v>20044</c:v>
                </c:pt>
                <c:pt idx="20045">
                  <c:v>20045</c:v>
                </c:pt>
                <c:pt idx="20046">
                  <c:v>20046</c:v>
                </c:pt>
                <c:pt idx="20047">
                  <c:v>20047</c:v>
                </c:pt>
                <c:pt idx="20048">
                  <c:v>20048</c:v>
                </c:pt>
                <c:pt idx="20049">
                  <c:v>20049</c:v>
                </c:pt>
                <c:pt idx="20050">
                  <c:v>20050</c:v>
                </c:pt>
                <c:pt idx="20051">
                  <c:v>20051</c:v>
                </c:pt>
                <c:pt idx="20052">
                  <c:v>20052</c:v>
                </c:pt>
                <c:pt idx="20053">
                  <c:v>20053</c:v>
                </c:pt>
                <c:pt idx="20054">
                  <c:v>20054</c:v>
                </c:pt>
                <c:pt idx="20055">
                  <c:v>20055</c:v>
                </c:pt>
                <c:pt idx="20056">
                  <c:v>20056</c:v>
                </c:pt>
                <c:pt idx="20057">
                  <c:v>20057</c:v>
                </c:pt>
                <c:pt idx="20058">
                  <c:v>20058</c:v>
                </c:pt>
                <c:pt idx="20059">
                  <c:v>20059</c:v>
                </c:pt>
                <c:pt idx="20060">
                  <c:v>20060</c:v>
                </c:pt>
                <c:pt idx="20061">
                  <c:v>20061</c:v>
                </c:pt>
                <c:pt idx="20062">
                  <c:v>20062</c:v>
                </c:pt>
                <c:pt idx="20063">
                  <c:v>20063</c:v>
                </c:pt>
                <c:pt idx="20064">
                  <c:v>20064</c:v>
                </c:pt>
                <c:pt idx="20065">
                  <c:v>20065</c:v>
                </c:pt>
                <c:pt idx="20066">
                  <c:v>20066</c:v>
                </c:pt>
                <c:pt idx="20067">
                  <c:v>20067</c:v>
                </c:pt>
                <c:pt idx="20068">
                  <c:v>20068</c:v>
                </c:pt>
                <c:pt idx="20069">
                  <c:v>20069</c:v>
                </c:pt>
                <c:pt idx="20070">
                  <c:v>20070</c:v>
                </c:pt>
                <c:pt idx="20071">
                  <c:v>20071</c:v>
                </c:pt>
                <c:pt idx="20072">
                  <c:v>20072</c:v>
                </c:pt>
                <c:pt idx="20073">
                  <c:v>20073</c:v>
                </c:pt>
                <c:pt idx="20074">
                  <c:v>20074</c:v>
                </c:pt>
                <c:pt idx="20075">
                  <c:v>20075</c:v>
                </c:pt>
                <c:pt idx="20076">
                  <c:v>20076</c:v>
                </c:pt>
                <c:pt idx="20077">
                  <c:v>20077</c:v>
                </c:pt>
                <c:pt idx="20078">
                  <c:v>20078</c:v>
                </c:pt>
                <c:pt idx="20079">
                  <c:v>20079</c:v>
                </c:pt>
                <c:pt idx="20080">
                  <c:v>20080</c:v>
                </c:pt>
                <c:pt idx="20081">
                  <c:v>20081</c:v>
                </c:pt>
                <c:pt idx="20082">
                  <c:v>20082</c:v>
                </c:pt>
                <c:pt idx="20083">
                  <c:v>20083</c:v>
                </c:pt>
                <c:pt idx="20084">
                  <c:v>20084</c:v>
                </c:pt>
                <c:pt idx="20085">
                  <c:v>20085</c:v>
                </c:pt>
                <c:pt idx="20086">
                  <c:v>20086</c:v>
                </c:pt>
                <c:pt idx="20087">
                  <c:v>20087</c:v>
                </c:pt>
                <c:pt idx="20088">
                  <c:v>20088</c:v>
                </c:pt>
                <c:pt idx="20089">
                  <c:v>20089</c:v>
                </c:pt>
                <c:pt idx="20090">
                  <c:v>20090</c:v>
                </c:pt>
                <c:pt idx="20091">
                  <c:v>20091</c:v>
                </c:pt>
                <c:pt idx="20092">
                  <c:v>20092</c:v>
                </c:pt>
                <c:pt idx="20093">
                  <c:v>20093</c:v>
                </c:pt>
                <c:pt idx="20094">
                  <c:v>20094</c:v>
                </c:pt>
                <c:pt idx="20095">
                  <c:v>20095</c:v>
                </c:pt>
                <c:pt idx="20096">
                  <c:v>20096</c:v>
                </c:pt>
                <c:pt idx="20097">
                  <c:v>20097</c:v>
                </c:pt>
                <c:pt idx="20098">
                  <c:v>20098</c:v>
                </c:pt>
                <c:pt idx="20099">
                  <c:v>20099</c:v>
                </c:pt>
                <c:pt idx="20100">
                  <c:v>20100</c:v>
                </c:pt>
                <c:pt idx="20101">
                  <c:v>20101</c:v>
                </c:pt>
                <c:pt idx="20102">
                  <c:v>20102</c:v>
                </c:pt>
                <c:pt idx="20103">
                  <c:v>20103</c:v>
                </c:pt>
                <c:pt idx="20104">
                  <c:v>20104</c:v>
                </c:pt>
                <c:pt idx="20105">
                  <c:v>20105</c:v>
                </c:pt>
                <c:pt idx="20106">
                  <c:v>20106</c:v>
                </c:pt>
                <c:pt idx="20107">
                  <c:v>20107</c:v>
                </c:pt>
                <c:pt idx="20108">
                  <c:v>20108</c:v>
                </c:pt>
                <c:pt idx="20109">
                  <c:v>20109</c:v>
                </c:pt>
                <c:pt idx="20110">
                  <c:v>20110</c:v>
                </c:pt>
                <c:pt idx="20111">
                  <c:v>20111</c:v>
                </c:pt>
                <c:pt idx="20112">
                  <c:v>20112</c:v>
                </c:pt>
                <c:pt idx="20113">
                  <c:v>20113</c:v>
                </c:pt>
                <c:pt idx="20114">
                  <c:v>20114</c:v>
                </c:pt>
                <c:pt idx="20115">
                  <c:v>20115</c:v>
                </c:pt>
                <c:pt idx="20116">
                  <c:v>20116</c:v>
                </c:pt>
                <c:pt idx="20117">
                  <c:v>20117</c:v>
                </c:pt>
                <c:pt idx="20118">
                  <c:v>20118</c:v>
                </c:pt>
                <c:pt idx="20119">
                  <c:v>20119</c:v>
                </c:pt>
                <c:pt idx="20120">
                  <c:v>20120</c:v>
                </c:pt>
                <c:pt idx="20121">
                  <c:v>20121</c:v>
                </c:pt>
                <c:pt idx="20122">
                  <c:v>20122</c:v>
                </c:pt>
                <c:pt idx="20123">
                  <c:v>20123</c:v>
                </c:pt>
                <c:pt idx="20124">
                  <c:v>20124</c:v>
                </c:pt>
                <c:pt idx="20125">
                  <c:v>20125</c:v>
                </c:pt>
                <c:pt idx="20126">
                  <c:v>20126</c:v>
                </c:pt>
                <c:pt idx="20127">
                  <c:v>20127</c:v>
                </c:pt>
                <c:pt idx="20128">
                  <c:v>20128</c:v>
                </c:pt>
                <c:pt idx="20129">
                  <c:v>20129</c:v>
                </c:pt>
                <c:pt idx="20130">
                  <c:v>20130</c:v>
                </c:pt>
                <c:pt idx="20131">
                  <c:v>20131</c:v>
                </c:pt>
                <c:pt idx="20132">
                  <c:v>20132</c:v>
                </c:pt>
                <c:pt idx="20133">
                  <c:v>20133</c:v>
                </c:pt>
                <c:pt idx="20134">
                  <c:v>20134</c:v>
                </c:pt>
                <c:pt idx="20135">
                  <c:v>20135</c:v>
                </c:pt>
                <c:pt idx="20136">
                  <c:v>20136</c:v>
                </c:pt>
                <c:pt idx="20137">
                  <c:v>20137</c:v>
                </c:pt>
                <c:pt idx="20138">
                  <c:v>20138</c:v>
                </c:pt>
                <c:pt idx="20139">
                  <c:v>20139</c:v>
                </c:pt>
                <c:pt idx="20140">
                  <c:v>20140</c:v>
                </c:pt>
                <c:pt idx="20141">
                  <c:v>20141</c:v>
                </c:pt>
                <c:pt idx="20142">
                  <c:v>20142</c:v>
                </c:pt>
                <c:pt idx="20143">
                  <c:v>20143</c:v>
                </c:pt>
                <c:pt idx="20144">
                  <c:v>20144</c:v>
                </c:pt>
                <c:pt idx="20145">
                  <c:v>20145</c:v>
                </c:pt>
                <c:pt idx="20146">
                  <c:v>20146</c:v>
                </c:pt>
                <c:pt idx="20147">
                  <c:v>20147</c:v>
                </c:pt>
                <c:pt idx="20148">
                  <c:v>20148</c:v>
                </c:pt>
                <c:pt idx="20149">
                  <c:v>20149</c:v>
                </c:pt>
                <c:pt idx="20150">
                  <c:v>20150</c:v>
                </c:pt>
                <c:pt idx="20151">
                  <c:v>20151</c:v>
                </c:pt>
                <c:pt idx="20152">
                  <c:v>20152</c:v>
                </c:pt>
                <c:pt idx="20153">
                  <c:v>20153</c:v>
                </c:pt>
                <c:pt idx="20154">
                  <c:v>20154</c:v>
                </c:pt>
                <c:pt idx="20155">
                  <c:v>20155</c:v>
                </c:pt>
                <c:pt idx="20156">
                  <c:v>20156</c:v>
                </c:pt>
                <c:pt idx="20157">
                  <c:v>20157</c:v>
                </c:pt>
                <c:pt idx="20158">
                  <c:v>20158</c:v>
                </c:pt>
                <c:pt idx="20159">
                  <c:v>20159</c:v>
                </c:pt>
                <c:pt idx="20160">
                  <c:v>20160</c:v>
                </c:pt>
                <c:pt idx="20161">
                  <c:v>20161</c:v>
                </c:pt>
                <c:pt idx="20162">
                  <c:v>20162</c:v>
                </c:pt>
                <c:pt idx="20163">
                  <c:v>20163</c:v>
                </c:pt>
                <c:pt idx="20164">
                  <c:v>20164</c:v>
                </c:pt>
                <c:pt idx="20165">
                  <c:v>20165</c:v>
                </c:pt>
                <c:pt idx="20166">
                  <c:v>20166</c:v>
                </c:pt>
                <c:pt idx="20167">
                  <c:v>20167</c:v>
                </c:pt>
                <c:pt idx="20168">
                  <c:v>20168</c:v>
                </c:pt>
                <c:pt idx="20169">
                  <c:v>20169</c:v>
                </c:pt>
                <c:pt idx="20170">
                  <c:v>20170</c:v>
                </c:pt>
                <c:pt idx="20171">
                  <c:v>20171</c:v>
                </c:pt>
                <c:pt idx="20172">
                  <c:v>20172</c:v>
                </c:pt>
                <c:pt idx="20173">
                  <c:v>20173</c:v>
                </c:pt>
                <c:pt idx="20174">
                  <c:v>20174</c:v>
                </c:pt>
                <c:pt idx="20175">
                  <c:v>20175</c:v>
                </c:pt>
                <c:pt idx="20176">
                  <c:v>20176</c:v>
                </c:pt>
                <c:pt idx="20177">
                  <c:v>20177</c:v>
                </c:pt>
                <c:pt idx="20178">
                  <c:v>20178</c:v>
                </c:pt>
                <c:pt idx="20179">
                  <c:v>20179</c:v>
                </c:pt>
                <c:pt idx="20180">
                  <c:v>20180</c:v>
                </c:pt>
                <c:pt idx="20181">
                  <c:v>20181</c:v>
                </c:pt>
                <c:pt idx="20182">
                  <c:v>20182</c:v>
                </c:pt>
                <c:pt idx="20183">
                  <c:v>20183</c:v>
                </c:pt>
                <c:pt idx="20184">
                  <c:v>20184</c:v>
                </c:pt>
                <c:pt idx="20185">
                  <c:v>20185</c:v>
                </c:pt>
                <c:pt idx="20186">
                  <c:v>20186</c:v>
                </c:pt>
                <c:pt idx="20187">
                  <c:v>20187</c:v>
                </c:pt>
                <c:pt idx="20188">
                  <c:v>20188</c:v>
                </c:pt>
                <c:pt idx="20189">
                  <c:v>20189</c:v>
                </c:pt>
                <c:pt idx="20190">
                  <c:v>20190</c:v>
                </c:pt>
                <c:pt idx="20191">
                  <c:v>20191</c:v>
                </c:pt>
                <c:pt idx="20192">
                  <c:v>20192</c:v>
                </c:pt>
                <c:pt idx="20193">
                  <c:v>20193</c:v>
                </c:pt>
                <c:pt idx="20194">
                  <c:v>20194</c:v>
                </c:pt>
                <c:pt idx="20195">
                  <c:v>20195</c:v>
                </c:pt>
                <c:pt idx="20196">
                  <c:v>20196</c:v>
                </c:pt>
                <c:pt idx="20197">
                  <c:v>20197</c:v>
                </c:pt>
                <c:pt idx="20198">
                  <c:v>20198</c:v>
                </c:pt>
                <c:pt idx="20199">
                  <c:v>20199</c:v>
                </c:pt>
                <c:pt idx="20200">
                  <c:v>20200</c:v>
                </c:pt>
                <c:pt idx="20201">
                  <c:v>20201</c:v>
                </c:pt>
                <c:pt idx="20202">
                  <c:v>20202</c:v>
                </c:pt>
                <c:pt idx="20203">
                  <c:v>20203</c:v>
                </c:pt>
                <c:pt idx="20204">
                  <c:v>20204</c:v>
                </c:pt>
                <c:pt idx="20205">
                  <c:v>20205</c:v>
                </c:pt>
                <c:pt idx="20206">
                  <c:v>20206</c:v>
                </c:pt>
                <c:pt idx="20207">
                  <c:v>20207</c:v>
                </c:pt>
                <c:pt idx="20208">
                  <c:v>20208</c:v>
                </c:pt>
                <c:pt idx="20209">
                  <c:v>20209</c:v>
                </c:pt>
                <c:pt idx="20210">
                  <c:v>20210</c:v>
                </c:pt>
                <c:pt idx="20211">
                  <c:v>20211</c:v>
                </c:pt>
                <c:pt idx="20212">
                  <c:v>20212</c:v>
                </c:pt>
                <c:pt idx="20213">
                  <c:v>20213</c:v>
                </c:pt>
                <c:pt idx="20214">
                  <c:v>20214</c:v>
                </c:pt>
                <c:pt idx="20215">
                  <c:v>20215</c:v>
                </c:pt>
                <c:pt idx="20216">
                  <c:v>20216</c:v>
                </c:pt>
                <c:pt idx="20217">
                  <c:v>20217</c:v>
                </c:pt>
                <c:pt idx="20218">
                  <c:v>20218</c:v>
                </c:pt>
                <c:pt idx="20219">
                  <c:v>20219</c:v>
                </c:pt>
                <c:pt idx="20220">
                  <c:v>20220</c:v>
                </c:pt>
                <c:pt idx="20221">
                  <c:v>20221</c:v>
                </c:pt>
                <c:pt idx="20222">
                  <c:v>20222</c:v>
                </c:pt>
                <c:pt idx="20223">
                  <c:v>20223</c:v>
                </c:pt>
                <c:pt idx="20224">
                  <c:v>20224</c:v>
                </c:pt>
                <c:pt idx="20225">
                  <c:v>20225</c:v>
                </c:pt>
                <c:pt idx="20226">
                  <c:v>20226</c:v>
                </c:pt>
                <c:pt idx="20227">
                  <c:v>20227</c:v>
                </c:pt>
                <c:pt idx="20228">
                  <c:v>20228</c:v>
                </c:pt>
                <c:pt idx="20229">
                  <c:v>20229</c:v>
                </c:pt>
                <c:pt idx="20230">
                  <c:v>20230</c:v>
                </c:pt>
                <c:pt idx="20231">
                  <c:v>20231</c:v>
                </c:pt>
                <c:pt idx="20232">
                  <c:v>20232</c:v>
                </c:pt>
                <c:pt idx="20233">
                  <c:v>20233</c:v>
                </c:pt>
                <c:pt idx="20234">
                  <c:v>20234</c:v>
                </c:pt>
                <c:pt idx="20235">
                  <c:v>20235</c:v>
                </c:pt>
                <c:pt idx="20236">
                  <c:v>20236</c:v>
                </c:pt>
                <c:pt idx="20237">
                  <c:v>20237</c:v>
                </c:pt>
                <c:pt idx="20238">
                  <c:v>20238</c:v>
                </c:pt>
                <c:pt idx="20239">
                  <c:v>20239</c:v>
                </c:pt>
                <c:pt idx="20240">
                  <c:v>20240</c:v>
                </c:pt>
                <c:pt idx="20241">
                  <c:v>20241</c:v>
                </c:pt>
                <c:pt idx="20242">
                  <c:v>20242</c:v>
                </c:pt>
                <c:pt idx="20243">
                  <c:v>20243</c:v>
                </c:pt>
                <c:pt idx="20244">
                  <c:v>20244</c:v>
                </c:pt>
                <c:pt idx="20245">
                  <c:v>20245</c:v>
                </c:pt>
                <c:pt idx="20246">
                  <c:v>20246</c:v>
                </c:pt>
                <c:pt idx="20247">
                  <c:v>20247</c:v>
                </c:pt>
                <c:pt idx="20248">
                  <c:v>20248</c:v>
                </c:pt>
                <c:pt idx="20249">
                  <c:v>20249</c:v>
                </c:pt>
                <c:pt idx="20250">
                  <c:v>20250</c:v>
                </c:pt>
                <c:pt idx="20251">
                  <c:v>20251</c:v>
                </c:pt>
                <c:pt idx="20252">
                  <c:v>20252</c:v>
                </c:pt>
                <c:pt idx="20253">
                  <c:v>20253</c:v>
                </c:pt>
                <c:pt idx="20254">
                  <c:v>20254</c:v>
                </c:pt>
                <c:pt idx="20255">
                  <c:v>20255</c:v>
                </c:pt>
                <c:pt idx="20256">
                  <c:v>20256</c:v>
                </c:pt>
                <c:pt idx="20257">
                  <c:v>20257</c:v>
                </c:pt>
                <c:pt idx="20258">
                  <c:v>20258</c:v>
                </c:pt>
                <c:pt idx="20259">
                  <c:v>20259</c:v>
                </c:pt>
                <c:pt idx="20260">
                  <c:v>20260</c:v>
                </c:pt>
                <c:pt idx="20261">
                  <c:v>20261</c:v>
                </c:pt>
                <c:pt idx="20262">
                  <c:v>20262</c:v>
                </c:pt>
                <c:pt idx="20263">
                  <c:v>20263</c:v>
                </c:pt>
                <c:pt idx="20264">
                  <c:v>20264</c:v>
                </c:pt>
                <c:pt idx="20265">
                  <c:v>20265</c:v>
                </c:pt>
                <c:pt idx="20266">
                  <c:v>20266</c:v>
                </c:pt>
                <c:pt idx="20267">
                  <c:v>20267</c:v>
                </c:pt>
                <c:pt idx="20268">
                  <c:v>20268</c:v>
                </c:pt>
                <c:pt idx="20269">
                  <c:v>20269</c:v>
                </c:pt>
                <c:pt idx="20270">
                  <c:v>20270</c:v>
                </c:pt>
                <c:pt idx="20271">
                  <c:v>20271</c:v>
                </c:pt>
                <c:pt idx="20272">
                  <c:v>20272</c:v>
                </c:pt>
                <c:pt idx="20273">
                  <c:v>20273</c:v>
                </c:pt>
                <c:pt idx="20274">
                  <c:v>20274</c:v>
                </c:pt>
                <c:pt idx="20275">
                  <c:v>20275</c:v>
                </c:pt>
                <c:pt idx="20276">
                  <c:v>20276</c:v>
                </c:pt>
                <c:pt idx="20277">
                  <c:v>20277</c:v>
                </c:pt>
                <c:pt idx="20278">
                  <c:v>20278</c:v>
                </c:pt>
                <c:pt idx="20279">
                  <c:v>20279</c:v>
                </c:pt>
                <c:pt idx="20280">
                  <c:v>20280</c:v>
                </c:pt>
                <c:pt idx="20281">
                  <c:v>20281</c:v>
                </c:pt>
                <c:pt idx="20282">
                  <c:v>20282</c:v>
                </c:pt>
                <c:pt idx="20283">
                  <c:v>20283</c:v>
                </c:pt>
                <c:pt idx="20284">
                  <c:v>20284</c:v>
                </c:pt>
                <c:pt idx="20285">
                  <c:v>20285</c:v>
                </c:pt>
                <c:pt idx="20286">
                  <c:v>20286</c:v>
                </c:pt>
                <c:pt idx="20287">
                  <c:v>20287</c:v>
                </c:pt>
                <c:pt idx="20288">
                  <c:v>20288</c:v>
                </c:pt>
                <c:pt idx="20289">
                  <c:v>20289</c:v>
                </c:pt>
                <c:pt idx="20290">
                  <c:v>20290</c:v>
                </c:pt>
                <c:pt idx="20291">
                  <c:v>20291</c:v>
                </c:pt>
                <c:pt idx="20292">
                  <c:v>20292</c:v>
                </c:pt>
                <c:pt idx="20293">
                  <c:v>20293</c:v>
                </c:pt>
                <c:pt idx="20294">
                  <c:v>20294</c:v>
                </c:pt>
                <c:pt idx="20295">
                  <c:v>20295</c:v>
                </c:pt>
                <c:pt idx="20296">
                  <c:v>20296</c:v>
                </c:pt>
                <c:pt idx="20297">
                  <c:v>20297</c:v>
                </c:pt>
                <c:pt idx="20298">
                  <c:v>20298</c:v>
                </c:pt>
                <c:pt idx="20299">
                  <c:v>20299</c:v>
                </c:pt>
                <c:pt idx="20300">
                  <c:v>20300</c:v>
                </c:pt>
                <c:pt idx="20301">
                  <c:v>20301</c:v>
                </c:pt>
                <c:pt idx="20302">
                  <c:v>20302</c:v>
                </c:pt>
                <c:pt idx="20303">
                  <c:v>20303</c:v>
                </c:pt>
                <c:pt idx="20304">
                  <c:v>20304</c:v>
                </c:pt>
                <c:pt idx="20305">
                  <c:v>20305</c:v>
                </c:pt>
                <c:pt idx="20306">
                  <c:v>20306</c:v>
                </c:pt>
                <c:pt idx="20307">
                  <c:v>20307</c:v>
                </c:pt>
                <c:pt idx="20308">
                  <c:v>20308</c:v>
                </c:pt>
                <c:pt idx="20309">
                  <c:v>20309</c:v>
                </c:pt>
                <c:pt idx="20310">
                  <c:v>20310</c:v>
                </c:pt>
                <c:pt idx="20311">
                  <c:v>20311</c:v>
                </c:pt>
                <c:pt idx="20312">
                  <c:v>20312</c:v>
                </c:pt>
                <c:pt idx="20313">
                  <c:v>20313</c:v>
                </c:pt>
                <c:pt idx="20314">
                  <c:v>20314</c:v>
                </c:pt>
                <c:pt idx="20315">
                  <c:v>20315</c:v>
                </c:pt>
                <c:pt idx="20316">
                  <c:v>20316</c:v>
                </c:pt>
                <c:pt idx="20317">
                  <c:v>20317</c:v>
                </c:pt>
                <c:pt idx="20318">
                  <c:v>20318</c:v>
                </c:pt>
                <c:pt idx="20319">
                  <c:v>20319</c:v>
                </c:pt>
                <c:pt idx="20320">
                  <c:v>20320</c:v>
                </c:pt>
                <c:pt idx="20321">
                  <c:v>20321</c:v>
                </c:pt>
                <c:pt idx="20322">
                  <c:v>20322</c:v>
                </c:pt>
                <c:pt idx="20323">
                  <c:v>20323</c:v>
                </c:pt>
                <c:pt idx="20324">
                  <c:v>20324</c:v>
                </c:pt>
                <c:pt idx="20325">
                  <c:v>20325</c:v>
                </c:pt>
                <c:pt idx="20326">
                  <c:v>20326</c:v>
                </c:pt>
                <c:pt idx="20327">
                  <c:v>20327</c:v>
                </c:pt>
                <c:pt idx="20328">
                  <c:v>20328</c:v>
                </c:pt>
                <c:pt idx="20329">
                  <c:v>20329</c:v>
                </c:pt>
                <c:pt idx="20330">
                  <c:v>20330</c:v>
                </c:pt>
                <c:pt idx="20331">
                  <c:v>20331</c:v>
                </c:pt>
                <c:pt idx="20332">
                  <c:v>20332</c:v>
                </c:pt>
                <c:pt idx="20333">
                  <c:v>20333</c:v>
                </c:pt>
                <c:pt idx="20334">
                  <c:v>20334</c:v>
                </c:pt>
                <c:pt idx="20335">
                  <c:v>20335</c:v>
                </c:pt>
                <c:pt idx="20336">
                  <c:v>20336</c:v>
                </c:pt>
                <c:pt idx="20337">
                  <c:v>20337</c:v>
                </c:pt>
                <c:pt idx="20338">
                  <c:v>20338</c:v>
                </c:pt>
                <c:pt idx="20339">
                  <c:v>20339</c:v>
                </c:pt>
                <c:pt idx="20340">
                  <c:v>20340</c:v>
                </c:pt>
                <c:pt idx="20341">
                  <c:v>20341</c:v>
                </c:pt>
                <c:pt idx="20342">
                  <c:v>20342</c:v>
                </c:pt>
                <c:pt idx="20343">
                  <c:v>20343</c:v>
                </c:pt>
                <c:pt idx="20344">
                  <c:v>20344</c:v>
                </c:pt>
                <c:pt idx="20345">
                  <c:v>20345</c:v>
                </c:pt>
                <c:pt idx="20346">
                  <c:v>20346</c:v>
                </c:pt>
                <c:pt idx="20347">
                  <c:v>20347</c:v>
                </c:pt>
                <c:pt idx="20348">
                  <c:v>20348</c:v>
                </c:pt>
                <c:pt idx="20349">
                  <c:v>20349</c:v>
                </c:pt>
                <c:pt idx="20350">
                  <c:v>20350</c:v>
                </c:pt>
                <c:pt idx="20351">
                  <c:v>20351</c:v>
                </c:pt>
                <c:pt idx="20352">
                  <c:v>20352</c:v>
                </c:pt>
                <c:pt idx="20353">
                  <c:v>20353</c:v>
                </c:pt>
                <c:pt idx="20354">
                  <c:v>20354</c:v>
                </c:pt>
                <c:pt idx="20355">
                  <c:v>20355</c:v>
                </c:pt>
                <c:pt idx="20356">
                  <c:v>20356</c:v>
                </c:pt>
                <c:pt idx="20357">
                  <c:v>20357</c:v>
                </c:pt>
                <c:pt idx="20358">
                  <c:v>20358</c:v>
                </c:pt>
                <c:pt idx="20359">
                  <c:v>20359</c:v>
                </c:pt>
                <c:pt idx="20360">
                  <c:v>20360</c:v>
                </c:pt>
                <c:pt idx="20361">
                  <c:v>20361</c:v>
                </c:pt>
                <c:pt idx="20362">
                  <c:v>20362</c:v>
                </c:pt>
                <c:pt idx="20363">
                  <c:v>20363</c:v>
                </c:pt>
                <c:pt idx="20364">
                  <c:v>20364</c:v>
                </c:pt>
                <c:pt idx="20365">
                  <c:v>20365</c:v>
                </c:pt>
                <c:pt idx="20366">
                  <c:v>20366</c:v>
                </c:pt>
                <c:pt idx="20367">
                  <c:v>20367</c:v>
                </c:pt>
                <c:pt idx="20368">
                  <c:v>20368</c:v>
                </c:pt>
                <c:pt idx="20369">
                  <c:v>20369</c:v>
                </c:pt>
                <c:pt idx="20370">
                  <c:v>20370</c:v>
                </c:pt>
                <c:pt idx="20371">
                  <c:v>20371</c:v>
                </c:pt>
                <c:pt idx="20372">
                  <c:v>20372</c:v>
                </c:pt>
                <c:pt idx="20373">
                  <c:v>20373</c:v>
                </c:pt>
                <c:pt idx="20374">
                  <c:v>20374</c:v>
                </c:pt>
                <c:pt idx="20375">
                  <c:v>20375</c:v>
                </c:pt>
                <c:pt idx="20376">
                  <c:v>20376</c:v>
                </c:pt>
                <c:pt idx="20377">
                  <c:v>20377</c:v>
                </c:pt>
                <c:pt idx="20378">
                  <c:v>20378</c:v>
                </c:pt>
                <c:pt idx="20379">
                  <c:v>20379</c:v>
                </c:pt>
                <c:pt idx="20380">
                  <c:v>20380</c:v>
                </c:pt>
                <c:pt idx="20381">
                  <c:v>20381</c:v>
                </c:pt>
                <c:pt idx="20382">
                  <c:v>20382</c:v>
                </c:pt>
                <c:pt idx="20383">
                  <c:v>20383</c:v>
                </c:pt>
                <c:pt idx="20384">
                  <c:v>20384</c:v>
                </c:pt>
                <c:pt idx="20385">
                  <c:v>20385</c:v>
                </c:pt>
                <c:pt idx="20386">
                  <c:v>20386</c:v>
                </c:pt>
                <c:pt idx="20387">
                  <c:v>20387</c:v>
                </c:pt>
                <c:pt idx="20388">
                  <c:v>20388</c:v>
                </c:pt>
                <c:pt idx="20389">
                  <c:v>20389</c:v>
                </c:pt>
                <c:pt idx="20390">
                  <c:v>20390</c:v>
                </c:pt>
                <c:pt idx="20391">
                  <c:v>20391</c:v>
                </c:pt>
                <c:pt idx="20392">
                  <c:v>20392</c:v>
                </c:pt>
                <c:pt idx="20393">
                  <c:v>20393</c:v>
                </c:pt>
                <c:pt idx="20394">
                  <c:v>20394</c:v>
                </c:pt>
                <c:pt idx="20395">
                  <c:v>20395</c:v>
                </c:pt>
                <c:pt idx="20396">
                  <c:v>20396</c:v>
                </c:pt>
                <c:pt idx="20397">
                  <c:v>20397</c:v>
                </c:pt>
                <c:pt idx="20398">
                  <c:v>20398</c:v>
                </c:pt>
                <c:pt idx="20399">
                  <c:v>20399</c:v>
                </c:pt>
                <c:pt idx="20400">
                  <c:v>20400</c:v>
                </c:pt>
                <c:pt idx="20401">
                  <c:v>20401</c:v>
                </c:pt>
                <c:pt idx="20402">
                  <c:v>20402</c:v>
                </c:pt>
                <c:pt idx="20403">
                  <c:v>20403</c:v>
                </c:pt>
                <c:pt idx="20404">
                  <c:v>20404</c:v>
                </c:pt>
                <c:pt idx="20405">
                  <c:v>20405</c:v>
                </c:pt>
                <c:pt idx="20406">
                  <c:v>20406</c:v>
                </c:pt>
                <c:pt idx="20407">
                  <c:v>20407</c:v>
                </c:pt>
                <c:pt idx="20408">
                  <c:v>20408</c:v>
                </c:pt>
                <c:pt idx="20409">
                  <c:v>20409</c:v>
                </c:pt>
                <c:pt idx="20410">
                  <c:v>20410</c:v>
                </c:pt>
                <c:pt idx="20411">
                  <c:v>20411</c:v>
                </c:pt>
                <c:pt idx="20412">
                  <c:v>20412</c:v>
                </c:pt>
                <c:pt idx="20413">
                  <c:v>20413</c:v>
                </c:pt>
                <c:pt idx="20414">
                  <c:v>20414</c:v>
                </c:pt>
                <c:pt idx="20415">
                  <c:v>20415</c:v>
                </c:pt>
                <c:pt idx="20416">
                  <c:v>20416</c:v>
                </c:pt>
                <c:pt idx="20417">
                  <c:v>20417</c:v>
                </c:pt>
                <c:pt idx="20418">
                  <c:v>20418</c:v>
                </c:pt>
                <c:pt idx="20419">
                  <c:v>20419</c:v>
                </c:pt>
                <c:pt idx="20420">
                  <c:v>20420</c:v>
                </c:pt>
                <c:pt idx="20421">
                  <c:v>20421</c:v>
                </c:pt>
                <c:pt idx="20422">
                  <c:v>20422</c:v>
                </c:pt>
                <c:pt idx="20423">
                  <c:v>20423</c:v>
                </c:pt>
                <c:pt idx="20424">
                  <c:v>20424</c:v>
                </c:pt>
                <c:pt idx="20425">
                  <c:v>20425</c:v>
                </c:pt>
                <c:pt idx="20426">
                  <c:v>20426</c:v>
                </c:pt>
                <c:pt idx="20427">
                  <c:v>20427</c:v>
                </c:pt>
                <c:pt idx="20428">
                  <c:v>20428</c:v>
                </c:pt>
                <c:pt idx="20429">
                  <c:v>20429</c:v>
                </c:pt>
                <c:pt idx="20430">
                  <c:v>20430</c:v>
                </c:pt>
                <c:pt idx="20431">
                  <c:v>20431</c:v>
                </c:pt>
                <c:pt idx="20432">
                  <c:v>20432</c:v>
                </c:pt>
                <c:pt idx="20433">
                  <c:v>20433</c:v>
                </c:pt>
                <c:pt idx="20434">
                  <c:v>20434</c:v>
                </c:pt>
                <c:pt idx="20435">
                  <c:v>20435</c:v>
                </c:pt>
                <c:pt idx="20436">
                  <c:v>20436</c:v>
                </c:pt>
                <c:pt idx="20437">
                  <c:v>20437</c:v>
                </c:pt>
                <c:pt idx="20438">
                  <c:v>20438</c:v>
                </c:pt>
                <c:pt idx="20439">
                  <c:v>20439</c:v>
                </c:pt>
                <c:pt idx="20440">
                  <c:v>20440</c:v>
                </c:pt>
                <c:pt idx="20441">
                  <c:v>20441</c:v>
                </c:pt>
                <c:pt idx="20442">
                  <c:v>20442</c:v>
                </c:pt>
                <c:pt idx="20443">
                  <c:v>20443</c:v>
                </c:pt>
                <c:pt idx="20444">
                  <c:v>20444</c:v>
                </c:pt>
                <c:pt idx="20445">
                  <c:v>20445</c:v>
                </c:pt>
                <c:pt idx="20446">
                  <c:v>20446</c:v>
                </c:pt>
                <c:pt idx="20447">
                  <c:v>20447</c:v>
                </c:pt>
                <c:pt idx="20448">
                  <c:v>20448</c:v>
                </c:pt>
                <c:pt idx="20449">
                  <c:v>20449</c:v>
                </c:pt>
                <c:pt idx="20450">
                  <c:v>20450</c:v>
                </c:pt>
                <c:pt idx="20451">
                  <c:v>20451</c:v>
                </c:pt>
                <c:pt idx="20452">
                  <c:v>20452</c:v>
                </c:pt>
                <c:pt idx="20453">
                  <c:v>20453</c:v>
                </c:pt>
                <c:pt idx="20454">
                  <c:v>20454</c:v>
                </c:pt>
                <c:pt idx="20455">
                  <c:v>20455</c:v>
                </c:pt>
                <c:pt idx="20456">
                  <c:v>20456</c:v>
                </c:pt>
                <c:pt idx="20457">
                  <c:v>20457</c:v>
                </c:pt>
                <c:pt idx="20458">
                  <c:v>20458</c:v>
                </c:pt>
                <c:pt idx="20459">
                  <c:v>20459</c:v>
                </c:pt>
                <c:pt idx="20460">
                  <c:v>20460</c:v>
                </c:pt>
                <c:pt idx="20461">
                  <c:v>20461</c:v>
                </c:pt>
                <c:pt idx="20462">
                  <c:v>20462</c:v>
                </c:pt>
                <c:pt idx="20463">
                  <c:v>20463</c:v>
                </c:pt>
                <c:pt idx="20464">
                  <c:v>20464</c:v>
                </c:pt>
                <c:pt idx="20465">
                  <c:v>20465</c:v>
                </c:pt>
                <c:pt idx="20466">
                  <c:v>20466</c:v>
                </c:pt>
                <c:pt idx="20467">
                  <c:v>20467</c:v>
                </c:pt>
                <c:pt idx="20468">
                  <c:v>20468</c:v>
                </c:pt>
                <c:pt idx="20469">
                  <c:v>20469</c:v>
                </c:pt>
                <c:pt idx="20470">
                  <c:v>20470</c:v>
                </c:pt>
                <c:pt idx="20471">
                  <c:v>20471</c:v>
                </c:pt>
                <c:pt idx="20472">
                  <c:v>20472</c:v>
                </c:pt>
                <c:pt idx="20473">
                  <c:v>20473</c:v>
                </c:pt>
                <c:pt idx="20474">
                  <c:v>20474</c:v>
                </c:pt>
                <c:pt idx="20475">
                  <c:v>20475</c:v>
                </c:pt>
                <c:pt idx="20476">
                  <c:v>20476</c:v>
                </c:pt>
                <c:pt idx="20477">
                  <c:v>20477</c:v>
                </c:pt>
                <c:pt idx="20478">
                  <c:v>20478</c:v>
                </c:pt>
                <c:pt idx="20479">
                  <c:v>20479</c:v>
                </c:pt>
                <c:pt idx="20480">
                  <c:v>20480</c:v>
                </c:pt>
                <c:pt idx="20481">
                  <c:v>20481</c:v>
                </c:pt>
                <c:pt idx="20482">
                  <c:v>20482</c:v>
                </c:pt>
                <c:pt idx="20483">
                  <c:v>20483</c:v>
                </c:pt>
                <c:pt idx="20484">
                  <c:v>20484</c:v>
                </c:pt>
                <c:pt idx="20485">
                  <c:v>20485</c:v>
                </c:pt>
                <c:pt idx="20486">
                  <c:v>20486</c:v>
                </c:pt>
                <c:pt idx="20487">
                  <c:v>20487</c:v>
                </c:pt>
                <c:pt idx="20488">
                  <c:v>20488</c:v>
                </c:pt>
                <c:pt idx="20489">
                  <c:v>20489</c:v>
                </c:pt>
                <c:pt idx="20490">
                  <c:v>20490</c:v>
                </c:pt>
                <c:pt idx="20491">
                  <c:v>20491</c:v>
                </c:pt>
                <c:pt idx="20492">
                  <c:v>20492</c:v>
                </c:pt>
                <c:pt idx="20493">
                  <c:v>20493</c:v>
                </c:pt>
                <c:pt idx="20494">
                  <c:v>20494</c:v>
                </c:pt>
                <c:pt idx="20495">
                  <c:v>20495</c:v>
                </c:pt>
                <c:pt idx="20496">
                  <c:v>20496</c:v>
                </c:pt>
                <c:pt idx="20497">
                  <c:v>20497</c:v>
                </c:pt>
                <c:pt idx="20498">
                  <c:v>20498</c:v>
                </c:pt>
                <c:pt idx="20499">
                  <c:v>20499</c:v>
                </c:pt>
                <c:pt idx="20500">
                  <c:v>20500</c:v>
                </c:pt>
                <c:pt idx="20501">
                  <c:v>20501</c:v>
                </c:pt>
                <c:pt idx="20502">
                  <c:v>20502</c:v>
                </c:pt>
                <c:pt idx="20503">
                  <c:v>20503</c:v>
                </c:pt>
                <c:pt idx="20504">
                  <c:v>20504</c:v>
                </c:pt>
                <c:pt idx="20505">
                  <c:v>20505</c:v>
                </c:pt>
                <c:pt idx="20506">
                  <c:v>20506</c:v>
                </c:pt>
                <c:pt idx="20507">
                  <c:v>20507</c:v>
                </c:pt>
                <c:pt idx="20508">
                  <c:v>20508</c:v>
                </c:pt>
                <c:pt idx="20509">
                  <c:v>20509</c:v>
                </c:pt>
                <c:pt idx="20510">
                  <c:v>20510</c:v>
                </c:pt>
                <c:pt idx="20511">
                  <c:v>20511</c:v>
                </c:pt>
                <c:pt idx="20512">
                  <c:v>20512</c:v>
                </c:pt>
                <c:pt idx="20513">
                  <c:v>20513</c:v>
                </c:pt>
                <c:pt idx="20514">
                  <c:v>20514</c:v>
                </c:pt>
                <c:pt idx="20515">
                  <c:v>20515</c:v>
                </c:pt>
                <c:pt idx="20516">
                  <c:v>20516</c:v>
                </c:pt>
                <c:pt idx="20517">
                  <c:v>20517</c:v>
                </c:pt>
                <c:pt idx="20518">
                  <c:v>20518</c:v>
                </c:pt>
                <c:pt idx="20519">
                  <c:v>20519</c:v>
                </c:pt>
                <c:pt idx="20520">
                  <c:v>20520</c:v>
                </c:pt>
                <c:pt idx="20521">
                  <c:v>20521</c:v>
                </c:pt>
                <c:pt idx="20522">
                  <c:v>20522</c:v>
                </c:pt>
                <c:pt idx="20523">
                  <c:v>20523</c:v>
                </c:pt>
                <c:pt idx="20524">
                  <c:v>20524</c:v>
                </c:pt>
                <c:pt idx="20525">
                  <c:v>20525</c:v>
                </c:pt>
                <c:pt idx="20526">
                  <c:v>20526</c:v>
                </c:pt>
                <c:pt idx="20527">
                  <c:v>20527</c:v>
                </c:pt>
                <c:pt idx="20528">
                  <c:v>20528</c:v>
                </c:pt>
                <c:pt idx="20529">
                  <c:v>20529</c:v>
                </c:pt>
                <c:pt idx="20530">
                  <c:v>20530</c:v>
                </c:pt>
                <c:pt idx="20531">
                  <c:v>20531</c:v>
                </c:pt>
                <c:pt idx="20532">
                  <c:v>20532</c:v>
                </c:pt>
                <c:pt idx="20533">
                  <c:v>20533</c:v>
                </c:pt>
                <c:pt idx="20534">
                  <c:v>20534</c:v>
                </c:pt>
                <c:pt idx="20535">
                  <c:v>20535</c:v>
                </c:pt>
                <c:pt idx="20536">
                  <c:v>20536</c:v>
                </c:pt>
                <c:pt idx="20537">
                  <c:v>20537</c:v>
                </c:pt>
                <c:pt idx="20538">
                  <c:v>20538</c:v>
                </c:pt>
                <c:pt idx="20539">
                  <c:v>20539</c:v>
                </c:pt>
                <c:pt idx="20540">
                  <c:v>20540</c:v>
                </c:pt>
                <c:pt idx="20541">
                  <c:v>20541</c:v>
                </c:pt>
                <c:pt idx="20542">
                  <c:v>20542</c:v>
                </c:pt>
                <c:pt idx="20543">
                  <c:v>20543</c:v>
                </c:pt>
                <c:pt idx="20544">
                  <c:v>20544</c:v>
                </c:pt>
                <c:pt idx="20545">
                  <c:v>20545</c:v>
                </c:pt>
                <c:pt idx="20546">
                  <c:v>20546</c:v>
                </c:pt>
                <c:pt idx="20547">
                  <c:v>20547</c:v>
                </c:pt>
                <c:pt idx="20548">
                  <c:v>20548</c:v>
                </c:pt>
                <c:pt idx="20549">
                  <c:v>20549</c:v>
                </c:pt>
                <c:pt idx="20550">
                  <c:v>20550</c:v>
                </c:pt>
                <c:pt idx="20551">
                  <c:v>20551</c:v>
                </c:pt>
                <c:pt idx="20552">
                  <c:v>20552</c:v>
                </c:pt>
                <c:pt idx="20553">
                  <c:v>20553</c:v>
                </c:pt>
                <c:pt idx="20554">
                  <c:v>20554</c:v>
                </c:pt>
                <c:pt idx="20555">
                  <c:v>20555</c:v>
                </c:pt>
                <c:pt idx="20556">
                  <c:v>20556</c:v>
                </c:pt>
                <c:pt idx="20557">
                  <c:v>20557</c:v>
                </c:pt>
                <c:pt idx="20558">
                  <c:v>20558</c:v>
                </c:pt>
                <c:pt idx="20559">
                  <c:v>20559</c:v>
                </c:pt>
                <c:pt idx="20560">
                  <c:v>20560</c:v>
                </c:pt>
                <c:pt idx="20561">
                  <c:v>20561</c:v>
                </c:pt>
                <c:pt idx="20562">
                  <c:v>20562</c:v>
                </c:pt>
                <c:pt idx="20563">
                  <c:v>20563</c:v>
                </c:pt>
                <c:pt idx="20564">
                  <c:v>20564</c:v>
                </c:pt>
                <c:pt idx="20565">
                  <c:v>20565</c:v>
                </c:pt>
                <c:pt idx="20566">
                  <c:v>20566</c:v>
                </c:pt>
                <c:pt idx="20567">
                  <c:v>20567</c:v>
                </c:pt>
                <c:pt idx="20568">
                  <c:v>20568</c:v>
                </c:pt>
                <c:pt idx="20569">
                  <c:v>20569</c:v>
                </c:pt>
                <c:pt idx="20570">
                  <c:v>20570</c:v>
                </c:pt>
                <c:pt idx="20571">
                  <c:v>20571</c:v>
                </c:pt>
                <c:pt idx="20572">
                  <c:v>20572</c:v>
                </c:pt>
                <c:pt idx="20573">
                  <c:v>20573</c:v>
                </c:pt>
                <c:pt idx="20574">
                  <c:v>20574</c:v>
                </c:pt>
                <c:pt idx="20575">
                  <c:v>20575</c:v>
                </c:pt>
                <c:pt idx="20576">
                  <c:v>20576</c:v>
                </c:pt>
                <c:pt idx="20577">
                  <c:v>20577</c:v>
                </c:pt>
                <c:pt idx="20578">
                  <c:v>20578</c:v>
                </c:pt>
                <c:pt idx="20579">
                  <c:v>20579</c:v>
                </c:pt>
                <c:pt idx="20580">
                  <c:v>20580</c:v>
                </c:pt>
                <c:pt idx="20581">
                  <c:v>20581</c:v>
                </c:pt>
                <c:pt idx="20582">
                  <c:v>20582</c:v>
                </c:pt>
                <c:pt idx="20583">
                  <c:v>20583</c:v>
                </c:pt>
                <c:pt idx="20584">
                  <c:v>20584</c:v>
                </c:pt>
                <c:pt idx="20585">
                  <c:v>20585</c:v>
                </c:pt>
                <c:pt idx="20586">
                  <c:v>20586</c:v>
                </c:pt>
                <c:pt idx="20587">
                  <c:v>20587</c:v>
                </c:pt>
                <c:pt idx="20588">
                  <c:v>20588</c:v>
                </c:pt>
                <c:pt idx="20589">
                  <c:v>20589</c:v>
                </c:pt>
                <c:pt idx="20590">
                  <c:v>20590</c:v>
                </c:pt>
                <c:pt idx="20591">
                  <c:v>20591</c:v>
                </c:pt>
                <c:pt idx="20592">
                  <c:v>20592</c:v>
                </c:pt>
                <c:pt idx="20593">
                  <c:v>20593</c:v>
                </c:pt>
                <c:pt idx="20594">
                  <c:v>20594</c:v>
                </c:pt>
                <c:pt idx="20595">
                  <c:v>20595</c:v>
                </c:pt>
                <c:pt idx="20596">
                  <c:v>20596</c:v>
                </c:pt>
                <c:pt idx="20597">
                  <c:v>20597</c:v>
                </c:pt>
                <c:pt idx="20598">
                  <c:v>20598</c:v>
                </c:pt>
                <c:pt idx="20599">
                  <c:v>20599</c:v>
                </c:pt>
                <c:pt idx="20600">
                  <c:v>20600</c:v>
                </c:pt>
                <c:pt idx="20601">
                  <c:v>20601</c:v>
                </c:pt>
                <c:pt idx="20602">
                  <c:v>20602</c:v>
                </c:pt>
                <c:pt idx="20603">
                  <c:v>20603</c:v>
                </c:pt>
                <c:pt idx="20604">
                  <c:v>20604</c:v>
                </c:pt>
                <c:pt idx="20605">
                  <c:v>20605</c:v>
                </c:pt>
                <c:pt idx="20606">
                  <c:v>20606</c:v>
                </c:pt>
                <c:pt idx="20607">
                  <c:v>20607</c:v>
                </c:pt>
                <c:pt idx="20608">
                  <c:v>20608</c:v>
                </c:pt>
                <c:pt idx="20609">
                  <c:v>20609</c:v>
                </c:pt>
                <c:pt idx="20610">
                  <c:v>20610</c:v>
                </c:pt>
                <c:pt idx="20611">
                  <c:v>20611</c:v>
                </c:pt>
                <c:pt idx="20612">
                  <c:v>20612</c:v>
                </c:pt>
                <c:pt idx="20613">
                  <c:v>20613</c:v>
                </c:pt>
                <c:pt idx="20614">
                  <c:v>20614</c:v>
                </c:pt>
                <c:pt idx="20615">
                  <c:v>20615</c:v>
                </c:pt>
                <c:pt idx="20616">
                  <c:v>20616</c:v>
                </c:pt>
                <c:pt idx="20617">
                  <c:v>20617</c:v>
                </c:pt>
                <c:pt idx="20618">
                  <c:v>20618</c:v>
                </c:pt>
                <c:pt idx="20619">
                  <c:v>20619</c:v>
                </c:pt>
                <c:pt idx="20620">
                  <c:v>20620</c:v>
                </c:pt>
                <c:pt idx="20621">
                  <c:v>20621</c:v>
                </c:pt>
                <c:pt idx="20622">
                  <c:v>20622</c:v>
                </c:pt>
                <c:pt idx="20623">
                  <c:v>20623</c:v>
                </c:pt>
                <c:pt idx="20624">
                  <c:v>20624</c:v>
                </c:pt>
                <c:pt idx="20625">
                  <c:v>20625</c:v>
                </c:pt>
                <c:pt idx="20626">
                  <c:v>20626</c:v>
                </c:pt>
                <c:pt idx="20627">
                  <c:v>20627</c:v>
                </c:pt>
                <c:pt idx="20628">
                  <c:v>20628</c:v>
                </c:pt>
                <c:pt idx="20629">
                  <c:v>20629</c:v>
                </c:pt>
                <c:pt idx="20630">
                  <c:v>20630</c:v>
                </c:pt>
                <c:pt idx="20631">
                  <c:v>20631</c:v>
                </c:pt>
                <c:pt idx="20632">
                  <c:v>20632</c:v>
                </c:pt>
                <c:pt idx="20633">
                  <c:v>20633</c:v>
                </c:pt>
                <c:pt idx="20634">
                  <c:v>20634</c:v>
                </c:pt>
                <c:pt idx="20635">
                  <c:v>20635</c:v>
                </c:pt>
                <c:pt idx="20636">
                  <c:v>20636</c:v>
                </c:pt>
                <c:pt idx="20637">
                  <c:v>20637</c:v>
                </c:pt>
                <c:pt idx="20638">
                  <c:v>20638</c:v>
                </c:pt>
                <c:pt idx="20639">
                  <c:v>20639</c:v>
                </c:pt>
                <c:pt idx="20640">
                  <c:v>20640</c:v>
                </c:pt>
                <c:pt idx="20641">
                  <c:v>20641</c:v>
                </c:pt>
                <c:pt idx="20642">
                  <c:v>20642</c:v>
                </c:pt>
                <c:pt idx="20643">
                  <c:v>20643</c:v>
                </c:pt>
                <c:pt idx="20644">
                  <c:v>20644</c:v>
                </c:pt>
                <c:pt idx="20645">
                  <c:v>20645</c:v>
                </c:pt>
                <c:pt idx="20646">
                  <c:v>20646</c:v>
                </c:pt>
                <c:pt idx="20647">
                  <c:v>20647</c:v>
                </c:pt>
                <c:pt idx="20648">
                  <c:v>20648</c:v>
                </c:pt>
                <c:pt idx="20649">
                  <c:v>20649</c:v>
                </c:pt>
                <c:pt idx="20650">
                  <c:v>20650</c:v>
                </c:pt>
                <c:pt idx="20651">
                  <c:v>20651</c:v>
                </c:pt>
                <c:pt idx="20652">
                  <c:v>20652</c:v>
                </c:pt>
                <c:pt idx="20653">
                  <c:v>20653</c:v>
                </c:pt>
                <c:pt idx="20654">
                  <c:v>20654</c:v>
                </c:pt>
                <c:pt idx="20655">
                  <c:v>20655</c:v>
                </c:pt>
                <c:pt idx="20656">
                  <c:v>20656</c:v>
                </c:pt>
                <c:pt idx="20657">
                  <c:v>20657</c:v>
                </c:pt>
                <c:pt idx="20658">
                  <c:v>20658</c:v>
                </c:pt>
                <c:pt idx="20659">
                  <c:v>20659</c:v>
                </c:pt>
                <c:pt idx="20660">
                  <c:v>20660</c:v>
                </c:pt>
                <c:pt idx="20661">
                  <c:v>20661</c:v>
                </c:pt>
                <c:pt idx="20662">
                  <c:v>20662</c:v>
                </c:pt>
                <c:pt idx="20663">
                  <c:v>20663</c:v>
                </c:pt>
                <c:pt idx="20664">
                  <c:v>20664</c:v>
                </c:pt>
                <c:pt idx="20665">
                  <c:v>20665</c:v>
                </c:pt>
                <c:pt idx="20666">
                  <c:v>20666</c:v>
                </c:pt>
                <c:pt idx="20667">
                  <c:v>20667</c:v>
                </c:pt>
                <c:pt idx="20668">
                  <c:v>20668</c:v>
                </c:pt>
                <c:pt idx="20669">
                  <c:v>20669</c:v>
                </c:pt>
                <c:pt idx="20670">
                  <c:v>20670</c:v>
                </c:pt>
                <c:pt idx="20671">
                  <c:v>20671</c:v>
                </c:pt>
                <c:pt idx="20672">
                  <c:v>20672</c:v>
                </c:pt>
                <c:pt idx="20673">
                  <c:v>20673</c:v>
                </c:pt>
                <c:pt idx="20674">
                  <c:v>20674</c:v>
                </c:pt>
                <c:pt idx="20675">
                  <c:v>20675</c:v>
                </c:pt>
                <c:pt idx="20676">
                  <c:v>20676</c:v>
                </c:pt>
                <c:pt idx="20677">
                  <c:v>20677</c:v>
                </c:pt>
                <c:pt idx="20678">
                  <c:v>20678</c:v>
                </c:pt>
                <c:pt idx="20679">
                  <c:v>20679</c:v>
                </c:pt>
                <c:pt idx="20680">
                  <c:v>20680</c:v>
                </c:pt>
                <c:pt idx="20681">
                  <c:v>20681</c:v>
                </c:pt>
                <c:pt idx="20682">
                  <c:v>20682</c:v>
                </c:pt>
                <c:pt idx="20683">
                  <c:v>20683</c:v>
                </c:pt>
                <c:pt idx="20684">
                  <c:v>20684</c:v>
                </c:pt>
                <c:pt idx="20685">
                  <c:v>20685</c:v>
                </c:pt>
                <c:pt idx="20686">
                  <c:v>20686</c:v>
                </c:pt>
                <c:pt idx="20687">
                  <c:v>20687</c:v>
                </c:pt>
                <c:pt idx="20688">
                  <c:v>20688</c:v>
                </c:pt>
                <c:pt idx="20689">
                  <c:v>20689</c:v>
                </c:pt>
                <c:pt idx="20690">
                  <c:v>20690</c:v>
                </c:pt>
                <c:pt idx="20691">
                  <c:v>20691</c:v>
                </c:pt>
                <c:pt idx="20692">
                  <c:v>20692</c:v>
                </c:pt>
                <c:pt idx="20693">
                  <c:v>20693</c:v>
                </c:pt>
                <c:pt idx="20694">
                  <c:v>20694</c:v>
                </c:pt>
                <c:pt idx="20695">
                  <c:v>20695</c:v>
                </c:pt>
                <c:pt idx="20696">
                  <c:v>20696</c:v>
                </c:pt>
                <c:pt idx="20697">
                  <c:v>20697</c:v>
                </c:pt>
                <c:pt idx="20698">
                  <c:v>20698</c:v>
                </c:pt>
                <c:pt idx="20699">
                  <c:v>20699</c:v>
                </c:pt>
                <c:pt idx="20700">
                  <c:v>20700</c:v>
                </c:pt>
                <c:pt idx="20701">
                  <c:v>20701</c:v>
                </c:pt>
                <c:pt idx="20702">
                  <c:v>20702</c:v>
                </c:pt>
                <c:pt idx="20703">
                  <c:v>20703</c:v>
                </c:pt>
                <c:pt idx="20704">
                  <c:v>20704</c:v>
                </c:pt>
                <c:pt idx="20705">
                  <c:v>20705</c:v>
                </c:pt>
                <c:pt idx="20706">
                  <c:v>20706</c:v>
                </c:pt>
                <c:pt idx="20707">
                  <c:v>20707</c:v>
                </c:pt>
                <c:pt idx="20708">
                  <c:v>20708</c:v>
                </c:pt>
                <c:pt idx="20709">
                  <c:v>20709</c:v>
                </c:pt>
                <c:pt idx="20710">
                  <c:v>20710</c:v>
                </c:pt>
                <c:pt idx="20711">
                  <c:v>20711</c:v>
                </c:pt>
                <c:pt idx="20712">
                  <c:v>20712</c:v>
                </c:pt>
                <c:pt idx="20713">
                  <c:v>20713</c:v>
                </c:pt>
                <c:pt idx="20714">
                  <c:v>20714</c:v>
                </c:pt>
                <c:pt idx="20715">
                  <c:v>20715</c:v>
                </c:pt>
                <c:pt idx="20716">
                  <c:v>20716</c:v>
                </c:pt>
                <c:pt idx="20717">
                  <c:v>20717</c:v>
                </c:pt>
                <c:pt idx="20718">
                  <c:v>20718</c:v>
                </c:pt>
                <c:pt idx="20719">
                  <c:v>20719</c:v>
                </c:pt>
                <c:pt idx="20720">
                  <c:v>20720</c:v>
                </c:pt>
                <c:pt idx="20721">
                  <c:v>20721</c:v>
                </c:pt>
                <c:pt idx="20722">
                  <c:v>20722</c:v>
                </c:pt>
                <c:pt idx="20723">
                  <c:v>20723</c:v>
                </c:pt>
                <c:pt idx="20724">
                  <c:v>20724</c:v>
                </c:pt>
                <c:pt idx="20725">
                  <c:v>20725</c:v>
                </c:pt>
                <c:pt idx="20726">
                  <c:v>20726</c:v>
                </c:pt>
                <c:pt idx="20727">
                  <c:v>20727</c:v>
                </c:pt>
                <c:pt idx="20728">
                  <c:v>20728</c:v>
                </c:pt>
                <c:pt idx="20729">
                  <c:v>20729</c:v>
                </c:pt>
                <c:pt idx="20730">
                  <c:v>20730</c:v>
                </c:pt>
                <c:pt idx="20731">
                  <c:v>20731</c:v>
                </c:pt>
                <c:pt idx="20732">
                  <c:v>20732</c:v>
                </c:pt>
                <c:pt idx="20733">
                  <c:v>20733</c:v>
                </c:pt>
                <c:pt idx="20734">
                  <c:v>20734</c:v>
                </c:pt>
                <c:pt idx="20735">
                  <c:v>20735</c:v>
                </c:pt>
                <c:pt idx="20736">
                  <c:v>20736</c:v>
                </c:pt>
                <c:pt idx="20737">
                  <c:v>20737</c:v>
                </c:pt>
                <c:pt idx="20738">
                  <c:v>20738</c:v>
                </c:pt>
                <c:pt idx="20739">
                  <c:v>20739</c:v>
                </c:pt>
                <c:pt idx="20740">
                  <c:v>20740</c:v>
                </c:pt>
                <c:pt idx="20741">
                  <c:v>20741</c:v>
                </c:pt>
                <c:pt idx="20742">
                  <c:v>20742</c:v>
                </c:pt>
                <c:pt idx="20743">
                  <c:v>20743</c:v>
                </c:pt>
                <c:pt idx="20744">
                  <c:v>20744</c:v>
                </c:pt>
                <c:pt idx="20745">
                  <c:v>20745</c:v>
                </c:pt>
                <c:pt idx="20746">
                  <c:v>20746</c:v>
                </c:pt>
                <c:pt idx="20747">
                  <c:v>20747</c:v>
                </c:pt>
                <c:pt idx="20748">
                  <c:v>20748</c:v>
                </c:pt>
                <c:pt idx="20749">
                  <c:v>20749</c:v>
                </c:pt>
                <c:pt idx="20750">
                  <c:v>20750</c:v>
                </c:pt>
                <c:pt idx="20751">
                  <c:v>20751</c:v>
                </c:pt>
                <c:pt idx="20752">
                  <c:v>20752</c:v>
                </c:pt>
                <c:pt idx="20753">
                  <c:v>20753</c:v>
                </c:pt>
                <c:pt idx="20754">
                  <c:v>20754</c:v>
                </c:pt>
                <c:pt idx="20755">
                  <c:v>20755</c:v>
                </c:pt>
                <c:pt idx="20756">
                  <c:v>20756</c:v>
                </c:pt>
                <c:pt idx="20757">
                  <c:v>20757</c:v>
                </c:pt>
                <c:pt idx="20758">
                  <c:v>20758</c:v>
                </c:pt>
                <c:pt idx="20759">
                  <c:v>20759</c:v>
                </c:pt>
                <c:pt idx="20760">
                  <c:v>20760</c:v>
                </c:pt>
                <c:pt idx="20761">
                  <c:v>20761</c:v>
                </c:pt>
                <c:pt idx="20762">
                  <c:v>20762</c:v>
                </c:pt>
                <c:pt idx="20763">
                  <c:v>20763</c:v>
                </c:pt>
                <c:pt idx="20764">
                  <c:v>20764</c:v>
                </c:pt>
                <c:pt idx="20765">
                  <c:v>20765</c:v>
                </c:pt>
                <c:pt idx="20766">
                  <c:v>20766</c:v>
                </c:pt>
                <c:pt idx="20767">
                  <c:v>20767</c:v>
                </c:pt>
                <c:pt idx="20768">
                  <c:v>20768</c:v>
                </c:pt>
                <c:pt idx="20769">
                  <c:v>20769</c:v>
                </c:pt>
                <c:pt idx="20770">
                  <c:v>20770</c:v>
                </c:pt>
                <c:pt idx="20771">
                  <c:v>20771</c:v>
                </c:pt>
                <c:pt idx="20772">
                  <c:v>20772</c:v>
                </c:pt>
                <c:pt idx="20773">
                  <c:v>20773</c:v>
                </c:pt>
                <c:pt idx="20774">
                  <c:v>20774</c:v>
                </c:pt>
                <c:pt idx="20775">
                  <c:v>20775</c:v>
                </c:pt>
                <c:pt idx="20776">
                  <c:v>20776</c:v>
                </c:pt>
                <c:pt idx="20777">
                  <c:v>20777</c:v>
                </c:pt>
                <c:pt idx="20778">
                  <c:v>20778</c:v>
                </c:pt>
                <c:pt idx="20779">
                  <c:v>20779</c:v>
                </c:pt>
                <c:pt idx="20780">
                  <c:v>20780</c:v>
                </c:pt>
                <c:pt idx="20781">
                  <c:v>20781</c:v>
                </c:pt>
                <c:pt idx="20782">
                  <c:v>20782</c:v>
                </c:pt>
                <c:pt idx="20783">
                  <c:v>20783</c:v>
                </c:pt>
                <c:pt idx="20784">
                  <c:v>20784</c:v>
                </c:pt>
                <c:pt idx="20785">
                  <c:v>20785</c:v>
                </c:pt>
                <c:pt idx="20786">
                  <c:v>20786</c:v>
                </c:pt>
                <c:pt idx="20787">
                  <c:v>20787</c:v>
                </c:pt>
                <c:pt idx="20788">
                  <c:v>20788</c:v>
                </c:pt>
                <c:pt idx="20789">
                  <c:v>20789</c:v>
                </c:pt>
                <c:pt idx="20790">
                  <c:v>20790</c:v>
                </c:pt>
                <c:pt idx="20791">
                  <c:v>20791</c:v>
                </c:pt>
                <c:pt idx="20792">
                  <c:v>20792</c:v>
                </c:pt>
                <c:pt idx="20793">
                  <c:v>20793</c:v>
                </c:pt>
                <c:pt idx="20794">
                  <c:v>20794</c:v>
                </c:pt>
                <c:pt idx="20795">
                  <c:v>20795</c:v>
                </c:pt>
                <c:pt idx="20796">
                  <c:v>20796</c:v>
                </c:pt>
                <c:pt idx="20797">
                  <c:v>20797</c:v>
                </c:pt>
                <c:pt idx="20798">
                  <c:v>20798</c:v>
                </c:pt>
                <c:pt idx="20799">
                  <c:v>20799</c:v>
                </c:pt>
                <c:pt idx="20800">
                  <c:v>20800</c:v>
                </c:pt>
                <c:pt idx="20801">
                  <c:v>20801</c:v>
                </c:pt>
                <c:pt idx="20802">
                  <c:v>20802</c:v>
                </c:pt>
                <c:pt idx="20803">
                  <c:v>20803</c:v>
                </c:pt>
                <c:pt idx="20804">
                  <c:v>20804</c:v>
                </c:pt>
                <c:pt idx="20805">
                  <c:v>20805</c:v>
                </c:pt>
                <c:pt idx="20806">
                  <c:v>20806</c:v>
                </c:pt>
                <c:pt idx="20807">
                  <c:v>20807</c:v>
                </c:pt>
                <c:pt idx="20808">
                  <c:v>20808</c:v>
                </c:pt>
                <c:pt idx="20809">
                  <c:v>20809</c:v>
                </c:pt>
                <c:pt idx="20810">
                  <c:v>20810</c:v>
                </c:pt>
                <c:pt idx="20811">
                  <c:v>20811</c:v>
                </c:pt>
                <c:pt idx="20812">
                  <c:v>20812</c:v>
                </c:pt>
                <c:pt idx="20813">
                  <c:v>20813</c:v>
                </c:pt>
                <c:pt idx="20814">
                  <c:v>20814</c:v>
                </c:pt>
                <c:pt idx="20815">
                  <c:v>20815</c:v>
                </c:pt>
                <c:pt idx="20816">
                  <c:v>20816</c:v>
                </c:pt>
                <c:pt idx="20817">
                  <c:v>20817</c:v>
                </c:pt>
                <c:pt idx="20818">
                  <c:v>20818</c:v>
                </c:pt>
                <c:pt idx="20819">
                  <c:v>20819</c:v>
                </c:pt>
                <c:pt idx="20820">
                  <c:v>20820</c:v>
                </c:pt>
                <c:pt idx="20821">
                  <c:v>20821</c:v>
                </c:pt>
                <c:pt idx="20822">
                  <c:v>20822</c:v>
                </c:pt>
                <c:pt idx="20823">
                  <c:v>20823</c:v>
                </c:pt>
                <c:pt idx="20824">
                  <c:v>20824</c:v>
                </c:pt>
                <c:pt idx="20825">
                  <c:v>20825</c:v>
                </c:pt>
                <c:pt idx="20826">
                  <c:v>20826</c:v>
                </c:pt>
                <c:pt idx="20827">
                  <c:v>20827</c:v>
                </c:pt>
                <c:pt idx="20828">
                  <c:v>20828</c:v>
                </c:pt>
                <c:pt idx="20829">
                  <c:v>20829</c:v>
                </c:pt>
                <c:pt idx="20830">
                  <c:v>20830</c:v>
                </c:pt>
                <c:pt idx="20831">
                  <c:v>20831</c:v>
                </c:pt>
                <c:pt idx="20832">
                  <c:v>20832</c:v>
                </c:pt>
                <c:pt idx="20833">
                  <c:v>20833</c:v>
                </c:pt>
                <c:pt idx="20834">
                  <c:v>20834</c:v>
                </c:pt>
                <c:pt idx="20835">
                  <c:v>20835</c:v>
                </c:pt>
                <c:pt idx="20836">
                  <c:v>20836</c:v>
                </c:pt>
                <c:pt idx="20837">
                  <c:v>20837</c:v>
                </c:pt>
                <c:pt idx="20838">
                  <c:v>20838</c:v>
                </c:pt>
                <c:pt idx="20839">
                  <c:v>20839</c:v>
                </c:pt>
                <c:pt idx="20840">
                  <c:v>20840</c:v>
                </c:pt>
                <c:pt idx="20841">
                  <c:v>20841</c:v>
                </c:pt>
                <c:pt idx="20842">
                  <c:v>20842</c:v>
                </c:pt>
                <c:pt idx="20843">
                  <c:v>20843</c:v>
                </c:pt>
                <c:pt idx="20844">
                  <c:v>20844</c:v>
                </c:pt>
                <c:pt idx="20845">
                  <c:v>20845</c:v>
                </c:pt>
                <c:pt idx="20846">
                  <c:v>20846</c:v>
                </c:pt>
                <c:pt idx="20847">
                  <c:v>20847</c:v>
                </c:pt>
                <c:pt idx="20848">
                  <c:v>20848</c:v>
                </c:pt>
                <c:pt idx="20849">
                  <c:v>20849</c:v>
                </c:pt>
                <c:pt idx="20850">
                  <c:v>20850</c:v>
                </c:pt>
                <c:pt idx="20851">
                  <c:v>20851</c:v>
                </c:pt>
                <c:pt idx="20852">
                  <c:v>20852</c:v>
                </c:pt>
                <c:pt idx="20853">
                  <c:v>20853</c:v>
                </c:pt>
                <c:pt idx="20854">
                  <c:v>20854</c:v>
                </c:pt>
                <c:pt idx="20855">
                  <c:v>20855</c:v>
                </c:pt>
                <c:pt idx="20856">
                  <c:v>20856</c:v>
                </c:pt>
                <c:pt idx="20857">
                  <c:v>20857</c:v>
                </c:pt>
                <c:pt idx="20858">
                  <c:v>20858</c:v>
                </c:pt>
                <c:pt idx="20859">
                  <c:v>20859</c:v>
                </c:pt>
                <c:pt idx="20860">
                  <c:v>20860</c:v>
                </c:pt>
                <c:pt idx="20861">
                  <c:v>20861</c:v>
                </c:pt>
                <c:pt idx="20862">
                  <c:v>20862</c:v>
                </c:pt>
                <c:pt idx="20863">
                  <c:v>20863</c:v>
                </c:pt>
                <c:pt idx="20864">
                  <c:v>20864</c:v>
                </c:pt>
                <c:pt idx="20865">
                  <c:v>20865</c:v>
                </c:pt>
                <c:pt idx="20866">
                  <c:v>20866</c:v>
                </c:pt>
                <c:pt idx="20867">
                  <c:v>20867</c:v>
                </c:pt>
                <c:pt idx="20868">
                  <c:v>20868</c:v>
                </c:pt>
                <c:pt idx="20869">
                  <c:v>20869</c:v>
                </c:pt>
                <c:pt idx="20870">
                  <c:v>20870</c:v>
                </c:pt>
                <c:pt idx="20871">
                  <c:v>20871</c:v>
                </c:pt>
                <c:pt idx="20872">
                  <c:v>20872</c:v>
                </c:pt>
                <c:pt idx="20873">
                  <c:v>20873</c:v>
                </c:pt>
                <c:pt idx="20874">
                  <c:v>20874</c:v>
                </c:pt>
                <c:pt idx="20875">
                  <c:v>20875</c:v>
                </c:pt>
                <c:pt idx="20876">
                  <c:v>20876</c:v>
                </c:pt>
                <c:pt idx="20877">
                  <c:v>20877</c:v>
                </c:pt>
                <c:pt idx="20878">
                  <c:v>20878</c:v>
                </c:pt>
                <c:pt idx="20879">
                  <c:v>20879</c:v>
                </c:pt>
                <c:pt idx="20880">
                  <c:v>20880</c:v>
                </c:pt>
                <c:pt idx="20881">
                  <c:v>20881</c:v>
                </c:pt>
                <c:pt idx="20882">
                  <c:v>20882</c:v>
                </c:pt>
                <c:pt idx="20883">
                  <c:v>20883</c:v>
                </c:pt>
                <c:pt idx="20884">
                  <c:v>20884</c:v>
                </c:pt>
                <c:pt idx="20885">
                  <c:v>20885</c:v>
                </c:pt>
                <c:pt idx="20886">
                  <c:v>20886</c:v>
                </c:pt>
                <c:pt idx="20887">
                  <c:v>20887</c:v>
                </c:pt>
                <c:pt idx="20888">
                  <c:v>20888</c:v>
                </c:pt>
                <c:pt idx="20889">
                  <c:v>20889</c:v>
                </c:pt>
                <c:pt idx="20890">
                  <c:v>20890</c:v>
                </c:pt>
                <c:pt idx="20891">
                  <c:v>20891</c:v>
                </c:pt>
                <c:pt idx="20892">
                  <c:v>20892</c:v>
                </c:pt>
                <c:pt idx="20893">
                  <c:v>20893</c:v>
                </c:pt>
                <c:pt idx="20894">
                  <c:v>20894</c:v>
                </c:pt>
                <c:pt idx="20895">
                  <c:v>20895</c:v>
                </c:pt>
                <c:pt idx="20896">
                  <c:v>20896</c:v>
                </c:pt>
                <c:pt idx="20897">
                  <c:v>20897</c:v>
                </c:pt>
                <c:pt idx="20898">
                  <c:v>20898</c:v>
                </c:pt>
                <c:pt idx="20899">
                  <c:v>20899</c:v>
                </c:pt>
                <c:pt idx="20900">
                  <c:v>20900</c:v>
                </c:pt>
                <c:pt idx="20901">
                  <c:v>20901</c:v>
                </c:pt>
                <c:pt idx="20902">
                  <c:v>20902</c:v>
                </c:pt>
                <c:pt idx="20903">
                  <c:v>20903</c:v>
                </c:pt>
                <c:pt idx="20904">
                  <c:v>20904</c:v>
                </c:pt>
                <c:pt idx="20905">
                  <c:v>20905</c:v>
                </c:pt>
                <c:pt idx="20906">
                  <c:v>20906</c:v>
                </c:pt>
                <c:pt idx="20907">
                  <c:v>20907</c:v>
                </c:pt>
                <c:pt idx="20908">
                  <c:v>20908</c:v>
                </c:pt>
                <c:pt idx="20909">
                  <c:v>20909</c:v>
                </c:pt>
                <c:pt idx="20910">
                  <c:v>20910</c:v>
                </c:pt>
                <c:pt idx="20911">
                  <c:v>20911</c:v>
                </c:pt>
                <c:pt idx="20912">
                  <c:v>20912</c:v>
                </c:pt>
                <c:pt idx="20913">
                  <c:v>20913</c:v>
                </c:pt>
                <c:pt idx="20914">
                  <c:v>20914</c:v>
                </c:pt>
                <c:pt idx="20915">
                  <c:v>20915</c:v>
                </c:pt>
                <c:pt idx="20916">
                  <c:v>20916</c:v>
                </c:pt>
                <c:pt idx="20917">
                  <c:v>20917</c:v>
                </c:pt>
                <c:pt idx="20918">
                  <c:v>20918</c:v>
                </c:pt>
                <c:pt idx="20919">
                  <c:v>20919</c:v>
                </c:pt>
                <c:pt idx="20920">
                  <c:v>20920</c:v>
                </c:pt>
                <c:pt idx="20921">
                  <c:v>20921</c:v>
                </c:pt>
                <c:pt idx="20922">
                  <c:v>20922</c:v>
                </c:pt>
                <c:pt idx="20923">
                  <c:v>20923</c:v>
                </c:pt>
                <c:pt idx="20924">
                  <c:v>20924</c:v>
                </c:pt>
                <c:pt idx="20925">
                  <c:v>20925</c:v>
                </c:pt>
                <c:pt idx="20926">
                  <c:v>20926</c:v>
                </c:pt>
                <c:pt idx="20927">
                  <c:v>20927</c:v>
                </c:pt>
                <c:pt idx="20928">
                  <c:v>20928</c:v>
                </c:pt>
                <c:pt idx="20929">
                  <c:v>20929</c:v>
                </c:pt>
                <c:pt idx="20930">
                  <c:v>20930</c:v>
                </c:pt>
                <c:pt idx="20931">
                  <c:v>20931</c:v>
                </c:pt>
                <c:pt idx="20932">
                  <c:v>20932</c:v>
                </c:pt>
                <c:pt idx="20933">
                  <c:v>20933</c:v>
                </c:pt>
                <c:pt idx="20934">
                  <c:v>20934</c:v>
                </c:pt>
                <c:pt idx="20935">
                  <c:v>20935</c:v>
                </c:pt>
                <c:pt idx="20936">
                  <c:v>20936</c:v>
                </c:pt>
                <c:pt idx="20937">
                  <c:v>20937</c:v>
                </c:pt>
                <c:pt idx="20938">
                  <c:v>20938</c:v>
                </c:pt>
                <c:pt idx="20939">
                  <c:v>20939</c:v>
                </c:pt>
                <c:pt idx="20940">
                  <c:v>20940</c:v>
                </c:pt>
                <c:pt idx="20941">
                  <c:v>20941</c:v>
                </c:pt>
                <c:pt idx="20942">
                  <c:v>20942</c:v>
                </c:pt>
                <c:pt idx="20943">
                  <c:v>20943</c:v>
                </c:pt>
                <c:pt idx="20944">
                  <c:v>20944</c:v>
                </c:pt>
                <c:pt idx="20945">
                  <c:v>20945</c:v>
                </c:pt>
                <c:pt idx="20946">
                  <c:v>20946</c:v>
                </c:pt>
                <c:pt idx="20947">
                  <c:v>20947</c:v>
                </c:pt>
                <c:pt idx="20948">
                  <c:v>20948</c:v>
                </c:pt>
                <c:pt idx="20949">
                  <c:v>20949</c:v>
                </c:pt>
                <c:pt idx="20950">
                  <c:v>20950</c:v>
                </c:pt>
                <c:pt idx="20951">
                  <c:v>20951</c:v>
                </c:pt>
                <c:pt idx="20952">
                  <c:v>20952</c:v>
                </c:pt>
                <c:pt idx="20953">
                  <c:v>20953</c:v>
                </c:pt>
                <c:pt idx="20954">
                  <c:v>20954</c:v>
                </c:pt>
                <c:pt idx="20955">
                  <c:v>20955</c:v>
                </c:pt>
              </c:numCache>
            </c:numRef>
          </c:xVal>
          <c:yVal>
            <c:numRef>
              <c:f>'2.1 2.2'!$W$2:$W$20957</c:f>
              <c:numCache>
                <c:formatCode>General</c:formatCode>
                <c:ptCount val="2095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11.690769319110434</c:v>
                </c:pt>
                <c:pt idx="130">
                  <c:v>0</c:v>
                </c:pt>
                <c:pt idx="131">
                  <c:v>13.986100330083385</c:v>
                </c:pt>
                <c:pt idx="132">
                  <c:v>2.4159143641044292</c:v>
                </c:pt>
                <c:pt idx="133">
                  <c:v>1.4253339836850409</c:v>
                </c:pt>
                <c:pt idx="134">
                  <c:v>1.780905602512201</c:v>
                </c:pt>
                <c:pt idx="135">
                  <c:v>1.780905602512201</c:v>
                </c:pt>
                <c:pt idx="136">
                  <c:v>1.780905602512201</c:v>
                </c:pt>
                <c:pt idx="137">
                  <c:v>1.780905602512201</c:v>
                </c:pt>
                <c:pt idx="138">
                  <c:v>1.780905602512201</c:v>
                </c:pt>
                <c:pt idx="139">
                  <c:v>1.780905602512201</c:v>
                </c:pt>
                <c:pt idx="140">
                  <c:v>1.780905602512201</c:v>
                </c:pt>
                <c:pt idx="141">
                  <c:v>1.780905602512201</c:v>
                </c:pt>
                <c:pt idx="142">
                  <c:v>1.780905602512201</c:v>
                </c:pt>
                <c:pt idx="143">
                  <c:v>1.780905602512201</c:v>
                </c:pt>
                <c:pt idx="144">
                  <c:v>1.780905602512201</c:v>
                </c:pt>
                <c:pt idx="145">
                  <c:v>1.780905602512201</c:v>
                </c:pt>
                <c:pt idx="146">
                  <c:v>1.780905602512201</c:v>
                </c:pt>
                <c:pt idx="147">
                  <c:v>1.780905602512201</c:v>
                </c:pt>
                <c:pt idx="148">
                  <c:v>1.780905602512201</c:v>
                </c:pt>
                <c:pt idx="149">
                  <c:v>1.780905602512201</c:v>
                </c:pt>
                <c:pt idx="150">
                  <c:v>1.780905602512201</c:v>
                </c:pt>
                <c:pt idx="151">
                  <c:v>1.780905602512201</c:v>
                </c:pt>
                <c:pt idx="152">
                  <c:v>1.780905602512201</c:v>
                </c:pt>
                <c:pt idx="153">
                  <c:v>1.780905602512201</c:v>
                </c:pt>
                <c:pt idx="154">
                  <c:v>1.780905602512201</c:v>
                </c:pt>
                <c:pt idx="155">
                  <c:v>1.4627549968740321</c:v>
                </c:pt>
                <c:pt idx="156">
                  <c:v>1.7408199931703301</c:v>
                </c:pt>
                <c:pt idx="157">
                  <c:v>1.7408199931703301</c:v>
                </c:pt>
                <c:pt idx="158">
                  <c:v>1.7408199931703301</c:v>
                </c:pt>
                <c:pt idx="159">
                  <c:v>1.7408199931703301</c:v>
                </c:pt>
                <c:pt idx="160">
                  <c:v>1.7408199931703301</c:v>
                </c:pt>
                <c:pt idx="161">
                  <c:v>1.7408199931703301</c:v>
                </c:pt>
                <c:pt idx="162">
                  <c:v>1.7408199931703301</c:v>
                </c:pt>
                <c:pt idx="163">
                  <c:v>1.0573582554898961</c:v>
                </c:pt>
                <c:pt idx="164">
                  <c:v>0</c:v>
                </c:pt>
                <c:pt idx="165">
                  <c:v>0</c:v>
                </c:pt>
                <c:pt idx="166">
                  <c:v>0</c:v>
                </c:pt>
                <c:pt idx="167">
                  <c:v>19.190644381281789</c:v>
                </c:pt>
                <c:pt idx="168">
                  <c:v>1.0999863905108138</c:v>
                </c:pt>
                <c:pt idx="169">
                  <c:v>1.7862813351302544</c:v>
                </c:pt>
                <c:pt idx="170">
                  <c:v>2.2978227600108938</c:v>
                </c:pt>
                <c:pt idx="171">
                  <c:v>1.9814039711220051</c:v>
                </c:pt>
                <c:pt idx="172">
                  <c:v>1.631268090068525</c:v>
                </c:pt>
                <c:pt idx="173">
                  <c:v>1.7678265810834131</c:v>
                </c:pt>
                <c:pt idx="174">
                  <c:v>3.3121742479484544</c:v>
                </c:pt>
                <c:pt idx="175">
                  <c:v>4.752872509440083</c:v>
                </c:pt>
                <c:pt idx="176">
                  <c:v>6.8286363388136477</c:v>
                </c:pt>
                <c:pt idx="177">
                  <c:v>2.9526417808167396</c:v>
                </c:pt>
                <c:pt idx="178">
                  <c:v>0</c:v>
                </c:pt>
                <c:pt idx="179">
                  <c:v>0</c:v>
                </c:pt>
                <c:pt idx="180">
                  <c:v>0</c:v>
                </c:pt>
                <c:pt idx="181">
                  <c:v>0</c:v>
                </c:pt>
                <c:pt idx="182">
                  <c:v>0</c:v>
                </c:pt>
                <c:pt idx="183">
                  <c:v>0</c:v>
                </c:pt>
                <c:pt idx="184">
                  <c:v>15.841883492200079</c:v>
                </c:pt>
                <c:pt idx="185">
                  <c:v>1.140876688623311</c:v>
                </c:pt>
                <c:pt idx="186">
                  <c:v>1.700168972353624</c:v>
                </c:pt>
                <c:pt idx="187">
                  <c:v>1.6110094388796816</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16.001727736341511</c:v>
                </c:pt>
                <c:pt idx="999">
                  <c:v>37.38722985830421</c:v>
                </c:pt>
                <c:pt idx="1000">
                  <c:v>31.924692383352031</c:v>
                </c:pt>
                <c:pt idx="1001">
                  <c:v>6.1730407264801164</c:v>
                </c:pt>
                <c:pt idx="1002">
                  <c:v>13.074871436650902</c:v>
                </c:pt>
                <c:pt idx="1003">
                  <c:v>26.709232761299042</c:v>
                </c:pt>
                <c:pt idx="1004">
                  <c:v>18.073551748723631</c:v>
                </c:pt>
                <c:pt idx="1005">
                  <c:v>19.487225571438714</c:v>
                </c:pt>
                <c:pt idx="1006">
                  <c:v>9.7616044684021546</c:v>
                </c:pt>
                <c:pt idx="1007">
                  <c:v>5.9176631768450338</c:v>
                </c:pt>
                <c:pt idx="1008">
                  <c:v>11.66050089203382</c:v>
                </c:pt>
                <c:pt idx="1009">
                  <c:v>0</c:v>
                </c:pt>
                <c:pt idx="1010">
                  <c:v>0</c:v>
                </c:pt>
                <c:pt idx="1011">
                  <c:v>11.618151947242294</c:v>
                </c:pt>
                <c:pt idx="1012">
                  <c:v>5.4274646728621665</c:v>
                </c:pt>
                <c:pt idx="1013">
                  <c:v>4.8701482835517442</c:v>
                </c:pt>
                <c:pt idx="1014">
                  <c:v>0</c:v>
                </c:pt>
                <c:pt idx="1015">
                  <c:v>0</c:v>
                </c:pt>
                <c:pt idx="1016">
                  <c:v>0.56616106558705193</c:v>
                </c:pt>
                <c:pt idx="1017">
                  <c:v>0</c:v>
                </c:pt>
                <c:pt idx="1018">
                  <c:v>10.334579137023841</c:v>
                </c:pt>
                <c:pt idx="1019">
                  <c:v>48.494729339370544</c:v>
                </c:pt>
                <c:pt idx="1020">
                  <c:v>5.950276942590083</c:v>
                </c:pt>
                <c:pt idx="1021">
                  <c:v>18.69139479514298</c:v>
                </c:pt>
                <c:pt idx="1022">
                  <c:v>37.471637026267054</c:v>
                </c:pt>
                <c:pt idx="1023">
                  <c:v>92.839815532743955</c:v>
                </c:pt>
                <c:pt idx="1024">
                  <c:v>109.77898651514234</c:v>
                </c:pt>
                <c:pt idx="1025">
                  <c:v>56.293077408145578</c:v>
                </c:pt>
                <c:pt idx="1026">
                  <c:v>13.738368475076943</c:v>
                </c:pt>
                <c:pt idx="1027">
                  <c:v>141.10122648615956</c:v>
                </c:pt>
                <c:pt idx="1028">
                  <c:v>234.66877942328941</c:v>
                </c:pt>
                <c:pt idx="1029">
                  <c:v>36.297398306083807</c:v>
                </c:pt>
                <c:pt idx="1030">
                  <c:v>83.565171986613791</c:v>
                </c:pt>
                <c:pt idx="1031">
                  <c:v>268.56250850014277</c:v>
                </c:pt>
                <c:pt idx="1032">
                  <c:v>143.19318478791919</c:v>
                </c:pt>
                <c:pt idx="1033">
                  <c:v>25.892904367548567</c:v>
                </c:pt>
                <c:pt idx="1034">
                  <c:v>248.47742537272191</c:v>
                </c:pt>
                <c:pt idx="1035">
                  <c:v>341.51430477110881</c:v>
                </c:pt>
                <c:pt idx="1036">
                  <c:v>304.14112615406458</c:v>
                </c:pt>
                <c:pt idx="1037">
                  <c:v>0</c:v>
                </c:pt>
                <c:pt idx="1038">
                  <c:v>166.68719043194764</c:v>
                </c:pt>
                <c:pt idx="1039">
                  <c:v>297.08590437531751</c:v>
                </c:pt>
                <c:pt idx="1040">
                  <c:v>359.46678994393989</c:v>
                </c:pt>
                <c:pt idx="1041">
                  <c:v>250.36821834378802</c:v>
                </c:pt>
                <c:pt idx="1042">
                  <c:v>161.0328436172598</c:v>
                </c:pt>
                <c:pt idx="1043">
                  <c:v>144.90117880231304</c:v>
                </c:pt>
                <c:pt idx="1044">
                  <c:v>118.31024936382943</c:v>
                </c:pt>
                <c:pt idx="1045">
                  <c:v>124.72464672410287</c:v>
                </c:pt>
                <c:pt idx="1046">
                  <c:v>134.56792249196189</c:v>
                </c:pt>
                <c:pt idx="1047">
                  <c:v>33.82544866894635</c:v>
                </c:pt>
                <c:pt idx="1048">
                  <c:v>118.63228610048131</c:v>
                </c:pt>
                <c:pt idx="1049">
                  <c:v>123.44445634441801</c:v>
                </c:pt>
                <c:pt idx="1050">
                  <c:v>104.00556196665192</c:v>
                </c:pt>
                <c:pt idx="1051">
                  <c:v>82.253883215402283</c:v>
                </c:pt>
                <c:pt idx="1052">
                  <c:v>69.715059554175042</c:v>
                </c:pt>
                <c:pt idx="1053">
                  <c:v>51.73903736987387</c:v>
                </c:pt>
                <c:pt idx="1054">
                  <c:v>50.759166650327074</c:v>
                </c:pt>
                <c:pt idx="1055">
                  <c:v>46.187427282986832</c:v>
                </c:pt>
                <c:pt idx="1056">
                  <c:v>48.91631743432238</c:v>
                </c:pt>
                <c:pt idx="1057">
                  <c:v>7.1443872266531443</c:v>
                </c:pt>
                <c:pt idx="1058">
                  <c:v>29.730253179874822</c:v>
                </c:pt>
                <c:pt idx="1059">
                  <c:v>0</c:v>
                </c:pt>
                <c:pt idx="1060">
                  <c:v>2.2957927704135734</c:v>
                </c:pt>
                <c:pt idx="1061">
                  <c:v>90.297266772568634</c:v>
                </c:pt>
                <c:pt idx="1062">
                  <c:v>30.510644240977616</c:v>
                </c:pt>
                <c:pt idx="1063">
                  <c:v>50.23085392100247</c:v>
                </c:pt>
                <c:pt idx="1064">
                  <c:v>23.973115988847212</c:v>
                </c:pt>
                <c:pt idx="1065">
                  <c:v>16.274468213575453</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7.527437806268928</c:v>
                </c:pt>
                <c:pt idx="1083">
                  <c:v>107.22825701976191</c:v>
                </c:pt>
                <c:pt idx="1084">
                  <c:v>232.71855239448726</c:v>
                </c:pt>
                <c:pt idx="1085">
                  <c:v>203.21708849103919</c:v>
                </c:pt>
                <c:pt idx="1086">
                  <c:v>255.39298630597935</c:v>
                </c:pt>
                <c:pt idx="1087">
                  <c:v>177.85169496224543</c:v>
                </c:pt>
                <c:pt idx="1088">
                  <c:v>22.418319901872447</c:v>
                </c:pt>
                <c:pt idx="1089">
                  <c:v>231.79069249399922</c:v>
                </c:pt>
                <c:pt idx="1090">
                  <c:v>217.02157160883928</c:v>
                </c:pt>
                <c:pt idx="1091">
                  <c:v>145.27180297435982</c:v>
                </c:pt>
                <c:pt idx="1092">
                  <c:v>92.829677941617291</c:v>
                </c:pt>
                <c:pt idx="1093">
                  <c:v>157.26678408448353</c:v>
                </c:pt>
                <c:pt idx="1094">
                  <c:v>53.733079671210042</c:v>
                </c:pt>
                <c:pt idx="1095">
                  <c:v>88.342830355176815</c:v>
                </c:pt>
                <c:pt idx="1096">
                  <c:v>70.796935171530663</c:v>
                </c:pt>
                <c:pt idx="1097">
                  <c:v>287.71492650247819</c:v>
                </c:pt>
                <c:pt idx="1098">
                  <c:v>252.32207140092839</c:v>
                </c:pt>
                <c:pt idx="1099">
                  <c:v>247.79876739336675</c:v>
                </c:pt>
                <c:pt idx="1100">
                  <c:v>244.11504276466454</c:v>
                </c:pt>
                <c:pt idx="1101">
                  <c:v>217.37912458561414</c:v>
                </c:pt>
                <c:pt idx="1102">
                  <c:v>36.926021463205345</c:v>
                </c:pt>
                <c:pt idx="1103">
                  <c:v>68.911242269467479</c:v>
                </c:pt>
                <c:pt idx="1104">
                  <c:v>49.863493657969137</c:v>
                </c:pt>
                <c:pt idx="1105">
                  <c:v>83.786452811025612</c:v>
                </c:pt>
                <c:pt idx="1106">
                  <c:v>92.513158788724567</c:v>
                </c:pt>
                <c:pt idx="1107">
                  <c:v>102.31917445660213</c:v>
                </c:pt>
                <c:pt idx="1108">
                  <c:v>108.83017612106586</c:v>
                </c:pt>
                <c:pt idx="1109">
                  <c:v>46.873778939433933</c:v>
                </c:pt>
                <c:pt idx="1110">
                  <c:v>0.78800533586290911</c:v>
                </c:pt>
                <c:pt idx="1111">
                  <c:v>0</c:v>
                </c:pt>
                <c:pt idx="1112">
                  <c:v>0</c:v>
                </c:pt>
                <c:pt idx="1113">
                  <c:v>66.871807704877497</c:v>
                </c:pt>
                <c:pt idx="1114">
                  <c:v>54.867433216731264</c:v>
                </c:pt>
                <c:pt idx="1115">
                  <c:v>43.859184357644374</c:v>
                </c:pt>
                <c:pt idx="1116">
                  <c:v>3.6071982688538213</c:v>
                </c:pt>
                <c:pt idx="1117">
                  <c:v>12.694518871603751</c:v>
                </c:pt>
                <c:pt idx="1118">
                  <c:v>0</c:v>
                </c:pt>
                <c:pt idx="1119">
                  <c:v>73.957783598880326</c:v>
                </c:pt>
                <c:pt idx="1120">
                  <c:v>77.771985509204129</c:v>
                </c:pt>
                <c:pt idx="1121">
                  <c:v>0</c:v>
                </c:pt>
                <c:pt idx="1122">
                  <c:v>0</c:v>
                </c:pt>
                <c:pt idx="1123">
                  <c:v>135.96688476390307</c:v>
                </c:pt>
                <c:pt idx="1124">
                  <c:v>96.877145490862375</c:v>
                </c:pt>
                <c:pt idx="1125">
                  <c:v>76.443110041609955</c:v>
                </c:pt>
                <c:pt idx="1126">
                  <c:v>136.58768544754292</c:v>
                </c:pt>
                <c:pt idx="1127">
                  <c:v>50.944873546304549</c:v>
                </c:pt>
                <c:pt idx="1128">
                  <c:v>94.535727429455164</c:v>
                </c:pt>
                <c:pt idx="1129">
                  <c:v>134.62439095341068</c:v>
                </c:pt>
                <c:pt idx="1130">
                  <c:v>180.86400612582915</c:v>
                </c:pt>
                <c:pt idx="1131">
                  <c:v>166.86642504100183</c:v>
                </c:pt>
                <c:pt idx="1132">
                  <c:v>103.4198938787617</c:v>
                </c:pt>
                <c:pt idx="1133">
                  <c:v>46.577999506885853</c:v>
                </c:pt>
                <c:pt idx="1134">
                  <c:v>107.90086392493504</c:v>
                </c:pt>
                <c:pt idx="1135">
                  <c:v>51.470875434195349</c:v>
                </c:pt>
                <c:pt idx="1136">
                  <c:v>45.253200105874996</c:v>
                </c:pt>
                <c:pt idx="1137">
                  <c:v>0</c:v>
                </c:pt>
                <c:pt idx="1138">
                  <c:v>79.047729514105782</c:v>
                </c:pt>
                <c:pt idx="1139">
                  <c:v>59.562879525225711</c:v>
                </c:pt>
                <c:pt idx="1140">
                  <c:v>0</c:v>
                </c:pt>
                <c:pt idx="1141">
                  <c:v>0</c:v>
                </c:pt>
                <c:pt idx="1142">
                  <c:v>0</c:v>
                </c:pt>
                <c:pt idx="1143">
                  <c:v>0</c:v>
                </c:pt>
                <c:pt idx="1144">
                  <c:v>0</c:v>
                </c:pt>
                <c:pt idx="1145">
                  <c:v>0</c:v>
                </c:pt>
                <c:pt idx="1146">
                  <c:v>0</c:v>
                </c:pt>
                <c:pt idx="1147">
                  <c:v>3.7403684770416969</c:v>
                </c:pt>
                <c:pt idx="1148">
                  <c:v>0</c:v>
                </c:pt>
                <c:pt idx="1149">
                  <c:v>57.970232494785705</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34.148032566444108</c:v>
                </c:pt>
                <c:pt idx="1217">
                  <c:v>22.938819772237004</c:v>
                </c:pt>
                <c:pt idx="1218">
                  <c:v>80.841120657711414</c:v>
                </c:pt>
                <c:pt idx="1219">
                  <c:v>31.194056396587492</c:v>
                </c:pt>
                <c:pt idx="1220">
                  <c:v>27.42457140769897</c:v>
                </c:pt>
                <c:pt idx="1221">
                  <c:v>118.66580021106411</c:v>
                </c:pt>
                <c:pt idx="1222">
                  <c:v>0</c:v>
                </c:pt>
                <c:pt idx="1223">
                  <c:v>157.52324356852142</c:v>
                </c:pt>
                <c:pt idx="1224">
                  <c:v>228.22275010915919</c:v>
                </c:pt>
                <c:pt idx="1225">
                  <c:v>67.511712763799522</c:v>
                </c:pt>
                <c:pt idx="1226">
                  <c:v>78.007979748248061</c:v>
                </c:pt>
                <c:pt idx="1227">
                  <c:v>319.04109511348821</c:v>
                </c:pt>
                <c:pt idx="1228">
                  <c:v>129.29722478229257</c:v>
                </c:pt>
                <c:pt idx="1229">
                  <c:v>0</c:v>
                </c:pt>
                <c:pt idx="1230">
                  <c:v>387.86404609082012</c:v>
                </c:pt>
                <c:pt idx="1231">
                  <c:v>383.3291298032417</c:v>
                </c:pt>
                <c:pt idx="1232">
                  <c:v>184.17520970165029</c:v>
                </c:pt>
                <c:pt idx="1233">
                  <c:v>0</c:v>
                </c:pt>
                <c:pt idx="1234">
                  <c:v>262.09863271937627</c:v>
                </c:pt>
                <c:pt idx="1235">
                  <c:v>393.82919091885759</c:v>
                </c:pt>
                <c:pt idx="1236">
                  <c:v>330.23977907180381</c:v>
                </c:pt>
                <c:pt idx="1237">
                  <c:v>193.99138436117067</c:v>
                </c:pt>
                <c:pt idx="1238">
                  <c:v>32.855800389812416</c:v>
                </c:pt>
                <c:pt idx="1239">
                  <c:v>31.47891270649033</c:v>
                </c:pt>
                <c:pt idx="1240">
                  <c:v>153.76309082103225</c:v>
                </c:pt>
                <c:pt idx="1241">
                  <c:v>0</c:v>
                </c:pt>
                <c:pt idx="1242">
                  <c:v>0</c:v>
                </c:pt>
                <c:pt idx="1243">
                  <c:v>105.60850468616579</c:v>
                </c:pt>
                <c:pt idx="1244">
                  <c:v>262.99360511479779</c:v>
                </c:pt>
                <c:pt idx="1245">
                  <c:v>91.484500902660756</c:v>
                </c:pt>
                <c:pt idx="1246">
                  <c:v>0</c:v>
                </c:pt>
                <c:pt idx="1247">
                  <c:v>0</c:v>
                </c:pt>
                <c:pt idx="1248">
                  <c:v>73.520451050986807</c:v>
                </c:pt>
                <c:pt idx="1249">
                  <c:v>233.07927622172991</c:v>
                </c:pt>
                <c:pt idx="1250">
                  <c:v>1.8181743708274389</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131.76829786911134</c:v>
                </c:pt>
                <c:pt idx="1264">
                  <c:v>151.44553371822946</c:v>
                </c:pt>
                <c:pt idx="1265">
                  <c:v>67.126294841496602</c:v>
                </c:pt>
                <c:pt idx="1266">
                  <c:v>87.62141288286945</c:v>
                </c:pt>
                <c:pt idx="1267">
                  <c:v>167.01553776499961</c:v>
                </c:pt>
                <c:pt idx="1268">
                  <c:v>97.868898411580147</c:v>
                </c:pt>
                <c:pt idx="1269">
                  <c:v>116.9833623013088</c:v>
                </c:pt>
                <c:pt idx="1270">
                  <c:v>112.58030860740558</c:v>
                </c:pt>
                <c:pt idx="1271">
                  <c:v>139.31782883999429</c:v>
                </c:pt>
                <c:pt idx="1272">
                  <c:v>167.87251589819653</c:v>
                </c:pt>
                <c:pt idx="1273">
                  <c:v>89.929449822820445</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28.456210801788675</c:v>
                </c:pt>
                <c:pt idx="1312">
                  <c:v>130.17614001456249</c:v>
                </c:pt>
                <c:pt idx="1313">
                  <c:v>169.65827401329091</c:v>
                </c:pt>
                <c:pt idx="1314">
                  <c:v>58.120941881684331</c:v>
                </c:pt>
                <c:pt idx="1315">
                  <c:v>17.992528108812863</c:v>
                </c:pt>
                <c:pt idx="1316">
                  <c:v>230.5379609340265</c:v>
                </c:pt>
                <c:pt idx="1317">
                  <c:v>110.833694132551</c:v>
                </c:pt>
                <c:pt idx="1318">
                  <c:v>43.084747407970312</c:v>
                </c:pt>
                <c:pt idx="1319">
                  <c:v>158.19840108641867</c:v>
                </c:pt>
                <c:pt idx="1320">
                  <c:v>315.63523238340633</c:v>
                </c:pt>
                <c:pt idx="1321">
                  <c:v>133.55670740608028</c:v>
                </c:pt>
                <c:pt idx="1322">
                  <c:v>84.547443783203235</c:v>
                </c:pt>
                <c:pt idx="1323">
                  <c:v>346.27001056540155</c:v>
                </c:pt>
                <c:pt idx="1324">
                  <c:v>434.31515646316967</c:v>
                </c:pt>
                <c:pt idx="1325">
                  <c:v>0</c:v>
                </c:pt>
                <c:pt idx="1326">
                  <c:v>216.13796385310039</c:v>
                </c:pt>
                <c:pt idx="1327">
                  <c:v>344.93695187492983</c:v>
                </c:pt>
                <c:pt idx="1328">
                  <c:v>438.18088128044275</c:v>
                </c:pt>
                <c:pt idx="1329">
                  <c:v>402.77111801799828</c:v>
                </c:pt>
                <c:pt idx="1330">
                  <c:v>335.48650426802311</c:v>
                </c:pt>
                <c:pt idx="1331">
                  <c:v>0</c:v>
                </c:pt>
                <c:pt idx="1332">
                  <c:v>185.18822008594759</c:v>
                </c:pt>
                <c:pt idx="1333">
                  <c:v>291.30784900202912</c:v>
                </c:pt>
                <c:pt idx="1334">
                  <c:v>393.70467687747026</c:v>
                </c:pt>
                <c:pt idx="1335">
                  <c:v>355.1248448591175</c:v>
                </c:pt>
                <c:pt idx="1336">
                  <c:v>224.16892733645565</c:v>
                </c:pt>
                <c:pt idx="1337">
                  <c:v>226.10688575282413</c:v>
                </c:pt>
                <c:pt idx="1338">
                  <c:v>175.03202609435559</c:v>
                </c:pt>
                <c:pt idx="1339">
                  <c:v>169.18681348073221</c:v>
                </c:pt>
                <c:pt idx="1340">
                  <c:v>175.95158095124825</c:v>
                </c:pt>
                <c:pt idx="1341">
                  <c:v>219.56988668847811</c:v>
                </c:pt>
                <c:pt idx="1342">
                  <c:v>152.34839907674728</c:v>
                </c:pt>
                <c:pt idx="1343">
                  <c:v>134.72834661123423</c:v>
                </c:pt>
                <c:pt idx="1344">
                  <c:v>59.850048431190629</c:v>
                </c:pt>
                <c:pt idx="1345">
                  <c:v>31.236924434936686</c:v>
                </c:pt>
                <c:pt idx="1346">
                  <c:v>0</c:v>
                </c:pt>
                <c:pt idx="1347">
                  <c:v>0</c:v>
                </c:pt>
                <c:pt idx="1348">
                  <c:v>0</c:v>
                </c:pt>
                <c:pt idx="1349">
                  <c:v>0</c:v>
                </c:pt>
                <c:pt idx="1350">
                  <c:v>15.827698180641462</c:v>
                </c:pt>
                <c:pt idx="1351">
                  <c:v>11.668819076681984</c:v>
                </c:pt>
                <c:pt idx="1352">
                  <c:v>13.45420221013611</c:v>
                </c:pt>
                <c:pt idx="1353">
                  <c:v>11.287089931381974</c:v>
                </c:pt>
                <c:pt idx="1354">
                  <c:v>20.970163139229403</c:v>
                </c:pt>
                <c:pt idx="1355">
                  <c:v>7.0305469679766048</c:v>
                </c:pt>
                <c:pt idx="1356">
                  <c:v>8.78188369354908</c:v>
                </c:pt>
                <c:pt idx="1357">
                  <c:v>38.041136103909864</c:v>
                </c:pt>
                <c:pt idx="1358">
                  <c:v>22.323115488324909</c:v>
                </c:pt>
                <c:pt idx="1359">
                  <c:v>2.6306767633204444</c:v>
                </c:pt>
                <c:pt idx="1360">
                  <c:v>16.052495185359369</c:v>
                </c:pt>
                <c:pt idx="1361">
                  <c:v>12.000626489354957</c:v>
                </c:pt>
                <c:pt idx="1362">
                  <c:v>37.127307950486035</c:v>
                </c:pt>
                <c:pt idx="1363">
                  <c:v>43.007713904463436</c:v>
                </c:pt>
                <c:pt idx="1364">
                  <c:v>43.093225249876525</c:v>
                </c:pt>
                <c:pt idx="1365">
                  <c:v>29.493387500302799</c:v>
                </c:pt>
                <c:pt idx="1366">
                  <c:v>25.537271251414147</c:v>
                </c:pt>
                <c:pt idx="1367">
                  <c:v>27.396464666365414</c:v>
                </c:pt>
                <c:pt idx="1368">
                  <c:v>5.9608652341728074</c:v>
                </c:pt>
                <c:pt idx="1369">
                  <c:v>54.299118778893501</c:v>
                </c:pt>
                <c:pt idx="1370">
                  <c:v>21.403925917709568</c:v>
                </c:pt>
                <c:pt idx="1371">
                  <c:v>0</c:v>
                </c:pt>
                <c:pt idx="1372">
                  <c:v>7.4410849744815515</c:v>
                </c:pt>
                <c:pt idx="1373">
                  <c:v>9.1691089376143751</c:v>
                </c:pt>
                <c:pt idx="1374">
                  <c:v>7.4897979316705552</c:v>
                </c:pt>
                <c:pt idx="1375">
                  <c:v>0</c:v>
                </c:pt>
                <c:pt idx="1376">
                  <c:v>0</c:v>
                </c:pt>
                <c:pt idx="1377">
                  <c:v>0</c:v>
                </c:pt>
                <c:pt idx="1378">
                  <c:v>0</c:v>
                </c:pt>
                <c:pt idx="1379">
                  <c:v>21.120100659000251</c:v>
                </c:pt>
                <c:pt idx="1380">
                  <c:v>24.884101277892313</c:v>
                </c:pt>
                <c:pt idx="1381">
                  <c:v>24.913214430361784</c:v>
                </c:pt>
                <c:pt idx="1382">
                  <c:v>7.7685779248245792</c:v>
                </c:pt>
                <c:pt idx="1383">
                  <c:v>8.731766257012346</c:v>
                </c:pt>
                <c:pt idx="1384">
                  <c:v>18.107156788991499</c:v>
                </c:pt>
                <c:pt idx="1385">
                  <c:v>8.301410396312642</c:v>
                </c:pt>
                <c:pt idx="1386">
                  <c:v>0</c:v>
                </c:pt>
                <c:pt idx="1387">
                  <c:v>0</c:v>
                </c:pt>
                <c:pt idx="1388">
                  <c:v>0</c:v>
                </c:pt>
                <c:pt idx="1389">
                  <c:v>0</c:v>
                </c:pt>
                <c:pt idx="1390">
                  <c:v>27.161540818220629</c:v>
                </c:pt>
                <c:pt idx="1391">
                  <c:v>82.675022354379038</c:v>
                </c:pt>
                <c:pt idx="1392">
                  <c:v>38.07082285358986</c:v>
                </c:pt>
                <c:pt idx="1393">
                  <c:v>114.37836816328077</c:v>
                </c:pt>
                <c:pt idx="1394">
                  <c:v>93.947214992987625</c:v>
                </c:pt>
                <c:pt idx="1395">
                  <c:v>88.42429664920347</c:v>
                </c:pt>
                <c:pt idx="1396">
                  <c:v>126.81751988922765</c:v>
                </c:pt>
                <c:pt idx="1397">
                  <c:v>112.23263451448982</c:v>
                </c:pt>
                <c:pt idx="1398">
                  <c:v>43.078037374412034</c:v>
                </c:pt>
                <c:pt idx="1399">
                  <c:v>0</c:v>
                </c:pt>
                <c:pt idx="1400">
                  <c:v>17.481701704402099</c:v>
                </c:pt>
                <c:pt idx="1401">
                  <c:v>14.883971237386964</c:v>
                </c:pt>
                <c:pt idx="1402">
                  <c:v>86.288695790985557</c:v>
                </c:pt>
                <c:pt idx="1403">
                  <c:v>93.656047024850963</c:v>
                </c:pt>
                <c:pt idx="1404">
                  <c:v>129.14888068568001</c:v>
                </c:pt>
                <c:pt idx="1405">
                  <c:v>99.161062126858894</c:v>
                </c:pt>
                <c:pt idx="1406">
                  <c:v>78.719100402378146</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41.375135354365256</c:v>
                </c:pt>
                <c:pt idx="1429">
                  <c:v>160.73216317629311</c:v>
                </c:pt>
                <c:pt idx="1430">
                  <c:v>290.41760391421656</c:v>
                </c:pt>
                <c:pt idx="1431">
                  <c:v>87.848497255201707</c:v>
                </c:pt>
                <c:pt idx="1432">
                  <c:v>47.240842182588693</c:v>
                </c:pt>
                <c:pt idx="1433">
                  <c:v>404.87953047859452</c:v>
                </c:pt>
                <c:pt idx="1434">
                  <c:v>308.14790414477289</c:v>
                </c:pt>
                <c:pt idx="1435">
                  <c:v>168.3604895855004</c:v>
                </c:pt>
                <c:pt idx="1436">
                  <c:v>298.33527549699153</c:v>
                </c:pt>
                <c:pt idx="1437">
                  <c:v>342.17100973277235</c:v>
                </c:pt>
                <c:pt idx="1438">
                  <c:v>482.8410574491507</c:v>
                </c:pt>
                <c:pt idx="1439">
                  <c:v>200.86423475361678</c:v>
                </c:pt>
                <c:pt idx="1440">
                  <c:v>184.99241953726954</c:v>
                </c:pt>
                <c:pt idx="1441">
                  <c:v>397.67672992988179</c:v>
                </c:pt>
                <c:pt idx="1442">
                  <c:v>273.82682768682497</c:v>
                </c:pt>
                <c:pt idx="1443">
                  <c:v>276.13203805563768</c:v>
                </c:pt>
                <c:pt idx="1444">
                  <c:v>240.72144102497475</c:v>
                </c:pt>
                <c:pt idx="1445">
                  <c:v>260.27535779941206</c:v>
                </c:pt>
                <c:pt idx="1446">
                  <c:v>103.34977358525437</c:v>
                </c:pt>
                <c:pt idx="1447">
                  <c:v>0</c:v>
                </c:pt>
                <c:pt idx="1448">
                  <c:v>337.85907123140714</c:v>
                </c:pt>
                <c:pt idx="1449">
                  <c:v>0</c:v>
                </c:pt>
                <c:pt idx="1450">
                  <c:v>104.00721319713716</c:v>
                </c:pt>
                <c:pt idx="1451">
                  <c:v>9.5446856199458399</c:v>
                </c:pt>
                <c:pt idx="1452">
                  <c:v>71.749689167021913</c:v>
                </c:pt>
                <c:pt idx="1453">
                  <c:v>0</c:v>
                </c:pt>
                <c:pt idx="1454">
                  <c:v>147.65351764353838</c:v>
                </c:pt>
                <c:pt idx="1455">
                  <c:v>109.34032208183153</c:v>
                </c:pt>
                <c:pt idx="1456">
                  <c:v>19.069542373601074</c:v>
                </c:pt>
                <c:pt idx="1457">
                  <c:v>22.036105231571923</c:v>
                </c:pt>
                <c:pt idx="1458">
                  <c:v>97.012189829642921</c:v>
                </c:pt>
                <c:pt idx="1459">
                  <c:v>218.72488311697043</c:v>
                </c:pt>
                <c:pt idx="1460">
                  <c:v>196.68199922997107</c:v>
                </c:pt>
                <c:pt idx="1461">
                  <c:v>102.83797964216562</c:v>
                </c:pt>
                <c:pt idx="1462">
                  <c:v>94.356731719962056</c:v>
                </c:pt>
                <c:pt idx="1463">
                  <c:v>62.28094059350029</c:v>
                </c:pt>
                <c:pt idx="1464">
                  <c:v>152.2843462293277</c:v>
                </c:pt>
                <c:pt idx="1465">
                  <c:v>214.93700383856728</c:v>
                </c:pt>
                <c:pt idx="1466">
                  <c:v>95.615750338514545</c:v>
                </c:pt>
                <c:pt idx="1467">
                  <c:v>269.58893561472456</c:v>
                </c:pt>
                <c:pt idx="1468">
                  <c:v>101.09592847938109</c:v>
                </c:pt>
                <c:pt idx="1469">
                  <c:v>0</c:v>
                </c:pt>
                <c:pt idx="1470">
                  <c:v>20.076820381521507</c:v>
                </c:pt>
                <c:pt idx="1471">
                  <c:v>42.450418929535942</c:v>
                </c:pt>
                <c:pt idx="1472">
                  <c:v>119.05600766797909</c:v>
                </c:pt>
                <c:pt idx="1473">
                  <c:v>61.985855033137284</c:v>
                </c:pt>
                <c:pt idx="1474">
                  <c:v>26.974785290137294</c:v>
                </c:pt>
                <c:pt idx="1475">
                  <c:v>10.793098869361099</c:v>
                </c:pt>
                <c:pt idx="1476">
                  <c:v>20.379374094355413</c:v>
                </c:pt>
                <c:pt idx="1477">
                  <c:v>62.137009796001593</c:v>
                </c:pt>
                <c:pt idx="1478">
                  <c:v>39.036613317211895</c:v>
                </c:pt>
                <c:pt idx="1479">
                  <c:v>50.39207824917132</c:v>
                </c:pt>
                <c:pt idx="1480">
                  <c:v>83.245973399404932</c:v>
                </c:pt>
                <c:pt idx="1481">
                  <c:v>0</c:v>
                </c:pt>
                <c:pt idx="1482">
                  <c:v>0</c:v>
                </c:pt>
                <c:pt idx="1483">
                  <c:v>0</c:v>
                </c:pt>
                <c:pt idx="1484">
                  <c:v>0</c:v>
                </c:pt>
                <c:pt idx="1485">
                  <c:v>0</c:v>
                </c:pt>
                <c:pt idx="1486">
                  <c:v>0</c:v>
                </c:pt>
                <c:pt idx="1487">
                  <c:v>0</c:v>
                </c:pt>
                <c:pt idx="1488">
                  <c:v>41.886930972955838</c:v>
                </c:pt>
                <c:pt idx="1489">
                  <c:v>116.37399100733995</c:v>
                </c:pt>
                <c:pt idx="1490">
                  <c:v>0</c:v>
                </c:pt>
                <c:pt idx="1491">
                  <c:v>149.68023163968948</c:v>
                </c:pt>
                <c:pt idx="1492">
                  <c:v>0</c:v>
                </c:pt>
                <c:pt idx="1493">
                  <c:v>0</c:v>
                </c:pt>
                <c:pt idx="1494">
                  <c:v>0</c:v>
                </c:pt>
                <c:pt idx="1495">
                  <c:v>0</c:v>
                </c:pt>
                <c:pt idx="1496">
                  <c:v>95.881024130372651</c:v>
                </c:pt>
                <c:pt idx="1497">
                  <c:v>0</c:v>
                </c:pt>
                <c:pt idx="1498">
                  <c:v>0</c:v>
                </c:pt>
                <c:pt idx="1499">
                  <c:v>0</c:v>
                </c:pt>
                <c:pt idx="1500">
                  <c:v>116.4966996415035</c:v>
                </c:pt>
                <c:pt idx="1501">
                  <c:v>0</c:v>
                </c:pt>
                <c:pt idx="1502">
                  <c:v>0</c:v>
                </c:pt>
                <c:pt idx="1503">
                  <c:v>0</c:v>
                </c:pt>
                <c:pt idx="1504">
                  <c:v>0</c:v>
                </c:pt>
                <c:pt idx="1505">
                  <c:v>65.306303905241847</c:v>
                </c:pt>
                <c:pt idx="1506">
                  <c:v>64.567640279208405</c:v>
                </c:pt>
                <c:pt idx="1507">
                  <c:v>211.62059183995424</c:v>
                </c:pt>
                <c:pt idx="1508">
                  <c:v>18.008047398856995</c:v>
                </c:pt>
                <c:pt idx="1509">
                  <c:v>18.440663481909127</c:v>
                </c:pt>
                <c:pt idx="1510">
                  <c:v>0</c:v>
                </c:pt>
                <c:pt idx="1511">
                  <c:v>76.389506275946445</c:v>
                </c:pt>
                <c:pt idx="1512">
                  <c:v>88.454561840479016</c:v>
                </c:pt>
                <c:pt idx="1513">
                  <c:v>22.824736597409483</c:v>
                </c:pt>
                <c:pt idx="1514">
                  <c:v>0</c:v>
                </c:pt>
                <c:pt idx="1515">
                  <c:v>81.058280454118233</c:v>
                </c:pt>
                <c:pt idx="1516">
                  <c:v>111.62140598464717</c:v>
                </c:pt>
                <c:pt idx="1517">
                  <c:v>0</c:v>
                </c:pt>
                <c:pt idx="1518">
                  <c:v>0</c:v>
                </c:pt>
                <c:pt idx="1519">
                  <c:v>151.52953860406424</c:v>
                </c:pt>
                <c:pt idx="1520">
                  <c:v>64.732787845771156</c:v>
                </c:pt>
                <c:pt idx="1521">
                  <c:v>21.977565915230112</c:v>
                </c:pt>
                <c:pt idx="1522">
                  <c:v>137.55491099977573</c:v>
                </c:pt>
                <c:pt idx="1523">
                  <c:v>0</c:v>
                </c:pt>
                <c:pt idx="1524">
                  <c:v>0</c:v>
                </c:pt>
                <c:pt idx="1525">
                  <c:v>0</c:v>
                </c:pt>
                <c:pt idx="1526">
                  <c:v>53.222193834167285</c:v>
                </c:pt>
                <c:pt idx="1527">
                  <c:v>123.60353801001773</c:v>
                </c:pt>
                <c:pt idx="1528">
                  <c:v>82.583894702618323</c:v>
                </c:pt>
                <c:pt idx="1529">
                  <c:v>47.629219815045076</c:v>
                </c:pt>
                <c:pt idx="1530">
                  <c:v>0</c:v>
                </c:pt>
                <c:pt idx="1531">
                  <c:v>98.434270866789845</c:v>
                </c:pt>
                <c:pt idx="1532">
                  <c:v>0</c:v>
                </c:pt>
                <c:pt idx="1533">
                  <c:v>97.682907952893089</c:v>
                </c:pt>
                <c:pt idx="1534">
                  <c:v>63.985706091978393</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17.882569422361559</c:v>
                </c:pt>
                <c:pt idx="1577">
                  <c:v>34.891829356442884</c:v>
                </c:pt>
                <c:pt idx="1578">
                  <c:v>55.227967337293578</c:v>
                </c:pt>
                <c:pt idx="1579">
                  <c:v>14.783704508832773</c:v>
                </c:pt>
                <c:pt idx="1580">
                  <c:v>0</c:v>
                </c:pt>
                <c:pt idx="1581">
                  <c:v>9.8344261557356525</c:v>
                </c:pt>
                <c:pt idx="1582">
                  <c:v>154.72168152515508</c:v>
                </c:pt>
                <c:pt idx="1583">
                  <c:v>6.7588654584245109</c:v>
                </c:pt>
                <c:pt idx="1584">
                  <c:v>164.32979057301606</c:v>
                </c:pt>
                <c:pt idx="1585">
                  <c:v>0</c:v>
                </c:pt>
                <c:pt idx="1586">
                  <c:v>55.71293832122916</c:v>
                </c:pt>
                <c:pt idx="1587">
                  <c:v>28.572971680670854</c:v>
                </c:pt>
                <c:pt idx="1588">
                  <c:v>39.456831214818322</c:v>
                </c:pt>
                <c:pt idx="1589">
                  <c:v>113.77106860136642</c:v>
                </c:pt>
                <c:pt idx="1590">
                  <c:v>68.5245538848759</c:v>
                </c:pt>
                <c:pt idx="1591">
                  <c:v>30.749966852656918</c:v>
                </c:pt>
                <c:pt idx="1592">
                  <c:v>104.69115024280742</c:v>
                </c:pt>
                <c:pt idx="1593">
                  <c:v>18.871327403935254</c:v>
                </c:pt>
                <c:pt idx="1594">
                  <c:v>97.606334864256993</c:v>
                </c:pt>
                <c:pt idx="1595">
                  <c:v>189.93178372460014</c:v>
                </c:pt>
                <c:pt idx="1596">
                  <c:v>267.41835486274101</c:v>
                </c:pt>
                <c:pt idx="1597">
                  <c:v>271.93861102242272</c:v>
                </c:pt>
                <c:pt idx="1598">
                  <c:v>0</c:v>
                </c:pt>
                <c:pt idx="1599">
                  <c:v>269.63928926997687</c:v>
                </c:pt>
                <c:pt idx="1600">
                  <c:v>388.4738387744311</c:v>
                </c:pt>
                <c:pt idx="1601">
                  <c:v>330.98756622796515</c:v>
                </c:pt>
                <c:pt idx="1602">
                  <c:v>110.47398798714704</c:v>
                </c:pt>
                <c:pt idx="1603">
                  <c:v>40.601840320190377</c:v>
                </c:pt>
                <c:pt idx="1604">
                  <c:v>294.38023297711197</c:v>
                </c:pt>
                <c:pt idx="1605">
                  <c:v>44.137577805065504</c:v>
                </c:pt>
                <c:pt idx="1606">
                  <c:v>0</c:v>
                </c:pt>
                <c:pt idx="1607">
                  <c:v>0</c:v>
                </c:pt>
                <c:pt idx="1608">
                  <c:v>0</c:v>
                </c:pt>
                <c:pt idx="1609">
                  <c:v>32.924353468710557</c:v>
                </c:pt>
                <c:pt idx="1610">
                  <c:v>0</c:v>
                </c:pt>
                <c:pt idx="1611">
                  <c:v>0</c:v>
                </c:pt>
                <c:pt idx="1612">
                  <c:v>0</c:v>
                </c:pt>
                <c:pt idx="1613">
                  <c:v>0</c:v>
                </c:pt>
                <c:pt idx="1614">
                  <c:v>0</c:v>
                </c:pt>
                <c:pt idx="1615">
                  <c:v>0</c:v>
                </c:pt>
                <c:pt idx="1616">
                  <c:v>0</c:v>
                </c:pt>
                <c:pt idx="1617">
                  <c:v>0</c:v>
                </c:pt>
                <c:pt idx="1618">
                  <c:v>0</c:v>
                </c:pt>
                <c:pt idx="1619">
                  <c:v>0</c:v>
                </c:pt>
                <c:pt idx="1620">
                  <c:v>0</c:v>
                </c:pt>
                <c:pt idx="1621">
                  <c:v>8.416061832500592</c:v>
                </c:pt>
                <c:pt idx="1622">
                  <c:v>79.122350188686852</c:v>
                </c:pt>
                <c:pt idx="1623">
                  <c:v>94.711487386857939</c:v>
                </c:pt>
                <c:pt idx="1624">
                  <c:v>33.624213922189782</c:v>
                </c:pt>
                <c:pt idx="1625">
                  <c:v>11.66831896660522</c:v>
                </c:pt>
                <c:pt idx="1626">
                  <c:v>89.890200682408562</c:v>
                </c:pt>
                <c:pt idx="1627">
                  <c:v>88.569049035982843</c:v>
                </c:pt>
                <c:pt idx="1628">
                  <c:v>93.032246683389886</c:v>
                </c:pt>
                <c:pt idx="1629">
                  <c:v>77.106552751811009</c:v>
                </c:pt>
                <c:pt idx="1630">
                  <c:v>96.272674129126699</c:v>
                </c:pt>
                <c:pt idx="1631">
                  <c:v>0</c:v>
                </c:pt>
                <c:pt idx="1632">
                  <c:v>165.033414911873</c:v>
                </c:pt>
                <c:pt idx="1633">
                  <c:v>232.92492018478961</c:v>
                </c:pt>
                <c:pt idx="1634">
                  <c:v>172.39528261544399</c:v>
                </c:pt>
                <c:pt idx="1635">
                  <c:v>53.27688294250585</c:v>
                </c:pt>
                <c:pt idx="1636">
                  <c:v>98.736811006732324</c:v>
                </c:pt>
                <c:pt idx="1637">
                  <c:v>31.711617418849059</c:v>
                </c:pt>
                <c:pt idx="1638">
                  <c:v>7.7565825414828637</c:v>
                </c:pt>
                <c:pt idx="1639">
                  <c:v>138.39243155122659</c:v>
                </c:pt>
                <c:pt idx="1640">
                  <c:v>5.4918810480488407</c:v>
                </c:pt>
                <c:pt idx="1641">
                  <c:v>335.97175511391447</c:v>
                </c:pt>
                <c:pt idx="1642">
                  <c:v>436.80570976162829</c:v>
                </c:pt>
                <c:pt idx="1643">
                  <c:v>240.91670896191795</c:v>
                </c:pt>
                <c:pt idx="1644">
                  <c:v>0</c:v>
                </c:pt>
                <c:pt idx="1645">
                  <c:v>285.2501286473825</c:v>
                </c:pt>
                <c:pt idx="1646">
                  <c:v>360.54384374656757</c:v>
                </c:pt>
                <c:pt idx="1647">
                  <c:v>315.23571809749836</c:v>
                </c:pt>
                <c:pt idx="1648">
                  <c:v>262.87506560525105</c:v>
                </c:pt>
                <c:pt idx="1649">
                  <c:v>0</c:v>
                </c:pt>
                <c:pt idx="1650">
                  <c:v>0</c:v>
                </c:pt>
                <c:pt idx="1651">
                  <c:v>0</c:v>
                </c:pt>
                <c:pt idx="1652">
                  <c:v>0</c:v>
                </c:pt>
                <c:pt idx="1653">
                  <c:v>169.21367869274289</c:v>
                </c:pt>
                <c:pt idx="1654">
                  <c:v>264.10709517981013</c:v>
                </c:pt>
                <c:pt idx="1655">
                  <c:v>95.157845968408665</c:v>
                </c:pt>
                <c:pt idx="1656">
                  <c:v>131.94466377200379</c:v>
                </c:pt>
                <c:pt idx="1657">
                  <c:v>185.70754761467666</c:v>
                </c:pt>
                <c:pt idx="1658">
                  <c:v>292.47550135531566</c:v>
                </c:pt>
                <c:pt idx="1659">
                  <c:v>99.920772500442723</c:v>
                </c:pt>
                <c:pt idx="1660">
                  <c:v>54.400903158065674</c:v>
                </c:pt>
                <c:pt idx="1661">
                  <c:v>436.53166042490386</c:v>
                </c:pt>
                <c:pt idx="1662">
                  <c:v>0</c:v>
                </c:pt>
                <c:pt idx="1663">
                  <c:v>63.269267163517384</c:v>
                </c:pt>
                <c:pt idx="1664">
                  <c:v>0</c:v>
                </c:pt>
                <c:pt idx="1665">
                  <c:v>101.90385607311515</c:v>
                </c:pt>
                <c:pt idx="1666">
                  <c:v>209.88507205340605</c:v>
                </c:pt>
                <c:pt idx="1667">
                  <c:v>226.58809649706922</c:v>
                </c:pt>
                <c:pt idx="1668">
                  <c:v>142.60640506397479</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124.78074503349696</c:v>
                </c:pt>
                <c:pt idx="1693">
                  <c:v>166.36140698703147</c:v>
                </c:pt>
                <c:pt idx="1694">
                  <c:v>0</c:v>
                </c:pt>
                <c:pt idx="1695">
                  <c:v>89.732947431120152</c:v>
                </c:pt>
                <c:pt idx="1696">
                  <c:v>145.11130164864332</c:v>
                </c:pt>
                <c:pt idx="1697">
                  <c:v>9.8770723991688421</c:v>
                </c:pt>
                <c:pt idx="1698">
                  <c:v>0</c:v>
                </c:pt>
                <c:pt idx="1699">
                  <c:v>129.32606188990985</c:v>
                </c:pt>
                <c:pt idx="1700">
                  <c:v>29.271138007712693</c:v>
                </c:pt>
                <c:pt idx="1701">
                  <c:v>0</c:v>
                </c:pt>
                <c:pt idx="1702">
                  <c:v>0</c:v>
                </c:pt>
                <c:pt idx="1703">
                  <c:v>24.591184210967011</c:v>
                </c:pt>
                <c:pt idx="1704">
                  <c:v>0</c:v>
                </c:pt>
                <c:pt idx="1705">
                  <c:v>0</c:v>
                </c:pt>
                <c:pt idx="1706">
                  <c:v>0</c:v>
                </c:pt>
                <c:pt idx="1707">
                  <c:v>0</c:v>
                </c:pt>
                <c:pt idx="1708">
                  <c:v>0</c:v>
                </c:pt>
                <c:pt idx="1709">
                  <c:v>0</c:v>
                </c:pt>
                <c:pt idx="1710">
                  <c:v>0</c:v>
                </c:pt>
                <c:pt idx="1711">
                  <c:v>25.948775781133172</c:v>
                </c:pt>
                <c:pt idx="1712">
                  <c:v>0.46842114598608475</c:v>
                </c:pt>
                <c:pt idx="1713">
                  <c:v>0.79951817766210809</c:v>
                </c:pt>
                <c:pt idx="1714">
                  <c:v>0.96506718764134547</c:v>
                </c:pt>
                <c:pt idx="1715">
                  <c:v>1.2961661710563064</c:v>
                </c:pt>
                <c:pt idx="1716">
                  <c:v>1.4617161345615042</c:v>
                </c:pt>
                <c:pt idx="1717">
                  <c:v>1.6272664059780801</c:v>
                </c:pt>
                <c:pt idx="1718">
                  <c:v>1.9583678526838053</c:v>
                </c:pt>
                <c:pt idx="1719">
                  <c:v>2.1239190180420557</c:v>
                </c:pt>
                <c:pt idx="1720">
                  <c:v>2.4550222079417541</c:v>
                </c:pt>
                <c:pt idx="1721">
                  <c:v>2.7861265103151194</c:v>
                </c:pt>
                <c:pt idx="1722">
                  <c:v>26.213403084628105</c:v>
                </c:pt>
                <c:pt idx="1723">
                  <c:v>17.553091275784446</c:v>
                </c:pt>
                <c:pt idx="1724">
                  <c:v>0</c:v>
                </c:pt>
                <c:pt idx="1725">
                  <c:v>0</c:v>
                </c:pt>
                <c:pt idx="1726">
                  <c:v>0</c:v>
                </c:pt>
                <c:pt idx="1727">
                  <c:v>13.118036905144555</c:v>
                </c:pt>
                <c:pt idx="1728">
                  <c:v>0</c:v>
                </c:pt>
                <c:pt idx="1729">
                  <c:v>0</c:v>
                </c:pt>
                <c:pt idx="1730">
                  <c:v>9.8262744321856843</c:v>
                </c:pt>
                <c:pt idx="1731">
                  <c:v>10.086013302278593</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20.471163722693149</c:v>
                </c:pt>
                <c:pt idx="1752">
                  <c:v>10.905922336375799</c:v>
                </c:pt>
                <c:pt idx="1753">
                  <c:v>1.490558865594162</c:v>
                </c:pt>
                <c:pt idx="1754">
                  <c:v>0</c:v>
                </c:pt>
                <c:pt idx="1755">
                  <c:v>0</c:v>
                </c:pt>
                <c:pt idx="1756">
                  <c:v>0</c:v>
                </c:pt>
                <c:pt idx="1757">
                  <c:v>0</c:v>
                </c:pt>
                <c:pt idx="1758">
                  <c:v>0</c:v>
                </c:pt>
                <c:pt idx="1759">
                  <c:v>26.45270775570193</c:v>
                </c:pt>
                <c:pt idx="1760">
                  <c:v>1.5516860690665755</c:v>
                </c:pt>
                <c:pt idx="1761">
                  <c:v>0</c:v>
                </c:pt>
                <c:pt idx="1762">
                  <c:v>1.4922885788805207</c:v>
                </c:pt>
                <c:pt idx="1763">
                  <c:v>0.64778174454917681</c:v>
                </c:pt>
                <c:pt idx="1764">
                  <c:v>0.56483498441805424</c:v>
                </c:pt>
                <c:pt idx="1765">
                  <c:v>0</c:v>
                </c:pt>
                <c:pt idx="1766">
                  <c:v>0</c:v>
                </c:pt>
                <c:pt idx="1767">
                  <c:v>0.34964345170987338</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58.877930722983024</c:v>
                </c:pt>
                <c:pt idx="1786">
                  <c:v>104.11576131614704</c:v>
                </c:pt>
                <c:pt idx="1787">
                  <c:v>94.84435712406767</c:v>
                </c:pt>
                <c:pt idx="1788">
                  <c:v>3.2675062893357367</c:v>
                </c:pt>
                <c:pt idx="1789">
                  <c:v>128.34655675150819</c:v>
                </c:pt>
                <c:pt idx="1790">
                  <c:v>45.827925079546318</c:v>
                </c:pt>
                <c:pt idx="1791">
                  <c:v>3.9963542393117963</c:v>
                </c:pt>
                <c:pt idx="1792">
                  <c:v>0</c:v>
                </c:pt>
                <c:pt idx="1793">
                  <c:v>11.432343483662386</c:v>
                </c:pt>
                <c:pt idx="1794">
                  <c:v>0</c:v>
                </c:pt>
                <c:pt idx="1795">
                  <c:v>5.8813308421389028</c:v>
                </c:pt>
                <c:pt idx="1796">
                  <c:v>0</c:v>
                </c:pt>
                <c:pt idx="1797">
                  <c:v>0</c:v>
                </c:pt>
                <c:pt idx="1798">
                  <c:v>0</c:v>
                </c:pt>
                <c:pt idx="1799">
                  <c:v>0</c:v>
                </c:pt>
                <c:pt idx="1800">
                  <c:v>0</c:v>
                </c:pt>
                <c:pt idx="1801">
                  <c:v>0</c:v>
                </c:pt>
                <c:pt idx="1802">
                  <c:v>0</c:v>
                </c:pt>
                <c:pt idx="1803">
                  <c:v>3.6283297775250731</c:v>
                </c:pt>
                <c:pt idx="1804">
                  <c:v>11.13759343868967</c:v>
                </c:pt>
                <c:pt idx="1805">
                  <c:v>15.746142537569021</c:v>
                </c:pt>
                <c:pt idx="1806">
                  <c:v>0</c:v>
                </c:pt>
                <c:pt idx="1807">
                  <c:v>5.1912811031062294</c:v>
                </c:pt>
                <c:pt idx="1808">
                  <c:v>38.65805572137176</c:v>
                </c:pt>
                <c:pt idx="1809">
                  <c:v>51.500117145192164</c:v>
                </c:pt>
                <c:pt idx="1810">
                  <c:v>0</c:v>
                </c:pt>
                <c:pt idx="1811">
                  <c:v>0</c:v>
                </c:pt>
                <c:pt idx="1812">
                  <c:v>0</c:v>
                </c:pt>
                <c:pt idx="1813">
                  <c:v>44.903441091971573</c:v>
                </c:pt>
                <c:pt idx="1814">
                  <c:v>186.16354677883851</c:v>
                </c:pt>
                <c:pt idx="1815">
                  <c:v>41.047885620349035</c:v>
                </c:pt>
                <c:pt idx="1816">
                  <c:v>0</c:v>
                </c:pt>
                <c:pt idx="1817">
                  <c:v>0</c:v>
                </c:pt>
                <c:pt idx="1818">
                  <c:v>0</c:v>
                </c:pt>
                <c:pt idx="1819">
                  <c:v>0</c:v>
                </c:pt>
                <c:pt idx="1820">
                  <c:v>0</c:v>
                </c:pt>
                <c:pt idx="1821">
                  <c:v>0</c:v>
                </c:pt>
                <c:pt idx="1822">
                  <c:v>7.1135488450307012</c:v>
                </c:pt>
                <c:pt idx="1823">
                  <c:v>8.3263605259088713</c:v>
                </c:pt>
                <c:pt idx="1824">
                  <c:v>4.9556487800819804</c:v>
                </c:pt>
                <c:pt idx="1825">
                  <c:v>4.4330783560078837</c:v>
                </c:pt>
                <c:pt idx="1826">
                  <c:v>0</c:v>
                </c:pt>
                <c:pt idx="1827">
                  <c:v>0</c:v>
                </c:pt>
                <c:pt idx="1828">
                  <c:v>0</c:v>
                </c:pt>
                <c:pt idx="1829">
                  <c:v>10.934744222606268</c:v>
                </c:pt>
                <c:pt idx="1830">
                  <c:v>15.931541667431434</c:v>
                </c:pt>
                <c:pt idx="1831">
                  <c:v>0</c:v>
                </c:pt>
                <c:pt idx="1832">
                  <c:v>0</c:v>
                </c:pt>
                <c:pt idx="1833">
                  <c:v>23.662713831484499</c:v>
                </c:pt>
                <c:pt idx="1834">
                  <c:v>35.339813218058929</c:v>
                </c:pt>
                <c:pt idx="1835">
                  <c:v>12.59138470897595</c:v>
                </c:pt>
                <c:pt idx="1836">
                  <c:v>0</c:v>
                </c:pt>
                <c:pt idx="1837">
                  <c:v>11.892005042113036</c:v>
                </c:pt>
                <c:pt idx="1838">
                  <c:v>6.6680868346676991</c:v>
                </c:pt>
                <c:pt idx="1839">
                  <c:v>0</c:v>
                </c:pt>
                <c:pt idx="1840">
                  <c:v>0</c:v>
                </c:pt>
                <c:pt idx="1841">
                  <c:v>0</c:v>
                </c:pt>
                <c:pt idx="1842">
                  <c:v>3.3017132399877576</c:v>
                </c:pt>
                <c:pt idx="1843">
                  <c:v>13.054268065635004</c:v>
                </c:pt>
                <c:pt idx="1844">
                  <c:v>4.4375853083693055</c:v>
                </c:pt>
                <c:pt idx="1845">
                  <c:v>17.777320895717903</c:v>
                </c:pt>
                <c:pt idx="1846">
                  <c:v>20.468681976168639</c:v>
                </c:pt>
                <c:pt idx="1847">
                  <c:v>0</c:v>
                </c:pt>
                <c:pt idx="1848">
                  <c:v>3.3443458290913881</c:v>
                </c:pt>
                <c:pt idx="1849">
                  <c:v>6.2233358117994442</c:v>
                </c:pt>
                <c:pt idx="1850">
                  <c:v>0</c:v>
                </c:pt>
                <c:pt idx="1851">
                  <c:v>0</c:v>
                </c:pt>
                <c:pt idx="1852">
                  <c:v>2.3872886982092645</c:v>
                </c:pt>
                <c:pt idx="1853">
                  <c:v>0</c:v>
                </c:pt>
                <c:pt idx="1854">
                  <c:v>0</c:v>
                </c:pt>
                <c:pt idx="1855">
                  <c:v>3.0255352799515607</c:v>
                </c:pt>
                <c:pt idx="1856">
                  <c:v>0</c:v>
                </c:pt>
                <c:pt idx="1857">
                  <c:v>7.9825244002145261</c:v>
                </c:pt>
                <c:pt idx="1858">
                  <c:v>3.842003012286983</c:v>
                </c:pt>
                <c:pt idx="1859">
                  <c:v>2.9214518080441021</c:v>
                </c:pt>
                <c:pt idx="1860">
                  <c:v>0</c:v>
                </c:pt>
                <c:pt idx="1861">
                  <c:v>0</c:v>
                </c:pt>
                <c:pt idx="1862">
                  <c:v>0</c:v>
                </c:pt>
                <c:pt idx="1863">
                  <c:v>9.7562370377779466</c:v>
                </c:pt>
                <c:pt idx="1864">
                  <c:v>20.403163294985784</c:v>
                </c:pt>
                <c:pt idx="1865">
                  <c:v>7.2436725339988923</c:v>
                </c:pt>
                <c:pt idx="1866">
                  <c:v>2.938102230712297</c:v>
                </c:pt>
                <c:pt idx="1867">
                  <c:v>0</c:v>
                </c:pt>
                <c:pt idx="1868">
                  <c:v>0</c:v>
                </c:pt>
                <c:pt idx="1869">
                  <c:v>5.0069815296436033</c:v>
                </c:pt>
                <c:pt idx="1870">
                  <c:v>4.6861179418395125</c:v>
                </c:pt>
                <c:pt idx="1871">
                  <c:v>0</c:v>
                </c:pt>
                <c:pt idx="1872">
                  <c:v>0</c:v>
                </c:pt>
                <c:pt idx="1873">
                  <c:v>12.002041899103773</c:v>
                </c:pt>
                <c:pt idx="1874">
                  <c:v>25.109210103937531</c:v>
                </c:pt>
                <c:pt idx="1875">
                  <c:v>1.6334928878881676</c:v>
                </c:pt>
                <c:pt idx="1876">
                  <c:v>1.6334928878881676</c:v>
                </c:pt>
                <c:pt idx="1877">
                  <c:v>1.683037458303956</c:v>
                </c:pt>
                <c:pt idx="1878">
                  <c:v>1.683037458303956</c:v>
                </c:pt>
                <c:pt idx="1879">
                  <c:v>1.683037458303956</c:v>
                </c:pt>
                <c:pt idx="1880">
                  <c:v>1.683037458303956</c:v>
                </c:pt>
                <c:pt idx="1881">
                  <c:v>1.683037458303956</c:v>
                </c:pt>
                <c:pt idx="1882">
                  <c:v>1.7325820688505698</c:v>
                </c:pt>
                <c:pt idx="1883">
                  <c:v>1.7821267180417331</c:v>
                </c:pt>
                <c:pt idx="1884">
                  <c:v>1.8316714043911646</c:v>
                </c:pt>
                <c:pt idx="1885">
                  <c:v>1.8812161264125777</c:v>
                </c:pt>
                <c:pt idx="1886">
                  <c:v>1.9803056715261729</c:v>
                </c:pt>
                <c:pt idx="1887">
                  <c:v>2.1289402195789533</c:v>
                </c:pt>
                <c:pt idx="1888">
                  <c:v>0</c:v>
                </c:pt>
                <c:pt idx="1889">
                  <c:v>2.7358814702966301</c:v>
                </c:pt>
                <c:pt idx="1890">
                  <c:v>0.15217908083493226</c:v>
                </c:pt>
                <c:pt idx="1891">
                  <c:v>0</c:v>
                </c:pt>
                <c:pt idx="1892">
                  <c:v>0</c:v>
                </c:pt>
                <c:pt idx="1893">
                  <c:v>0</c:v>
                </c:pt>
                <c:pt idx="1894">
                  <c:v>0</c:v>
                </c:pt>
                <c:pt idx="1895">
                  <c:v>5.1186018570509404</c:v>
                </c:pt>
                <c:pt idx="1896">
                  <c:v>34.759177692318097</c:v>
                </c:pt>
                <c:pt idx="1897">
                  <c:v>3.3292276953852911</c:v>
                </c:pt>
                <c:pt idx="1898">
                  <c:v>0</c:v>
                </c:pt>
                <c:pt idx="1899">
                  <c:v>9.6886581158888596</c:v>
                </c:pt>
                <c:pt idx="1900">
                  <c:v>23.811592488517139</c:v>
                </c:pt>
                <c:pt idx="1901">
                  <c:v>18.389796760710045</c:v>
                </c:pt>
                <c:pt idx="1902">
                  <c:v>0</c:v>
                </c:pt>
                <c:pt idx="1903">
                  <c:v>9.3576777395838793</c:v>
                </c:pt>
                <c:pt idx="1904">
                  <c:v>0</c:v>
                </c:pt>
                <c:pt idx="1905">
                  <c:v>0</c:v>
                </c:pt>
                <c:pt idx="1906">
                  <c:v>6.9224316771434093</c:v>
                </c:pt>
                <c:pt idx="1907">
                  <c:v>16.060592024241721</c:v>
                </c:pt>
                <c:pt idx="1908">
                  <c:v>10.841914582219898</c:v>
                </c:pt>
                <c:pt idx="1909">
                  <c:v>5.0893087145959086</c:v>
                </c:pt>
                <c:pt idx="1910">
                  <c:v>0.96688535049826008</c:v>
                </c:pt>
                <c:pt idx="1911">
                  <c:v>0</c:v>
                </c:pt>
                <c:pt idx="1912">
                  <c:v>4.0557718836451366</c:v>
                </c:pt>
                <c:pt idx="1913">
                  <c:v>18.582623401553739</c:v>
                </c:pt>
                <c:pt idx="1914">
                  <c:v>21.204565484037101</c:v>
                </c:pt>
                <c:pt idx="1915">
                  <c:v>9.7190267185970356</c:v>
                </c:pt>
                <c:pt idx="1916">
                  <c:v>0</c:v>
                </c:pt>
                <c:pt idx="1917">
                  <c:v>2.2881529274902599</c:v>
                </c:pt>
                <c:pt idx="1918">
                  <c:v>8.2729835433748473</c:v>
                </c:pt>
                <c:pt idx="1919">
                  <c:v>0</c:v>
                </c:pt>
                <c:pt idx="1920">
                  <c:v>8.4778997342991076</c:v>
                </c:pt>
                <c:pt idx="1921">
                  <c:v>0</c:v>
                </c:pt>
                <c:pt idx="1922">
                  <c:v>0</c:v>
                </c:pt>
                <c:pt idx="1923">
                  <c:v>0</c:v>
                </c:pt>
                <c:pt idx="1924">
                  <c:v>0</c:v>
                </c:pt>
                <c:pt idx="1925">
                  <c:v>0</c:v>
                </c:pt>
                <c:pt idx="1926">
                  <c:v>0</c:v>
                </c:pt>
                <c:pt idx="1927">
                  <c:v>2.5542323460906178</c:v>
                </c:pt>
                <c:pt idx="1928">
                  <c:v>22.567075830379039</c:v>
                </c:pt>
                <c:pt idx="1929">
                  <c:v>0</c:v>
                </c:pt>
                <c:pt idx="1930">
                  <c:v>0</c:v>
                </c:pt>
                <c:pt idx="1931">
                  <c:v>0</c:v>
                </c:pt>
                <c:pt idx="1932">
                  <c:v>0</c:v>
                </c:pt>
                <c:pt idx="1933">
                  <c:v>0</c:v>
                </c:pt>
                <c:pt idx="1934">
                  <c:v>0</c:v>
                </c:pt>
                <c:pt idx="1935">
                  <c:v>0</c:v>
                </c:pt>
                <c:pt idx="1936">
                  <c:v>22.679185126212737</c:v>
                </c:pt>
                <c:pt idx="1937">
                  <c:v>17.216513332594271</c:v>
                </c:pt>
                <c:pt idx="1938">
                  <c:v>13.405082826885222</c:v>
                </c:pt>
                <c:pt idx="1939">
                  <c:v>3.9090485705453593E-2</c:v>
                </c:pt>
                <c:pt idx="1940">
                  <c:v>0</c:v>
                </c:pt>
                <c:pt idx="1941">
                  <c:v>0</c:v>
                </c:pt>
                <c:pt idx="1942">
                  <c:v>0.77315285784483534</c:v>
                </c:pt>
                <c:pt idx="1943">
                  <c:v>0.6844188686501661</c:v>
                </c:pt>
                <c:pt idx="1944">
                  <c:v>0</c:v>
                </c:pt>
                <c:pt idx="1945">
                  <c:v>0</c:v>
                </c:pt>
                <c:pt idx="1946">
                  <c:v>0</c:v>
                </c:pt>
                <c:pt idx="1947">
                  <c:v>0</c:v>
                </c:pt>
                <c:pt idx="1948">
                  <c:v>0</c:v>
                </c:pt>
                <c:pt idx="1949">
                  <c:v>0</c:v>
                </c:pt>
                <c:pt idx="1950">
                  <c:v>12.029318545027627</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15.29285060395574</c:v>
                </c:pt>
                <c:pt idx="2062">
                  <c:v>0</c:v>
                </c:pt>
                <c:pt idx="2063">
                  <c:v>0</c:v>
                </c:pt>
                <c:pt idx="2064">
                  <c:v>14.827027747708277</c:v>
                </c:pt>
                <c:pt idx="2065">
                  <c:v>0</c:v>
                </c:pt>
                <c:pt idx="2066">
                  <c:v>0</c:v>
                </c:pt>
                <c:pt idx="2067">
                  <c:v>21.443872364429481</c:v>
                </c:pt>
                <c:pt idx="2068">
                  <c:v>2.4993285520497204</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54.62098206381846</c:v>
                </c:pt>
                <c:pt idx="2137">
                  <c:v>0</c:v>
                </c:pt>
                <c:pt idx="2138">
                  <c:v>0</c:v>
                </c:pt>
                <c:pt idx="2139">
                  <c:v>32.157717633019764</c:v>
                </c:pt>
                <c:pt idx="2140">
                  <c:v>8.8500035925648646E-2</c:v>
                </c:pt>
                <c:pt idx="2141">
                  <c:v>11.190138779231615</c:v>
                </c:pt>
                <c:pt idx="2142">
                  <c:v>35.788284068491294</c:v>
                </c:pt>
                <c:pt idx="2143">
                  <c:v>18.124939207643681</c:v>
                </c:pt>
                <c:pt idx="2144">
                  <c:v>0</c:v>
                </c:pt>
                <c:pt idx="2145">
                  <c:v>0</c:v>
                </c:pt>
                <c:pt idx="2146">
                  <c:v>0</c:v>
                </c:pt>
                <c:pt idx="2147">
                  <c:v>0</c:v>
                </c:pt>
                <c:pt idx="2148">
                  <c:v>11.934324352701902</c:v>
                </c:pt>
                <c:pt idx="2149">
                  <c:v>17.570925896987696</c:v>
                </c:pt>
                <c:pt idx="2150">
                  <c:v>15.786669218781721</c:v>
                </c:pt>
                <c:pt idx="2151">
                  <c:v>10.638555248959801</c:v>
                </c:pt>
                <c:pt idx="2152">
                  <c:v>4.1877032269384529</c:v>
                </c:pt>
                <c:pt idx="2153">
                  <c:v>2.969645865144785</c:v>
                </c:pt>
                <c:pt idx="2154">
                  <c:v>2.9765134558978579</c:v>
                </c:pt>
                <c:pt idx="2155">
                  <c:v>0.32750613164765152</c:v>
                </c:pt>
                <c:pt idx="2156">
                  <c:v>4.5167585684396316</c:v>
                </c:pt>
                <c:pt idx="2157">
                  <c:v>4.0590410862713453</c:v>
                </c:pt>
                <c:pt idx="2158">
                  <c:v>0</c:v>
                </c:pt>
                <c:pt idx="2159">
                  <c:v>3.8917501971129065</c:v>
                </c:pt>
                <c:pt idx="2160">
                  <c:v>0</c:v>
                </c:pt>
                <c:pt idx="2161">
                  <c:v>10.798883654919818</c:v>
                </c:pt>
                <c:pt idx="2162">
                  <c:v>3.6662207277464969</c:v>
                </c:pt>
                <c:pt idx="2163">
                  <c:v>1.339921606409878</c:v>
                </c:pt>
                <c:pt idx="2164">
                  <c:v>3.6410825766841399</c:v>
                </c:pt>
                <c:pt idx="2165">
                  <c:v>0</c:v>
                </c:pt>
                <c:pt idx="2166">
                  <c:v>0.10998487952781349</c:v>
                </c:pt>
                <c:pt idx="2167">
                  <c:v>0</c:v>
                </c:pt>
                <c:pt idx="2168">
                  <c:v>0</c:v>
                </c:pt>
                <c:pt idx="2169">
                  <c:v>0</c:v>
                </c:pt>
                <c:pt idx="2170">
                  <c:v>0</c:v>
                </c:pt>
                <c:pt idx="2171">
                  <c:v>0.714427618060126</c:v>
                </c:pt>
                <c:pt idx="2172">
                  <c:v>1.0879210324243247</c:v>
                </c:pt>
                <c:pt idx="2173">
                  <c:v>0</c:v>
                </c:pt>
                <c:pt idx="2174">
                  <c:v>0</c:v>
                </c:pt>
                <c:pt idx="2175">
                  <c:v>0</c:v>
                </c:pt>
                <c:pt idx="2176">
                  <c:v>0</c:v>
                </c:pt>
                <c:pt idx="2177">
                  <c:v>0</c:v>
                </c:pt>
                <c:pt idx="2178">
                  <c:v>0</c:v>
                </c:pt>
                <c:pt idx="2179">
                  <c:v>16.621777760784347</c:v>
                </c:pt>
                <c:pt idx="2180">
                  <c:v>0</c:v>
                </c:pt>
                <c:pt idx="2181">
                  <c:v>0</c:v>
                </c:pt>
                <c:pt idx="2182">
                  <c:v>0</c:v>
                </c:pt>
                <c:pt idx="2183">
                  <c:v>0</c:v>
                </c:pt>
                <c:pt idx="2184">
                  <c:v>0</c:v>
                </c:pt>
                <c:pt idx="2185">
                  <c:v>14.280609020617604</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21.895244139951707</c:v>
                </c:pt>
                <c:pt idx="2674">
                  <c:v>19.26191229272774</c:v>
                </c:pt>
                <c:pt idx="2675">
                  <c:v>0</c:v>
                </c:pt>
                <c:pt idx="2676">
                  <c:v>0.48325350632276803</c:v>
                </c:pt>
                <c:pt idx="2677">
                  <c:v>3.3148321355870358</c:v>
                </c:pt>
                <c:pt idx="2678">
                  <c:v>9.7957910017370864</c:v>
                </c:pt>
                <c:pt idx="2679">
                  <c:v>15.813264541714922</c:v>
                </c:pt>
                <c:pt idx="2680">
                  <c:v>14.405802054711149</c:v>
                </c:pt>
                <c:pt idx="2681">
                  <c:v>14.298516779116406</c:v>
                </c:pt>
                <c:pt idx="2682">
                  <c:v>15.81197234775926</c:v>
                </c:pt>
                <c:pt idx="2683">
                  <c:v>11.098930400020381</c:v>
                </c:pt>
                <c:pt idx="2684">
                  <c:v>0</c:v>
                </c:pt>
                <c:pt idx="2685">
                  <c:v>14.57504055843763</c:v>
                </c:pt>
                <c:pt idx="2686">
                  <c:v>49.046963126777477</c:v>
                </c:pt>
                <c:pt idx="2687">
                  <c:v>34.55768350306991</c:v>
                </c:pt>
                <c:pt idx="2688">
                  <c:v>4.8387953458674033</c:v>
                </c:pt>
                <c:pt idx="2689">
                  <c:v>4.880407973076279</c:v>
                </c:pt>
                <c:pt idx="2690">
                  <c:v>4.9211766879884502</c:v>
                </c:pt>
                <c:pt idx="2691">
                  <c:v>7.3105526471877402</c:v>
                </c:pt>
                <c:pt idx="2692">
                  <c:v>11.53099830766082</c:v>
                </c:pt>
                <c:pt idx="2693">
                  <c:v>3.5230940352988469</c:v>
                </c:pt>
                <c:pt idx="2694">
                  <c:v>0</c:v>
                </c:pt>
                <c:pt idx="2695">
                  <c:v>4.34118243581295</c:v>
                </c:pt>
                <c:pt idx="2696">
                  <c:v>3.7358451449020911</c:v>
                </c:pt>
                <c:pt idx="2697">
                  <c:v>2.139987008065706</c:v>
                </c:pt>
                <c:pt idx="2698">
                  <c:v>7.6682109654030111</c:v>
                </c:pt>
                <c:pt idx="2699">
                  <c:v>0</c:v>
                </c:pt>
                <c:pt idx="2700">
                  <c:v>0</c:v>
                </c:pt>
                <c:pt idx="2701">
                  <c:v>0</c:v>
                </c:pt>
                <c:pt idx="2702">
                  <c:v>1.9003793111649707</c:v>
                </c:pt>
                <c:pt idx="2703">
                  <c:v>6.5508622191010364</c:v>
                </c:pt>
                <c:pt idx="2704">
                  <c:v>0</c:v>
                </c:pt>
                <c:pt idx="2705">
                  <c:v>2.1567293723148317</c:v>
                </c:pt>
                <c:pt idx="2706">
                  <c:v>6.8876135871664825</c:v>
                </c:pt>
                <c:pt idx="2707">
                  <c:v>6.9626413091152006</c:v>
                </c:pt>
                <c:pt idx="2708">
                  <c:v>6.6008988690062802</c:v>
                </c:pt>
                <c:pt idx="2709">
                  <c:v>2.357563432204175</c:v>
                </c:pt>
                <c:pt idx="2710">
                  <c:v>0</c:v>
                </c:pt>
                <c:pt idx="2711">
                  <c:v>0.44646260936064142</c:v>
                </c:pt>
                <c:pt idx="2712">
                  <c:v>3.7492752557745304</c:v>
                </c:pt>
                <c:pt idx="2713">
                  <c:v>7.2006259081452324</c:v>
                </c:pt>
                <c:pt idx="2714">
                  <c:v>5.2949105432015298</c:v>
                </c:pt>
                <c:pt idx="2715">
                  <c:v>13.700665001603404</c:v>
                </c:pt>
                <c:pt idx="2716">
                  <c:v>25.086886103567402</c:v>
                </c:pt>
                <c:pt idx="2717">
                  <c:v>7.5519553722995294</c:v>
                </c:pt>
                <c:pt idx="2718">
                  <c:v>8.9748009239877202</c:v>
                </c:pt>
                <c:pt idx="2719">
                  <c:v>0</c:v>
                </c:pt>
                <c:pt idx="2720">
                  <c:v>11.038075056833591</c:v>
                </c:pt>
                <c:pt idx="2721">
                  <c:v>23.428443164520925</c:v>
                </c:pt>
                <c:pt idx="2722">
                  <c:v>5.8233046407231601</c:v>
                </c:pt>
                <c:pt idx="2723">
                  <c:v>20.109392367703549</c:v>
                </c:pt>
                <c:pt idx="2724">
                  <c:v>13.218999030433372</c:v>
                </c:pt>
                <c:pt idx="2725">
                  <c:v>3.8300817931151903</c:v>
                </c:pt>
                <c:pt idx="2726">
                  <c:v>4.8649351894982598</c:v>
                </c:pt>
                <c:pt idx="2727">
                  <c:v>0</c:v>
                </c:pt>
                <c:pt idx="2728">
                  <c:v>7.9093332633830613</c:v>
                </c:pt>
                <c:pt idx="2729">
                  <c:v>1.9845443403562606</c:v>
                </c:pt>
                <c:pt idx="2730">
                  <c:v>6.4507040916921738</c:v>
                </c:pt>
                <c:pt idx="2731">
                  <c:v>13.099003899187011</c:v>
                </c:pt>
                <c:pt idx="2732">
                  <c:v>0</c:v>
                </c:pt>
                <c:pt idx="2733">
                  <c:v>0</c:v>
                </c:pt>
                <c:pt idx="2734">
                  <c:v>12.544556387138643</c:v>
                </c:pt>
                <c:pt idx="2735">
                  <c:v>17.949087995686991</c:v>
                </c:pt>
                <c:pt idx="2736">
                  <c:v>5.4129228797644613</c:v>
                </c:pt>
                <c:pt idx="2737">
                  <c:v>6.525341041779634</c:v>
                </c:pt>
                <c:pt idx="2738">
                  <c:v>4.8373323092087936</c:v>
                </c:pt>
                <c:pt idx="2739">
                  <c:v>3.0971586585157715</c:v>
                </c:pt>
                <c:pt idx="2740">
                  <c:v>4.1265428322009772</c:v>
                </c:pt>
                <c:pt idx="2741">
                  <c:v>5.2144638291550969</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11.418240323331919</c:v>
                </c:pt>
                <c:pt idx="2867">
                  <c:v>15.386461916927846</c:v>
                </c:pt>
                <c:pt idx="2868">
                  <c:v>4.8751514840920027</c:v>
                </c:pt>
                <c:pt idx="2869">
                  <c:v>3.2868949932629397</c:v>
                </c:pt>
                <c:pt idx="2870">
                  <c:v>5.9259341640245324</c:v>
                </c:pt>
                <c:pt idx="2871">
                  <c:v>5.5835181849286455</c:v>
                </c:pt>
                <c:pt idx="2872">
                  <c:v>5.2516229463201043</c:v>
                </c:pt>
                <c:pt idx="2873">
                  <c:v>3.4295297750105469</c:v>
                </c:pt>
                <c:pt idx="2874">
                  <c:v>3.3992778032869309</c:v>
                </c:pt>
                <c:pt idx="2875">
                  <c:v>3.3690257843714795</c:v>
                </c:pt>
                <c:pt idx="2876">
                  <c:v>3.3690257843714795</c:v>
                </c:pt>
                <c:pt idx="2877">
                  <c:v>3.3387737191716074</c:v>
                </c:pt>
                <c:pt idx="2878">
                  <c:v>3.3085216085947384</c:v>
                </c:pt>
                <c:pt idx="2879">
                  <c:v>3.2782694535483019</c:v>
                </c:pt>
                <c:pt idx="2880">
                  <c:v>3.2480172549397355</c:v>
                </c:pt>
                <c:pt idx="2881">
                  <c:v>5.6757007716990646</c:v>
                </c:pt>
                <c:pt idx="2882">
                  <c:v>3.3364256299381143</c:v>
                </c:pt>
                <c:pt idx="2883">
                  <c:v>3.3047702997643489</c:v>
                </c:pt>
                <c:pt idx="2884">
                  <c:v>3.2731149278063287</c:v>
                </c:pt>
                <c:pt idx="2885">
                  <c:v>3.2098040623357456</c:v>
                </c:pt>
                <c:pt idx="2886">
                  <c:v>3.1781485707223078</c:v>
                </c:pt>
                <c:pt idx="2887">
                  <c:v>3.1464930411228647</c:v>
                </c:pt>
                <c:pt idx="2888">
                  <c:v>3.1148374744869942</c:v>
                </c:pt>
                <c:pt idx="2889">
                  <c:v>3.0515262339043061</c:v>
                </c:pt>
                <c:pt idx="2890">
                  <c:v>3.0198705618566692</c:v>
                </c:pt>
                <c:pt idx="2891">
                  <c:v>2.9565591189968021</c:v>
                </c:pt>
                <c:pt idx="2892">
                  <c:v>2.8932475507815223</c:v>
                </c:pt>
                <c:pt idx="2893">
                  <c:v>5.20191576074882</c:v>
                </c:pt>
                <c:pt idx="2894">
                  <c:v>6.028284664572567</c:v>
                </c:pt>
                <c:pt idx="2895">
                  <c:v>8.8163322035366765</c:v>
                </c:pt>
                <c:pt idx="2896">
                  <c:v>15.606181424507547</c:v>
                </c:pt>
                <c:pt idx="2897">
                  <c:v>11.807410094691091</c:v>
                </c:pt>
                <c:pt idx="2898">
                  <c:v>9.363371648391885</c:v>
                </c:pt>
                <c:pt idx="2899">
                  <c:v>3.7295859524692228</c:v>
                </c:pt>
                <c:pt idx="2900">
                  <c:v>0</c:v>
                </c:pt>
                <c:pt idx="2901">
                  <c:v>0</c:v>
                </c:pt>
                <c:pt idx="2902">
                  <c:v>0</c:v>
                </c:pt>
                <c:pt idx="2903">
                  <c:v>0</c:v>
                </c:pt>
                <c:pt idx="2904">
                  <c:v>0.68428591131942762</c:v>
                </c:pt>
                <c:pt idx="2905">
                  <c:v>0</c:v>
                </c:pt>
                <c:pt idx="2906">
                  <c:v>0</c:v>
                </c:pt>
                <c:pt idx="2907">
                  <c:v>0</c:v>
                </c:pt>
                <c:pt idx="2908">
                  <c:v>0</c:v>
                </c:pt>
                <c:pt idx="2909">
                  <c:v>6.7759738935348794</c:v>
                </c:pt>
                <c:pt idx="2910">
                  <c:v>18.295201817794958</c:v>
                </c:pt>
                <c:pt idx="2911">
                  <c:v>15.600008148641509</c:v>
                </c:pt>
                <c:pt idx="2912">
                  <c:v>6.0085607865799684</c:v>
                </c:pt>
                <c:pt idx="2913">
                  <c:v>6.6921558841304565</c:v>
                </c:pt>
                <c:pt idx="2914">
                  <c:v>4.3956957238794621</c:v>
                </c:pt>
                <c:pt idx="2915">
                  <c:v>4.7174451517371931</c:v>
                </c:pt>
                <c:pt idx="2916">
                  <c:v>0</c:v>
                </c:pt>
                <c:pt idx="2917">
                  <c:v>0</c:v>
                </c:pt>
                <c:pt idx="2918">
                  <c:v>6.497568725711651</c:v>
                </c:pt>
                <c:pt idx="2919">
                  <c:v>0</c:v>
                </c:pt>
                <c:pt idx="2920">
                  <c:v>0</c:v>
                </c:pt>
                <c:pt idx="2921">
                  <c:v>0</c:v>
                </c:pt>
                <c:pt idx="2922">
                  <c:v>0</c:v>
                </c:pt>
                <c:pt idx="2923">
                  <c:v>0</c:v>
                </c:pt>
                <c:pt idx="2924">
                  <c:v>0</c:v>
                </c:pt>
                <c:pt idx="2925">
                  <c:v>3.6465264087882847</c:v>
                </c:pt>
                <c:pt idx="2926">
                  <c:v>6.9051625391491962</c:v>
                </c:pt>
                <c:pt idx="2927">
                  <c:v>4.9169094251243024</c:v>
                </c:pt>
                <c:pt idx="2928">
                  <c:v>0</c:v>
                </c:pt>
                <c:pt idx="2929">
                  <c:v>2.5198718614183755</c:v>
                </c:pt>
                <c:pt idx="2930">
                  <c:v>0</c:v>
                </c:pt>
                <c:pt idx="2931">
                  <c:v>0</c:v>
                </c:pt>
                <c:pt idx="2932">
                  <c:v>4.7964899131945735</c:v>
                </c:pt>
                <c:pt idx="2933">
                  <c:v>2.8545752428140978</c:v>
                </c:pt>
                <c:pt idx="2934">
                  <c:v>0</c:v>
                </c:pt>
                <c:pt idx="2935">
                  <c:v>1.5953134290533668</c:v>
                </c:pt>
                <c:pt idx="2936">
                  <c:v>2.3967523543133158</c:v>
                </c:pt>
                <c:pt idx="2937">
                  <c:v>0.79052575031440675</c:v>
                </c:pt>
                <c:pt idx="2938">
                  <c:v>0.54965328612400477</c:v>
                </c:pt>
                <c:pt idx="2939">
                  <c:v>2.294643383391378</c:v>
                </c:pt>
                <c:pt idx="2940">
                  <c:v>0.30732891396678341</c:v>
                </c:pt>
                <c:pt idx="2941">
                  <c:v>2.4505506891396651</c:v>
                </c:pt>
                <c:pt idx="2942">
                  <c:v>0</c:v>
                </c:pt>
                <c:pt idx="2943">
                  <c:v>0</c:v>
                </c:pt>
                <c:pt idx="2944">
                  <c:v>0</c:v>
                </c:pt>
                <c:pt idx="2945">
                  <c:v>0</c:v>
                </c:pt>
                <c:pt idx="2946">
                  <c:v>0</c:v>
                </c:pt>
                <c:pt idx="2947">
                  <c:v>0</c:v>
                </c:pt>
                <c:pt idx="2948">
                  <c:v>0</c:v>
                </c:pt>
                <c:pt idx="2949">
                  <c:v>0</c:v>
                </c:pt>
                <c:pt idx="2950">
                  <c:v>0</c:v>
                </c:pt>
                <c:pt idx="2951">
                  <c:v>0</c:v>
                </c:pt>
                <c:pt idx="2952">
                  <c:v>0</c:v>
                </c:pt>
                <c:pt idx="2953">
                  <c:v>20.090588792771602</c:v>
                </c:pt>
                <c:pt idx="2954">
                  <c:v>11.244495284082623</c:v>
                </c:pt>
                <c:pt idx="2955">
                  <c:v>11.685298417449003</c:v>
                </c:pt>
                <c:pt idx="2956">
                  <c:v>11.623594058906162</c:v>
                </c:pt>
                <c:pt idx="2957">
                  <c:v>5.8302817350988114</c:v>
                </c:pt>
                <c:pt idx="2958">
                  <c:v>2.8168424176337664E-2</c:v>
                </c:pt>
                <c:pt idx="2959">
                  <c:v>4.8806919567216323</c:v>
                </c:pt>
                <c:pt idx="2960">
                  <c:v>5.9658725630777116</c:v>
                </c:pt>
                <c:pt idx="2961">
                  <c:v>6.9509969398483964</c:v>
                </c:pt>
                <c:pt idx="2962">
                  <c:v>0</c:v>
                </c:pt>
                <c:pt idx="2963">
                  <c:v>2.9620397656896285</c:v>
                </c:pt>
                <c:pt idx="2964">
                  <c:v>7.807316613081261E-2</c:v>
                </c:pt>
                <c:pt idx="2965">
                  <c:v>1.4788664139078633</c:v>
                </c:pt>
                <c:pt idx="2966">
                  <c:v>2.120501311818098</c:v>
                </c:pt>
                <c:pt idx="2967">
                  <c:v>3.1647063266128734</c:v>
                </c:pt>
                <c:pt idx="2968">
                  <c:v>2.784075591506479</c:v>
                </c:pt>
                <c:pt idx="2969">
                  <c:v>1.9665126649383571</c:v>
                </c:pt>
                <c:pt idx="2970">
                  <c:v>1.5104983742807283</c:v>
                </c:pt>
                <c:pt idx="2971">
                  <c:v>0.86972495012223472</c:v>
                </c:pt>
                <c:pt idx="2972">
                  <c:v>3.2044357866812572</c:v>
                </c:pt>
                <c:pt idx="2973">
                  <c:v>2.4062106763943047</c:v>
                </c:pt>
                <c:pt idx="2974">
                  <c:v>0</c:v>
                </c:pt>
                <c:pt idx="2975">
                  <c:v>0</c:v>
                </c:pt>
                <c:pt idx="2976">
                  <c:v>0.44808028676481337</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26.038239697814834</c:v>
                </c:pt>
                <c:pt idx="3013">
                  <c:v>20.413558820874886</c:v>
                </c:pt>
                <c:pt idx="3014">
                  <c:v>22.24260594320085</c:v>
                </c:pt>
                <c:pt idx="3015">
                  <c:v>1.4970843980090316</c:v>
                </c:pt>
                <c:pt idx="3016">
                  <c:v>34.066152851203029</c:v>
                </c:pt>
                <c:pt idx="3017">
                  <c:v>24.013639972800384</c:v>
                </c:pt>
                <c:pt idx="3018">
                  <c:v>19.876905483187322</c:v>
                </c:pt>
                <c:pt idx="3019">
                  <c:v>0</c:v>
                </c:pt>
                <c:pt idx="3020">
                  <c:v>10.400896050692126</c:v>
                </c:pt>
                <c:pt idx="3021">
                  <c:v>17.451654501391495</c:v>
                </c:pt>
                <c:pt idx="3022">
                  <c:v>20.185421965835896</c:v>
                </c:pt>
                <c:pt idx="3023">
                  <c:v>12.815815287969041</c:v>
                </c:pt>
                <c:pt idx="3024">
                  <c:v>6.1379392153316212</c:v>
                </c:pt>
                <c:pt idx="3025">
                  <c:v>34.026777342886838</c:v>
                </c:pt>
                <c:pt idx="3026">
                  <c:v>16.644317374379781</c:v>
                </c:pt>
                <c:pt idx="3027">
                  <c:v>7.3568929336216859</c:v>
                </c:pt>
                <c:pt idx="3028">
                  <c:v>51.304804698974522</c:v>
                </c:pt>
                <c:pt idx="3029">
                  <c:v>0</c:v>
                </c:pt>
                <c:pt idx="3030">
                  <c:v>37.356898004874623</c:v>
                </c:pt>
                <c:pt idx="3031">
                  <c:v>40.843690531874785</c:v>
                </c:pt>
                <c:pt idx="3032">
                  <c:v>31.76117469018244</c:v>
                </c:pt>
                <c:pt idx="3033">
                  <c:v>34.334835363161666</c:v>
                </c:pt>
                <c:pt idx="3034">
                  <c:v>0</c:v>
                </c:pt>
                <c:pt idx="3035">
                  <c:v>16.735390286280786</c:v>
                </c:pt>
                <c:pt idx="3036">
                  <c:v>10.61281169051945</c:v>
                </c:pt>
                <c:pt idx="3037">
                  <c:v>38.633884716105335</c:v>
                </c:pt>
                <c:pt idx="3038">
                  <c:v>42.63481187210143</c:v>
                </c:pt>
                <c:pt idx="3039">
                  <c:v>34.029509012200208</c:v>
                </c:pt>
                <c:pt idx="3040">
                  <c:v>0.94785212079609416</c:v>
                </c:pt>
                <c:pt idx="3041">
                  <c:v>16.955530989874482</c:v>
                </c:pt>
                <c:pt idx="3042">
                  <c:v>0.1145403177437192</c:v>
                </c:pt>
                <c:pt idx="3043">
                  <c:v>0</c:v>
                </c:pt>
                <c:pt idx="3044">
                  <c:v>0</c:v>
                </c:pt>
                <c:pt idx="3045">
                  <c:v>0</c:v>
                </c:pt>
                <c:pt idx="3046">
                  <c:v>42.980464416336723</c:v>
                </c:pt>
                <c:pt idx="3047">
                  <c:v>47.106889789240157</c:v>
                </c:pt>
                <c:pt idx="3048">
                  <c:v>18.138559459890839</c:v>
                </c:pt>
                <c:pt idx="3049">
                  <c:v>25.178820783166078</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15.187284142142257</c:v>
                </c:pt>
                <c:pt idx="3130">
                  <c:v>33.484708293361173</c:v>
                </c:pt>
                <c:pt idx="3131">
                  <c:v>41.610246785833361</c:v>
                </c:pt>
                <c:pt idx="3132">
                  <c:v>20.934701281189586</c:v>
                </c:pt>
                <c:pt idx="3133">
                  <c:v>35.249300324602316</c:v>
                </c:pt>
                <c:pt idx="3134">
                  <c:v>32.043862983828411</c:v>
                </c:pt>
                <c:pt idx="3135">
                  <c:v>13.267904671066594</c:v>
                </c:pt>
                <c:pt idx="3136">
                  <c:v>36.926303581163523</c:v>
                </c:pt>
                <c:pt idx="3137">
                  <c:v>6.684223423629243</c:v>
                </c:pt>
                <c:pt idx="3138">
                  <c:v>55.150353430724145</c:v>
                </c:pt>
                <c:pt idx="3139">
                  <c:v>79.819664306166359</c:v>
                </c:pt>
                <c:pt idx="3140">
                  <c:v>97.100096046509066</c:v>
                </c:pt>
                <c:pt idx="3141">
                  <c:v>56.390012002922241</c:v>
                </c:pt>
                <c:pt idx="3142">
                  <c:v>60.630190581719447</c:v>
                </c:pt>
                <c:pt idx="3143">
                  <c:v>105.10898038608553</c:v>
                </c:pt>
                <c:pt idx="3144">
                  <c:v>122.56360457048829</c:v>
                </c:pt>
                <c:pt idx="3145">
                  <c:v>36.452220970541568</c:v>
                </c:pt>
                <c:pt idx="3146">
                  <c:v>113.25692224850995</c:v>
                </c:pt>
                <c:pt idx="3147">
                  <c:v>83.496638698347894</c:v>
                </c:pt>
                <c:pt idx="3148">
                  <c:v>179.31975732440898</c:v>
                </c:pt>
                <c:pt idx="3149">
                  <c:v>188.60204257356972</c:v>
                </c:pt>
                <c:pt idx="3150">
                  <c:v>182.96574393798488</c:v>
                </c:pt>
                <c:pt idx="3151">
                  <c:v>114.93059459644491</c:v>
                </c:pt>
                <c:pt idx="3152">
                  <c:v>217.89795302745446</c:v>
                </c:pt>
                <c:pt idx="3153">
                  <c:v>0</c:v>
                </c:pt>
                <c:pt idx="3154">
                  <c:v>166.84292557756126</c:v>
                </c:pt>
                <c:pt idx="3155">
                  <c:v>161.56728923212245</c:v>
                </c:pt>
                <c:pt idx="3156">
                  <c:v>172.29218221965834</c:v>
                </c:pt>
                <c:pt idx="3157">
                  <c:v>130.33463788315592</c:v>
                </c:pt>
                <c:pt idx="3158">
                  <c:v>130.61505423766232</c:v>
                </c:pt>
                <c:pt idx="3159">
                  <c:v>137.66621242241777</c:v>
                </c:pt>
                <c:pt idx="3160">
                  <c:v>75.124177760459588</c:v>
                </c:pt>
                <c:pt idx="3161">
                  <c:v>0</c:v>
                </c:pt>
                <c:pt idx="3162">
                  <c:v>82.610641820397589</c:v>
                </c:pt>
                <c:pt idx="3163">
                  <c:v>144.53272009223713</c:v>
                </c:pt>
                <c:pt idx="3164">
                  <c:v>72.433377364712044</c:v>
                </c:pt>
                <c:pt idx="3165">
                  <c:v>103.30663677563479</c:v>
                </c:pt>
                <c:pt idx="3166">
                  <c:v>17.176435164413881</c:v>
                </c:pt>
                <c:pt idx="3167">
                  <c:v>0</c:v>
                </c:pt>
                <c:pt idx="3168">
                  <c:v>41.714972451812351</c:v>
                </c:pt>
                <c:pt idx="3169">
                  <c:v>0</c:v>
                </c:pt>
                <c:pt idx="3170">
                  <c:v>142.86328201574398</c:v>
                </c:pt>
                <c:pt idx="3171">
                  <c:v>0</c:v>
                </c:pt>
                <c:pt idx="3172">
                  <c:v>0</c:v>
                </c:pt>
                <c:pt idx="3173">
                  <c:v>16.079054329673994</c:v>
                </c:pt>
                <c:pt idx="3174">
                  <c:v>13.741018606860688</c:v>
                </c:pt>
                <c:pt idx="3175">
                  <c:v>18.2271683740952</c:v>
                </c:pt>
                <c:pt idx="3176">
                  <c:v>0</c:v>
                </c:pt>
                <c:pt idx="3177">
                  <c:v>0</c:v>
                </c:pt>
                <c:pt idx="3178">
                  <c:v>37.316037421656233</c:v>
                </c:pt>
                <c:pt idx="3179">
                  <c:v>19.786644322419136</c:v>
                </c:pt>
                <c:pt idx="3180">
                  <c:v>25.12598355051999</c:v>
                </c:pt>
                <c:pt idx="3181">
                  <c:v>9.7305217816561225</c:v>
                </c:pt>
                <c:pt idx="3182">
                  <c:v>60.510301681903734</c:v>
                </c:pt>
                <c:pt idx="3183">
                  <c:v>0</c:v>
                </c:pt>
                <c:pt idx="3184">
                  <c:v>26.158075811636252</c:v>
                </c:pt>
                <c:pt idx="3185">
                  <c:v>0</c:v>
                </c:pt>
                <c:pt idx="3186">
                  <c:v>0</c:v>
                </c:pt>
                <c:pt idx="3187">
                  <c:v>0</c:v>
                </c:pt>
                <c:pt idx="3188">
                  <c:v>5.3695403709114444</c:v>
                </c:pt>
                <c:pt idx="3189">
                  <c:v>3.7426001544419787</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2.5304402921640907</c:v>
                </c:pt>
                <c:pt idx="3207">
                  <c:v>20.276395606448858</c:v>
                </c:pt>
                <c:pt idx="3208">
                  <c:v>36.787815387350726</c:v>
                </c:pt>
                <c:pt idx="3209">
                  <c:v>97.669327377732174</c:v>
                </c:pt>
                <c:pt idx="3210">
                  <c:v>66.309250525843765</c:v>
                </c:pt>
                <c:pt idx="3211">
                  <c:v>91.594079748359846</c:v>
                </c:pt>
                <c:pt idx="3212">
                  <c:v>98.007833880467771</c:v>
                </c:pt>
                <c:pt idx="3213">
                  <c:v>86.01331728793204</c:v>
                </c:pt>
                <c:pt idx="3214">
                  <c:v>0</c:v>
                </c:pt>
                <c:pt idx="3215">
                  <c:v>44.603865193690361</c:v>
                </c:pt>
                <c:pt idx="3216">
                  <c:v>76.353430381784548</c:v>
                </c:pt>
                <c:pt idx="3217">
                  <c:v>80.083794216762101</c:v>
                </c:pt>
                <c:pt idx="3218">
                  <c:v>83.767596017948676</c:v>
                </c:pt>
                <c:pt idx="3219">
                  <c:v>76.405998612484396</c:v>
                </c:pt>
                <c:pt idx="3220">
                  <c:v>4.7987249723000458</c:v>
                </c:pt>
                <c:pt idx="3221">
                  <c:v>34.909571216611262</c:v>
                </c:pt>
                <c:pt idx="3222">
                  <c:v>38.148923881684567</c:v>
                </c:pt>
                <c:pt idx="3223">
                  <c:v>80.122234036107429</c:v>
                </c:pt>
                <c:pt idx="3224">
                  <c:v>94.117067099677129</c:v>
                </c:pt>
                <c:pt idx="3225">
                  <c:v>74.546951854271711</c:v>
                </c:pt>
                <c:pt idx="3226">
                  <c:v>89.728136745214954</c:v>
                </c:pt>
                <c:pt idx="3227">
                  <c:v>65.228932112702552</c:v>
                </c:pt>
                <c:pt idx="3228">
                  <c:v>6.1963396213545359</c:v>
                </c:pt>
                <c:pt idx="3229">
                  <c:v>19.7572685534888</c:v>
                </c:pt>
                <c:pt idx="3230">
                  <c:v>14.727474580886531</c:v>
                </c:pt>
                <c:pt idx="3231">
                  <c:v>0</c:v>
                </c:pt>
                <c:pt idx="3232">
                  <c:v>0</c:v>
                </c:pt>
                <c:pt idx="3233">
                  <c:v>6.3788301132356331</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5.9891052384722983</c:v>
                </c:pt>
                <c:pt idx="3247">
                  <c:v>15.64675181498666</c:v>
                </c:pt>
                <c:pt idx="3248">
                  <c:v>16.03548546170795</c:v>
                </c:pt>
                <c:pt idx="3249">
                  <c:v>28.689087902481457</c:v>
                </c:pt>
                <c:pt idx="3250">
                  <c:v>57.089438938991748</c:v>
                </c:pt>
                <c:pt idx="3251">
                  <c:v>73.603455257636469</c:v>
                </c:pt>
                <c:pt idx="3252">
                  <c:v>76.463626062210224</c:v>
                </c:pt>
                <c:pt idx="3253">
                  <c:v>2.3903080819115878</c:v>
                </c:pt>
                <c:pt idx="3254">
                  <c:v>64.451801713592545</c:v>
                </c:pt>
                <c:pt idx="3255">
                  <c:v>126.19972899871172</c:v>
                </c:pt>
                <c:pt idx="3256">
                  <c:v>44.711493294650992</c:v>
                </c:pt>
                <c:pt idx="3257">
                  <c:v>40.967735302384106</c:v>
                </c:pt>
                <c:pt idx="3258">
                  <c:v>128.85923679077769</c:v>
                </c:pt>
                <c:pt idx="3259">
                  <c:v>137.35164729048662</c:v>
                </c:pt>
                <c:pt idx="3260">
                  <c:v>172.92124544839373</c:v>
                </c:pt>
                <c:pt idx="3261">
                  <c:v>73.21033904414044</c:v>
                </c:pt>
                <c:pt idx="3262">
                  <c:v>33.579664055851232</c:v>
                </c:pt>
                <c:pt idx="3263">
                  <c:v>140.68382721129939</c:v>
                </c:pt>
                <c:pt idx="3264">
                  <c:v>155.03449663955959</c:v>
                </c:pt>
                <c:pt idx="3265">
                  <c:v>138.02288022992832</c:v>
                </c:pt>
                <c:pt idx="3266">
                  <c:v>150.72149768315347</c:v>
                </c:pt>
                <c:pt idx="3267">
                  <c:v>166.93146582051818</c:v>
                </c:pt>
                <c:pt idx="3268">
                  <c:v>151.77163814564918</c:v>
                </c:pt>
                <c:pt idx="3269">
                  <c:v>5.3255665211378931</c:v>
                </c:pt>
                <c:pt idx="3270">
                  <c:v>81.924693963433697</c:v>
                </c:pt>
                <c:pt idx="3271">
                  <c:v>54.706093376558137</c:v>
                </c:pt>
                <c:pt idx="3272">
                  <c:v>113.82131360309239</c:v>
                </c:pt>
                <c:pt idx="3273">
                  <c:v>111.7691486637712</c:v>
                </c:pt>
                <c:pt idx="3274">
                  <c:v>149.62459391770994</c:v>
                </c:pt>
                <c:pt idx="3275">
                  <c:v>84.995316359258709</c:v>
                </c:pt>
                <c:pt idx="3276">
                  <c:v>113.59275328769894</c:v>
                </c:pt>
                <c:pt idx="3277">
                  <c:v>114.94711489600961</c:v>
                </c:pt>
                <c:pt idx="3278">
                  <c:v>97.555981390071878</c:v>
                </c:pt>
                <c:pt idx="3279">
                  <c:v>108.82952671340821</c:v>
                </c:pt>
                <c:pt idx="3280">
                  <c:v>81.67718935641102</c:v>
                </c:pt>
                <c:pt idx="3281">
                  <c:v>104.95894803488984</c:v>
                </c:pt>
                <c:pt idx="3282">
                  <c:v>109.08898967129764</c:v>
                </c:pt>
                <c:pt idx="3283">
                  <c:v>85.802761947113112</c:v>
                </c:pt>
                <c:pt idx="3284">
                  <c:v>87.171426470662453</c:v>
                </c:pt>
                <c:pt idx="3285">
                  <c:v>122.96205108722233</c:v>
                </c:pt>
                <c:pt idx="3286">
                  <c:v>57.009752305447336</c:v>
                </c:pt>
                <c:pt idx="3287">
                  <c:v>98.702484935227815</c:v>
                </c:pt>
                <c:pt idx="3288">
                  <c:v>74.561638313644977</c:v>
                </c:pt>
                <c:pt idx="3289">
                  <c:v>127.63295359930549</c:v>
                </c:pt>
                <c:pt idx="3290">
                  <c:v>75.771120910830021</c:v>
                </c:pt>
                <c:pt idx="3291">
                  <c:v>0</c:v>
                </c:pt>
                <c:pt idx="3292">
                  <c:v>4.1796956365265308</c:v>
                </c:pt>
                <c:pt idx="3293">
                  <c:v>155.55964182365921</c:v>
                </c:pt>
                <c:pt idx="3294">
                  <c:v>97.314667404261101</c:v>
                </c:pt>
                <c:pt idx="3295">
                  <c:v>94.104633848505443</c:v>
                </c:pt>
                <c:pt idx="3296">
                  <c:v>107.58492894712521</c:v>
                </c:pt>
                <c:pt idx="3297">
                  <c:v>106.21640793644094</c:v>
                </c:pt>
                <c:pt idx="3298">
                  <c:v>135.73175589418244</c:v>
                </c:pt>
                <c:pt idx="3299">
                  <c:v>104.15395375856993</c:v>
                </c:pt>
                <c:pt idx="3300">
                  <c:v>125.2262853095778</c:v>
                </c:pt>
                <c:pt idx="3301">
                  <c:v>69.574785115220209</c:v>
                </c:pt>
                <c:pt idx="3302">
                  <c:v>93.381406032313521</c:v>
                </c:pt>
                <c:pt idx="3303">
                  <c:v>78.948157435535379</c:v>
                </c:pt>
                <c:pt idx="3304">
                  <c:v>25.291905521037144</c:v>
                </c:pt>
                <c:pt idx="3305">
                  <c:v>125.60707028622177</c:v>
                </c:pt>
                <c:pt idx="3306">
                  <c:v>131.11261878171157</c:v>
                </c:pt>
                <c:pt idx="3307">
                  <c:v>77.257966884269763</c:v>
                </c:pt>
                <c:pt idx="3308">
                  <c:v>170.50352299023075</c:v>
                </c:pt>
                <c:pt idx="3309">
                  <c:v>81.46842006354494</c:v>
                </c:pt>
                <c:pt idx="3310">
                  <c:v>58.52534010198638</c:v>
                </c:pt>
                <c:pt idx="3311">
                  <c:v>100.40362623865587</c:v>
                </c:pt>
                <c:pt idx="3312">
                  <c:v>84.962811372442786</c:v>
                </c:pt>
                <c:pt idx="3313">
                  <c:v>49.108217615917866</c:v>
                </c:pt>
                <c:pt idx="3314">
                  <c:v>152.46763369580529</c:v>
                </c:pt>
                <c:pt idx="3315">
                  <c:v>106.30679704787937</c:v>
                </c:pt>
                <c:pt idx="3316">
                  <c:v>103.72592377457141</c:v>
                </c:pt>
                <c:pt idx="3317">
                  <c:v>125.52245947040544</c:v>
                </c:pt>
                <c:pt idx="3318">
                  <c:v>91.577564859901059</c:v>
                </c:pt>
                <c:pt idx="3319">
                  <c:v>95.733899771444996</c:v>
                </c:pt>
                <c:pt idx="3320">
                  <c:v>60.691222929447314</c:v>
                </c:pt>
                <c:pt idx="3321">
                  <c:v>68.094508873527957</c:v>
                </c:pt>
                <c:pt idx="3322">
                  <c:v>74.53562300622572</c:v>
                </c:pt>
                <c:pt idx="3323">
                  <c:v>85.25651501863436</c:v>
                </c:pt>
                <c:pt idx="3324">
                  <c:v>110.14636235514639</c:v>
                </c:pt>
                <c:pt idx="3325">
                  <c:v>87.967293986371743</c:v>
                </c:pt>
                <c:pt idx="3326">
                  <c:v>0</c:v>
                </c:pt>
                <c:pt idx="3327">
                  <c:v>83.023426806994692</c:v>
                </c:pt>
                <c:pt idx="3328">
                  <c:v>0</c:v>
                </c:pt>
                <c:pt idx="3329">
                  <c:v>0</c:v>
                </c:pt>
                <c:pt idx="3330">
                  <c:v>0</c:v>
                </c:pt>
                <c:pt idx="3331">
                  <c:v>0</c:v>
                </c:pt>
                <c:pt idx="3332">
                  <c:v>0</c:v>
                </c:pt>
                <c:pt idx="3333">
                  <c:v>0</c:v>
                </c:pt>
                <c:pt idx="3334">
                  <c:v>0</c:v>
                </c:pt>
                <c:pt idx="3335">
                  <c:v>0</c:v>
                </c:pt>
                <c:pt idx="3336">
                  <c:v>0</c:v>
                </c:pt>
                <c:pt idx="3337">
                  <c:v>0</c:v>
                </c:pt>
                <c:pt idx="3338">
                  <c:v>0</c:v>
                </c:pt>
                <c:pt idx="3339">
                  <c:v>79.215991218403346</c:v>
                </c:pt>
                <c:pt idx="3340">
                  <c:v>0</c:v>
                </c:pt>
                <c:pt idx="3341">
                  <c:v>0</c:v>
                </c:pt>
                <c:pt idx="3342">
                  <c:v>0.71789004096810771</c:v>
                </c:pt>
                <c:pt idx="3343">
                  <c:v>0</c:v>
                </c:pt>
                <c:pt idx="3344">
                  <c:v>21.3040733834676</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16.07666710503144</c:v>
                </c:pt>
                <c:pt idx="3394">
                  <c:v>30.988362742781455</c:v>
                </c:pt>
                <c:pt idx="3395">
                  <c:v>18.587249416698029</c:v>
                </c:pt>
                <c:pt idx="3396">
                  <c:v>17.665680820484194</c:v>
                </c:pt>
                <c:pt idx="3397">
                  <c:v>13.864672112850931</c:v>
                </c:pt>
                <c:pt idx="3398">
                  <c:v>0</c:v>
                </c:pt>
                <c:pt idx="3399">
                  <c:v>2.2932966550037399</c:v>
                </c:pt>
                <c:pt idx="3400">
                  <c:v>1.197256177062676</c:v>
                </c:pt>
                <c:pt idx="3401">
                  <c:v>0</c:v>
                </c:pt>
                <c:pt idx="3402">
                  <c:v>14.020972823909769</c:v>
                </c:pt>
                <c:pt idx="3403">
                  <c:v>16.595616292527428</c:v>
                </c:pt>
                <c:pt idx="3404">
                  <c:v>20.694029331733201</c:v>
                </c:pt>
                <c:pt idx="3405">
                  <c:v>13.646556760372265</c:v>
                </c:pt>
                <c:pt idx="3406">
                  <c:v>0</c:v>
                </c:pt>
                <c:pt idx="3407">
                  <c:v>2.2271454108783675</c:v>
                </c:pt>
                <c:pt idx="3408">
                  <c:v>14.492597422471666</c:v>
                </c:pt>
                <c:pt idx="3409">
                  <c:v>15.31549288294323</c:v>
                </c:pt>
                <c:pt idx="3410">
                  <c:v>0</c:v>
                </c:pt>
                <c:pt idx="3411">
                  <c:v>0</c:v>
                </c:pt>
                <c:pt idx="3412">
                  <c:v>0</c:v>
                </c:pt>
                <c:pt idx="3413">
                  <c:v>16.080667853927817</c:v>
                </c:pt>
                <c:pt idx="3414">
                  <c:v>10.884279738590701</c:v>
                </c:pt>
                <c:pt idx="3415">
                  <c:v>53.453245614126544</c:v>
                </c:pt>
                <c:pt idx="3416">
                  <c:v>49.919007757125307</c:v>
                </c:pt>
                <c:pt idx="3417">
                  <c:v>22.524345630197857</c:v>
                </c:pt>
                <c:pt idx="3418">
                  <c:v>56.407655331622031</c:v>
                </c:pt>
                <c:pt idx="3419">
                  <c:v>0</c:v>
                </c:pt>
                <c:pt idx="3420">
                  <c:v>26.855165092252108</c:v>
                </c:pt>
                <c:pt idx="3421">
                  <c:v>35.492131230809115</c:v>
                </c:pt>
                <c:pt idx="3422">
                  <c:v>35.905632017038513</c:v>
                </c:pt>
                <c:pt idx="3423">
                  <c:v>32.751276117580005</c:v>
                </c:pt>
                <c:pt idx="3424">
                  <c:v>53.864292244699037</c:v>
                </c:pt>
                <c:pt idx="3425">
                  <c:v>12.057616676650218</c:v>
                </c:pt>
                <c:pt idx="3426">
                  <c:v>33.274699995933013</c:v>
                </c:pt>
                <c:pt idx="3427">
                  <c:v>18.694640270362555</c:v>
                </c:pt>
                <c:pt idx="3428">
                  <c:v>37.243101325806848</c:v>
                </c:pt>
                <c:pt idx="3429">
                  <c:v>35.579978085008818</c:v>
                </c:pt>
                <c:pt idx="3430">
                  <c:v>15.059647295231631</c:v>
                </c:pt>
                <c:pt idx="3431">
                  <c:v>25.351309590051656</c:v>
                </c:pt>
                <c:pt idx="3432">
                  <c:v>52.002502827793919</c:v>
                </c:pt>
                <c:pt idx="3433">
                  <c:v>20.174850038177183</c:v>
                </c:pt>
                <c:pt idx="3434">
                  <c:v>35.078711683444325</c:v>
                </c:pt>
                <c:pt idx="3435">
                  <c:v>8.8230965414959783</c:v>
                </c:pt>
                <c:pt idx="3436">
                  <c:v>33.343372296192925</c:v>
                </c:pt>
                <c:pt idx="3437">
                  <c:v>30.980529552371394</c:v>
                </c:pt>
                <c:pt idx="3438">
                  <c:v>30.65427376246982</c:v>
                </c:pt>
                <c:pt idx="3439">
                  <c:v>24.291047666210311</c:v>
                </c:pt>
                <c:pt idx="3440">
                  <c:v>0</c:v>
                </c:pt>
                <c:pt idx="3441">
                  <c:v>0</c:v>
                </c:pt>
                <c:pt idx="3442">
                  <c:v>0</c:v>
                </c:pt>
                <c:pt idx="3443">
                  <c:v>31.743596244467483</c:v>
                </c:pt>
                <c:pt idx="3444">
                  <c:v>7.75252807856603</c:v>
                </c:pt>
                <c:pt idx="3445">
                  <c:v>0</c:v>
                </c:pt>
                <c:pt idx="3446">
                  <c:v>0</c:v>
                </c:pt>
                <c:pt idx="3447">
                  <c:v>0</c:v>
                </c:pt>
                <c:pt idx="3448">
                  <c:v>0</c:v>
                </c:pt>
                <c:pt idx="3449">
                  <c:v>0</c:v>
                </c:pt>
                <c:pt idx="3450">
                  <c:v>3.9087761666405259</c:v>
                </c:pt>
                <c:pt idx="3451">
                  <c:v>7.4142411461288944</c:v>
                </c:pt>
                <c:pt idx="3452">
                  <c:v>0</c:v>
                </c:pt>
                <c:pt idx="3453">
                  <c:v>0</c:v>
                </c:pt>
                <c:pt idx="3454">
                  <c:v>0</c:v>
                </c:pt>
                <c:pt idx="3455">
                  <c:v>0</c:v>
                </c:pt>
                <c:pt idx="3456">
                  <c:v>38.106966642948962</c:v>
                </c:pt>
                <c:pt idx="3457">
                  <c:v>44.970469040232928</c:v>
                </c:pt>
                <c:pt idx="3458">
                  <c:v>21.079240881326026</c:v>
                </c:pt>
                <c:pt idx="3459">
                  <c:v>0</c:v>
                </c:pt>
                <c:pt idx="3460">
                  <c:v>23.049155680138419</c:v>
                </c:pt>
                <c:pt idx="3461">
                  <c:v>20.951959371954107</c:v>
                </c:pt>
                <c:pt idx="3462">
                  <c:v>0</c:v>
                </c:pt>
                <c:pt idx="3463">
                  <c:v>0</c:v>
                </c:pt>
                <c:pt idx="3464">
                  <c:v>4.9431868711833378</c:v>
                </c:pt>
                <c:pt idx="3465">
                  <c:v>19.805584992021966</c:v>
                </c:pt>
                <c:pt idx="3466">
                  <c:v>0</c:v>
                </c:pt>
                <c:pt idx="3467">
                  <c:v>6.732421632347048</c:v>
                </c:pt>
                <c:pt idx="3468">
                  <c:v>29.544293966656006</c:v>
                </c:pt>
                <c:pt idx="3469">
                  <c:v>2.9958362441296322</c:v>
                </c:pt>
                <c:pt idx="3470">
                  <c:v>2.2982688087374266</c:v>
                </c:pt>
                <c:pt idx="3471">
                  <c:v>28.675099365586203</c:v>
                </c:pt>
                <c:pt idx="3472">
                  <c:v>34.118288242986488</c:v>
                </c:pt>
                <c:pt idx="3473">
                  <c:v>6.6567739495730329</c:v>
                </c:pt>
                <c:pt idx="3474">
                  <c:v>21.589231550968197</c:v>
                </c:pt>
                <c:pt idx="3475">
                  <c:v>13.582179268716619</c:v>
                </c:pt>
                <c:pt idx="3476">
                  <c:v>5.290843668252279</c:v>
                </c:pt>
                <c:pt idx="3477">
                  <c:v>27.693927175053986</c:v>
                </c:pt>
                <c:pt idx="3478">
                  <c:v>15.754058414775653</c:v>
                </c:pt>
                <c:pt idx="3479">
                  <c:v>15.400092902826135</c:v>
                </c:pt>
                <c:pt idx="3480">
                  <c:v>13.574216856227221</c:v>
                </c:pt>
                <c:pt idx="3481">
                  <c:v>7.6877778333927527</c:v>
                </c:pt>
                <c:pt idx="3482">
                  <c:v>12.007351104985874</c:v>
                </c:pt>
                <c:pt idx="3483">
                  <c:v>43.384498261643614</c:v>
                </c:pt>
                <c:pt idx="3484">
                  <c:v>39.134782086056418</c:v>
                </c:pt>
                <c:pt idx="3485">
                  <c:v>32.080337012673198</c:v>
                </c:pt>
                <c:pt idx="3486">
                  <c:v>3.6776927187023905</c:v>
                </c:pt>
                <c:pt idx="3487">
                  <c:v>82.161954976497981</c:v>
                </c:pt>
                <c:pt idx="3488">
                  <c:v>89.783538910029861</c:v>
                </c:pt>
                <c:pt idx="3489">
                  <c:v>84.51141410678045</c:v>
                </c:pt>
                <c:pt idx="3490">
                  <c:v>62.789495855882947</c:v>
                </c:pt>
                <c:pt idx="3491">
                  <c:v>121.47400791959979</c:v>
                </c:pt>
                <c:pt idx="3492">
                  <c:v>97.108631081646763</c:v>
                </c:pt>
                <c:pt idx="3493">
                  <c:v>89.981096299912991</c:v>
                </c:pt>
                <c:pt idx="3494">
                  <c:v>72.927254350406301</c:v>
                </c:pt>
                <c:pt idx="3495">
                  <c:v>132.0070338319928</c:v>
                </c:pt>
                <c:pt idx="3496">
                  <c:v>85.703583855157802</c:v>
                </c:pt>
                <c:pt idx="3497">
                  <c:v>33.855206362327635</c:v>
                </c:pt>
                <c:pt idx="3498">
                  <c:v>0</c:v>
                </c:pt>
                <c:pt idx="3499">
                  <c:v>0</c:v>
                </c:pt>
                <c:pt idx="3500">
                  <c:v>0</c:v>
                </c:pt>
                <c:pt idx="3501">
                  <c:v>0</c:v>
                </c:pt>
                <c:pt idx="3502">
                  <c:v>0</c:v>
                </c:pt>
                <c:pt idx="3503">
                  <c:v>0</c:v>
                </c:pt>
                <c:pt idx="3504">
                  <c:v>0</c:v>
                </c:pt>
                <c:pt idx="3505">
                  <c:v>0</c:v>
                </c:pt>
                <c:pt idx="3506">
                  <c:v>0</c:v>
                </c:pt>
                <c:pt idx="3507">
                  <c:v>0</c:v>
                </c:pt>
                <c:pt idx="3508">
                  <c:v>3.9819729803102746</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36.164410574600673</c:v>
                </c:pt>
                <c:pt idx="3534">
                  <c:v>6.3367568454909193</c:v>
                </c:pt>
                <c:pt idx="3535">
                  <c:v>5.6653411900714739</c:v>
                </c:pt>
                <c:pt idx="3536">
                  <c:v>13.068994813450921</c:v>
                </c:pt>
                <c:pt idx="3537">
                  <c:v>38.546289365673417</c:v>
                </c:pt>
                <c:pt idx="3538">
                  <c:v>54.838560634818663</c:v>
                </c:pt>
                <c:pt idx="3539">
                  <c:v>30.501728023060416</c:v>
                </c:pt>
                <c:pt idx="3540">
                  <c:v>74.021288670302226</c:v>
                </c:pt>
                <c:pt idx="3541">
                  <c:v>52.448828704936979</c:v>
                </c:pt>
                <c:pt idx="3542">
                  <c:v>41.947386565391895</c:v>
                </c:pt>
                <c:pt idx="3543">
                  <c:v>27.492428345054687</c:v>
                </c:pt>
                <c:pt idx="3544">
                  <c:v>67.876836392964734</c:v>
                </c:pt>
                <c:pt idx="3545">
                  <c:v>63.49325225172349</c:v>
                </c:pt>
                <c:pt idx="3546">
                  <c:v>21.966586997246743</c:v>
                </c:pt>
                <c:pt idx="3547">
                  <c:v>0</c:v>
                </c:pt>
                <c:pt idx="3548">
                  <c:v>0</c:v>
                </c:pt>
                <c:pt idx="3549">
                  <c:v>0</c:v>
                </c:pt>
                <c:pt idx="3550">
                  <c:v>0</c:v>
                </c:pt>
                <c:pt idx="3551">
                  <c:v>9.8540563414059825</c:v>
                </c:pt>
                <c:pt idx="3552">
                  <c:v>20.509983319832028</c:v>
                </c:pt>
                <c:pt idx="3553">
                  <c:v>30.227315807153502</c:v>
                </c:pt>
                <c:pt idx="3554">
                  <c:v>49.277878423995446</c:v>
                </c:pt>
                <c:pt idx="3555">
                  <c:v>0</c:v>
                </c:pt>
                <c:pt idx="3556">
                  <c:v>30.124053986801258</c:v>
                </c:pt>
                <c:pt idx="3557">
                  <c:v>20.137512447672641</c:v>
                </c:pt>
                <c:pt idx="3558">
                  <c:v>57.883172654428407</c:v>
                </c:pt>
                <c:pt idx="3559">
                  <c:v>31.998971487869685</c:v>
                </c:pt>
                <c:pt idx="3560">
                  <c:v>0</c:v>
                </c:pt>
                <c:pt idx="3561">
                  <c:v>15.409952557101633</c:v>
                </c:pt>
                <c:pt idx="3562">
                  <c:v>42.521502246424944</c:v>
                </c:pt>
                <c:pt idx="3563">
                  <c:v>69.844619470710441</c:v>
                </c:pt>
                <c:pt idx="3564">
                  <c:v>53.665721218277753</c:v>
                </c:pt>
                <c:pt idx="3565">
                  <c:v>0</c:v>
                </c:pt>
                <c:pt idx="3566">
                  <c:v>29.749437072909579</c:v>
                </c:pt>
                <c:pt idx="3567">
                  <c:v>24.206476739906172</c:v>
                </c:pt>
                <c:pt idx="3568">
                  <c:v>51.976620842933798</c:v>
                </c:pt>
                <c:pt idx="3569">
                  <c:v>62.926197483854331</c:v>
                </c:pt>
                <c:pt idx="3570">
                  <c:v>75.800965088621737</c:v>
                </c:pt>
                <c:pt idx="3571">
                  <c:v>78.312561602630808</c:v>
                </c:pt>
                <c:pt idx="3572">
                  <c:v>79.219562722943692</c:v>
                </c:pt>
                <c:pt idx="3573">
                  <c:v>91.411553877509164</c:v>
                </c:pt>
                <c:pt idx="3574">
                  <c:v>92.589560060977163</c:v>
                </c:pt>
                <c:pt idx="3575">
                  <c:v>83.4885525445128</c:v>
                </c:pt>
                <c:pt idx="3576">
                  <c:v>23.484939878389394</c:v>
                </c:pt>
                <c:pt idx="3577">
                  <c:v>33.894919217969388</c:v>
                </c:pt>
                <c:pt idx="3578">
                  <c:v>0</c:v>
                </c:pt>
                <c:pt idx="3579">
                  <c:v>75.6326189673307</c:v>
                </c:pt>
                <c:pt idx="3580">
                  <c:v>72.05259422602245</c:v>
                </c:pt>
                <c:pt idx="3581">
                  <c:v>118.62456382547852</c:v>
                </c:pt>
                <c:pt idx="3582">
                  <c:v>155.08412387226997</c:v>
                </c:pt>
                <c:pt idx="3583">
                  <c:v>165.94369310992491</c:v>
                </c:pt>
                <c:pt idx="3584">
                  <c:v>156.50581000658488</c:v>
                </c:pt>
                <c:pt idx="3585">
                  <c:v>136.25361465858248</c:v>
                </c:pt>
                <c:pt idx="3586">
                  <c:v>110.32416252417295</c:v>
                </c:pt>
                <c:pt idx="3587">
                  <c:v>121.73575586788722</c:v>
                </c:pt>
                <c:pt idx="3588">
                  <c:v>105.94152381134313</c:v>
                </c:pt>
                <c:pt idx="3589">
                  <c:v>185.13893438827643</c:v>
                </c:pt>
                <c:pt idx="3590">
                  <c:v>172.72390937857463</c:v>
                </c:pt>
                <c:pt idx="3591">
                  <c:v>183.882421319278</c:v>
                </c:pt>
                <c:pt idx="3592">
                  <c:v>175.74664471747425</c:v>
                </c:pt>
                <c:pt idx="3593">
                  <c:v>189.58440894320495</c:v>
                </c:pt>
                <c:pt idx="3594">
                  <c:v>177.05268418605192</c:v>
                </c:pt>
                <c:pt idx="3595">
                  <c:v>192.74377570257587</c:v>
                </c:pt>
                <c:pt idx="3596">
                  <c:v>185.40916571128622</c:v>
                </c:pt>
                <c:pt idx="3597">
                  <c:v>155.42884030228143</c:v>
                </c:pt>
                <c:pt idx="3598">
                  <c:v>14.624958453723224</c:v>
                </c:pt>
                <c:pt idx="3599">
                  <c:v>122.7200277076499</c:v>
                </c:pt>
                <c:pt idx="3600">
                  <c:v>122.75757931762556</c:v>
                </c:pt>
                <c:pt idx="3601">
                  <c:v>175.90311081850015</c:v>
                </c:pt>
                <c:pt idx="3602">
                  <c:v>155.15437573625343</c:v>
                </c:pt>
                <c:pt idx="3603">
                  <c:v>156.62544895929079</c:v>
                </c:pt>
                <c:pt idx="3604">
                  <c:v>142.13671206644761</c:v>
                </c:pt>
                <c:pt idx="3605">
                  <c:v>164.67955839235154</c:v>
                </c:pt>
                <c:pt idx="3606">
                  <c:v>153.19369857443616</c:v>
                </c:pt>
                <c:pt idx="3607">
                  <c:v>116.85714842494136</c:v>
                </c:pt>
                <c:pt idx="3608">
                  <c:v>158.30159194012299</c:v>
                </c:pt>
                <c:pt idx="3609">
                  <c:v>102.71813466848684</c:v>
                </c:pt>
                <c:pt idx="3610">
                  <c:v>88.921130508334556</c:v>
                </c:pt>
                <c:pt idx="3611">
                  <c:v>94.401472716769632</c:v>
                </c:pt>
                <c:pt idx="3612">
                  <c:v>51.141347230593901</c:v>
                </c:pt>
                <c:pt idx="3613">
                  <c:v>36.91740306803235</c:v>
                </c:pt>
                <c:pt idx="3614">
                  <c:v>35.974570155905838</c:v>
                </c:pt>
                <c:pt idx="3615">
                  <c:v>28.071935126222488</c:v>
                </c:pt>
                <c:pt idx="3616">
                  <c:v>20.773778282310431</c:v>
                </c:pt>
                <c:pt idx="3617">
                  <c:v>52.681010528395859</c:v>
                </c:pt>
                <c:pt idx="3618">
                  <c:v>54.096314027381318</c:v>
                </c:pt>
                <c:pt idx="3619">
                  <c:v>0</c:v>
                </c:pt>
                <c:pt idx="3620">
                  <c:v>43.106239720478762</c:v>
                </c:pt>
                <c:pt idx="3621">
                  <c:v>9.3937698791884632</c:v>
                </c:pt>
                <c:pt idx="3622">
                  <c:v>89.45137740324175</c:v>
                </c:pt>
                <c:pt idx="3623">
                  <c:v>83.773209820259382</c:v>
                </c:pt>
                <c:pt idx="3624">
                  <c:v>35.514688957376222</c:v>
                </c:pt>
                <c:pt idx="3625">
                  <c:v>6.6630474221874252</c:v>
                </c:pt>
                <c:pt idx="3626">
                  <c:v>3.2987841055840086</c:v>
                </c:pt>
                <c:pt idx="3627">
                  <c:v>45.980458656213365</c:v>
                </c:pt>
                <c:pt idx="3628">
                  <c:v>86.244958378654104</c:v>
                </c:pt>
                <c:pt idx="3629">
                  <c:v>79.667093733014241</c:v>
                </c:pt>
                <c:pt idx="3630">
                  <c:v>57.74471474414382</c:v>
                </c:pt>
                <c:pt idx="3631">
                  <c:v>27.440832350270494</c:v>
                </c:pt>
                <c:pt idx="3632">
                  <c:v>80.261184218140642</c:v>
                </c:pt>
                <c:pt idx="3633">
                  <c:v>161.20915371891707</c:v>
                </c:pt>
                <c:pt idx="3634">
                  <c:v>167.51604083026282</c:v>
                </c:pt>
                <c:pt idx="3635">
                  <c:v>241.66760580212843</c:v>
                </c:pt>
                <c:pt idx="3636">
                  <c:v>144.61888074686058</c:v>
                </c:pt>
                <c:pt idx="3637">
                  <c:v>118.66571743896208</c:v>
                </c:pt>
                <c:pt idx="3638">
                  <c:v>133.45334813114755</c:v>
                </c:pt>
                <c:pt idx="3639">
                  <c:v>265.72704447927913</c:v>
                </c:pt>
                <c:pt idx="3640">
                  <c:v>173.31748265199241</c:v>
                </c:pt>
                <c:pt idx="3641">
                  <c:v>136.69603170751125</c:v>
                </c:pt>
                <c:pt idx="3642">
                  <c:v>115.0299890678006</c:v>
                </c:pt>
                <c:pt idx="3643">
                  <c:v>169.60897162251089</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14.303774931299699</c:v>
                </c:pt>
                <c:pt idx="3658">
                  <c:v>0</c:v>
                </c:pt>
                <c:pt idx="3659">
                  <c:v>0</c:v>
                </c:pt>
                <c:pt idx="3660">
                  <c:v>0</c:v>
                </c:pt>
                <c:pt idx="3661">
                  <c:v>26.762893101966338</c:v>
                </c:pt>
                <c:pt idx="3662">
                  <c:v>0</c:v>
                </c:pt>
                <c:pt idx="3663">
                  <c:v>66.023890098066047</c:v>
                </c:pt>
                <c:pt idx="3664">
                  <c:v>1.7467637274075261</c:v>
                </c:pt>
                <c:pt idx="3665">
                  <c:v>103.79712636662302</c:v>
                </c:pt>
                <c:pt idx="3666">
                  <c:v>189.1793333643129</c:v>
                </c:pt>
                <c:pt idx="3667">
                  <c:v>187.36525215249998</c:v>
                </c:pt>
                <c:pt idx="3668">
                  <c:v>177.91108656325625</c:v>
                </c:pt>
                <c:pt idx="3669">
                  <c:v>213.70251397028002</c:v>
                </c:pt>
                <c:pt idx="3670">
                  <c:v>204.83748357910977</c:v>
                </c:pt>
                <c:pt idx="3671">
                  <c:v>154.44514149260317</c:v>
                </c:pt>
                <c:pt idx="3672">
                  <c:v>147.56663807488087</c:v>
                </c:pt>
                <c:pt idx="3673">
                  <c:v>272.33403091370872</c:v>
                </c:pt>
                <c:pt idx="3674">
                  <c:v>152.69380474121883</c:v>
                </c:pt>
                <c:pt idx="3675">
                  <c:v>233.67864498780628</c:v>
                </c:pt>
                <c:pt idx="3676">
                  <c:v>127.21871241629808</c:v>
                </c:pt>
                <c:pt idx="3677">
                  <c:v>48.213672788121691</c:v>
                </c:pt>
                <c:pt idx="3678">
                  <c:v>163.49253115208293</c:v>
                </c:pt>
                <c:pt idx="3679">
                  <c:v>66.789679347068841</c:v>
                </c:pt>
                <c:pt idx="3680">
                  <c:v>2.5115744810168583</c:v>
                </c:pt>
                <c:pt idx="3681">
                  <c:v>117.40402590332145</c:v>
                </c:pt>
                <c:pt idx="3682">
                  <c:v>91.163731482053919</c:v>
                </c:pt>
                <c:pt idx="3683">
                  <c:v>0</c:v>
                </c:pt>
                <c:pt idx="3684">
                  <c:v>10.554808247260127</c:v>
                </c:pt>
                <c:pt idx="3685">
                  <c:v>0</c:v>
                </c:pt>
                <c:pt idx="3686">
                  <c:v>156.39445838897115</c:v>
                </c:pt>
                <c:pt idx="3687">
                  <c:v>69.436280825734343</c:v>
                </c:pt>
                <c:pt idx="3688">
                  <c:v>195.1599013980213</c:v>
                </c:pt>
                <c:pt idx="3689">
                  <c:v>159.62892530639795</c:v>
                </c:pt>
                <c:pt idx="3690">
                  <c:v>61.198719678126487</c:v>
                </c:pt>
                <c:pt idx="3691">
                  <c:v>17.090468691826672</c:v>
                </c:pt>
                <c:pt idx="3692">
                  <c:v>118.43062729102665</c:v>
                </c:pt>
                <c:pt idx="3693">
                  <c:v>0</c:v>
                </c:pt>
                <c:pt idx="3694">
                  <c:v>64.432460281063129</c:v>
                </c:pt>
                <c:pt idx="3695">
                  <c:v>139.05991354298922</c:v>
                </c:pt>
                <c:pt idx="3696">
                  <c:v>3.4305626344595197</c:v>
                </c:pt>
                <c:pt idx="3697">
                  <c:v>156.59054378438566</c:v>
                </c:pt>
                <c:pt idx="3698">
                  <c:v>6.7442263130799276</c:v>
                </c:pt>
                <c:pt idx="3699">
                  <c:v>41.434118003048454</c:v>
                </c:pt>
                <c:pt idx="3700">
                  <c:v>161.7681913409518</c:v>
                </c:pt>
                <c:pt idx="3701">
                  <c:v>0</c:v>
                </c:pt>
                <c:pt idx="3702">
                  <c:v>19.487521226582871</c:v>
                </c:pt>
                <c:pt idx="3703">
                  <c:v>0</c:v>
                </c:pt>
                <c:pt idx="3704">
                  <c:v>64.080837958870717</c:v>
                </c:pt>
                <c:pt idx="3705">
                  <c:v>98.723943175034861</c:v>
                </c:pt>
                <c:pt idx="3706">
                  <c:v>107.09172597814838</c:v>
                </c:pt>
                <c:pt idx="3707">
                  <c:v>125.66245635917247</c:v>
                </c:pt>
                <c:pt idx="3708">
                  <c:v>118.64012316261046</c:v>
                </c:pt>
                <c:pt idx="3709">
                  <c:v>124.79117038233639</c:v>
                </c:pt>
                <c:pt idx="3710">
                  <c:v>134.13254941114778</c:v>
                </c:pt>
                <c:pt idx="3711">
                  <c:v>98.696060521248825</c:v>
                </c:pt>
                <c:pt idx="3712">
                  <c:v>136.9068346585866</c:v>
                </c:pt>
                <c:pt idx="3713">
                  <c:v>71.881802540191131</c:v>
                </c:pt>
                <c:pt idx="3714">
                  <c:v>37.508160374495844</c:v>
                </c:pt>
                <c:pt idx="3715">
                  <c:v>0</c:v>
                </c:pt>
                <c:pt idx="3716">
                  <c:v>28.488559345990648</c:v>
                </c:pt>
                <c:pt idx="3717">
                  <c:v>80.783436813237088</c:v>
                </c:pt>
                <c:pt idx="3718">
                  <c:v>65.004829831668573</c:v>
                </c:pt>
                <c:pt idx="3719">
                  <c:v>30.086108379455233</c:v>
                </c:pt>
                <c:pt idx="3720">
                  <c:v>41.699077919285877</c:v>
                </c:pt>
                <c:pt idx="3721">
                  <c:v>53.764069986775695</c:v>
                </c:pt>
                <c:pt idx="3722">
                  <c:v>117.31603426729721</c:v>
                </c:pt>
                <c:pt idx="3723">
                  <c:v>73.580111731840816</c:v>
                </c:pt>
                <c:pt idx="3724">
                  <c:v>90.813377916113211</c:v>
                </c:pt>
                <c:pt idx="3725">
                  <c:v>111.62668908625514</c:v>
                </c:pt>
                <c:pt idx="3726">
                  <c:v>158.46149315979864</c:v>
                </c:pt>
                <c:pt idx="3727">
                  <c:v>154.94326132674055</c:v>
                </c:pt>
                <c:pt idx="3728">
                  <c:v>153.36590225008246</c:v>
                </c:pt>
                <c:pt idx="3729">
                  <c:v>194.44350196648247</c:v>
                </c:pt>
                <c:pt idx="3730">
                  <c:v>194.40846702366829</c:v>
                </c:pt>
                <c:pt idx="3731">
                  <c:v>163.23111962288783</c:v>
                </c:pt>
                <c:pt idx="3732">
                  <c:v>139.17915178621843</c:v>
                </c:pt>
                <c:pt idx="3733">
                  <c:v>165.52119833091433</c:v>
                </c:pt>
                <c:pt idx="3734">
                  <c:v>143.76503497177083</c:v>
                </c:pt>
                <c:pt idx="3735">
                  <c:v>135.69682267570687</c:v>
                </c:pt>
                <c:pt idx="3736">
                  <c:v>180.51227802842766</c:v>
                </c:pt>
                <c:pt idx="3737">
                  <c:v>128.81764670526158</c:v>
                </c:pt>
                <c:pt idx="3738">
                  <c:v>189.95281640388743</c:v>
                </c:pt>
                <c:pt idx="3739">
                  <c:v>102.76796586749248</c:v>
                </c:pt>
                <c:pt idx="3740">
                  <c:v>83.738504125587042</c:v>
                </c:pt>
                <c:pt idx="3741">
                  <c:v>67.410339348348487</c:v>
                </c:pt>
                <c:pt idx="3742">
                  <c:v>38.861073481343432</c:v>
                </c:pt>
                <c:pt idx="3743">
                  <c:v>5.2201715873637156</c:v>
                </c:pt>
                <c:pt idx="3744">
                  <c:v>51.472985023701284</c:v>
                </c:pt>
                <c:pt idx="3745">
                  <c:v>50.56576837675712</c:v>
                </c:pt>
                <c:pt idx="3746">
                  <c:v>39.307200382622547</c:v>
                </c:pt>
                <c:pt idx="3747">
                  <c:v>66.86681473452569</c:v>
                </c:pt>
                <c:pt idx="3748">
                  <c:v>64.964246283852745</c:v>
                </c:pt>
                <c:pt idx="3749">
                  <c:v>42.787588841319774</c:v>
                </c:pt>
                <c:pt idx="3750">
                  <c:v>34.121565192252007</c:v>
                </c:pt>
                <c:pt idx="3751">
                  <c:v>86.809941583695291</c:v>
                </c:pt>
                <c:pt idx="3752">
                  <c:v>102.41160649656987</c:v>
                </c:pt>
                <c:pt idx="3753">
                  <c:v>79.262969872637797</c:v>
                </c:pt>
                <c:pt idx="3754">
                  <c:v>142.81916801873942</c:v>
                </c:pt>
                <c:pt idx="3755">
                  <c:v>128.47588880838458</c:v>
                </c:pt>
                <c:pt idx="3756">
                  <c:v>184.87757861212091</c:v>
                </c:pt>
                <c:pt idx="3757">
                  <c:v>149.25198504146698</c:v>
                </c:pt>
                <c:pt idx="3758">
                  <c:v>77.169755464577065</c:v>
                </c:pt>
                <c:pt idx="3759">
                  <c:v>190.5116030402728</c:v>
                </c:pt>
                <c:pt idx="3760">
                  <c:v>170.5546929266859</c:v>
                </c:pt>
                <c:pt idx="3761">
                  <c:v>125.22817634618671</c:v>
                </c:pt>
                <c:pt idx="3762">
                  <c:v>127.53368765935164</c:v>
                </c:pt>
                <c:pt idx="3763">
                  <c:v>107.47033030867769</c:v>
                </c:pt>
                <c:pt idx="3764">
                  <c:v>149.56740209515229</c:v>
                </c:pt>
                <c:pt idx="3765">
                  <c:v>152.45408468897892</c:v>
                </c:pt>
                <c:pt idx="3766">
                  <c:v>111.80394464417407</c:v>
                </c:pt>
                <c:pt idx="3767">
                  <c:v>94.313059157272477</c:v>
                </c:pt>
                <c:pt idx="3768">
                  <c:v>110.45013728647716</c:v>
                </c:pt>
                <c:pt idx="3769">
                  <c:v>100.34267571233372</c:v>
                </c:pt>
                <c:pt idx="3770">
                  <c:v>127.8432267055193</c:v>
                </c:pt>
                <c:pt idx="3771">
                  <c:v>161.24737936370684</c:v>
                </c:pt>
                <c:pt idx="3772">
                  <c:v>0</c:v>
                </c:pt>
                <c:pt idx="3773">
                  <c:v>245.72449704948701</c:v>
                </c:pt>
                <c:pt idx="3774">
                  <c:v>126.47201934349042</c:v>
                </c:pt>
                <c:pt idx="3775">
                  <c:v>185.37950041540029</c:v>
                </c:pt>
                <c:pt idx="3776">
                  <c:v>198.11564331310009</c:v>
                </c:pt>
                <c:pt idx="3777">
                  <c:v>184.96892762410698</c:v>
                </c:pt>
                <c:pt idx="3778">
                  <c:v>0</c:v>
                </c:pt>
                <c:pt idx="3779">
                  <c:v>97.472926227332437</c:v>
                </c:pt>
                <c:pt idx="3780">
                  <c:v>0</c:v>
                </c:pt>
                <c:pt idx="3781">
                  <c:v>6.647502712358893</c:v>
                </c:pt>
                <c:pt idx="3782">
                  <c:v>2.2810182478197376</c:v>
                </c:pt>
                <c:pt idx="3783">
                  <c:v>219.37270597553407</c:v>
                </c:pt>
                <c:pt idx="3784">
                  <c:v>0</c:v>
                </c:pt>
                <c:pt idx="3785">
                  <c:v>21.905302211314691</c:v>
                </c:pt>
                <c:pt idx="3786">
                  <c:v>49.768847118322668</c:v>
                </c:pt>
                <c:pt idx="3787">
                  <c:v>34.661944235049546</c:v>
                </c:pt>
                <c:pt idx="3788">
                  <c:v>30.91332990525693</c:v>
                </c:pt>
                <c:pt idx="3789">
                  <c:v>21.450785940276955</c:v>
                </c:pt>
                <c:pt idx="3790">
                  <c:v>47.335497912319568</c:v>
                </c:pt>
                <c:pt idx="3791">
                  <c:v>87.461585837318893</c:v>
                </c:pt>
                <c:pt idx="3792">
                  <c:v>58.81194280555529</c:v>
                </c:pt>
                <c:pt idx="3793">
                  <c:v>99.067949849446151</c:v>
                </c:pt>
                <c:pt idx="3794">
                  <c:v>51.067257428118623</c:v>
                </c:pt>
                <c:pt idx="3795">
                  <c:v>102.03906926755876</c:v>
                </c:pt>
                <c:pt idx="3796">
                  <c:v>52.710880885011136</c:v>
                </c:pt>
                <c:pt idx="3797">
                  <c:v>60.820735764665883</c:v>
                </c:pt>
                <c:pt idx="3798">
                  <c:v>69.744411714509596</c:v>
                </c:pt>
                <c:pt idx="3799">
                  <c:v>52.468672535263671</c:v>
                </c:pt>
                <c:pt idx="3800">
                  <c:v>92.949386847107263</c:v>
                </c:pt>
                <c:pt idx="3801">
                  <c:v>61.836913194440932</c:v>
                </c:pt>
                <c:pt idx="3802">
                  <c:v>58.222246865714595</c:v>
                </c:pt>
                <c:pt idx="3803">
                  <c:v>102.63395286309922</c:v>
                </c:pt>
                <c:pt idx="3804">
                  <c:v>41.371192481615623</c:v>
                </c:pt>
                <c:pt idx="3805">
                  <c:v>55.437337100222251</c:v>
                </c:pt>
                <c:pt idx="3806">
                  <c:v>70.35177124112073</c:v>
                </c:pt>
                <c:pt idx="3807">
                  <c:v>67.841634625040172</c:v>
                </c:pt>
                <c:pt idx="3808">
                  <c:v>34.746958889619208</c:v>
                </c:pt>
                <c:pt idx="3809">
                  <c:v>45.001184877222343</c:v>
                </c:pt>
                <c:pt idx="3810">
                  <c:v>76.998330276527938</c:v>
                </c:pt>
                <c:pt idx="3811">
                  <c:v>92.007847296437063</c:v>
                </c:pt>
                <c:pt idx="3812">
                  <c:v>74.620047402053203</c:v>
                </c:pt>
                <c:pt idx="3813">
                  <c:v>89.575175034680043</c:v>
                </c:pt>
                <c:pt idx="3814">
                  <c:v>98.238528176117967</c:v>
                </c:pt>
                <c:pt idx="3815">
                  <c:v>65.780133925309954</c:v>
                </c:pt>
                <c:pt idx="3816">
                  <c:v>130.60374820476991</c:v>
                </c:pt>
                <c:pt idx="3817">
                  <c:v>100.25016021751061</c:v>
                </c:pt>
                <c:pt idx="3818">
                  <c:v>104.75093913598178</c:v>
                </c:pt>
                <c:pt idx="3819">
                  <c:v>116.84313655199712</c:v>
                </c:pt>
                <c:pt idx="3820">
                  <c:v>89.445172796392328</c:v>
                </c:pt>
                <c:pt idx="3821">
                  <c:v>124.71110059609778</c:v>
                </c:pt>
                <c:pt idx="3822">
                  <c:v>99.929607114699564</c:v>
                </c:pt>
                <c:pt idx="3823">
                  <c:v>108.62088801692568</c:v>
                </c:pt>
                <c:pt idx="3824">
                  <c:v>112.25729410443694</c:v>
                </c:pt>
                <c:pt idx="3825">
                  <c:v>58.959112665497713</c:v>
                </c:pt>
                <c:pt idx="3826">
                  <c:v>99.162443408803412</c:v>
                </c:pt>
                <c:pt idx="3827">
                  <c:v>100.13666416860303</c:v>
                </c:pt>
                <c:pt idx="3828">
                  <c:v>53.712095980004037</c:v>
                </c:pt>
                <c:pt idx="3829">
                  <c:v>100.5128887790375</c:v>
                </c:pt>
                <c:pt idx="3830">
                  <c:v>100.24455323451302</c:v>
                </c:pt>
                <c:pt idx="3831">
                  <c:v>107.62928491476175</c:v>
                </c:pt>
                <c:pt idx="3832">
                  <c:v>122.14618947681461</c:v>
                </c:pt>
                <c:pt idx="3833">
                  <c:v>32.685289292761283</c:v>
                </c:pt>
                <c:pt idx="3834">
                  <c:v>92.522822119872473</c:v>
                </c:pt>
                <c:pt idx="3835">
                  <c:v>70.871482940514028</c:v>
                </c:pt>
                <c:pt idx="3836">
                  <c:v>84.853227001262695</c:v>
                </c:pt>
                <c:pt idx="3837">
                  <c:v>40.26796077257076</c:v>
                </c:pt>
                <c:pt idx="3838">
                  <c:v>26.701255190046616</c:v>
                </c:pt>
                <c:pt idx="3839">
                  <c:v>68.226430142042659</c:v>
                </c:pt>
                <c:pt idx="3840">
                  <c:v>62.43408538306403</c:v>
                </c:pt>
                <c:pt idx="3841">
                  <c:v>94.432243964123018</c:v>
                </c:pt>
                <c:pt idx="3842">
                  <c:v>80.557581335724777</c:v>
                </c:pt>
                <c:pt idx="3843">
                  <c:v>116.38748065627443</c:v>
                </c:pt>
                <c:pt idx="3844">
                  <c:v>120.84803549066221</c:v>
                </c:pt>
                <c:pt idx="3845">
                  <c:v>90.866769413283293</c:v>
                </c:pt>
                <c:pt idx="3846">
                  <c:v>122.47855221654538</c:v>
                </c:pt>
                <c:pt idx="3847">
                  <c:v>71.698861474848115</c:v>
                </c:pt>
                <c:pt idx="3848">
                  <c:v>134.07868281824219</c:v>
                </c:pt>
                <c:pt idx="3849">
                  <c:v>82.241003926633653</c:v>
                </c:pt>
                <c:pt idx="3850">
                  <c:v>78.653406472530506</c:v>
                </c:pt>
                <c:pt idx="3851">
                  <c:v>82.274679941158269</c:v>
                </c:pt>
                <c:pt idx="3852">
                  <c:v>25.335949648381757</c:v>
                </c:pt>
                <c:pt idx="3853">
                  <c:v>0</c:v>
                </c:pt>
                <c:pt idx="3854">
                  <c:v>17.046173217750443</c:v>
                </c:pt>
                <c:pt idx="3855">
                  <c:v>0</c:v>
                </c:pt>
                <c:pt idx="3856">
                  <c:v>0</c:v>
                </c:pt>
                <c:pt idx="3857">
                  <c:v>0</c:v>
                </c:pt>
                <c:pt idx="3858">
                  <c:v>0</c:v>
                </c:pt>
                <c:pt idx="3859">
                  <c:v>0</c:v>
                </c:pt>
                <c:pt idx="3860">
                  <c:v>0</c:v>
                </c:pt>
                <c:pt idx="3861">
                  <c:v>0</c:v>
                </c:pt>
                <c:pt idx="3862">
                  <c:v>0</c:v>
                </c:pt>
                <c:pt idx="3863">
                  <c:v>0</c:v>
                </c:pt>
                <c:pt idx="3864">
                  <c:v>143.99693175081572</c:v>
                </c:pt>
                <c:pt idx="3865">
                  <c:v>110.85266061625261</c:v>
                </c:pt>
                <c:pt idx="3866">
                  <c:v>113.01589722409349</c:v>
                </c:pt>
                <c:pt idx="3867">
                  <c:v>125.24257440602489</c:v>
                </c:pt>
                <c:pt idx="3868">
                  <c:v>99.926635618320631</c:v>
                </c:pt>
                <c:pt idx="3869">
                  <c:v>97.410141813993235</c:v>
                </c:pt>
                <c:pt idx="3870">
                  <c:v>108.9180027979633</c:v>
                </c:pt>
                <c:pt idx="3871">
                  <c:v>185.78216669867004</c:v>
                </c:pt>
                <c:pt idx="3872">
                  <c:v>72.688317312221656</c:v>
                </c:pt>
                <c:pt idx="3873">
                  <c:v>155.59103381398339</c:v>
                </c:pt>
                <c:pt idx="3874">
                  <c:v>110.18447795484178</c:v>
                </c:pt>
                <c:pt idx="3875">
                  <c:v>135.30551895852972</c:v>
                </c:pt>
                <c:pt idx="3876">
                  <c:v>141.27868221929745</c:v>
                </c:pt>
                <c:pt idx="3877">
                  <c:v>161.16898923703496</c:v>
                </c:pt>
                <c:pt idx="3878">
                  <c:v>116.87875489902785</c:v>
                </c:pt>
                <c:pt idx="3879">
                  <c:v>136.77607985815899</c:v>
                </c:pt>
                <c:pt idx="3880">
                  <c:v>149.94808770253519</c:v>
                </c:pt>
                <c:pt idx="3881">
                  <c:v>131.58553710671492</c:v>
                </c:pt>
                <c:pt idx="3882">
                  <c:v>72.173840678158371</c:v>
                </c:pt>
                <c:pt idx="3883">
                  <c:v>25.102843095380273</c:v>
                </c:pt>
                <c:pt idx="3884">
                  <c:v>0</c:v>
                </c:pt>
                <c:pt idx="3885">
                  <c:v>0</c:v>
                </c:pt>
                <c:pt idx="3886">
                  <c:v>0</c:v>
                </c:pt>
                <c:pt idx="3887">
                  <c:v>130.32843941159751</c:v>
                </c:pt>
                <c:pt idx="3888">
                  <c:v>0</c:v>
                </c:pt>
                <c:pt idx="3889">
                  <c:v>115.8466103777359</c:v>
                </c:pt>
                <c:pt idx="3890">
                  <c:v>144.16055588354277</c:v>
                </c:pt>
                <c:pt idx="3891">
                  <c:v>130.7621385600595</c:v>
                </c:pt>
                <c:pt idx="3892">
                  <c:v>151.50728913237819</c:v>
                </c:pt>
                <c:pt idx="3893">
                  <c:v>182.88977322185158</c:v>
                </c:pt>
                <c:pt idx="3894">
                  <c:v>110.15790575234533</c:v>
                </c:pt>
                <c:pt idx="3895">
                  <c:v>187.02065797656371</c:v>
                </c:pt>
                <c:pt idx="3896">
                  <c:v>88.566201301977344</c:v>
                </c:pt>
                <c:pt idx="3897">
                  <c:v>130.83488545076608</c:v>
                </c:pt>
                <c:pt idx="3898">
                  <c:v>0.77258100076122105</c:v>
                </c:pt>
                <c:pt idx="3899">
                  <c:v>34.887034375260178</c:v>
                </c:pt>
                <c:pt idx="3900">
                  <c:v>0</c:v>
                </c:pt>
                <c:pt idx="3901">
                  <c:v>15.827414643223726</c:v>
                </c:pt>
                <c:pt idx="3902">
                  <c:v>33.051387103320373</c:v>
                </c:pt>
                <c:pt idx="3903">
                  <c:v>43.146818740652932</c:v>
                </c:pt>
                <c:pt idx="3904">
                  <c:v>4.23609438032436</c:v>
                </c:pt>
                <c:pt idx="3905">
                  <c:v>0.68369582561610898</c:v>
                </c:pt>
                <c:pt idx="3906">
                  <c:v>13.342041500403031</c:v>
                </c:pt>
                <c:pt idx="3907">
                  <c:v>8.824752229885604</c:v>
                </c:pt>
                <c:pt idx="3908">
                  <c:v>0</c:v>
                </c:pt>
                <c:pt idx="3909">
                  <c:v>0</c:v>
                </c:pt>
                <c:pt idx="3910">
                  <c:v>0</c:v>
                </c:pt>
                <c:pt idx="3911">
                  <c:v>92.798011011196749</c:v>
                </c:pt>
                <c:pt idx="3912">
                  <c:v>54.520028619836737</c:v>
                </c:pt>
                <c:pt idx="3913">
                  <c:v>77.015066890571177</c:v>
                </c:pt>
                <c:pt idx="3914">
                  <c:v>113.43402305976579</c:v>
                </c:pt>
                <c:pt idx="3915">
                  <c:v>126.47082052087467</c:v>
                </c:pt>
                <c:pt idx="3916">
                  <c:v>73.85246794652673</c:v>
                </c:pt>
                <c:pt idx="3917">
                  <c:v>74.996050032963382</c:v>
                </c:pt>
                <c:pt idx="3918">
                  <c:v>0</c:v>
                </c:pt>
                <c:pt idx="3919">
                  <c:v>15.819054478327567</c:v>
                </c:pt>
                <c:pt idx="3920">
                  <c:v>0</c:v>
                </c:pt>
                <c:pt idx="3921">
                  <c:v>0</c:v>
                </c:pt>
                <c:pt idx="3922">
                  <c:v>6.6755681234705087</c:v>
                </c:pt>
                <c:pt idx="3923">
                  <c:v>26.369045110752715</c:v>
                </c:pt>
                <c:pt idx="3924">
                  <c:v>40.219585004187458</c:v>
                </c:pt>
                <c:pt idx="3925">
                  <c:v>60.235337651029127</c:v>
                </c:pt>
                <c:pt idx="3926">
                  <c:v>107.01115064257128</c:v>
                </c:pt>
                <c:pt idx="3927">
                  <c:v>113.45687879444328</c:v>
                </c:pt>
                <c:pt idx="3928">
                  <c:v>110.91633752747411</c:v>
                </c:pt>
                <c:pt idx="3929">
                  <c:v>90.918462678148614</c:v>
                </c:pt>
                <c:pt idx="3930">
                  <c:v>97.855940676630127</c:v>
                </c:pt>
                <c:pt idx="3931">
                  <c:v>132.32212822569585</c:v>
                </c:pt>
                <c:pt idx="3932">
                  <c:v>128.53967965723874</c:v>
                </c:pt>
                <c:pt idx="3933">
                  <c:v>144.06406787012477</c:v>
                </c:pt>
                <c:pt idx="3934">
                  <c:v>127.51430621253441</c:v>
                </c:pt>
                <c:pt idx="3935">
                  <c:v>149.71100832753771</c:v>
                </c:pt>
                <c:pt idx="3936">
                  <c:v>121.99247390583719</c:v>
                </c:pt>
                <c:pt idx="3937">
                  <c:v>109.33102895036487</c:v>
                </c:pt>
                <c:pt idx="3938">
                  <c:v>175.18467267320275</c:v>
                </c:pt>
                <c:pt idx="3939">
                  <c:v>60.626038937624571</c:v>
                </c:pt>
                <c:pt idx="3940">
                  <c:v>100.1767972425925</c:v>
                </c:pt>
                <c:pt idx="3941">
                  <c:v>0</c:v>
                </c:pt>
                <c:pt idx="3942">
                  <c:v>48.474074634793169</c:v>
                </c:pt>
                <c:pt idx="3943">
                  <c:v>57.024811757984395</c:v>
                </c:pt>
                <c:pt idx="3944">
                  <c:v>0</c:v>
                </c:pt>
                <c:pt idx="3945">
                  <c:v>125.90135546132026</c:v>
                </c:pt>
                <c:pt idx="3946">
                  <c:v>0</c:v>
                </c:pt>
                <c:pt idx="3947">
                  <c:v>90.971421917609376</c:v>
                </c:pt>
                <c:pt idx="3948">
                  <c:v>48.47282926069785</c:v>
                </c:pt>
                <c:pt idx="3949">
                  <c:v>121.84484462123379</c:v>
                </c:pt>
                <c:pt idx="3950">
                  <c:v>91.804526359268763</c:v>
                </c:pt>
                <c:pt idx="3951">
                  <c:v>125.62224728734131</c:v>
                </c:pt>
                <c:pt idx="3952">
                  <c:v>164.77041471593594</c:v>
                </c:pt>
                <c:pt idx="3953">
                  <c:v>194.2928277214711</c:v>
                </c:pt>
                <c:pt idx="3954">
                  <c:v>184.58109727778077</c:v>
                </c:pt>
                <c:pt idx="3955">
                  <c:v>216.05649335658256</c:v>
                </c:pt>
                <c:pt idx="3956">
                  <c:v>180.41319413100734</c:v>
                </c:pt>
                <c:pt idx="3957">
                  <c:v>164.62850153348086</c:v>
                </c:pt>
                <c:pt idx="3958">
                  <c:v>152.95587846209855</c:v>
                </c:pt>
                <c:pt idx="3959">
                  <c:v>152.91142146880631</c:v>
                </c:pt>
                <c:pt idx="3960">
                  <c:v>154.94954635355748</c:v>
                </c:pt>
                <c:pt idx="3961">
                  <c:v>161.03701601293091</c:v>
                </c:pt>
                <c:pt idx="3962">
                  <c:v>76.635132633139094</c:v>
                </c:pt>
                <c:pt idx="3963">
                  <c:v>82.018614824041222</c:v>
                </c:pt>
                <c:pt idx="3964">
                  <c:v>0</c:v>
                </c:pt>
                <c:pt idx="3965">
                  <c:v>0</c:v>
                </c:pt>
                <c:pt idx="3966">
                  <c:v>218.00485069012709</c:v>
                </c:pt>
                <c:pt idx="3967">
                  <c:v>0</c:v>
                </c:pt>
                <c:pt idx="3968">
                  <c:v>211.7127013489517</c:v>
                </c:pt>
                <c:pt idx="3969">
                  <c:v>161.3721424090412</c:v>
                </c:pt>
                <c:pt idx="3970">
                  <c:v>66.51028489105218</c:v>
                </c:pt>
                <c:pt idx="3971">
                  <c:v>201.32701795831258</c:v>
                </c:pt>
                <c:pt idx="3972">
                  <c:v>126.09638002598579</c:v>
                </c:pt>
                <c:pt idx="3973">
                  <c:v>124.11463431591278</c:v>
                </c:pt>
                <c:pt idx="3974">
                  <c:v>154.11518483160077</c:v>
                </c:pt>
                <c:pt idx="3975">
                  <c:v>104.97718194211569</c:v>
                </c:pt>
                <c:pt idx="3976">
                  <c:v>89.299724748572885</c:v>
                </c:pt>
                <c:pt idx="3977">
                  <c:v>0</c:v>
                </c:pt>
                <c:pt idx="3978">
                  <c:v>0</c:v>
                </c:pt>
                <c:pt idx="3979">
                  <c:v>90.172186344272774</c:v>
                </c:pt>
                <c:pt idx="3980">
                  <c:v>161.8215539983843</c:v>
                </c:pt>
                <c:pt idx="3981">
                  <c:v>93.634323834306215</c:v>
                </c:pt>
                <c:pt idx="3982">
                  <c:v>97.429066455078299</c:v>
                </c:pt>
                <c:pt idx="3983">
                  <c:v>24.832393781241226</c:v>
                </c:pt>
                <c:pt idx="3984">
                  <c:v>192.36416527573419</c:v>
                </c:pt>
                <c:pt idx="3985">
                  <c:v>79.436956195989154</c:v>
                </c:pt>
                <c:pt idx="3986">
                  <c:v>13.164576305079787</c:v>
                </c:pt>
                <c:pt idx="3987">
                  <c:v>81.669405591694087</c:v>
                </c:pt>
                <c:pt idx="3988">
                  <c:v>49.540602465673857</c:v>
                </c:pt>
                <c:pt idx="3989">
                  <c:v>0</c:v>
                </c:pt>
                <c:pt idx="3990">
                  <c:v>0</c:v>
                </c:pt>
                <c:pt idx="3991">
                  <c:v>0</c:v>
                </c:pt>
                <c:pt idx="3992">
                  <c:v>57.484307266695815</c:v>
                </c:pt>
                <c:pt idx="3993">
                  <c:v>95.267769230998482</c:v>
                </c:pt>
                <c:pt idx="3994">
                  <c:v>151.74742903784659</c:v>
                </c:pt>
                <c:pt idx="3995">
                  <c:v>72.844089226734695</c:v>
                </c:pt>
                <c:pt idx="3996">
                  <c:v>8.7727024626548058</c:v>
                </c:pt>
                <c:pt idx="3997">
                  <c:v>129.71077660783681</c:v>
                </c:pt>
                <c:pt idx="3998">
                  <c:v>46.655954377390913</c:v>
                </c:pt>
                <c:pt idx="3999">
                  <c:v>187.87093202630169</c:v>
                </c:pt>
                <c:pt idx="4000">
                  <c:v>244.01763413855545</c:v>
                </c:pt>
                <c:pt idx="4001">
                  <c:v>51.138330386172036</c:v>
                </c:pt>
                <c:pt idx="4002">
                  <c:v>175.50712429894403</c:v>
                </c:pt>
                <c:pt idx="4003">
                  <c:v>167.42561839378072</c:v>
                </c:pt>
                <c:pt idx="4004">
                  <c:v>154.36877218977838</c:v>
                </c:pt>
                <c:pt idx="4005">
                  <c:v>66.933638560579439</c:v>
                </c:pt>
                <c:pt idx="4006">
                  <c:v>154.56804700445431</c:v>
                </c:pt>
                <c:pt idx="4007">
                  <c:v>141.45348186822179</c:v>
                </c:pt>
                <c:pt idx="4008">
                  <c:v>119.14423672513246</c:v>
                </c:pt>
                <c:pt idx="4009">
                  <c:v>51.860739600529634</c:v>
                </c:pt>
                <c:pt idx="4010">
                  <c:v>126.85032862536551</c:v>
                </c:pt>
                <c:pt idx="4011">
                  <c:v>67.945938280065874</c:v>
                </c:pt>
                <c:pt idx="4012">
                  <c:v>29.44583543920589</c:v>
                </c:pt>
                <c:pt idx="4013">
                  <c:v>60.206346742706764</c:v>
                </c:pt>
                <c:pt idx="4014">
                  <c:v>188.24760864974826</c:v>
                </c:pt>
                <c:pt idx="4015">
                  <c:v>0</c:v>
                </c:pt>
                <c:pt idx="4016">
                  <c:v>146.81812505315469</c:v>
                </c:pt>
                <c:pt idx="4017">
                  <c:v>154.18845792291194</c:v>
                </c:pt>
                <c:pt idx="4018">
                  <c:v>38.142158306919903</c:v>
                </c:pt>
                <c:pt idx="4019">
                  <c:v>116.02921999274588</c:v>
                </c:pt>
                <c:pt idx="4020">
                  <c:v>28.350685662292211</c:v>
                </c:pt>
                <c:pt idx="4021">
                  <c:v>0</c:v>
                </c:pt>
                <c:pt idx="4022">
                  <c:v>6.1768705330785387</c:v>
                </c:pt>
                <c:pt idx="4023">
                  <c:v>58.648392740681402</c:v>
                </c:pt>
                <c:pt idx="4024">
                  <c:v>0</c:v>
                </c:pt>
                <c:pt idx="4025">
                  <c:v>0</c:v>
                </c:pt>
                <c:pt idx="4026">
                  <c:v>23.452063300511686</c:v>
                </c:pt>
                <c:pt idx="4027">
                  <c:v>0</c:v>
                </c:pt>
                <c:pt idx="4028">
                  <c:v>78.40223531116213</c:v>
                </c:pt>
                <c:pt idx="4029">
                  <c:v>27.801930099883563</c:v>
                </c:pt>
                <c:pt idx="4030">
                  <c:v>80.397937858664619</c:v>
                </c:pt>
                <c:pt idx="4031">
                  <c:v>88.797718154106917</c:v>
                </c:pt>
                <c:pt idx="4032">
                  <c:v>119.25083399600372</c:v>
                </c:pt>
                <c:pt idx="4033">
                  <c:v>70.377604107614204</c:v>
                </c:pt>
                <c:pt idx="4034">
                  <c:v>134.44228875602579</c:v>
                </c:pt>
                <c:pt idx="4035">
                  <c:v>117.95529925017166</c:v>
                </c:pt>
                <c:pt idx="4036">
                  <c:v>135.26980469268196</c:v>
                </c:pt>
                <c:pt idx="4037">
                  <c:v>137.32186745864237</c:v>
                </c:pt>
                <c:pt idx="4038">
                  <c:v>46.56087167442778</c:v>
                </c:pt>
                <c:pt idx="4039">
                  <c:v>0</c:v>
                </c:pt>
                <c:pt idx="4040">
                  <c:v>279.80695539740242</c:v>
                </c:pt>
                <c:pt idx="4041">
                  <c:v>193.80907443295538</c:v>
                </c:pt>
                <c:pt idx="4042">
                  <c:v>214.4331261088839</c:v>
                </c:pt>
                <c:pt idx="4043">
                  <c:v>141.21712038705613</c:v>
                </c:pt>
                <c:pt idx="4044">
                  <c:v>162.22540611145254</c:v>
                </c:pt>
                <c:pt idx="4045">
                  <c:v>18.443086094795252</c:v>
                </c:pt>
                <c:pt idx="4046">
                  <c:v>50.693064859097994</c:v>
                </c:pt>
                <c:pt idx="4047">
                  <c:v>64.337628796174116</c:v>
                </c:pt>
                <c:pt idx="4048">
                  <c:v>0</c:v>
                </c:pt>
                <c:pt idx="4049">
                  <c:v>137.33502371548457</c:v>
                </c:pt>
                <c:pt idx="4050">
                  <c:v>145.96384497411535</c:v>
                </c:pt>
                <c:pt idx="4051">
                  <c:v>160.6408488068202</c:v>
                </c:pt>
                <c:pt idx="4052">
                  <c:v>12.278198449696161</c:v>
                </c:pt>
                <c:pt idx="4053">
                  <c:v>29.703317443938115</c:v>
                </c:pt>
                <c:pt idx="4054">
                  <c:v>0</c:v>
                </c:pt>
                <c:pt idx="4055">
                  <c:v>25.779838456154518</c:v>
                </c:pt>
                <c:pt idx="4056">
                  <c:v>0</c:v>
                </c:pt>
                <c:pt idx="4057">
                  <c:v>45.806338121907977</c:v>
                </c:pt>
                <c:pt idx="4058">
                  <c:v>8.9792161494129825</c:v>
                </c:pt>
                <c:pt idx="4059">
                  <c:v>0</c:v>
                </c:pt>
                <c:pt idx="4060">
                  <c:v>230.6750900927934</c:v>
                </c:pt>
                <c:pt idx="4061">
                  <c:v>0</c:v>
                </c:pt>
                <c:pt idx="4062">
                  <c:v>70.664870944820848</c:v>
                </c:pt>
                <c:pt idx="4063">
                  <c:v>33.490371201556577</c:v>
                </c:pt>
                <c:pt idx="4064">
                  <c:v>114.23963016568764</c:v>
                </c:pt>
                <c:pt idx="4065">
                  <c:v>136.93084320393859</c:v>
                </c:pt>
                <c:pt idx="4066">
                  <c:v>70.355955802660503</c:v>
                </c:pt>
                <c:pt idx="4067">
                  <c:v>53.168162866536676</c:v>
                </c:pt>
                <c:pt idx="4068">
                  <c:v>123.15518871417662</c:v>
                </c:pt>
                <c:pt idx="4069">
                  <c:v>124.26983528253642</c:v>
                </c:pt>
                <c:pt idx="4070">
                  <c:v>105.99797806224609</c:v>
                </c:pt>
                <c:pt idx="4071">
                  <c:v>42.88494621429318</c:v>
                </c:pt>
                <c:pt idx="4072">
                  <c:v>57.514879265499296</c:v>
                </c:pt>
                <c:pt idx="4073">
                  <c:v>125.2637701523031</c:v>
                </c:pt>
                <c:pt idx="4074">
                  <c:v>213.36946105462997</c:v>
                </c:pt>
                <c:pt idx="4075">
                  <c:v>107.35422604426844</c:v>
                </c:pt>
                <c:pt idx="4076">
                  <c:v>139.72259085487406</c:v>
                </c:pt>
                <c:pt idx="4077">
                  <c:v>137.56562385309201</c:v>
                </c:pt>
                <c:pt idx="4078">
                  <c:v>120.26792638226479</c:v>
                </c:pt>
                <c:pt idx="4079">
                  <c:v>95.156006005489729</c:v>
                </c:pt>
                <c:pt idx="4080">
                  <c:v>0</c:v>
                </c:pt>
                <c:pt idx="4081">
                  <c:v>0</c:v>
                </c:pt>
                <c:pt idx="4082">
                  <c:v>47.598011215967979</c:v>
                </c:pt>
                <c:pt idx="4083">
                  <c:v>104.00426699636009</c:v>
                </c:pt>
                <c:pt idx="4084">
                  <c:v>0</c:v>
                </c:pt>
                <c:pt idx="4085">
                  <c:v>262.95772649485201</c:v>
                </c:pt>
                <c:pt idx="4086">
                  <c:v>83.592451682808161</c:v>
                </c:pt>
                <c:pt idx="4087">
                  <c:v>107.43290518018824</c:v>
                </c:pt>
                <c:pt idx="4088">
                  <c:v>99.304162086707493</c:v>
                </c:pt>
                <c:pt idx="4089">
                  <c:v>80.113229124725876</c:v>
                </c:pt>
                <c:pt idx="4090">
                  <c:v>0</c:v>
                </c:pt>
                <c:pt idx="4091">
                  <c:v>70.175440932387474</c:v>
                </c:pt>
                <c:pt idx="4092">
                  <c:v>0</c:v>
                </c:pt>
                <c:pt idx="4093">
                  <c:v>0</c:v>
                </c:pt>
                <c:pt idx="4094">
                  <c:v>48.021938633126851</c:v>
                </c:pt>
                <c:pt idx="4095">
                  <c:v>123.68635942825847</c:v>
                </c:pt>
                <c:pt idx="4096">
                  <c:v>89.107948822428853</c:v>
                </c:pt>
                <c:pt idx="4097">
                  <c:v>54.557573865328287</c:v>
                </c:pt>
                <c:pt idx="4098">
                  <c:v>68.480799477650635</c:v>
                </c:pt>
                <c:pt idx="4099">
                  <c:v>104.02299964564172</c:v>
                </c:pt>
                <c:pt idx="4100">
                  <c:v>30.798102765372427</c:v>
                </c:pt>
                <c:pt idx="4101">
                  <c:v>104.53212921337283</c:v>
                </c:pt>
                <c:pt idx="4102">
                  <c:v>61.415091970705888</c:v>
                </c:pt>
                <c:pt idx="4103">
                  <c:v>125.76390343090975</c:v>
                </c:pt>
                <c:pt idx="4104">
                  <c:v>117.4631761659403</c:v>
                </c:pt>
                <c:pt idx="4105">
                  <c:v>97.835338663477913</c:v>
                </c:pt>
                <c:pt idx="4106">
                  <c:v>172.40062102292475</c:v>
                </c:pt>
                <c:pt idx="4107">
                  <c:v>127.11109857713613</c:v>
                </c:pt>
                <c:pt idx="4108">
                  <c:v>155.3578309371363</c:v>
                </c:pt>
                <c:pt idx="4109">
                  <c:v>200.51785417760763</c:v>
                </c:pt>
                <c:pt idx="4110">
                  <c:v>0</c:v>
                </c:pt>
                <c:pt idx="4111">
                  <c:v>121.45294548010337</c:v>
                </c:pt>
                <c:pt idx="4112">
                  <c:v>91.599928038599344</c:v>
                </c:pt>
                <c:pt idx="4113">
                  <c:v>77.588979658547572</c:v>
                </c:pt>
                <c:pt idx="4114">
                  <c:v>70.650454367840467</c:v>
                </c:pt>
                <c:pt idx="4115">
                  <c:v>25.786759550033015</c:v>
                </c:pt>
                <c:pt idx="4116">
                  <c:v>0</c:v>
                </c:pt>
                <c:pt idx="4117">
                  <c:v>91.328607179873984</c:v>
                </c:pt>
                <c:pt idx="4118">
                  <c:v>132.94871655440068</c:v>
                </c:pt>
                <c:pt idx="4119">
                  <c:v>111.01813839842835</c:v>
                </c:pt>
                <c:pt idx="4120">
                  <c:v>135.43085050677081</c:v>
                </c:pt>
                <c:pt idx="4121">
                  <c:v>145.75044147640432</c:v>
                </c:pt>
                <c:pt idx="4122">
                  <c:v>118.03640125601872</c:v>
                </c:pt>
                <c:pt idx="4123">
                  <c:v>94.260542993524112</c:v>
                </c:pt>
                <c:pt idx="4124">
                  <c:v>0</c:v>
                </c:pt>
                <c:pt idx="4125">
                  <c:v>196.51199474464332</c:v>
                </c:pt>
                <c:pt idx="4126">
                  <c:v>99.368735799931727</c:v>
                </c:pt>
                <c:pt idx="4127">
                  <c:v>126.49178537679103</c:v>
                </c:pt>
                <c:pt idx="4128">
                  <c:v>122.55710487922676</c:v>
                </c:pt>
                <c:pt idx="4129">
                  <c:v>129.37205301840618</c:v>
                </c:pt>
                <c:pt idx="4130">
                  <c:v>104.54132970302143</c:v>
                </c:pt>
                <c:pt idx="4131">
                  <c:v>148.76991162098898</c:v>
                </c:pt>
                <c:pt idx="4132">
                  <c:v>119.11013549865449</c:v>
                </c:pt>
                <c:pt idx="4133">
                  <c:v>109.92543788380161</c:v>
                </c:pt>
                <c:pt idx="4134">
                  <c:v>134.94485500602957</c:v>
                </c:pt>
                <c:pt idx="4135">
                  <c:v>69.708727508596041</c:v>
                </c:pt>
                <c:pt idx="4136">
                  <c:v>77.240484696767552</c:v>
                </c:pt>
                <c:pt idx="4137">
                  <c:v>114.06346441559749</c:v>
                </c:pt>
                <c:pt idx="4138">
                  <c:v>98.85397408847507</c:v>
                </c:pt>
                <c:pt idx="4139">
                  <c:v>56.858322333514906</c:v>
                </c:pt>
                <c:pt idx="4140">
                  <c:v>119.75781775265772</c:v>
                </c:pt>
                <c:pt idx="4141">
                  <c:v>96.806766051676604</c:v>
                </c:pt>
                <c:pt idx="4142">
                  <c:v>89.519522276285201</c:v>
                </c:pt>
                <c:pt idx="4143">
                  <c:v>116.96840287094628</c:v>
                </c:pt>
                <c:pt idx="4144">
                  <c:v>103.60139130020106</c:v>
                </c:pt>
                <c:pt idx="4145">
                  <c:v>79.059079026313981</c:v>
                </c:pt>
                <c:pt idx="4146">
                  <c:v>77.082989048491555</c:v>
                </c:pt>
                <c:pt idx="4147">
                  <c:v>34.152116753271763</c:v>
                </c:pt>
                <c:pt idx="4148">
                  <c:v>256.18965192462099</c:v>
                </c:pt>
                <c:pt idx="4149">
                  <c:v>0</c:v>
                </c:pt>
                <c:pt idx="4150">
                  <c:v>115.77699905570951</c:v>
                </c:pt>
                <c:pt idx="4151">
                  <c:v>120.25675826408272</c:v>
                </c:pt>
                <c:pt idx="4152">
                  <c:v>62.821795719165451</c:v>
                </c:pt>
                <c:pt idx="4153">
                  <c:v>112.32706925856453</c:v>
                </c:pt>
                <c:pt idx="4154">
                  <c:v>114.96191740761431</c:v>
                </c:pt>
                <c:pt idx="4155">
                  <c:v>32.32178831372164</c:v>
                </c:pt>
                <c:pt idx="4156">
                  <c:v>136.37305580307</c:v>
                </c:pt>
                <c:pt idx="4157">
                  <c:v>127.4577620690302</c:v>
                </c:pt>
                <c:pt idx="4158">
                  <c:v>136.86131960933756</c:v>
                </c:pt>
                <c:pt idx="4159">
                  <c:v>132.03483244997176</c:v>
                </c:pt>
                <c:pt idx="4160">
                  <c:v>82.962816202481463</c:v>
                </c:pt>
                <c:pt idx="4161">
                  <c:v>141.79321410875502</c:v>
                </c:pt>
                <c:pt idx="4162">
                  <c:v>80.585561692012817</c:v>
                </c:pt>
                <c:pt idx="4163">
                  <c:v>70.70870981180839</c:v>
                </c:pt>
                <c:pt idx="4164">
                  <c:v>137.9867869186171</c:v>
                </c:pt>
                <c:pt idx="4165">
                  <c:v>43.825076657347907</c:v>
                </c:pt>
                <c:pt idx="4166">
                  <c:v>29.521399017798039</c:v>
                </c:pt>
                <c:pt idx="4167">
                  <c:v>130.58966126207827</c:v>
                </c:pt>
                <c:pt idx="4168">
                  <c:v>119.69016943335302</c:v>
                </c:pt>
                <c:pt idx="4169">
                  <c:v>0</c:v>
                </c:pt>
                <c:pt idx="4170">
                  <c:v>206.42144738702615</c:v>
                </c:pt>
                <c:pt idx="4171">
                  <c:v>71.483081828938339</c:v>
                </c:pt>
                <c:pt idx="4172">
                  <c:v>50.055312510155474</c:v>
                </c:pt>
                <c:pt idx="4173">
                  <c:v>235.89948176847119</c:v>
                </c:pt>
                <c:pt idx="4174">
                  <c:v>0</c:v>
                </c:pt>
                <c:pt idx="4175">
                  <c:v>194.74098834424791</c:v>
                </c:pt>
                <c:pt idx="4176">
                  <c:v>160.76826566858708</c:v>
                </c:pt>
                <c:pt idx="4177">
                  <c:v>208.81515566011382</c:v>
                </c:pt>
                <c:pt idx="4178">
                  <c:v>138.79479090523341</c:v>
                </c:pt>
                <c:pt idx="4179">
                  <c:v>193.96978860910778</c:v>
                </c:pt>
                <c:pt idx="4180">
                  <c:v>180.73832584745023</c:v>
                </c:pt>
                <c:pt idx="4181">
                  <c:v>137.33582083253583</c:v>
                </c:pt>
                <c:pt idx="4182">
                  <c:v>349.62362264338168</c:v>
                </c:pt>
                <c:pt idx="4183">
                  <c:v>0</c:v>
                </c:pt>
                <c:pt idx="4184">
                  <c:v>155.03279871012569</c:v>
                </c:pt>
                <c:pt idx="4185">
                  <c:v>101.05811786815791</c:v>
                </c:pt>
                <c:pt idx="4186">
                  <c:v>122.40695430924605</c:v>
                </c:pt>
                <c:pt idx="4187">
                  <c:v>97.297228484223254</c:v>
                </c:pt>
                <c:pt idx="4188">
                  <c:v>64.451700489689046</c:v>
                </c:pt>
                <c:pt idx="4189">
                  <c:v>117.86523983931711</c:v>
                </c:pt>
                <c:pt idx="4190">
                  <c:v>93.726174335559378</c:v>
                </c:pt>
                <c:pt idx="4191">
                  <c:v>99.379743889074916</c:v>
                </c:pt>
                <c:pt idx="4192">
                  <c:v>72.454057423175584</c:v>
                </c:pt>
                <c:pt idx="4193">
                  <c:v>16.385191443838067</c:v>
                </c:pt>
                <c:pt idx="4194">
                  <c:v>97.118906441164654</c:v>
                </c:pt>
                <c:pt idx="4195">
                  <c:v>125.02398145411304</c:v>
                </c:pt>
                <c:pt idx="4196">
                  <c:v>0</c:v>
                </c:pt>
                <c:pt idx="4197">
                  <c:v>65.819136147447608</c:v>
                </c:pt>
                <c:pt idx="4198">
                  <c:v>157.08369814002063</c:v>
                </c:pt>
                <c:pt idx="4199">
                  <c:v>119.32687566568455</c:v>
                </c:pt>
                <c:pt idx="4200">
                  <c:v>34.171054984517852</c:v>
                </c:pt>
                <c:pt idx="4201">
                  <c:v>70.885605032558502</c:v>
                </c:pt>
                <c:pt idx="4202">
                  <c:v>122.8825685111083</c:v>
                </c:pt>
                <c:pt idx="4203">
                  <c:v>50.148403014406377</c:v>
                </c:pt>
                <c:pt idx="4204">
                  <c:v>61.106241642958061</c:v>
                </c:pt>
                <c:pt idx="4205">
                  <c:v>143.97084252480261</c:v>
                </c:pt>
                <c:pt idx="4206">
                  <c:v>69.20248419442288</c:v>
                </c:pt>
                <c:pt idx="4207">
                  <c:v>91.705033417802952</c:v>
                </c:pt>
                <c:pt idx="4208">
                  <c:v>168.34280689378627</c:v>
                </c:pt>
                <c:pt idx="4209">
                  <c:v>100.95167313107122</c:v>
                </c:pt>
                <c:pt idx="4210">
                  <c:v>100.58223126028388</c:v>
                </c:pt>
                <c:pt idx="4211">
                  <c:v>149.1404587737203</c:v>
                </c:pt>
                <c:pt idx="4212">
                  <c:v>224.05982762772709</c:v>
                </c:pt>
                <c:pt idx="4213">
                  <c:v>205.54130665544753</c:v>
                </c:pt>
                <c:pt idx="4214">
                  <c:v>155.44576944182853</c:v>
                </c:pt>
                <c:pt idx="4215">
                  <c:v>190.77796384379496</c:v>
                </c:pt>
                <c:pt idx="4216">
                  <c:v>151.17631400001275</c:v>
                </c:pt>
                <c:pt idx="4217">
                  <c:v>68.399718370199864</c:v>
                </c:pt>
                <c:pt idx="4218">
                  <c:v>72.390352370325076</c:v>
                </c:pt>
                <c:pt idx="4219">
                  <c:v>51.405619657721729</c:v>
                </c:pt>
                <c:pt idx="4220">
                  <c:v>48.281126970742783</c:v>
                </c:pt>
                <c:pt idx="4221">
                  <c:v>126.42565258565398</c:v>
                </c:pt>
                <c:pt idx="4222">
                  <c:v>93.513793721139777</c:v>
                </c:pt>
                <c:pt idx="4223">
                  <c:v>86.924212902255434</c:v>
                </c:pt>
                <c:pt idx="4224">
                  <c:v>65.178311023122887</c:v>
                </c:pt>
                <c:pt idx="4225">
                  <c:v>0</c:v>
                </c:pt>
                <c:pt idx="4226">
                  <c:v>13.001365383825314</c:v>
                </c:pt>
                <c:pt idx="4227">
                  <c:v>0</c:v>
                </c:pt>
                <c:pt idx="4228">
                  <c:v>0</c:v>
                </c:pt>
                <c:pt idx="4229">
                  <c:v>0</c:v>
                </c:pt>
                <c:pt idx="4230">
                  <c:v>0</c:v>
                </c:pt>
                <c:pt idx="4231">
                  <c:v>13.421571372622054</c:v>
                </c:pt>
                <c:pt idx="4232">
                  <c:v>17.661748240139623</c:v>
                </c:pt>
                <c:pt idx="4233">
                  <c:v>42.992664016626478</c:v>
                </c:pt>
                <c:pt idx="4234">
                  <c:v>5.4010809863615599</c:v>
                </c:pt>
                <c:pt idx="4235">
                  <c:v>56.13889413350924</c:v>
                </c:pt>
                <c:pt idx="4236">
                  <c:v>0</c:v>
                </c:pt>
                <c:pt idx="4237">
                  <c:v>103.33779471166343</c:v>
                </c:pt>
                <c:pt idx="4238">
                  <c:v>0</c:v>
                </c:pt>
                <c:pt idx="4239">
                  <c:v>63.710471546222493</c:v>
                </c:pt>
                <c:pt idx="4240">
                  <c:v>25.510438411953523</c:v>
                </c:pt>
                <c:pt idx="4241">
                  <c:v>81.0938785301595</c:v>
                </c:pt>
                <c:pt idx="4242">
                  <c:v>0</c:v>
                </c:pt>
                <c:pt idx="4243">
                  <c:v>8.4016655332675185</c:v>
                </c:pt>
                <c:pt idx="4244">
                  <c:v>12.874413816969401</c:v>
                </c:pt>
                <c:pt idx="4245">
                  <c:v>217.12603469583445</c:v>
                </c:pt>
                <c:pt idx="4246">
                  <c:v>0</c:v>
                </c:pt>
                <c:pt idx="4247">
                  <c:v>0</c:v>
                </c:pt>
                <c:pt idx="4248">
                  <c:v>84.635061614462018</c:v>
                </c:pt>
                <c:pt idx="4249">
                  <c:v>72.303815957108242</c:v>
                </c:pt>
                <c:pt idx="4250">
                  <c:v>79.607787948365029</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32.946016164081868</c:v>
                </c:pt>
                <c:pt idx="4265">
                  <c:v>166.60253082155793</c:v>
                </c:pt>
                <c:pt idx="4266">
                  <c:v>31.076614271183331</c:v>
                </c:pt>
                <c:pt idx="4267">
                  <c:v>209.30125862998716</c:v>
                </c:pt>
                <c:pt idx="4268">
                  <c:v>90.924899138969778</c:v>
                </c:pt>
                <c:pt idx="4269">
                  <c:v>123.2104273329584</c:v>
                </c:pt>
                <c:pt idx="4270">
                  <c:v>204.08350677198081</c:v>
                </c:pt>
                <c:pt idx="4271">
                  <c:v>128.61224388000761</c:v>
                </c:pt>
                <c:pt idx="4272">
                  <c:v>234.51435145162452</c:v>
                </c:pt>
                <c:pt idx="4273">
                  <c:v>166.71545387221443</c:v>
                </c:pt>
                <c:pt idx="4274">
                  <c:v>195.32213021798253</c:v>
                </c:pt>
                <c:pt idx="4275">
                  <c:v>218.9685746887491</c:v>
                </c:pt>
                <c:pt idx="4276">
                  <c:v>327.60937379050114</c:v>
                </c:pt>
                <c:pt idx="4277">
                  <c:v>153.45921088950556</c:v>
                </c:pt>
                <c:pt idx="4278">
                  <c:v>254.72890956399871</c:v>
                </c:pt>
                <c:pt idx="4279">
                  <c:v>228.01659210502029</c:v>
                </c:pt>
                <c:pt idx="4280">
                  <c:v>224.59659839337769</c:v>
                </c:pt>
                <c:pt idx="4281">
                  <c:v>220.39339957910272</c:v>
                </c:pt>
                <c:pt idx="4282">
                  <c:v>170.08227262169456</c:v>
                </c:pt>
                <c:pt idx="4283">
                  <c:v>0</c:v>
                </c:pt>
                <c:pt idx="4284">
                  <c:v>96.971670568792803</c:v>
                </c:pt>
                <c:pt idx="4285">
                  <c:v>35.595974386702331</c:v>
                </c:pt>
                <c:pt idx="4286">
                  <c:v>162.28694372356259</c:v>
                </c:pt>
                <c:pt idx="4287">
                  <c:v>114.646110002611</c:v>
                </c:pt>
                <c:pt idx="4288">
                  <c:v>87.477447054447751</c:v>
                </c:pt>
                <c:pt idx="4289">
                  <c:v>125.72177535970582</c:v>
                </c:pt>
                <c:pt idx="4290">
                  <c:v>132.88040880460235</c:v>
                </c:pt>
                <c:pt idx="4291">
                  <c:v>159.15829636524344</c:v>
                </c:pt>
                <c:pt idx="4292">
                  <c:v>88.598256474794624</c:v>
                </c:pt>
                <c:pt idx="4293">
                  <c:v>87.204658323664276</c:v>
                </c:pt>
                <c:pt idx="4294">
                  <c:v>94.825409921060043</c:v>
                </c:pt>
                <c:pt idx="4295">
                  <c:v>108.57674067377629</c:v>
                </c:pt>
                <c:pt idx="4296">
                  <c:v>71.289367580315485</c:v>
                </c:pt>
                <c:pt idx="4297">
                  <c:v>106.66945811026596</c:v>
                </c:pt>
                <c:pt idx="4298">
                  <c:v>81.109883064661062</c:v>
                </c:pt>
                <c:pt idx="4299">
                  <c:v>35.407764891405932</c:v>
                </c:pt>
                <c:pt idx="4300">
                  <c:v>115.25715655444162</c:v>
                </c:pt>
                <c:pt idx="4301">
                  <c:v>73.184315586173938</c:v>
                </c:pt>
                <c:pt idx="4302">
                  <c:v>58.932022002713545</c:v>
                </c:pt>
                <c:pt idx="4303">
                  <c:v>71.408685053798337</c:v>
                </c:pt>
                <c:pt idx="4304">
                  <c:v>93.4627403357768</c:v>
                </c:pt>
                <c:pt idx="4305">
                  <c:v>72.951604300896932</c:v>
                </c:pt>
                <c:pt idx="4306">
                  <c:v>47.978740734615258</c:v>
                </c:pt>
                <c:pt idx="4307">
                  <c:v>77.475328845959609</c:v>
                </c:pt>
                <c:pt idx="4308">
                  <c:v>14.393815540111174</c:v>
                </c:pt>
                <c:pt idx="4309">
                  <c:v>80.2024405499116</c:v>
                </c:pt>
                <c:pt idx="4310">
                  <c:v>56.283045922982048</c:v>
                </c:pt>
                <c:pt idx="4311">
                  <c:v>139.41445580719221</c:v>
                </c:pt>
                <c:pt idx="4312">
                  <c:v>35.235124236365039</c:v>
                </c:pt>
                <c:pt idx="4313">
                  <c:v>67.707220826449685</c:v>
                </c:pt>
                <c:pt idx="4314">
                  <c:v>54.210474868130987</c:v>
                </c:pt>
                <c:pt idx="4315">
                  <c:v>71.517985018148153</c:v>
                </c:pt>
                <c:pt idx="4316">
                  <c:v>99.003854426904581</c:v>
                </c:pt>
                <c:pt idx="4317">
                  <c:v>72.738839950895354</c:v>
                </c:pt>
                <c:pt idx="4318">
                  <c:v>74.839188357625176</c:v>
                </c:pt>
                <c:pt idx="4319">
                  <c:v>74.076620293459484</c:v>
                </c:pt>
                <c:pt idx="4320">
                  <c:v>98.202306561497267</c:v>
                </c:pt>
                <c:pt idx="4321">
                  <c:v>0</c:v>
                </c:pt>
                <c:pt idx="4322">
                  <c:v>112.53026670017414</c:v>
                </c:pt>
                <c:pt idx="4323">
                  <c:v>170.75102410803737</c:v>
                </c:pt>
                <c:pt idx="4324">
                  <c:v>86.166207947453927</c:v>
                </c:pt>
                <c:pt idx="4325">
                  <c:v>68.535297423689755</c:v>
                </c:pt>
                <c:pt idx="4326">
                  <c:v>90.623783542385567</c:v>
                </c:pt>
                <c:pt idx="4327">
                  <c:v>0</c:v>
                </c:pt>
                <c:pt idx="4328">
                  <c:v>0</c:v>
                </c:pt>
                <c:pt idx="4329">
                  <c:v>0</c:v>
                </c:pt>
                <c:pt idx="4330">
                  <c:v>0</c:v>
                </c:pt>
                <c:pt idx="4331">
                  <c:v>0</c:v>
                </c:pt>
                <c:pt idx="4332">
                  <c:v>40.251652839915252</c:v>
                </c:pt>
                <c:pt idx="4333">
                  <c:v>61.115129640809208</c:v>
                </c:pt>
                <c:pt idx="4334">
                  <c:v>41.74873311371293</c:v>
                </c:pt>
                <c:pt idx="4335">
                  <c:v>46.858515131964857</c:v>
                </c:pt>
                <c:pt idx="4336">
                  <c:v>85.115739092987639</c:v>
                </c:pt>
                <c:pt idx="4337">
                  <c:v>69.556178157515674</c:v>
                </c:pt>
                <c:pt idx="4338">
                  <c:v>128.05891943682201</c:v>
                </c:pt>
                <c:pt idx="4339">
                  <c:v>90.491701246474321</c:v>
                </c:pt>
                <c:pt idx="4340">
                  <c:v>230.19185657902383</c:v>
                </c:pt>
                <c:pt idx="4341">
                  <c:v>74.684980693561528</c:v>
                </c:pt>
                <c:pt idx="4342">
                  <c:v>161.97937897586488</c:v>
                </c:pt>
                <c:pt idx="4343">
                  <c:v>179.99575099020723</c:v>
                </c:pt>
                <c:pt idx="4344">
                  <c:v>189.21616582807815</c:v>
                </c:pt>
                <c:pt idx="4345">
                  <c:v>239.23816369248038</c:v>
                </c:pt>
                <c:pt idx="4346">
                  <c:v>197.43823360323884</c:v>
                </c:pt>
                <c:pt idx="4347">
                  <c:v>272.95676084648574</c:v>
                </c:pt>
                <c:pt idx="4348">
                  <c:v>211.42932143304725</c:v>
                </c:pt>
                <c:pt idx="4349">
                  <c:v>266.4084789950291</c:v>
                </c:pt>
                <c:pt idx="4350">
                  <c:v>226.25708448537583</c:v>
                </c:pt>
                <c:pt idx="4351">
                  <c:v>124.30129335160768</c:v>
                </c:pt>
                <c:pt idx="4352">
                  <c:v>150.92812269932935</c:v>
                </c:pt>
                <c:pt idx="4353">
                  <c:v>95.810838303251231</c:v>
                </c:pt>
                <c:pt idx="4354">
                  <c:v>136.9701879408691</c:v>
                </c:pt>
                <c:pt idx="4355">
                  <c:v>0</c:v>
                </c:pt>
                <c:pt idx="4356">
                  <c:v>30.823025976663981</c:v>
                </c:pt>
                <c:pt idx="4357">
                  <c:v>80.303995451670389</c:v>
                </c:pt>
                <c:pt idx="4358">
                  <c:v>94.407632877428952</c:v>
                </c:pt>
                <c:pt idx="4359">
                  <c:v>89.994224281771395</c:v>
                </c:pt>
                <c:pt idx="4360">
                  <c:v>71.77163246501388</c:v>
                </c:pt>
                <c:pt idx="4361">
                  <c:v>77.450696869988079</c:v>
                </c:pt>
                <c:pt idx="4362">
                  <c:v>1.8174221961720676</c:v>
                </c:pt>
                <c:pt idx="4363">
                  <c:v>0</c:v>
                </c:pt>
                <c:pt idx="4364">
                  <c:v>12.249964558303418</c:v>
                </c:pt>
                <c:pt idx="4365">
                  <c:v>0</c:v>
                </c:pt>
                <c:pt idx="4366">
                  <c:v>31.707214176791346</c:v>
                </c:pt>
                <c:pt idx="4367">
                  <c:v>0</c:v>
                </c:pt>
                <c:pt idx="4368">
                  <c:v>37.106803043479559</c:v>
                </c:pt>
                <c:pt idx="4369">
                  <c:v>55.325788313179167</c:v>
                </c:pt>
                <c:pt idx="4370">
                  <c:v>104.29729364242638</c:v>
                </c:pt>
                <c:pt idx="4371">
                  <c:v>90.394038835804139</c:v>
                </c:pt>
                <c:pt idx="4372">
                  <c:v>114.03971079363004</c:v>
                </c:pt>
                <c:pt idx="4373">
                  <c:v>121.05527367032596</c:v>
                </c:pt>
                <c:pt idx="4374">
                  <c:v>135.36831563378655</c:v>
                </c:pt>
                <c:pt idx="4375">
                  <c:v>175.92346396778825</c:v>
                </c:pt>
                <c:pt idx="4376">
                  <c:v>150.63474682909435</c:v>
                </c:pt>
                <c:pt idx="4377">
                  <c:v>185.2369275044673</c:v>
                </c:pt>
                <c:pt idx="4378">
                  <c:v>223.53861577972793</c:v>
                </c:pt>
                <c:pt idx="4379">
                  <c:v>231.09274179659803</c:v>
                </c:pt>
                <c:pt idx="4380">
                  <c:v>234.39752769186592</c:v>
                </c:pt>
                <c:pt idx="4381">
                  <c:v>164.66255956433685</c:v>
                </c:pt>
                <c:pt idx="4382">
                  <c:v>215.98720094464113</c:v>
                </c:pt>
                <c:pt idx="4383">
                  <c:v>129.7180436093885</c:v>
                </c:pt>
                <c:pt idx="4384">
                  <c:v>97.953292562246659</c:v>
                </c:pt>
                <c:pt idx="4385">
                  <c:v>80.32073087338614</c:v>
                </c:pt>
                <c:pt idx="4386">
                  <c:v>15.557696754715382</c:v>
                </c:pt>
                <c:pt idx="4387">
                  <c:v>77.030769619968723</c:v>
                </c:pt>
                <c:pt idx="4388">
                  <c:v>49.364725285108094</c:v>
                </c:pt>
                <c:pt idx="4389">
                  <c:v>162.09714689564814</c:v>
                </c:pt>
                <c:pt idx="4390">
                  <c:v>50.78878816152146</c:v>
                </c:pt>
                <c:pt idx="4391">
                  <c:v>152.64040114494253</c:v>
                </c:pt>
                <c:pt idx="4392">
                  <c:v>106.76862088704138</c:v>
                </c:pt>
                <c:pt idx="4393">
                  <c:v>89.77774090211453</c:v>
                </c:pt>
                <c:pt idx="4394">
                  <c:v>63.113532800774109</c:v>
                </c:pt>
                <c:pt idx="4395">
                  <c:v>146.09744960387442</c:v>
                </c:pt>
                <c:pt idx="4396">
                  <c:v>122.22169913404326</c:v>
                </c:pt>
                <c:pt idx="4397">
                  <c:v>94.819925638485103</c:v>
                </c:pt>
                <c:pt idx="4398">
                  <c:v>42.427881731056921</c:v>
                </c:pt>
                <c:pt idx="4399">
                  <c:v>59.402581494011066</c:v>
                </c:pt>
                <c:pt idx="4400">
                  <c:v>61.521787847501365</c:v>
                </c:pt>
                <c:pt idx="4401">
                  <c:v>109.03627359899652</c:v>
                </c:pt>
                <c:pt idx="4402">
                  <c:v>74.062362104426526</c:v>
                </c:pt>
                <c:pt idx="4403">
                  <c:v>39.250497601260484</c:v>
                </c:pt>
                <c:pt idx="4404">
                  <c:v>62.464347169594241</c:v>
                </c:pt>
                <c:pt idx="4405">
                  <c:v>53.830732178206119</c:v>
                </c:pt>
                <c:pt idx="4406">
                  <c:v>82.851370238013615</c:v>
                </c:pt>
                <c:pt idx="4407">
                  <c:v>46.795055643320012</c:v>
                </c:pt>
                <c:pt idx="4408">
                  <c:v>23.53950689288164</c:v>
                </c:pt>
                <c:pt idx="4409">
                  <c:v>97.42468169540723</c:v>
                </c:pt>
                <c:pt idx="4410">
                  <c:v>36.997549966548092</c:v>
                </c:pt>
                <c:pt idx="4411">
                  <c:v>46.272546781758003</c:v>
                </c:pt>
                <c:pt idx="4412">
                  <c:v>28.626021004410589</c:v>
                </c:pt>
                <c:pt idx="4413">
                  <c:v>47.813943453137327</c:v>
                </c:pt>
                <c:pt idx="4414">
                  <c:v>89.848735884813919</c:v>
                </c:pt>
                <c:pt idx="4415">
                  <c:v>77.193876823450779</c:v>
                </c:pt>
                <c:pt idx="4416">
                  <c:v>34.739252759566064</c:v>
                </c:pt>
                <c:pt idx="4417">
                  <c:v>67.159626652532111</c:v>
                </c:pt>
                <c:pt idx="4418">
                  <c:v>49.715799413684024</c:v>
                </c:pt>
                <c:pt idx="4419">
                  <c:v>49.658665030020124</c:v>
                </c:pt>
                <c:pt idx="4420">
                  <c:v>112.0562840999053</c:v>
                </c:pt>
                <c:pt idx="4421">
                  <c:v>0</c:v>
                </c:pt>
                <c:pt idx="4422">
                  <c:v>77.596603251673855</c:v>
                </c:pt>
                <c:pt idx="4423">
                  <c:v>26.532376395074088</c:v>
                </c:pt>
                <c:pt idx="4424">
                  <c:v>43.824992722756114</c:v>
                </c:pt>
                <c:pt idx="4425">
                  <c:v>75.861209930423115</c:v>
                </c:pt>
                <c:pt idx="4426">
                  <c:v>13.394884382684999</c:v>
                </c:pt>
                <c:pt idx="4427">
                  <c:v>41.099562390315064</c:v>
                </c:pt>
                <c:pt idx="4428">
                  <c:v>97.341135277603115</c:v>
                </c:pt>
                <c:pt idx="4429">
                  <c:v>59.283590206681765</c:v>
                </c:pt>
                <c:pt idx="4430">
                  <c:v>25.827247295109785</c:v>
                </c:pt>
                <c:pt idx="4431">
                  <c:v>57.227863143689106</c:v>
                </c:pt>
                <c:pt idx="4432">
                  <c:v>87.072415794967199</c:v>
                </c:pt>
                <c:pt idx="4433">
                  <c:v>14.269098243072953</c:v>
                </c:pt>
                <c:pt idx="4434">
                  <c:v>63.514938468054133</c:v>
                </c:pt>
                <c:pt idx="4435">
                  <c:v>43.146220720332714</c:v>
                </c:pt>
                <c:pt idx="4436">
                  <c:v>80.661728055471485</c:v>
                </c:pt>
                <c:pt idx="4437">
                  <c:v>95.573137134413628</c:v>
                </c:pt>
                <c:pt idx="4438">
                  <c:v>47.871669656672879</c:v>
                </c:pt>
                <c:pt idx="4439">
                  <c:v>84.299562188653653</c:v>
                </c:pt>
                <c:pt idx="4440">
                  <c:v>85.524174591275312</c:v>
                </c:pt>
                <c:pt idx="4441">
                  <c:v>66.111509950194403</c:v>
                </c:pt>
                <c:pt idx="4442">
                  <c:v>106.74614587336788</c:v>
                </c:pt>
                <c:pt idx="4443">
                  <c:v>87.571908761285101</c:v>
                </c:pt>
                <c:pt idx="4444">
                  <c:v>75.665270868369817</c:v>
                </c:pt>
                <c:pt idx="4445">
                  <c:v>71.147437188339424</c:v>
                </c:pt>
                <c:pt idx="4446">
                  <c:v>73.564835642913422</c:v>
                </c:pt>
                <c:pt idx="4447">
                  <c:v>66.508941649805195</c:v>
                </c:pt>
                <c:pt idx="4448">
                  <c:v>119.21188310923677</c:v>
                </c:pt>
                <c:pt idx="4449">
                  <c:v>67.398292149245222</c:v>
                </c:pt>
                <c:pt idx="4450">
                  <c:v>67.24125625423396</c:v>
                </c:pt>
                <c:pt idx="4451">
                  <c:v>104.29705201479315</c:v>
                </c:pt>
                <c:pt idx="4452">
                  <c:v>69.368684825148748</c:v>
                </c:pt>
                <c:pt idx="4453">
                  <c:v>93.87965161099315</c:v>
                </c:pt>
                <c:pt idx="4454">
                  <c:v>68.341360265770817</c:v>
                </c:pt>
                <c:pt idx="4455">
                  <c:v>87.269115406431794</c:v>
                </c:pt>
                <c:pt idx="4456">
                  <c:v>66.70508648598576</c:v>
                </c:pt>
                <c:pt idx="4457">
                  <c:v>50.961618867235188</c:v>
                </c:pt>
                <c:pt idx="4458">
                  <c:v>118.62249769008331</c:v>
                </c:pt>
                <c:pt idx="4459">
                  <c:v>41.119078728085761</c:v>
                </c:pt>
                <c:pt idx="4460">
                  <c:v>75.325202966381866</c:v>
                </c:pt>
                <c:pt idx="4461">
                  <c:v>95.470273070871002</c:v>
                </c:pt>
                <c:pt idx="4462">
                  <c:v>75.587027760997557</c:v>
                </c:pt>
                <c:pt idx="4463">
                  <c:v>42.37476038346702</c:v>
                </c:pt>
                <c:pt idx="4464">
                  <c:v>125.03456864956526</c:v>
                </c:pt>
                <c:pt idx="4465">
                  <c:v>31.986602745223106</c:v>
                </c:pt>
                <c:pt idx="4466">
                  <c:v>36.553034290565265</c:v>
                </c:pt>
                <c:pt idx="4467">
                  <c:v>60.612723059458553</c:v>
                </c:pt>
                <c:pt idx="4468">
                  <c:v>69.931811221363674</c:v>
                </c:pt>
                <c:pt idx="4469">
                  <c:v>101.43695667692413</c:v>
                </c:pt>
                <c:pt idx="4470">
                  <c:v>108.89705046714244</c:v>
                </c:pt>
                <c:pt idx="4471">
                  <c:v>71.094782475163996</c:v>
                </c:pt>
                <c:pt idx="4472">
                  <c:v>70.549629087484405</c:v>
                </c:pt>
                <c:pt idx="4473">
                  <c:v>64.974776820330391</c:v>
                </c:pt>
                <c:pt idx="4474">
                  <c:v>104.68162827163452</c:v>
                </c:pt>
                <c:pt idx="4475">
                  <c:v>71.815801158625021</c:v>
                </c:pt>
                <c:pt idx="4476">
                  <c:v>81.39421616396892</c:v>
                </c:pt>
                <c:pt idx="4477">
                  <c:v>55.789213858661732</c:v>
                </c:pt>
                <c:pt idx="4478">
                  <c:v>68.234220517614602</c:v>
                </c:pt>
                <c:pt idx="4479">
                  <c:v>25.500390110133054</c:v>
                </c:pt>
                <c:pt idx="4480">
                  <c:v>95.397267467165875</c:v>
                </c:pt>
                <c:pt idx="4481">
                  <c:v>63.009890458360644</c:v>
                </c:pt>
                <c:pt idx="4482">
                  <c:v>48.958318617571081</c:v>
                </c:pt>
                <c:pt idx="4483">
                  <c:v>57.891378485714071</c:v>
                </c:pt>
                <c:pt idx="4484">
                  <c:v>87.018758788483012</c:v>
                </c:pt>
                <c:pt idx="4485">
                  <c:v>44.172381396452685</c:v>
                </c:pt>
                <c:pt idx="4486">
                  <c:v>76.630613631979401</c:v>
                </c:pt>
                <c:pt idx="4487">
                  <c:v>56.779506092297822</c:v>
                </c:pt>
                <c:pt idx="4488">
                  <c:v>72.283051602441077</c:v>
                </c:pt>
                <c:pt idx="4489">
                  <c:v>145.83854549954211</c:v>
                </c:pt>
                <c:pt idx="4490">
                  <c:v>56.321324263500813</c:v>
                </c:pt>
                <c:pt idx="4491">
                  <c:v>76.185430712987866</c:v>
                </c:pt>
                <c:pt idx="4492">
                  <c:v>91.241558476584004</c:v>
                </c:pt>
                <c:pt idx="4493">
                  <c:v>136.16095857058792</c:v>
                </c:pt>
                <c:pt idx="4494">
                  <c:v>98.643015082992378</c:v>
                </c:pt>
                <c:pt idx="4495">
                  <c:v>47.583293262611761</c:v>
                </c:pt>
                <c:pt idx="4496">
                  <c:v>91.105481263763181</c:v>
                </c:pt>
                <c:pt idx="4497">
                  <c:v>55.110793165741121</c:v>
                </c:pt>
                <c:pt idx="4498">
                  <c:v>8.5665538686234992</c:v>
                </c:pt>
                <c:pt idx="4499">
                  <c:v>60.546485602317382</c:v>
                </c:pt>
                <c:pt idx="4500">
                  <c:v>0</c:v>
                </c:pt>
                <c:pt idx="4501">
                  <c:v>43.575367469227949</c:v>
                </c:pt>
                <c:pt idx="4502">
                  <c:v>37.238562942937783</c:v>
                </c:pt>
                <c:pt idx="4503">
                  <c:v>47.796937164654445</c:v>
                </c:pt>
                <c:pt idx="4504">
                  <c:v>27.093156812675687</c:v>
                </c:pt>
                <c:pt idx="4505">
                  <c:v>153.24502785540096</c:v>
                </c:pt>
                <c:pt idx="4506">
                  <c:v>53.957206757392925</c:v>
                </c:pt>
                <c:pt idx="4507">
                  <c:v>146.57986109295558</c:v>
                </c:pt>
                <c:pt idx="4508">
                  <c:v>93.068267206432722</c:v>
                </c:pt>
                <c:pt idx="4509">
                  <c:v>116.14699178791236</c:v>
                </c:pt>
                <c:pt idx="4510">
                  <c:v>118.31607848856183</c:v>
                </c:pt>
                <c:pt idx="4511">
                  <c:v>108.38125920304195</c:v>
                </c:pt>
                <c:pt idx="4512">
                  <c:v>90.51875173010059</c:v>
                </c:pt>
                <c:pt idx="4513">
                  <c:v>70.07339611515836</c:v>
                </c:pt>
                <c:pt idx="4514">
                  <c:v>160.60488770993265</c:v>
                </c:pt>
                <c:pt idx="4515">
                  <c:v>129.02242018703544</c:v>
                </c:pt>
                <c:pt idx="4516">
                  <c:v>135.5510899153202</c:v>
                </c:pt>
                <c:pt idx="4517">
                  <c:v>113.13298847008451</c:v>
                </c:pt>
                <c:pt idx="4518">
                  <c:v>129.00415622619491</c:v>
                </c:pt>
                <c:pt idx="4519">
                  <c:v>120.41886240093321</c:v>
                </c:pt>
                <c:pt idx="4520">
                  <c:v>130.48821895354644</c:v>
                </c:pt>
                <c:pt idx="4521">
                  <c:v>145.57591071806294</c:v>
                </c:pt>
                <c:pt idx="4522">
                  <c:v>140.50611956422364</c:v>
                </c:pt>
                <c:pt idx="4523">
                  <c:v>104.41253378656072</c:v>
                </c:pt>
                <c:pt idx="4524">
                  <c:v>0</c:v>
                </c:pt>
                <c:pt idx="4525">
                  <c:v>0</c:v>
                </c:pt>
                <c:pt idx="4526">
                  <c:v>0</c:v>
                </c:pt>
                <c:pt idx="4527">
                  <c:v>0</c:v>
                </c:pt>
                <c:pt idx="4528">
                  <c:v>0</c:v>
                </c:pt>
                <c:pt idx="4529">
                  <c:v>0</c:v>
                </c:pt>
                <c:pt idx="4530">
                  <c:v>24.092084582126908</c:v>
                </c:pt>
                <c:pt idx="4531">
                  <c:v>65.943224642828426</c:v>
                </c:pt>
                <c:pt idx="4532">
                  <c:v>84.859300739224722</c:v>
                </c:pt>
                <c:pt idx="4533">
                  <c:v>8.1301652420763055</c:v>
                </c:pt>
                <c:pt idx="4534">
                  <c:v>9.1053653662044205</c:v>
                </c:pt>
                <c:pt idx="4535">
                  <c:v>0</c:v>
                </c:pt>
                <c:pt idx="4536">
                  <c:v>19.983443237863025</c:v>
                </c:pt>
                <c:pt idx="4537">
                  <c:v>0</c:v>
                </c:pt>
                <c:pt idx="4538">
                  <c:v>23.091155544837484</c:v>
                </c:pt>
                <c:pt idx="4539">
                  <c:v>0</c:v>
                </c:pt>
                <c:pt idx="4540">
                  <c:v>0</c:v>
                </c:pt>
                <c:pt idx="4541">
                  <c:v>0</c:v>
                </c:pt>
                <c:pt idx="4542">
                  <c:v>0</c:v>
                </c:pt>
                <c:pt idx="4543">
                  <c:v>0</c:v>
                </c:pt>
                <c:pt idx="4544">
                  <c:v>0</c:v>
                </c:pt>
                <c:pt idx="4545">
                  <c:v>0</c:v>
                </c:pt>
                <c:pt idx="4546">
                  <c:v>0</c:v>
                </c:pt>
                <c:pt idx="4547">
                  <c:v>0</c:v>
                </c:pt>
                <c:pt idx="4548">
                  <c:v>0</c:v>
                </c:pt>
                <c:pt idx="4549">
                  <c:v>0</c:v>
                </c:pt>
                <c:pt idx="4550">
                  <c:v>80.986805046580841</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4.5210260759564047</c:v>
                </c:pt>
                <c:pt idx="4570">
                  <c:v>31.751760737383638</c:v>
                </c:pt>
                <c:pt idx="4571">
                  <c:v>62.415008946336464</c:v>
                </c:pt>
                <c:pt idx="4572">
                  <c:v>16.04466843370739</c:v>
                </c:pt>
                <c:pt idx="4573">
                  <c:v>0</c:v>
                </c:pt>
                <c:pt idx="4574">
                  <c:v>20.718999133512956</c:v>
                </c:pt>
                <c:pt idx="4575">
                  <c:v>46.706611988785809</c:v>
                </c:pt>
                <c:pt idx="4576">
                  <c:v>47.318106309267243</c:v>
                </c:pt>
                <c:pt idx="4577">
                  <c:v>21.251780345704528</c:v>
                </c:pt>
                <c:pt idx="4578">
                  <c:v>6.0721033882872142</c:v>
                </c:pt>
                <c:pt idx="4579">
                  <c:v>85.039167844288002</c:v>
                </c:pt>
                <c:pt idx="4580">
                  <c:v>88.201651974917723</c:v>
                </c:pt>
                <c:pt idx="4581">
                  <c:v>64.948080062485573</c:v>
                </c:pt>
                <c:pt idx="4582">
                  <c:v>0</c:v>
                </c:pt>
                <c:pt idx="4583">
                  <c:v>3.7540774609198859</c:v>
                </c:pt>
                <c:pt idx="4584">
                  <c:v>26.238536454604443</c:v>
                </c:pt>
                <c:pt idx="4585">
                  <c:v>25.658410721140854</c:v>
                </c:pt>
                <c:pt idx="4586">
                  <c:v>41.436608631126916</c:v>
                </c:pt>
                <c:pt idx="4587">
                  <c:v>0</c:v>
                </c:pt>
                <c:pt idx="4588">
                  <c:v>22.521089408922464</c:v>
                </c:pt>
                <c:pt idx="4589">
                  <c:v>0</c:v>
                </c:pt>
                <c:pt idx="4590">
                  <c:v>0</c:v>
                </c:pt>
                <c:pt idx="4591">
                  <c:v>0</c:v>
                </c:pt>
                <c:pt idx="4592">
                  <c:v>0</c:v>
                </c:pt>
                <c:pt idx="4593">
                  <c:v>0</c:v>
                </c:pt>
                <c:pt idx="4594">
                  <c:v>0</c:v>
                </c:pt>
                <c:pt idx="4595">
                  <c:v>36.312965396249794</c:v>
                </c:pt>
                <c:pt idx="4596">
                  <c:v>10.979280050118552</c:v>
                </c:pt>
                <c:pt idx="4597">
                  <c:v>76.08742643076819</c:v>
                </c:pt>
                <c:pt idx="4598">
                  <c:v>91.771465577427918</c:v>
                </c:pt>
                <c:pt idx="4599">
                  <c:v>90.778675241445498</c:v>
                </c:pt>
                <c:pt idx="4600">
                  <c:v>47.757622933985097</c:v>
                </c:pt>
                <c:pt idx="4601">
                  <c:v>0</c:v>
                </c:pt>
                <c:pt idx="4602">
                  <c:v>24.475187894452134</c:v>
                </c:pt>
                <c:pt idx="4603">
                  <c:v>0</c:v>
                </c:pt>
                <c:pt idx="4604">
                  <c:v>0</c:v>
                </c:pt>
                <c:pt idx="4605">
                  <c:v>0</c:v>
                </c:pt>
                <c:pt idx="4606">
                  <c:v>21.721152181490481</c:v>
                </c:pt>
                <c:pt idx="4607">
                  <c:v>15.404103582059401</c:v>
                </c:pt>
                <c:pt idx="4608">
                  <c:v>34.119628247046947</c:v>
                </c:pt>
                <c:pt idx="4609">
                  <c:v>36.725319835134385</c:v>
                </c:pt>
                <c:pt idx="4610">
                  <c:v>38.438903543382139</c:v>
                </c:pt>
                <c:pt idx="4611">
                  <c:v>41.929515221667508</c:v>
                </c:pt>
                <c:pt idx="4612">
                  <c:v>41.268361060215796</c:v>
                </c:pt>
                <c:pt idx="4613">
                  <c:v>0</c:v>
                </c:pt>
                <c:pt idx="4614">
                  <c:v>23.456007687628379</c:v>
                </c:pt>
                <c:pt idx="4615">
                  <c:v>83.046857000916546</c:v>
                </c:pt>
                <c:pt idx="4616">
                  <c:v>64.938005077154372</c:v>
                </c:pt>
                <c:pt idx="4617">
                  <c:v>116.50724417304581</c:v>
                </c:pt>
                <c:pt idx="4618">
                  <c:v>152.45637485517699</c:v>
                </c:pt>
                <c:pt idx="4619">
                  <c:v>153.87761769197434</c:v>
                </c:pt>
                <c:pt idx="4620">
                  <c:v>155.7627666382308</c:v>
                </c:pt>
                <c:pt idx="4621">
                  <c:v>96.493355954554062</c:v>
                </c:pt>
                <c:pt idx="4622">
                  <c:v>21.029907466303438</c:v>
                </c:pt>
                <c:pt idx="4623">
                  <c:v>167.89446914302712</c:v>
                </c:pt>
                <c:pt idx="4624">
                  <c:v>148.74431651487603</c:v>
                </c:pt>
                <c:pt idx="4625">
                  <c:v>175.16770141875858</c:v>
                </c:pt>
                <c:pt idx="4626">
                  <c:v>171.33839324653843</c:v>
                </c:pt>
                <c:pt idx="4627">
                  <c:v>197.88520137177863</c:v>
                </c:pt>
                <c:pt idx="4628">
                  <c:v>184.34016109872383</c:v>
                </c:pt>
                <c:pt idx="4629">
                  <c:v>178.67487946781679</c:v>
                </c:pt>
                <c:pt idx="4630">
                  <c:v>95.50195807470331</c:v>
                </c:pt>
                <c:pt idx="4631">
                  <c:v>47.148213100937554</c:v>
                </c:pt>
                <c:pt idx="4632">
                  <c:v>171.9249557560417</c:v>
                </c:pt>
                <c:pt idx="4633">
                  <c:v>177.71113120448632</c:v>
                </c:pt>
                <c:pt idx="4634">
                  <c:v>167.72081836367218</c:v>
                </c:pt>
                <c:pt idx="4635">
                  <c:v>159.41496821017137</c:v>
                </c:pt>
                <c:pt idx="4636">
                  <c:v>171.05054385659403</c:v>
                </c:pt>
                <c:pt idx="4637">
                  <c:v>177.53663329548522</c:v>
                </c:pt>
                <c:pt idx="4638">
                  <c:v>180.75485434178307</c:v>
                </c:pt>
                <c:pt idx="4639">
                  <c:v>152.22179488811977</c:v>
                </c:pt>
                <c:pt idx="4640">
                  <c:v>171.9541145679047</c:v>
                </c:pt>
                <c:pt idx="4641">
                  <c:v>161.81406032012165</c:v>
                </c:pt>
                <c:pt idx="4642">
                  <c:v>185.69936630026996</c:v>
                </c:pt>
                <c:pt idx="4643">
                  <c:v>129.63180689892297</c:v>
                </c:pt>
                <c:pt idx="4644">
                  <c:v>190.52328565331385</c:v>
                </c:pt>
                <c:pt idx="4645">
                  <c:v>4.4695325524971139</c:v>
                </c:pt>
                <c:pt idx="4646">
                  <c:v>114.5801671504327</c:v>
                </c:pt>
                <c:pt idx="4647">
                  <c:v>118.64728864069258</c:v>
                </c:pt>
                <c:pt idx="4648">
                  <c:v>166.29813785255277</c:v>
                </c:pt>
                <c:pt idx="4649">
                  <c:v>158.57042141520247</c:v>
                </c:pt>
                <c:pt idx="4650">
                  <c:v>152.11549881260535</c:v>
                </c:pt>
                <c:pt idx="4651">
                  <c:v>166.73241177269776</c:v>
                </c:pt>
                <c:pt idx="4652">
                  <c:v>167.87755395626891</c:v>
                </c:pt>
                <c:pt idx="4653">
                  <c:v>153.92113636732967</c:v>
                </c:pt>
                <c:pt idx="4654">
                  <c:v>148.49264221161386</c:v>
                </c:pt>
                <c:pt idx="4655">
                  <c:v>183.77816687123283</c:v>
                </c:pt>
                <c:pt idx="4656">
                  <c:v>115.26916739747908</c:v>
                </c:pt>
                <c:pt idx="4657">
                  <c:v>195.73118191077185</c:v>
                </c:pt>
                <c:pt idx="4658">
                  <c:v>141.43767647185746</c:v>
                </c:pt>
                <c:pt idx="4659">
                  <c:v>179.36360421441452</c:v>
                </c:pt>
                <c:pt idx="4660">
                  <c:v>160.82156463247247</c:v>
                </c:pt>
                <c:pt idx="4661">
                  <c:v>127.83795753146701</c:v>
                </c:pt>
                <c:pt idx="4662">
                  <c:v>0</c:v>
                </c:pt>
                <c:pt idx="4663">
                  <c:v>82.303893634364982</c:v>
                </c:pt>
                <c:pt idx="4664">
                  <c:v>138.39597227133115</c:v>
                </c:pt>
                <c:pt idx="4665">
                  <c:v>167.23387897366575</c:v>
                </c:pt>
                <c:pt idx="4666">
                  <c:v>149.9084133025552</c:v>
                </c:pt>
                <c:pt idx="4667">
                  <c:v>108.37522731037394</c:v>
                </c:pt>
                <c:pt idx="4668">
                  <c:v>136.25603543642791</c:v>
                </c:pt>
                <c:pt idx="4669">
                  <c:v>0</c:v>
                </c:pt>
                <c:pt idx="4670">
                  <c:v>60.156173598965694</c:v>
                </c:pt>
                <c:pt idx="4671">
                  <c:v>61.698692585528327</c:v>
                </c:pt>
                <c:pt idx="4672">
                  <c:v>0</c:v>
                </c:pt>
                <c:pt idx="4673">
                  <c:v>0</c:v>
                </c:pt>
                <c:pt idx="4674">
                  <c:v>0</c:v>
                </c:pt>
                <c:pt idx="4675">
                  <c:v>0</c:v>
                </c:pt>
                <c:pt idx="4676">
                  <c:v>46.83984760437572</c:v>
                </c:pt>
                <c:pt idx="4677">
                  <c:v>0</c:v>
                </c:pt>
                <c:pt idx="4678">
                  <c:v>57.134385574549839</c:v>
                </c:pt>
                <c:pt idx="4679">
                  <c:v>0</c:v>
                </c:pt>
                <c:pt idx="4680">
                  <c:v>75.3830170605098</c:v>
                </c:pt>
                <c:pt idx="4681">
                  <c:v>3.2144829258545791</c:v>
                </c:pt>
                <c:pt idx="4682">
                  <c:v>0</c:v>
                </c:pt>
                <c:pt idx="4683">
                  <c:v>0</c:v>
                </c:pt>
                <c:pt idx="4684">
                  <c:v>0</c:v>
                </c:pt>
                <c:pt idx="4685">
                  <c:v>196.00428958961035</c:v>
                </c:pt>
                <c:pt idx="4686">
                  <c:v>0</c:v>
                </c:pt>
                <c:pt idx="4687">
                  <c:v>136.55388539808129</c:v>
                </c:pt>
                <c:pt idx="4688">
                  <c:v>106.11728264783679</c:v>
                </c:pt>
                <c:pt idx="4689">
                  <c:v>0</c:v>
                </c:pt>
                <c:pt idx="4690">
                  <c:v>10.494515490494379</c:v>
                </c:pt>
                <c:pt idx="4691">
                  <c:v>38.456730890850352</c:v>
                </c:pt>
                <c:pt idx="4692">
                  <c:v>0</c:v>
                </c:pt>
                <c:pt idx="4693">
                  <c:v>25.079520082262221</c:v>
                </c:pt>
                <c:pt idx="4694">
                  <c:v>0</c:v>
                </c:pt>
                <c:pt idx="4695">
                  <c:v>0</c:v>
                </c:pt>
                <c:pt idx="4696">
                  <c:v>0</c:v>
                </c:pt>
                <c:pt idx="4697">
                  <c:v>0</c:v>
                </c:pt>
                <c:pt idx="4698">
                  <c:v>0</c:v>
                </c:pt>
                <c:pt idx="4699">
                  <c:v>0</c:v>
                </c:pt>
                <c:pt idx="4700">
                  <c:v>0</c:v>
                </c:pt>
                <c:pt idx="4701">
                  <c:v>20.71503755522529</c:v>
                </c:pt>
                <c:pt idx="4702">
                  <c:v>63.447273219470802</c:v>
                </c:pt>
                <c:pt idx="4703">
                  <c:v>124.82858008996757</c:v>
                </c:pt>
                <c:pt idx="4704">
                  <c:v>56.394449268176125</c:v>
                </c:pt>
                <c:pt idx="4705">
                  <c:v>37.800946870758125</c:v>
                </c:pt>
                <c:pt idx="4706">
                  <c:v>53.548956819521692</c:v>
                </c:pt>
                <c:pt idx="4707">
                  <c:v>190.73265231497925</c:v>
                </c:pt>
                <c:pt idx="4708">
                  <c:v>0</c:v>
                </c:pt>
                <c:pt idx="4709">
                  <c:v>94.924602498090763</c:v>
                </c:pt>
                <c:pt idx="4710">
                  <c:v>11.102780820731944</c:v>
                </c:pt>
                <c:pt idx="4711">
                  <c:v>25.950932362066155</c:v>
                </c:pt>
                <c:pt idx="4712">
                  <c:v>0</c:v>
                </c:pt>
                <c:pt idx="4713">
                  <c:v>10.005208728544162</c:v>
                </c:pt>
                <c:pt idx="4714">
                  <c:v>0</c:v>
                </c:pt>
                <c:pt idx="4715">
                  <c:v>0</c:v>
                </c:pt>
                <c:pt idx="4716">
                  <c:v>86.240981590673954</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4.0778531751974842</c:v>
                </c:pt>
                <c:pt idx="4737">
                  <c:v>29.287256430993398</c:v>
                </c:pt>
                <c:pt idx="4738">
                  <c:v>33.972619919385821</c:v>
                </c:pt>
                <c:pt idx="4739">
                  <c:v>18.903460410568023</c:v>
                </c:pt>
                <c:pt idx="4740">
                  <c:v>19.434151355321816</c:v>
                </c:pt>
                <c:pt idx="4741">
                  <c:v>22.530997581104238</c:v>
                </c:pt>
                <c:pt idx="4742">
                  <c:v>36.479192108375244</c:v>
                </c:pt>
                <c:pt idx="4743">
                  <c:v>29.785660766657223</c:v>
                </c:pt>
                <c:pt idx="4744">
                  <c:v>24.624890908589876</c:v>
                </c:pt>
                <c:pt idx="4745">
                  <c:v>17.399548765002855</c:v>
                </c:pt>
                <c:pt idx="4746">
                  <c:v>0</c:v>
                </c:pt>
                <c:pt idx="4747">
                  <c:v>3.5603763321073538</c:v>
                </c:pt>
                <c:pt idx="4748">
                  <c:v>58.58831326692588</c:v>
                </c:pt>
                <c:pt idx="4749">
                  <c:v>36.186137918399908</c:v>
                </c:pt>
                <c:pt idx="4750">
                  <c:v>57.071577118137427</c:v>
                </c:pt>
                <c:pt idx="4751">
                  <c:v>42.312265507833203</c:v>
                </c:pt>
                <c:pt idx="4752">
                  <c:v>21.947176917135007</c:v>
                </c:pt>
                <c:pt idx="4753">
                  <c:v>0</c:v>
                </c:pt>
                <c:pt idx="4754">
                  <c:v>0</c:v>
                </c:pt>
                <c:pt idx="4755">
                  <c:v>0</c:v>
                </c:pt>
                <c:pt idx="4756">
                  <c:v>0</c:v>
                </c:pt>
                <c:pt idx="4757">
                  <c:v>0</c:v>
                </c:pt>
                <c:pt idx="4758">
                  <c:v>0</c:v>
                </c:pt>
                <c:pt idx="4759">
                  <c:v>2.1661159133175456E-2</c:v>
                </c:pt>
                <c:pt idx="4760">
                  <c:v>19.458422929709872</c:v>
                </c:pt>
                <c:pt idx="4761">
                  <c:v>11.9157038603303</c:v>
                </c:pt>
                <c:pt idx="4762">
                  <c:v>14.682121496848175</c:v>
                </c:pt>
                <c:pt idx="4763">
                  <c:v>0</c:v>
                </c:pt>
                <c:pt idx="4764">
                  <c:v>0</c:v>
                </c:pt>
                <c:pt idx="4765">
                  <c:v>32.521466246511132</c:v>
                </c:pt>
                <c:pt idx="4766">
                  <c:v>10.401561205683571</c:v>
                </c:pt>
                <c:pt idx="4767">
                  <c:v>30.24778365553771</c:v>
                </c:pt>
                <c:pt idx="4768">
                  <c:v>19.129147539069063</c:v>
                </c:pt>
                <c:pt idx="4769">
                  <c:v>22.072021724065351</c:v>
                </c:pt>
                <c:pt idx="4770">
                  <c:v>0</c:v>
                </c:pt>
                <c:pt idx="4771">
                  <c:v>0.42654151131662932</c:v>
                </c:pt>
                <c:pt idx="4772">
                  <c:v>0</c:v>
                </c:pt>
                <c:pt idx="4773">
                  <c:v>0</c:v>
                </c:pt>
                <c:pt idx="4774">
                  <c:v>4.1379061321771484</c:v>
                </c:pt>
                <c:pt idx="4775">
                  <c:v>1.6349193893733101</c:v>
                </c:pt>
                <c:pt idx="4776">
                  <c:v>13.681603165203171</c:v>
                </c:pt>
                <c:pt idx="4777">
                  <c:v>7.3982212118169492</c:v>
                </c:pt>
                <c:pt idx="4778">
                  <c:v>0</c:v>
                </c:pt>
                <c:pt idx="4779">
                  <c:v>0</c:v>
                </c:pt>
                <c:pt idx="4780">
                  <c:v>4.9775397940200907</c:v>
                </c:pt>
                <c:pt idx="4781">
                  <c:v>0</c:v>
                </c:pt>
                <c:pt idx="4782">
                  <c:v>0</c:v>
                </c:pt>
                <c:pt idx="4783">
                  <c:v>0</c:v>
                </c:pt>
                <c:pt idx="4784">
                  <c:v>0</c:v>
                </c:pt>
                <c:pt idx="4785">
                  <c:v>1.6971186146921857</c:v>
                </c:pt>
                <c:pt idx="4786">
                  <c:v>6.4598630817334204</c:v>
                </c:pt>
                <c:pt idx="4787">
                  <c:v>7.6366949758883003</c:v>
                </c:pt>
                <c:pt idx="4788">
                  <c:v>2.7849598953384871</c:v>
                </c:pt>
                <c:pt idx="4789">
                  <c:v>3.8712564631410471</c:v>
                </c:pt>
                <c:pt idx="4790">
                  <c:v>2.5605112937039944</c:v>
                </c:pt>
                <c:pt idx="4791">
                  <c:v>3.4486775490739578</c:v>
                </c:pt>
                <c:pt idx="4792">
                  <c:v>0.2502141316939217</c:v>
                </c:pt>
                <c:pt idx="4793">
                  <c:v>1.6018201350777943</c:v>
                </c:pt>
                <c:pt idx="4794">
                  <c:v>4.8608020252725677</c:v>
                </c:pt>
                <c:pt idx="4795">
                  <c:v>7.7775040664832424</c:v>
                </c:pt>
                <c:pt idx="4796">
                  <c:v>13.10195132073077</c:v>
                </c:pt>
                <c:pt idx="4797">
                  <c:v>2.631620085421333</c:v>
                </c:pt>
                <c:pt idx="4798">
                  <c:v>3.5960187615498982</c:v>
                </c:pt>
                <c:pt idx="4799">
                  <c:v>3.0478355432737265</c:v>
                </c:pt>
                <c:pt idx="4800">
                  <c:v>14.239473412838608</c:v>
                </c:pt>
                <c:pt idx="4801">
                  <c:v>36.329077349301976</c:v>
                </c:pt>
                <c:pt idx="4802">
                  <c:v>46.802310790145285</c:v>
                </c:pt>
                <c:pt idx="4803">
                  <c:v>36.237252085030676</c:v>
                </c:pt>
                <c:pt idx="4804">
                  <c:v>16.687478374377008</c:v>
                </c:pt>
                <c:pt idx="4805">
                  <c:v>0</c:v>
                </c:pt>
                <c:pt idx="4806">
                  <c:v>4.4371370658761276</c:v>
                </c:pt>
                <c:pt idx="4807">
                  <c:v>10.845208273464426</c:v>
                </c:pt>
                <c:pt idx="4808">
                  <c:v>11.363119558952562</c:v>
                </c:pt>
                <c:pt idx="4809">
                  <c:v>8.8014847064268551</c:v>
                </c:pt>
                <c:pt idx="4810">
                  <c:v>4.2196780887291734</c:v>
                </c:pt>
                <c:pt idx="4811">
                  <c:v>0</c:v>
                </c:pt>
                <c:pt idx="4812">
                  <c:v>0</c:v>
                </c:pt>
                <c:pt idx="4813">
                  <c:v>0</c:v>
                </c:pt>
                <c:pt idx="4814">
                  <c:v>0</c:v>
                </c:pt>
                <c:pt idx="4815">
                  <c:v>2.3374810857463348</c:v>
                </c:pt>
                <c:pt idx="4816">
                  <c:v>7.1074536616798412E-2</c:v>
                </c:pt>
                <c:pt idx="4817">
                  <c:v>12.086878894789436</c:v>
                </c:pt>
                <c:pt idx="4818">
                  <c:v>4.4111443340279486</c:v>
                </c:pt>
                <c:pt idx="4819">
                  <c:v>2.0636585794386533</c:v>
                </c:pt>
                <c:pt idx="4820">
                  <c:v>10.378973333662518</c:v>
                </c:pt>
                <c:pt idx="4821">
                  <c:v>17.622364644225289</c:v>
                </c:pt>
                <c:pt idx="4822">
                  <c:v>12.373501279947355</c:v>
                </c:pt>
                <c:pt idx="4823">
                  <c:v>3.6084300825420264</c:v>
                </c:pt>
                <c:pt idx="4824">
                  <c:v>2.5352395510461614</c:v>
                </c:pt>
                <c:pt idx="4825">
                  <c:v>4.6802480127031494</c:v>
                </c:pt>
                <c:pt idx="4826">
                  <c:v>3.1581365361416758</c:v>
                </c:pt>
                <c:pt idx="4827">
                  <c:v>8.2888849080891163</c:v>
                </c:pt>
                <c:pt idx="4828">
                  <c:v>9.1753335525065669</c:v>
                </c:pt>
                <c:pt idx="4829">
                  <c:v>8.0341308586769227</c:v>
                </c:pt>
                <c:pt idx="4830">
                  <c:v>3.5247539626219284</c:v>
                </c:pt>
                <c:pt idx="4831">
                  <c:v>2.9683224098808862</c:v>
                </c:pt>
                <c:pt idx="4832">
                  <c:v>3.1316113891276993</c:v>
                </c:pt>
                <c:pt idx="4833">
                  <c:v>6.6186176790146041</c:v>
                </c:pt>
                <c:pt idx="4834">
                  <c:v>10.907307327448395</c:v>
                </c:pt>
                <c:pt idx="4835">
                  <c:v>11.78933123277103</c:v>
                </c:pt>
                <c:pt idx="4836">
                  <c:v>27.275640280210986</c:v>
                </c:pt>
                <c:pt idx="4837">
                  <c:v>37.194692349948042</c:v>
                </c:pt>
                <c:pt idx="4838">
                  <c:v>36.566009786985319</c:v>
                </c:pt>
                <c:pt idx="4839">
                  <c:v>37.862950127370027</c:v>
                </c:pt>
                <c:pt idx="4840">
                  <c:v>44.928585705745249</c:v>
                </c:pt>
                <c:pt idx="4841">
                  <c:v>1.6812376249087908</c:v>
                </c:pt>
                <c:pt idx="4842">
                  <c:v>92.168584493251814</c:v>
                </c:pt>
                <c:pt idx="4843">
                  <c:v>30.129504733219417</c:v>
                </c:pt>
                <c:pt idx="4844">
                  <c:v>68.368795179171201</c:v>
                </c:pt>
                <c:pt idx="4845">
                  <c:v>25.49809147626187</c:v>
                </c:pt>
                <c:pt idx="4846">
                  <c:v>83.24770420121834</c:v>
                </c:pt>
                <c:pt idx="4847">
                  <c:v>92.140571948725224</c:v>
                </c:pt>
                <c:pt idx="4848">
                  <c:v>94.967293163725685</c:v>
                </c:pt>
                <c:pt idx="4849">
                  <c:v>63.385077634986771</c:v>
                </c:pt>
                <c:pt idx="4850">
                  <c:v>0</c:v>
                </c:pt>
                <c:pt idx="4851">
                  <c:v>70.25448152194582</c:v>
                </c:pt>
                <c:pt idx="4852">
                  <c:v>57.210800150897967</c:v>
                </c:pt>
                <c:pt idx="4853">
                  <c:v>40.390894512136001</c:v>
                </c:pt>
                <c:pt idx="4854">
                  <c:v>59.680142889767623</c:v>
                </c:pt>
                <c:pt idx="4855">
                  <c:v>60.516415425214063</c:v>
                </c:pt>
                <c:pt idx="4856">
                  <c:v>56.994808018024798</c:v>
                </c:pt>
                <c:pt idx="4857">
                  <c:v>53.275750578426582</c:v>
                </c:pt>
                <c:pt idx="4858">
                  <c:v>39.163746367378018</c:v>
                </c:pt>
                <c:pt idx="4859">
                  <c:v>63.422273876302171</c:v>
                </c:pt>
                <c:pt idx="4860">
                  <c:v>37.110801799193212</c:v>
                </c:pt>
                <c:pt idx="4861">
                  <c:v>39.118134957781514</c:v>
                </c:pt>
                <c:pt idx="4862">
                  <c:v>33.380412230845884</c:v>
                </c:pt>
                <c:pt idx="4863">
                  <c:v>51.259717181638386</c:v>
                </c:pt>
                <c:pt idx="4864">
                  <c:v>67.375432224225662</c:v>
                </c:pt>
                <c:pt idx="4865">
                  <c:v>87.835599964089965</c:v>
                </c:pt>
                <c:pt idx="4866">
                  <c:v>54.466309921965788</c:v>
                </c:pt>
                <c:pt idx="4867">
                  <c:v>0</c:v>
                </c:pt>
                <c:pt idx="4868">
                  <c:v>9.4562979561999416</c:v>
                </c:pt>
                <c:pt idx="4869">
                  <c:v>75.568346150782446</c:v>
                </c:pt>
                <c:pt idx="4870">
                  <c:v>49.700110581978841</c:v>
                </c:pt>
                <c:pt idx="4871">
                  <c:v>100.85792419491122</c:v>
                </c:pt>
                <c:pt idx="4872">
                  <c:v>106.87945902077601</c:v>
                </c:pt>
                <c:pt idx="4873">
                  <c:v>104.7741603791774</c:v>
                </c:pt>
                <c:pt idx="4874">
                  <c:v>19.933953902504726</c:v>
                </c:pt>
                <c:pt idx="4875">
                  <c:v>45.300773138479762</c:v>
                </c:pt>
                <c:pt idx="4876">
                  <c:v>24.810958853692643</c:v>
                </c:pt>
                <c:pt idx="4877">
                  <c:v>88.212636343885535</c:v>
                </c:pt>
                <c:pt idx="4878">
                  <c:v>52.701637351060135</c:v>
                </c:pt>
                <c:pt idx="4879">
                  <c:v>93.175972484656441</c:v>
                </c:pt>
                <c:pt idx="4880">
                  <c:v>106.59380293028639</c:v>
                </c:pt>
                <c:pt idx="4881">
                  <c:v>94.524232971786603</c:v>
                </c:pt>
                <c:pt idx="4882">
                  <c:v>92.82021217161288</c:v>
                </c:pt>
                <c:pt idx="4883">
                  <c:v>77.70970894860902</c:v>
                </c:pt>
                <c:pt idx="4884">
                  <c:v>93.56658646954638</c:v>
                </c:pt>
                <c:pt idx="4885">
                  <c:v>61.13962410622154</c:v>
                </c:pt>
                <c:pt idx="4886">
                  <c:v>0</c:v>
                </c:pt>
                <c:pt idx="4887">
                  <c:v>0</c:v>
                </c:pt>
                <c:pt idx="4888">
                  <c:v>59.041384305930571</c:v>
                </c:pt>
                <c:pt idx="4889">
                  <c:v>82.125432717319583</c:v>
                </c:pt>
                <c:pt idx="4890">
                  <c:v>0</c:v>
                </c:pt>
                <c:pt idx="4891">
                  <c:v>66.968226103944929</c:v>
                </c:pt>
                <c:pt idx="4892">
                  <c:v>0</c:v>
                </c:pt>
                <c:pt idx="4893">
                  <c:v>31.229975775972324</c:v>
                </c:pt>
                <c:pt idx="4894">
                  <c:v>41.529955143919295</c:v>
                </c:pt>
                <c:pt idx="4895">
                  <c:v>6.2067012443287801</c:v>
                </c:pt>
                <c:pt idx="4896">
                  <c:v>0</c:v>
                </c:pt>
                <c:pt idx="4897">
                  <c:v>0</c:v>
                </c:pt>
                <c:pt idx="4898">
                  <c:v>0</c:v>
                </c:pt>
                <c:pt idx="4899">
                  <c:v>0</c:v>
                </c:pt>
                <c:pt idx="4900">
                  <c:v>0</c:v>
                </c:pt>
                <c:pt idx="4901">
                  <c:v>0</c:v>
                </c:pt>
                <c:pt idx="4902">
                  <c:v>2.2966118418102859</c:v>
                </c:pt>
                <c:pt idx="4903">
                  <c:v>0</c:v>
                </c:pt>
                <c:pt idx="4904">
                  <c:v>0</c:v>
                </c:pt>
                <c:pt idx="4905">
                  <c:v>0</c:v>
                </c:pt>
                <c:pt idx="4906">
                  <c:v>0</c:v>
                </c:pt>
                <c:pt idx="4907">
                  <c:v>0</c:v>
                </c:pt>
                <c:pt idx="4908">
                  <c:v>0</c:v>
                </c:pt>
                <c:pt idx="4909">
                  <c:v>0</c:v>
                </c:pt>
                <c:pt idx="4910">
                  <c:v>0</c:v>
                </c:pt>
                <c:pt idx="4911">
                  <c:v>0</c:v>
                </c:pt>
                <c:pt idx="4912">
                  <c:v>0</c:v>
                </c:pt>
                <c:pt idx="4913">
                  <c:v>6.2329081054605222</c:v>
                </c:pt>
                <c:pt idx="4914">
                  <c:v>10.439801939828474</c:v>
                </c:pt>
                <c:pt idx="4915">
                  <c:v>12.78537637962267</c:v>
                </c:pt>
                <c:pt idx="4916">
                  <c:v>7.5178729357530027</c:v>
                </c:pt>
                <c:pt idx="4917">
                  <c:v>75.00398952899279</c:v>
                </c:pt>
                <c:pt idx="4918">
                  <c:v>70.979377962717265</c:v>
                </c:pt>
                <c:pt idx="4919">
                  <c:v>74.284019633031022</c:v>
                </c:pt>
                <c:pt idx="4920">
                  <c:v>79.953719537438957</c:v>
                </c:pt>
                <c:pt idx="4921">
                  <c:v>72.88755429425774</c:v>
                </c:pt>
                <c:pt idx="4922">
                  <c:v>53.96761211127442</c:v>
                </c:pt>
                <c:pt idx="4923">
                  <c:v>0</c:v>
                </c:pt>
                <c:pt idx="4924">
                  <c:v>41.145584045984407</c:v>
                </c:pt>
                <c:pt idx="4925">
                  <c:v>0</c:v>
                </c:pt>
                <c:pt idx="4926">
                  <c:v>0.44595816221989892</c:v>
                </c:pt>
                <c:pt idx="4927">
                  <c:v>12.575265567646484</c:v>
                </c:pt>
                <c:pt idx="4928">
                  <c:v>0</c:v>
                </c:pt>
                <c:pt idx="4929">
                  <c:v>0</c:v>
                </c:pt>
                <c:pt idx="4930">
                  <c:v>0</c:v>
                </c:pt>
                <c:pt idx="4931">
                  <c:v>0</c:v>
                </c:pt>
                <c:pt idx="4932">
                  <c:v>12.204283882303772</c:v>
                </c:pt>
                <c:pt idx="4933">
                  <c:v>0</c:v>
                </c:pt>
                <c:pt idx="4934">
                  <c:v>0.33768433832752631</c:v>
                </c:pt>
                <c:pt idx="4935">
                  <c:v>24.057557538523554</c:v>
                </c:pt>
                <c:pt idx="4936">
                  <c:v>0</c:v>
                </c:pt>
                <c:pt idx="4937">
                  <c:v>34.365448012068647</c:v>
                </c:pt>
                <c:pt idx="4938">
                  <c:v>52.676198247115401</c:v>
                </c:pt>
                <c:pt idx="4939">
                  <c:v>32.521710607519914</c:v>
                </c:pt>
                <c:pt idx="4940">
                  <c:v>72.960830147208355</c:v>
                </c:pt>
                <c:pt idx="4941">
                  <c:v>100.98927152965419</c:v>
                </c:pt>
                <c:pt idx="4942">
                  <c:v>94.991251703168459</c:v>
                </c:pt>
                <c:pt idx="4943">
                  <c:v>66.940675724281292</c:v>
                </c:pt>
                <c:pt idx="4944">
                  <c:v>51.041876074139985</c:v>
                </c:pt>
                <c:pt idx="4945">
                  <c:v>3.3556534867787473</c:v>
                </c:pt>
                <c:pt idx="4946">
                  <c:v>34.83500753062097</c:v>
                </c:pt>
                <c:pt idx="4947">
                  <c:v>28.031262656642951</c:v>
                </c:pt>
                <c:pt idx="4948">
                  <c:v>65.993226624228342</c:v>
                </c:pt>
                <c:pt idx="4949">
                  <c:v>72.275102447353333</c:v>
                </c:pt>
                <c:pt idx="4950">
                  <c:v>69.221502345883849</c:v>
                </c:pt>
                <c:pt idx="4951">
                  <c:v>60.625776468681721</c:v>
                </c:pt>
                <c:pt idx="4952">
                  <c:v>58.573523433727416</c:v>
                </c:pt>
                <c:pt idx="4953">
                  <c:v>93.115618639127533</c:v>
                </c:pt>
                <c:pt idx="4954">
                  <c:v>120.14865755130582</c:v>
                </c:pt>
                <c:pt idx="4955">
                  <c:v>97.923241939975085</c:v>
                </c:pt>
                <c:pt idx="4956">
                  <c:v>174.88900342923907</c:v>
                </c:pt>
                <c:pt idx="4957">
                  <c:v>12.915096235754975</c:v>
                </c:pt>
                <c:pt idx="4958">
                  <c:v>170.39288470351198</c:v>
                </c:pt>
                <c:pt idx="4959">
                  <c:v>143.63028801201571</c:v>
                </c:pt>
                <c:pt idx="4960">
                  <c:v>126.76257173352373</c:v>
                </c:pt>
                <c:pt idx="4961">
                  <c:v>151.11604358153676</c:v>
                </c:pt>
                <c:pt idx="4962">
                  <c:v>138.72657577922698</c:v>
                </c:pt>
                <c:pt idx="4963">
                  <c:v>175.07919526131948</c:v>
                </c:pt>
                <c:pt idx="4964">
                  <c:v>139.11441858092718</c:v>
                </c:pt>
                <c:pt idx="4965">
                  <c:v>71.555971564999737</c:v>
                </c:pt>
                <c:pt idx="4966">
                  <c:v>65.00030113951135</c:v>
                </c:pt>
                <c:pt idx="4967">
                  <c:v>45.398315223124051</c:v>
                </c:pt>
                <c:pt idx="4968">
                  <c:v>106.97833764003499</c:v>
                </c:pt>
                <c:pt idx="4969">
                  <c:v>107.7603115233281</c:v>
                </c:pt>
                <c:pt idx="4970">
                  <c:v>145.32486612561286</c:v>
                </c:pt>
                <c:pt idx="4971">
                  <c:v>161.88489234303782</c:v>
                </c:pt>
                <c:pt idx="4972">
                  <c:v>132.12469813582607</c:v>
                </c:pt>
                <c:pt idx="4973">
                  <c:v>168.51209238159498</c:v>
                </c:pt>
                <c:pt idx="4974">
                  <c:v>166.02181349858103</c:v>
                </c:pt>
                <c:pt idx="4975">
                  <c:v>141.80200251494483</c:v>
                </c:pt>
                <c:pt idx="4976">
                  <c:v>129.40799975760441</c:v>
                </c:pt>
                <c:pt idx="4977">
                  <c:v>138.19875230544656</c:v>
                </c:pt>
                <c:pt idx="4978">
                  <c:v>91.652567856628337</c:v>
                </c:pt>
                <c:pt idx="4979">
                  <c:v>90.127853562509543</c:v>
                </c:pt>
                <c:pt idx="4980">
                  <c:v>80.767991398703757</c:v>
                </c:pt>
                <c:pt idx="4981">
                  <c:v>61.905729090341353</c:v>
                </c:pt>
                <c:pt idx="4982">
                  <c:v>77.93115805924441</c:v>
                </c:pt>
                <c:pt idx="4983">
                  <c:v>64.832316020252691</c:v>
                </c:pt>
                <c:pt idx="4984">
                  <c:v>88.673535689525067</c:v>
                </c:pt>
                <c:pt idx="4985">
                  <c:v>0</c:v>
                </c:pt>
                <c:pt idx="4986">
                  <c:v>0</c:v>
                </c:pt>
                <c:pt idx="4987">
                  <c:v>0</c:v>
                </c:pt>
                <c:pt idx="4988">
                  <c:v>0</c:v>
                </c:pt>
                <c:pt idx="4989">
                  <c:v>0</c:v>
                </c:pt>
                <c:pt idx="4990">
                  <c:v>0</c:v>
                </c:pt>
                <c:pt idx="4991">
                  <c:v>0</c:v>
                </c:pt>
                <c:pt idx="4992">
                  <c:v>42.050355145256532</c:v>
                </c:pt>
                <c:pt idx="4993">
                  <c:v>52.720588478929173</c:v>
                </c:pt>
                <c:pt idx="4994">
                  <c:v>63.302639566429036</c:v>
                </c:pt>
                <c:pt idx="4995">
                  <c:v>47.488924803795726</c:v>
                </c:pt>
                <c:pt idx="4996">
                  <c:v>86.540042709407544</c:v>
                </c:pt>
                <c:pt idx="4997">
                  <c:v>26.937314946504451</c:v>
                </c:pt>
                <c:pt idx="4998">
                  <c:v>0</c:v>
                </c:pt>
                <c:pt idx="4999">
                  <c:v>5.0508421014585991</c:v>
                </c:pt>
                <c:pt idx="5000">
                  <c:v>4.766789186913833</c:v>
                </c:pt>
                <c:pt idx="5001">
                  <c:v>12.645664830228743</c:v>
                </c:pt>
                <c:pt idx="5002">
                  <c:v>7.1282695084515382</c:v>
                </c:pt>
                <c:pt idx="5003">
                  <c:v>9.1875536617193632</c:v>
                </c:pt>
                <c:pt idx="5004">
                  <c:v>49.133093771848216</c:v>
                </c:pt>
                <c:pt idx="5005">
                  <c:v>59.761828267233362</c:v>
                </c:pt>
                <c:pt idx="5006">
                  <c:v>91.580382903950863</c:v>
                </c:pt>
                <c:pt idx="5007">
                  <c:v>73.940719109077776</c:v>
                </c:pt>
                <c:pt idx="5008">
                  <c:v>67.553153985326844</c:v>
                </c:pt>
                <c:pt idx="5009">
                  <c:v>64.514822256466871</c:v>
                </c:pt>
                <c:pt idx="5010">
                  <c:v>23.075799908047063</c:v>
                </c:pt>
                <c:pt idx="5011">
                  <c:v>6.7650516455207566</c:v>
                </c:pt>
                <c:pt idx="5012">
                  <c:v>33.949552527742895</c:v>
                </c:pt>
                <c:pt idx="5013">
                  <c:v>0</c:v>
                </c:pt>
                <c:pt idx="5014">
                  <c:v>0</c:v>
                </c:pt>
                <c:pt idx="5015">
                  <c:v>38.251521514767013</c:v>
                </c:pt>
                <c:pt idx="5016">
                  <c:v>20.640114165675534</c:v>
                </c:pt>
                <c:pt idx="5017">
                  <c:v>101.65275185664217</c:v>
                </c:pt>
                <c:pt idx="5018">
                  <c:v>0</c:v>
                </c:pt>
                <c:pt idx="5019">
                  <c:v>0</c:v>
                </c:pt>
                <c:pt idx="5020">
                  <c:v>23.747674189287324</c:v>
                </c:pt>
                <c:pt idx="5021">
                  <c:v>16.241455520305802</c:v>
                </c:pt>
                <c:pt idx="5022">
                  <c:v>0</c:v>
                </c:pt>
                <c:pt idx="5023">
                  <c:v>21.196309354050499</c:v>
                </c:pt>
                <c:pt idx="5024">
                  <c:v>51.827708984134688</c:v>
                </c:pt>
                <c:pt idx="5025">
                  <c:v>33.695769652654775</c:v>
                </c:pt>
                <c:pt idx="5026">
                  <c:v>0</c:v>
                </c:pt>
                <c:pt idx="5027">
                  <c:v>0</c:v>
                </c:pt>
                <c:pt idx="5028">
                  <c:v>0</c:v>
                </c:pt>
                <c:pt idx="5029">
                  <c:v>0</c:v>
                </c:pt>
                <c:pt idx="5030">
                  <c:v>0</c:v>
                </c:pt>
                <c:pt idx="5031">
                  <c:v>16.910654745199245</c:v>
                </c:pt>
                <c:pt idx="5032">
                  <c:v>0</c:v>
                </c:pt>
                <c:pt idx="5033">
                  <c:v>0</c:v>
                </c:pt>
                <c:pt idx="5034">
                  <c:v>14.559419170432909</c:v>
                </c:pt>
                <c:pt idx="5035">
                  <c:v>17.639049929581205</c:v>
                </c:pt>
                <c:pt idx="5036">
                  <c:v>8.4212463071197821</c:v>
                </c:pt>
                <c:pt idx="5037">
                  <c:v>12.968944644767612</c:v>
                </c:pt>
                <c:pt idx="5038">
                  <c:v>17.021862541244491</c:v>
                </c:pt>
                <c:pt idx="5039">
                  <c:v>9.4925965822530429</c:v>
                </c:pt>
                <c:pt idx="5040">
                  <c:v>29.011942451075008</c:v>
                </c:pt>
                <c:pt idx="5041">
                  <c:v>36.26259021442155</c:v>
                </c:pt>
                <c:pt idx="5042">
                  <c:v>18.166370245087851</c:v>
                </c:pt>
                <c:pt idx="5043">
                  <c:v>44.298632944593166</c:v>
                </c:pt>
                <c:pt idx="5044">
                  <c:v>54.220227768837852</c:v>
                </c:pt>
                <c:pt idx="5045">
                  <c:v>33.936911010535745</c:v>
                </c:pt>
                <c:pt idx="5046">
                  <c:v>57.664710739244136</c:v>
                </c:pt>
                <c:pt idx="5047">
                  <c:v>75.757713443171653</c:v>
                </c:pt>
                <c:pt idx="5048">
                  <c:v>70.373830365546041</c:v>
                </c:pt>
                <c:pt idx="5049">
                  <c:v>37.069873155153068</c:v>
                </c:pt>
                <c:pt idx="5050">
                  <c:v>0.52733282151794114</c:v>
                </c:pt>
                <c:pt idx="5051">
                  <c:v>7.2709465496991115</c:v>
                </c:pt>
                <c:pt idx="5052">
                  <c:v>25.635266996066875</c:v>
                </c:pt>
                <c:pt idx="5053">
                  <c:v>38.821231771440502</c:v>
                </c:pt>
                <c:pt idx="5054">
                  <c:v>77.075947128285023</c:v>
                </c:pt>
                <c:pt idx="5055">
                  <c:v>62.24331717406919</c:v>
                </c:pt>
                <c:pt idx="5056">
                  <c:v>58.723678629853652</c:v>
                </c:pt>
                <c:pt idx="5057">
                  <c:v>57.947518772185006</c:v>
                </c:pt>
                <c:pt idx="5058">
                  <c:v>32.814226730777705</c:v>
                </c:pt>
                <c:pt idx="5059">
                  <c:v>42.369496857187414</c:v>
                </c:pt>
                <c:pt idx="5060">
                  <c:v>57.234425343379051</c:v>
                </c:pt>
                <c:pt idx="5061">
                  <c:v>38.449644021374397</c:v>
                </c:pt>
                <c:pt idx="5062">
                  <c:v>22.932079073651508</c:v>
                </c:pt>
                <c:pt idx="5063">
                  <c:v>0</c:v>
                </c:pt>
                <c:pt idx="5064">
                  <c:v>0</c:v>
                </c:pt>
                <c:pt idx="5065">
                  <c:v>0</c:v>
                </c:pt>
                <c:pt idx="5066">
                  <c:v>16.013883023393959</c:v>
                </c:pt>
                <c:pt idx="5067">
                  <c:v>31.194654964024377</c:v>
                </c:pt>
                <c:pt idx="5068">
                  <c:v>51.236497159589895</c:v>
                </c:pt>
                <c:pt idx="5069">
                  <c:v>53.149540768442023</c:v>
                </c:pt>
                <c:pt idx="5070">
                  <c:v>77.660325135854904</c:v>
                </c:pt>
                <c:pt idx="5071">
                  <c:v>50.26921902565374</c:v>
                </c:pt>
                <c:pt idx="5072">
                  <c:v>29.437516386456316</c:v>
                </c:pt>
                <c:pt idx="5073">
                  <c:v>7.7360200718920691</c:v>
                </c:pt>
                <c:pt idx="5074">
                  <c:v>0</c:v>
                </c:pt>
                <c:pt idx="5075">
                  <c:v>57.76503370880129</c:v>
                </c:pt>
                <c:pt idx="5076">
                  <c:v>32.369711406743804</c:v>
                </c:pt>
                <c:pt idx="5077">
                  <c:v>43.338711883833795</c:v>
                </c:pt>
                <c:pt idx="5078">
                  <c:v>91.864632413995494</c:v>
                </c:pt>
                <c:pt idx="5079">
                  <c:v>0</c:v>
                </c:pt>
                <c:pt idx="5080">
                  <c:v>16.519469322551736</c:v>
                </c:pt>
                <c:pt idx="5081">
                  <c:v>24.166645703948181</c:v>
                </c:pt>
                <c:pt idx="5082">
                  <c:v>0</c:v>
                </c:pt>
                <c:pt idx="5083">
                  <c:v>14.071995064462669</c:v>
                </c:pt>
                <c:pt idx="5084">
                  <c:v>0</c:v>
                </c:pt>
                <c:pt idx="5085">
                  <c:v>0</c:v>
                </c:pt>
                <c:pt idx="5086">
                  <c:v>0</c:v>
                </c:pt>
                <c:pt idx="5087">
                  <c:v>0</c:v>
                </c:pt>
                <c:pt idx="5088">
                  <c:v>0</c:v>
                </c:pt>
                <c:pt idx="5089">
                  <c:v>0</c:v>
                </c:pt>
                <c:pt idx="5090">
                  <c:v>0</c:v>
                </c:pt>
                <c:pt idx="5091">
                  <c:v>0</c:v>
                </c:pt>
                <c:pt idx="5092">
                  <c:v>0</c:v>
                </c:pt>
                <c:pt idx="5093">
                  <c:v>0</c:v>
                </c:pt>
                <c:pt idx="5094">
                  <c:v>0</c:v>
                </c:pt>
                <c:pt idx="5095">
                  <c:v>8.5203482891422695</c:v>
                </c:pt>
                <c:pt idx="5096">
                  <c:v>12.356819346571129</c:v>
                </c:pt>
                <c:pt idx="5097">
                  <c:v>7.8675093221055228</c:v>
                </c:pt>
                <c:pt idx="5098">
                  <c:v>0</c:v>
                </c:pt>
                <c:pt idx="5099">
                  <c:v>5.6555000251663854</c:v>
                </c:pt>
                <c:pt idx="5100">
                  <c:v>8.0418250580367499</c:v>
                </c:pt>
                <c:pt idx="5101">
                  <c:v>27.04838477991937</c:v>
                </c:pt>
                <c:pt idx="5102">
                  <c:v>0</c:v>
                </c:pt>
                <c:pt idx="5103">
                  <c:v>6.620190212597862</c:v>
                </c:pt>
                <c:pt idx="5104">
                  <c:v>7.9170278246349115</c:v>
                </c:pt>
                <c:pt idx="5105">
                  <c:v>12.203346081826215</c:v>
                </c:pt>
                <c:pt idx="5106">
                  <c:v>7.896729283581946</c:v>
                </c:pt>
                <c:pt idx="5107">
                  <c:v>18.535614547389635</c:v>
                </c:pt>
                <c:pt idx="5108">
                  <c:v>32.507321413389036</c:v>
                </c:pt>
                <c:pt idx="5109">
                  <c:v>33.33761259111796</c:v>
                </c:pt>
                <c:pt idx="5110">
                  <c:v>27.048292696568645</c:v>
                </c:pt>
                <c:pt idx="5111">
                  <c:v>22.35812283375952</c:v>
                </c:pt>
                <c:pt idx="5112">
                  <c:v>8.2330369938866106</c:v>
                </c:pt>
                <c:pt idx="5113">
                  <c:v>16.319886844005921</c:v>
                </c:pt>
                <c:pt idx="5114">
                  <c:v>13.375425908014257</c:v>
                </c:pt>
                <c:pt idx="5115">
                  <c:v>15.503632318136383</c:v>
                </c:pt>
                <c:pt idx="5116">
                  <c:v>4.7608591170996153</c:v>
                </c:pt>
                <c:pt idx="5117">
                  <c:v>0.73917689229260741</c:v>
                </c:pt>
                <c:pt idx="5118">
                  <c:v>1.5538110030945367</c:v>
                </c:pt>
                <c:pt idx="5119">
                  <c:v>10.746735665131574</c:v>
                </c:pt>
                <c:pt idx="5120">
                  <c:v>24.146431817533319</c:v>
                </c:pt>
                <c:pt idx="5121">
                  <c:v>27.88393371535355</c:v>
                </c:pt>
                <c:pt idx="5122">
                  <c:v>27.094304030010523</c:v>
                </c:pt>
                <c:pt idx="5123">
                  <c:v>2.9592221932425469</c:v>
                </c:pt>
                <c:pt idx="5124">
                  <c:v>5.1897353473384111</c:v>
                </c:pt>
                <c:pt idx="5125">
                  <c:v>1.9808173953609094</c:v>
                </c:pt>
                <c:pt idx="5126">
                  <c:v>0.87816734286231402</c:v>
                </c:pt>
                <c:pt idx="5127">
                  <c:v>4.799374033228057</c:v>
                </c:pt>
                <c:pt idx="5128">
                  <c:v>19.63305629896875</c:v>
                </c:pt>
                <c:pt idx="5129">
                  <c:v>29.031309274066103</c:v>
                </c:pt>
                <c:pt idx="5130">
                  <c:v>8.4262903790872201</c:v>
                </c:pt>
                <c:pt idx="5131">
                  <c:v>15.609053032241977</c:v>
                </c:pt>
                <c:pt idx="5132">
                  <c:v>8.6045704089688719</c:v>
                </c:pt>
                <c:pt idx="5133">
                  <c:v>5.6286845283204929</c:v>
                </c:pt>
                <c:pt idx="5134">
                  <c:v>4.0450260839626564</c:v>
                </c:pt>
                <c:pt idx="5135">
                  <c:v>3.1582478313410629</c:v>
                </c:pt>
                <c:pt idx="5136">
                  <c:v>6.0406962862700802</c:v>
                </c:pt>
                <c:pt idx="5137">
                  <c:v>0</c:v>
                </c:pt>
                <c:pt idx="5138">
                  <c:v>0</c:v>
                </c:pt>
                <c:pt idx="5139">
                  <c:v>0</c:v>
                </c:pt>
                <c:pt idx="5140">
                  <c:v>17.35974211355682</c:v>
                </c:pt>
                <c:pt idx="5141">
                  <c:v>16.815164738206388</c:v>
                </c:pt>
                <c:pt idx="5142">
                  <c:v>16.302324746715446</c:v>
                </c:pt>
                <c:pt idx="5143">
                  <c:v>0</c:v>
                </c:pt>
                <c:pt idx="5144">
                  <c:v>0</c:v>
                </c:pt>
                <c:pt idx="5145">
                  <c:v>4.8058940386893649</c:v>
                </c:pt>
                <c:pt idx="5146">
                  <c:v>13.550140790376561</c:v>
                </c:pt>
                <c:pt idx="5147">
                  <c:v>12.705300802056666</c:v>
                </c:pt>
                <c:pt idx="5148">
                  <c:v>1.9332075384963301</c:v>
                </c:pt>
                <c:pt idx="5149">
                  <c:v>0</c:v>
                </c:pt>
                <c:pt idx="5150">
                  <c:v>21.2455530508016</c:v>
                </c:pt>
                <c:pt idx="5151">
                  <c:v>36.754487334185789</c:v>
                </c:pt>
                <c:pt idx="5152">
                  <c:v>53.990322135473782</c:v>
                </c:pt>
                <c:pt idx="5153">
                  <c:v>53.920314058798283</c:v>
                </c:pt>
                <c:pt idx="5154">
                  <c:v>14.583993630261354</c:v>
                </c:pt>
                <c:pt idx="5155">
                  <c:v>7.2878217073056994</c:v>
                </c:pt>
                <c:pt idx="5156">
                  <c:v>1.5912420843420283</c:v>
                </c:pt>
                <c:pt idx="5157">
                  <c:v>0</c:v>
                </c:pt>
                <c:pt idx="5158">
                  <c:v>0</c:v>
                </c:pt>
                <c:pt idx="5159">
                  <c:v>0</c:v>
                </c:pt>
                <c:pt idx="5160">
                  <c:v>0</c:v>
                </c:pt>
                <c:pt idx="5161">
                  <c:v>0</c:v>
                </c:pt>
                <c:pt idx="5162">
                  <c:v>0</c:v>
                </c:pt>
                <c:pt idx="5163">
                  <c:v>0</c:v>
                </c:pt>
                <c:pt idx="5164">
                  <c:v>0</c:v>
                </c:pt>
                <c:pt idx="5165">
                  <c:v>0</c:v>
                </c:pt>
                <c:pt idx="5166">
                  <c:v>8.0423803351501402</c:v>
                </c:pt>
                <c:pt idx="5167">
                  <c:v>0.19433342251604224</c:v>
                </c:pt>
                <c:pt idx="5168">
                  <c:v>0</c:v>
                </c:pt>
                <c:pt idx="5169">
                  <c:v>0.48980034979519849</c:v>
                </c:pt>
                <c:pt idx="5170">
                  <c:v>0</c:v>
                </c:pt>
                <c:pt idx="5171">
                  <c:v>0</c:v>
                </c:pt>
                <c:pt idx="5172">
                  <c:v>0</c:v>
                </c:pt>
                <c:pt idx="5173">
                  <c:v>0</c:v>
                </c:pt>
                <c:pt idx="5174">
                  <c:v>0</c:v>
                </c:pt>
                <c:pt idx="5175">
                  <c:v>0</c:v>
                </c:pt>
                <c:pt idx="5176">
                  <c:v>0</c:v>
                </c:pt>
                <c:pt idx="5177">
                  <c:v>0</c:v>
                </c:pt>
                <c:pt idx="5178">
                  <c:v>0</c:v>
                </c:pt>
                <c:pt idx="5179">
                  <c:v>0</c:v>
                </c:pt>
                <c:pt idx="5180">
                  <c:v>20.081711509298678</c:v>
                </c:pt>
                <c:pt idx="5181">
                  <c:v>12.97696384747794</c:v>
                </c:pt>
                <c:pt idx="5182">
                  <c:v>21.721614889944981</c:v>
                </c:pt>
                <c:pt idx="5183">
                  <c:v>12.679365970596075</c:v>
                </c:pt>
                <c:pt idx="5184">
                  <c:v>13.320309351760732</c:v>
                </c:pt>
                <c:pt idx="5185">
                  <c:v>11.616385357719571</c:v>
                </c:pt>
                <c:pt idx="5186">
                  <c:v>3.4158149066692869</c:v>
                </c:pt>
                <c:pt idx="5187">
                  <c:v>0</c:v>
                </c:pt>
                <c:pt idx="5188">
                  <c:v>4.7194546124594687</c:v>
                </c:pt>
                <c:pt idx="5189">
                  <c:v>3.8841602474512906</c:v>
                </c:pt>
                <c:pt idx="5190">
                  <c:v>8.0238344032017892</c:v>
                </c:pt>
                <c:pt idx="5191">
                  <c:v>2.2827564124336215</c:v>
                </c:pt>
                <c:pt idx="5192">
                  <c:v>0</c:v>
                </c:pt>
                <c:pt idx="5193">
                  <c:v>0</c:v>
                </c:pt>
                <c:pt idx="5194">
                  <c:v>0</c:v>
                </c:pt>
                <c:pt idx="5195">
                  <c:v>0</c:v>
                </c:pt>
                <c:pt idx="5196">
                  <c:v>0</c:v>
                </c:pt>
                <c:pt idx="5197">
                  <c:v>0</c:v>
                </c:pt>
                <c:pt idx="5198">
                  <c:v>0</c:v>
                </c:pt>
                <c:pt idx="5199">
                  <c:v>16.02392196037794</c:v>
                </c:pt>
                <c:pt idx="5200">
                  <c:v>28.829540352243352</c:v>
                </c:pt>
                <c:pt idx="5201">
                  <c:v>9.7374908405906595</c:v>
                </c:pt>
                <c:pt idx="5202">
                  <c:v>6.0723748896943492</c:v>
                </c:pt>
                <c:pt idx="5203">
                  <c:v>0</c:v>
                </c:pt>
                <c:pt idx="5204">
                  <c:v>5.0775407145398059</c:v>
                </c:pt>
                <c:pt idx="5205">
                  <c:v>19.208934113023638</c:v>
                </c:pt>
                <c:pt idx="5206">
                  <c:v>30.687040984349466</c:v>
                </c:pt>
                <c:pt idx="5207">
                  <c:v>3.7759631705126004</c:v>
                </c:pt>
                <c:pt idx="5208">
                  <c:v>0</c:v>
                </c:pt>
                <c:pt idx="5209">
                  <c:v>0</c:v>
                </c:pt>
                <c:pt idx="5210">
                  <c:v>5.4864313746499604</c:v>
                </c:pt>
                <c:pt idx="5211">
                  <c:v>10.235210218852481</c:v>
                </c:pt>
                <c:pt idx="5212">
                  <c:v>7.6336009548047015</c:v>
                </c:pt>
                <c:pt idx="5213">
                  <c:v>11.375060886568685</c:v>
                </c:pt>
                <c:pt idx="5214">
                  <c:v>21.331728771891665</c:v>
                </c:pt>
                <c:pt idx="5215">
                  <c:v>22.669180874735527</c:v>
                </c:pt>
                <c:pt idx="5216">
                  <c:v>1.0324896481041701</c:v>
                </c:pt>
                <c:pt idx="5217">
                  <c:v>31.442729933336036</c:v>
                </c:pt>
                <c:pt idx="5218">
                  <c:v>16.705603142891931</c:v>
                </c:pt>
                <c:pt idx="5219">
                  <c:v>0</c:v>
                </c:pt>
                <c:pt idx="5220">
                  <c:v>0</c:v>
                </c:pt>
                <c:pt idx="5221">
                  <c:v>0</c:v>
                </c:pt>
                <c:pt idx="5222">
                  <c:v>0</c:v>
                </c:pt>
                <c:pt idx="5223">
                  <c:v>0</c:v>
                </c:pt>
                <c:pt idx="5224">
                  <c:v>11.983350327866129</c:v>
                </c:pt>
                <c:pt idx="5225">
                  <c:v>33.535158989108112</c:v>
                </c:pt>
                <c:pt idx="5226">
                  <c:v>37.017822180570512</c:v>
                </c:pt>
                <c:pt idx="5227">
                  <c:v>16.992510018806726</c:v>
                </c:pt>
                <c:pt idx="5228">
                  <c:v>21.884521175275466</c:v>
                </c:pt>
                <c:pt idx="5229">
                  <c:v>0.57003456465092883</c:v>
                </c:pt>
                <c:pt idx="5230">
                  <c:v>0</c:v>
                </c:pt>
                <c:pt idx="5231">
                  <c:v>0</c:v>
                </c:pt>
                <c:pt idx="5232">
                  <c:v>5.3805196261913499</c:v>
                </c:pt>
                <c:pt idx="5233">
                  <c:v>10.017804606094606</c:v>
                </c:pt>
                <c:pt idx="5234">
                  <c:v>21.80896937437851</c:v>
                </c:pt>
                <c:pt idx="5235">
                  <c:v>23.262443799941217</c:v>
                </c:pt>
                <c:pt idx="5236">
                  <c:v>34.795617737190277</c:v>
                </c:pt>
                <c:pt idx="5237">
                  <c:v>17.783842939985757</c:v>
                </c:pt>
                <c:pt idx="5238">
                  <c:v>0</c:v>
                </c:pt>
                <c:pt idx="5239">
                  <c:v>24.861983082881515</c:v>
                </c:pt>
                <c:pt idx="5240">
                  <c:v>56.549801616752077</c:v>
                </c:pt>
                <c:pt idx="5241">
                  <c:v>78.932754136765823</c:v>
                </c:pt>
                <c:pt idx="5242">
                  <c:v>96.549736312617256</c:v>
                </c:pt>
                <c:pt idx="5243">
                  <c:v>48.356685864703387</c:v>
                </c:pt>
                <c:pt idx="5244">
                  <c:v>53.10808286414418</c:v>
                </c:pt>
                <c:pt idx="5245">
                  <c:v>69.149880081008547</c:v>
                </c:pt>
                <c:pt idx="5246">
                  <c:v>138.59483281530675</c:v>
                </c:pt>
                <c:pt idx="5247">
                  <c:v>119.2326909252681</c:v>
                </c:pt>
                <c:pt idx="5248">
                  <c:v>36.884201822643966</c:v>
                </c:pt>
                <c:pt idx="5249">
                  <c:v>40.896909398603782</c:v>
                </c:pt>
                <c:pt idx="5250">
                  <c:v>155.29154264863814</c:v>
                </c:pt>
                <c:pt idx="5251">
                  <c:v>131.46127724920032</c:v>
                </c:pt>
                <c:pt idx="5252">
                  <c:v>73.30127830925413</c:v>
                </c:pt>
                <c:pt idx="5253">
                  <c:v>34.962668697709169</c:v>
                </c:pt>
                <c:pt idx="5254">
                  <c:v>42.188559272776629</c:v>
                </c:pt>
                <c:pt idx="5255">
                  <c:v>63.485949365629146</c:v>
                </c:pt>
                <c:pt idx="5256">
                  <c:v>37.151241755867382</c:v>
                </c:pt>
                <c:pt idx="5257">
                  <c:v>45.851080570126669</c:v>
                </c:pt>
                <c:pt idx="5258">
                  <c:v>78.47491684496616</c:v>
                </c:pt>
                <c:pt idx="5259">
                  <c:v>12.93381002910213</c:v>
                </c:pt>
                <c:pt idx="5260">
                  <c:v>63.422440029631034</c:v>
                </c:pt>
                <c:pt idx="5261">
                  <c:v>71.327741845243352</c:v>
                </c:pt>
                <c:pt idx="5262">
                  <c:v>91.631679950220658</c:v>
                </c:pt>
                <c:pt idx="5263">
                  <c:v>143.48704281223013</c:v>
                </c:pt>
                <c:pt idx="5264">
                  <c:v>116.82201984320542</c:v>
                </c:pt>
                <c:pt idx="5265">
                  <c:v>81.869983117753719</c:v>
                </c:pt>
                <c:pt idx="5266">
                  <c:v>95.12406948022732</c:v>
                </c:pt>
                <c:pt idx="5267">
                  <c:v>105.23381481593481</c:v>
                </c:pt>
                <c:pt idx="5268">
                  <c:v>105.10650000427843</c:v>
                </c:pt>
                <c:pt idx="5269">
                  <c:v>101.096714173113</c:v>
                </c:pt>
                <c:pt idx="5270">
                  <c:v>100.8161201944007</c:v>
                </c:pt>
                <c:pt idx="5271">
                  <c:v>114.77581761030655</c:v>
                </c:pt>
                <c:pt idx="5272">
                  <c:v>105.67477164925569</c:v>
                </c:pt>
                <c:pt idx="5273">
                  <c:v>134.35864807649466</c:v>
                </c:pt>
                <c:pt idx="5274">
                  <c:v>100.0131290594457</c:v>
                </c:pt>
                <c:pt idx="5275">
                  <c:v>125.04690936605695</c:v>
                </c:pt>
                <c:pt idx="5276">
                  <c:v>135.76352829133089</c:v>
                </c:pt>
                <c:pt idx="5277">
                  <c:v>0</c:v>
                </c:pt>
                <c:pt idx="5278">
                  <c:v>97.216550803275794</c:v>
                </c:pt>
                <c:pt idx="5279">
                  <c:v>115.73257903746649</c:v>
                </c:pt>
                <c:pt idx="5280">
                  <c:v>156.02398279452126</c:v>
                </c:pt>
                <c:pt idx="5281">
                  <c:v>181.26313571341367</c:v>
                </c:pt>
                <c:pt idx="5282">
                  <c:v>159.39757087972677</c:v>
                </c:pt>
                <c:pt idx="5283">
                  <c:v>207.93133488982676</c:v>
                </c:pt>
                <c:pt idx="5284">
                  <c:v>202.62657986102818</c:v>
                </c:pt>
                <c:pt idx="5285">
                  <c:v>206.27944352812139</c:v>
                </c:pt>
                <c:pt idx="5286">
                  <c:v>223.59265222310526</c:v>
                </c:pt>
                <c:pt idx="5287">
                  <c:v>197.6609269916103</c:v>
                </c:pt>
                <c:pt idx="5288">
                  <c:v>236.6843655428614</c:v>
                </c:pt>
                <c:pt idx="5289">
                  <c:v>241.38292686363104</c:v>
                </c:pt>
                <c:pt idx="5290">
                  <c:v>295.69330082560776</c:v>
                </c:pt>
                <c:pt idx="5291">
                  <c:v>184.90927038527565</c:v>
                </c:pt>
                <c:pt idx="5292">
                  <c:v>105.9659365342758</c:v>
                </c:pt>
                <c:pt idx="5293">
                  <c:v>88.881202082449065</c:v>
                </c:pt>
                <c:pt idx="5294">
                  <c:v>154.42746328575424</c:v>
                </c:pt>
                <c:pt idx="5295">
                  <c:v>75.673341084703154</c:v>
                </c:pt>
                <c:pt idx="5296">
                  <c:v>27.841445349870028</c:v>
                </c:pt>
                <c:pt idx="5297">
                  <c:v>75.936718950419248</c:v>
                </c:pt>
                <c:pt idx="5298">
                  <c:v>4.9964239210449932</c:v>
                </c:pt>
                <c:pt idx="5299">
                  <c:v>61.038861553675979</c:v>
                </c:pt>
                <c:pt idx="5300">
                  <c:v>25.024486413350715</c:v>
                </c:pt>
                <c:pt idx="5301">
                  <c:v>40.191925095892067</c:v>
                </c:pt>
                <c:pt idx="5302">
                  <c:v>40.185613037792407</c:v>
                </c:pt>
                <c:pt idx="5303">
                  <c:v>2.4037862237369723</c:v>
                </c:pt>
                <c:pt idx="5304">
                  <c:v>74.465808694634305</c:v>
                </c:pt>
                <c:pt idx="5305">
                  <c:v>36.927018498171833</c:v>
                </c:pt>
                <c:pt idx="5306">
                  <c:v>73.062088947836202</c:v>
                </c:pt>
                <c:pt idx="5307">
                  <c:v>20.438155909216789</c:v>
                </c:pt>
                <c:pt idx="5308">
                  <c:v>50.091841229583672</c:v>
                </c:pt>
                <c:pt idx="5309">
                  <c:v>0</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0</c:v>
                </c:pt>
                <c:pt idx="5326">
                  <c:v>0</c:v>
                </c:pt>
                <c:pt idx="5327">
                  <c:v>0</c:v>
                </c:pt>
                <c:pt idx="5328">
                  <c:v>5.0421759562655488</c:v>
                </c:pt>
                <c:pt idx="5329">
                  <c:v>5.2550329887031229</c:v>
                </c:pt>
                <c:pt idx="5330">
                  <c:v>17.452842012070995</c:v>
                </c:pt>
                <c:pt idx="5331">
                  <c:v>24.926119125419916</c:v>
                </c:pt>
                <c:pt idx="5332">
                  <c:v>19.527002228078693</c:v>
                </c:pt>
                <c:pt idx="5333">
                  <c:v>0</c:v>
                </c:pt>
                <c:pt idx="5334">
                  <c:v>0</c:v>
                </c:pt>
                <c:pt idx="5335">
                  <c:v>0</c:v>
                </c:pt>
                <c:pt idx="5336">
                  <c:v>0</c:v>
                </c:pt>
                <c:pt idx="5337">
                  <c:v>3.3520015040088311</c:v>
                </c:pt>
                <c:pt idx="5338">
                  <c:v>13.323971716124426</c:v>
                </c:pt>
                <c:pt idx="5339">
                  <c:v>18.898740638436422</c:v>
                </c:pt>
                <c:pt idx="5340">
                  <c:v>22.924491905034245</c:v>
                </c:pt>
                <c:pt idx="5341">
                  <c:v>14.965006568023572</c:v>
                </c:pt>
                <c:pt idx="5342">
                  <c:v>13.675961651177357</c:v>
                </c:pt>
                <c:pt idx="5343">
                  <c:v>10.6068031379606</c:v>
                </c:pt>
                <c:pt idx="5344">
                  <c:v>8.1979133707629064</c:v>
                </c:pt>
                <c:pt idx="5345">
                  <c:v>6.4696694700498316</c:v>
                </c:pt>
                <c:pt idx="5346">
                  <c:v>14.027219561634453</c:v>
                </c:pt>
                <c:pt idx="5347">
                  <c:v>14.012858995220709</c:v>
                </c:pt>
                <c:pt idx="5348">
                  <c:v>7.2507908969913686</c:v>
                </c:pt>
                <c:pt idx="5349">
                  <c:v>9.7242839078053507</c:v>
                </c:pt>
                <c:pt idx="5350">
                  <c:v>28.684828359515979</c:v>
                </c:pt>
                <c:pt idx="5351">
                  <c:v>47.416086199465589</c:v>
                </c:pt>
                <c:pt idx="5352">
                  <c:v>48.320926137946849</c:v>
                </c:pt>
                <c:pt idx="5353">
                  <c:v>45.762829570726026</c:v>
                </c:pt>
                <c:pt idx="5354">
                  <c:v>2.0998756544718935</c:v>
                </c:pt>
                <c:pt idx="5355">
                  <c:v>36.472045897132617</c:v>
                </c:pt>
                <c:pt idx="5356">
                  <c:v>32.998565474138879</c:v>
                </c:pt>
                <c:pt idx="5357">
                  <c:v>26.155882789943519</c:v>
                </c:pt>
                <c:pt idx="5358">
                  <c:v>41.827528417350265</c:v>
                </c:pt>
                <c:pt idx="5359">
                  <c:v>75.403999733861866</c:v>
                </c:pt>
                <c:pt idx="5360">
                  <c:v>34.259777569614563</c:v>
                </c:pt>
                <c:pt idx="5361">
                  <c:v>10.304754182391918</c:v>
                </c:pt>
                <c:pt idx="5362">
                  <c:v>47.321258910312082</c:v>
                </c:pt>
                <c:pt idx="5363">
                  <c:v>93.848970961873619</c:v>
                </c:pt>
                <c:pt idx="5364">
                  <c:v>105.09127605811864</c:v>
                </c:pt>
                <c:pt idx="5365">
                  <c:v>103.13359311938184</c:v>
                </c:pt>
                <c:pt idx="5366">
                  <c:v>108.10897887966728</c:v>
                </c:pt>
                <c:pt idx="5367">
                  <c:v>0</c:v>
                </c:pt>
                <c:pt idx="5368">
                  <c:v>140.51886937485051</c:v>
                </c:pt>
                <c:pt idx="5369">
                  <c:v>70.289028155632863</c:v>
                </c:pt>
                <c:pt idx="5370">
                  <c:v>117.14469439303289</c:v>
                </c:pt>
                <c:pt idx="5371">
                  <c:v>105.26272586292735</c:v>
                </c:pt>
                <c:pt idx="5372">
                  <c:v>127.82809818798799</c:v>
                </c:pt>
                <c:pt idx="5373">
                  <c:v>72.775435535224602</c:v>
                </c:pt>
                <c:pt idx="5374">
                  <c:v>84.04937812561964</c:v>
                </c:pt>
                <c:pt idx="5375">
                  <c:v>23.223881645211009</c:v>
                </c:pt>
                <c:pt idx="5376">
                  <c:v>52.92896638508158</c:v>
                </c:pt>
                <c:pt idx="5377">
                  <c:v>114.44977534011497</c:v>
                </c:pt>
                <c:pt idx="5378">
                  <c:v>111.33501056609651</c:v>
                </c:pt>
                <c:pt idx="5379">
                  <c:v>69.539331856303136</c:v>
                </c:pt>
                <c:pt idx="5380">
                  <c:v>137.25220403734315</c:v>
                </c:pt>
                <c:pt idx="5381">
                  <c:v>111.02754394308616</c:v>
                </c:pt>
                <c:pt idx="5382">
                  <c:v>237.17023419723324</c:v>
                </c:pt>
                <c:pt idx="5383">
                  <c:v>197.66768401413714</c:v>
                </c:pt>
                <c:pt idx="5384">
                  <c:v>221.32074022015851</c:v>
                </c:pt>
                <c:pt idx="5385">
                  <c:v>185.63730467326582</c:v>
                </c:pt>
                <c:pt idx="5386">
                  <c:v>176.31456370814021</c:v>
                </c:pt>
                <c:pt idx="5387">
                  <c:v>112.16553868364477</c:v>
                </c:pt>
                <c:pt idx="5388">
                  <c:v>169.31509850627793</c:v>
                </c:pt>
                <c:pt idx="5389">
                  <c:v>67.384443781123395</c:v>
                </c:pt>
                <c:pt idx="5390">
                  <c:v>40.075814985026419</c:v>
                </c:pt>
                <c:pt idx="5391">
                  <c:v>178.5661836469589</c:v>
                </c:pt>
                <c:pt idx="5392">
                  <c:v>149.98550879982082</c:v>
                </c:pt>
                <c:pt idx="5393">
                  <c:v>61.623290585632432</c:v>
                </c:pt>
                <c:pt idx="5394">
                  <c:v>96.436399629972783</c:v>
                </c:pt>
                <c:pt idx="5395">
                  <c:v>6.9586151635568232</c:v>
                </c:pt>
                <c:pt idx="5396">
                  <c:v>13.526384777060318</c:v>
                </c:pt>
                <c:pt idx="5397">
                  <c:v>94.190505567494768</c:v>
                </c:pt>
                <c:pt idx="5398">
                  <c:v>80.012231833676793</c:v>
                </c:pt>
                <c:pt idx="5399">
                  <c:v>36.634201781699645</c:v>
                </c:pt>
                <c:pt idx="5400">
                  <c:v>0.9089626962369497</c:v>
                </c:pt>
                <c:pt idx="5401">
                  <c:v>0</c:v>
                </c:pt>
                <c:pt idx="5402">
                  <c:v>0</c:v>
                </c:pt>
                <c:pt idx="5403">
                  <c:v>7.2820163888810967</c:v>
                </c:pt>
                <c:pt idx="5404">
                  <c:v>15.028385570705538</c:v>
                </c:pt>
                <c:pt idx="5405">
                  <c:v>0</c:v>
                </c:pt>
                <c:pt idx="5406">
                  <c:v>0</c:v>
                </c:pt>
                <c:pt idx="5407">
                  <c:v>0</c:v>
                </c:pt>
                <c:pt idx="5408">
                  <c:v>0</c:v>
                </c:pt>
                <c:pt idx="5409">
                  <c:v>0</c:v>
                </c:pt>
                <c:pt idx="5410">
                  <c:v>0</c:v>
                </c:pt>
                <c:pt idx="5411">
                  <c:v>0</c:v>
                </c:pt>
                <c:pt idx="5412">
                  <c:v>5.2188904831559846</c:v>
                </c:pt>
                <c:pt idx="5413">
                  <c:v>0</c:v>
                </c:pt>
                <c:pt idx="5414">
                  <c:v>0</c:v>
                </c:pt>
                <c:pt idx="5415">
                  <c:v>27.109488435492036</c:v>
                </c:pt>
                <c:pt idx="5416">
                  <c:v>0</c:v>
                </c:pt>
                <c:pt idx="5417">
                  <c:v>0</c:v>
                </c:pt>
                <c:pt idx="5418">
                  <c:v>0</c:v>
                </c:pt>
                <c:pt idx="5419">
                  <c:v>0</c:v>
                </c:pt>
                <c:pt idx="5420">
                  <c:v>44.638101902796016</c:v>
                </c:pt>
                <c:pt idx="5421">
                  <c:v>87.314942651950162</c:v>
                </c:pt>
                <c:pt idx="5422">
                  <c:v>74.999456686161551</c:v>
                </c:pt>
                <c:pt idx="5423">
                  <c:v>160.48726488545529</c:v>
                </c:pt>
                <c:pt idx="5424">
                  <c:v>182.16373619455629</c:v>
                </c:pt>
                <c:pt idx="5425">
                  <c:v>169.30536745483923</c:v>
                </c:pt>
                <c:pt idx="5426">
                  <c:v>122.96146408691999</c:v>
                </c:pt>
                <c:pt idx="5427">
                  <c:v>149.82758309893552</c:v>
                </c:pt>
                <c:pt idx="5428">
                  <c:v>166.93861579359032</c:v>
                </c:pt>
                <c:pt idx="5429">
                  <c:v>179.2278226175705</c:v>
                </c:pt>
                <c:pt idx="5430">
                  <c:v>152.78909380853548</c:v>
                </c:pt>
                <c:pt idx="5431">
                  <c:v>80.001261695074277</c:v>
                </c:pt>
                <c:pt idx="5432">
                  <c:v>44.806385947104857</c:v>
                </c:pt>
                <c:pt idx="5433">
                  <c:v>205.09736687734375</c:v>
                </c:pt>
                <c:pt idx="5434">
                  <c:v>131.08356267547521</c:v>
                </c:pt>
                <c:pt idx="5435">
                  <c:v>156.0431952856265</c:v>
                </c:pt>
                <c:pt idx="5436">
                  <c:v>170.22338172285617</c:v>
                </c:pt>
                <c:pt idx="5437">
                  <c:v>206.28735801400748</c:v>
                </c:pt>
                <c:pt idx="5438">
                  <c:v>92.559418443022963</c:v>
                </c:pt>
                <c:pt idx="5439">
                  <c:v>38.254248158264261</c:v>
                </c:pt>
                <c:pt idx="5440">
                  <c:v>44.929640767099002</c:v>
                </c:pt>
                <c:pt idx="5441">
                  <c:v>136.0061156776498</c:v>
                </c:pt>
                <c:pt idx="5442">
                  <c:v>50.940669191543655</c:v>
                </c:pt>
                <c:pt idx="5443">
                  <c:v>115.54794055594419</c:v>
                </c:pt>
                <c:pt idx="5444">
                  <c:v>129.9932714540511</c:v>
                </c:pt>
                <c:pt idx="5445">
                  <c:v>88.097422637875923</c:v>
                </c:pt>
                <c:pt idx="5446">
                  <c:v>98.424260932866986</c:v>
                </c:pt>
                <c:pt idx="5447">
                  <c:v>74.065455665701847</c:v>
                </c:pt>
                <c:pt idx="5448">
                  <c:v>149.18906997403741</c:v>
                </c:pt>
                <c:pt idx="5449">
                  <c:v>128.48011730843939</c:v>
                </c:pt>
                <c:pt idx="5450">
                  <c:v>147.37519090721821</c:v>
                </c:pt>
                <c:pt idx="5451">
                  <c:v>149.11194803988172</c:v>
                </c:pt>
                <c:pt idx="5452">
                  <c:v>167.20598628280692</c:v>
                </c:pt>
                <c:pt idx="5453">
                  <c:v>182.59479395765987</c:v>
                </c:pt>
                <c:pt idx="5454">
                  <c:v>202.49455474642417</c:v>
                </c:pt>
                <c:pt idx="5455">
                  <c:v>203.04394784030148</c:v>
                </c:pt>
                <c:pt idx="5456">
                  <c:v>231.03847108552813</c:v>
                </c:pt>
                <c:pt idx="5457">
                  <c:v>218.26302546426575</c:v>
                </c:pt>
                <c:pt idx="5458">
                  <c:v>206.65695918882511</c:v>
                </c:pt>
                <c:pt idx="5459">
                  <c:v>232.04112892722384</c:v>
                </c:pt>
                <c:pt idx="5460">
                  <c:v>229.71923458952887</c:v>
                </c:pt>
                <c:pt idx="5461">
                  <c:v>206.89645376256175</c:v>
                </c:pt>
                <c:pt idx="5462">
                  <c:v>196.84658042979029</c:v>
                </c:pt>
                <c:pt idx="5463">
                  <c:v>229.35302836975143</c:v>
                </c:pt>
                <c:pt idx="5464">
                  <c:v>151.51910507652687</c:v>
                </c:pt>
                <c:pt idx="5465">
                  <c:v>190.216621303328</c:v>
                </c:pt>
                <c:pt idx="5466">
                  <c:v>103.33323394915203</c:v>
                </c:pt>
                <c:pt idx="5467">
                  <c:v>132.59722483393514</c:v>
                </c:pt>
                <c:pt idx="5468">
                  <c:v>55.309892657986637</c:v>
                </c:pt>
                <c:pt idx="5469">
                  <c:v>23.589793701006357</c:v>
                </c:pt>
                <c:pt idx="5470">
                  <c:v>36.513864848550888</c:v>
                </c:pt>
                <c:pt idx="5471">
                  <c:v>75.222712189001015</c:v>
                </c:pt>
                <c:pt idx="5472">
                  <c:v>51.209351957658725</c:v>
                </c:pt>
                <c:pt idx="5473">
                  <c:v>93.827780644957016</c:v>
                </c:pt>
                <c:pt idx="5474">
                  <c:v>39.102421806246788</c:v>
                </c:pt>
                <c:pt idx="5475">
                  <c:v>0</c:v>
                </c:pt>
                <c:pt idx="5476">
                  <c:v>15.835079858239155</c:v>
                </c:pt>
                <c:pt idx="5477">
                  <c:v>0</c:v>
                </c:pt>
                <c:pt idx="5478">
                  <c:v>22.401192307613954</c:v>
                </c:pt>
                <c:pt idx="5479">
                  <c:v>0</c:v>
                </c:pt>
                <c:pt idx="5480">
                  <c:v>11.089273317157101</c:v>
                </c:pt>
                <c:pt idx="5481">
                  <c:v>0</c:v>
                </c:pt>
                <c:pt idx="5482">
                  <c:v>7.694122310674139</c:v>
                </c:pt>
                <c:pt idx="5483">
                  <c:v>141.3911587245999</c:v>
                </c:pt>
                <c:pt idx="5484">
                  <c:v>24.954913057568895</c:v>
                </c:pt>
                <c:pt idx="5485">
                  <c:v>0</c:v>
                </c:pt>
                <c:pt idx="5486">
                  <c:v>0</c:v>
                </c:pt>
                <c:pt idx="5487">
                  <c:v>0</c:v>
                </c:pt>
                <c:pt idx="5488">
                  <c:v>0</c:v>
                </c:pt>
                <c:pt idx="5489">
                  <c:v>0</c:v>
                </c:pt>
                <c:pt idx="5490">
                  <c:v>23.09559359289441</c:v>
                </c:pt>
                <c:pt idx="5491">
                  <c:v>22.044439117929237</c:v>
                </c:pt>
                <c:pt idx="5492">
                  <c:v>8.8852161094066773</c:v>
                </c:pt>
                <c:pt idx="5493">
                  <c:v>77.87837647220617</c:v>
                </c:pt>
                <c:pt idx="5494">
                  <c:v>164.45986625913014</c:v>
                </c:pt>
                <c:pt idx="5495">
                  <c:v>161.71236168918682</c:v>
                </c:pt>
                <c:pt idx="5496">
                  <c:v>165.6316711796249</c:v>
                </c:pt>
                <c:pt idx="5497">
                  <c:v>128.12840184641658</c:v>
                </c:pt>
                <c:pt idx="5498">
                  <c:v>36.769005466771063</c:v>
                </c:pt>
                <c:pt idx="5499">
                  <c:v>6.9536707850535535</c:v>
                </c:pt>
                <c:pt idx="5500">
                  <c:v>0</c:v>
                </c:pt>
                <c:pt idx="5501">
                  <c:v>115.98749481739982</c:v>
                </c:pt>
                <c:pt idx="5502">
                  <c:v>105.08754725704773</c:v>
                </c:pt>
                <c:pt idx="5503">
                  <c:v>53.014921214434281</c:v>
                </c:pt>
                <c:pt idx="5504">
                  <c:v>53.569524255851036</c:v>
                </c:pt>
                <c:pt idx="5505">
                  <c:v>62.012598823987162</c:v>
                </c:pt>
                <c:pt idx="5506">
                  <c:v>72.37901440572179</c:v>
                </c:pt>
                <c:pt idx="5507">
                  <c:v>48.873846918408312</c:v>
                </c:pt>
                <c:pt idx="5508">
                  <c:v>74.036845915115535</c:v>
                </c:pt>
                <c:pt idx="5509">
                  <c:v>24.246274721710389</c:v>
                </c:pt>
                <c:pt idx="5510">
                  <c:v>30.956261502033545</c:v>
                </c:pt>
                <c:pt idx="5511">
                  <c:v>6.3752511584220741</c:v>
                </c:pt>
                <c:pt idx="5512">
                  <c:v>25.591196349544816</c:v>
                </c:pt>
                <c:pt idx="5513">
                  <c:v>1.7464296652992086</c:v>
                </c:pt>
                <c:pt idx="5514">
                  <c:v>0</c:v>
                </c:pt>
                <c:pt idx="5515">
                  <c:v>0</c:v>
                </c:pt>
                <c:pt idx="5516">
                  <c:v>0</c:v>
                </c:pt>
                <c:pt idx="5517">
                  <c:v>0</c:v>
                </c:pt>
                <c:pt idx="5518">
                  <c:v>0</c:v>
                </c:pt>
                <c:pt idx="5519">
                  <c:v>0</c:v>
                </c:pt>
                <c:pt idx="5520">
                  <c:v>0</c:v>
                </c:pt>
                <c:pt idx="5521">
                  <c:v>0</c:v>
                </c:pt>
                <c:pt idx="5522">
                  <c:v>79.940092699753762</c:v>
                </c:pt>
                <c:pt idx="5523">
                  <c:v>27.056824189424624</c:v>
                </c:pt>
                <c:pt idx="5524">
                  <c:v>73.995838004490253</c:v>
                </c:pt>
                <c:pt idx="5525">
                  <c:v>82.728563360633231</c:v>
                </c:pt>
                <c:pt idx="5526">
                  <c:v>90.834719001293749</c:v>
                </c:pt>
                <c:pt idx="5527">
                  <c:v>65.812297890399236</c:v>
                </c:pt>
                <c:pt idx="5528">
                  <c:v>118.7779007493824</c:v>
                </c:pt>
                <c:pt idx="5529">
                  <c:v>115.44228819948245</c:v>
                </c:pt>
                <c:pt idx="5530">
                  <c:v>118.88383636887099</c:v>
                </c:pt>
                <c:pt idx="5531">
                  <c:v>124.74593543908603</c:v>
                </c:pt>
                <c:pt idx="5532">
                  <c:v>108.36788719409088</c:v>
                </c:pt>
                <c:pt idx="5533">
                  <c:v>124.06633903438835</c:v>
                </c:pt>
                <c:pt idx="5534">
                  <c:v>103.65147096116297</c:v>
                </c:pt>
                <c:pt idx="5535">
                  <c:v>131.28847134602736</c:v>
                </c:pt>
                <c:pt idx="5536">
                  <c:v>143.2110454225562</c:v>
                </c:pt>
                <c:pt idx="5537">
                  <c:v>134.09350564413958</c:v>
                </c:pt>
                <c:pt idx="5538">
                  <c:v>128.25577623318253</c:v>
                </c:pt>
                <c:pt idx="5539">
                  <c:v>170.38042396890057</c:v>
                </c:pt>
                <c:pt idx="5540">
                  <c:v>105.72300208366308</c:v>
                </c:pt>
                <c:pt idx="5541">
                  <c:v>149.23694334206971</c:v>
                </c:pt>
                <c:pt idx="5542">
                  <c:v>140.59851827451709</c:v>
                </c:pt>
                <c:pt idx="5543">
                  <c:v>137.44769661495866</c:v>
                </c:pt>
                <c:pt idx="5544">
                  <c:v>147.00340707454555</c:v>
                </c:pt>
                <c:pt idx="5545">
                  <c:v>147.67034890502336</c:v>
                </c:pt>
                <c:pt idx="5546">
                  <c:v>145.20817394514336</c:v>
                </c:pt>
                <c:pt idx="5547">
                  <c:v>161.92620571994217</c:v>
                </c:pt>
                <c:pt idx="5548">
                  <c:v>132.56664938746854</c:v>
                </c:pt>
                <c:pt idx="5549">
                  <c:v>143.87358409857382</c:v>
                </c:pt>
                <c:pt idx="5550">
                  <c:v>151.28959482745483</c:v>
                </c:pt>
                <c:pt idx="5551">
                  <c:v>100.83528969586013</c:v>
                </c:pt>
                <c:pt idx="5552">
                  <c:v>166.63939631832369</c:v>
                </c:pt>
                <c:pt idx="5553">
                  <c:v>144.71399151615657</c:v>
                </c:pt>
                <c:pt idx="5554">
                  <c:v>17.046939138463607</c:v>
                </c:pt>
                <c:pt idx="5555">
                  <c:v>155.33481649337688</c:v>
                </c:pt>
                <c:pt idx="5556">
                  <c:v>65.566747024541314</c:v>
                </c:pt>
                <c:pt idx="5557">
                  <c:v>181.58405571224682</c:v>
                </c:pt>
                <c:pt idx="5558">
                  <c:v>161.55179090152549</c:v>
                </c:pt>
                <c:pt idx="5559">
                  <c:v>144.1905367806865</c:v>
                </c:pt>
                <c:pt idx="5560">
                  <c:v>142.81423905440235</c:v>
                </c:pt>
                <c:pt idx="5561">
                  <c:v>154.15385099580334</c:v>
                </c:pt>
                <c:pt idx="5562">
                  <c:v>171.52069596818728</c:v>
                </c:pt>
                <c:pt idx="5563">
                  <c:v>108.51818986805354</c:v>
                </c:pt>
                <c:pt idx="5564">
                  <c:v>127.12567300152278</c:v>
                </c:pt>
                <c:pt idx="5565">
                  <c:v>164.93360053925571</c:v>
                </c:pt>
                <c:pt idx="5566">
                  <c:v>121.70531567898915</c:v>
                </c:pt>
                <c:pt idx="5567">
                  <c:v>174.27713497040816</c:v>
                </c:pt>
                <c:pt idx="5568">
                  <c:v>126.28480155335305</c:v>
                </c:pt>
                <c:pt idx="5569">
                  <c:v>139.90716166070698</c:v>
                </c:pt>
                <c:pt idx="5570">
                  <c:v>156.78116866012994</c:v>
                </c:pt>
                <c:pt idx="5571">
                  <c:v>51.923509548936579</c:v>
                </c:pt>
                <c:pt idx="5572">
                  <c:v>14.079496102821768</c:v>
                </c:pt>
                <c:pt idx="5573">
                  <c:v>42.859562032859913</c:v>
                </c:pt>
                <c:pt idx="5574">
                  <c:v>110.83624878641638</c:v>
                </c:pt>
                <c:pt idx="5575">
                  <c:v>94.347054375422658</c:v>
                </c:pt>
                <c:pt idx="5576">
                  <c:v>180.59727717014934</c:v>
                </c:pt>
                <c:pt idx="5577">
                  <c:v>179.47075908754428</c:v>
                </c:pt>
                <c:pt idx="5578">
                  <c:v>179.85181546362267</c:v>
                </c:pt>
                <c:pt idx="5579">
                  <c:v>136.78981978355677</c:v>
                </c:pt>
                <c:pt idx="5580">
                  <c:v>151.97439492132349</c:v>
                </c:pt>
                <c:pt idx="5581">
                  <c:v>144.57582766832556</c:v>
                </c:pt>
                <c:pt idx="5582">
                  <c:v>75.683941092487117</c:v>
                </c:pt>
                <c:pt idx="5583">
                  <c:v>83.356082863105541</c:v>
                </c:pt>
                <c:pt idx="5584">
                  <c:v>0</c:v>
                </c:pt>
                <c:pt idx="5585">
                  <c:v>0</c:v>
                </c:pt>
                <c:pt idx="5586">
                  <c:v>0</c:v>
                </c:pt>
                <c:pt idx="5587">
                  <c:v>37.250495699139428</c:v>
                </c:pt>
                <c:pt idx="5588">
                  <c:v>68.90574649103803</c:v>
                </c:pt>
                <c:pt idx="5589">
                  <c:v>125.64630092416135</c:v>
                </c:pt>
                <c:pt idx="5590">
                  <c:v>170.50705181119289</c:v>
                </c:pt>
                <c:pt idx="5591">
                  <c:v>149.33922234307545</c:v>
                </c:pt>
                <c:pt idx="5592">
                  <c:v>167.97753701299223</c:v>
                </c:pt>
                <c:pt idx="5593">
                  <c:v>143.98886921993443</c:v>
                </c:pt>
                <c:pt idx="5594">
                  <c:v>183.10135964202402</c:v>
                </c:pt>
                <c:pt idx="5595">
                  <c:v>146.98626140492246</c:v>
                </c:pt>
                <c:pt idx="5596">
                  <c:v>0</c:v>
                </c:pt>
                <c:pt idx="5597">
                  <c:v>0</c:v>
                </c:pt>
                <c:pt idx="5598">
                  <c:v>0</c:v>
                </c:pt>
                <c:pt idx="5599">
                  <c:v>45.909119489073504</c:v>
                </c:pt>
                <c:pt idx="5600">
                  <c:v>62.864398247993847</c:v>
                </c:pt>
                <c:pt idx="5601">
                  <c:v>66.359397595617111</c:v>
                </c:pt>
                <c:pt idx="5602">
                  <c:v>90.067868228416586</c:v>
                </c:pt>
                <c:pt idx="5603">
                  <c:v>120.08661698682403</c:v>
                </c:pt>
                <c:pt idx="5604">
                  <c:v>125.78318084151235</c:v>
                </c:pt>
                <c:pt idx="5605">
                  <c:v>140.81101926152027</c:v>
                </c:pt>
                <c:pt idx="5606">
                  <c:v>131.9948502610533</c:v>
                </c:pt>
                <c:pt idx="5607">
                  <c:v>140.81032881062566</c:v>
                </c:pt>
                <c:pt idx="5608">
                  <c:v>159.92336266467157</c:v>
                </c:pt>
                <c:pt idx="5609">
                  <c:v>184.23188072001614</c:v>
                </c:pt>
                <c:pt idx="5610">
                  <c:v>203.20058613964358</c:v>
                </c:pt>
                <c:pt idx="5611">
                  <c:v>227.98266445522609</c:v>
                </c:pt>
                <c:pt idx="5612">
                  <c:v>239.55295251315457</c:v>
                </c:pt>
                <c:pt idx="5613">
                  <c:v>251.98943754927751</c:v>
                </c:pt>
                <c:pt idx="5614">
                  <c:v>248.75460822002822</c:v>
                </c:pt>
                <c:pt idx="5615">
                  <c:v>275.70193395085965</c:v>
                </c:pt>
                <c:pt idx="5616">
                  <c:v>297.63932144475461</c:v>
                </c:pt>
                <c:pt idx="5617">
                  <c:v>264.3753637454077</c:v>
                </c:pt>
                <c:pt idx="5618">
                  <c:v>313.88826789614308</c:v>
                </c:pt>
                <c:pt idx="5619">
                  <c:v>350.38177964222461</c:v>
                </c:pt>
                <c:pt idx="5620">
                  <c:v>273.26895176031053</c:v>
                </c:pt>
                <c:pt idx="5621">
                  <c:v>352.95961034842287</c:v>
                </c:pt>
                <c:pt idx="5622">
                  <c:v>258.28695836425163</c:v>
                </c:pt>
                <c:pt idx="5623">
                  <c:v>289.43352847142592</c:v>
                </c:pt>
                <c:pt idx="5624">
                  <c:v>209.54052725418327</c:v>
                </c:pt>
                <c:pt idx="5625">
                  <c:v>188.654514356943</c:v>
                </c:pt>
                <c:pt idx="5626">
                  <c:v>137.0126239561626</c:v>
                </c:pt>
                <c:pt idx="5627">
                  <c:v>160.75041434376902</c:v>
                </c:pt>
                <c:pt idx="5628">
                  <c:v>160.64507967633241</c:v>
                </c:pt>
                <c:pt idx="5629">
                  <c:v>90.421884633526275</c:v>
                </c:pt>
                <c:pt idx="5630">
                  <c:v>114.15873878878705</c:v>
                </c:pt>
                <c:pt idx="5631">
                  <c:v>67.132830838740546</c:v>
                </c:pt>
                <c:pt idx="5632">
                  <c:v>86.216225556394761</c:v>
                </c:pt>
                <c:pt idx="5633">
                  <c:v>63.537213859050766</c:v>
                </c:pt>
                <c:pt idx="5634">
                  <c:v>107.71135604468014</c:v>
                </c:pt>
                <c:pt idx="5635">
                  <c:v>73.830232432681527</c:v>
                </c:pt>
                <c:pt idx="5636">
                  <c:v>20.491927664969708</c:v>
                </c:pt>
                <c:pt idx="5637">
                  <c:v>0</c:v>
                </c:pt>
                <c:pt idx="5638">
                  <c:v>0</c:v>
                </c:pt>
                <c:pt idx="5639">
                  <c:v>0</c:v>
                </c:pt>
                <c:pt idx="5640">
                  <c:v>0</c:v>
                </c:pt>
                <c:pt idx="5641">
                  <c:v>0</c:v>
                </c:pt>
                <c:pt idx="5642">
                  <c:v>0</c:v>
                </c:pt>
                <c:pt idx="5643">
                  <c:v>6.0464376681450673</c:v>
                </c:pt>
                <c:pt idx="5644">
                  <c:v>97.060828023535805</c:v>
                </c:pt>
                <c:pt idx="5645">
                  <c:v>5.2033286440457509</c:v>
                </c:pt>
                <c:pt idx="5646">
                  <c:v>43.692922142398118</c:v>
                </c:pt>
                <c:pt idx="5647">
                  <c:v>65.198601210239133</c:v>
                </c:pt>
                <c:pt idx="5648">
                  <c:v>59.342169526266353</c:v>
                </c:pt>
                <c:pt idx="5649">
                  <c:v>133.0734446560576</c:v>
                </c:pt>
                <c:pt idx="5650">
                  <c:v>73.372302850832511</c:v>
                </c:pt>
                <c:pt idx="5651">
                  <c:v>50.196146589756239</c:v>
                </c:pt>
                <c:pt idx="5652">
                  <c:v>83.558722749997642</c:v>
                </c:pt>
                <c:pt idx="5653">
                  <c:v>117.85303867576209</c:v>
                </c:pt>
                <c:pt idx="5654">
                  <c:v>0</c:v>
                </c:pt>
                <c:pt idx="5655">
                  <c:v>0</c:v>
                </c:pt>
                <c:pt idx="5656">
                  <c:v>0</c:v>
                </c:pt>
                <c:pt idx="5657">
                  <c:v>0</c:v>
                </c:pt>
                <c:pt idx="5658">
                  <c:v>2.6206650806915359</c:v>
                </c:pt>
                <c:pt idx="5659">
                  <c:v>24.944636253072385</c:v>
                </c:pt>
                <c:pt idx="5660">
                  <c:v>16.06793492664633</c:v>
                </c:pt>
                <c:pt idx="5661">
                  <c:v>0</c:v>
                </c:pt>
                <c:pt idx="5662">
                  <c:v>0</c:v>
                </c:pt>
                <c:pt idx="5663">
                  <c:v>0</c:v>
                </c:pt>
                <c:pt idx="5664">
                  <c:v>0</c:v>
                </c:pt>
                <c:pt idx="5665">
                  <c:v>0</c:v>
                </c:pt>
                <c:pt idx="5666">
                  <c:v>0</c:v>
                </c:pt>
                <c:pt idx="5667">
                  <c:v>0</c:v>
                </c:pt>
                <c:pt idx="5668">
                  <c:v>0</c:v>
                </c:pt>
                <c:pt idx="5669">
                  <c:v>0</c:v>
                </c:pt>
                <c:pt idx="5670">
                  <c:v>0</c:v>
                </c:pt>
                <c:pt idx="5671">
                  <c:v>1.958053210343234</c:v>
                </c:pt>
                <c:pt idx="5672">
                  <c:v>44.944731687602953</c:v>
                </c:pt>
                <c:pt idx="5673">
                  <c:v>48.198263866896959</c:v>
                </c:pt>
                <c:pt idx="5674">
                  <c:v>44.981174002077637</c:v>
                </c:pt>
                <c:pt idx="5675">
                  <c:v>15.106000733638457</c:v>
                </c:pt>
                <c:pt idx="5676">
                  <c:v>55.462307705584834</c:v>
                </c:pt>
                <c:pt idx="5677">
                  <c:v>48.510968647993025</c:v>
                </c:pt>
                <c:pt idx="5678">
                  <c:v>27.714729661052782</c:v>
                </c:pt>
                <c:pt idx="5679">
                  <c:v>53.287571084848466</c:v>
                </c:pt>
                <c:pt idx="5680">
                  <c:v>8.4280376003165003</c:v>
                </c:pt>
                <c:pt idx="5681">
                  <c:v>50.462500234294922</c:v>
                </c:pt>
                <c:pt idx="5682">
                  <c:v>2.2812397626817971</c:v>
                </c:pt>
                <c:pt idx="5683">
                  <c:v>16.175007283373393</c:v>
                </c:pt>
                <c:pt idx="5684">
                  <c:v>3.4323690432114486</c:v>
                </c:pt>
                <c:pt idx="5685">
                  <c:v>58.005165568044369</c:v>
                </c:pt>
                <c:pt idx="5686">
                  <c:v>79.418356146492059</c:v>
                </c:pt>
                <c:pt idx="5687">
                  <c:v>74.57697808409317</c:v>
                </c:pt>
                <c:pt idx="5688">
                  <c:v>95.518810370768733</c:v>
                </c:pt>
                <c:pt idx="5689">
                  <c:v>75.109289740483845</c:v>
                </c:pt>
                <c:pt idx="5690">
                  <c:v>65.463119379226583</c:v>
                </c:pt>
                <c:pt idx="5691">
                  <c:v>130.2713009778391</c:v>
                </c:pt>
                <c:pt idx="5692">
                  <c:v>87.778495606847102</c:v>
                </c:pt>
                <c:pt idx="5693">
                  <c:v>77.843211184255594</c:v>
                </c:pt>
                <c:pt idx="5694">
                  <c:v>112.24654400407471</c:v>
                </c:pt>
                <c:pt idx="5695">
                  <c:v>101.6971365145308</c:v>
                </c:pt>
                <c:pt idx="5696">
                  <c:v>105.71432243312198</c:v>
                </c:pt>
                <c:pt idx="5697">
                  <c:v>73.774810711673553</c:v>
                </c:pt>
                <c:pt idx="5698">
                  <c:v>93.535605619207487</c:v>
                </c:pt>
                <c:pt idx="5699">
                  <c:v>134.24996402851141</c:v>
                </c:pt>
                <c:pt idx="5700">
                  <c:v>162.86111039516646</c:v>
                </c:pt>
                <c:pt idx="5701">
                  <c:v>121.28299539849561</c:v>
                </c:pt>
                <c:pt idx="5702">
                  <c:v>102.12273023550995</c:v>
                </c:pt>
                <c:pt idx="5703">
                  <c:v>117.49268595238512</c:v>
                </c:pt>
                <c:pt idx="5704">
                  <c:v>80.498620221983828</c:v>
                </c:pt>
                <c:pt idx="5705">
                  <c:v>64.236208332330676</c:v>
                </c:pt>
                <c:pt idx="5706">
                  <c:v>68.500951044899267</c:v>
                </c:pt>
                <c:pt idx="5707">
                  <c:v>0</c:v>
                </c:pt>
                <c:pt idx="5708">
                  <c:v>95.299855881052338</c:v>
                </c:pt>
                <c:pt idx="5709">
                  <c:v>27.04441279336254</c:v>
                </c:pt>
                <c:pt idx="5710">
                  <c:v>68.553891145936987</c:v>
                </c:pt>
                <c:pt idx="5711">
                  <c:v>0</c:v>
                </c:pt>
                <c:pt idx="5712">
                  <c:v>0</c:v>
                </c:pt>
                <c:pt idx="5713">
                  <c:v>0</c:v>
                </c:pt>
                <c:pt idx="5714">
                  <c:v>6.8800706764491402</c:v>
                </c:pt>
                <c:pt idx="5715">
                  <c:v>61.837859312250828</c:v>
                </c:pt>
                <c:pt idx="5716">
                  <c:v>19.536967874927559</c:v>
                </c:pt>
                <c:pt idx="5717">
                  <c:v>26.368583250222468</c:v>
                </c:pt>
                <c:pt idx="5718">
                  <c:v>86.780107561158189</c:v>
                </c:pt>
                <c:pt idx="5719">
                  <c:v>29.158916092266356</c:v>
                </c:pt>
                <c:pt idx="5720">
                  <c:v>0</c:v>
                </c:pt>
                <c:pt idx="5721">
                  <c:v>70.924305646352707</c:v>
                </c:pt>
                <c:pt idx="5722">
                  <c:v>0</c:v>
                </c:pt>
                <c:pt idx="5723">
                  <c:v>0</c:v>
                </c:pt>
                <c:pt idx="5724">
                  <c:v>140.80518544919016</c:v>
                </c:pt>
                <c:pt idx="5725">
                  <c:v>134.99776801003836</c:v>
                </c:pt>
                <c:pt idx="5726">
                  <c:v>189.87657656146476</c:v>
                </c:pt>
                <c:pt idx="5727">
                  <c:v>162.08823022422365</c:v>
                </c:pt>
                <c:pt idx="5728">
                  <c:v>250.54785267910944</c:v>
                </c:pt>
                <c:pt idx="5729">
                  <c:v>287.94154363508875</c:v>
                </c:pt>
                <c:pt idx="5730">
                  <c:v>352.20950790892783</c:v>
                </c:pt>
                <c:pt idx="5731">
                  <c:v>315.92429430475767</c:v>
                </c:pt>
                <c:pt idx="5732">
                  <c:v>361.99220706710662</c:v>
                </c:pt>
                <c:pt idx="5733">
                  <c:v>308.42623454803794</c:v>
                </c:pt>
                <c:pt idx="5734">
                  <c:v>57.422723984596885</c:v>
                </c:pt>
                <c:pt idx="5735">
                  <c:v>294.28489900539796</c:v>
                </c:pt>
                <c:pt idx="5736">
                  <c:v>189.10706288003317</c:v>
                </c:pt>
                <c:pt idx="5737">
                  <c:v>190.09660849444768</c:v>
                </c:pt>
                <c:pt idx="5738">
                  <c:v>239.44373201419256</c:v>
                </c:pt>
                <c:pt idx="5739">
                  <c:v>175.99020911511695</c:v>
                </c:pt>
                <c:pt idx="5740">
                  <c:v>221.49934150287004</c:v>
                </c:pt>
                <c:pt idx="5741">
                  <c:v>204.36011592189266</c:v>
                </c:pt>
                <c:pt idx="5742">
                  <c:v>187.22069273187344</c:v>
                </c:pt>
                <c:pt idx="5743">
                  <c:v>227.26964556042722</c:v>
                </c:pt>
                <c:pt idx="5744">
                  <c:v>190.37635123478972</c:v>
                </c:pt>
                <c:pt idx="5745">
                  <c:v>239.77202401934062</c:v>
                </c:pt>
                <c:pt idx="5746">
                  <c:v>180.40070359512396</c:v>
                </c:pt>
                <c:pt idx="5747">
                  <c:v>195.07888879882861</c:v>
                </c:pt>
                <c:pt idx="5748">
                  <c:v>170.96214722631896</c:v>
                </c:pt>
                <c:pt idx="5749">
                  <c:v>187.69879020167707</c:v>
                </c:pt>
                <c:pt idx="5750">
                  <c:v>160.86935454174977</c:v>
                </c:pt>
                <c:pt idx="5751">
                  <c:v>123.81709973844602</c:v>
                </c:pt>
                <c:pt idx="5752">
                  <c:v>109.67587834226322</c:v>
                </c:pt>
                <c:pt idx="5753">
                  <c:v>71.788399690407772</c:v>
                </c:pt>
                <c:pt idx="5754">
                  <c:v>117.75381606441857</c:v>
                </c:pt>
                <c:pt idx="5755">
                  <c:v>0</c:v>
                </c:pt>
                <c:pt idx="5756">
                  <c:v>41.950680278553811</c:v>
                </c:pt>
                <c:pt idx="5757">
                  <c:v>56.781751532803369</c:v>
                </c:pt>
                <c:pt idx="5758">
                  <c:v>51.582362858959122</c:v>
                </c:pt>
                <c:pt idx="5759">
                  <c:v>86.540571787140607</c:v>
                </c:pt>
                <c:pt idx="5760">
                  <c:v>104.15248659271913</c:v>
                </c:pt>
                <c:pt idx="5761">
                  <c:v>32.258627627390979</c:v>
                </c:pt>
                <c:pt idx="5762">
                  <c:v>37.825249438783288</c:v>
                </c:pt>
                <c:pt idx="5763">
                  <c:v>128.92896200070663</c:v>
                </c:pt>
                <c:pt idx="5764">
                  <c:v>59.01583060499545</c:v>
                </c:pt>
                <c:pt idx="5765">
                  <c:v>143.33066038244846</c:v>
                </c:pt>
                <c:pt idx="5766">
                  <c:v>114.25878892450766</c:v>
                </c:pt>
                <c:pt idx="5767">
                  <c:v>126.68142365269088</c:v>
                </c:pt>
                <c:pt idx="5768">
                  <c:v>166.45324003582377</c:v>
                </c:pt>
                <c:pt idx="5769">
                  <c:v>173.70193209767774</c:v>
                </c:pt>
                <c:pt idx="5770">
                  <c:v>207.89063495692528</c:v>
                </c:pt>
                <c:pt idx="5771">
                  <c:v>168.85439715716274</c:v>
                </c:pt>
                <c:pt idx="5772">
                  <c:v>103.31191503731847</c:v>
                </c:pt>
                <c:pt idx="5773">
                  <c:v>101.24515833664438</c:v>
                </c:pt>
                <c:pt idx="5774">
                  <c:v>89.083438099761594</c:v>
                </c:pt>
                <c:pt idx="5775">
                  <c:v>0</c:v>
                </c:pt>
                <c:pt idx="5776">
                  <c:v>0</c:v>
                </c:pt>
                <c:pt idx="5777">
                  <c:v>50.494248132472876</c:v>
                </c:pt>
                <c:pt idx="5778">
                  <c:v>66.069190583170439</c:v>
                </c:pt>
                <c:pt idx="5779">
                  <c:v>116.65730163132419</c:v>
                </c:pt>
                <c:pt idx="5780">
                  <c:v>147.29850976231819</c:v>
                </c:pt>
                <c:pt idx="5781">
                  <c:v>120.60162587513852</c:v>
                </c:pt>
                <c:pt idx="5782">
                  <c:v>61.822003173735929</c:v>
                </c:pt>
                <c:pt idx="5783">
                  <c:v>63.878725301514407</c:v>
                </c:pt>
                <c:pt idx="5784">
                  <c:v>80.570551927543477</c:v>
                </c:pt>
                <c:pt idx="5785">
                  <c:v>122.82998009676193</c:v>
                </c:pt>
                <c:pt idx="5786">
                  <c:v>133.30092376082038</c:v>
                </c:pt>
                <c:pt idx="5787">
                  <c:v>141.16428266289111</c:v>
                </c:pt>
                <c:pt idx="5788">
                  <c:v>135.06853417630381</c:v>
                </c:pt>
                <c:pt idx="5789">
                  <c:v>157.75649046904059</c:v>
                </c:pt>
                <c:pt idx="5790">
                  <c:v>133.13869547371067</c:v>
                </c:pt>
                <c:pt idx="5791">
                  <c:v>164.08230265965227</c:v>
                </c:pt>
                <c:pt idx="5792">
                  <c:v>186.70332230289515</c:v>
                </c:pt>
                <c:pt idx="5793">
                  <c:v>141.86786685329318</c:v>
                </c:pt>
                <c:pt idx="5794">
                  <c:v>139.26110996485869</c:v>
                </c:pt>
                <c:pt idx="5795">
                  <c:v>211.31766411268256</c:v>
                </c:pt>
                <c:pt idx="5796">
                  <c:v>141.21016983407776</c:v>
                </c:pt>
                <c:pt idx="5797">
                  <c:v>149.09710161438645</c:v>
                </c:pt>
                <c:pt idx="5798">
                  <c:v>98.890098285121667</c:v>
                </c:pt>
                <c:pt idx="5799">
                  <c:v>180.53308592517081</c:v>
                </c:pt>
                <c:pt idx="5800">
                  <c:v>88.075629861577298</c:v>
                </c:pt>
                <c:pt idx="5801">
                  <c:v>14.428684994369924</c:v>
                </c:pt>
                <c:pt idx="5802">
                  <c:v>220.51052102946295</c:v>
                </c:pt>
                <c:pt idx="5803">
                  <c:v>12.037073819704297</c:v>
                </c:pt>
                <c:pt idx="5804">
                  <c:v>112.89997131338637</c:v>
                </c:pt>
                <c:pt idx="5805">
                  <c:v>56.813365575735084</c:v>
                </c:pt>
                <c:pt idx="5806">
                  <c:v>63.668777060605493</c:v>
                </c:pt>
                <c:pt idx="5807">
                  <c:v>17.422712270714399</c:v>
                </c:pt>
                <c:pt idx="5808">
                  <c:v>151.28076422688122</c:v>
                </c:pt>
                <c:pt idx="5809">
                  <c:v>62.970532702802558</c:v>
                </c:pt>
                <c:pt idx="5810">
                  <c:v>96.652594146603704</c:v>
                </c:pt>
                <c:pt idx="5811">
                  <c:v>115.7737824778836</c:v>
                </c:pt>
                <c:pt idx="5812">
                  <c:v>49.18827139132155</c:v>
                </c:pt>
                <c:pt idx="5813">
                  <c:v>0</c:v>
                </c:pt>
                <c:pt idx="5814">
                  <c:v>0</c:v>
                </c:pt>
                <c:pt idx="5815">
                  <c:v>0</c:v>
                </c:pt>
                <c:pt idx="5816">
                  <c:v>255.27197738980357</c:v>
                </c:pt>
                <c:pt idx="5817">
                  <c:v>0</c:v>
                </c:pt>
                <c:pt idx="5818">
                  <c:v>30.142072843165337</c:v>
                </c:pt>
                <c:pt idx="5819">
                  <c:v>52.702945062943037</c:v>
                </c:pt>
                <c:pt idx="5820">
                  <c:v>90.08364193143521</c:v>
                </c:pt>
                <c:pt idx="5821">
                  <c:v>47.455879095547829</c:v>
                </c:pt>
                <c:pt idx="5822">
                  <c:v>52.754967899869051</c:v>
                </c:pt>
                <c:pt idx="5823">
                  <c:v>15.298735807288676</c:v>
                </c:pt>
                <c:pt idx="5824">
                  <c:v>41.702384934282115</c:v>
                </c:pt>
                <c:pt idx="5825">
                  <c:v>97.880082031689824</c:v>
                </c:pt>
                <c:pt idx="5826">
                  <c:v>76.742996892073208</c:v>
                </c:pt>
                <c:pt idx="5827">
                  <c:v>129.43910436490125</c:v>
                </c:pt>
                <c:pt idx="5828">
                  <c:v>83.912020046127211</c:v>
                </c:pt>
                <c:pt idx="5829">
                  <c:v>70.284468847047094</c:v>
                </c:pt>
                <c:pt idx="5830">
                  <c:v>36.584802041265441</c:v>
                </c:pt>
                <c:pt idx="5831">
                  <c:v>63.274852247368983</c:v>
                </c:pt>
                <c:pt idx="5832">
                  <c:v>65.793908129762102</c:v>
                </c:pt>
                <c:pt idx="5833">
                  <c:v>104.47285600093682</c:v>
                </c:pt>
                <c:pt idx="5834">
                  <c:v>148.14356589404846</c:v>
                </c:pt>
                <c:pt idx="5835">
                  <c:v>114.19756565301725</c:v>
                </c:pt>
                <c:pt idx="5836">
                  <c:v>86.213470616902114</c:v>
                </c:pt>
                <c:pt idx="5837">
                  <c:v>110.67266712299465</c:v>
                </c:pt>
                <c:pt idx="5838">
                  <c:v>119.16279776024302</c:v>
                </c:pt>
                <c:pt idx="5839">
                  <c:v>142.35212445484802</c:v>
                </c:pt>
                <c:pt idx="5840">
                  <c:v>134.94232652359844</c:v>
                </c:pt>
                <c:pt idx="5841">
                  <c:v>0</c:v>
                </c:pt>
                <c:pt idx="5842">
                  <c:v>198.43703997800071</c:v>
                </c:pt>
                <c:pt idx="5843">
                  <c:v>61.409898711818947</c:v>
                </c:pt>
                <c:pt idx="5844">
                  <c:v>98.475348366350318</c:v>
                </c:pt>
                <c:pt idx="5845">
                  <c:v>163.53668565018691</c:v>
                </c:pt>
                <c:pt idx="5846">
                  <c:v>164.71690425656453</c:v>
                </c:pt>
                <c:pt idx="5847">
                  <c:v>130.40318932235687</c:v>
                </c:pt>
                <c:pt idx="5848">
                  <c:v>169.15972979576122</c:v>
                </c:pt>
                <c:pt idx="5849">
                  <c:v>130.78261932920401</c:v>
                </c:pt>
                <c:pt idx="5850">
                  <c:v>160.34193160397552</c:v>
                </c:pt>
                <c:pt idx="5851">
                  <c:v>160.63127296993031</c:v>
                </c:pt>
                <c:pt idx="5852">
                  <c:v>198.82865879284975</c:v>
                </c:pt>
                <c:pt idx="5853">
                  <c:v>136.5339501370691</c:v>
                </c:pt>
                <c:pt idx="5854">
                  <c:v>155.70209469743298</c:v>
                </c:pt>
                <c:pt idx="5855">
                  <c:v>142.68564170964956</c:v>
                </c:pt>
                <c:pt idx="5856">
                  <c:v>163.8119270568688</c:v>
                </c:pt>
                <c:pt idx="5857">
                  <c:v>170.86466423976427</c:v>
                </c:pt>
                <c:pt idx="5858">
                  <c:v>185.14444119564195</c:v>
                </c:pt>
                <c:pt idx="5859">
                  <c:v>115.53890471539187</c:v>
                </c:pt>
                <c:pt idx="5860">
                  <c:v>122.91789119768339</c:v>
                </c:pt>
                <c:pt idx="5861">
                  <c:v>174.10496380779929</c:v>
                </c:pt>
                <c:pt idx="5862">
                  <c:v>156.41111620773279</c:v>
                </c:pt>
                <c:pt idx="5863">
                  <c:v>174.71513103337557</c:v>
                </c:pt>
                <c:pt idx="5864">
                  <c:v>134.31453860765347</c:v>
                </c:pt>
                <c:pt idx="5865">
                  <c:v>119.54598301323259</c:v>
                </c:pt>
                <c:pt idx="5866">
                  <c:v>105.02248714960814</c:v>
                </c:pt>
                <c:pt idx="5867">
                  <c:v>99.059537365723529</c:v>
                </c:pt>
                <c:pt idx="5868">
                  <c:v>108.28742428497281</c:v>
                </c:pt>
                <c:pt idx="5869">
                  <c:v>141.21970971913916</c:v>
                </c:pt>
                <c:pt idx="5870">
                  <c:v>117.38553215235351</c:v>
                </c:pt>
                <c:pt idx="5871">
                  <c:v>9.0587763571746791</c:v>
                </c:pt>
                <c:pt idx="5872">
                  <c:v>54.060659510143104</c:v>
                </c:pt>
                <c:pt idx="5873">
                  <c:v>0</c:v>
                </c:pt>
                <c:pt idx="5874">
                  <c:v>111.23534787551452</c:v>
                </c:pt>
                <c:pt idx="5875">
                  <c:v>28.035835684767683</c:v>
                </c:pt>
                <c:pt idx="5876">
                  <c:v>192.55796999375849</c:v>
                </c:pt>
                <c:pt idx="5877">
                  <c:v>156.58295164407357</c:v>
                </c:pt>
                <c:pt idx="5878">
                  <c:v>102.68285552936247</c:v>
                </c:pt>
                <c:pt idx="5879">
                  <c:v>221.18891645915954</c:v>
                </c:pt>
                <c:pt idx="5880">
                  <c:v>172.54350883599014</c:v>
                </c:pt>
                <c:pt idx="5881">
                  <c:v>144.16315178585126</c:v>
                </c:pt>
                <c:pt idx="5882">
                  <c:v>97.869159282136707</c:v>
                </c:pt>
                <c:pt idx="5883">
                  <c:v>113.03180094539778</c:v>
                </c:pt>
                <c:pt idx="5884">
                  <c:v>134.55139895571713</c:v>
                </c:pt>
                <c:pt idx="5885">
                  <c:v>117.49771128600298</c:v>
                </c:pt>
                <c:pt idx="5886">
                  <c:v>149.22447234479523</c:v>
                </c:pt>
                <c:pt idx="5887">
                  <c:v>122.78577500089844</c:v>
                </c:pt>
                <c:pt idx="5888">
                  <c:v>89.356931389916795</c:v>
                </c:pt>
                <c:pt idx="5889">
                  <c:v>171.7188435194071</c:v>
                </c:pt>
                <c:pt idx="5890">
                  <c:v>93.899955162236935</c:v>
                </c:pt>
                <c:pt idx="5891">
                  <c:v>81.075576988415605</c:v>
                </c:pt>
                <c:pt idx="5892">
                  <c:v>134.30919457714043</c:v>
                </c:pt>
                <c:pt idx="5893">
                  <c:v>133.69061415583641</c:v>
                </c:pt>
                <c:pt idx="5894">
                  <c:v>100.36226987910993</c:v>
                </c:pt>
                <c:pt idx="5895">
                  <c:v>113.31848102780847</c:v>
                </c:pt>
                <c:pt idx="5896">
                  <c:v>128.30402436638431</c:v>
                </c:pt>
                <c:pt idx="5897">
                  <c:v>137.46017210335401</c:v>
                </c:pt>
                <c:pt idx="5898">
                  <c:v>84.304394620656396</c:v>
                </c:pt>
                <c:pt idx="5899">
                  <c:v>143.07896989685167</c:v>
                </c:pt>
                <c:pt idx="5900">
                  <c:v>0.59357951488628302</c:v>
                </c:pt>
                <c:pt idx="5901">
                  <c:v>126.18926586122569</c:v>
                </c:pt>
                <c:pt idx="5902">
                  <c:v>48.833707675867672</c:v>
                </c:pt>
                <c:pt idx="5903">
                  <c:v>41.657653778503615</c:v>
                </c:pt>
                <c:pt idx="5904">
                  <c:v>84.703537276913011</c:v>
                </c:pt>
                <c:pt idx="5905">
                  <c:v>36.578114502565903</c:v>
                </c:pt>
                <c:pt idx="5906">
                  <c:v>69.445732675177794</c:v>
                </c:pt>
                <c:pt idx="5907">
                  <c:v>55.736257139135382</c:v>
                </c:pt>
                <c:pt idx="5908">
                  <c:v>88.27773109623746</c:v>
                </c:pt>
                <c:pt idx="5909">
                  <c:v>41.697131065055039</c:v>
                </c:pt>
                <c:pt idx="5910">
                  <c:v>78.660715763107618</c:v>
                </c:pt>
                <c:pt idx="5911">
                  <c:v>115.3366246448183</c:v>
                </c:pt>
                <c:pt idx="5912">
                  <c:v>135.42883496953621</c:v>
                </c:pt>
                <c:pt idx="5913">
                  <c:v>134.37204228751415</c:v>
                </c:pt>
                <c:pt idx="5914">
                  <c:v>149.0666217067706</c:v>
                </c:pt>
                <c:pt idx="5915">
                  <c:v>134.75650397197668</c:v>
                </c:pt>
                <c:pt idx="5916">
                  <c:v>151.24175361535541</c:v>
                </c:pt>
                <c:pt idx="5917">
                  <c:v>137.45263531487714</c:v>
                </c:pt>
                <c:pt idx="5918">
                  <c:v>130.11689814915331</c:v>
                </c:pt>
                <c:pt idx="5919">
                  <c:v>163.66896498978193</c:v>
                </c:pt>
                <c:pt idx="5920">
                  <c:v>134.73506330288194</c:v>
                </c:pt>
                <c:pt idx="5921">
                  <c:v>114.74921374191042</c:v>
                </c:pt>
                <c:pt idx="5922">
                  <c:v>108.92939757947627</c:v>
                </c:pt>
                <c:pt idx="5923">
                  <c:v>155.38757525978559</c:v>
                </c:pt>
                <c:pt idx="5924">
                  <c:v>138.12531260259078</c:v>
                </c:pt>
                <c:pt idx="5925">
                  <c:v>133.25582509413294</c:v>
                </c:pt>
                <c:pt idx="5926">
                  <c:v>88.573579964198885</c:v>
                </c:pt>
                <c:pt idx="5927">
                  <c:v>132.02666267448333</c:v>
                </c:pt>
                <c:pt idx="5928">
                  <c:v>108.50850685255148</c:v>
                </c:pt>
                <c:pt idx="5929">
                  <c:v>127.23822079130323</c:v>
                </c:pt>
                <c:pt idx="5930">
                  <c:v>0</c:v>
                </c:pt>
                <c:pt idx="5931">
                  <c:v>219.02499148049043</c:v>
                </c:pt>
                <c:pt idx="5932">
                  <c:v>119.21471962624631</c:v>
                </c:pt>
                <c:pt idx="5933">
                  <c:v>155.67061533762606</c:v>
                </c:pt>
                <c:pt idx="5934">
                  <c:v>207.5819822162552</c:v>
                </c:pt>
                <c:pt idx="5935">
                  <c:v>175.56610666955916</c:v>
                </c:pt>
                <c:pt idx="5936">
                  <c:v>137.42743692339621</c:v>
                </c:pt>
                <c:pt idx="5937">
                  <c:v>135.54848202065136</c:v>
                </c:pt>
                <c:pt idx="5938">
                  <c:v>144.2343378265461</c:v>
                </c:pt>
                <c:pt idx="5939">
                  <c:v>137.87902908859303</c:v>
                </c:pt>
                <c:pt idx="5940">
                  <c:v>153.53662413493672</c:v>
                </c:pt>
                <c:pt idx="5941">
                  <c:v>155.31582983855878</c:v>
                </c:pt>
                <c:pt idx="5942">
                  <c:v>113.17419875572804</c:v>
                </c:pt>
                <c:pt idx="5943">
                  <c:v>106.12531483300219</c:v>
                </c:pt>
                <c:pt idx="5944">
                  <c:v>100.00609527846126</c:v>
                </c:pt>
                <c:pt idx="5945">
                  <c:v>133.77650522947715</c:v>
                </c:pt>
                <c:pt idx="5946">
                  <c:v>80.820945895363636</c:v>
                </c:pt>
                <c:pt idx="5947">
                  <c:v>92.29542998207188</c:v>
                </c:pt>
                <c:pt idx="5948">
                  <c:v>123.47487392089089</c:v>
                </c:pt>
                <c:pt idx="5949">
                  <c:v>168.25783542663532</c:v>
                </c:pt>
                <c:pt idx="5950">
                  <c:v>144.42738087056492</c:v>
                </c:pt>
                <c:pt idx="5951">
                  <c:v>201.60343874675286</c:v>
                </c:pt>
                <c:pt idx="5952">
                  <c:v>196.42462054735239</c:v>
                </c:pt>
                <c:pt idx="5953">
                  <c:v>240.92474031316823</c:v>
                </c:pt>
                <c:pt idx="5954">
                  <c:v>269.50302614123734</c:v>
                </c:pt>
                <c:pt idx="5955">
                  <c:v>247.59188342738142</c:v>
                </c:pt>
                <c:pt idx="5956">
                  <c:v>285.6970222672951</c:v>
                </c:pt>
                <c:pt idx="5957">
                  <c:v>301.06013067451045</c:v>
                </c:pt>
                <c:pt idx="5958">
                  <c:v>393.64594308310171</c:v>
                </c:pt>
                <c:pt idx="5959">
                  <c:v>301.51281878013708</c:v>
                </c:pt>
                <c:pt idx="5960">
                  <c:v>221.60074791360739</c:v>
                </c:pt>
                <c:pt idx="5961">
                  <c:v>196.96540109797991</c:v>
                </c:pt>
                <c:pt idx="5962">
                  <c:v>238.68684107605804</c:v>
                </c:pt>
                <c:pt idx="5963">
                  <c:v>181.08473370147675</c:v>
                </c:pt>
                <c:pt idx="5964">
                  <c:v>139.70714403333457</c:v>
                </c:pt>
                <c:pt idx="5965">
                  <c:v>135.80927489036426</c:v>
                </c:pt>
                <c:pt idx="5966">
                  <c:v>169.66306186244645</c:v>
                </c:pt>
                <c:pt idx="5967">
                  <c:v>104.07766674990285</c:v>
                </c:pt>
                <c:pt idx="5968">
                  <c:v>183.44610141319245</c:v>
                </c:pt>
                <c:pt idx="5969">
                  <c:v>145.01636445493946</c:v>
                </c:pt>
                <c:pt idx="5970">
                  <c:v>144.4782930590975</c:v>
                </c:pt>
                <c:pt idx="5971">
                  <c:v>124.04198795592714</c:v>
                </c:pt>
                <c:pt idx="5972">
                  <c:v>198.50135580840578</c:v>
                </c:pt>
                <c:pt idx="5973">
                  <c:v>181.53744963166685</c:v>
                </c:pt>
                <c:pt idx="5974">
                  <c:v>157.87878802628285</c:v>
                </c:pt>
                <c:pt idx="5975">
                  <c:v>111.61774951227784</c:v>
                </c:pt>
                <c:pt idx="5976">
                  <c:v>0</c:v>
                </c:pt>
                <c:pt idx="5977">
                  <c:v>0</c:v>
                </c:pt>
                <c:pt idx="5978">
                  <c:v>3.9135816487564057</c:v>
                </c:pt>
                <c:pt idx="5979">
                  <c:v>0</c:v>
                </c:pt>
                <c:pt idx="5980">
                  <c:v>0</c:v>
                </c:pt>
                <c:pt idx="5981">
                  <c:v>141.81712850720808</c:v>
                </c:pt>
                <c:pt idx="5982">
                  <c:v>25.361717763996154</c:v>
                </c:pt>
                <c:pt idx="5983">
                  <c:v>139.56863150297977</c:v>
                </c:pt>
                <c:pt idx="5984">
                  <c:v>16.169013463693517</c:v>
                </c:pt>
                <c:pt idx="5985">
                  <c:v>0</c:v>
                </c:pt>
                <c:pt idx="5986">
                  <c:v>26.96432524973585</c:v>
                </c:pt>
                <c:pt idx="5987">
                  <c:v>52.128614676193401</c:v>
                </c:pt>
                <c:pt idx="5988">
                  <c:v>55.781398449591848</c:v>
                </c:pt>
                <c:pt idx="5989">
                  <c:v>0</c:v>
                </c:pt>
                <c:pt idx="5990">
                  <c:v>0</c:v>
                </c:pt>
                <c:pt idx="5991">
                  <c:v>29.710554199835279</c:v>
                </c:pt>
                <c:pt idx="5992">
                  <c:v>142.93965430549616</c:v>
                </c:pt>
                <c:pt idx="5993">
                  <c:v>136.2917106941934</c:v>
                </c:pt>
                <c:pt idx="5994">
                  <c:v>126.20361844540368</c:v>
                </c:pt>
                <c:pt idx="5995">
                  <c:v>199.82755518965277</c:v>
                </c:pt>
                <c:pt idx="5996">
                  <c:v>193.64699008523598</c:v>
                </c:pt>
                <c:pt idx="5997">
                  <c:v>186.01376067200374</c:v>
                </c:pt>
                <c:pt idx="5998">
                  <c:v>193.93148678653478</c:v>
                </c:pt>
                <c:pt idx="5999">
                  <c:v>196.29850669994718</c:v>
                </c:pt>
                <c:pt idx="6000">
                  <c:v>187.2187763077701</c:v>
                </c:pt>
                <c:pt idx="6001">
                  <c:v>165.6610796020519</c:v>
                </c:pt>
                <c:pt idx="6002">
                  <c:v>205.81710445738318</c:v>
                </c:pt>
                <c:pt idx="6003">
                  <c:v>172.98461179927762</c:v>
                </c:pt>
                <c:pt idx="6004">
                  <c:v>194.35006537807558</c:v>
                </c:pt>
                <c:pt idx="6005">
                  <c:v>165.00734065421577</c:v>
                </c:pt>
                <c:pt idx="6006">
                  <c:v>210.85641181111848</c:v>
                </c:pt>
                <c:pt idx="6007">
                  <c:v>202.25536162370815</c:v>
                </c:pt>
                <c:pt idx="6008">
                  <c:v>140.2382680943204</c:v>
                </c:pt>
                <c:pt idx="6009">
                  <c:v>147.71435148834465</c:v>
                </c:pt>
                <c:pt idx="6010">
                  <c:v>123.69006663477887</c:v>
                </c:pt>
                <c:pt idx="6011">
                  <c:v>52.933058075820462</c:v>
                </c:pt>
                <c:pt idx="6012">
                  <c:v>89.736928198763962</c:v>
                </c:pt>
                <c:pt idx="6013">
                  <c:v>55.688025596999637</c:v>
                </c:pt>
                <c:pt idx="6014">
                  <c:v>63.292747931785215</c:v>
                </c:pt>
                <c:pt idx="6015">
                  <c:v>0</c:v>
                </c:pt>
                <c:pt idx="6016">
                  <c:v>0</c:v>
                </c:pt>
                <c:pt idx="6017">
                  <c:v>13.782250234915495</c:v>
                </c:pt>
                <c:pt idx="6018">
                  <c:v>11.319365639602815</c:v>
                </c:pt>
                <c:pt idx="6019">
                  <c:v>39.827590993461669</c:v>
                </c:pt>
                <c:pt idx="6020">
                  <c:v>54.470014818459873</c:v>
                </c:pt>
                <c:pt idx="6021">
                  <c:v>78.788834106882035</c:v>
                </c:pt>
                <c:pt idx="6022">
                  <c:v>99.31685963143147</c:v>
                </c:pt>
                <c:pt idx="6023">
                  <c:v>104.04838656427387</c:v>
                </c:pt>
                <c:pt idx="6024">
                  <c:v>95.239149697388655</c:v>
                </c:pt>
                <c:pt idx="6025">
                  <c:v>90.165916614052549</c:v>
                </c:pt>
                <c:pt idx="6026">
                  <c:v>146.46800590434484</c:v>
                </c:pt>
                <c:pt idx="6027">
                  <c:v>111.34258459085144</c:v>
                </c:pt>
                <c:pt idx="6028">
                  <c:v>106.35604416645329</c:v>
                </c:pt>
                <c:pt idx="6029">
                  <c:v>83.830345346987372</c:v>
                </c:pt>
                <c:pt idx="6030">
                  <c:v>140.78744887990388</c:v>
                </c:pt>
                <c:pt idx="6031">
                  <c:v>115.00955112020486</c:v>
                </c:pt>
                <c:pt idx="6032">
                  <c:v>115.19813810361582</c:v>
                </c:pt>
                <c:pt idx="6033">
                  <c:v>160.4026198822294</c:v>
                </c:pt>
                <c:pt idx="6034">
                  <c:v>111.12467132771314</c:v>
                </c:pt>
                <c:pt idx="6035">
                  <c:v>224.23055895184709</c:v>
                </c:pt>
                <c:pt idx="6036">
                  <c:v>220.24032166221562</c:v>
                </c:pt>
                <c:pt idx="6037">
                  <c:v>170.04192771416257</c:v>
                </c:pt>
                <c:pt idx="6038">
                  <c:v>241.03956831564221</c:v>
                </c:pt>
                <c:pt idx="6039">
                  <c:v>237.54053546612792</c:v>
                </c:pt>
                <c:pt idx="6040">
                  <c:v>346.435849175258</c:v>
                </c:pt>
                <c:pt idx="6041">
                  <c:v>169.35712965056115</c:v>
                </c:pt>
                <c:pt idx="6042">
                  <c:v>335.48371152741197</c:v>
                </c:pt>
                <c:pt idx="6043">
                  <c:v>298.99098091664257</c:v>
                </c:pt>
                <c:pt idx="6044">
                  <c:v>352.07616868630828</c:v>
                </c:pt>
                <c:pt idx="6045">
                  <c:v>238.32527202731873</c:v>
                </c:pt>
                <c:pt idx="6046">
                  <c:v>298.42579837204602</c:v>
                </c:pt>
                <c:pt idx="6047">
                  <c:v>407.53107068171801</c:v>
                </c:pt>
                <c:pt idx="6048">
                  <c:v>384.57185965197277</c:v>
                </c:pt>
                <c:pt idx="6049">
                  <c:v>452.85684065226883</c:v>
                </c:pt>
                <c:pt idx="6050">
                  <c:v>442.88288509064967</c:v>
                </c:pt>
                <c:pt idx="6051">
                  <c:v>394.69836776845284</c:v>
                </c:pt>
                <c:pt idx="6052">
                  <c:v>462.36292459442063</c:v>
                </c:pt>
                <c:pt idx="6053">
                  <c:v>383.64204465207723</c:v>
                </c:pt>
                <c:pt idx="6054">
                  <c:v>395.35092691868624</c:v>
                </c:pt>
                <c:pt idx="6055">
                  <c:v>390.34214256255416</c:v>
                </c:pt>
                <c:pt idx="6056">
                  <c:v>333.27088554819807</c:v>
                </c:pt>
                <c:pt idx="6057">
                  <c:v>368.32380840745259</c:v>
                </c:pt>
                <c:pt idx="6058">
                  <c:v>341.13920486620458</c:v>
                </c:pt>
                <c:pt idx="6059">
                  <c:v>344.80928452622868</c:v>
                </c:pt>
                <c:pt idx="6060">
                  <c:v>315.62457221263082</c:v>
                </c:pt>
                <c:pt idx="6061">
                  <c:v>252.57418293249029</c:v>
                </c:pt>
                <c:pt idx="6062">
                  <c:v>149.0287281083657</c:v>
                </c:pt>
                <c:pt idx="6063">
                  <c:v>106.82121691700519</c:v>
                </c:pt>
                <c:pt idx="6064">
                  <c:v>28.649309757596626</c:v>
                </c:pt>
                <c:pt idx="6065">
                  <c:v>67.540985106465854</c:v>
                </c:pt>
                <c:pt idx="6066">
                  <c:v>146.21920769111091</c:v>
                </c:pt>
                <c:pt idx="6067">
                  <c:v>14.111088828298051</c:v>
                </c:pt>
                <c:pt idx="6068">
                  <c:v>0</c:v>
                </c:pt>
                <c:pt idx="6069">
                  <c:v>0</c:v>
                </c:pt>
                <c:pt idx="6070">
                  <c:v>0</c:v>
                </c:pt>
                <c:pt idx="6071">
                  <c:v>0</c:v>
                </c:pt>
                <c:pt idx="6072">
                  <c:v>0</c:v>
                </c:pt>
                <c:pt idx="6073">
                  <c:v>0</c:v>
                </c:pt>
                <c:pt idx="6074">
                  <c:v>14.243193522299642</c:v>
                </c:pt>
                <c:pt idx="6075">
                  <c:v>0</c:v>
                </c:pt>
                <c:pt idx="6076">
                  <c:v>0</c:v>
                </c:pt>
                <c:pt idx="6077">
                  <c:v>28.40615782817153</c:v>
                </c:pt>
                <c:pt idx="6078">
                  <c:v>0</c:v>
                </c:pt>
                <c:pt idx="6079">
                  <c:v>43.992228922686188</c:v>
                </c:pt>
                <c:pt idx="6080">
                  <c:v>0</c:v>
                </c:pt>
                <c:pt idx="6081">
                  <c:v>0</c:v>
                </c:pt>
                <c:pt idx="6082">
                  <c:v>0</c:v>
                </c:pt>
                <c:pt idx="6083">
                  <c:v>0</c:v>
                </c:pt>
                <c:pt idx="6084">
                  <c:v>1.4077272497116375</c:v>
                </c:pt>
                <c:pt idx="6085">
                  <c:v>0</c:v>
                </c:pt>
                <c:pt idx="6086">
                  <c:v>0</c:v>
                </c:pt>
                <c:pt idx="6087">
                  <c:v>0</c:v>
                </c:pt>
                <c:pt idx="6088">
                  <c:v>0</c:v>
                </c:pt>
                <c:pt idx="6089">
                  <c:v>0</c:v>
                </c:pt>
                <c:pt idx="6090">
                  <c:v>0</c:v>
                </c:pt>
                <c:pt idx="6091">
                  <c:v>0</c:v>
                </c:pt>
                <c:pt idx="6092">
                  <c:v>0</c:v>
                </c:pt>
                <c:pt idx="6093">
                  <c:v>0</c:v>
                </c:pt>
                <c:pt idx="6094">
                  <c:v>0</c:v>
                </c:pt>
                <c:pt idx="6095">
                  <c:v>0</c:v>
                </c:pt>
                <c:pt idx="6096">
                  <c:v>0</c:v>
                </c:pt>
                <c:pt idx="6097">
                  <c:v>0</c:v>
                </c:pt>
                <c:pt idx="6098">
                  <c:v>0</c:v>
                </c:pt>
                <c:pt idx="6099">
                  <c:v>0</c:v>
                </c:pt>
                <c:pt idx="6100">
                  <c:v>0</c:v>
                </c:pt>
                <c:pt idx="6101">
                  <c:v>0</c:v>
                </c:pt>
                <c:pt idx="6102">
                  <c:v>0</c:v>
                </c:pt>
                <c:pt idx="6103">
                  <c:v>0</c:v>
                </c:pt>
                <c:pt idx="6104">
                  <c:v>0</c:v>
                </c:pt>
                <c:pt idx="6105">
                  <c:v>0</c:v>
                </c:pt>
                <c:pt idx="6106">
                  <c:v>0</c:v>
                </c:pt>
                <c:pt idx="6107">
                  <c:v>0</c:v>
                </c:pt>
                <c:pt idx="6108">
                  <c:v>0</c:v>
                </c:pt>
                <c:pt idx="6109">
                  <c:v>0</c:v>
                </c:pt>
                <c:pt idx="6110">
                  <c:v>0</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33.07269678154411</c:v>
                </c:pt>
                <c:pt idx="6137">
                  <c:v>27.574103857078853</c:v>
                </c:pt>
                <c:pt idx="6138">
                  <c:v>18.619659559867969</c:v>
                </c:pt>
                <c:pt idx="6139">
                  <c:v>13.114134133898924</c:v>
                </c:pt>
                <c:pt idx="6140">
                  <c:v>6.0112025135846103</c:v>
                </c:pt>
                <c:pt idx="6141">
                  <c:v>11.663989244423487</c:v>
                </c:pt>
                <c:pt idx="6142">
                  <c:v>4.1974464383896137</c:v>
                </c:pt>
                <c:pt idx="6143">
                  <c:v>0</c:v>
                </c:pt>
                <c:pt idx="6144">
                  <c:v>2.5405430723747919</c:v>
                </c:pt>
                <c:pt idx="6145">
                  <c:v>21.396490925802723</c:v>
                </c:pt>
                <c:pt idx="6146">
                  <c:v>38.291362391608608</c:v>
                </c:pt>
                <c:pt idx="6147">
                  <c:v>36.21890415167519</c:v>
                </c:pt>
                <c:pt idx="6148">
                  <c:v>0</c:v>
                </c:pt>
                <c:pt idx="6149">
                  <c:v>0</c:v>
                </c:pt>
                <c:pt idx="6150">
                  <c:v>0</c:v>
                </c:pt>
                <c:pt idx="6151">
                  <c:v>4.6034612484744493</c:v>
                </c:pt>
                <c:pt idx="6152">
                  <c:v>0</c:v>
                </c:pt>
                <c:pt idx="6153">
                  <c:v>6.9389877886941527</c:v>
                </c:pt>
                <c:pt idx="6154">
                  <c:v>33.937280251984262</c:v>
                </c:pt>
                <c:pt idx="6155">
                  <c:v>67.681832815984706</c:v>
                </c:pt>
                <c:pt idx="6156">
                  <c:v>51.131422400640986</c:v>
                </c:pt>
                <c:pt idx="6157">
                  <c:v>37.938140436128435</c:v>
                </c:pt>
                <c:pt idx="6158">
                  <c:v>12.58453943196017</c:v>
                </c:pt>
                <c:pt idx="6159">
                  <c:v>0</c:v>
                </c:pt>
                <c:pt idx="6160">
                  <c:v>0</c:v>
                </c:pt>
                <c:pt idx="6161">
                  <c:v>0</c:v>
                </c:pt>
                <c:pt idx="6162">
                  <c:v>0</c:v>
                </c:pt>
                <c:pt idx="6163">
                  <c:v>0</c:v>
                </c:pt>
                <c:pt idx="6164">
                  <c:v>0</c:v>
                </c:pt>
                <c:pt idx="6165">
                  <c:v>0</c:v>
                </c:pt>
                <c:pt idx="6166">
                  <c:v>2.9230801735087049</c:v>
                </c:pt>
                <c:pt idx="6167">
                  <c:v>18.21637926897867</c:v>
                </c:pt>
                <c:pt idx="6168">
                  <c:v>0</c:v>
                </c:pt>
                <c:pt idx="6169">
                  <c:v>0</c:v>
                </c:pt>
                <c:pt idx="6170">
                  <c:v>0</c:v>
                </c:pt>
                <c:pt idx="6171">
                  <c:v>0</c:v>
                </c:pt>
                <c:pt idx="6172">
                  <c:v>0</c:v>
                </c:pt>
                <c:pt idx="6173">
                  <c:v>0</c:v>
                </c:pt>
                <c:pt idx="6174">
                  <c:v>99.918221074705386</c:v>
                </c:pt>
                <c:pt idx="6175">
                  <c:v>71.230777048915016</c:v>
                </c:pt>
                <c:pt idx="6176">
                  <c:v>74.600218244101995</c:v>
                </c:pt>
                <c:pt idx="6177">
                  <c:v>91.525425085738817</c:v>
                </c:pt>
                <c:pt idx="6178">
                  <c:v>17.563453105826241</c:v>
                </c:pt>
                <c:pt idx="6179">
                  <c:v>31.9010903642641</c:v>
                </c:pt>
                <c:pt idx="6180">
                  <c:v>130.65470509836302</c:v>
                </c:pt>
                <c:pt idx="6181">
                  <c:v>116.78896513120628</c:v>
                </c:pt>
                <c:pt idx="6182">
                  <c:v>60.665083960754117</c:v>
                </c:pt>
                <c:pt idx="6183">
                  <c:v>0</c:v>
                </c:pt>
                <c:pt idx="6184">
                  <c:v>10.541200446583893</c:v>
                </c:pt>
                <c:pt idx="6185">
                  <c:v>0</c:v>
                </c:pt>
                <c:pt idx="6186">
                  <c:v>0</c:v>
                </c:pt>
                <c:pt idx="6187">
                  <c:v>0</c:v>
                </c:pt>
                <c:pt idx="6188">
                  <c:v>0</c:v>
                </c:pt>
                <c:pt idx="6189">
                  <c:v>0</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8731946834328872</c:v>
                </c:pt>
                <c:pt idx="6216">
                  <c:v>34.51715415027045</c:v>
                </c:pt>
                <c:pt idx="6217">
                  <c:v>46.068500038646576</c:v>
                </c:pt>
                <c:pt idx="6218">
                  <c:v>55.906522065852201</c:v>
                </c:pt>
                <c:pt idx="6219">
                  <c:v>59.753775692579573</c:v>
                </c:pt>
                <c:pt idx="6220">
                  <c:v>61.853980233780959</c:v>
                </c:pt>
                <c:pt idx="6221">
                  <c:v>21.799815067175366</c:v>
                </c:pt>
                <c:pt idx="6222">
                  <c:v>81.649446072254094</c:v>
                </c:pt>
                <c:pt idx="6223">
                  <c:v>166.15122522144068</c:v>
                </c:pt>
                <c:pt idx="6224">
                  <c:v>0</c:v>
                </c:pt>
                <c:pt idx="6225">
                  <c:v>110.43329766167872</c:v>
                </c:pt>
                <c:pt idx="6226">
                  <c:v>116.95339529719413</c:v>
                </c:pt>
                <c:pt idx="6227">
                  <c:v>58.367787084793207</c:v>
                </c:pt>
                <c:pt idx="6228">
                  <c:v>175.9147118959485</c:v>
                </c:pt>
                <c:pt idx="6229">
                  <c:v>79.852383276199248</c:v>
                </c:pt>
                <c:pt idx="6230">
                  <c:v>51.995656625591884</c:v>
                </c:pt>
                <c:pt idx="6231">
                  <c:v>139.54651501434336</c:v>
                </c:pt>
                <c:pt idx="6232">
                  <c:v>75.25677133997408</c:v>
                </c:pt>
                <c:pt idx="6233">
                  <c:v>99.167625252102738</c:v>
                </c:pt>
                <c:pt idx="6234">
                  <c:v>6.9690584440163548</c:v>
                </c:pt>
                <c:pt idx="6235">
                  <c:v>49.631076528850457</c:v>
                </c:pt>
                <c:pt idx="6236">
                  <c:v>18.350841795447366</c:v>
                </c:pt>
                <c:pt idx="6237">
                  <c:v>0</c:v>
                </c:pt>
                <c:pt idx="6238">
                  <c:v>0</c:v>
                </c:pt>
                <c:pt idx="6239">
                  <c:v>0</c:v>
                </c:pt>
                <c:pt idx="6240">
                  <c:v>0</c:v>
                </c:pt>
                <c:pt idx="6241">
                  <c:v>0</c:v>
                </c:pt>
                <c:pt idx="6242">
                  <c:v>0</c:v>
                </c:pt>
                <c:pt idx="6243">
                  <c:v>0</c:v>
                </c:pt>
                <c:pt idx="6244">
                  <c:v>119.27208213769794</c:v>
                </c:pt>
                <c:pt idx="6245">
                  <c:v>0</c:v>
                </c:pt>
                <c:pt idx="6246">
                  <c:v>0</c:v>
                </c:pt>
                <c:pt idx="6247">
                  <c:v>0</c:v>
                </c:pt>
                <c:pt idx="6248">
                  <c:v>0</c:v>
                </c:pt>
                <c:pt idx="6249">
                  <c:v>0</c:v>
                </c:pt>
                <c:pt idx="6250">
                  <c:v>0</c:v>
                </c:pt>
                <c:pt idx="6251">
                  <c:v>0</c:v>
                </c:pt>
                <c:pt idx="6252">
                  <c:v>4.9034198383783689</c:v>
                </c:pt>
                <c:pt idx="6253">
                  <c:v>35.230588871114961</c:v>
                </c:pt>
                <c:pt idx="6254">
                  <c:v>6.0146770444071791</c:v>
                </c:pt>
                <c:pt idx="6255">
                  <c:v>0</c:v>
                </c:pt>
                <c:pt idx="6256">
                  <c:v>0</c:v>
                </c:pt>
                <c:pt idx="6257">
                  <c:v>0</c:v>
                </c:pt>
                <c:pt idx="6258">
                  <c:v>120.34232944853142</c:v>
                </c:pt>
                <c:pt idx="6259">
                  <c:v>0</c:v>
                </c:pt>
                <c:pt idx="6260">
                  <c:v>29.457942527173572</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0</c:v>
                </c:pt>
                <c:pt idx="6277">
                  <c:v>0</c:v>
                </c:pt>
                <c:pt idx="6278">
                  <c:v>0</c:v>
                </c:pt>
                <c:pt idx="6279">
                  <c:v>0</c:v>
                </c:pt>
                <c:pt idx="6280">
                  <c:v>34.696576374873679</c:v>
                </c:pt>
                <c:pt idx="6281">
                  <c:v>23.674990596723404</c:v>
                </c:pt>
                <c:pt idx="6282">
                  <c:v>34.485108641554241</c:v>
                </c:pt>
                <c:pt idx="6283">
                  <c:v>0</c:v>
                </c:pt>
                <c:pt idx="6284">
                  <c:v>0</c:v>
                </c:pt>
                <c:pt idx="6285">
                  <c:v>0</c:v>
                </c:pt>
                <c:pt idx="6286">
                  <c:v>0</c:v>
                </c:pt>
                <c:pt idx="6287">
                  <c:v>0</c:v>
                </c:pt>
                <c:pt idx="6288">
                  <c:v>0</c:v>
                </c:pt>
                <c:pt idx="6289">
                  <c:v>0</c:v>
                </c:pt>
                <c:pt idx="6290">
                  <c:v>0</c:v>
                </c:pt>
                <c:pt idx="6291">
                  <c:v>0</c:v>
                </c:pt>
                <c:pt idx="6292">
                  <c:v>0</c:v>
                </c:pt>
                <c:pt idx="6293">
                  <c:v>0</c:v>
                </c:pt>
                <c:pt idx="6294">
                  <c:v>0</c:v>
                </c:pt>
                <c:pt idx="6295">
                  <c:v>0</c:v>
                </c:pt>
                <c:pt idx="6296">
                  <c:v>0</c:v>
                </c:pt>
                <c:pt idx="6297">
                  <c:v>0</c:v>
                </c:pt>
                <c:pt idx="6298">
                  <c:v>0</c:v>
                </c:pt>
                <c:pt idx="6299">
                  <c:v>0</c:v>
                </c:pt>
                <c:pt idx="6300">
                  <c:v>0</c:v>
                </c:pt>
                <c:pt idx="6301">
                  <c:v>0</c:v>
                </c:pt>
                <c:pt idx="6302">
                  <c:v>0</c:v>
                </c:pt>
                <c:pt idx="6303">
                  <c:v>0</c:v>
                </c:pt>
                <c:pt idx="6304">
                  <c:v>0</c:v>
                </c:pt>
                <c:pt idx="6305">
                  <c:v>0</c:v>
                </c:pt>
                <c:pt idx="6306">
                  <c:v>0</c:v>
                </c:pt>
                <c:pt idx="6307">
                  <c:v>0</c:v>
                </c:pt>
                <c:pt idx="6308">
                  <c:v>0</c:v>
                </c:pt>
                <c:pt idx="6309">
                  <c:v>0</c:v>
                </c:pt>
                <c:pt idx="6310">
                  <c:v>0</c:v>
                </c:pt>
                <c:pt idx="6311">
                  <c:v>0</c:v>
                </c:pt>
                <c:pt idx="6312">
                  <c:v>0</c:v>
                </c:pt>
                <c:pt idx="6313">
                  <c:v>0</c:v>
                </c:pt>
                <c:pt idx="6314">
                  <c:v>0</c:v>
                </c:pt>
                <c:pt idx="6315">
                  <c:v>0</c:v>
                </c:pt>
                <c:pt idx="6316">
                  <c:v>0</c:v>
                </c:pt>
                <c:pt idx="6317">
                  <c:v>0</c:v>
                </c:pt>
                <c:pt idx="6318">
                  <c:v>0</c:v>
                </c:pt>
                <c:pt idx="6319">
                  <c:v>0</c:v>
                </c:pt>
                <c:pt idx="6320">
                  <c:v>0</c:v>
                </c:pt>
                <c:pt idx="6321">
                  <c:v>0</c:v>
                </c:pt>
                <c:pt idx="6322">
                  <c:v>0</c:v>
                </c:pt>
                <c:pt idx="6323">
                  <c:v>0</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0</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9.3060838899386766</c:v>
                </c:pt>
                <c:pt idx="6376">
                  <c:v>17.105338524323646</c:v>
                </c:pt>
                <c:pt idx="6377">
                  <c:v>70.149467236778023</c:v>
                </c:pt>
                <c:pt idx="6378">
                  <c:v>7.7892129772710117</c:v>
                </c:pt>
                <c:pt idx="6379">
                  <c:v>73.880529599683413</c:v>
                </c:pt>
                <c:pt idx="6380">
                  <c:v>0</c:v>
                </c:pt>
                <c:pt idx="6381">
                  <c:v>10.494993042017612</c:v>
                </c:pt>
                <c:pt idx="6382">
                  <c:v>0</c:v>
                </c:pt>
                <c:pt idx="6383">
                  <c:v>0</c:v>
                </c:pt>
                <c:pt idx="6384">
                  <c:v>0.66695357112928377</c:v>
                </c:pt>
                <c:pt idx="6385">
                  <c:v>23.14034467364344</c:v>
                </c:pt>
                <c:pt idx="6386">
                  <c:v>6.5889920772977106</c:v>
                </c:pt>
                <c:pt idx="6387">
                  <c:v>0</c:v>
                </c:pt>
                <c:pt idx="6388">
                  <c:v>7.0397358013333786</c:v>
                </c:pt>
                <c:pt idx="6389">
                  <c:v>0</c:v>
                </c:pt>
                <c:pt idx="6390">
                  <c:v>0</c:v>
                </c:pt>
                <c:pt idx="6391">
                  <c:v>3.4054836420884023</c:v>
                </c:pt>
                <c:pt idx="6392">
                  <c:v>0</c:v>
                </c:pt>
                <c:pt idx="6393">
                  <c:v>12.327726589831276</c:v>
                </c:pt>
                <c:pt idx="6394">
                  <c:v>9.6784405541717291</c:v>
                </c:pt>
                <c:pt idx="6395">
                  <c:v>27.030785365666588</c:v>
                </c:pt>
                <c:pt idx="6396">
                  <c:v>30.745480331541017</c:v>
                </c:pt>
                <c:pt idx="6397">
                  <c:v>38.491658140044947</c:v>
                </c:pt>
                <c:pt idx="6398">
                  <c:v>34.798563917451588</c:v>
                </c:pt>
                <c:pt idx="6399">
                  <c:v>0</c:v>
                </c:pt>
                <c:pt idx="6400">
                  <c:v>67.624382928238546</c:v>
                </c:pt>
                <c:pt idx="6401">
                  <c:v>30.880004000675285</c:v>
                </c:pt>
                <c:pt idx="6402">
                  <c:v>3.7040851206080774</c:v>
                </c:pt>
                <c:pt idx="6403">
                  <c:v>26.929641040373433</c:v>
                </c:pt>
                <c:pt idx="6404">
                  <c:v>45.602090545248082</c:v>
                </c:pt>
                <c:pt idx="6405">
                  <c:v>59.92179511436948</c:v>
                </c:pt>
                <c:pt idx="6406">
                  <c:v>38.237853333885191</c:v>
                </c:pt>
                <c:pt idx="6407">
                  <c:v>0</c:v>
                </c:pt>
                <c:pt idx="6408">
                  <c:v>55.670640443318625</c:v>
                </c:pt>
                <c:pt idx="6409">
                  <c:v>40.77547329233839</c:v>
                </c:pt>
                <c:pt idx="6410">
                  <c:v>23.7802786334708</c:v>
                </c:pt>
                <c:pt idx="6411">
                  <c:v>0</c:v>
                </c:pt>
                <c:pt idx="6412">
                  <c:v>66.364678066816893</c:v>
                </c:pt>
                <c:pt idx="6413">
                  <c:v>32.861356991577821</c:v>
                </c:pt>
                <c:pt idx="6414">
                  <c:v>0</c:v>
                </c:pt>
                <c:pt idx="6415">
                  <c:v>28.616393584450556</c:v>
                </c:pt>
                <c:pt idx="6416">
                  <c:v>58.667306532023076</c:v>
                </c:pt>
                <c:pt idx="6417">
                  <c:v>0</c:v>
                </c:pt>
                <c:pt idx="6418">
                  <c:v>0</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27.534250784245494</c:v>
                </c:pt>
                <c:pt idx="6451">
                  <c:v>34.428435566281848</c:v>
                </c:pt>
                <c:pt idx="6452">
                  <c:v>45.953829110756729</c:v>
                </c:pt>
                <c:pt idx="6453">
                  <c:v>59.899237976474524</c:v>
                </c:pt>
                <c:pt idx="6454">
                  <c:v>44.259581722408036</c:v>
                </c:pt>
                <c:pt idx="6455">
                  <c:v>3.4175250770517547</c:v>
                </c:pt>
                <c:pt idx="6456">
                  <c:v>71.573500431893819</c:v>
                </c:pt>
                <c:pt idx="6457">
                  <c:v>81.780160910515008</c:v>
                </c:pt>
                <c:pt idx="6458">
                  <c:v>22.324368555399328</c:v>
                </c:pt>
                <c:pt idx="6459">
                  <c:v>9.5402864927354329</c:v>
                </c:pt>
                <c:pt idx="6460">
                  <c:v>53.085647847425307</c:v>
                </c:pt>
                <c:pt idx="6461">
                  <c:v>85.972969341076961</c:v>
                </c:pt>
                <c:pt idx="6462">
                  <c:v>78.992935971199458</c:v>
                </c:pt>
                <c:pt idx="6463">
                  <c:v>44.361427476902918</c:v>
                </c:pt>
                <c:pt idx="6464">
                  <c:v>78.717197068338336</c:v>
                </c:pt>
                <c:pt idx="6465">
                  <c:v>0</c:v>
                </c:pt>
                <c:pt idx="6466">
                  <c:v>53.933201509434568</c:v>
                </c:pt>
                <c:pt idx="6467">
                  <c:v>71.153975929752207</c:v>
                </c:pt>
                <c:pt idx="6468">
                  <c:v>72.812688581452633</c:v>
                </c:pt>
                <c:pt idx="6469">
                  <c:v>27.66992504861301</c:v>
                </c:pt>
                <c:pt idx="6470">
                  <c:v>3.6011531463108226</c:v>
                </c:pt>
                <c:pt idx="6471">
                  <c:v>39.533327168578751</c:v>
                </c:pt>
                <c:pt idx="6472">
                  <c:v>32.018375557617389</c:v>
                </c:pt>
                <c:pt idx="6473">
                  <c:v>40.657031632159942</c:v>
                </c:pt>
                <c:pt idx="6474">
                  <c:v>0</c:v>
                </c:pt>
                <c:pt idx="6475">
                  <c:v>69.729494815538843</c:v>
                </c:pt>
                <c:pt idx="6476">
                  <c:v>0</c:v>
                </c:pt>
                <c:pt idx="6477">
                  <c:v>0</c:v>
                </c:pt>
                <c:pt idx="6478">
                  <c:v>0</c:v>
                </c:pt>
                <c:pt idx="6479">
                  <c:v>0</c:v>
                </c:pt>
                <c:pt idx="6480">
                  <c:v>0</c:v>
                </c:pt>
                <c:pt idx="6481">
                  <c:v>0</c:v>
                </c:pt>
                <c:pt idx="6482">
                  <c:v>0</c:v>
                </c:pt>
                <c:pt idx="6483">
                  <c:v>0</c:v>
                </c:pt>
                <c:pt idx="6484">
                  <c:v>0</c:v>
                </c:pt>
                <c:pt idx="6485">
                  <c:v>0.22503895658096501</c:v>
                </c:pt>
                <c:pt idx="6486">
                  <c:v>0</c:v>
                </c:pt>
                <c:pt idx="6487">
                  <c:v>0</c:v>
                </c:pt>
                <c:pt idx="6488">
                  <c:v>0</c:v>
                </c:pt>
                <c:pt idx="6489">
                  <c:v>0</c:v>
                </c:pt>
                <c:pt idx="6490">
                  <c:v>0</c:v>
                </c:pt>
                <c:pt idx="6491">
                  <c:v>0</c:v>
                </c:pt>
                <c:pt idx="6492">
                  <c:v>0</c:v>
                </c:pt>
                <c:pt idx="6493">
                  <c:v>2.7580711496496879</c:v>
                </c:pt>
                <c:pt idx="6494">
                  <c:v>0</c:v>
                </c:pt>
                <c:pt idx="6495">
                  <c:v>0</c:v>
                </c:pt>
                <c:pt idx="6496">
                  <c:v>0</c:v>
                </c:pt>
                <c:pt idx="6497">
                  <c:v>0</c:v>
                </c:pt>
                <c:pt idx="6498">
                  <c:v>0</c:v>
                </c:pt>
                <c:pt idx="6499">
                  <c:v>0</c:v>
                </c:pt>
                <c:pt idx="6500">
                  <c:v>6.7959453670882537</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21.991335283688382</c:v>
                </c:pt>
                <c:pt idx="6517">
                  <c:v>8.595440052271389</c:v>
                </c:pt>
                <c:pt idx="6518">
                  <c:v>7.3053017758390686</c:v>
                </c:pt>
                <c:pt idx="6519">
                  <c:v>10.709981101998496</c:v>
                </c:pt>
                <c:pt idx="6520">
                  <c:v>4.029126170376121</c:v>
                </c:pt>
                <c:pt idx="6521">
                  <c:v>2.7818145820595404</c:v>
                </c:pt>
                <c:pt idx="6522">
                  <c:v>5.0820988065007464</c:v>
                </c:pt>
                <c:pt idx="6523">
                  <c:v>6.4246670769945444</c:v>
                </c:pt>
                <c:pt idx="6524">
                  <c:v>6.9620223155886087</c:v>
                </c:pt>
                <c:pt idx="6525">
                  <c:v>11.02890164527391</c:v>
                </c:pt>
                <c:pt idx="6526">
                  <c:v>9.5531795016924104</c:v>
                </c:pt>
                <c:pt idx="6527">
                  <c:v>10.798088533662586</c:v>
                </c:pt>
                <c:pt idx="6528">
                  <c:v>13.029057733911511</c:v>
                </c:pt>
                <c:pt idx="6529">
                  <c:v>11.65460430287869</c:v>
                </c:pt>
                <c:pt idx="6530">
                  <c:v>0</c:v>
                </c:pt>
                <c:pt idx="6531">
                  <c:v>12.099248720828458</c:v>
                </c:pt>
                <c:pt idx="6532">
                  <c:v>24.128041882795742</c:v>
                </c:pt>
                <c:pt idx="6533">
                  <c:v>18.21275451845236</c:v>
                </c:pt>
                <c:pt idx="6534">
                  <c:v>25.02418508042452</c:v>
                </c:pt>
                <c:pt idx="6535">
                  <c:v>22.313117775994918</c:v>
                </c:pt>
                <c:pt idx="6536">
                  <c:v>0</c:v>
                </c:pt>
                <c:pt idx="6537">
                  <c:v>49.524491445884777</c:v>
                </c:pt>
                <c:pt idx="6538">
                  <c:v>26.358685171080595</c:v>
                </c:pt>
                <c:pt idx="6539">
                  <c:v>35.539407325210853</c:v>
                </c:pt>
                <c:pt idx="6540">
                  <c:v>37.261611346709493</c:v>
                </c:pt>
                <c:pt idx="6541">
                  <c:v>13.1117067750996</c:v>
                </c:pt>
                <c:pt idx="6542">
                  <c:v>18.937058676733724</c:v>
                </c:pt>
                <c:pt idx="6543">
                  <c:v>11.82225993811295</c:v>
                </c:pt>
                <c:pt idx="6544">
                  <c:v>7.4119331792604992</c:v>
                </c:pt>
                <c:pt idx="6545">
                  <c:v>19.313934725094544</c:v>
                </c:pt>
                <c:pt idx="6546">
                  <c:v>7.4036586836017495</c:v>
                </c:pt>
                <c:pt idx="6547">
                  <c:v>0</c:v>
                </c:pt>
                <c:pt idx="6548">
                  <c:v>25.600349355649605</c:v>
                </c:pt>
                <c:pt idx="6549">
                  <c:v>0</c:v>
                </c:pt>
                <c:pt idx="6550">
                  <c:v>18.591866183812687</c:v>
                </c:pt>
                <c:pt idx="6551">
                  <c:v>0</c:v>
                </c:pt>
                <c:pt idx="6552">
                  <c:v>0</c:v>
                </c:pt>
                <c:pt idx="6553">
                  <c:v>2.8954749878588277</c:v>
                </c:pt>
                <c:pt idx="6554">
                  <c:v>0</c:v>
                </c:pt>
                <c:pt idx="6555">
                  <c:v>0.33964190412345752</c:v>
                </c:pt>
                <c:pt idx="6556">
                  <c:v>0</c:v>
                </c:pt>
                <c:pt idx="6557">
                  <c:v>0</c:v>
                </c:pt>
                <c:pt idx="6558">
                  <c:v>0.31597942388892974</c:v>
                </c:pt>
                <c:pt idx="6559">
                  <c:v>0</c:v>
                </c:pt>
                <c:pt idx="6560">
                  <c:v>0</c:v>
                </c:pt>
                <c:pt idx="6561">
                  <c:v>0</c:v>
                </c:pt>
                <c:pt idx="6562">
                  <c:v>0</c:v>
                </c:pt>
                <c:pt idx="6563">
                  <c:v>0</c:v>
                </c:pt>
                <c:pt idx="6564">
                  <c:v>0</c:v>
                </c:pt>
                <c:pt idx="6565">
                  <c:v>0</c:v>
                </c:pt>
                <c:pt idx="6566">
                  <c:v>0</c:v>
                </c:pt>
                <c:pt idx="6567">
                  <c:v>0</c:v>
                </c:pt>
                <c:pt idx="6568">
                  <c:v>15.081143164147326</c:v>
                </c:pt>
                <c:pt idx="6569">
                  <c:v>0</c:v>
                </c:pt>
                <c:pt idx="6570">
                  <c:v>2.0492460276959843</c:v>
                </c:pt>
                <c:pt idx="6571">
                  <c:v>15.935810345819716</c:v>
                </c:pt>
                <c:pt idx="6572">
                  <c:v>8.5012860439975579</c:v>
                </c:pt>
                <c:pt idx="6573">
                  <c:v>0</c:v>
                </c:pt>
                <c:pt idx="6574">
                  <c:v>5.8132608297476862</c:v>
                </c:pt>
                <c:pt idx="6575">
                  <c:v>6.6045429312457387</c:v>
                </c:pt>
                <c:pt idx="6576">
                  <c:v>11.405262999395507</c:v>
                </c:pt>
                <c:pt idx="6577">
                  <c:v>4.3761693111634425</c:v>
                </c:pt>
                <c:pt idx="6578">
                  <c:v>4.8073634917595491</c:v>
                </c:pt>
                <c:pt idx="6579">
                  <c:v>8.98198741982727</c:v>
                </c:pt>
                <c:pt idx="6580">
                  <c:v>6.5502106526164567</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0</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44.019812224257535</c:v>
                </c:pt>
                <c:pt idx="6689">
                  <c:v>35.52250389456983</c:v>
                </c:pt>
                <c:pt idx="6690">
                  <c:v>32.378264615188037</c:v>
                </c:pt>
                <c:pt idx="6691">
                  <c:v>29.72752555613809</c:v>
                </c:pt>
                <c:pt idx="6692">
                  <c:v>23.202204821682727</c:v>
                </c:pt>
                <c:pt idx="6693">
                  <c:v>26.241555749634692</c:v>
                </c:pt>
                <c:pt idx="6694">
                  <c:v>3.7031093400667916</c:v>
                </c:pt>
                <c:pt idx="6695">
                  <c:v>3.7769445945037634</c:v>
                </c:pt>
                <c:pt idx="6696">
                  <c:v>3.7769445945037634</c:v>
                </c:pt>
                <c:pt idx="6697">
                  <c:v>3.7769445945037634</c:v>
                </c:pt>
                <c:pt idx="6698">
                  <c:v>3.8507798733063439</c:v>
                </c:pt>
                <c:pt idx="6699">
                  <c:v>3.8507798733063439</c:v>
                </c:pt>
                <c:pt idx="6700">
                  <c:v>3.9246151742594888</c:v>
                </c:pt>
                <c:pt idx="6701">
                  <c:v>3.9246151742594888</c:v>
                </c:pt>
                <c:pt idx="6702">
                  <c:v>4.0722858337572818</c:v>
                </c:pt>
                <c:pt idx="6703">
                  <c:v>4.1461211878718274</c:v>
                </c:pt>
                <c:pt idx="6704">
                  <c:v>4.2937919337569408</c:v>
                </c:pt>
                <c:pt idx="6705">
                  <c:v>19.889472506101502</c:v>
                </c:pt>
                <c:pt idx="6706">
                  <c:v>4.7633955009778592</c:v>
                </c:pt>
                <c:pt idx="6707">
                  <c:v>4.8410015930898291</c:v>
                </c:pt>
                <c:pt idx="6708">
                  <c:v>4.8410015930898291</c:v>
                </c:pt>
                <c:pt idx="6709">
                  <c:v>4.8410015930898291</c:v>
                </c:pt>
                <c:pt idx="6710">
                  <c:v>4.8410015930898291</c:v>
                </c:pt>
                <c:pt idx="6711">
                  <c:v>4.8410015930898291</c:v>
                </c:pt>
                <c:pt idx="6712">
                  <c:v>4.8410015930898291</c:v>
                </c:pt>
                <c:pt idx="6713">
                  <c:v>4.8410015930898291</c:v>
                </c:pt>
                <c:pt idx="6714">
                  <c:v>4.8410015930898291</c:v>
                </c:pt>
                <c:pt idx="6715">
                  <c:v>4.8410015930898291</c:v>
                </c:pt>
                <c:pt idx="6716">
                  <c:v>4.8410015930898291</c:v>
                </c:pt>
                <c:pt idx="6717">
                  <c:v>7.7423069091040375</c:v>
                </c:pt>
                <c:pt idx="6718">
                  <c:v>5.2512145991990655</c:v>
                </c:pt>
                <c:pt idx="6719">
                  <c:v>0</c:v>
                </c:pt>
                <c:pt idx="6720">
                  <c:v>3.3625251125068885</c:v>
                </c:pt>
                <c:pt idx="6721">
                  <c:v>8.3273469866861678</c:v>
                </c:pt>
                <c:pt idx="6722">
                  <c:v>6.9707308802773973</c:v>
                </c:pt>
                <c:pt idx="6723">
                  <c:v>8.4855352930441388</c:v>
                </c:pt>
                <c:pt idx="6724">
                  <c:v>10.830256371639788</c:v>
                </c:pt>
                <c:pt idx="6725">
                  <c:v>0</c:v>
                </c:pt>
                <c:pt idx="6726">
                  <c:v>0.95318062996870712</c:v>
                </c:pt>
                <c:pt idx="6727">
                  <c:v>6.2927423565181773</c:v>
                </c:pt>
                <c:pt idx="6728">
                  <c:v>5.5949888545572941</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28.807845045410449</c:v>
                </c:pt>
                <c:pt idx="6761">
                  <c:v>18.319268516321412</c:v>
                </c:pt>
                <c:pt idx="6762">
                  <c:v>8.0328848977779934</c:v>
                </c:pt>
                <c:pt idx="6763">
                  <c:v>3.3631336171808659</c:v>
                </c:pt>
                <c:pt idx="6764">
                  <c:v>0</c:v>
                </c:pt>
                <c:pt idx="6765">
                  <c:v>0</c:v>
                </c:pt>
                <c:pt idx="6766">
                  <c:v>0</c:v>
                </c:pt>
                <c:pt idx="6767">
                  <c:v>0.78728177312789016</c:v>
                </c:pt>
                <c:pt idx="6768">
                  <c:v>0</c:v>
                </c:pt>
                <c:pt idx="6769">
                  <c:v>5.1729038046444469</c:v>
                </c:pt>
                <c:pt idx="6770">
                  <c:v>0</c:v>
                </c:pt>
                <c:pt idx="6771">
                  <c:v>0.90515085149947683</c:v>
                </c:pt>
                <c:pt idx="6772">
                  <c:v>0</c:v>
                </c:pt>
                <c:pt idx="6773">
                  <c:v>0</c:v>
                </c:pt>
                <c:pt idx="6774">
                  <c:v>0</c:v>
                </c:pt>
                <c:pt idx="6775">
                  <c:v>0</c:v>
                </c:pt>
                <c:pt idx="6776">
                  <c:v>0</c:v>
                </c:pt>
                <c:pt idx="6777">
                  <c:v>0</c:v>
                </c:pt>
                <c:pt idx="6778">
                  <c:v>0</c:v>
                </c:pt>
                <c:pt idx="6779">
                  <c:v>0</c:v>
                </c:pt>
                <c:pt idx="6780">
                  <c:v>0</c:v>
                </c:pt>
                <c:pt idx="6781">
                  <c:v>14.64857768817053</c:v>
                </c:pt>
                <c:pt idx="6782">
                  <c:v>0.58904406915441476</c:v>
                </c:pt>
                <c:pt idx="6783">
                  <c:v>0.79580815791881299</c:v>
                </c:pt>
                <c:pt idx="6784">
                  <c:v>1.0148375394769584</c:v>
                </c:pt>
                <c:pt idx="6785">
                  <c:v>1.2569218087182574</c:v>
                </c:pt>
                <c:pt idx="6786">
                  <c:v>0.65726832728560103</c:v>
                </c:pt>
                <c:pt idx="6787">
                  <c:v>0.94332369703868557</c:v>
                </c:pt>
                <c:pt idx="6788">
                  <c:v>1.3373196571947297</c:v>
                </c:pt>
                <c:pt idx="6789">
                  <c:v>0.8137612977786931</c:v>
                </c:pt>
                <c:pt idx="6790">
                  <c:v>0.43276745696566393</c:v>
                </c:pt>
                <c:pt idx="6791">
                  <c:v>1.0741798085299028</c:v>
                </c:pt>
                <c:pt idx="6792">
                  <c:v>1.0863513819152315</c:v>
                </c:pt>
                <c:pt idx="6793">
                  <c:v>0.79132058815953088</c:v>
                </c:pt>
                <c:pt idx="6794">
                  <c:v>0.78234629570023306</c:v>
                </c:pt>
                <c:pt idx="6795">
                  <c:v>0.84737581887783175</c:v>
                </c:pt>
                <c:pt idx="6796">
                  <c:v>0.99209359894097415</c:v>
                </c:pt>
                <c:pt idx="6797">
                  <c:v>1.3081776802655265</c:v>
                </c:pt>
                <c:pt idx="6798">
                  <c:v>0.79580815791881299</c:v>
                </c:pt>
                <c:pt idx="6799">
                  <c:v>1.1708369794136118</c:v>
                </c:pt>
                <c:pt idx="6800">
                  <c:v>0.8002960121621433</c:v>
                </c:pt>
                <c:pt idx="6801">
                  <c:v>1.1773232900626431</c:v>
                </c:pt>
                <c:pt idx="6802">
                  <c:v>0.72878216972387211</c:v>
                </c:pt>
                <c:pt idx="6803">
                  <c:v>0.94332369703868557</c:v>
                </c:pt>
                <c:pt idx="6804">
                  <c:v>0.94332369703868557</c:v>
                </c:pt>
                <c:pt idx="6805">
                  <c:v>0.8669224816842428</c:v>
                </c:pt>
                <c:pt idx="6806">
                  <c:v>0.86203539325212475</c:v>
                </c:pt>
                <c:pt idx="6807">
                  <c:v>1.1643509580433051</c:v>
                </c:pt>
                <c:pt idx="6808">
                  <c:v>0.94861087470997152</c:v>
                </c:pt>
                <c:pt idx="6809">
                  <c:v>0.72060578306694056</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13.464791918156001</c:v>
                </c:pt>
                <c:pt idx="6829">
                  <c:v>4.4167757577522195</c:v>
                </c:pt>
                <c:pt idx="6830">
                  <c:v>0</c:v>
                </c:pt>
                <c:pt idx="6831">
                  <c:v>2.8978950563409663E-2</c:v>
                </c:pt>
                <c:pt idx="6832">
                  <c:v>0</c:v>
                </c:pt>
                <c:pt idx="6833">
                  <c:v>0</c:v>
                </c:pt>
                <c:pt idx="6834">
                  <c:v>0</c:v>
                </c:pt>
                <c:pt idx="6835">
                  <c:v>17.052701980172902</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3.125138305491463</c:v>
                </c:pt>
                <c:pt idx="6865">
                  <c:v>16.767625310702776</c:v>
                </c:pt>
                <c:pt idx="6866">
                  <c:v>0</c:v>
                </c:pt>
                <c:pt idx="6867">
                  <c:v>2.2136457219155501</c:v>
                </c:pt>
                <c:pt idx="6868">
                  <c:v>0</c:v>
                </c:pt>
                <c:pt idx="6869">
                  <c:v>0</c:v>
                </c:pt>
                <c:pt idx="6870">
                  <c:v>26.930431899260427</c:v>
                </c:pt>
                <c:pt idx="6871">
                  <c:v>0</c:v>
                </c:pt>
                <c:pt idx="6872">
                  <c:v>0</c:v>
                </c:pt>
                <c:pt idx="6873">
                  <c:v>0</c:v>
                </c:pt>
                <c:pt idx="6874">
                  <c:v>0</c:v>
                </c:pt>
                <c:pt idx="6875">
                  <c:v>14.512001717756032</c:v>
                </c:pt>
                <c:pt idx="6876">
                  <c:v>5.0042072409236686</c:v>
                </c:pt>
                <c:pt idx="6877">
                  <c:v>0.92852981649465394</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0</c:v>
                </c:pt>
                <c:pt idx="6973">
                  <c:v>0</c:v>
                </c:pt>
                <c:pt idx="6974">
                  <c:v>0</c:v>
                </c:pt>
                <c:pt idx="6975">
                  <c:v>0</c:v>
                </c:pt>
                <c:pt idx="6976">
                  <c:v>0</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0</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0</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51.427336663276208</c:v>
                </c:pt>
                <c:pt idx="7409">
                  <c:v>6.6701940923347642</c:v>
                </c:pt>
                <c:pt idx="7410">
                  <c:v>9.0582275920091142</c:v>
                </c:pt>
                <c:pt idx="7411">
                  <c:v>20.738506002887448</c:v>
                </c:pt>
                <c:pt idx="7412">
                  <c:v>18.42111898314419</c:v>
                </c:pt>
                <c:pt idx="7413">
                  <c:v>32.41389378251656</c:v>
                </c:pt>
                <c:pt idx="7414">
                  <c:v>28.986617628862138</c:v>
                </c:pt>
                <c:pt idx="7415">
                  <c:v>26.994730325311146</c:v>
                </c:pt>
                <c:pt idx="7416">
                  <c:v>9.9547416541323912</c:v>
                </c:pt>
                <c:pt idx="7417">
                  <c:v>15.558271913029309</c:v>
                </c:pt>
                <c:pt idx="7418">
                  <c:v>0</c:v>
                </c:pt>
                <c:pt idx="7419">
                  <c:v>16.352367628307835</c:v>
                </c:pt>
                <c:pt idx="7420">
                  <c:v>14.016580703596921</c:v>
                </c:pt>
                <c:pt idx="7421">
                  <c:v>10.970630608990662</c:v>
                </c:pt>
                <c:pt idx="7422">
                  <c:v>8.114148406644679</c:v>
                </c:pt>
                <c:pt idx="7423">
                  <c:v>0</c:v>
                </c:pt>
                <c:pt idx="7424">
                  <c:v>0</c:v>
                </c:pt>
                <c:pt idx="7425">
                  <c:v>0</c:v>
                </c:pt>
                <c:pt idx="7426">
                  <c:v>0</c:v>
                </c:pt>
                <c:pt idx="7427">
                  <c:v>0</c:v>
                </c:pt>
                <c:pt idx="7428">
                  <c:v>0.87926653465021443</c:v>
                </c:pt>
                <c:pt idx="7429">
                  <c:v>3.2278030760659018</c:v>
                </c:pt>
                <c:pt idx="7430">
                  <c:v>3.7895656798845394</c:v>
                </c:pt>
                <c:pt idx="7431">
                  <c:v>1.7650385006456246</c:v>
                </c:pt>
                <c:pt idx="7432">
                  <c:v>0.34409544944353271</c:v>
                </c:pt>
                <c:pt idx="7433">
                  <c:v>0.60568083633063763</c:v>
                </c:pt>
                <c:pt idx="7434">
                  <c:v>7.2342900486045991</c:v>
                </c:pt>
                <c:pt idx="7435">
                  <c:v>5.6220015840531605</c:v>
                </c:pt>
                <c:pt idx="7436">
                  <c:v>5.1505260403718331</c:v>
                </c:pt>
                <c:pt idx="7437">
                  <c:v>6.9140764040346836</c:v>
                </c:pt>
                <c:pt idx="7438">
                  <c:v>1.2423412591991014</c:v>
                </c:pt>
                <c:pt idx="7439">
                  <c:v>0</c:v>
                </c:pt>
                <c:pt idx="7440">
                  <c:v>0</c:v>
                </c:pt>
                <c:pt idx="7441">
                  <c:v>0</c:v>
                </c:pt>
                <c:pt idx="7442">
                  <c:v>0</c:v>
                </c:pt>
                <c:pt idx="7443">
                  <c:v>0</c:v>
                </c:pt>
                <c:pt idx="7444">
                  <c:v>0</c:v>
                </c:pt>
                <c:pt idx="7445">
                  <c:v>0</c:v>
                </c:pt>
                <c:pt idx="7446">
                  <c:v>0</c:v>
                </c:pt>
                <c:pt idx="7447">
                  <c:v>0</c:v>
                </c:pt>
                <c:pt idx="7448">
                  <c:v>0</c:v>
                </c:pt>
                <c:pt idx="7449">
                  <c:v>0</c:v>
                </c:pt>
                <c:pt idx="7450">
                  <c:v>0.34960110726749116</c:v>
                </c:pt>
                <c:pt idx="7451">
                  <c:v>4.2464700229118311</c:v>
                </c:pt>
                <c:pt idx="7452">
                  <c:v>16.988122580261184</c:v>
                </c:pt>
                <c:pt idx="7453">
                  <c:v>38.353741380204418</c:v>
                </c:pt>
                <c:pt idx="7454">
                  <c:v>4.4825028619552274</c:v>
                </c:pt>
                <c:pt idx="7455">
                  <c:v>0</c:v>
                </c:pt>
                <c:pt idx="7456">
                  <c:v>2.3517824869636623</c:v>
                </c:pt>
                <c:pt idx="7457">
                  <c:v>3.5053490908040659</c:v>
                </c:pt>
                <c:pt idx="7458">
                  <c:v>5.1793169071068252</c:v>
                </c:pt>
                <c:pt idx="7459">
                  <c:v>3.03272897354586</c:v>
                </c:pt>
                <c:pt idx="7460">
                  <c:v>3.4282265640512524</c:v>
                </c:pt>
                <c:pt idx="7461">
                  <c:v>20.062102497572084</c:v>
                </c:pt>
                <c:pt idx="7462">
                  <c:v>24.790448336189591</c:v>
                </c:pt>
                <c:pt idx="7463">
                  <c:v>17.564922379087591</c:v>
                </c:pt>
                <c:pt idx="7464">
                  <c:v>20.708774595060454</c:v>
                </c:pt>
                <c:pt idx="7465">
                  <c:v>14.482135096185877</c:v>
                </c:pt>
                <c:pt idx="7466">
                  <c:v>0</c:v>
                </c:pt>
                <c:pt idx="7467">
                  <c:v>0</c:v>
                </c:pt>
                <c:pt idx="7468">
                  <c:v>22.818039754462511</c:v>
                </c:pt>
                <c:pt idx="7469">
                  <c:v>71.225608285714799</c:v>
                </c:pt>
                <c:pt idx="7470">
                  <c:v>4.1354863417720225</c:v>
                </c:pt>
                <c:pt idx="7471">
                  <c:v>10.15483847425061</c:v>
                </c:pt>
                <c:pt idx="7472">
                  <c:v>5.2183493233722711</c:v>
                </c:pt>
                <c:pt idx="7473">
                  <c:v>16.933807951482411</c:v>
                </c:pt>
                <c:pt idx="7474">
                  <c:v>33.831630527887363</c:v>
                </c:pt>
                <c:pt idx="7475">
                  <c:v>15.418791597424265</c:v>
                </c:pt>
                <c:pt idx="7476">
                  <c:v>13.507487989826338</c:v>
                </c:pt>
                <c:pt idx="7477">
                  <c:v>20.865913311369045</c:v>
                </c:pt>
                <c:pt idx="7478">
                  <c:v>29.618476138370262</c:v>
                </c:pt>
                <c:pt idx="7479">
                  <c:v>16.095916599881544</c:v>
                </c:pt>
                <c:pt idx="7480">
                  <c:v>17.826071905222726</c:v>
                </c:pt>
                <c:pt idx="7481">
                  <c:v>10.272419162091897</c:v>
                </c:pt>
                <c:pt idx="7482">
                  <c:v>30.387201428163042</c:v>
                </c:pt>
                <c:pt idx="7483">
                  <c:v>1.15737494826076</c:v>
                </c:pt>
                <c:pt idx="7484">
                  <c:v>4.9361562063904252</c:v>
                </c:pt>
                <c:pt idx="7485">
                  <c:v>10.3395049145544</c:v>
                </c:pt>
                <c:pt idx="7486">
                  <c:v>5.8088414307397525</c:v>
                </c:pt>
                <c:pt idx="7487">
                  <c:v>0.80732204160359777</c:v>
                </c:pt>
                <c:pt idx="7488">
                  <c:v>5.0132059130204096</c:v>
                </c:pt>
                <c:pt idx="7489">
                  <c:v>3.710496644306879</c:v>
                </c:pt>
                <c:pt idx="7490">
                  <c:v>0</c:v>
                </c:pt>
                <c:pt idx="7491">
                  <c:v>0</c:v>
                </c:pt>
                <c:pt idx="7492">
                  <c:v>11.286440684336467</c:v>
                </c:pt>
                <c:pt idx="7493">
                  <c:v>1.5067202676432596</c:v>
                </c:pt>
                <c:pt idx="7494">
                  <c:v>0</c:v>
                </c:pt>
                <c:pt idx="7495">
                  <c:v>0</c:v>
                </c:pt>
                <c:pt idx="7496">
                  <c:v>0</c:v>
                </c:pt>
                <c:pt idx="7497">
                  <c:v>0</c:v>
                </c:pt>
                <c:pt idx="7498">
                  <c:v>0</c:v>
                </c:pt>
                <c:pt idx="7499">
                  <c:v>0</c:v>
                </c:pt>
                <c:pt idx="7500">
                  <c:v>0</c:v>
                </c:pt>
                <c:pt idx="7501">
                  <c:v>0</c:v>
                </c:pt>
                <c:pt idx="7502">
                  <c:v>0</c:v>
                </c:pt>
                <c:pt idx="7503">
                  <c:v>0</c:v>
                </c:pt>
                <c:pt idx="7504">
                  <c:v>4.277305300819302</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30.33008029267803</c:v>
                </c:pt>
                <c:pt idx="7531">
                  <c:v>20.089293923707881</c:v>
                </c:pt>
                <c:pt idx="7532">
                  <c:v>19.187008242871482</c:v>
                </c:pt>
                <c:pt idx="7533">
                  <c:v>17.369964234576404</c:v>
                </c:pt>
                <c:pt idx="7534">
                  <c:v>22.893994824053173</c:v>
                </c:pt>
                <c:pt idx="7535">
                  <c:v>8.8206528294546125</c:v>
                </c:pt>
                <c:pt idx="7536">
                  <c:v>13.381709073358142</c:v>
                </c:pt>
                <c:pt idx="7537">
                  <c:v>6.4456644919621358</c:v>
                </c:pt>
                <c:pt idx="7538">
                  <c:v>0</c:v>
                </c:pt>
                <c:pt idx="7539">
                  <c:v>0</c:v>
                </c:pt>
                <c:pt idx="7540">
                  <c:v>0</c:v>
                </c:pt>
                <c:pt idx="7541">
                  <c:v>19.428807033995696</c:v>
                </c:pt>
                <c:pt idx="7542">
                  <c:v>42.16648691091072</c:v>
                </c:pt>
                <c:pt idx="7543">
                  <c:v>45.547367398780231</c:v>
                </c:pt>
                <c:pt idx="7544">
                  <c:v>0.38533630353952086</c:v>
                </c:pt>
                <c:pt idx="7545">
                  <c:v>27.558902730969209</c:v>
                </c:pt>
                <c:pt idx="7546">
                  <c:v>39.620570610629763</c:v>
                </c:pt>
                <c:pt idx="7547">
                  <c:v>35.403769862856421</c:v>
                </c:pt>
                <c:pt idx="7548">
                  <c:v>111.06160307905127</c:v>
                </c:pt>
                <c:pt idx="7549">
                  <c:v>0</c:v>
                </c:pt>
                <c:pt idx="7550">
                  <c:v>126.14082056943782</c:v>
                </c:pt>
                <c:pt idx="7551">
                  <c:v>193.08474877479952</c:v>
                </c:pt>
                <c:pt idx="7552">
                  <c:v>58.773296820506367</c:v>
                </c:pt>
                <c:pt idx="7553">
                  <c:v>132.50340906969163</c:v>
                </c:pt>
                <c:pt idx="7554">
                  <c:v>183.31197675794178</c:v>
                </c:pt>
                <c:pt idx="7555">
                  <c:v>144.43582551853876</c:v>
                </c:pt>
                <c:pt idx="7556">
                  <c:v>51.487718663660374</c:v>
                </c:pt>
                <c:pt idx="7557">
                  <c:v>38.329624451562879</c:v>
                </c:pt>
                <c:pt idx="7558">
                  <c:v>0</c:v>
                </c:pt>
                <c:pt idx="7559">
                  <c:v>0</c:v>
                </c:pt>
                <c:pt idx="7560">
                  <c:v>47.696992080188082</c:v>
                </c:pt>
                <c:pt idx="7561">
                  <c:v>26.992017278886301</c:v>
                </c:pt>
                <c:pt idx="7562">
                  <c:v>0</c:v>
                </c:pt>
                <c:pt idx="7563">
                  <c:v>0</c:v>
                </c:pt>
                <c:pt idx="7564">
                  <c:v>59.23429441112858</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3.074704922432276</c:v>
                </c:pt>
                <c:pt idx="7578">
                  <c:v>51.561946192878793</c:v>
                </c:pt>
                <c:pt idx="7579">
                  <c:v>100.39040917981221</c:v>
                </c:pt>
                <c:pt idx="7580">
                  <c:v>95.51390862691963</c:v>
                </c:pt>
                <c:pt idx="7581">
                  <c:v>63.748209870499309</c:v>
                </c:pt>
                <c:pt idx="7582">
                  <c:v>108.66171446334261</c:v>
                </c:pt>
                <c:pt idx="7583">
                  <c:v>47.807168188648532</c:v>
                </c:pt>
                <c:pt idx="7584">
                  <c:v>85.409427260819626</c:v>
                </c:pt>
                <c:pt idx="7585">
                  <c:v>198.84942938664889</c:v>
                </c:pt>
                <c:pt idx="7586">
                  <c:v>65.516217937511314</c:v>
                </c:pt>
                <c:pt idx="7587">
                  <c:v>71.002611562435561</c:v>
                </c:pt>
                <c:pt idx="7588">
                  <c:v>251.43997045783485</c:v>
                </c:pt>
                <c:pt idx="7589">
                  <c:v>219.00077442347521</c:v>
                </c:pt>
                <c:pt idx="7590">
                  <c:v>0</c:v>
                </c:pt>
                <c:pt idx="7591">
                  <c:v>128.55515670752993</c:v>
                </c:pt>
                <c:pt idx="7592">
                  <c:v>115.37674375886694</c:v>
                </c:pt>
                <c:pt idx="7593">
                  <c:v>59.122773070042953</c:v>
                </c:pt>
                <c:pt idx="7594">
                  <c:v>48.914712909993455</c:v>
                </c:pt>
                <c:pt idx="7595">
                  <c:v>22.272369085440552</c:v>
                </c:pt>
                <c:pt idx="7596">
                  <c:v>16.772113374587764</c:v>
                </c:pt>
                <c:pt idx="7597">
                  <c:v>18.640110192492109</c:v>
                </c:pt>
                <c:pt idx="7598">
                  <c:v>45.388826209009025</c:v>
                </c:pt>
                <c:pt idx="7599">
                  <c:v>34.817334076165096</c:v>
                </c:pt>
                <c:pt idx="7600">
                  <c:v>0</c:v>
                </c:pt>
                <c:pt idx="7601">
                  <c:v>52.422903539658101</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193.0022809882218</c:v>
                </c:pt>
                <c:pt idx="7637">
                  <c:v>91.087833881856852</c:v>
                </c:pt>
                <c:pt idx="7638">
                  <c:v>58.277314083888349</c:v>
                </c:pt>
                <c:pt idx="7639">
                  <c:v>54.056926962721448</c:v>
                </c:pt>
                <c:pt idx="7640">
                  <c:v>93.622700734753792</c:v>
                </c:pt>
                <c:pt idx="7641">
                  <c:v>120.95890277145071</c:v>
                </c:pt>
                <c:pt idx="7642">
                  <c:v>79.077285489017498</c:v>
                </c:pt>
                <c:pt idx="7643">
                  <c:v>0</c:v>
                </c:pt>
                <c:pt idx="7644">
                  <c:v>31.649415993553994</c:v>
                </c:pt>
                <c:pt idx="7645">
                  <c:v>35.961136895508297</c:v>
                </c:pt>
                <c:pt idx="7646">
                  <c:v>75.581362487279861</c:v>
                </c:pt>
                <c:pt idx="7647">
                  <c:v>157.37544711995122</c:v>
                </c:pt>
                <c:pt idx="7648">
                  <c:v>210.97965081107773</c:v>
                </c:pt>
                <c:pt idx="7649">
                  <c:v>0</c:v>
                </c:pt>
                <c:pt idx="7650">
                  <c:v>91.759199221523019</c:v>
                </c:pt>
                <c:pt idx="7651">
                  <c:v>113.95481349041179</c:v>
                </c:pt>
                <c:pt idx="7652">
                  <c:v>105.03096711533847</c:v>
                </c:pt>
                <c:pt idx="7653">
                  <c:v>85.396064536804388</c:v>
                </c:pt>
                <c:pt idx="7654">
                  <c:v>112.43481450479337</c:v>
                </c:pt>
                <c:pt idx="7655">
                  <c:v>148.42991527501101</c:v>
                </c:pt>
                <c:pt idx="7656">
                  <c:v>0</c:v>
                </c:pt>
                <c:pt idx="7657">
                  <c:v>48.55177087273362</c:v>
                </c:pt>
                <c:pt idx="7658">
                  <c:v>126.81996144563463</c:v>
                </c:pt>
                <c:pt idx="7659">
                  <c:v>153.91935943480556</c:v>
                </c:pt>
                <c:pt idx="7660">
                  <c:v>138.50600620207589</c:v>
                </c:pt>
                <c:pt idx="7661">
                  <c:v>102.24226686763689</c:v>
                </c:pt>
                <c:pt idx="7662">
                  <c:v>156.89404104148531</c:v>
                </c:pt>
                <c:pt idx="7663">
                  <c:v>174.92277051034105</c:v>
                </c:pt>
                <c:pt idx="7664">
                  <c:v>187.5422128270323</c:v>
                </c:pt>
                <c:pt idx="7665">
                  <c:v>180.70359332446884</c:v>
                </c:pt>
                <c:pt idx="7666">
                  <c:v>32.138199769919382</c:v>
                </c:pt>
                <c:pt idx="7667">
                  <c:v>0</c:v>
                </c:pt>
                <c:pt idx="7668">
                  <c:v>0</c:v>
                </c:pt>
                <c:pt idx="7669">
                  <c:v>89.366340567001799</c:v>
                </c:pt>
                <c:pt idx="7670">
                  <c:v>0</c:v>
                </c:pt>
                <c:pt idx="7671">
                  <c:v>0</c:v>
                </c:pt>
                <c:pt idx="7672">
                  <c:v>28.129784539435192</c:v>
                </c:pt>
                <c:pt idx="7673">
                  <c:v>184.14976510079669</c:v>
                </c:pt>
                <c:pt idx="7674">
                  <c:v>262.12263296716924</c:v>
                </c:pt>
                <c:pt idx="7675">
                  <c:v>304.50222393925287</c:v>
                </c:pt>
                <c:pt idx="7676">
                  <c:v>106.70319403992757</c:v>
                </c:pt>
                <c:pt idx="7677">
                  <c:v>251.10013671820499</c:v>
                </c:pt>
                <c:pt idx="7678">
                  <c:v>37.613202846792355</c:v>
                </c:pt>
                <c:pt idx="7679">
                  <c:v>276.36999550063399</c:v>
                </c:pt>
                <c:pt idx="7680">
                  <c:v>251.39036901984628</c:v>
                </c:pt>
                <c:pt idx="7681">
                  <c:v>209.78630874982247</c:v>
                </c:pt>
                <c:pt idx="7682">
                  <c:v>156.60483521581028</c:v>
                </c:pt>
                <c:pt idx="7683">
                  <c:v>48.813241278924551</c:v>
                </c:pt>
                <c:pt idx="7684">
                  <c:v>94.365351219710618</c:v>
                </c:pt>
                <c:pt idx="7685">
                  <c:v>104.84724079357332</c:v>
                </c:pt>
                <c:pt idx="7686">
                  <c:v>62.796241542307961</c:v>
                </c:pt>
                <c:pt idx="7687">
                  <c:v>75.040502393820987</c:v>
                </c:pt>
                <c:pt idx="7688">
                  <c:v>98.163466049692445</c:v>
                </c:pt>
                <c:pt idx="7689">
                  <c:v>98.866023372103371</c:v>
                </c:pt>
                <c:pt idx="7690">
                  <c:v>269.24128860161977</c:v>
                </c:pt>
                <c:pt idx="7691">
                  <c:v>264.92423694085369</c:v>
                </c:pt>
                <c:pt idx="7692">
                  <c:v>291.56661390361677</c:v>
                </c:pt>
                <c:pt idx="7693">
                  <c:v>70.34454620107401</c:v>
                </c:pt>
                <c:pt idx="7694">
                  <c:v>119.12903669505646</c:v>
                </c:pt>
                <c:pt idx="7695">
                  <c:v>28.968989663516012</c:v>
                </c:pt>
                <c:pt idx="7696">
                  <c:v>12.319460464836695</c:v>
                </c:pt>
                <c:pt idx="7697">
                  <c:v>135.34666205375254</c:v>
                </c:pt>
                <c:pt idx="7698">
                  <c:v>0</c:v>
                </c:pt>
                <c:pt idx="7699">
                  <c:v>156.93333145997519</c:v>
                </c:pt>
                <c:pt idx="7700">
                  <c:v>0</c:v>
                </c:pt>
                <c:pt idx="7701">
                  <c:v>56.741314919796523</c:v>
                </c:pt>
                <c:pt idx="7702">
                  <c:v>23.478390644236342</c:v>
                </c:pt>
                <c:pt idx="7703">
                  <c:v>90.054861561684206</c:v>
                </c:pt>
                <c:pt idx="7704">
                  <c:v>120.28392764859845</c:v>
                </c:pt>
                <c:pt idx="7705">
                  <c:v>0</c:v>
                </c:pt>
                <c:pt idx="7706">
                  <c:v>77.982536786293579</c:v>
                </c:pt>
                <c:pt idx="7707">
                  <c:v>248.13331531682414</c:v>
                </c:pt>
                <c:pt idx="7708">
                  <c:v>187.46826059008455</c:v>
                </c:pt>
                <c:pt idx="7709">
                  <c:v>115.77307416990408</c:v>
                </c:pt>
                <c:pt idx="7710">
                  <c:v>116.66144219468543</c:v>
                </c:pt>
                <c:pt idx="7711">
                  <c:v>124.38017176505205</c:v>
                </c:pt>
                <c:pt idx="7712">
                  <c:v>164.3568441354339</c:v>
                </c:pt>
                <c:pt idx="7713">
                  <c:v>206.48041611012891</c:v>
                </c:pt>
                <c:pt idx="7714">
                  <c:v>296.4850433692435</c:v>
                </c:pt>
                <c:pt idx="7715">
                  <c:v>394.90698216467626</c:v>
                </c:pt>
                <c:pt idx="7716">
                  <c:v>342.13865346347188</c:v>
                </c:pt>
                <c:pt idx="7717">
                  <c:v>450.41235929974016</c:v>
                </c:pt>
                <c:pt idx="7718">
                  <c:v>445.28238791599608</c:v>
                </c:pt>
                <c:pt idx="7719">
                  <c:v>463.04344395491376</c:v>
                </c:pt>
                <c:pt idx="7720">
                  <c:v>148.9299289864461</c:v>
                </c:pt>
                <c:pt idx="7721">
                  <c:v>212.52647427685889</c:v>
                </c:pt>
                <c:pt idx="7722">
                  <c:v>265.31849439250266</c:v>
                </c:pt>
                <c:pt idx="7723">
                  <c:v>372.02756243698377</c:v>
                </c:pt>
                <c:pt idx="7724">
                  <c:v>382.0425636878204</c:v>
                </c:pt>
                <c:pt idx="7725">
                  <c:v>381.89259588036077</c:v>
                </c:pt>
                <c:pt idx="7726">
                  <c:v>113.10798028743265</c:v>
                </c:pt>
                <c:pt idx="7727">
                  <c:v>168.88389772296898</c:v>
                </c:pt>
                <c:pt idx="7728">
                  <c:v>0</c:v>
                </c:pt>
                <c:pt idx="7729">
                  <c:v>0</c:v>
                </c:pt>
                <c:pt idx="7730">
                  <c:v>100.51071255104216</c:v>
                </c:pt>
                <c:pt idx="7731">
                  <c:v>0</c:v>
                </c:pt>
                <c:pt idx="7732">
                  <c:v>181.25632558536617</c:v>
                </c:pt>
                <c:pt idx="7733">
                  <c:v>73.325133007069212</c:v>
                </c:pt>
                <c:pt idx="7734">
                  <c:v>107.57805534031655</c:v>
                </c:pt>
                <c:pt idx="7735">
                  <c:v>82.867929461533777</c:v>
                </c:pt>
                <c:pt idx="7736">
                  <c:v>0</c:v>
                </c:pt>
                <c:pt idx="7737">
                  <c:v>199.98988965658651</c:v>
                </c:pt>
                <c:pt idx="7738">
                  <c:v>234.18942559991098</c:v>
                </c:pt>
                <c:pt idx="7739">
                  <c:v>249.12382836027882</c:v>
                </c:pt>
                <c:pt idx="7740">
                  <c:v>49.522656165486424</c:v>
                </c:pt>
                <c:pt idx="7741">
                  <c:v>40.865755601432852</c:v>
                </c:pt>
                <c:pt idx="7742">
                  <c:v>144.98310828834633</c:v>
                </c:pt>
                <c:pt idx="7743">
                  <c:v>180.42157461048433</c:v>
                </c:pt>
                <c:pt idx="7744">
                  <c:v>182.71443042852246</c:v>
                </c:pt>
                <c:pt idx="7745">
                  <c:v>223.83529799966777</c:v>
                </c:pt>
                <c:pt idx="7746">
                  <c:v>277.03797705902991</c:v>
                </c:pt>
                <c:pt idx="7747">
                  <c:v>191.53698242998308</c:v>
                </c:pt>
                <c:pt idx="7748">
                  <c:v>188.98030321806135</c:v>
                </c:pt>
                <c:pt idx="7749">
                  <c:v>157.93894231163665</c:v>
                </c:pt>
                <c:pt idx="7750">
                  <c:v>100.6396117496501</c:v>
                </c:pt>
                <c:pt idx="7751">
                  <c:v>115.8782925821784</c:v>
                </c:pt>
                <c:pt idx="7752">
                  <c:v>158.56892971415755</c:v>
                </c:pt>
                <c:pt idx="7753">
                  <c:v>144.8480279763757</c:v>
                </c:pt>
                <c:pt idx="7754">
                  <c:v>211.11536688357182</c:v>
                </c:pt>
                <c:pt idx="7755">
                  <c:v>308.76351658288388</c:v>
                </c:pt>
                <c:pt idx="7756">
                  <c:v>285.14294038098035</c:v>
                </c:pt>
                <c:pt idx="7757">
                  <c:v>276.04884932650447</c:v>
                </c:pt>
                <c:pt idx="7758">
                  <c:v>250.05187647630103</c:v>
                </c:pt>
                <c:pt idx="7759">
                  <c:v>194.74499441689403</c:v>
                </c:pt>
                <c:pt idx="7760">
                  <c:v>348.00670610457524</c:v>
                </c:pt>
                <c:pt idx="7761">
                  <c:v>273.94687101431373</c:v>
                </c:pt>
                <c:pt idx="7762">
                  <c:v>265.10279489352388</c:v>
                </c:pt>
                <c:pt idx="7763">
                  <c:v>241.30040884858633</c:v>
                </c:pt>
                <c:pt idx="7764">
                  <c:v>302.02277789614391</c:v>
                </c:pt>
                <c:pt idx="7765">
                  <c:v>298.77747608174485</c:v>
                </c:pt>
                <c:pt idx="7766">
                  <c:v>306.08224946441555</c:v>
                </c:pt>
                <c:pt idx="7767">
                  <c:v>265.79463545928417</c:v>
                </c:pt>
                <c:pt idx="7768">
                  <c:v>218.52992680020964</c:v>
                </c:pt>
                <c:pt idx="7769">
                  <c:v>140.39593644125853</c:v>
                </c:pt>
                <c:pt idx="7770">
                  <c:v>0</c:v>
                </c:pt>
                <c:pt idx="7771">
                  <c:v>0</c:v>
                </c:pt>
                <c:pt idx="7772">
                  <c:v>34.382446031487021</c:v>
                </c:pt>
                <c:pt idx="7773">
                  <c:v>0</c:v>
                </c:pt>
                <c:pt idx="7774">
                  <c:v>0</c:v>
                </c:pt>
                <c:pt idx="7775">
                  <c:v>0</c:v>
                </c:pt>
                <c:pt idx="7776">
                  <c:v>0</c:v>
                </c:pt>
                <c:pt idx="7777">
                  <c:v>0</c:v>
                </c:pt>
                <c:pt idx="7778">
                  <c:v>0</c:v>
                </c:pt>
                <c:pt idx="7779">
                  <c:v>0</c:v>
                </c:pt>
                <c:pt idx="7780">
                  <c:v>0</c:v>
                </c:pt>
                <c:pt idx="7781">
                  <c:v>0</c:v>
                </c:pt>
                <c:pt idx="7782">
                  <c:v>0</c:v>
                </c:pt>
                <c:pt idx="7783">
                  <c:v>46.412339102392536</c:v>
                </c:pt>
                <c:pt idx="7784">
                  <c:v>0</c:v>
                </c:pt>
                <c:pt idx="7785">
                  <c:v>0</c:v>
                </c:pt>
                <c:pt idx="7786">
                  <c:v>0</c:v>
                </c:pt>
                <c:pt idx="7787">
                  <c:v>0</c:v>
                </c:pt>
                <c:pt idx="7788">
                  <c:v>0</c:v>
                </c:pt>
                <c:pt idx="7789">
                  <c:v>0</c:v>
                </c:pt>
                <c:pt idx="7790">
                  <c:v>0</c:v>
                </c:pt>
                <c:pt idx="7791">
                  <c:v>0</c:v>
                </c:pt>
                <c:pt idx="7792">
                  <c:v>0</c:v>
                </c:pt>
                <c:pt idx="7793">
                  <c:v>0</c:v>
                </c:pt>
                <c:pt idx="7794">
                  <c:v>85.129039489252875</c:v>
                </c:pt>
                <c:pt idx="7795">
                  <c:v>0</c:v>
                </c:pt>
                <c:pt idx="7796">
                  <c:v>33.233736877317938</c:v>
                </c:pt>
                <c:pt idx="7797">
                  <c:v>0</c:v>
                </c:pt>
                <c:pt idx="7798">
                  <c:v>64.929028137035971</c:v>
                </c:pt>
                <c:pt idx="7799">
                  <c:v>0</c:v>
                </c:pt>
                <c:pt idx="7800">
                  <c:v>0</c:v>
                </c:pt>
                <c:pt idx="7801">
                  <c:v>0</c:v>
                </c:pt>
                <c:pt idx="7802">
                  <c:v>0</c:v>
                </c:pt>
                <c:pt idx="7803">
                  <c:v>0</c:v>
                </c:pt>
                <c:pt idx="7804">
                  <c:v>0</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54.594009613903154</c:v>
                </c:pt>
                <c:pt idx="7818">
                  <c:v>0</c:v>
                </c:pt>
                <c:pt idx="7819">
                  <c:v>0</c:v>
                </c:pt>
                <c:pt idx="7820">
                  <c:v>0</c:v>
                </c:pt>
                <c:pt idx="7821">
                  <c:v>68.24807557343604</c:v>
                </c:pt>
                <c:pt idx="7822">
                  <c:v>0</c:v>
                </c:pt>
                <c:pt idx="7823">
                  <c:v>52.509306739088984</c:v>
                </c:pt>
                <c:pt idx="7824">
                  <c:v>158.85787138449192</c:v>
                </c:pt>
                <c:pt idx="7825">
                  <c:v>176.07342721735131</c:v>
                </c:pt>
                <c:pt idx="7826">
                  <c:v>213.1714124992792</c:v>
                </c:pt>
                <c:pt idx="7827">
                  <c:v>0</c:v>
                </c:pt>
                <c:pt idx="7828">
                  <c:v>70.000889390775768</c:v>
                </c:pt>
                <c:pt idx="7829">
                  <c:v>107.46726003347719</c:v>
                </c:pt>
                <c:pt idx="7830">
                  <c:v>40.345296102390357</c:v>
                </c:pt>
                <c:pt idx="7831">
                  <c:v>148.30572574628772</c:v>
                </c:pt>
                <c:pt idx="7832">
                  <c:v>77.475956359291345</c:v>
                </c:pt>
                <c:pt idx="7833">
                  <c:v>27.074080405052896</c:v>
                </c:pt>
                <c:pt idx="7834">
                  <c:v>66.502549014845698</c:v>
                </c:pt>
                <c:pt idx="7835">
                  <c:v>72.765311680614488</c:v>
                </c:pt>
                <c:pt idx="7836">
                  <c:v>81.079502670584588</c:v>
                </c:pt>
                <c:pt idx="7837">
                  <c:v>67.736236911348854</c:v>
                </c:pt>
                <c:pt idx="7838">
                  <c:v>68.774758035430608</c:v>
                </c:pt>
                <c:pt idx="7839">
                  <c:v>44.129214083442442</c:v>
                </c:pt>
                <c:pt idx="7840">
                  <c:v>39.354190461368745</c:v>
                </c:pt>
                <c:pt idx="7841">
                  <c:v>52.679842921688405</c:v>
                </c:pt>
                <c:pt idx="7842">
                  <c:v>41.051172145596126</c:v>
                </c:pt>
                <c:pt idx="7843">
                  <c:v>0</c:v>
                </c:pt>
                <c:pt idx="7844">
                  <c:v>0.76712445190796075</c:v>
                </c:pt>
                <c:pt idx="7845">
                  <c:v>32.200056781626493</c:v>
                </c:pt>
                <c:pt idx="7846">
                  <c:v>14.149806116068596</c:v>
                </c:pt>
                <c:pt idx="7847">
                  <c:v>48.153825162739487</c:v>
                </c:pt>
                <c:pt idx="7848">
                  <c:v>45.205902158339498</c:v>
                </c:pt>
                <c:pt idx="7849">
                  <c:v>61.640962148179462</c:v>
                </c:pt>
                <c:pt idx="7850">
                  <c:v>77.269696614296123</c:v>
                </c:pt>
                <c:pt idx="7851">
                  <c:v>90.710258411494607</c:v>
                </c:pt>
                <c:pt idx="7852">
                  <c:v>61.562299484358576</c:v>
                </c:pt>
                <c:pt idx="7853">
                  <c:v>53.57829542551957</c:v>
                </c:pt>
                <c:pt idx="7854">
                  <c:v>55.605832304450558</c:v>
                </c:pt>
                <c:pt idx="7855">
                  <c:v>0</c:v>
                </c:pt>
                <c:pt idx="7856">
                  <c:v>0</c:v>
                </c:pt>
                <c:pt idx="7857">
                  <c:v>57.565223886412298</c:v>
                </c:pt>
                <c:pt idx="7858">
                  <c:v>33.799934025631941</c:v>
                </c:pt>
                <c:pt idx="7859">
                  <c:v>60.208060412899457</c:v>
                </c:pt>
                <c:pt idx="7860">
                  <c:v>0</c:v>
                </c:pt>
                <c:pt idx="7861">
                  <c:v>42.671432576249302</c:v>
                </c:pt>
                <c:pt idx="7862">
                  <c:v>13.926105231710849</c:v>
                </c:pt>
                <c:pt idx="7863">
                  <c:v>2.9503684519385587</c:v>
                </c:pt>
                <c:pt idx="7864">
                  <c:v>0</c:v>
                </c:pt>
                <c:pt idx="7865">
                  <c:v>44.973634559635343</c:v>
                </c:pt>
                <c:pt idx="7866">
                  <c:v>0</c:v>
                </c:pt>
                <c:pt idx="7867">
                  <c:v>0</c:v>
                </c:pt>
                <c:pt idx="7868">
                  <c:v>21.24640834249881</c:v>
                </c:pt>
                <c:pt idx="7869">
                  <c:v>16.074061008585971</c:v>
                </c:pt>
                <c:pt idx="7870">
                  <c:v>0</c:v>
                </c:pt>
                <c:pt idx="7871">
                  <c:v>48.634333712762555</c:v>
                </c:pt>
                <c:pt idx="7872">
                  <c:v>10.157883081187009</c:v>
                </c:pt>
                <c:pt idx="7873">
                  <c:v>37.018530339926443</c:v>
                </c:pt>
                <c:pt idx="7874">
                  <c:v>32.03765366307691</c:v>
                </c:pt>
                <c:pt idx="7875">
                  <c:v>16.920563097071607</c:v>
                </c:pt>
                <c:pt idx="7876">
                  <c:v>43.713899092961164</c:v>
                </c:pt>
                <c:pt idx="7877">
                  <c:v>48.160976463149041</c:v>
                </c:pt>
                <c:pt idx="7878">
                  <c:v>32.509550205105029</c:v>
                </c:pt>
                <c:pt idx="7879">
                  <c:v>43.176518848584465</c:v>
                </c:pt>
                <c:pt idx="7880">
                  <c:v>56.982603179303439</c:v>
                </c:pt>
                <c:pt idx="7881">
                  <c:v>45.239019254195249</c:v>
                </c:pt>
                <c:pt idx="7882">
                  <c:v>57.346962579873619</c:v>
                </c:pt>
                <c:pt idx="7883">
                  <c:v>70.127112869133427</c:v>
                </c:pt>
                <c:pt idx="7884">
                  <c:v>51.231603414347006</c:v>
                </c:pt>
                <c:pt idx="7885">
                  <c:v>75.369323324289184</c:v>
                </c:pt>
                <c:pt idx="7886">
                  <c:v>79.689686520241395</c:v>
                </c:pt>
                <c:pt idx="7887">
                  <c:v>47.7114879605938</c:v>
                </c:pt>
                <c:pt idx="7888">
                  <c:v>50.568103489589475</c:v>
                </c:pt>
                <c:pt idx="7889">
                  <c:v>72.997708526579743</c:v>
                </c:pt>
                <c:pt idx="7890">
                  <c:v>27.934955214413204</c:v>
                </c:pt>
                <c:pt idx="7891">
                  <c:v>55.603537656135735</c:v>
                </c:pt>
                <c:pt idx="7892">
                  <c:v>100.66741033540848</c:v>
                </c:pt>
                <c:pt idx="7893">
                  <c:v>61.461199066725754</c:v>
                </c:pt>
                <c:pt idx="7894">
                  <c:v>90.143051384981561</c:v>
                </c:pt>
                <c:pt idx="7895">
                  <c:v>80.922483992170086</c:v>
                </c:pt>
                <c:pt idx="7896">
                  <c:v>54.497766186773987</c:v>
                </c:pt>
                <c:pt idx="7897">
                  <c:v>25.348126248033111</c:v>
                </c:pt>
                <c:pt idx="7898">
                  <c:v>135.92844315521958</c:v>
                </c:pt>
                <c:pt idx="7899">
                  <c:v>31.642291953999187</c:v>
                </c:pt>
                <c:pt idx="7900">
                  <c:v>74.37588798750906</c:v>
                </c:pt>
                <c:pt idx="7901">
                  <c:v>79.436289968510295</c:v>
                </c:pt>
                <c:pt idx="7902">
                  <c:v>82.05274168508825</c:v>
                </c:pt>
                <c:pt idx="7903">
                  <c:v>59.010325236869917</c:v>
                </c:pt>
                <c:pt idx="7904">
                  <c:v>92.429658428044178</c:v>
                </c:pt>
                <c:pt idx="7905">
                  <c:v>56.406145716645725</c:v>
                </c:pt>
                <c:pt idx="7906">
                  <c:v>71.66907428406185</c:v>
                </c:pt>
                <c:pt idx="7907">
                  <c:v>72.068785682426011</c:v>
                </c:pt>
                <c:pt idx="7908">
                  <c:v>70.528667768141077</c:v>
                </c:pt>
                <c:pt idx="7909">
                  <c:v>63.405565108705524</c:v>
                </c:pt>
                <c:pt idx="7910">
                  <c:v>33.614427195812418</c:v>
                </c:pt>
                <c:pt idx="7911">
                  <c:v>49.270075166525331</c:v>
                </c:pt>
                <c:pt idx="7912">
                  <c:v>50.060337652754583</c:v>
                </c:pt>
                <c:pt idx="7913">
                  <c:v>74.033427165547067</c:v>
                </c:pt>
                <c:pt idx="7914">
                  <c:v>67.620287361114805</c:v>
                </c:pt>
                <c:pt idx="7915">
                  <c:v>38.505719045412164</c:v>
                </c:pt>
                <c:pt idx="7916">
                  <c:v>48.744311583307045</c:v>
                </c:pt>
                <c:pt idx="7917">
                  <c:v>46.563889199583812</c:v>
                </c:pt>
                <c:pt idx="7918">
                  <c:v>39.906955363222366</c:v>
                </c:pt>
                <c:pt idx="7919">
                  <c:v>25.139923768498676</c:v>
                </c:pt>
                <c:pt idx="7920">
                  <c:v>50.904284820788952</c:v>
                </c:pt>
                <c:pt idx="7921">
                  <c:v>36.834810396779659</c:v>
                </c:pt>
                <c:pt idx="7922">
                  <c:v>67.291552370508242</c:v>
                </c:pt>
                <c:pt idx="7923">
                  <c:v>23.812613816460839</c:v>
                </c:pt>
                <c:pt idx="7924">
                  <c:v>24.235322829019758</c:v>
                </c:pt>
                <c:pt idx="7925">
                  <c:v>47.777681177821641</c:v>
                </c:pt>
                <c:pt idx="7926">
                  <c:v>0</c:v>
                </c:pt>
                <c:pt idx="7927">
                  <c:v>0</c:v>
                </c:pt>
                <c:pt idx="7928">
                  <c:v>0</c:v>
                </c:pt>
                <c:pt idx="7929">
                  <c:v>0</c:v>
                </c:pt>
                <c:pt idx="7930">
                  <c:v>0</c:v>
                </c:pt>
                <c:pt idx="7931">
                  <c:v>0</c:v>
                </c:pt>
                <c:pt idx="7932">
                  <c:v>0</c:v>
                </c:pt>
                <c:pt idx="7933">
                  <c:v>0</c:v>
                </c:pt>
                <c:pt idx="7934">
                  <c:v>0</c:v>
                </c:pt>
                <c:pt idx="7935">
                  <c:v>0</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7.22521429621181</c:v>
                </c:pt>
                <c:pt idx="7952">
                  <c:v>147.53185234863119</c:v>
                </c:pt>
                <c:pt idx="7953">
                  <c:v>257.39185078238216</c:v>
                </c:pt>
                <c:pt idx="7954">
                  <c:v>295.91039306141346</c:v>
                </c:pt>
                <c:pt idx="7955">
                  <c:v>306.29562758808697</c:v>
                </c:pt>
                <c:pt idx="7956">
                  <c:v>324.99875464657498</c:v>
                </c:pt>
                <c:pt idx="7957">
                  <c:v>306.01820599763818</c:v>
                </c:pt>
                <c:pt idx="7958">
                  <c:v>13.369405622830758</c:v>
                </c:pt>
                <c:pt idx="7959">
                  <c:v>142.85158242317112</c:v>
                </c:pt>
                <c:pt idx="7960">
                  <c:v>290.01829254106661</c:v>
                </c:pt>
                <c:pt idx="7961">
                  <c:v>303.05771482040888</c:v>
                </c:pt>
                <c:pt idx="7962">
                  <c:v>10.904835874512663</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0</c:v>
                </c:pt>
                <c:pt idx="7977">
                  <c:v>0</c:v>
                </c:pt>
                <c:pt idx="7978">
                  <c:v>0</c:v>
                </c:pt>
                <c:pt idx="7979">
                  <c:v>11.209338406803237</c:v>
                </c:pt>
                <c:pt idx="7980">
                  <c:v>30.369964355124846</c:v>
                </c:pt>
                <c:pt idx="7981">
                  <c:v>91.40839182190922</c:v>
                </c:pt>
                <c:pt idx="7982">
                  <c:v>115.4764419714445</c:v>
                </c:pt>
                <c:pt idx="7983">
                  <c:v>113.26951426031191</c:v>
                </c:pt>
                <c:pt idx="7984">
                  <c:v>1.916396434059493</c:v>
                </c:pt>
                <c:pt idx="7985">
                  <c:v>0</c:v>
                </c:pt>
                <c:pt idx="7986">
                  <c:v>0</c:v>
                </c:pt>
                <c:pt idx="7987">
                  <c:v>0</c:v>
                </c:pt>
                <c:pt idx="7988">
                  <c:v>0</c:v>
                </c:pt>
                <c:pt idx="7989">
                  <c:v>0</c:v>
                </c:pt>
                <c:pt idx="7990">
                  <c:v>0</c:v>
                </c:pt>
                <c:pt idx="7991">
                  <c:v>0</c:v>
                </c:pt>
                <c:pt idx="7992">
                  <c:v>34.447998017138673</c:v>
                </c:pt>
                <c:pt idx="7993">
                  <c:v>86.025742427887479</c:v>
                </c:pt>
                <c:pt idx="7994">
                  <c:v>71.146710036571264</c:v>
                </c:pt>
                <c:pt idx="7995">
                  <c:v>12.059312702283744</c:v>
                </c:pt>
                <c:pt idx="7996">
                  <c:v>182.93059100901476</c:v>
                </c:pt>
                <c:pt idx="7997">
                  <c:v>358.24409714184861</c:v>
                </c:pt>
                <c:pt idx="7998">
                  <c:v>417.49629357774194</c:v>
                </c:pt>
                <c:pt idx="7999">
                  <c:v>85.1975957166634</c:v>
                </c:pt>
                <c:pt idx="8000">
                  <c:v>0</c:v>
                </c:pt>
                <c:pt idx="8001">
                  <c:v>0</c:v>
                </c:pt>
                <c:pt idx="8002">
                  <c:v>0</c:v>
                </c:pt>
                <c:pt idx="8003">
                  <c:v>0</c:v>
                </c:pt>
                <c:pt idx="8004">
                  <c:v>61.519511163167721</c:v>
                </c:pt>
                <c:pt idx="8005">
                  <c:v>0</c:v>
                </c:pt>
                <c:pt idx="8006">
                  <c:v>0</c:v>
                </c:pt>
                <c:pt idx="8007">
                  <c:v>0</c:v>
                </c:pt>
                <c:pt idx="8008">
                  <c:v>0</c:v>
                </c:pt>
                <c:pt idx="8009">
                  <c:v>77.310429620591862</c:v>
                </c:pt>
                <c:pt idx="8010">
                  <c:v>90.100104764288446</c:v>
                </c:pt>
                <c:pt idx="8011">
                  <c:v>41.942800421235169</c:v>
                </c:pt>
                <c:pt idx="8012">
                  <c:v>84.412310460677872</c:v>
                </c:pt>
                <c:pt idx="8013">
                  <c:v>23.023940783395823</c:v>
                </c:pt>
                <c:pt idx="8014">
                  <c:v>0</c:v>
                </c:pt>
                <c:pt idx="8015">
                  <c:v>0</c:v>
                </c:pt>
                <c:pt idx="8016">
                  <c:v>0</c:v>
                </c:pt>
                <c:pt idx="8017">
                  <c:v>0</c:v>
                </c:pt>
                <c:pt idx="8018">
                  <c:v>56.26183354517876</c:v>
                </c:pt>
                <c:pt idx="8019">
                  <c:v>24.22206082146322</c:v>
                </c:pt>
                <c:pt idx="8020">
                  <c:v>81.018481353266054</c:v>
                </c:pt>
                <c:pt idx="8021">
                  <c:v>77.938173248788004</c:v>
                </c:pt>
                <c:pt idx="8022">
                  <c:v>131.65872992693357</c:v>
                </c:pt>
                <c:pt idx="8023">
                  <c:v>90.843775464390902</c:v>
                </c:pt>
                <c:pt idx="8024">
                  <c:v>0</c:v>
                </c:pt>
                <c:pt idx="8025">
                  <c:v>0</c:v>
                </c:pt>
                <c:pt idx="8026">
                  <c:v>0</c:v>
                </c:pt>
                <c:pt idx="8027">
                  <c:v>0</c:v>
                </c:pt>
                <c:pt idx="8028">
                  <c:v>0</c:v>
                </c:pt>
                <c:pt idx="8029">
                  <c:v>0</c:v>
                </c:pt>
                <c:pt idx="8030">
                  <c:v>0</c:v>
                </c:pt>
                <c:pt idx="8031">
                  <c:v>0</c:v>
                </c:pt>
                <c:pt idx="8032">
                  <c:v>0</c:v>
                </c:pt>
                <c:pt idx="8033">
                  <c:v>0</c:v>
                </c:pt>
                <c:pt idx="8034">
                  <c:v>0</c:v>
                </c:pt>
                <c:pt idx="8035">
                  <c:v>0</c:v>
                </c:pt>
                <c:pt idx="8036">
                  <c:v>0</c:v>
                </c:pt>
                <c:pt idx="8037">
                  <c:v>29.397477197919404</c:v>
                </c:pt>
                <c:pt idx="8038">
                  <c:v>109.47357554054217</c:v>
                </c:pt>
                <c:pt idx="8039">
                  <c:v>88.196651889122407</c:v>
                </c:pt>
                <c:pt idx="8040">
                  <c:v>45.257385240978124</c:v>
                </c:pt>
                <c:pt idx="8041">
                  <c:v>0</c:v>
                </c:pt>
                <c:pt idx="8042">
                  <c:v>0</c:v>
                </c:pt>
                <c:pt idx="8043">
                  <c:v>0</c:v>
                </c:pt>
                <c:pt idx="8044">
                  <c:v>121.79149996173877</c:v>
                </c:pt>
                <c:pt idx="8045">
                  <c:v>162.94115631978559</c:v>
                </c:pt>
                <c:pt idx="8046">
                  <c:v>132.90483758416445</c:v>
                </c:pt>
                <c:pt idx="8047">
                  <c:v>120.97883609119489</c:v>
                </c:pt>
                <c:pt idx="8048">
                  <c:v>155.24189950380318</c:v>
                </c:pt>
                <c:pt idx="8049">
                  <c:v>0</c:v>
                </c:pt>
                <c:pt idx="8050">
                  <c:v>0</c:v>
                </c:pt>
                <c:pt idx="8051">
                  <c:v>34.278141825923186</c:v>
                </c:pt>
                <c:pt idx="8052">
                  <c:v>0</c:v>
                </c:pt>
                <c:pt idx="8053">
                  <c:v>30.624558238747763</c:v>
                </c:pt>
                <c:pt idx="8054">
                  <c:v>0</c:v>
                </c:pt>
                <c:pt idx="8055">
                  <c:v>70.012534446579764</c:v>
                </c:pt>
                <c:pt idx="8056">
                  <c:v>15.311732913737764</c:v>
                </c:pt>
                <c:pt idx="8057">
                  <c:v>0</c:v>
                </c:pt>
                <c:pt idx="8058">
                  <c:v>35.137767238001658</c:v>
                </c:pt>
                <c:pt idx="8059">
                  <c:v>0</c:v>
                </c:pt>
                <c:pt idx="8060">
                  <c:v>39.401373217195456</c:v>
                </c:pt>
                <c:pt idx="8061">
                  <c:v>0</c:v>
                </c:pt>
                <c:pt idx="8062">
                  <c:v>0</c:v>
                </c:pt>
                <c:pt idx="8063">
                  <c:v>0</c:v>
                </c:pt>
                <c:pt idx="8064">
                  <c:v>0</c:v>
                </c:pt>
                <c:pt idx="8065">
                  <c:v>0</c:v>
                </c:pt>
                <c:pt idx="8066">
                  <c:v>116.89554604596351</c:v>
                </c:pt>
                <c:pt idx="8067">
                  <c:v>138.69586233827917</c:v>
                </c:pt>
                <c:pt idx="8068">
                  <c:v>129.71921093545711</c:v>
                </c:pt>
                <c:pt idx="8069">
                  <c:v>87.412279219901961</c:v>
                </c:pt>
                <c:pt idx="8070">
                  <c:v>78.646585759125514</c:v>
                </c:pt>
                <c:pt idx="8071">
                  <c:v>0</c:v>
                </c:pt>
                <c:pt idx="8072">
                  <c:v>0</c:v>
                </c:pt>
                <c:pt idx="8073">
                  <c:v>0</c:v>
                </c:pt>
                <c:pt idx="8074">
                  <c:v>0</c:v>
                </c:pt>
                <c:pt idx="8075">
                  <c:v>0</c:v>
                </c:pt>
                <c:pt idx="8076">
                  <c:v>23.101760868833118</c:v>
                </c:pt>
                <c:pt idx="8077">
                  <c:v>0</c:v>
                </c:pt>
                <c:pt idx="8078">
                  <c:v>0</c:v>
                </c:pt>
                <c:pt idx="8079">
                  <c:v>0</c:v>
                </c:pt>
                <c:pt idx="8080">
                  <c:v>0</c:v>
                </c:pt>
                <c:pt idx="8081">
                  <c:v>0</c:v>
                </c:pt>
                <c:pt idx="8082">
                  <c:v>0</c:v>
                </c:pt>
                <c:pt idx="8083">
                  <c:v>0</c:v>
                </c:pt>
                <c:pt idx="8084">
                  <c:v>0</c:v>
                </c:pt>
                <c:pt idx="8085">
                  <c:v>0</c:v>
                </c:pt>
                <c:pt idx="8086">
                  <c:v>0</c:v>
                </c:pt>
                <c:pt idx="8087">
                  <c:v>0</c:v>
                </c:pt>
                <c:pt idx="8088">
                  <c:v>0</c:v>
                </c:pt>
                <c:pt idx="8089">
                  <c:v>0</c:v>
                </c:pt>
                <c:pt idx="8090">
                  <c:v>2.924076445140225</c:v>
                </c:pt>
                <c:pt idx="8091">
                  <c:v>9.172855977726865</c:v>
                </c:pt>
                <c:pt idx="8092">
                  <c:v>33.281306833636968</c:v>
                </c:pt>
                <c:pt idx="8093">
                  <c:v>35.254050446938159</c:v>
                </c:pt>
                <c:pt idx="8094">
                  <c:v>28.712841478166059</c:v>
                </c:pt>
                <c:pt idx="8095">
                  <c:v>9.8061369490314405</c:v>
                </c:pt>
                <c:pt idx="8096">
                  <c:v>0</c:v>
                </c:pt>
                <c:pt idx="8097">
                  <c:v>0</c:v>
                </c:pt>
                <c:pt idx="8098">
                  <c:v>0</c:v>
                </c:pt>
                <c:pt idx="8099">
                  <c:v>0</c:v>
                </c:pt>
                <c:pt idx="8100">
                  <c:v>0</c:v>
                </c:pt>
                <c:pt idx="8101">
                  <c:v>0</c:v>
                </c:pt>
                <c:pt idx="8102">
                  <c:v>0</c:v>
                </c:pt>
                <c:pt idx="8103">
                  <c:v>44.090445833455654</c:v>
                </c:pt>
                <c:pt idx="8104">
                  <c:v>68.007705079781587</c:v>
                </c:pt>
                <c:pt idx="8105">
                  <c:v>15.544382855347521</c:v>
                </c:pt>
                <c:pt idx="8106">
                  <c:v>36.775440365287885</c:v>
                </c:pt>
                <c:pt idx="8107">
                  <c:v>48.015944339674064</c:v>
                </c:pt>
                <c:pt idx="8108">
                  <c:v>18.730917822818789</c:v>
                </c:pt>
                <c:pt idx="8109">
                  <c:v>18.515415559651075</c:v>
                </c:pt>
                <c:pt idx="8110">
                  <c:v>32.150811234180644</c:v>
                </c:pt>
                <c:pt idx="8111">
                  <c:v>57.213220862363656</c:v>
                </c:pt>
                <c:pt idx="8112">
                  <c:v>32.820626649955528</c:v>
                </c:pt>
                <c:pt idx="8113">
                  <c:v>35.789306099510434</c:v>
                </c:pt>
                <c:pt idx="8114">
                  <c:v>78.297022259309614</c:v>
                </c:pt>
                <c:pt idx="8115">
                  <c:v>97.273614059951498</c:v>
                </c:pt>
                <c:pt idx="8116">
                  <c:v>163.7743149975405</c:v>
                </c:pt>
                <c:pt idx="8117">
                  <c:v>0</c:v>
                </c:pt>
                <c:pt idx="8118">
                  <c:v>174.19269389265949</c:v>
                </c:pt>
                <c:pt idx="8119">
                  <c:v>177.92881240681675</c:v>
                </c:pt>
                <c:pt idx="8120">
                  <c:v>88.478273134185386</c:v>
                </c:pt>
                <c:pt idx="8121">
                  <c:v>121.82591090459418</c:v>
                </c:pt>
                <c:pt idx="8122">
                  <c:v>143.43958065449203</c:v>
                </c:pt>
                <c:pt idx="8123">
                  <c:v>301.80980515661844</c:v>
                </c:pt>
                <c:pt idx="8124">
                  <c:v>363.04931740859047</c:v>
                </c:pt>
                <c:pt idx="8125">
                  <c:v>347.51550618892293</c:v>
                </c:pt>
                <c:pt idx="8126">
                  <c:v>298.22462004901394</c:v>
                </c:pt>
                <c:pt idx="8127">
                  <c:v>0</c:v>
                </c:pt>
                <c:pt idx="8128">
                  <c:v>271.93281074253491</c:v>
                </c:pt>
                <c:pt idx="8129">
                  <c:v>328.31804391027742</c:v>
                </c:pt>
                <c:pt idx="8130">
                  <c:v>368.41667643311752</c:v>
                </c:pt>
                <c:pt idx="8131">
                  <c:v>368.93545429104796</c:v>
                </c:pt>
                <c:pt idx="8132">
                  <c:v>249.6111981868799</c:v>
                </c:pt>
                <c:pt idx="8133">
                  <c:v>0</c:v>
                </c:pt>
                <c:pt idx="8134">
                  <c:v>0</c:v>
                </c:pt>
                <c:pt idx="8135">
                  <c:v>0</c:v>
                </c:pt>
                <c:pt idx="8136">
                  <c:v>0</c:v>
                </c:pt>
                <c:pt idx="8137">
                  <c:v>0</c:v>
                </c:pt>
                <c:pt idx="8138">
                  <c:v>0</c:v>
                </c:pt>
                <c:pt idx="8139">
                  <c:v>0</c:v>
                </c:pt>
                <c:pt idx="8140">
                  <c:v>0</c:v>
                </c:pt>
                <c:pt idx="8141">
                  <c:v>0</c:v>
                </c:pt>
                <c:pt idx="8142">
                  <c:v>0</c:v>
                </c:pt>
                <c:pt idx="8143">
                  <c:v>0</c:v>
                </c:pt>
                <c:pt idx="8144">
                  <c:v>18.160941118034817</c:v>
                </c:pt>
                <c:pt idx="8145">
                  <c:v>95.294898781201397</c:v>
                </c:pt>
                <c:pt idx="8146">
                  <c:v>230.18802453632981</c:v>
                </c:pt>
                <c:pt idx="8147">
                  <c:v>246.88839230736207</c:v>
                </c:pt>
                <c:pt idx="8148">
                  <c:v>285.27304063344508</c:v>
                </c:pt>
                <c:pt idx="8149">
                  <c:v>286.44548781203218</c:v>
                </c:pt>
                <c:pt idx="8150">
                  <c:v>267.35156210266354</c:v>
                </c:pt>
                <c:pt idx="8151">
                  <c:v>205.72601157937302</c:v>
                </c:pt>
                <c:pt idx="8152">
                  <c:v>247.85809849667692</c:v>
                </c:pt>
                <c:pt idx="8153">
                  <c:v>293.98108128316449</c:v>
                </c:pt>
                <c:pt idx="8154">
                  <c:v>261.81510461241851</c:v>
                </c:pt>
                <c:pt idx="8155">
                  <c:v>142.32918989710817</c:v>
                </c:pt>
                <c:pt idx="8156">
                  <c:v>67.923666269407533</c:v>
                </c:pt>
                <c:pt idx="8157">
                  <c:v>0</c:v>
                </c:pt>
                <c:pt idx="8158">
                  <c:v>252.70708127051046</c:v>
                </c:pt>
                <c:pt idx="8159">
                  <c:v>61.688891373529017</c:v>
                </c:pt>
                <c:pt idx="8160">
                  <c:v>178.58354687691696</c:v>
                </c:pt>
                <c:pt idx="8161">
                  <c:v>18.637110133479503</c:v>
                </c:pt>
                <c:pt idx="8162">
                  <c:v>210.76412520528316</c:v>
                </c:pt>
                <c:pt idx="8163">
                  <c:v>229.70045956736294</c:v>
                </c:pt>
                <c:pt idx="8164">
                  <c:v>210.44253478043373</c:v>
                </c:pt>
                <c:pt idx="8165">
                  <c:v>222.73851316672145</c:v>
                </c:pt>
                <c:pt idx="8166">
                  <c:v>0</c:v>
                </c:pt>
                <c:pt idx="8167">
                  <c:v>157.250126198408</c:v>
                </c:pt>
                <c:pt idx="8168">
                  <c:v>359.60058388897221</c:v>
                </c:pt>
                <c:pt idx="8169">
                  <c:v>343.07422630663348</c:v>
                </c:pt>
                <c:pt idx="8170">
                  <c:v>233.16990777950855</c:v>
                </c:pt>
                <c:pt idx="8171">
                  <c:v>114.8041082402099</c:v>
                </c:pt>
                <c:pt idx="8172">
                  <c:v>0</c:v>
                </c:pt>
                <c:pt idx="8173">
                  <c:v>0</c:v>
                </c:pt>
                <c:pt idx="8174">
                  <c:v>186.2416376164835</c:v>
                </c:pt>
                <c:pt idx="8175">
                  <c:v>10.882129488440249</c:v>
                </c:pt>
                <c:pt idx="8176">
                  <c:v>0</c:v>
                </c:pt>
                <c:pt idx="8177">
                  <c:v>89.628693737381568</c:v>
                </c:pt>
                <c:pt idx="8178">
                  <c:v>5.2820709876448433</c:v>
                </c:pt>
                <c:pt idx="8179">
                  <c:v>8.8052690669385569</c:v>
                </c:pt>
                <c:pt idx="8180">
                  <c:v>0</c:v>
                </c:pt>
                <c:pt idx="8181">
                  <c:v>0</c:v>
                </c:pt>
                <c:pt idx="8182">
                  <c:v>0</c:v>
                </c:pt>
                <c:pt idx="8183">
                  <c:v>0</c:v>
                </c:pt>
                <c:pt idx="8184">
                  <c:v>0</c:v>
                </c:pt>
                <c:pt idx="8185">
                  <c:v>0</c:v>
                </c:pt>
                <c:pt idx="8186">
                  <c:v>0</c:v>
                </c:pt>
                <c:pt idx="8187">
                  <c:v>71.132639735567452</c:v>
                </c:pt>
                <c:pt idx="8188">
                  <c:v>117.2987938990464</c:v>
                </c:pt>
                <c:pt idx="8189">
                  <c:v>160.32293832803475</c:v>
                </c:pt>
                <c:pt idx="8190">
                  <c:v>106.99696649290767</c:v>
                </c:pt>
                <c:pt idx="8191">
                  <c:v>40.522328174350655</c:v>
                </c:pt>
                <c:pt idx="8192">
                  <c:v>213.4494251246492</c:v>
                </c:pt>
                <c:pt idx="8193">
                  <c:v>270.60162911370793</c:v>
                </c:pt>
                <c:pt idx="8194">
                  <c:v>181.75076658888003</c:v>
                </c:pt>
                <c:pt idx="8195">
                  <c:v>174.16426648573793</c:v>
                </c:pt>
                <c:pt idx="8196">
                  <c:v>216.84868276526589</c:v>
                </c:pt>
                <c:pt idx="8197">
                  <c:v>204.79371110121411</c:v>
                </c:pt>
                <c:pt idx="8198">
                  <c:v>187.75500863428459</c:v>
                </c:pt>
                <c:pt idx="8199">
                  <c:v>86.65558591221685</c:v>
                </c:pt>
                <c:pt idx="8200">
                  <c:v>117.60665829813942</c:v>
                </c:pt>
                <c:pt idx="8201">
                  <c:v>291.16660083532571</c:v>
                </c:pt>
                <c:pt idx="8202">
                  <c:v>222.38798695437603</c:v>
                </c:pt>
                <c:pt idx="8203">
                  <c:v>22.715449933974462</c:v>
                </c:pt>
                <c:pt idx="8204">
                  <c:v>85.912970361729833</c:v>
                </c:pt>
                <c:pt idx="8205">
                  <c:v>174.02652333778721</c:v>
                </c:pt>
                <c:pt idx="8206">
                  <c:v>148.57693535487576</c:v>
                </c:pt>
                <c:pt idx="8207">
                  <c:v>51.972159320505511</c:v>
                </c:pt>
                <c:pt idx="8208">
                  <c:v>0</c:v>
                </c:pt>
                <c:pt idx="8209">
                  <c:v>61.929637494167693</c:v>
                </c:pt>
                <c:pt idx="8210">
                  <c:v>0</c:v>
                </c:pt>
                <c:pt idx="8211">
                  <c:v>108.79191655279821</c:v>
                </c:pt>
                <c:pt idx="8212">
                  <c:v>65.713832333104563</c:v>
                </c:pt>
                <c:pt idx="8213">
                  <c:v>194.55188472202329</c:v>
                </c:pt>
                <c:pt idx="8214">
                  <c:v>234.32836052364524</c:v>
                </c:pt>
                <c:pt idx="8215">
                  <c:v>145.65286776151243</c:v>
                </c:pt>
                <c:pt idx="8216">
                  <c:v>0</c:v>
                </c:pt>
                <c:pt idx="8217">
                  <c:v>0</c:v>
                </c:pt>
                <c:pt idx="8218">
                  <c:v>0</c:v>
                </c:pt>
                <c:pt idx="8219">
                  <c:v>0</c:v>
                </c:pt>
                <c:pt idx="8220">
                  <c:v>0</c:v>
                </c:pt>
                <c:pt idx="8221">
                  <c:v>0</c:v>
                </c:pt>
                <c:pt idx="8222">
                  <c:v>0</c:v>
                </c:pt>
                <c:pt idx="8223">
                  <c:v>0</c:v>
                </c:pt>
                <c:pt idx="8224">
                  <c:v>0</c:v>
                </c:pt>
                <c:pt idx="8225">
                  <c:v>75.655872058629882</c:v>
                </c:pt>
                <c:pt idx="8226">
                  <c:v>186.91182348055642</c:v>
                </c:pt>
                <c:pt idx="8227">
                  <c:v>233.70877151593493</c:v>
                </c:pt>
                <c:pt idx="8228">
                  <c:v>225.79994843263401</c:v>
                </c:pt>
                <c:pt idx="8229">
                  <c:v>214.86278577093555</c:v>
                </c:pt>
                <c:pt idx="8230">
                  <c:v>242.96184240363289</c:v>
                </c:pt>
                <c:pt idx="8231">
                  <c:v>199.51043153206066</c:v>
                </c:pt>
                <c:pt idx="8232">
                  <c:v>228.70690901014581</c:v>
                </c:pt>
                <c:pt idx="8233">
                  <c:v>168.12438034767749</c:v>
                </c:pt>
                <c:pt idx="8234">
                  <c:v>106.82821633762629</c:v>
                </c:pt>
                <c:pt idx="8235">
                  <c:v>138.04714812518435</c:v>
                </c:pt>
                <c:pt idx="8236">
                  <c:v>91.552875500475196</c:v>
                </c:pt>
                <c:pt idx="8237">
                  <c:v>71.383151041386697</c:v>
                </c:pt>
                <c:pt idx="8238">
                  <c:v>0</c:v>
                </c:pt>
                <c:pt idx="8239">
                  <c:v>25.554836341213012</c:v>
                </c:pt>
                <c:pt idx="8240">
                  <c:v>0</c:v>
                </c:pt>
                <c:pt idx="8241">
                  <c:v>64.137901396758082</c:v>
                </c:pt>
                <c:pt idx="8242">
                  <c:v>112.27046565754038</c:v>
                </c:pt>
                <c:pt idx="8243">
                  <c:v>161.84335304327897</c:v>
                </c:pt>
                <c:pt idx="8244">
                  <c:v>292.20097211149402</c:v>
                </c:pt>
                <c:pt idx="8245">
                  <c:v>231.61165196567867</c:v>
                </c:pt>
                <c:pt idx="8246">
                  <c:v>252.14963290353452</c:v>
                </c:pt>
                <c:pt idx="8247">
                  <c:v>228.51311965668816</c:v>
                </c:pt>
                <c:pt idx="8248">
                  <c:v>219.8462174877624</c:v>
                </c:pt>
                <c:pt idx="8249">
                  <c:v>81.004040919690965</c:v>
                </c:pt>
                <c:pt idx="8250">
                  <c:v>0</c:v>
                </c:pt>
                <c:pt idx="8251">
                  <c:v>0</c:v>
                </c:pt>
                <c:pt idx="8252">
                  <c:v>0</c:v>
                </c:pt>
                <c:pt idx="8253">
                  <c:v>0</c:v>
                </c:pt>
                <c:pt idx="8254">
                  <c:v>0</c:v>
                </c:pt>
                <c:pt idx="8255">
                  <c:v>0</c:v>
                </c:pt>
                <c:pt idx="8256">
                  <c:v>0</c:v>
                </c:pt>
                <c:pt idx="8257">
                  <c:v>150.11307468510427</c:v>
                </c:pt>
                <c:pt idx="8258">
                  <c:v>0</c:v>
                </c:pt>
                <c:pt idx="8259">
                  <c:v>61.453100941441107</c:v>
                </c:pt>
                <c:pt idx="8260">
                  <c:v>55.468867436146581</c:v>
                </c:pt>
                <c:pt idx="8261">
                  <c:v>0</c:v>
                </c:pt>
                <c:pt idx="8262">
                  <c:v>0</c:v>
                </c:pt>
                <c:pt idx="8263">
                  <c:v>0</c:v>
                </c:pt>
                <c:pt idx="8264">
                  <c:v>0</c:v>
                </c:pt>
                <c:pt idx="8265">
                  <c:v>0</c:v>
                </c:pt>
                <c:pt idx="8266">
                  <c:v>0</c:v>
                </c:pt>
                <c:pt idx="8267">
                  <c:v>0</c:v>
                </c:pt>
                <c:pt idx="8268">
                  <c:v>0</c:v>
                </c:pt>
                <c:pt idx="8269">
                  <c:v>0</c:v>
                </c:pt>
                <c:pt idx="8270">
                  <c:v>0</c:v>
                </c:pt>
                <c:pt idx="8271">
                  <c:v>0</c:v>
                </c:pt>
                <c:pt idx="8272">
                  <c:v>3.7473498994853998</c:v>
                </c:pt>
                <c:pt idx="8273">
                  <c:v>10.19835544788198</c:v>
                </c:pt>
                <c:pt idx="8274">
                  <c:v>0</c:v>
                </c:pt>
                <c:pt idx="8275">
                  <c:v>0</c:v>
                </c:pt>
                <c:pt idx="8276">
                  <c:v>29.920982901583621</c:v>
                </c:pt>
                <c:pt idx="8277">
                  <c:v>27.273227809591653</c:v>
                </c:pt>
                <c:pt idx="8278">
                  <c:v>111.38018215870258</c:v>
                </c:pt>
                <c:pt idx="8279">
                  <c:v>78.497078110233844</c:v>
                </c:pt>
                <c:pt idx="8280">
                  <c:v>72.108648275852687</c:v>
                </c:pt>
                <c:pt idx="8281">
                  <c:v>49.643370573611818</c:v>
                </c:pt>
                <c:pt idx="8282">
                  <c:v>24.429543778565296</c:v>
                </c:pt>
                <c:pt idx="8283">
                  <c:v>57.479189237668784</c:v>
                </c:pt>
                <c:pt idx="8284">
                  <c:v>31.431463939545168</c:v>
                </c:pt>
                <c:pt idx="8285">
                  <c:v>60.940488727258753</c:v>
                </c:pt>
                <c:pt idx="8286">
                  <c:v>98.17989380971521</c:v>
                </c:pt>
                <c:pt idx="8287">
                  <c:v>136.51707591546767</c:v>
                </c:pt>
                <c:pt idx="8288">
                  <c:v>145.34726976142207</c:v>
                </c:pt>
                <c:pt idx="8289">
                  <c:v>145.55515707901051</c:v>
                </c:pt>
                <c:pt idx="8290">
                  <c:v>86.599899237773911</c:v>
                </c:pt>
                <c:pt idx="8291">
                  <c:v>155.89983386793548</c:v>
                </c:pt>
                <c:pt idx="8292">
                  <c:v>177.51217534646185</c:v>
                </c:pt>
                <c:pt idx="8293">
                  <c:v>170.51056538481734</c:v>
                </c:pt>
                <c:pt idx="8294">
                  <c:v>140.3957816114779</c:v>
                </c:pt>
                <c:pt idx="8295">
                  <c:v>156.33296824889288</c:v>
                </c:pt>
                <c:pt idx="8296">
                  <c:v>109.00274391461527</c:v>
                </c:pt>
                <c:pt idx="8297">
                  <c:v>107.52707025219024</c:v>
                </c:pt>
                <c:pt idx="8298">
                  <c:v>117.60055430246085</c:v>
                </c:pt>
                <c:pt idx="8299">
                  <c:v>92.302352108276978</c:v>
                </c:pt>
                <c:pt idx="8300">
                  <c:v>99.864009305268269</c:v>
                </c:pt>
                <c:pt idx="8301">
                  <c:v>100.42072678881952</c:v>
                </c:pt>
                <c:pt idx="8302">
                  <c:v>118.56633329254774</c:v>
                </c:pt>
                <c:pt idx="8303">
                  <c:v>91.225959668631091</c:v>
                </c:pt>
                <c:pt idx="8304">
                  <c:v>71.768473250793448</c:v>
                </c:pt>
                <c:pt idx="8305">
                  <c:v>58.888538229596648</c:v>
                </c:pt>
                <c:pt idx="8306">
                  <c:v>0</c:v>
                </c:pt>
                <c:pt idx="8307">
                  <c:v>0</c:v>
                </c:pt>
                <c:pt idx="8308">
                  <c:v>0</c:v>
                </c:pt>
                <c:pt idx="8309">
                  <c:v>133.62690142652707</c:v>
                </c:pt>
                <c:pt idx="8310">
                  <c:v>154.00652788182924</c:v>
                </c:pt>
                <c:pt idx="8311">
                  <c:v>91.123456153421316</c:v>
                </c:pt>
                <c:pt idx="8312">
                  <c:v>91.289851029756832</c:v>
                </c:pt>
                <c:pt idx="8313">
                  <c:v>41.958437067416511</c:v>
                </c:pt>
                <c:pt idx="8314">
                  <c:v>57.516830140508887</c:v>
                </c:pt>
                <c:pt idx="8315">
                  <c:v>0</c:v>
                </c:pt>
                <c:pt idx="8316">
                  <c:v>0</c:v>
                </c:pt>
                <c:pt idx="8317">
                  <c:v>6.5964232773696594</c:v>
                </c:pt>
                <c:pt idx="8318">
                  <c:v>138.55434174233312</c:v>
                </c:pt>
                <c:pt idx="8319">
                  <c:v>25.895729355545221</c:v>
                </c:pt>
                <c:pt idx="8320">
                  <c:v>60.133795914463342</c:v>
                </c:pt>
                <c:pt idx="8321">
                  <c:v>147.78415220785809</c:v>
                </c:pt>
                <c:pt idx="8322">
                  <c:v>140.1732378605281</c:v>
                </c:pt>
                <c:pt idx="8323">
                  <c:v>137.03465987934487</c:v>
                </c:pt>
                <c:pt idx="8324">
                  <c:v>114.83068097018401</c:v>
                </c:pt>
                <c:pt idx="8325">
                  <c:v>130.23903407934074</c:v>
                </c:pt>
                <c:pt idx="8326">
                  <c:v>120.5285083468515</c:v>
                </c:pt>
                <c:pt idx="8327">
                  <c:v>91.937242020021131</c:v>
                </c:pt>
                <c:pt idx="8328">
                  <c:v>124.36593731230444</c:v>
                </c:pt>
                <c:pt idx="8329">
                  <c:v>50.859957030239748</c:v>
                </c:pt>
                <c:pt idx="8330">
                  <c:v>82.255601565463323</c:v>
                </c:pt>
                <c:pt idx="8331">
                  <c:v>48.7165008714192</c:v>
                </c:pt>
                <c:pt idx="8332">
                  <c:v>0</c:v>
                </c:pt>
                <c:pt idx="8333">
                  <c:v>0</c:v>
                </c:pt>
                <c:pt idx="8334">
                  <c:v>0</c:v>
                </c:pt>
                <c:pt idx="8335">
                  <c:v>0</c:v>
                </c:pt>
                <c:pt idx="8336">
                  <c:v>7.1855970728930885</c:v>
                </c:pt>
                <c:pt idx="8337">
                  <c:v>0</c:v>
                </c:pt>
                <c:pt idx="8338">
                  <c:v>0</c:v>
                </c:pt>
                <c:pt idx="8339">
                  <c:v>0</c:v>
                </c:pt>
                <c:pt idx="8340">
                  <c:v>0</c:v>
                </c:pt>
                <c:pt idx="8341">
                  <c:v>0</c:v>
                </c:pt>
                <c:pt idx="8342">
                  <c:v>0</c:v>
                </c:pt>
                <c:pt idx="8343">
                  <c:v>90.340596678689963</c:v>
                </c:pt>
                <c:pt idx="8344">
                  <c:v>17.584867349379714</c:v>
                </c:pt>
                <c:pt idx="8345">
                  <c:v>125.39208910344257</c:v>
                </c:pt>
                <c:pt idx="8346">
                  <c:v>73.899501849690708</c:v>
                </c:pt>
                <c:pt idx="8347">
                  <c:v>290.30565240890888</c:v>
                </c:pt>
                <c:pt idx="8348">
                  <c:v>242.57891076737099</c:v>
                </c:pt>
                <c:pt idx="8349">
                  <c:v>282.82589152226348</c:v>
                </c:pt>
                <c:pt idx="8350">
                  <c:v>202.98609973039083</c:v>
                </c:pt>
                <c:pt idx="8351">
                  <c:v>307.05658950660376</c:v>
                </c:pt>
                <c:pt idx="8352">
                  <c:v>250.27509324374802</c:v>
                </c:pt>
                <c:pt idx="8353">
                  <c:v>213.3303413959859</c:v>
                </c:pt>
                <c:pt idx="8354">
                  <c:v>109.72571187940154</c:v>
                </c:pt>
                <c:pt idx="8355">
                  <c:v>86.697054103463643</c:v>
                </c:pt>
                <c:pt idx="8356">
                  <c:v>21.160695662225251</c:v>
                </c:pt>
                <c:pt idx="8357">
                  <c:v>0</c:v>
                </c:pt>
                <c:pt idx="8358">
                  <c:v>9.5609910473834958</c:v>
                </c:pt>
                <c:pt idx="8359">
                  <c:v>12.67828693825652</c:v>
                </c:pt>
                <c:pt idx="8360">
                  <c:v>0</c:v>
                </c:pt>
                <c:pt idx="8361">
                  <c:v>0</c:v>
                </c:pt>
                <c:pt idx="8362">
                  <c:v>0</c:v>
                </c:pt>
                <c:pt idx="8363">
                  <c:v>0</c:v>
                </c:pt>
                <c:pt idx="8364">
                  <c:v>0</c:v>
                </c:pt>
                <c:pt idx="8365">
                  <c:v>139.28425589900283</c:v>
                </c:pt>
                <c:pt idx="8366">
                  <c:v>122.53009821757306</c:v>
                </c:pt>
                <c:pt idx="8367">
                  <c:v>26.743641670604546</c:v>
                </c:pt>
                <c:pt idx="8368">
                  <c:v>0</c:v>
                </c:pt>
                <c:pt idx="8369">
                  <c:v>0</c:v>
                </c:pt>
                <c:pt idx="8370">
                  <c:v>0</c:v>
                </c:pt>
                <c:pt idx="8371">
                  <c:v>27.044351572963691</c:v>
                </c:pt>
                <c:pt idx="8372">
                  <c:v>0</c:v>
                </c:pt>
                <c:pt idx="8373">
                  <c:v>0</c:v>
                </c:pt>
                <c:pt idx="8374">
                  <c:v>0</c:v>
                </c:pt>
                <c:pt idx="8375">
                  <c:v>67.467822803823069</c:v>
                </c:pt>
                <c:pt idx="8376">
                  <c:v>0</c:v>
                </c:pt>
                <c:pt idx="8377">
                  <c:v>0</c:v>
                </c:pt>
                <c:pt idx="8378">
                  <c:v>0</c:v>
                </c:pt>
                <c:pt idx="8379">
                  <c:v>0</c:v>
                </c:pt>
                <c:pt idx="8380">
                  <c:v>0</c:v>
                </c:pt>
                <c:pt idx="8381">
                  <c:v>0</c:v>
                </c:pt>
                <c:pt idx="8382">
                  <c:v>0</c:v>
                </c:pt>
                <c:pt idx="8383">
                  <c:v>0</c:v>
                </c:pt>
                <c:pt idx="8384">
                  <c:v>85.076293322133409</c:v>
                </c:pt>
                <c:pt idx="8385">
                  <c:v>98.633210860586615</c:v>
                </c:pt>
                <c:pt idx="8386">
                  <c:v>0</c:v>
                </c:pt>
                <c:pt idx="8387">
                  <c:v>85.487970440954768</c:v>
                </c:pt>
                <c:pt idx="8388">
                  <c:v>77.86484465096666</c:v>
                </c:pt>
                <c:pt idx="8389">
                  <c:v>169.74860397429759</c:v>
                </c:pt>
                <c:pt idx="8390">
                  <c:v>36.932216418798966</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189.25352986498848</c:v>
                </c:pt>
                <c:pt idx="8405">
                  <c:v>198.42026927217083</c:v>
                </c:pt>
                <c:pt idx="8406">
                  <c:v>170.50260125706077</c:v>
                </c:pt>
                <c:pt idx="8407">
                  <c:v>68.085249411040579</c:v>
                </c:pt>
                <c:pt idx="8408">
                  <c:v>0</c:v>
                </c:pt>
                <c:pt idx="8409">
                  <c:v>78.241155785570839</c:v>
                </c:pt>
                <c:pt idx="8410">
                  <c:v>0</c:v>
                </c:pt>
                <c:pt idx="8411">
                  <c:v>0</c:v>
                </c:pt>
                <c:pt idx="8412">
                  <c:v>0</c:v>
                </c:pt>
                <c:pt idx="8413">
                  <c:v>0</c:v>
                </c:pt>
                <c:pt idx="8414">
                  <c:v>0</c:v>
                </c:pt>
                <c:pt idx="8415">
                  <c:v>0</c:v>
                </c:pt>
                <c:pt idx="8416">
                  <c:v>0</c:v>
                </c:pt>
                <c:pt idx="8417">
                  <c:v>0</c:v>
                </c:pt>
                <c:pt idx="8418">
                  <c:v>101.01153654855194</c:v>
                </c:pt>
                <c:pt idx="8419">
                  <c:v>218.54658116617568</c:v>
                </c:pt>
                <c:pt idx="8420">
                  <c:v>140.8200206737925</c:v>
                </c:pt>
                <c:pt idx="8421">
                  <c:v>0</c:v>
                </c:pt>
                <c:pt idx="8422">
                  <c:v>0</c:v>
                </c:pt>
                <c:pt idx="8423">
                  <c:v>0</c:v>
                </c:pt>
                <c:pt idx="8424">
                  <c:v>0</c:v>
                </c:pt>
                <c:pt idx="8425">
                  <c:v>0</c:v>
                </c:pt>
                <c:pt idx="8426">
                  <c:v>0</c:v>
                </c:pt>
                <c:pt idx="8427">
                  <c:v>0</c:v>
                </c:pt>
                <c:pt idx="8428">
                  <c:v>0</c:v>
                </c:pt>
                <c:pt idx="8429">
                  <c:v>132.24617043805222</c:v>
                </c:pt>
                <c:pt idx="8430">
                  <c:v>95.231024989544025</c:v>
                </c:pt>
                <c:pt idx="8431">
                  <c:v>98.725412579498993</c:v>
                </c:pt>
                <c:pt idx="8432">
                  <c:v>74.171426115692839</c:v>
                </c:pt>
                <c:pt idx="8433">
                  <c:v>47.985339544810927</c:v>
                </c:pt>
                <c:pt idx="8434">
                  <c:v>0</c:v>
                </c:pt>
                <c:pt idx="8435">
                  <c:v>0</c:v>
                </c:pt>
                <c:pt idx="8436">
                  <c:v>0</c:v>
                </c:pt>
                <c:pt idx="8437">
                  <c:v>61.103187830213194</c:v>
                </c:pt>
                <c:pt idx="8438">
                  <c:v>104.51494154384106</c:v>
                </c:pt>
                <c:pt idx="8439">
                  <c:v>171.51833302730955</c:v>
                </c:pt>
                <c:pt idx="8440">
                  <c:v>70.301085480455072</c:v>
                </c:pt>
                <c:pt idx="8441">
                  <c:v>37.961184801611907</c:v>
                </c:pt>
                <c:pt idx="8442">
                  <c:v>67.982622576767739</c:v>
                </c:pt>
                <c:pt idx="8443">
                  <c:v>149.55733058075214</c:v>
                </c:pt>
                <c:pt idx="8444">
                  <c:v>213.14295275999777</c:v>
                </c:pt>
                <c:pt idx="8445">
                  <c:v>62.58793438312896</c:v>
                </c:pt>
                <c:pt idx="8446">
                  <c:v>67.137734385734717</c:v>
                </c:pt>
                <c:pt idx="8447">
                  <c:v>179.40547435827432</c:v>
                </c:pt>
                <c:pt idx="8448">
                  <c:v>261.41452735913055</c:v>
                </c:pt>
                <c:pt idx="8449">
                  <c:v>213.53722614075375</c:v>
                </c:pt>
                <c:pt idx="8450">
                  <c:v>64.18010947240947</c:v>
                </c:pt>
                <c:pt idx="8451">
                  <c:v>16.952380523968912</c:v>
                </c:pt>
                <c:pt idx="8452">
                  <c:v>172.27019543436722</c:v>
                </c:pt>
                <c:pt idx="8453">
                  <c:v>161.60746890046551</c:v>
                </c:pt>
                <c:pt idx="8454">
                  <c:v>1.5589854833704777</c:v>
                </c:pt>
                <c:pt idx="8455">
                  <c:v>0</c:v>
                </c:pt>
                <c:pt idx="8456">
                  <c:v>0</c:v>
                </c:pt>
                <c:pt idx="8457">
                  <c:v>0</c:v>
                </c:pt>
                <c:pt idx="8458">
                  <c:v>0</c:v>
                </c:pt>
                <c:pt idx="8459">
                  <c:v>0</c:v>
                </c:pt>
                <c:pt idx="8460">
                  <c:v>134.88356271937531</c:v>
                </c:pt>
                <c:pt idx="8461">
                  <c:v>0</c:v>
                </c:pt>
                <c:pt idx="8462">
                  <c:v>0</c:v>
                </c:pt>
                <c:pt idx="8463">
                  <c:v>0</c:v>
                </c:pt>
                <c:pt idx="8464">
                  <c:v>0</c:v>
                </c:pt>
                <c:pt idx="8465">
                  <c:v>46.818494265115987</c:v>
                </c:pt>
                <c:pt idx="8466">
                  <c:v>129.26015095231827</c:v>
                </c:pt>
                <c:pt idx="8467">
                  <c:v>202.37166037025716</c:v>
                </c:pt>
                <c:pt idx="8468">
                  <c:v>185.32380336023596</c:v>
                </c:pt>
                <c:pt idx="8469">
                  <c:v>171.13721173193397</c:v>
                </c:pt>
                <c:pt idx="8470">
                  <c:v>97.719319042353789</c:v>
                </c:pt>
                <c:pt idx="8471">
                  <c:v>163.61461739455524</c:v>
                </c:pt>
                <c:pt idx="8472">
                  <c:v>180.35970113013317</c:v>
                </c:pt>
                <c:pt idx="8473">
                  <c:v>219.96712852991951</c:v>
                </c:pt>
                <c:pt idx="8474">
                  <c:v>249.57157817390373</c:v>
                </c:pt>
                <c:pt idx="8475">
                  <c:v>0</c:v>
                </c:pt>
                <c:pt idx="8476">
                  <c:v>146.62223260670743</c:v>
                </c:pt>
                <c:pt idx="8477">
                  <c:v>204.83045802535895</c:v>
                </c:pt>
                <c:pt idx="8478">
                  <c:v>25.185825582816815</c:v>
                </c:pt>
                <c:pt idx="8479">
                  <c:v>0</c:v>
                </c:pt>
                <c:pt idx="8480">
                  <c:v>0</c:v>
                </c:pt>
                <c:pt idx="8481">
                  <c:v>0</c:v>
                </c:pt>
                <c:pt idx="8482">
                  <c:v>0</c:v>
                </c:pt>
                <c:pt idx="8483">
                  <c:v>0</c:v>
                </c:pt>
                <c:pt idx="8484">
                  <c:v>105.3231175245315</c:v>
                </c:pt>
                <c:pt idx="8485">
                  <c:v>123.88756796725232</c:v>
                </c:pt>
                <c:pt idx="8486">
                  <c:v>278.35793283860045</c:v>
                </c:pt>
                <c:pt idx="8487">
                  <c:v>356.76011772418497</c:v>
                </c:pt>
                <c:pt idx="8488">
                  <c:v>483.63272426174677</c:v>
                </c:pt>
                <c:pt idx="8489">
                  <c:v>495.7393203121336</c:v>
                </c:pt>
                <c:pt idx="8490">
                  <c:v>540.76385220676332</c:v>
                </c:pt>
                <c:pt idx="8491">
                  <c:v>471.24140616441656</c:v>
                </c:pt>
                <c:pt idx="8492">
                  <c:v>408.99752009457552</c:v>
                </c:pt>
                <c:pt idx="8493">
                  <c:v>421.70778344916783</c:v>
                </c:pt>
                <c:pt idx="8494">
                  <c:v>325.77142424562265</c:v>
                </c:pt>
                <c:pt idx="8495">
                  <c:v>0</c:v>
                </c:pt>
                <c:pt idx="8496">
                  <c:v>322.60741880894454</c:v>
                </c:pt>
                <c:pt idx="8497">
                  <c:v>181.58187026274317</c:v>
                </c:pt>
                <c:pt idx="8498">
                  <c:v>220.58818758377498</c:v>
                </c:pt>
                <c:pt idx="8499">
                  <c:v>38.824886439219185</c:v>
                </c:pt>
                <c:pt idx="8500">
                  <c:v>213.25184964374</c:v>
                </c:pt>
                <c:pt idx="8501">
                  <c:v>0</c:v>
                </c:pt>
                <c:pt idx="8502">
                  <c:v>0</c:v>
                </c:pt>
                <c:pt idx="8503">
                  <c:v>0</c:v>
                </c:pt>
                <c:pt idx="8504">
                  <c:v>0</c:v>
                </c:pt>
                <c:pt idx="8505">
                  <c:v>0</c:v>
                </c:pt>
                <c:pt idx="8506">
                  <c:v>0</c:v>
                </c:pt>
                <c:pt idx="8507">
                  <c:v>0</c:v>
                </c:pt>
                <c:pt idx="8508">
                  <c:v>0</c:v>
                </c:pt>
                <c:pt idx="8509">
                  <c:v>0</c:v>
                </c:pt>
                <c:pt idx="8510">
                  <c:v>63.555419654744121</c:v>
                </c:pt>
                <c:pt idx="8511">
                  <c:v>0</c:v>
                </c:pt>
                <c:pt idx="8512">
                  <c:v>162.50057954041949</c:v>
                </c:pt>
                <c:pt idx="8513">
                  <c:v>183.04379334293</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0</c:v>
                </c:pt>
                <c:pt idx="8529">
                  <c:v>0</c:v>
                </c:pt>
                <c:pt idx="8530">
                  <c:v>0</c:v>
                </c:pt>
                <c:pt idx="8531">
                  <c:v>0</c:v>
                </c:pt>
                <c:pt idx="8532">
                  <c:v>0</c:v>
                </c:pt>
                <c:pt idx="8533">
                  <c:v>0</c:v>
                </c:pt>
                <c:pt idx="8534">
                  <c:v>0</c:v>
                </c:pt>
                <c:pt idx="8535">
                  <c:v>0</c:v>
                </c:pt>
                <c:pt idx="8536">
                  <c:v>0</c:v>
                </c:pt>
                <c:pt idx="8537">
                  <c:v>0</c:v>
                </c:pt>
                <c:pt idx="8538">
                  <c:v>27.388950304730653</c:v>
                </c:pt>
                <c:pt idx="8539">
                  <c:v>103.72959346021068</c:v>
                </c:pt>
                <c:pt idx="8540">
                  <c:v>139.42143816471847</c:v>
                </c:pt>
                <c:pt idx="8541">
                  <c:v>92.236928297399118</c:v>
                </c:pt>
                <c:pt idx="8542">
                  <c:v>33.869064290168211</c:v>
                </c:pt>
                <c:pt idx="8543">
                  <c:v>0</c:v>
                </c:pt>
                <c:pt idx="8544">
                  <c:v>0</c:v>
                </c:pt>
                <c:pt idx="8545">
                  <c:v>0</c:v>
                </c:pt>
                <c:pt idx="8546">
                  <c:v>109.11389740885375</c:v>
                </c:pt>
                <c:pt idx="8547">
                  <c:v>26.260647930973136</c:v>
                </c:pt>
                <c:pt idx="8548">
                  <c:v>0</c:v>
                </c:pt>
                <c:pt idx="8549">
                  <c:v>188.98661595181133</c:v>
                </c:pt>
                <c:pt idx="8550">
                  <c:v>74.530069419656826</c:v>
                </c:pt>
                <c:pt idx="8551">
                  <c:v>41.00947113548483</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61203473945472808</c:v>
                </c:pt>
                <c:pt idx="8566">
                  <c:v>30.48042845791101</c:v>
                </c:pt>
                <c:pt idx="8567">
                  <c:v>74.996329927297893</c:v>
                </c:pt>
                <c:pt idx="8568">
                  <c:v>65.907187977868773</c:v>
                </c:pt>
                <c:pt idx="8569">
                  <c:v>78.52364274378364</c:v>
                </c:pt>
                <c:pt idx="8570">
                  <c:v>0</c:v>
                </c:pt>
                <c:pt idx="8571">
                  <c:v>0</c:v>
                </c:pt>
                <c:pt idx="8572">
                  <c:v>0</c:v>
                </c:pt>
                <c:pt idx="8573">
                  <c:v>9.0827013258794196</c:v>
                </c:pt>
                <c:pt idx="8574">
                  <c:v>68.201296978549237</c:v>
                </c:pt>
                <c:pt idx="8575">
                  <c:v>0</c:v>
                </c:pt>
                <c:pt idx="8576">
                  <c:v>0</c:v>
                </c:pt>
                <c:pt idx="8577">
                  <c:v>0</c:v>
                </c:pt>
                <c:pt idx="8578">
                  <c:v>0</c:v>
                </c:pt>
                <c:pt idx="8579">
                  <c:v>79.334440199198809</c:v>
                </c:pt>
                <c:pt idx="8580">
                  <c:v>16.243516048779654</c:v>
                </c:pt>
                <c:pt idx="8581">
                  <c:v>34.898523408983365</c:v>
                </c:pt>
                <c:pt idx="8582">
                  <c:v>16.312098776412217</c:v>
                </c:pt>
                <c:pt idx="8583">
                  <c:v>0</c:v>
                </c:pt>
                <c:pt idx="8584">
                  <c:v>0</c:v>
                </c:pt>
                <c:pt idx="8585">
                  <c:v>0</c:v>
                </c:pt>
                <c:pt idx="8586">
                  <c:v>93.068304814939978</c:v>
                </c:pt>
                <c:pt idx="8587">
                  <c:v>102.62598372457211</c:v>
                </c:pt>
                <c:pt idx="8588">
                  <c:v>183.50626056842955</c:v>
                </c:pt>
                <c:pt idx="8589">
                  <c:v>279.8276201549503</c:v>
                </c:pt>
                <c:pt idx="8590">
                  <c:v>312.21094695231488</c:v>
                </c:pt>
                <c:pt idx="8591">
                  <c:v>64.499774685216124</c:v>
                </c:pt>
                <c:pt idx="8592">
                  <c:v>0</c:v>
                </c:pt>
                <c:pt idx="8593">
                  <c:v>0</c:v>
                </c:pt>
                <c:pt idx="8594">
                  <c:v>63.294049341815253</c:v>
                </c:pt>
                <c:pt idx="8595">
                  <c:v>96.923624199736892</c:v>
                </c:pt>
                <c:pt idx="8596">
                  <c:v>39.572977076407625</c:v>
                </c:pt>
                <c:pt idx="8597">
                  <c:v>121.04304303030516</c:v>
                </c:pt>
                <c:pt idx="8598">
                  <c:v>146.95633101309818</c:v>
                </c:pt>
                <c:pt idx="8599">
                  <c:v>197.260426951726</c:v>
                </c:pt>
                <c:pt idx="8600">
                  <c:v>4.2607596418705427</c:v>
                </c:pt>
                <c:pt idx="8601">
                  <c:v>0</c:v>
                </c:pt>
                <c:pt idx="8602">
                  <c:v>0</c:v>
                </c:pt>
                <c:pt idx="8603">
                  <c:v>0</c:v>
                </c:pt>
                <c:pt idx="8604">
                  <c:v>0</c:v>
                </c:pt>
                <c:pt idx="8605">
                  <c:v>0</c:v>
                </c:pt>
                <c:pt idx="8606">
                  <c:v>2.3241676177113604</c:v>
                </c:pt>
                <c:pt idx="8607">
                  <c:v>75.410341954615973</c:v>
                </c:pt>
                <c:pt idx="8608">
                  <c:v>89.867776555044799</c:v>
                </c:pt>
                <c:pt idx="8609">
                  <c:v>28.682638288012562</c:v>
                </c:pt>
                <c:pt idx="8610">
                  <c:v>153.81517089615156</c:v>
                </c:pt>
                <c:pt idx="8611">
                  <c:v>162.87682107889992</c:v>
                </c:pt>
                <c:pt idx="8612">
                  <c:v>164.72409456926238</c:v>
                </c:pt>
                <c:pt idx="8613">
                  <c:v>90.714128314384794</c:v>
                </c:pt>
                <c:pt idx="8614">
                  <c:v>165.58225544609914</c:v>
                </c:pt>
                <c:pt idx="8615">
                  <c:v>262.66928906198132</c:v>
                </c:pt>
                <c:pt idx="8616">
                  <c:v>270.34176474128458</c:v>
                </c:pt>
                <c:pt idx="8617">
                  <c:v>217.09683219345573</c:v>
                </c:pt>
                <c:pt idx="8618">
                  <c:v>0</c:v>
                </c:pt>
                <c:pt idx="8619">
                  <c:v>58.901991981603274</c:v>
                </c:pt>
                <c:pt idx="8620">
                  <c:v>148.97661731642006</c:v>
                </c:pt>
                <c:pt idx="8621">
                  <c:v>138.09978749376253</c:v>
                </c:pt>
                <c:pt idx="8622">
                  <c:v>231.52871517843982</c:v>
                </c:pt>
                <c:pt idx="8623">
                  <c:v>102.92061724890117</c:v>
                </c:pt>
                <c:pt idx="8624">
                  <c:v>203.56009988405555</c:v>
                </c:pt>
                <c:pt idx="8625">
                  <c:v>152.8911618927701</c:v>
                </c:pt>
                <c:pt idx="8626">
                  <c:v>115.77669667440539</c:v>
                </c:pt>
                <c:pt idx="8627">
                  <c:v>0</c:v>
                </c:pt>
                <c:pt idx="8628">
                  <c:v>0</c:v>
                </c:pt>
                <c:pt idx="8629">
                  <c:v>0</c:v>
                </c:pt>
                <c:pt idx="8630">
                  <c:v>37.330615156886068</c:v>
                </c:pt>
                <c:pt idx="8631">
                  <c:v>73.454040331799931</c:v>
                </c:pt>
                <c:pt idx="8632">
                  <c:v>0</c:v>
                </c:pt>
                <c:pt idx="8633">
                  <c:v>42.384138844824314</c:v>
                </c:pt>
                <c:pt idx="8634">
                  <c:v>0</c:v>
                </c:pt>
                <c:pt idx="8635">
                  <c:v>5.7199559882538935</c:v>
                </c:pt>
                <c:pt idx="8636">
                  <c:v>38.988753328804421</c:v>
                </c:pt>
                <c:pt idx="8637">
                  <c:v>130.66013622150095</c:v>
                </c:pt>
                <c:pt idx="8638">
                  <c:v>34.665896938140278</c:v>
                </c:pt>
                <c:pt idx="8639">
                  <c:v>132.30837533145294</c:v>
                </c:pt>
                <c:pt idx="8640">
                  <c:v>56.558396787534548</c:v>
                </c:pt>
                <c:pt idx="8641">
                  <c:v>212.5621626021624</c:v>
                </c:pt>
                <c:pt idx="8642">
                  <c:v>218.19627817369189</c:v>
                </c:pt>
                <c:pt idx="8643">
                  <c:v>34.416102277692111</c:v>
                </c:pt>
                <c:pt idx="8644">
                  <c:v>60.778577777518578</c:v>
                </c:pt>
                <c:pt idx="8645">
                  <c:v>139.59942247638435</c:v>
                </c:pt>
                <c:pt idx="8646">
                  <c:v>60.817458060084491</c:v>
                </c:pt>
                <c:pt idx="8647">
                  <c:v>0</c:v>
                </c:pt>
                <c:pt idx="8648">
                  <c:v>0</c:v>
                </c:pt>
                <c:pt idx="8649">
                  <c:v>0</c:v>
                </c:pt>
                <c:pt idx="8650">
                  <c:v>0</c:v>
                </c:pt>
                <c:pt idx="8651">
                  <c:v>0</c:v>
                </c:pt>
                <c:pt idx="8652">
                  <c:v>40.945114202378988</c:v>
                </c:pt>
                <c:pt idx="8653">
                  <c:v>63.705296018148573</c:v>
                </c:pt>
                <c:pt idx="8654">
                  <c:v>48.090163918565239</c:v>
                </c:pt>
                <c:pt idx="8655">
                  <c:v>0</c:v>
                </c:pt>
                <c:pt idx="8656">
                  <c:v>0</c:v>
                </c:pt>
                <c:pt idx="8657">
                  <c:v>143.09477204566579</c:v>
                </c:pt>
                <c:pt idx="8658">
                  <c:v>157.74097532144111</c:v>
                </c:pt>
                <c:pt idx="8659">
                  <c:v>0</c:v>
                </c:pt>
                <c:pt idx="8660">
                  <c:v>66.228477773743663</c:v>
                </c:pt>
                <c:pt idx="8661">
                  <c:v>77.666463567642367</c:v>
                </c:pt>
                <c:pt idx="8662">
                  <c:v>94.575136503207389</c:v>
                </c:pt>
                <c:pt idx="8663">
                  <c:v>130.88265453331869</c:v>
                </c:pt>
                <c:pt idx="8664">
                  <c:v>190.81448183458178</c:v>
                </c:pt>
                <c:pt idx="8665">
                  <c:v>175.25627815317043</c:v>
                </c:pt>
                <c:pt idx="8666">
                  <c:v>61.146278340536938</c:v>
                </c:pt>
                <c:pt idx="8667">
                  <c:v>0</c:v>
                </c:pt>
                <c:pt idx="8668">
                  <c:v>52.684189307945736</c:v>
                </c:pt>
                <c:pt idx="8669">
                  <c:v>0</c:v>
                </c:pt>
                <c:pt idx="8670">
                  <c:v>0</c:v>
                </c:pt>
                <c:pt idx="8671">
                  <c:v>0</c:v>
                </c:pt>
                <c:pt idx="8672">
                  <c:v>243.58210061848541</c:v>
                </c:pt>
                <c:pt idx="8673">
                  <c:v>0</c:v>
                </c:pt>
                <c:pt idx="8674">
                  <c:v>263.33670462822465</c:v>
                </c:pt>
                <c:pt idx="8675">
                  <c:v>237.52440010807001</c:v>
                </c:pt>
                <c:pt idx="8676">
                  <c:v>52.62542787417199</c:v>
                </c:pt>
                <c:pt idx="8677">
                  <c:v>258.18860117780127</c:v>
                </c:pt>
                <c:pt idx="8678">
                  <c:v>283.05049984891866</c:v>
                </c:pt>
                <c:pt idx="8679">
                  <c:v>249.43579594917733</c:v>
                </c:pt>
                <c:pt idx="8680">
                  <c:v>276.38156986680337</c:v>
                </c:pt>
                <c:pt idx="8681">
                  <c:v>113.47260359385828</c:v>
                </c:pt>
                <c:pt idx="8682">
                  <c:v>164.18985446313116</c:v>
                </c:pt>
                <c:pt idx="8683">
                  <c:v>138.29913492687808</c:v>
                </c:pt>
                <c:pt idx="8684">
                  <c:v>118.15598404506602</c:v>
                </c:pt>
                <c:pt idx="8685">
                  <c:v>120.02183502164007</c:v>
                </c:pt>
                <c:pt idx="8686">
                  <c:v>67.158570270358183</c:v>
                </c:pt>
                <c:pt idx="8687">
                  <c:v>0</c:v>
                </c:pt>
                <c:pt idx="8688">
                  <c:v>0</c:v>
                </c:pt>
                <c:pt idx="8689">
                  <c:v>135.82735253890809</c:v>
                </c:pt>
                <c:pt idx="8690">
                  <c:v>54.651588352496503</c:v>
                </c:pt>
                <c:pt idx="8691">
                  <c:v>54.760046017104322</c:v>
                </c:pt>
                <c:pt idx="8692">
                  <c:v>0</c:v>
                </c:pt>
                <c:pt idx="8693">
                  <c:v>30.47552146632335</c:v>
                </c:pt>
                <c:pt idx="8694">
                  <c:v>0</c:v>
                </c:pt>
                <c:pt idx="8695">
                  <c:v>0</c:v>
                </c:pt>
                <c:pt idx="8696">
                  <c:v>0</c:v>
                </c:pt>
                <c:pt idx="8697">
                  <c:v>49.389408163268911</c:v>
                </c:pt>
                <c:pt idx="8698">
                  <c:v>59.769541548220417</c:v>
                </c:pt>
                <c:pt idx="8699">
                  <c:v>68.025598937575609</c:v>
                </c:pt>
                <c:pt idx="8700">
                  <c:v>51.265796188800877</c:v>
                </c:pt>
                <c:pt idx="8701">
                  <c:v>86.935495670383233</c:v>
                </c:pt>
                <c:pt idx="8702">
                  <c:v>0</c:v>
                </c:pt>
                <c:pt idx="8703">
                  <c:v>0</c:v>
                </c:pt>
                <c:pt idx="8704">
                  <c:v>63.841284867576832</c:v>
                </c:pt>
                <c:pt idx="8705">
                  <c:v>0</c:v>
                </c:pt>
                <c:pt idx="8706">
                  <c:v>0</c:v>
                </c:pt>
                <c:pt idx="8707">
                  <c:v>107.30156019019144</c:v>
                </c:pt>
                <c:pt idx="8708">
                  <c:v>26.31433442395614</c:v>
                </c:pt>
                <c:pt idx="8709">
                  <c:v>155.67340290646624</c:v>
                </c:pt>
                <c:pt idx="8710">
                  <c:v>184.68048691399213</c:v>
                </c:pt>
                <c:pt idx="8711">
                  <c:v>113.05813456338402</c:v>
                </c:pt>
                <c:pt idx="8712">
                  <c:v>154.85687763027954</c:v>
                </c:pt>
                <c:pt idx="8713">
                  <c:v>167.7328213095816</c:v>
                </c:pt>
                <c:pt idx="8714">
                  <c:v>132.14762789490339</c:v>
                </c:pt>
                <c:pt idx="8715">
                  <c:v>63.009041352364363</c:v>
                </c:pt>
                <c:pt idx="8716">
                  <c:v>90.705003136091165</c:v>
                </c:pt>
                <c:pt idx="8717">
                  <c:v>100.32738313516788</c:v>
                </c:pt>
                <c:pt idx="8718">
                  <c:v>0</c:v>
                </c:pt>
                <c:pt idx="8719">
                  <c:v>115.47946400023085</c:v>
                </c:pt>
                <c:pt idx="8720">
                  <c:v>34.041903300344792</c:v>
                </c:pt>
                <c:pt idx="8721">
                  <c:v>0</c:v>
                </c:pt>
                <c:pt idx="8722">
                  <c:v>0</c:v>
                </c:pt>
                <c:pt idx="8723">
                  <c:v>0</c:v>
                </c:pt>
                <c:pt idx="8724">
                  <c:v>3.4466254409562538</c:v>
                </c:pt>
                <c:pt idx="8725">
                  <c:v>0</c:v>
                </c:pt>
                <c:pt idx="8726">
                  <c:v>0</c:v>
                </c:pt>
                <c:pt idx="8727">
                  <c:v>0</c:v>
                </c:pt>
                <c:pt idx="8728">
                  <c:v>0</c:v>
                </c:pt>
                <c:pt idx="8729">
                  <c:v>47.104132501279004</c:v>
                </c:pt>
                <c:pt idx="8730">
                  <c:v>120.294365108254</c:v>
                </c:pt>
                <c:pt idx="8731">
                  <c:v>230.30575376931716</c:v>
                </c:pt>
                <c:pt idx="8732">
                  <c:v>169.11100379967647</c:v>
                </c:pt>
                <c:pt idx="8733">
                  <c:v>110.33455513796169</c:v>
                </c:pt>
                <c:pt idx="8734">
                  <c:v>192.98252116689363</c:v>
                </c:pt>
                <c:pt idx="8735">
                  <c:v>224.66464369865804</c:v>
                </c:pt>
                <c:pt idx="8736">
                  <c:v>155.16139378611248</c:v>
                </c:pt>
                <c:pt idx="8737">
                  <c:v>198.2731697537788</c:v>
                </c:pt>
                <c:pt idx="8738">
                  <c:v>171.99193389273182</c:v>
                </c:pt>
                <c:pt idx="8739">
                  <c:v>126.86268174154621</c:v>
                </c:pt>
                <c:pt idx="8740">
                  <c:v>49.108981945388308</c:v>
                </c:pt>
                <c:pt idx="8741">
                  <c:v>17.234524670026161</c:v>
                </c:pt>
                <c:pt idx="8742">
                  <c:v>103.53008384871163</c:v>
                </c:pt>
                <c:pt idx="8743">
                  <c:v>0</c:v>
                </c:pt>
                <c:pt idx="8744">
                  <c:v>0</c:v>
                </c:pt>
                <c:pt idx="8745">
                  <c:v>66.00632849555555</c:v>
                </c:pt>
                <c:pt idx="8746">
                  <c:v>0</c:v>
                </c:pt>
                <c:pt idx="8747">
                  <c:v>0</c:v>
                </c:pt>
                <c:pt idx="8748">
                  <c:v>0</c:v>
                </c:pt>
                <c:pt idx="8749">
                  <c:v>0</c:v>
                </c:pt>
                <c:pt idx="8750">
                  <c:v>0</c:v>
                </c:pt>
                <c:pt idx="8751">
                  <c:v>0</c:v>
                </c:pt>
                <c:pt idx="8752">
                  <c:v>0</c:v>
                </c:pt>
                <c:pt idx="8753">
                  <c:v>0</c:v>
                </c:pt>
                <c:pt idx="8754">
                  <c:v>26.962504031250788</c:v>
                </c:pt>
                <c:pt idx="8755">
                  <c:v>0</c:v>
                </c:pt>
                <c:pt idx="8756">
                  <c:v>0</c:v>
                </c:pt>
                <c:pt idx="8757">
                  <c:v>0</c:v>
                </c:pt>
                <c:pt idx="8758">
                  <c:v>0</c:v>
                </c:pt>
                <c:pt idx="8759">
                  <c:v>50.866752531988112</c:v>
                </c:pt>
                <c:pt idx="8760">
                  <c:v>137.76228034451361</c:v>
                </c:pt>
                <c:pt idx="8761">
                  <c:v>105.88459922398145</c:v>
                </c:pt>
                <c:pt idx="8762">
                  <c:v>189.31342041664732</c:v>
                </c:pt>
                <c:pt idx="8763">
                  <c:v>114.46860867862992</c:v>
                </c:pt>
                <c:pt idx="8764">
                  <c:v>78.986253546186418</c:v>
                </c:pt>
                <c:pt idx="8765">
                  <c:v>63.467638631695664</c:v>
                </c:pt>
                <c:pt idx="8766">
                  <c:v>0</c:v>
                </c:pt>
                <c:pt idx="8767">
                  <c:v>8.2737155280759467</c:v>
                </c:pt>
                <c:pt idx="8768">
                  <c:v>117.13351576665187</c:v>
                </c:pt>
                <c:pt idx="8769">
                  <c:v>136.89920403804084</c:v>
                </c:pt>
                <c:pt idx="8770">
                  <c:v>178.37079005637557</c:v>
                </c:pt>
                <c:pt idx="8771">
                  <c:v>226.39362518887108</c:v>
                </c:pt>
                <c:pt idx="8772">
                  <c:v>204.86141755196263</c:v>
                </c:pt>
                <c:pt idx="8773">
                  <c:v>216.27897969249429</c:v>
                </c:pt>
                <c:pt idx="8774">
                  <c:v>183.81094980070938</c:v>
                </c:pt>
                <c:pt idx="8775">
                  <c:v>204.44714466495807</c:v>
                </c:pt>
                <c:pt idx="8776">
                  <c:v>0</c:v>
                </c:pt>
                <c:pt idx="8777">
                  <c:v>0</c:v>
                </c:pt>
                <c:pt idx="8778">
                  <c:v>0</c:v>
                </c:pt>
                <c:pt idx="8779">
                  <c:v>0</c:v>
                </c:pt>
                <c:pt idx="8780">
                  <c:v>0</c:v>
                </c:pt>
                <c:pt idx="8781">
                  <c:v>0</c:v>
                </c:pt>
                <c:pt idx="8782">
                  <c:v>0</c:v>
                </c:pt>
                <c:pt idx="8783">
                  <c:v>0</c:v>
                </c:pt>
                <c:pt idx="8784">
                  <c:v>0</c:v>
                </c:pt>
                <c:pt idx="8785">
                  <c:v>0</c:v>
                </c:pt>
                <c:pt idx="8786">
                  <c:v>177.41842037799216</c:v>
                </c:pt>
                <c:pt idx="8787">
                  <c:v>84.244126819973943</c:v>
                </c:pt>
                <c:pt idx="8788">
                  <c:v>82.219852657101811</c:v>
                </c:pt>
                <c:pt idx="8789">
                  <c:v>112.42475763296346</c:v>
                </c:pt>
                <c:pt idx="8790">
                  <c:v>66.322082401960515</c:v>
                </c:pt>
                <c:pt idx="8791">
                  <c:v>141.61636924671649</c:v>
                </c:pt>
                <c:pt idx="8792">
                  <c:v>118.57767240822569</c:v>
                </c:pt>
                <c:pt idx="8793">
                  <c:v>168.52442091070171</c:v>
                </c:pt>
                <c:pt idx="8794">
                  <c:v>195.23596483260803</c:v>
                </c:pt>
                <c:pt idx="8795">
                  <c:v>252.27166736297639</c:v>
                </c:pt>
                <c:pt idx="8796">
                  <c:v>215.49855917134261</c:v>
                </c:pt>
                <c:pt idx="8797">
                  <c:v>183.75656073600757</c:v>
                </c:pt>
                <c:pt idx="8798">
                  <c:v>225.85122396860518</c:v>
                </c:pt>
                <c:pt idx="8799">
                  <c:v>222.40046871121143</c:v>
                </c:pt>
                <c:pt idx="8800">
                  <c:v>214.33594300849563</c:v>
                </c:pt>
                <c:pt idx="8801">
                  <c:v>118.31530024918317</c:v>
                </c:pt>
                <c:pt idx="8802">
                  <c:v>75.616725399526842</c:v>
                </c:pt>
                <c:pt idx="8803">
                  <c:v>0</c:v>
                </c:pt>
                <c:pt idx="8804">
                  <c:v>0</c:v>
                </c:pt>
                <c:pt idx="8805">
                  <c:v>254.65092037206267</c:v>
                </c:pt>
                <c:pt idx="8806">
                  <c:v>127.76271779628408</c:v>
                </c:pt>
                <c:pt idx="8807">
                  <c:v>155.4339824549759</c:v>
                </c:pt>
                <c:pt idx="8808">
                  <c:v>156.16537445703355</c:v>
                </c:pt>
                <c:pt idx="8809">
                  <c:v>142.63998997070158</c:v>
                </c:pt>
                <c:pt idx="8810">
                  <c:v>134.50774277212548</c:v>
                </c:pt>
                <c:pt idx="8811">
                  <c:v>83.194140668386467</c:v>
                </c:pt>
                <c:pt idx="8812">
                  <c:v>0</c:v>
                </c:pt>
                <c:pt idx="8813">
                  <c:v>7.6494627510111606</c:v>
                </c:pt>
                <c:pt idx="8814">
                  <c:v>164.46073324501469</c:v>
                </c:pt>
                <c:pt idx="8815">
                  <c:v>65.655657090381766</c:v>
                </c:pt>
                <c:pt idx="8816">
                  <c:v>0</c:v>
                </c:pt>
                <c:pt idx="8817">
                  <c:v>91.254670425123763</c:v>
                </c:pt>
                <c:pt idx="8818">
                  <c:v>0</c:v>
                </c:pt>
                <c:pt idx="8819">
                  <c:v>0</c:v>
                </c:pt>
                <c:pt idx="8820">
                  <c:v>36.609879569884811</c:v>
                </c:pt>
                <c:pt idx="8821">
                  <c:v>285.03791220240373</c:v>
                </c:pt>
                <c:pt idx="8822">
                  <c:v>280.73926547577793</c:v>
                </c:pt>
                <c:pt idx="8823">
                  <c:v>298.40903832363796</c:v>
                </c:pt>
                <c:pt idx="8824">
                  <c:v>146.95968877392434</c:v>
                </c:pt>
                <c:pt idx="8825">
                  <c:v>216.50200574336111</c:v>
                </c:pt>
                <c:pt idx="8826">
                  <c:v>199.21779128523173</c:v>
                </c:pt>
                <c:pt idx="8827">
                  <c:v>119.1678994378279</c:v>
                </c:pt>
                <c:pt idx="8828">
                  <c:v>95.042911403723679</c:v>
                </c:pt>
                <c:pt idx="8829">
                  <c:v>0</c:v>
                </c:pt>
                <c:pt idx="8830">
                  <c:v>0</c:v>
                </c:pt>
                <c:pt idx="8831">
                  <c:v>0</c:v>
                </c:pt>
                <c:pt idx="8832">
                  <c:v>0</c:v>
                </c:pt>
                <c:pt idx="8833">
                  <c:v>0</c:v>
                </c:pt>
                <c:pt idx="8834">
                  <c:v>0</c:v>
                </c:pt>
                <c:pt idx="8835">
                  <c:v>125.7853285563591</c:v>
                </c:pt>
                <c:pt idx="8836">
                  <c:v>84.694037799757069</c:v>
                </c:pt>
                <c:pt idx="8837">
                  <c:v>149.55857885308143</c:v>
                </c:pt>
                <c:pt idx="8838">
                  <c:v>172.36934232635775</c:v>
                </c:pt>
                <c:pt idx="8839">
                  <c:v>183.76588716908185</c:v>
                </c:pt>
                <c:pt idx="8840">
                  <c:v>66.990517772523219</c:v>
                </c:pt>
                <c:pt idx="8841">
                  <c:v>0</c:v>
                </c:pt>
                <c:pt idx="8842">
                  <c:v>106.23167231340896</c:v>
                </c:pt>
                <c:pt idx="8843">
                  <c:v>0</c:v>
                </c:pt>
                <c:pt idx="8844">
                  <c:v>0</c:v>
                </c:pt>
                <c:pt idx="8845">
                  <c:v>0</c:v>
                </c:pt>
                <c:pt idx="8846">
                  <c:v>0</c:v>
                </c:pt>
                <c:pt idx="8847">
                  <c:v>0</c:v>
                </c:pt>
                <c:pt idx="8848">
                  <c:v>92.169232819132048</c:v>
                </c:pt>
                <c:pt idx="8849">
                  <c:v>160.51189407233062</c:v>
                </c:pt>
                <c:pt idx="8850">
                  <c:v>154.21489459490255</c:v>
                </c:pt>
                <c:pt idx="8851">
                  <c:v>195.39708988679573</c:v>
                </c:pt>
                <c:pt idx="8852">
                  <c:v>209.58466572149109</c:v>
                </c:pt>
                <c:pt idx="8853">
                  <c:v>142.58780980245234</c:v>
                </c:pt>
                <c:pt idx="8854">
                  <c:v>185.93923413538792</c:v>
                </c:pt>
                <c:pt idx="8855">
                  <c:v>122.61947910125883</c:v>
                </c:pt>
                <c:pt idx="8856">
                  <c:v>159.41532524016048</c:v>
                </c:pt>
                <c:pt idx="8857">
                  <c:v>108.74710743042979</c:v>
                </c:pt>
                <c:pt idx="8858">
                  <c:v>0</c:v>
                </c:pt>
                <c:pt idx="8859">
                  <c:v>0</c:v>
                </c:pt>
                <c:pt idx="8860">
                  <c:v>143.81576405611361</c:v>
                </c:pt>
                <c:pt idx="8861">
                  <c:v>7.6951977576684314</c:v>
                </c:pt>
                <c:pt idx="8862">
                  <c:v>34.746731665304182</c:v>
                </c:pt>
                <c:pt idx="8863">
                  <c:v>0</c:v>
                </c:pt>
                <c:pt idx="8864">
                  <c:v>0</c:v>
                </c:pt>
                <c:pt idx="8865">
                  <c:v>8.0464447869539164</c:v>
                </c:pt>
                <c:pt idx="8866">
                  <c:v>0</c:v>
                </c:pt>
                <c:pt idx="8867">
                  <c:v>0</c:v>
                </c:pt>
                <c:pt idx="8868">
                  <c:v>184.70936945911023</c:v>
                </c:pt>
                <c:pt idx="8869">
                  <c:v>141.97622403555741</c:v>
                </c:pt>
                <c:pt idx="8870">
                  <c:v>119.28547194650912</c:v>
                </c:pt>
                <c:pt idx="8871">
                  <c:v>119.95966687868133</c:v>
                </c:pt>
                <c:pt idx="8872">
                  <c:v>124.92128874503763</c:v>
                </c:pt>
                <c:pt idx="8873">
                  <c:v>149.40631738151166</c:v>
                </c:pt>
                <c:pt idx="8874">
                  <c:v>218.96472991152561</c:v>
                </c:pt>
                <c:pt idx="8875">
                  <c:v>171.54109440552864</c:v>
                </c:pt>
                <c:pt idx="8876">
                  <c:v>244.86589056190439</c:v>
                </c:pt>
                <c:pt idx="8877">
                  <c:v>269.22304014260015</c:v>
                </c:pt>
                <c:pt idx="8878">
                  <c:v>246.22642741942289</c:v>
                </c:pt>
                <c:pt idx="8879">
                  <c:v>0</c:v>
                </c:pt>
                <c:pt idx="8880">
                  <c:v>64.061971544305351</c:v>
                </c:pt>
                <c:pt idx="8881">
                  <c:v>129.26785056162836</c:v>
                </c:pt>
                <c:pt idx="8882">
                  <c:v>0</c:v>
                </c:pt>
                <c:pt idx="8883">
                  <c:v>47.51935112487218</c:v>
                </c:pt>
                <c:pt idx="8884">
                  <c:v>185.50253251154655</c:v>
                </c:pt>
                <c:pt idx="8885">
                  <c:v>144.70864912296244</c:v>
                </c:pt>
                <c:pt idx="8886">
                  <c:v>194.39692231706763</c:v>
                </c:pt>
                <c:pt idx="8887">
                  <c:v>250.77614094697523</c:v>
                </c:pt>
                <c:pt idx="8888">
                  <c:v>174.90462592203653</c:v>
                </c:pt>
                <c:pt idx="8889">
                  <c:v>108.95125572197117</c:v>
                </c:pt>
                <c:pt idx="8890">
                  <c:v>111.05407123304411</c:v>
                </c:pt>
                <c:pt idx="8891">
                  <c:v>166.48419394133469</c:v>
                </c:pt>
                <c:pt idx="8892">
                  <c:v>132.39222402740418</c:v>
                </c:pt>
                <c:pt idx="8893">
                  <c:v>259.95421798988707</c:v>
                </c:pt>
                <c:pt idx="8894">
                  <c:v>161.69988923863264</c:v>
                </c:pt>
                <c:pt idx="8895">
                  <c:v>186.50475404855393</c:v>
                </c:pt>
                <c:pt idx="8896">
                  <c:v>125.70095122871496</c:v>
                </c:pt>
                <c:pt idx="8897">
                  <c:v>200.61707924158463</c:v>
                </c:pt>
                <c:pt idx="8898">
                  <c:v>217.28278208833547</c:v>
                </c:pt>
                <c:pt idx="8899">
                  <c:v>214.5384266174745</c:v>
                </c:pt>
                <c:pt idx="8900">
                  <c:v>112.28099536326448</c:v>
                </c:pt>
                <c:pt idx="8901">
                  <c:v>0</c:v>
                </c:pt>
                <c:pt idx="8902">
                  <c:v>0</c:v>
                </c:pt>
                <c:pt idx="8903">
                  <c:v>0</c:v>
                </c:pt>
                <c:pt idx="8904">
                  <c:v>114.45200745751904</c:v>
                </c:pt>
                <c:pt idx="8905">
                  <c:v>209.28907913813677</c:v>
                </c:pt>
                <c:pt idx="8906">
                  <c:v>277.27988867395413</c:v>
                </c:pt>
                <c:pt idx="8907">
                  <c:v>290.83483470353775</c:v>
                </c:pt>
                <c:pt idx="8908">
                  <c:v>281.04407113663228</c:v>
                </c:pt>
                <c:pt idx="8909">
                  <c:v>292.75602555041178</c:v>
                </c:pt>
                <c:pt idx="8910">
                  <c:v>294.37465969252332</c:v>
                </c:pt>
                <c:pt idx="8911">
                  <c:v>230.67405198681348</c:v>
                </c:pt>
                <c:pt idx="8912">
                  <c:v>169.29952089631774</c:v>
                </c:pt>
                <c:pt idx="8913">
                  <c:v>50.392664095974546</c:v>
                </c:pt>
                <c:pt idx="8914">
                  <c:v>0</c:v>
                </c:pt>
                <c:pt idx="8915">
                  <c:v>109.53711575214416</c:v>
                </c:pt>
                <c:pt idx="8916">
                  <c:v>129.25324539332883</c:v>
                </c:pt>
                <c:pt idx="8917">
                  <c:v>0</c:v>
                </c:pt>
                <c:pt idx="8918">
                  <c:v>0</c:v>
                </c:pt>
                <c:pt idx="8919">
                  <c:v>0</c:v>
                </c:pt>
                <c:pt idx="8920">
                  <c:v>0</c:v>
                </c:pt>
                <c:pt idx="8921">
                  <c:v>0</c:v>
                </c:pt>
                <c:pt idx="8922">
                  <c:v>0</c:v>
                </c:pt>
                <c:pt idx="8923">
                  <c:v>0</c:v>
                </c:pt>
                <c:pt idx="8924">
                  <c:v>0</c:v>
                </c:pt>
                <c:pt idx="8925">
                  <c:v>0</c:v>
                </c:pt>
                <c:pt idx="8926">
                  <c:v>0</c:v>
                </c:pt>
                <c:pt idx="8927">
                  <c:v>55.798739056445378</c:v>
                </c:pt>
                <c:pt idx="8928">
                  <c:v>194.05565344595874</c:v>
                </c:pt>
                <c:pt idx="8929">
                  <c:v>92.509196685087687</c:v>
                </c:pt>
                <c:pt idx="8930">
                  <c:v>0</c:v>
                </c:pt>
                <c:pt idx="8931">
                  <c:v>0</c:v>
                </c:pt>
                <c:pt idx="8932">
                  <c:v>0</c:v>
                </c:pt>
                <c:pt idx="8933">
                  <c:v>108.29506006651854</c:v>
                </c:pt>
                <c:pt idx="8934">
                  <c:v>0</c:v>
                </c:pt>
                <c:pt idx="8935">
                  <c:v>0</c:v>
                </c:pt>
                <c:pt idx="8936">
                  <c:v>0</c:v>
                </c:pt>
                <c:pt idx="8937">
                  <c:v>0</c:v>
                </c:pt>
                <c:pt idx="8938">
                  <c:v>20.491706162820659</c:v>
                </c:pt>
                <c:pt idx="8939">
                  <c:v>62.375718663806097</c:v>
                </c:pt>
                <c:pt idx="8940">
                  <c:v>104.01505704683962</c:v>
                </c:pt>
                <c:pt idx="8941">
                  <c:v>0</c:v>
                </c:pt>
                <c:pt idx="8942">
                  <c:v>0</c:v>
                </c:pt>
                <c:pt idx="8943">
                  <c:v>0</c:v>
                </c:pt>
                <c:pt idx="8944">
                  <c:v>0</c:v>
                </c:pt>
                <c:pt idx="8945">
                  <c:v>0</c:v>
                </c:pt>
                <c:pt idx="8946">
                  <c:v>15.562434726877875</c:v>
                </c:pt>
                <c:pt idx="8947">
                  <c:v>0</c:v>
                </c:pt>
                <c:pt idx="8948">
                  <c:v>0</c:v>
                </c:pt>
                <c:pt idx="8949">
                  <c:v>0</c:v>
                </c:pt>
                <c:pt idx="8950">
                  <c:v>37.386047168303591</c:v>
                </c:pt>
                <c:pt idx="8951">
                  <c:v>0</c:v>
                </c:pt>
                <c:pt idx="8952">
                  <c:v>0</c:v>
                </c:pt>
                <c:pt idx="8953">
                  <c:v>13.807211873967162</c:v>
                </c:pt>
                <c:pt idx="8954">
                  <c:v>82.463796294916705</c:v>
                </c:pt>
                <c:pt idx="8955">
                  <c:v>0</c:v>
                </c:pt>
                <c:pt idx="8956">
                  <c:v>229.60732104293638</c:v>
                </c:pt>
                <c:pt idx="8957">
                  <c:v>360.56756795515793</c:v>
                </c:pt>
                <c:pt idx="8958">
                  <c:v>189.61160268377634</c:v>
                </c:pt>
                <c:pt idx="8959">
                  <c:v>95.201321050444434</c:v>
                </c:pt>
                <c:pt idx="8960">
                  <c:v>33.372697146548767</c:v>
                </c:pt>
                <c:pt idx="8961">
                  <c:v>206.18008076027778</c:v>
                </c:pt>
                <c:pt idx="8962">
                  <c:v>0</c:v>
                </c:pt>
                <c:pt idx="8963">
                  <c:v>0</c:v>
                </c:pt>
                <c:pt idx="8964">
                  <c:v>0</c:v>
                </c:pt>
                <c:pt idx="8965">
                  <c:v>0</c:v>
                </c:pt>
                <c:pt idx="8966">
                  <c:v>0</c:v>
                </c:pt>
                <c:pt idx="8967">
                  <c:v>14.46015445830689</c:v>
                </c:pt>
                <c:pt idx="8968">
                  <c:v>0</c:v>
                </c:pt>
                <c:pt idx="8969">
                  <c:v>44.799827276950154</c:v>
                </c:pt>
                <c:pt idx="8970">
                  <c:v>114.28589433881218</c:v>
                </c:pt>
                <c:pt idx="8971">
                  <c:v>60.670454863233473</c:v>
                </c:pt>
                <c:pt idx="8972">
                  <c:v>102.27982770142994</c:v>
                </c:pt>
                <c:pt idx="8973">
                  <c:v>69.169323217592833</c:v>
                </c:pt>
                <c:pt idx="8974">
                  <c:v>65.328508965046822</c:v>
                </c:pt>
                <c:pt idx="8975">
                  <c:v>103.96573217047288</c:v>
                </c:pt>
                <c:pt idx="8976">
                  <c:v>119.09606048323964</c:v>
                </c:pt>
                <c:pt idx="8977">
                  <c:v>0</c:v>
                </c:pt>
                <c:pt idx="8978">
                  <c:v>0</c:v>
                </c:pt>
                <c:pt idx="8979">
                  <c:v>0</c:v>
                </c:pt>
                <c:pt idx="8980">
                  <c:v>0</c:v>
                </c:pt>
                <c:pt idx="8981">
                  <c:v>0</c:v>
                </c:pt>
                <c:pt idx="8982">
                  <c:v>0</c:v>
                </c:pt>
                <c:pt idx="8983">
                  <c:v>127.51646423484081</c:v>
                </c:pt>
                <c:pt idx="8984">
                  <c:v>18.255557375193444</c:v>
                </c:pt>
                <c:pt idx="8985">
                  <c:v>129.27237857570415</c:v>
                </c:pt>
                <c:pt idx="8986">
                  <c:v>153.76449192539357</c:v>
                </c:pt>
                <c:pt idx="8987">
                  <c:v>155.2894744714566</c:v>
                </c:pt>
                <c:pt idx="8988">
                  <c:v>218.75297091450287</c:v>
                </c:pt>
                <c:pt idx="8989">
                  <c:v>197.99743105258412</c:v>
                </c:pt>
                <c:pt idx="8990">
                  <c:v>238.60252451397287</c:v>
                </c:pt>
                <c:pt idx="8991">
                  <c:v>285.43648086294047</c:v>
                </c:pt>
                <c:pt idx="8992">
                  <c:v>332.99099853399798</c:v>
                </c:pt>
                <c:pt idx="8993">
                  <c:v>310.82970208839077</c:v>
                </c:pt>
                <c:pt idx="8994">
                  <c:v>192.56150917116611</c:v>
                </c:pt>
                <c:pt idx="8995">
                  <c:v>101.89630035074983</c:v>
                </c:pt>
                <c:pt idx="8996">
                  <c:v>0.55387832786845603</c:v>
                </c:pt>
                <c:pt idx="8997">
                  <c:v>0</c:v>
                </c:pt>
                <c:pt idx="8998">
                  <c:v>171.28005293699752</c:v>
                </c:pt>
                <c:pt idx="8999">
                  <c:v>9.1734720660513815</c:v>
                </c:pt>
                <c:pt idx="9000">
                  <c:v>5.6479168199862784</c:v>
                </c:pt>
                <c:pt idx="9001">
                  <c:v>0</c:v>
                </c:pt>
                <c:pt idx="9002">
                  <c:v>58.52198879577513</c:v>
                </c:pt>
                <c:pt idx="9003">
                  <c:v>0</c:v>
                </c:pt>
                <c:pt idx="9004">
                  <c:v>0</c:v>
                </c:pt>
                <c:pt idx="9005">
                  <c:v>0</c:v>
                </c:pt>
                <c:pt idx="9006">
                  <c:v>0</c:v>
                </c:pt>
                <c:pt idx="9007">
                  <c:v>27.808189713208783</c:v>
                </c:pt>
                <c:pt idx="9008">
                  <c:v>78.683851702084667</c:v>
                </c:pt>
                <c:pt idx="9009">
                  <c:v>46.940983609560753</c:v>
                </c:pt>
                <c:pt idx="9010">
                  <c:v>57.625532781887046</c:v>
                </c:pt>
                <c:pt idx="9011">
                  <c:v>106.37401383320932</c:v>
                </c:pt>
                <c:pt idx="9012">
                  <c:v>92.699517564985427</c:v>
                </c:pt>
                <c:pt idx="9013">
                  <c:v>182.70219421462201</c:v>
                </c:pt>
                <c:pt idx="9014">
                  <c:v>243.54389108536</c:v>
                </c:pt>
                <c:pt idx="9015">
                  <c:v>321.9680853830846</c:v>
                </c:pt>
                <c:pt idx="9016">
                  <c:v>147.14288303283317</c:v>
                </c:pt>
                <c:pt idx="9017">
                  <c:v>0</c:v>
                </c:pt>
                <c:pt idx="9018">
                  <c:v>349.49580197914497</c:v>
                </c:pt>
                <c:pt idx="9019">
                  <c:v>312.99754843133809</c:v>
                </c:pt>
                <c:pt idx="9020">
                  <c:v>320.37350895796322</c:v>
                </c:pt>
                <c:pt idx="9021">
                  <c:v>212.82018088027627</c:v>
                </c:pt>
                <c:pt idx="9022">
                  <c:v>0</c:v>
                </c:pt>
                <c:pt idx="9023">
                  <c:v>102.37249970742106</c:v>
                </c:pt>
                <c:pt idx="9024">
                  <c:v>0</c:v>
                </c:pt>
                <c:pt idx="9025">
                  <c:v>85.155784152484273</c:v>
                </c:pt>
                <c:pt idx="9026">
                  <c:v>219.78885369460355</c:v>
                </c:pt>
                <c:pt idx="9027">
                  <c:v>60.557243502556844</c:v>
                </c:pt>
                <c:pt idx="9028">
                  <c:v>78.362189477168201</c:v>
                </c:pt>
                <c:pt idx="9029">
                  <c:v>136.46324299683866</c:v>
                </c:pt>
                <c:pt idx="9030">
                  <c:v>42.037390439365332</c:v>
                </c:pt>
                <c:pt idx="9031">
                  <c:v>192.52894680855556</c:v>
                </c:pt>
                <c:pt idx="9032">
                  <c:v>134.39459553536037</c:v>
                </c:pt>
                <c:pt idx="9033">
                  <c:v>210.47193391744585</c:v>
                </c:pt>
                <c:pt idx="9034">
                  <c:v>87.388637884409988</c:v>
                </c:pt>
                <c:pt idx="9035">
                  <c:v>245.87258462358145</c:v>
                </c:pt>
                <c:pt idx="9036">
                  <c:v>245.69986838078205</c:v>
                </c:pt>
                <c:pt idx="9037">
                  <c:v>225.01640996595191</c:v>
                </c:pt>
                <c:pt idx="9038">
                  <c:v>168.27430377744761</c:v>
                </c:pt>
                <c:pt idx="9039">
                  <c:v>215.28184114030822</c:v>
                </c:pt>
                <c:pt idx="9040">
                  <c:v>227.87783012323038</c:v>
                </c:pt>
                <c:pt idx="9041">
                  <c:v>184.41433267687412</c:v>
                </c:pt>
                <c:pt idx="9042">
                  <c:v>218.90969354600315</c:v>
                </c:pt>
                <c:pt idx="9043">
                  <c:v>104.69297442275847</c:v>
                </c:pt>
                <c:pt idx="9044">
                  <c:v>211.74508264670243</c:v>
                </c:pt>
                <c:pt idx="9045">
                  <c:v>145.16784950158245</c:v>
                </c:pt>
                <c:pt idx="9046">
                  <c:v>227.21073373682219</c:v>
                </c:pt>
                <c:pt idx="9047">
                  <c:v>284.4318047858992</c:v>
                </c:pt>
                <c:pt idx="9048">
                  <c:v>0</c:v>
                </c:pt>
                <c:pt idx="9049">
                  <c:v>254.4022092592395</c:v>
                </c:pt>
                <c:pt idx="9050">
                  <c:v>420.23988632283573</c:v>
                </c:pt>
                <c:pt idx="9051">
                  <c:v>271.62751315224529</c:v>
                </c:pt>
                <c:pt idx="9052">
                  <c:v>282.33070297732399</c:v>
                </c:pt>
                <c:pt idx="9053">
                  <c:v>202.68713891420842</c:v>
                </c:pt>
                <c:pt idx="9054">
                  <c:v>0</c:v>
                </c:pt>
                <c:pt idx="9055">
                  <c:v>140.39215160961263</c:v>
                </c:pt>
                <c:pt idx="9056">
                  <c:v>171.9805599984787</c:v>
                </c:pt>
                <c:pt idx="9057">
                  <c:v>189.35103537461512</c:v>
                </c:pt>
                <c:pt idx="9058">
                  <c:v>169.29294085850341</c:v>
                </c:pt>
                <c:pt idx="9059">
                  <c:v>88.348063155674822</c:v>
                </c:pt>
                <c:pt idx="9060">
                  <c:v>148.74302950950539</c:v>
                </c:pt>
                <c:pt idx="9061">
                  <c:v>142.83925647689622</c:v>
                </c:pt>
                <c:pt idx="9062">
                  <c:v>122.20065667600198</c:v>
                </c:pt>
                <c:pt idx="9063">
                  <c:v>159.78261137831186</c:v>
                </c:pt>
                <c:pt idx="9064">
                  <c:v>114.58574770890915</c:v>
                </c:pt>
                <c:pt idx="9065">
                  <c:v>90.890033341426729</c:v>
                </c:pt>
                <c:pt idx="9066">
                  <c:v>118.57545529488542</c:v>
                </c:pt>
                <c:pt idx="9067">
                  <c:v>155.73385398049294</c:v>
                </c:pt>
                <c:pt idx="9068">
                  <c:v>122.34064947361536</c:v>
                </c:pt>
                <c:pt idx="9069">
                  <c:v>138.87867261572362</c:v>
                </c:pt>
                <c:pt idx="9070">
                  <c:v>140.57449540161542</c:v>
                </c:pt>
                <c:pt idx="9071">
                  <c:v>111.430362457825</c:v>
                </c:pt>
                <c:pt idx="9072">
                  <c:v>108.55099206541779</c:v>
                </c:pt>
                <c:pt idx="9073">
                  <c:v>89.485161079285291</c:v>
                </c:pt>
                <c:pt idx="9074">
                  <c:v>120.00273465219095</c:v>
                </c:pt>
                <c:pt idx="9075">
                  <c:v>82.000263712531662</c:v>
                </c:pt>
                <c:pt idx="9076">
                  <c:v>117.56480699725417</c:v>
                </c:pt>
                <c:pt idx="9077">
                  <c:v>110.95992202622719</c:v>
                </c:pt>
                <c:pt idx="9078">
                  <c:v>129.21995565267093</c:v>
                </c:pt>
                <c:pt idx="9079">
                  <c:v>67.549582936079915</c:v>
                </c:pt>
                <c:pt idx="9080">
                  <c:v>83.746312250447986</c:v>
                </c:pt>
                <c:pt idx="9081">
                  <c:v>92.62383585562614</c:v>
                </c:pt>
                <c:pt idx="9082">
                  <c:v>36.88719143677055</c:v>
                </c:pt>
                <c:pt idx="9083">
                  <c:v>120.46967091523439</c:v>
                </c:pt>
                <c:pt idx="9084">
                  <c:v>54.514373649911121</c:v>
                </c:pt>
                <c:pt idx="9085">
                  <c:v>95.646728887400513</c:v>
                </c:pt>
                <c:pt idx="9086">
                  <c:v>87.707909892937721</c:v>
                </c:pt>
                <c:pt idx="9087">
                  <c:v>46.568556184403874</c:v>
                </c:pt>
                <c:pt idx="9088">
                  <c:v>80.044833360572255</c:v>
                </c:pt>
                <c:pt idx="9089">
                  <c:v>61.423480207537743</c:v>
                </c:pt>
                <c:pt idx="9090">
                  <c:v>133.31652925135708</c:v>
                </c:pt>
                <c:pt idx="9091">
                  <c:v>45.187686840565206</c:v>
                </c:pt>
                <c:pt idx="9092">
                  <c:v>121.35972937487227</c:v>
                </c:pt>
                <c:pt idx="9093">
                  <c:v>33.112339838366154</c:v>
                </c:pt>
                <c:pt idx="9094">
                  <c:v>136.7793210475493</c:v>
                </c:pt>
                <c:pt idx="9095">
                  <c:v>116.48388044470478</c:v>
                </c:pt>
                <c:pt idx="9096">
                  <c:v>73.647132568291909</c:v>
                </c:pt>
                <c:pt idx="9097">
                  <c:v>0</c:v>
                </c:pt>
                <c:pt idx="9098">
                  <c:v>0</c:v>
                </c:pt>
                <c:pt idx="9099">
                  <c:v>37.869903491720578</c:v>
                </c:pt>
                <c:pt idx="9100">
                  <c:v>0</c:v>
                </c:pt>
                <c:pt idx="9101">
                  <c:v>179.92495556812091</c:v>
                </c:pt>
                <c:pt idx="9102">
                  <c:v>230.64752284527705</c:v>
                </c:pt>
                <c:pt idx="9103">
                  <c:v>262.86650193577856</c:v>
                </c:pt>
                <c:pt idx="9104">
                  <c:v>123.02531764446394</c:v>
                </c:pt>
                <c:pt idx="9105">
                  <c:v>130.34633287999753</c:v>
                </c:pt>
                <c:pt idx="9106">
                  <c:v>77.95088761934872</c:v>
                </c:pt>
                <c:pt idx="9107">
                  <c:v>230.81900102694777</c:v>
                </c:pt>
                <c:pt idx="9108">
                  <c:v>153.69088463453022</c:v>
                </c:pt>
                <c:pt idx="9109">
                  <c:v>112.92089735831513</c:v>
                </c:pt>
                <c:pt idx="9110">
                  <c:v>208.62508977696697</c:v>
                </c:pt>
                <c:pt idx="9111">
                  <c:v>85.504286038618702</c:v>
                </c:pt>
                <c:pt idx="9112">
                  <c:v>97.670675384918042</c:v>
                </c:pt>
                <c:pt idx="9113">
                  <c:v>79.267667945247439</c:v>
                </c:pt>
                <c:pt idx="9114">
                  <c:v>76.584005772592178</c:v>
                </c:pt>
                <c:pt idx="9115">
                  <c:v>148.27766786516221</c:v>
                </c:pt>
                <c:pt idx="9116">
                  <c:v>109.33078659805778</c:v>
                </c:pt>
                <c:pt idx="9117">
                  <c:v>124.86169638299616</c:v>
                </c:pt>
                <c:pt idx="9118">
                  <c:v>203.04625383785827</c:v>
                </c:pt>
                <c:pt idx="9119">
                  <c:v>96.034259475348108</c:v>
                </c:pt>
                <c:pt idx="9120">
                  <c:v>0</c:v>
                </c:pt>
                <c:pt idx="9121">
                  <c:v>0</c:v>
                </c:pt>
                <c:pt idx="9122">
                  <c:v>26.185837507372725</c:v>
                </c:pt>
                <c:pt idx="9123">
                  <c:v>210.35085911546344</c:v>
                </c:pt>
                <c:pt idx="9124">
                  <c:v>0</c:v>
                </c:pt>
                <c:pt idx="9125">
                  <c:v>0</c:v>
                </c:pt>
                <c:pt idx="9126">
                  <c:v>169.57973765177837</c:v>
                </c:pt>
                <c:pt idx="9127">
                  <c:v>203.85192182323337</c:v>
                </c:pt>
                <c:pt idx="9128">
                  <c:v>215.78886556897152</c:v>
                </c:pt>
                <c:pt idx="9129">
                  <c:v>496.41068036464344</c:v>
                </c:pt>
                <c:pt idx="9130">
                  <c:v>328.42633663137133</c:v>
                </c:pt>
                <c:pt idx="9131">
                  <c:v>162.28513386121716</c:v>
                </c:pt>
                <c:pt idx="9132">
                  <c:v>178.29554228133185</c:v>
                </c:pt>
                <c:pt idx="9133">
                  <c:v>158.74436793178276</c:v>
                </c:pt>
                <c:pt idx="9134">
                  <c:v>130.6181102457011</c:v>
                </c:pt>
                <c:pt idx="9135">
                  <c:v>136.26956791263467</c:v>
                </c:pt>
                <c:pt idx="9136">
                  <c:v>105.02143901738002</c:v>
                </c:pt>
                <c:pt idx="9137">
                  <c:v>96.970925465727845</c:v>
                </c:pt>
                <c:pt idx="9138">
                  <c:v>69.65469760637086</c:v>
                </c:pt>
                <c:pt idx="9139">
                  <c:v>29.185520532083682</c:v>
                </c:pt>
                <c:pt idx="9140">
                  <c:v>21.563928332197278</c:v>
                </c:pt>
                <c:pt idx="9141">
                  <c:v>81.630289002695577</c:v>
                </c:pt>
                <c:pt idx="9142">
                  <c:v>95.440088227132264</c:v>
                </c:pt>
                <c:pt idx="9143">
                  <c:v>101.15034782417362</c:v>
                </c:pt>
                <c:pt idx="9144">
                  <c:v>64.017540092243422</c:v>
                </c:pt>
                <c:pt idx="9145">
                  <c:v>65.582362502683296</c:v>
                </c:pt>
                <c:pt idx="9146">
                  <c:v>29.733623503322317</c:v>
                </c:pt>
                <c:pt idx="9147">
                  <c:v>91.254112431707654</c:v>
                </c:pt>
                <c:pt idx="9148">
                  <c:v>96.171751958039223</c:v>
                </c:pt>
                <c:pt idx="9149">
                  <c:v>91.10777624420956</c:v>
                </c:pt>
                <c:pt idx="9150">
                  <c:v>0</c:v>
                </c:pt>
                <c:pt idx="9151">
                  <c:v>0</c:v>
                </c:pt>
                <c:pt idx="9152">
                  <c:v>169.51732919157922</c:v>
                </c:pt>
                <c:pt idx="9153">
                  <c:v>52.334634290300414</c:v>
                </c:pt>
                <c:pt idx="9154">
                  <c:v>298.17530878892143</c:v>
                </c:pt>
                <c:pt idx="9155">
                  <c:v>7.8518450155579691</c:v>
                </c:pt>
                <c:pt idx="9156">
                  <c:v>134.74842477881253</c:v>
                </c:pt>
                <c:pt idx="9157">
                  <c:v>172.14197371733289</c:v>
                </c:pt>
                <c:pt idx="9158">
                  <c:v>99.944444945436857</c:v>
                </c:pt>
                <c:pt idx="9159">
                  <c:v>151.20913096293677</c:v>
                </c:pt>
                <c:pt idx="9160">
                  <c:v>0</c:v>
                </c:pt>
                <c:pt idx="9161">
                  <c:v>113.36943094106994</c:v>
                </c:pt>
                <c:pt idx="9162">
                  <c:v>132.06160781509328</c:v>
                </c:pt>
                <c:pt idx="9163">
                  <c:v>173.12218153855841</c:v>
                </c:pt>
                <c:pt idx="9164">
                  <c:v>165.00612245012843</c:v>
                </c:pt>
                <c:pt idx="9165">
                  <c:v>116.40284028034918</c:v>
                </c:pt>
                <c:pt idx="9166">
                  <c:v>0</c:v>
                </c:pt>
                <c:pt idx="9167">
                  <c:v>370.37035628966493</c:v>
                </c:pt>
                <c:pt idx="9168">
                  <c:v>147.38008296823446</c:v>
                </c:pt>
                <c:pt idx="9169">
                  <c:v>133.55551428982665</c:v>
                </c:pt>
                <c:pt idx="9170">
                  <c:v>96.274264725769612</c:v>
                </c:pt>
                <c:pt idx="9171">
                  <c:v>108.68334100546312</c:v>
                </c:pt>
                <c:pt idx="9172">
                  <c:v>133.34779793654994</c:v>
                </c:pt>
                <c:pt idx="9173">
                  <c:v>145.90260881058677</c:v>
                </c:pt>
                <c:pt idx="9174">
                  <c:v>92.440645521603344</c:v>
                </c:pt>
                <c:pt idx="9175">
                  <c:v>81.114108974374275</c:v>
                </c:pt>
                <c:pt idx="9176">
                  <c:v>99.82741184944669</c:v>
                </c:pt>
                <c:pt idx="9177">
                  <c:v>56.057125077709017</c:v>
                </c:pt>
                <c:pt idx="9178">
                  <c:v>135.21673060470732</c:v>
                </c:pt>
                <c:pt idx="9179">
                  <c:v>129.66993700214866</c:v>
                </c:pt>
                <c:pt idx="9180">
                  <c:v>68.618120866228821</c:v>
                </c:pt>
                <c:pt idx="9181">
                  <c:v>24.157338661135736</c:v>
                </c:pt>
                <c:pt idx="9182">
                  <c:v>172.54148829785998</c:v>
                </c:pt>
                <c:pt idx="9183">
                  <c:v>9.5953885187770798</c:v>
                </c:pt>
                <c:pt idx="9184">
                  <c:v>111.81064460881663</c:v>
                </c:pt>
                <c:pt idx="9185">
                  <c:v>0</c:v>
                </c:pt>
                <c:pt idx="9186">
                  <c:v>0</c:v>
                </c:pt>
                <c:pt idx="9187">
                  <c:v>0</c:v>
                </c:pt>
                <c:pt idx="9188">
                  <c:v>139.48224052532305</c:v>
                </c:pt>
                <c:pt idx="9189">
                  <c:v>0.20661521552464812</c:v>
                </c:pt>
                <c:pt idx="9190">
                  <c:v>155.06256825670437</c:v>
                </c:pt>
                <c:pt idx="9191">
                  <c:v>279.474496423147</c:v>
                </c:pt>
                <c:pt idx="9192">
                  <c:v>229.80115713942251</c:v>
                </c:pt>
                <c:pt idx="9193">
                  <c:v>44.624377023904088</c:v>
                </c:pt>
                <c:pt idx="9194">
                  <c:v>148.96131877311635</c:v>
                </c:pt>
                <c:pt idx="9195">
                  <c:v>130.70496833907288</c:v>
                </c:pt>
                <c:pt idx="9196">
                  <c:v>143.94959699714761</c:v>
                </c:pt>
                <c:pt idx="9197">
                  <c:v>124.34944595678483</c:v>
                </c:pt>
                <c:pt idx="9198">
                  <c:v>51.404626570184689</c:v>
                </c:pt>
                <c:pt idx="9199">
                  <c:v>126.6959550191998</c:v>
                </c:pt>
                <c:pt idx="9200">
                  <c:v>115.71810947300504</c:v>
                </c:pt>
                <c:pt idx="9201">
                  <c:v>25.129595844172286</c:v>
                </c:pt>
                <c:pt idx="9202">
                  <c:v>0</c:v>
                </c:pt>
                <c:pt idx="9203">
                  <c:v>0</c:v>
                </c:pt>
                <c:pt idx="9204">
                  <c:v>0</c:v>
                </c:pt>
                <c:pt idx="9205">
                  <c:v>37.56560845359612</c:v>
                </c:pt>
                <c:pt idx="9206">
                  <c:v>0</c:v>
                </c:pt>
                <c:pt idx="9207">
                  <c:v>0</c:v>
                </c:pt>
                <c:pt idx="9208">
                  <c:v>0</c:v>
                </c:pt>
                <c:pt idx="9209">
                  <c:v>188.75571084708676</c:v>
                </c:pt>
                <c:pt idx="9210">
                  <c:v>30.483619571679881</c:v>
                </c:pt>
                <c:pt idx="9211">
                  <c:v>157.83576909985888</c:v>
                </c:pt>
                <c:pt idx="9212">
                  <c:v>183.28880654688646</c:v>
                </c:pt>
                <c:pt idx="9213">
                  <c:v>0</c:v>
                </c:pt>
                <c:pt idx="9214">
                  <c:v>0</c:v>
                </c:pt>
                <c:pt idx="9215">
                  <c:v>0</c:v>
                </c:pt>
                <c:pt idx="9216">
                  <c:v>0</c:v>
                </c:pt>
                <c:pt idx="9217">
                  <c:v>117.97648016652319</c:v>
                </c:pt>
                <c:pt idx="9218">
                  <c:v>166.26608467356294</c:v>
                </c:pt>
                <c:pt idx="9219">
                  <c:v>58.318747327945758</c:v>
                </c:pt>
                <c:pt idx="9220">
                  <c:v>174.8278986638895</c:v>
                </c:pt>
                <c:pt idx="9221">
                  <c:v>146.56745918419847</c:v>
                </c:pt>
                <c:pt idx="9222">
                  <c:v>0</c:v>
                </c:pt>
                <c:pt idx="9223">
                  <c:v>0</c:v>
                </c:pt>
                <c:pt idx="9224">
                  <c:v>183.33287815814774</c:v>
                </c:pt>
                <c:pt idx="9225">
                  <c:v>171.97280636231454</c:v>
                </c:pt>
                <c:pt idx="9226">
                  <c:v>214.26725445104242</c:v>
                </c:pt>
                <c:pt idx="9227">
                  <c:v>14.823933160200729</c:v>
                </c:pt>
                <c:pt idx="9228">
                  <c:v>0</c:v>
                </c:pt>
                <c:pt idx="9229">
                  <c:v>0</c:v>
                </c:pt>
                <c:pt idx="9230">
                  <c:v>83.14095932741553</c:v>
                </c:pt>
                <c:pt idx="9231">
                  <c:v>253.09191009951996</c:v>
                </c:pt>
                <c:pt idx="9232">
                  <c:v>255.33337980536541</c:v>
                </c:pt>
                <c:pt idx="9233">
                  <c:v>328.70273680988464</c:v>
                </c:pt>
                <c:pt idx="9234">
                  <c:v>227.94908614916037</c:v>
                </c:pt>
                <c:pt idx="9235">
                  <c:v>237.24942170621676</c:v>
                </c:pt>
                <c:pt idx="9236">
                  <c:v>139.35579288893376</c:v>
                </c:pt>
                <c:pt idx="9237">
                  <c:v>114.20928093104774</c:v>
                </c:pt>
                <c:pt idx="9238">
                  <c:v>0</c:v>
                </c:pt>
                <c:pt idx="9239">
                  <c:v>0</c:v>
                </c:pt>
                <c:pt idx="9240">
                  <c:v>0</c:v>
                </c:pt>
                <c:pt idx="9241">
                  <c:v>0</c:v>
                </c:pt>
                <c:pt idx="9242">
                  <c:v>0</c:v>
                </c:pt>
                <c:pt idx="9243">
                  <c:v>0</c:v>
                </c:pt>
                <c:pt idx="9244">
                  <c:v>10.147617187028768</c:v>
                </c:pt>
                <c:pt idx="9245">
                  <c:v>0</c:v>
                </c:pt>
                <c:pt idx="9246">
                  <c:v>80.63290534310751</c:v>
                </c:pt>
                <c:pt idx="9247">
                  <c:v>0</c:v>
                </c:pt>
                <c:pt idx="9248">
                  <c:v>221.13705852994357</c:v>
                </c:pt>
                <c:pt idx="9249">
                  <c:v>126.50355343337068</c:v>
                </c:pt>
                <c:pt idx="9250">
                  <c:v>153.62970734633154</c:v>
                </c:pt>
                <c:pt idx="9251">
                  <c:v>84.120109496560417</c:v>
                </c:pt>
                <c:pt idx="9252">
                  <c:v>0</c:v>
                </c:pt>
                <c:pt idx="9253">
                  <c:v>0</c:v>
                </c:pt>
                <c:pt idx="9254">
                  <c:v>0</c:v>
                </c:pt>
                <c:pt idx="9255">
                  <c:v>0</c:v>
                </c:pt>
                <c:pt idx="9256">
                  <c:v>0</c:v>
                </c:pt>
                <c:pt idx="9257">
                  <c:v>0</c:v>
                </c:pt>
                <c:pt idx="9258">
                  <c:v>0</c:v>
                </c:pt>
                <c:pt idx="9259">
                  <c:v>0</c:v>
                </c:pt>
                <c:pt idx="9260">
                  <c:v>0</c:v>
                </c:pt>
                <c:pt idx="9261">
                  <c:v>106.70931614509857</c:v>
                </c:pt>
                <c:pt idx="9262">
                  <c:v>139.42491885990174</c:v>
                </c:pt>
                <c:pt idx="9263">
                  <c:v>0</c:v>
                </c:pt>
                <c:pt idx="9264">
                  <c:v>70.204724370539935</c:v>
                </c:pt>
                <c:pt idx="9265">
                  <c:v>121.07816464646791</c:v>
                </c:pt>
                <c:pt idx="9266">
                  <c:v>72.686828476049158</c:v>
                </c:pt>
                <c:pt idx="9267">
                  <c:v>51.251272061415825</c:v>
                </c:pt>
                <c:pt idx="9268">
                  <c:v>112.61846265056886</c:v>
                </c:pt>
                <c:pt idx="9269">
                  <c:v>75.85652294301228</c:v>
                </c:pt>
                <c:pt idx="9270">
                  <c:v>0</c:v>
                </c:pt>
                <c:pt idx="9271">
                  <c:v>43.693479849726167</c:v>
                </c:pt>
                <c:pt idx="9272">
                  <c:v>102.41082229746337</c:v>
                </c:pt>
                <c:pt idx="9273">
                  <c:v>4.7048282171164733</c:v>
                </c:pt>
                <c:pt idx="9274">
                  <c:v>158.09639449235479</c:v>
                </c:pt>
                <c:pt idx="9275">
                  <c:v>0</c:v>
                </c:pt>
                <c:pt idx="9276">
                  <c:v>112.95737368137448</c:v>
                </c:pt>
                <c:pt idx="9277">
                  <c:v>0</c:v>
                </c:pt>
                <c:pt idx="9278">
                  <c:v>117.81898575960075</c:v>
                </c:pt>
                <c:pt idx="9279">
                  <c:v>43.385882177095127</c:v>
                </c:pt>
                <c:pt idx="9280">
                  <c:v>36.180315258319943</c:v>
                </c:pt>
                <c:pt idx="9281">
                  <c:v>0</c:v>
                </c:pt>
                <c:pt idx="9282">
                  <c:v>0</c:v>
                </c:pt>
                <c:pt idx="9283">
                  <c:v>109.45625071595653</c:v>
                </c:pt>
                <c:pt idx="9284">
                  <c:v>113.12549030764941</c:v>
                </c:pt>
                <c:pt idx="9285">
                  <c:v>114.48243025427932</c:v>
                </c:pt>
                <c:pt idx="9286">
                  <c:v>180.49871033619542</c:v>
                </c:pt>
                <c:pt idx="9287">
                  <c:v>210.96484692817086</c:v>
                </c:pt>
                <c:pt idx="9288">
                  <c:v>187.42019877774663</c:v>
                </c:pt>
                <c:pt idx="9289">
                  <c:v>175.07559034034259</c:v>
                </c:pt>
                <c:pt idx="9290">
                  <c:v>209.12336468192848</c:v>
                </c:pt>
                <c:pt idx="9291">
                  <c:v>307.93632467919679</c:v>
                </c:pt>
                <c:pt idx="9292">
                  <c:v>170.16265441380241</c:v>
                </c:pt>
                <c:pt idx="9293">
                  <c:v>101.7818748124174</c:v>
                </c:pt>
                <c:pt idx="9294">
                  <c:v>128.12881917581382</c:v>
                </c:pt>
                <c:pt idx="9295">
                  <c:v>81.394767900733314</c:v>
                </c:pt>
                <c:pt idx="9296">
                  <c:v>109.59142287317847</c:v>
                </c:pt>
                <c:pt idx="9297">
                  <c:v>85.307248062904748</c:v>
                </c:pt>
                <c:pt idx="9298">
                  <c:v>116.63537582261993</c:v>
                </c:pt>
                <c:pt idx="9299">
                  <c:v>0</c:v>
                </c:pt>
                <c:pt idx="9300">
                  <c:v>0</c:v>
                </c:pt>
                <c:pt idx="9301">
                  <c:v>244.61610584681955</c:v>
                </c:pt>
                <c:pt idx="9302">
                  <c:v>0</c:v>
                </c:pt>
                <c:pt idx="9303">
                  <c:v>67.402697732156426</c:v>
                </c:pt>
                <c:pt idx="9304">
                  <c:v>53.067350720399695</c:v>
                </c:pt>
                <c:pt idx="9305">
                  <c:v>117.4093171576672</c:v>
                </c:pt>
                <c:pt idx="9306">
                  <c:v>11.740375734473538</c:v>
                </c:pt>
                <c:pt idx="9307">
                  <c:v>0</c:v>
                </c:pt>
                <c:pt idx="9308">
                  <c:v>149.88399364877779</c:v>
                </c:pt>
                <c:pt idx="9309">
                  <c:v>141.30844971080174</c:v>
                </c:pt>
                <c:pt idx="9310">
                  <c:v>143.61283972864882</c:v>
                </c:pt>
                <c:pt idx="9311">
                  <c:v>154.63013905369476</c:v>
                </c:pt>
                <c:pt idx="9312">
                  <c:v>144.70343114430835</c:v>
                </c:pt>
                <c:pt idx="9313">
                  <c:v>130.04698449958278</c:v>
                </c:pt>
                <c:pt idx="9314">
                  <c:v>0</c:v>
                </c:pt>
                <c:pt idx="9315">
                  <c:v>0</c:v>
                </c:pt>
                <c:pt idx="9316">
                  <c:v>0</c:v>
                </c:pt>
                <c:pt idx="9317">
                  <c:v>0</c:v>
                </c:pt>
                <c:pt idx="9318">
                  <c:v>0</c:v>
                </c:pt>
                <c:pt idx="9319">
                  <c:v>23.766530230095118</c:v>
                </c:pt>
                <c:pt idx="9320">
                  <c:v>97.537796148086187</c:v>
                </c:pt>
                <c:pt idx="9321">
                  <c:v>0</c:v>
                </c:pt>
                <c:pt idx="9322">
                  <c:v>72.802409913737435</c:v>
                </c:pt>
                <c:pt idx="9323">
                  <c:v>131.85080700885914</c:v>
                </c:pt>
                <c:pt idx="9324">
                  <c:v>134.38282044521966</c:v>
                </c:pt>
                <c:pt idx="9325">
                  <c:v>124.84531551758441</c:v>
                </c:pt>
                <c:pt idx="9326">
                  <c:v>93.913247637449587</c:v>
                </c:pt>
                <c:pt idx="9327">
                  <c:v>126.06216255976901</c:v>
                </c:pt>
                <c:pt idx="9328">
                  <c:v>7.4378662468732024</c:v>
                </c:pt>
                <c:pt idx="9329">
                  <c:v>73.204377835473394</c:v>
                </c:pt>
                <c:pt idx="9330">
                  <c:v>156.12224654048202</c:v>
                </c:pt>
                <c:pt idx="9331">
                  <c:v>177.28868860553754</c:v>
                </c:pt>
                <c:pt idx="9332">
                  <c:v>223.21088073836529</c:v>
                </c:pt>
                <c:pt idx="9333">
                  <c:v>226.01715253540385</c:v>
                </c:pt>
                <c:pt idx="9334">
                  <c:v>53.223317345942078</c:v>
                </c:pt>
                <c:pt idx="9335">
                  <c:v>156.15702169071281</c:v>
                </c:pt>
                <c:pt idx="9336">
                  <c:v>133.23826119772505</c:v>
                </c:pt>
                <c:pt idx="9337">
                  <c:v>166.665189615977</c:v>
                </c:pt>
                <c:pt idx="9338">
                  <c:v>118.28968145510697</c:v>
                </c:pt>
                <c:pt idx="9339">
                  <c:v>126.73383141689028</c:v>
                </c:pt>
                <c:pt idx="9340">
                  <c:v>68.876889489333664</c:v>
                </c:pt>
                <c:pt idx="9341">
                  <c:v>120.80426835570624</c:v>
                </c:pt>
                <c:pt idx="9342">
                  <c:v>5.5655637451896105</c:v>
                </c:pt>
                <c:pt idx="9343">
                  <c:v>78.923478998214421</c:v>
                </c:pt>
                <c:pt idx="9344">
                  <c:v>29.084207095662443</c:v>
                </c:pt>
                <c:pt idx="9345">
                  <c:v>57.50383413095858</c:v>
                </c:pt>
                <c:pt idx="9346">
                  <c:v>123.27300330938441</c:v>
                </c:pt>
                <c:pt idx="9347">
                  <c:v>134.96666101618237</c:v>
                </c:pt>
                <c:pt idx="9348">
                  <c:v>147.50804463813409</c:v>
                </c:pt>
                <c:pt idx="9349">
                  <c:v>185.16035606518184</c:v>
                </c:pt>
                <c:pt idx="9350">
                  <c:v>8.9965088681470604</c:v>
                </c:pt>
                <c:pt idx="9351">
                  <c:v>110.28518142328724</c:v>
                </c:pt>
                <c:pt idx="9352">
                  <c:v>81.805767934274044</c:v>
                </c:pt>
                <c:pt idx="9353">
                  <c:v>26.605342010055423</c:v>
                </c:pt>
                <c:pt idx="9354">
                  <c:v>111.75470781946284</c:v>
                </c:pt>
                <c:pt idx="9355">
                  <c:v>92.661282886179833</c:v>
                </c:pt>
                <c:pt idx="9356">
                  <c:v>80.31545924400487</c:v>
                </c:pt>
                <c:pt idx="9357">
                  <c:v>46.580747267286498</c:v>
                </c:pt>
                <c:pt idx="9358">
                  <c:v>64.245817894119114</c:v>
                </c:pt>
                <c:pt idx="9359">
                  <c:v>0</c:v>
                </c:pt>
                <c:pt idx="9360">
                  <c:v>51.563735191276301</c:v>
                </c:pt>
                <c:pt idx="9361">
                  <c:v>0</c:v>
                </c:pt>
                <c:pt idx="9362">
                  <c:v>99.1768299647444</c:v>
                </c:pt>
                <c:pt idx="9363">
                  <c:v>144.58572048906717</c:v>
                </c:pt>
                <c:pt idx="9364">
                  <c:v>49.319841093520765</c:v>
                </c:pt>
                <c:pt idx="9365">
                  <c:v>0</c:v>
                </c:pt>
                <c:pt idx="9366">
                  <c:v>50.996143835742856</c:v>
                </c:pt>
                <c:pt idx="9367">
                  <c:v>62.072791142101821</c:v>
                </c:pt>
                <c:pt idx="9368">
                  <c:v>91.543665289030713</c:v>
                </c:pt>
                <c:pt idx="9369">
                  <c:v>135.39345420355102</c:v>
                </c:pt>
                <c:pt idx="9370">
                  <c:v>0</c:v>
                </c:pt>
                <c:pt idx="9371">
                  <c:v>101.41536492517265</c:v>
                </c:pt>
                <c:pt idx="9372">
                  <c:v>72.063445349887047</c:v>
                </c:pt>
                <c:pt idx="9373">
                  <c:v>162.05890591730275</c:v>
                </c:pt>
                <c:pt idx="9374">
                  <c:v>158.27058980755555</c:v>
                </c:pt>
                <c:pt idx="9375">
                  <c:v>140.50986505857352</c:v>
                </c:pt>
                <c:pt idx="9376">
                  <c:v>40.225808548076934</c:v>
                </c:pt>
                <c:pt idx="9377">
                  <c:v>0</c:v>
                </c:pt>
                <c:pt idx="9378">
                  <c:v>170.37311319019403</c:v>
                </c:pt>
                <c:pt idx="9379">
                  <c:v>128.1004267638086</c:v>
                </c:pt>
                <c:pt idx="9380">
                  <c:v>167.90842810879366</c:v>
                </c:pt>
                <c:pt idx="9381">
                  <c:v>0</c:v>
                </c:pt>
                <c:pt idx="9382">
                  <c:v>0</c:v>
                </c:pt>
                <c:pt idx="9383">
                  <c:v>0</c:v>
                </c:pt>
                <c:pt idx="9384">
                  <c:v>0</c:v>
                </c:pt>
                <c:pt idx="9385">
                  <c:v>190.22838237274837</c:v>
                </c:pt>
                <c:pt idx="9386">
                  <c:v>82.167053675779201</c:v>
                </c:pt>
                <c:pt idx="9387">
                  <c:v>53.388920239135942</c:v>
                </c:pt>
                <c:pt idx="9388">
                  <c:v>0</c:v>
                </c:pt>
                <c:pt idx="9389">
                  <c:v>114.44610694821441</c:v>
                </c:pt>
                <c:pt idx="9390">
                  <c:v>2.5027704166387519</c:v>
                </c:pt>
                <c:pt idx="9391">
                  <c:v>34.975185231748171</c:v>
                </c:pt>
                <c:pt idx="9392">
                  <c:v>0</c:v>
                </c:pt>
                <c:pt idx="9393">
                  <c:v>0</c:v>
                </c:pt>
                <c:pt idx="9394">
                  <c:v>54.586727474572136</c:v>
                </c:pt>
                <c:pt idx="9395">
                  <c:v>137.91737384790414</c:v>
                </c:pt>
                <c:pt idx="9396">
                  <c:v>93.810376453777337</c:v>
                </c:pt>
                <c:pt idx="9397">
                  <c:v>123.2680555126724</c:v>
                </c:pt>
                <c:pt idx="9398">
                  <c:v>110.10722555428816</c:v>
                </c:pt>
                <c:pt idx="9399">
                  <c:v>251.79355463353588</c:v>
                </c:pt>
                <c:pt idx="9400">
                  <c:v>90.007768986083605</c:v>
                </c:pt>
                <c:pt idx="9401">
                  <c:v>132.29113863429683</c:v>
                </c:pt>
                <c:pt idx="9402">
                  <c:v>80.512280246704492</c:v>
                </c:pt>
                <c:pt idx="9403">
                  <c:v>0</c:v>
                </c:pt>
                <c:pt idx="9404">
                  <c:v>50.758934840380839</c:v>
                </c:pt>
                <c:pt idx="9405">
                  <c:v>53.214946779600453</c:v>
                </c:pt>
                <c:pt idx="9406">
                  <c:v>101.84134680074359</c:v>
                </c:pt>
                <c:pt idx="9407">
                  <c:v>129.24442941546044</c:v>
                </c:pt>
                <c:pt idx="9408">
                  <c:v>115.36459741511531</c:v>
                </c:pt>
                <c:pt idx="9409">
                  <c:v>0</c:v>
                </c:pt>
                <c:pt idx="9410">
                  <c:v>104.96370202144379</c:v>
                </c:pt>
                <c:pt idx="9411">
                  <c:v>130.45732847488458</c:v>
                </c:pt>
                <c:pt idx="9412">
                  <c:v>187.75799111711359</c:v>
                </c:pt>
                <c:pt idx="9413">
                  <c:v>144.65169714875029</c:v>
                </c:pt>
                <c:pt idx="9414">
                  <c:v>175.79657541870853</c:v>
                </c:pt>
                <c:pt idx="9415">
                  <c:v>45.462032819053853</c:v>
                </c:pt>
                <c:pt idx="9416">
                  <c:v>54.083466989717962</c:v>
                </c:pt>
                <c:pt idx="9417">
                  <c:v>90.740053494956882</c:v>
                </c:pt>
                <c:pt idx="9418">
                  <c:v>57.372350979872124</c:v>
                </c:pt>
                <c:pt idx="9419">
                  <c:v>0</c:v>
                </c:pt>
                <c:pt idx="9420">
                  <c:v>0</c:v>
                </c:pt>
                <c:pt idx="9421">
                  <c:v>63.099113939884859</c:v>
                </c:pt>
                <c:pt idx="9422">
                  <c:v>0</c:v>
                </c:pt>
                <c:pt idx="9423">
                  <c:v>0</c:v>
                </c:pt>
                <c:pt idx="9424">
                  <c:v>0</c:v>
                </c:pt>
                <c:pt idx="9425">
                  <c:v>0</c:v>
                </c:pt>
                <c:pt idx="9426">
                  <c:v>0</c:v>
                </c:pt>
                <c:pt idx="9427">
                  <c:v>79.148410899402108</c:v>
                </c:pt>
                <c:pt idx="9428">
                  <c:v>0</c:v>
                </c:pt>
                <c:pt idx="9429">
                  <c:v>137.32335473658739</c:v>
                </c:pt>
                <c:pt idx="9430">
                  <c:v>26.162589889442629</c:v>
                </c:pt>
                <c:pt idx="9431">
                  <c:v>0</c:v>
                </c:pt>
                <c:pt idx="9432">
                  <c:v>70.698519785890753</c:v>
                </c:pt>
                <c:pt idx="9433">
                  <c:v>11.862952403155774</c:v>
                </c:pt>
                <c:pt idx="9434">
                  <c:v>35.038432698878545</c:v>
                </c:pt>
                <c:pt idx="9435">
                  <c:v>52.47360087296444</c:v>
                </c:pt>
                <c:pt idx="9436">
                  <c:v>40.161236934084172</c:v>
                </c:pt>
                <c:pt idx="9437">
                  <c:v>206.47650108102047</c:v>
                </c:pt>
                <c:pt idx="9438">
                  <c:v>158.9547974643061</c:v>
                </c:pt>
                <c:pt idx="9439">
                  <c:v>144.31040031547178</c:v>
                </c:pt>
                <c:pt idx="9440">
                  <c:v>113.52890600868348</c:v>
                </c:pt>
                <c:pt idx="9441">
                  <c:v>286.51173079287162</c:v>
                </c:pt>
                <c:pt idx="9442">
                  <c:v>180.22864671306249</c:v>
                </c:pt>
                <c:pt idx="9443">
                  <c:v>335.61820845196479</c:v>
                </c:pt>
                <c:pt idx="9444">
                  <c:v>397.79836241399141</c:v>
                </c:pt>
                <c:pt idx="9445">
                  <c:v>399.73754485787691</c:v>
                </c:pt>
                <c:pt idx="9446">
                  <c:v>348.98617618203343</c:v>
                </c:pt>
                <c:pt idx="9447">
                  <c:v>293.81712286858055</c:v>
                </c:pt>
                <c:pt idx="9448">
                  <c:v>182.87477448803963</c:v>
                </c:pt>
                <c:pt idx="9449">
                  <c:v>153.80892178803273</c:v>
                </c:pt>
                <c:pt idx="9450">
                  <c:v>100.56041488473795</c:v>
                </c:pt>
                <c:pt idx="9451">
                  <c:v>97.089283952525477</c:v>
                </c:pt>
                <c:pt idx="9452">
                  <c:v>78.026764539707543</c:v>
                </c:pt>
                <c:pt idx="9453">
                  <c:v>0</c:v>
                </c:pt>
                <c:pt idx="9454">
                  <c:v>33.569388057649405</c:v>
                </c:pt>
                <c:pt idx="9455">
                  <c:v>0</c:v>
                </c:pt>
                <c:pt idx="9456">
                  <c:v>9.3862168573700799</c:v>
                </c:pt>
                <c:pt idx="9457">
                  <c:v>0</c:v>
                </c:pt>
                <c:pt idx="9458">
                  <c:v>14.646296355904418</c:v>
                </c:pt>
                <c:pt idx="9459">
                  <c:v>19.789457372044673</c:v>
                </c:pt>
                <c:pt idx="9460">
                  <c:v>0</c:v>
                </c:pt>
                <c:pt idx="9461">
                  <c:v>0</c:v>
                </c:pt>
                <c:pt idx="9462">
                  <c:v>119.16192038416443</c:v>
                </c:pt>
                <c:pt idx="9463">
                  <c:v>0</c:v>
                </c:pt>
                <c:pt idx="9464">
                  <c:v>199.36831431192724</c:v>
                </c:pt>
                <c:pt idx="9465">
                  <c:v>149.96713975064728</c:v>
                </c:pt>
                <c:pt idx="9466">
                  <c:v>104.52064496619664</c:v>
                </c:pt>
                <c:pt idx="9467">
                  <c:v>0</c:v>
                </c:pt>
                <c:pt idx="9468">
                  <c:v>0</c:v>
                </c:pt>
                <c:pt idx="9469">
                  <c:v>50.038500387494118</c:v>
                </c:pt>
                <c:pt idx="9470">
                  <c:v>100.13684772483757</c:v>
                </c:pt>
                <c:pt idx="9471">
                  <c:v>120.51223469366393</c:v>
                </c:pt>
                <c:pt idx="9472">
                  <c:v>98.285104472094332</c:v>
                </c:pt>
                <c:pt idx="9473">
                  <c:v>128.43367621071886</c:v>
                </c:pt>
                <c:pt idx="9474">
                  <c:v>108.03454260816267</c:v>
                </c:pt>
                <c:pt idx="9475">
                  <c:v>91.866639719698952</c:v>
                </c:pt>
                <c:pt idx="9476">
                  <c:v>77.746633974876602</c:v>
                </c:pt>
                <c:pt idx="9477">
                  <c:v>18.54726234179244</c:v>
                </c:pt>
                <c:pt idx="9478">
                  <c:v>52.061535813689375</c:v>
                </c:pt>
                <c:pt idx="9479">
                  <c:v>77.597669582117746</c:v>
                </c:pt>
                <c:pt idx="9480">
                  <c:v>78.630187413029574</c:v>
                </c:pt>
                <c:pt idx="9481">
                  <c:v>143.44453424529502</c:v>
                </c:pt>
                <c:pt idx="9482">
                  <c:v>109.57032496221069</c:v>
                </c:pt>
                <c:pt idx="9483">
                  <c:v>42.832021734053725</c:v>
                </c:pt>
                <c:pt idx="9484">
                  <c:v>30.485643933423276</c:v>
                </c:pt>
                <c:pt idx="9485">
                  <c:v>9.6860119864753784</c:v>
                </c:pt>
                <c:pt idx="9486">
                  <c:v>13.349528040249055</c:v>
                </c:pt>
                <c:pt idx="9487">
                  <c:v>50.813106284087937</c:v>
                </c:pt>
                <c:pt idx="9488">
                  <c:v>82.678351505253545</c:v>
                </c:pt>
                <c:pt idx="9489">
                  <c:v>28.947032978971414</c:v>
                </c:pt>
                <c:pt idx="9490">
                  <c:v>36.75224695771081</c:v>
                </c:pt>
                <c:pt idx="9491">
                  <c:v>31.983857477356793</c:v>
                </c:pt>
                <c:pt idx="9492">
                  <c:v>0</c:v>
                </c:pt>
                <c:pt idx="9493">
                  <c:v>0</c:v>
                </c:pt>
                <c:pt idx="9494">
                  <c:v>187.12309765841576</c:v>
                </c:pt>
                <c:pt idx="9495">
                  <c:v>200.77680923387967</c:v>
                </c:pt>
                <c:pt idx="9496">
                  <c:v>216.68138493242236</c:v>
                </c:pt>
                <c:pt idx="9497">
                  <c:v>189.17573161004</c:v>
                </c:pt>
                <c:pt idx="9498">
                  <c:v>161.48369523446681</c:v>
                </c:pt>
                <c:pt idx="9499">
                  <c:v>0</c:v>
                </c:pt>
                <c:pt idx="9500">
                  <c:v>0</c:v>
                </c:pt>
                <c:pt idx="9501">
                  <c:v>125.45972120436109</c:v>
                </c:pt>
                <c:pt idx="9502">
                  <c:v>169.32857279249373</c:v>
                </c:pt>
                <c:pt idx="9503">
                  <c:v>178.873361317437</c:v>
                </c:pt>
                <c:pt idx="9504">
                  <c:v>139.43196475128522</c:v>
                </c:pt>
                <c:pt idx="9505">
                  <c:v>31.365252808332905</c:v>
                </c:pt>
                <c:pt idx="9506">
                  <c:v>4.7670576734383872</c:v>
                </c:pt>
                <c:pt idx="9507">
                  <c:v>78.676252196926157</c:v>
                </c:pt>
                <c:pt idx="9508">
                  <c:v>0</c:v>
                </c:pt>
                <c:pt idx="9509">
                  <c:v>62.128583967390526</c:v>
                </c:pt>
                <c:pt idx="9510">
                  <c:v>0</c:v>
                </c:pt>
                <c:pt idx="9511">
                  <c:v>0</c:v>
                </c:pt>
                <c:pt idx="9512">
                  <c:v>17.623455897404497</c:v>
                </c:pt>
                <c:pt idx="9513">
                  <c:v>118.71457002715054</c:v>
                </c:pt>
                <c:pt idx="9514">
                  <c:v>100.89616432661097</c:v>
                </c:pt>
                <c:pt idx="9515">
                  <c:v>105.89030405726223</c:v>
                </c:pt>
                <c:pt idx="9516">
                  <c:v>167.50505122731653</c:v>
                </c:pt>
                <c:pt idx="9517">
                  <c:v>144.53302636926296</c:v>
                </c:pt>
                <c:pt idx="9518">
                  <c:v>123.38673605502289</c:v>
                </c:pt>
                <c:pt idx="9519">
                  <c:v>167.05904150419531</c:v>
                </c:pt>
                <c:pt idx="9520">
                  <c:v>0</c:v>
                </c:pt>
                <c:pt idx="9521">
                  <c:v>148.6790461969029</c:v>
                </c:pt>
                <c:pt idx="9522">
                  <c:v>318.65728470596719</c:v>
                </c:pt>
                <c:pt idx="9523">
                  <c:v>382.42875710925085</c:v>
                </c:pt>
                <c:pt idx="9524">
                  <c:v>289.45950587092545</c:v>
                </c:pt>
                <c:pt idx="9525">
                  <c:v>167.58235534940349</c:v>
                </c:pt>
                <c:pt idx="9526">
                  <c:v>171.14439145541181</c:v>
                </c:pt>
                <c:pt idx="9527">
                  <c:v>144.74531958336408</c:v>
                </c:pt>
                <c:pt idx="9528">
                  <c:v>112.84658087569238</c:v>
                </c:pt>
                <c:pt idx="9529">
                  <c:v>124.8225336142736</c:v>
                </c:pt>
                <c:pt idx="9530">
                  <c:v>85.326080609138415</c:v>
                </c:pt>
                <c:pt idx="9531">
                  <c:v>111.78767414486225</c:v>
                </c:pt>
                <c:pt idx="9532">
                  <c:v>0</c:v>
                </c:pt>
                <c:pt idx="9533">
                  <c:v>0</c:v>
                </c:pt>
                <c:pt idx="9534">
                  <c:v>105.33765888013454</c:v>
                </c:pt>
                <c:pt idx="9535">
                  <c:v>155.1890895756973</c:v>
                </c:pt>
                <c:pt idx="9536">
                  <c:v>103.62872516263518</c:v>
                </c:pt>
                <c:pt idx="9537">
                  <c:v>91.104520910811218</c:v>
                </c:pt>
                <c:pt idx="9538">
                  <c:v>83.917390036946614</c:v>
                </c:pt>
                <c:pt idx="9539">
                  <c:v>69.122414544354854</c:v>
                </c:pt>
                <c:pt idx="9540">
                  <c:v>0</c:v>
                </c:pt>
                <c:pt idx="9541">
                  <c:v>0</c:v>
                </c:pt>
                <c:pt idx="9542">
                  <c:v>0</c:v>
                </c:pt>
                <c:pt idx="9543">
                  <c:v>83.78509337136633</c:v>
                </c:pt>
                <c:pt idx="9544">
                  <c:v>0</c:v>
                </c:pt>
                <c:pt idx="9545">
                  <c:v>0</c:v>
                </c:pt>
                <c:pt idx="9546">
                  <c:v>6.3945336431649764</c:v>
                </c:pt>
                <c:pt idx="9547">
                  <c:v>56.17465279777231</c:v>
                </c:pt>
                <c:pt idx="9548">
                  <c:v>44.180360725799503</c:v>
                </c:pt>
                <c:pt idx="9549">
                  <c:v>0</c:v>
                </c:pt>
                <c:pt idx="9550">
                  <c:v>0</c:v>
                </c:pt>
                <c:pt idx="9551">
                  <c:v>20.213584945843095</c:v>
                </c:pt>
                <c:pt idx="9552">
                  <c:v>143.1367601315398</c:v>
                </c:pt>
                <c:pt idx="9553">
                  <c:v>139.83370415229808</c:v>
                </c:pt>
                <c:pt idx="9554">
                  <c:v>185.95935059557382</c:v>
                </c:pt>
                <c:pt idx="9555">
                  <c:v>7.7255570623183836</c:v>
                </c:pt>
                <c:pt idx="9556">
                  <c:v>0</c:v>
                </c:pt>
                <c:pt idx="9557">
                  <c:v>173.8744473109349</c:v>
                </c:pt>
                <c:pt idx="9558">
                  <c:v>78.405149434368226</c:v>
                </c:pt>
                <c:pt idx="9559">
                  <c:v>75.351061409535021</c:v>
                </c:pt>
                <c:pt idx="9560">
                  <c:v>39.478500640160327</c:v>
                </c:pt>
                <c:pt idx="9561">
                  <c:v>186.2655915393766</c:v>
                </c:pt>
                <c:pt idx="9562">
                  <c:v>97.127591304388275</c:v>
                </c:pt>
                <c:pt idx="9563">
                  <c:v>95.408286593794401</c:v>
                </c:pt>
                <c:pt idx="9564">
                  <c:v>101.02745646866332</c:v>
                </c:pt>
                <c:pt idx="9565">
                  <c:v>194.55403794789609</c:v>
                </c:pt>
                <c:pt idx="9566">
                  <c:v>180.18569606334037</c:v>
                </c:pt>
                <c:pt idx="9567">
                  <c:v>122.22342920981865</c:v>
                </c:pt>
                <c:pt idx="9568">
                  <c:v>351.30527393590427</c:v>
                </c:pt>
                <c:pt idx="9569">
                  <c:v>0</c:v>
                </c:pt>
                <c:pt idx="9570">
                  <c:v>136.92220441148902</c:v>
                </c:pt>
                <c:pt idx="9571">
                  <c:v>193.92537322779356</c:v>
                </c:pt>
                <c:pt idx="9572">
                  <c:v>44.479905560055883</c:v>
                </c:pt>
                <c:pt idx="9573">
                  <c:v>0</c:v>
                </c:pt>
                <c:pt idx="9574">
                  <c:v>0</c:v>
                </c:pt>
                <c:pt idx="9575">
                  <c:v>0</c:v>
                </c:pt>
                <c:pt idx="9576">
                  <c:v>45.142189842023512</c:v>
                </c:pt>
                <c:pt idx="9577">
                  <c:v>49.166354800119443</c:v>
                </c:pt>
                <c:pt idx="9578">
                  <c:v>136.44054929189329</c:v>
                </c:pt>
                <c:pt idx="9579">
                  <c:v>69.076796920099184</c:v>
                </c:pt>
                <c:pt idx="9580">
                  <c:v>43.390227082318127</c:v>
                </c:pt>
                <c:pt idx="9581">
                  <c:v>174.02279440574668</c:v>
                </c:pt>
                <c:pt idx="9582">
                  <c:v>212.55513970901541</c:v>
                </c:pt>
                <c:pt idx="9583">
                  <c:v>24.791085684242724</c:v>
                </c:pt>
                <c:pt idx="9584">
                  <c:v>36.08590160769846</c:v>
                </c:pt>
                <c:pt idx="9585">
                  <c:v>128.69839918869511</c:v>
                </c:pt>
                <c:pt idx="9586">
                  <c:v>0</c:v>
                </c:pt>
                <c:pt idx="9587">
                  <c:v>0</c:v>
                </c:pt>
                <c:pt idx="9588">
                  <c:v>264.08311009669171</c:v>
                </c:pt>
                <c:pt idx="9589">
                  <c:v>0</c:v>
                </c:pt>
                <c:pt idx="9590">
                  <c:v>94.382952029357085</c:v>
                </c:pt>
                <c:pt idx="9591">
                  <c:v>111.9570187214097</c:v>
                </c:pt>
                <c:pt idx="9592">
                  <c:v>199.0117364121279</c:v>
                </c:pt>
                <c:pt idx="9593">
                  <c:v>79.914055620908229</c:v>
                </c:pt>
                <c:pt idx="9594">
                  <c:v>91.659012613070445</c:v>
                </c:pt>
                <c:pt idx="9595">
                  <c:v>231.8955159503364</c:v>
                </c:pt>
                <c:pt idx="9596">
                  <c:v>225.83097707055674</c:v>
                </c:pt>
                <c:pt idx="9597">
                  <c:v>194.37312513545822</c:v>
                </c:pt>
                <c:pt idx="9598">
                  <c:v>115.0841838454087</c:v>
                </c:pt>
                <c:pt idx="9599">
                  <c:v>0</c:v>
                </c:pt>
                <c:pt idx="9600">
                  <c:v>100.30833132086474</c:v>
                </c:pt>
                <c:pt idx="9601">
                  <c:v>89.898506429014645</c:v>
                </c:pt>
                <c:pt idx="9602">
                  <c:v>127.90913479468061</c:v>
                </c:pt>
                <c:pt idx="9603">
                  <c:v>85.043702835179914</c:v>
                </c:pt>
                <c:pt idx="9604">
                  <c:v>9.3025127766874363</c:v>
                </c:pt>
                <c:pt idx="9605">
                  <c:v>10.357951031853133</c:v>
                </c:pt>
                <c:pt idx="9606">
                  <c:v>0</c:v>
                </c:pt>
                <c:pt idx="9607">
                  <c:v>29.589745501717189</c:v>
                </c:pt>
                <c:pt idx="9608">
                  <c:v>26.004980973813289</c:v>
                </c:pt>
                <c:pt idx="9609">
                  <c:v>51.496886244408657</c:v>
                </c:pt>
                <c:pt idx="9610">
                  <c:v>3.4398839934489445</c:v>
                </c:pt>
                <c:pt idx="9611">
                  <c:v>41.802881391134335</c:v>
                </c:pt>
                <c:pt idx="9612">
                  <c:v>2.4694502204596063</c:v>
                </c:pt>
                <c:pt idx="9613">
                  <c:v>0</c:v>
                </c:pt>
                <c:pt idx="9614">
                  <c:v>10.450355707937035</c:v>
                </c:pt>
                <c:pt idx="9615">
                  <c:v>0</c:v>
                </c:pt>
                <c:pt idx="9616">
                  <c:v>44.831056877643064</c:v>
                </c:pt>
                <c:pt idx="9617">
                  <c:v>28.641516152004897</c:v>
                </c:pt>
                <c:pt idx="9618">
                  <c:v>61.981277476439352</c:v>
                </c:pt>
                <c:pt idx="9619">
                  <c:v>54.258600007408603</c:v>
                </c:pt>
                <c:pt idx="9620">
                  <c:v>46.953093752978546</c:v>
                </c:pt>
                <c:pt idx="9621">
                  <c:v>98.378940412977698</c:v>
                </c:pt>
                <c:pt idx="9622">
                  <c:v>81.795486507078024</c:v>
                </c:pt>
                <c:pt idx="9623">
                  <c:v>106.98724749422504</c:v>
                </c:pt>
                <c:pt idx="9624">
                  <c:v>100.67423223901386</c:v>
                </c:pt>
                <c:pt idx="9625">
                  <c:v>23.294798812767734</c:v>
                </c:pt>
                <c:pt idx="9626">
                  <c:v>91.852888787255608</c:v>
                </c:pt>
                <c:pt idx="9627">
                  <c:v>94.585578091327164</c:v>
                </c:pt>
                <c:pt idx="9628">
                  <c:v>65.155497817113172</c:v>
                </c:pt>
                <c:pt idx="9629">
                  <c:v>86.212883689684247</c:v>
                </c:pt>
                <c:pt idx="9630">
                  <c:v>94.425428635133386</c:v>
                </c:pt>
                <c:pt idx="9631">
                  <c:v>76.986192079707905</c:v>
                </c:pt>
                <c:pt idx="9632">
                  <c:v>87.034856003215708</c:v>
                </c:pt>
                <c:pt idx="9633">
                  <c:v>90.208760492311256</c:v>
                </c:pt>
                <c:pt idx="9634">
                  <c:v>33.55940886834977</c:v>
                </c:pt>
                <c:pt idx="9635">
                  <c:v>106.44173108262041</c:v>
                </c:pt>
                <c:pt idx="9636">
                  <c:v>65.942417637048408</c:v>
                </c:pt>
                <c:pt idx="9637">
                  <c:v>79.205502407092766</c:v>
                </c:pt>
                <c:pt idx="9638">
                  <c:v>49.398718491212556</c:v>
                </c:pt>
                <c:pt idx="9639">
                  <c:v>95.146999533241157</c:v>
                </c:pt>
                <c:pt idx="9640">
                  <c:v>62.73018945402147</c:v>
                </c:pt>
                <c:pt idx="9641">
                  <c:v>63.121001711765373</c:v>
                </c:pt>
                <c:pt idx="9642">
                  <c:v>94.192185483337994</c:v>
                </c:pt>
                <c:pt idx="9643">
                  <c:v>79.005748856245347</c:v>
                </c:pt>
                <c:pt idx="9644">
                  <c:v>90.157342673275693</c:v>
                </c:pt>
                <c:pt idx="9645">
                  <c:v>94.998064551120294</c:v>
                </c:pt>
                <c:pt idx="9646">
                  <c:v>77.206381050973818</c:v>
                </c:pt>
                <c:pt idx="9647">
                  <c:v>149.47995725457713</c:v>
                </c:pt>
                <c:pt idx="9648">
                  <c:v>34.796918551165554</c:v>
                </c:pt>
                <c:pt idx="9649">
                  <c:v>72.753072552148595</c:v>
                </c:pt>
                <c:pt idx="9650">
                  <c:v>59.826334010635549</c:v>
                </c:pt>
                <c:pt idx="9651">
                  <c:v>97.02297620238437</c:v>
                </c:pt>
                <c:pt idx="9652">
                  <c:v>87.537236804556528</c:v>
                </c:pt>
                <c:pt idx="9653">
                  <c:v>0</c:v>
                </c:pt>
                <c:pt idx="9654">
                  <c:v>0</c:v>
                </c:pt>
                <c:pt idx="9655">
                  <c:v>0</c:v>
                </c:pt>
                <c:pt idx="9656">
                  <c:v>0</c:v>
                </c:pt>
                <c:pt idx="9657">
                  <c:v>0</c:v>
                </c:pt>
                <c:pt idx="9658">
                  <c:v>28.674970767217626</c:v>
                </c:pt>
                <c:pt idx="9659">
                  <c:v>27.802771151809978</c:v>
                </c:pt>
                <c:pt idx="9660">
                  <c:v>64.788611808599853</c:v>
                </c:pt>
                <c:pt idx="9661">
                  <c:v>0</c:v>
                </c:pt>
                <c:pt idx="9662">
                  <c:v>0</c:v>
                </c:pt>
                <c:pt idx="9663">
                  <c:v>0</c:v>
                </c:pt>
                <c:pt idx="9664">
                  <c:v>13.253399184060697</c:v>
                </c:pt>
                <c:pt idx="9665">
                  <c:v>91.176712811776383</c:v>
                </c:pt>
                <c:pt idx="9666">
                  <c:v>107.55078435937351</c:v>
                </c:pt>
                <c:pt idx="9667">
                  <c:v>2.1372268240932364</c:v>
                </c:pt>
                <c:pt idx="9668">
                  <c:v>44.278287224842707</c:v>
                </c:pt>
                <c:pt idx="9669">
                  <c:v>19.418353052352412</c:v>
                </c:pt>
                <c:pt idx="9670">
                  <c:v>0</c:v>
                </c:pt>
                <c:pt idx="9671">
                  <c:v>0</c:v>
                </c:pt>
                <c:pt idx="9672">
                  <c:v>0</c:v>
                </c:pt>
                <c:pt idx="9673">
                  <c:v>0</c:v>
                </c:pt>
                <c:pt idx="9674">
                  <c:v>0.25271954403405772</c:v>
                </c:pt>
                <c:pt idx="9675">
                  <c:v>30.59891996558877</c:v>
                </c:pt>
                <c:pt idx="9676">
                  <c:v>66.362220369972093</c:v>
                </c:pt>
                <c:pt idx="9677">
                  <c:v>149.05529856974204</c:v>
                </c:pt>
                <c:pt idx="9678">
                  <c:v>33.509856497729345</c:v>
                </c:pt>
                <c:pt idx="9679">
                  <c:v>0</c:v>
                </c:pt>
                <c:pt idx="9680">
                  <c:v>0</c:v>
                </c:pt>
                <c:pt idx="9681">
                  <c:v>110.43697452433688</c:v>
                </c:pt>
                <c:pt idx="9682">
                  <c:v>33.350242608334973</c:v>
                </c:pt>
                <c:pt idx="9683">
                  <c:v>61.380962244066765</c:v>
                </c:pt>
                <c:pt idx="9684">
                  <c:v>47.802066473893348</c:v>
                </c:pt>
                <c:pt idx="9685">
                  <c:v>39.309321334011244</c:v>
                </c:pt>
                <c:pt idx="9686">
                  <c:v>112.65333749933558</c:v>
                </c:pt>
                <c:pt idx="9687">
                  <c:v>58.790907996439863</c:v>
                </c:pt>
                <c:pt idx="9688">
                  <c:v>54.070979406251404</c:v>
                </c:pt>
                <c:pt idx="9689">
                  <c:v>60.189465500116036</c:v>
                </c:pt>
                <c:pt idx="9690">
                  <c:v>0</c:v>
                </c:pt>
                <c:pt idx="9691">
                  <c:v>0</c:v>
                </c:pt>
                <c:pt idx="9692">
                  <c:v>69.053390283821386</c:v>
                </c:pt>
                <c:pt idx="9693">
                  <c:v>90.437777600241049</c:v>
                </c:pt>
                <c:pt idx="9694">
                  <c:v>105.63726026832194</c:v>
                </c:pt>
                <c:pt idx="9695">
                  <c:v>120.7981924087091</c:v>
                </c:pt>
                <c:pt idx="9696">
                  <c:v>102.41855166190707</c:v>
                </c:pt>
                <c:pt idx="9697">
                  <c:v>85.187387032457224</c:v>
                </c:pt>
                <c:pt idx="9698">
                  <c:v>0</c:v>
                </c:pt>
                <c:pt idx="9699">
                  <c:v>74.15188087999924</c:v>
                </c:pt>
                <c:pt idx="9700">
                  <c:v>157.65364383808623</c:v>
                </c:pt>
                <c:pt idx="9701">
                  <c:v>99.114729434215675</c:v>
                </c:pt>
                <c:pt idx="9702">
                  <c:v>127.75713196695651</c:v>
                </c:pt>
                <c:pt idx="9703">
                  <c:v>86.988237250980234</c:v>
                </c:pt>
                <c:pt idx="9704">
                  <c:v>134.58111471145054</c:v>
                </c:pt>
                <c:pt idx="9705">
                  <c:v>116.06541222929431</c:v>
                </c:pt>
                <c:pt idx="9706">
                  <c:v>40.265737179669884</c:v>
                </c:pt>
                <c:pt idx="9707">
                  <c:v>153.56014843100061</c:v>
                </c:pt>
                <c:pt idx="9708">
                  <c:v>29.366214235465314</c:v>
                </c:pt>
                <c:pt idx="9709">
                  <c:v>50.477448900326934</c:v>
                </c:pt>
                <c:pt idx="9710">
                  <c:v>70.740880918681952</c:v>
                </c:pt>
                <c:pt idx="9711">
                  <c:v>0</c:v>
                </c:pt>
                <c:pt idx="9712">
                  <c:v>0</c:v>
                </c:pt>
                <c:pt idx="9713">
                  <c:v>113.3621067664438</c:v>
                </c:pt>
                <c:pt idx="9714">
                  <c:v>116.6456521175181</c:v>
                </c:pt>
                <c:pt idx="9715">
                  <c:v>1.3082902821641369</c:v>
                </c:pt>
                <c:pt idx="9716">
                  <c:v>150.66835594665753</c:v>
                </c:pt>
                <c:pt idx="9717">
                  <c:v>33.816136393232817</c:v>
                </c:pt>
                <c:pt idx="9718">
                  <c:v>54.135787533003842</c:v>
                </c:pt>
                <c:pt idx="9719">
                  <c:v>64.050706617963954</c:v>
                </c:pt>
                <c:pt idx="9720">
                  <c:v>13.684487317872879</c:v>
                </c:pt>
                <c:pt idx="9721">
                  <c:v>88.446729805346962</c:v>
                </c:pt>
                <c:pt idx="9722">
                  <c:v>98.871345209862497</c:v>
                </c:pt>
                <c:pt idx="9723">
                  <c:v>0</c:v>
                </c:pt>
                <c:pt idx="9724">
                  <c:v>10.087557889630187</c:v>
                </c:pt>
                <c:pt idx="9725">
                  <c:v>178.30751504048973</c:v>
                </c:pt>
                <c:pt idx="9726">
                  <c:v>116.32424767709549</c:v>
                </c:pt>
                <c:pt idx="9727">
                  <c:v>52.906921546719211</c:v>
                </c:pt>
                <c:pt idx="9728">
                  <c:v>150.84053531026251</c:v>
                </c:pt>
                <c:pt idx="9729">
                  <c:v>0</c:v>
                </c:pt>
                <c:pt idx="9730">
                  <c:v>0</c:v>
                </c:pt>
                <c:pt idx="9731">
                  <c:v>64.983780603771947</c:v>
                </c:pt>
                <c:pt idx="9732">
                  <c:v>172.71207985776167</c:v>
                </c:pt>
                <c:pt idx="9733">
                  <c:v>134.39208112129322</c:v>
                </c:pt>
                <c:pt idx="9734">
                  <c:v>106.29597932855953</c:v>
                </c:pt>
                <c:pt idx="9735">
                  <c:v>0</c:v>
                </c:pt>
                <c:pt idx="9736">
                  <c:v>63.759444289277965</c:v>
                </c:pt>
                <c:pt idx="9737">
                  <c:v>0</c:v>
                </c:pt>
                <c:pt idx="9738">
                  <c:v>0</c:v>
                </c:pt>
                <c:pt idx="9739">
                  <c:v>110.07303882423432</c:v>
                </c:pt>
                <c:pt idx="9740">
                  <c:v>153.7739182502965</c:v>
                </c:pt>
                <c:pt idx="9741">
                  <c:v>119.51513207295329</c:v>
                </c:pt>
                <c:pt idx="9742">
                  <c:v>0</c:v>
                </c:pt>
                <c:pt idx="9743">
                  <c:v>53.872627366070859</c:v>
                </c:pt>
                <c:pt idx="9744">
                  <c:v>97.104119891433186</c:v>
                </c:pt>
                <c:pt idx="9745">
                  <c:v>174.91371154440799</c:v>
                </c:pt>
                <c:pt idx="9746">
                  <c:v>99.480863901543273</c:v>
                </c:pt>
                <c:pt idx="9747">
                  <c:v>53.815897755085267</c:v>
                </c:pt>
                <c:pt idx="9748">
                  <c:v>129.04684458279698</c:v>
                </c:pt>
                <c:pt idx="9749">
                  <c:v>119.44717478397367</c:v>
                </c:pt>
                <c:pt idx="9750">
                  <c:v>145.57476876535696</c:v>
                </c:pt>
                <c:pt idx="9751">
                  <c:v>0</c:v>
                </c:pt>
                <c:pt idx="9752">
                  <c:v>0</c:v>
                </c:pt>
                <c:pt idx="9753">
                  <c:v>112.18691057085519</c:v>
                </c:pt>
                <c:pt idx="9754">
                  <c:v>172.22751447428323</c:v>
                </c:pt>
                <c:pt idx="9755">
                  <c:v>96.488453368389742</c:v>
                </c:pt>
                <c:pt idx="9756">
                  <c:v>0</c:v>
                </c:pt>
                <c:pt idx="9757">
                  <c:v>0</c:v>
                </c:pt>
                <c:pt idx="9758">
                  <c:v>136.18386531905034</c:v>
                </c:pt>
                <c:pt idx="9759">
                  <c:v>195.79837769740712</c:v>
                </c:pt>
                <c:pt idx="9760">
                  <c:v>70.260607348546699</c:v>
                </c:pt>
                <c:pt idx="9761">
                  <c:v>126.92212295273009</c:v>
                </c:pt>
                <c:pt idx="9762">
                  <c:v>63.329939189398445</c:v>
                </c:pt>
                <c:pt idx="9763">
                  <c:v>88.397658575415591</c:v>
                </c:pt>
                <c:pt idx="9764">
                  <c:v>89.600467541809181</c:v>
                </c:pt>
                <c:pt idx="9765">
                  <c:v>0</c:v>
                </c:pt>
                <c:pt idx="9766">
                  <c:v>0</c:v>
                </c:pt>
                <c:pt idx="9767">
                  <c:v>0</c:v>
                </c:pt>
                <c:pt idx="9768">
                  <c:v>58.679048091968745</c:v>
                </c:pt>
                <c:pt idx="9769">
                  <c:v>115.0297156990211</c:v>
                </c:pt>
                <c:pt idx="9770">
                  <c:v>129.231459191493</c:v>
                </c:pt>
                <c:pt idx="9771">
                  <c:v>73.567370389713318</c:v>
                </c:pt>
                <c:pt idx="9772">
                  <c:v>119.48728971601497</c:v>
                </c:pt>
                <c:pt idx="9773">
                  <c:v>51.886563969359898</c:v>
                </c:pt>
                <c:pt idx="9774">
                  <c:v>78.757089863549837</c:v>
                </c:pt>
                <c:pt idx="9775">
                  <c:v>69.936769295888084</c:v>
                </c:pt>
                <c:pt idx="9776">
                  <c:v>150.84174605153407</c:v>
                </c:pt>
                <c:pt idx="9777">
                  <c:v>59.355293000111274</c:v>
                </c:pt>
                <c:pt idx="9778">
                  <c:v>27.214457754517564</c:v>
                </c:pt>
                <c:pt idx="9779">
                  <c:v>0</c:v>
                </c:pt>
                <c:pt idx="9780">
                  <c:v>69.296417808835812</c:v>
                </c:pt>
                <c:pt idx="9781">
                  <c:v>90.699478567722707</c:v>
                </c:pt>
                <c:pt idx="9782">
                  <c:v>42.895957185901914</c:v>
                </c:pt>
                <c:pt idx="9783">
                  <c:v>95.682714526188562</c:v>
                </c:pt>
                <c:pt idx="9784">
                  <c:v>50.117380824591095</c:v>
                </c:pt>
                <c:pt idx="9785">
                  <c:v>89.784610829656231</c:v>
                </c:pt>
                <c:pt idx="9786">
                  <c:v>76.376106930753366</c:v>
                </c:pt>
                <c:pt idx="9787">
                  <c:v>0</c:v>
                </c:pt>
                <c:pt idx="9788">
                  <c:v>0</c:v>
                </c:pt>
                <c:pt idx="9789">
                  <c:v>0</c:v>
                </c:pt>
                <c:pt idx="9790">
                  <c:v>144.24407684030069</c:v>
                </c:pt>
                <c:pt idx="9791">
                  <c:v>48.582595702956318</c:v>
                </c:pt>
                <c:pt idx="9792">
                  <c:v>171.23553794049735</c:v>
                </c:pt>
                <c:pt idx="9793">
                  <c:v>130.93279286243961</c:v>
                </c:pt>
                <c:pt idx="9794">
                  <c:v>53.518745289985475</c:v>
                </c:pt>
                <c:pt idx="9795">
                  <c:v>56.880420142708317</c:v>
                </c:pt>
                <c:pt idx="9796">
                  <c:v>70.021177435933907</c:v>
                </c:pt>
                <c:pt idx="9797">
                  <c:v>9.5044471575253411</c:v>
                </c:pt>
                <c:pt idx="9798">
                  <c:v>72.697031706396501</c:v>
                </c:pt>
                <c:pt idx="9799">
                  <c:v>62.386094043164206</c:v>
                </c:pt>
                <c:pt idx="9800">
                  <c:v>65.282236828745582</c:v>
                </c:pt>
                <c:pt idx="9801">
                  <c:v>46.422925951188887</c:v>
                </c:pt>
                <c:pt idx="9802">
                  <c:v>117.13714944364079</c:v>
                </c:pt>
                <c:pt idx="9803">
                  <c:v>114.30975130217918</c:v>
                </c:pt>
                <c:pt idx="9804">
                  <c:v>96.832518519692698</c:v>
                </c:pt>
                <c:pt idx="9805">
                  <c:v>154.9995997749408</c:v>
                </c:pt>
                <c:pt idx="9806">
                  <c:v>37.491371664586921</c:v>
                </c:pt>
                <c:pt idx="9807">
                  <c:v>73.968863142896993</c:v>
                </c:pt>
                <c:pt idx="9808">
                  <c:v>0</c:v>
                </c:pt>
                <c:pt idx="9809">
                  <c:v>83.533988714653276</c:v>
                </c:pt>
                <c:pt idx="9810">
                  <c:v>49.650091040727723</c:v>
                </c:pt>
                <c:pt idx="9811">
                  <c:v>90.729973331089909</c:v>
                </c:pt>
                <c:pt idx="9812">
                  <c:v>0</c:v>
                </c:pt>
                <c:pt idx="9813">
                  <c:v>0</c:v>
                </c:pt>
                <c:pt idx="9814">
                  <c:v>146.63067332190755</c:v>
                </c:pt>
                <c:pt idx="9815">
                  <c:v>96.999924060764585</c:v>
                </c:pt>
                <c:pt idx="9816">
                  <c:v>95.778103500464198</c:v>
                </c:pt>
                <c:pt idx="9817">
                  <c:v>124.26306675337115</c:v>
                </c:pt>
                <c:pt idx="9818">
                  <c:v>143.47900642003128</c:v>
                </c:pt>
                <c:pt idx="9819">
                  <c:v>0</c:v>
                </c:pt>
                <c:pt idx="9820">
                  <c:v>24.09997367633936</c:v>
                </c:pt>
                <c:pt idx="9821">
                  <c:v>0</c:v>
                </c:pt>
                <c:pt idx="9822">
                  <c:v>0</c:v>
                </c:pt>
                <c:pt idx="9823">
                  <c:v>0</c:v>
                </c:pt>
                <c:pt idx="9824">
                  <c:v>0</c:v>
                </c:pt>
                <c:pt idx="9825">
                  <c:v>0</c:v>
                </c:pt>
                <c:pt idx="9826">
                  <c:v>0</c:v>
                </c:pt>
                <c:pt idx="9827">
                  <c:v>0</c:v>
                </c:pt>
                <c:pt idx="9828">
                  <c:v>0</c:v>
                </c:pt>
                <c:pt idx="9829">
                  <c:v>0</c:v>
                </c:pt>
                <c:pt idx="9830">
                  <c:v>30.232453259352006</c:v>
                </c:pt>
                <c:pt idx="9831">
                  <c:v>8.9152183426818965</c:v>
                </c:pt>
                <c:pt idx="9832">
                  <c:v>92.525157685855973</c:v>
                </c:pt>
                <c:pt idx="9833">
                  <c:v>114.67411024089493</c:v>
                </c:pt>
                <c:pt idx="9834">
                  <c:v>53.569895895219759</c:v>
                </c:pt>
                <c:pt idx="9835">
                  <c:v>194.52637281583526</c:v>
                </c:pt>
                <c:pt idx="9836">
                  <c:v>45.947147409247329</c:v>
                </c:pt>
                <c:pt idx="9837">
                  <c:v>0</c:v>
                </c:pt>
                <c:pt idx="9838">
                  <c:v>37.178754195903124</c:v>
                </c:pt>
                <c:pt idx="9839">
                  <c:v>179.05896370672107</c:v>
                </c:pt>
                <c:pt idx="9840">
                  <c:v>289.11644699987596</c:v>
                </c:pt>
                <c:pt idx="9841">
                  <c:v>9.6561094618130152</c:v>
                </c:pt>
                <c:pt idx="9842">
                  <c:v>0</c:v>
                </c:pt>
                <c:pt idx="9843">
                  <c:v>0.39982138528942457</c:v>
                </c:pt>
                <c:pt idx="9844">
                  <c:v>10.479091321688969</c:v>
                </c:pt>
                <c:pt idx="9845">
                  <c:v>0</c:v>
                </c:pt>
                <c:pt idx="9846">
                  <c:v>0</c:v>
                </c:pt>
                <c:pt idx="9847">
                  <c:v>0</c:v>
                </c:pt>
                <c:pt idx="9848">
                  <c:v>223.03913883970216</c:v>
                </c:pt>
                <c:pt idx="9849">
                  <c:v>108.45396556907232</c:v>
                </c:pt>
                <c:pt idx="9850">
                  <c:v>145.94254479166872</c:v>
                </c:pt>
                <c:pt idx="9851">
                  <c:v>0</c:v>
                </c:pt>
                <c:pt idx="9852">
                  <c:v>0</c:v>
                </c:pt>
                <c:pt idx="9853">
                  <c:v>135.49099837205679</c:v>
                </c:pt>
                <c:pt idx="9854">
                  <c:v>192.66193886724631</c:v>
                </c:pt>
                <c:pt idx="9855">
                  <c:v>215.99311937430235</c:v>
                </c:pt>
                <c:pt idx="9856">
                  <c:v>238.45940283378047</c:v>
                </c:pt>
                <c:pt idx="9857">
                  <c:v>286.96821444588136</c:v>
                </c:pt>
                <c:pt idx="9858">
                  <c:v>286.00874532606372</c:v>
                </c:pt>
                <c:pt idx="9859">
                  <c:v>208.50462456077148</c:v>
                </c:pt>
                <c:pt idx="9860">
                  <c:v>237.66196367581932</c:v>
                </c:pt>
                <c:pt idx="9861">
                  <c:v>269.02557753264335</c:v>
                </c:pt>
                <c:pt idx="9862">
                  <c:v>213.42061178850332</c:v>
                </c:pt>
                <c:pt idx="9863">
                  <c:v>265.10872276649286</c:v>
                </c:pt>
                <c:pt idx="9864">
                  <c:v>0</c:v>
                </c:pt>
                <c:pt idx="9865">
                  <c:v>0</c:v>
                </c:pt>
                <c:pt idx="9866">
                  <c:v>0</c:v>
                </c:pt>
                <c:pt idx="9867">
                  <c:v>0</c:v>
                </c:pt>
                <c:pt idx="9868">
                  <c:v>0</c:v>
                </c:pt>
                <c:pt idx="9869">
                  <c:v>0</c:v>
                </c:pt>
                <c:pt idx="9870">
                  <c:v>0</c:v>
                </c:pt>
                <c:pt idx="9871">
                  <c:v>0</c:v>
                </c:pt>
                <c:pt idx="9872">
                  <c:v>69.48499802752292</c:v>
                </c:pt>
                <c:pt idx="9873">
                  <c:v>131.26007580005154</c:v>
                </c:pt>
                <c:pt idx="9874">
                  <c:v>116.72257676195504</c:v>
                </c:pt>
                <c:pt idx="9875">
                  <c:v>145.21972392599358</c:v>
                </c:pt>
                <c:pt idx="9876">
                  <c:v>58.127021355310966</c:v>
                </c:pt>
                <c:pt idx="9877">
                  <c:v>86.809295998320323</c:v>
                </c:pt>
                <c:pt idx="9878">
                  <c:v>45.37780347459988</c:v>
                </c:pt>
                <c:pt idx="9879">
                  <c:v>17.75866517533602</c:v>
                </c:pt>
                <c:pt idx="9880">
                  <c:v>0</c:v>
                </c:pt>
                <c:pt idx="9881">
                  <c:v>0</c:v>
                </c:pt>
                <c:pt idx="9882">
                  <c:v>0</c:v>
                </c:pt>
                <c:pt idx="9883">
                  <c:v>85.694213227362013</c:v>
                </c:pt>
                <c:pt idx="9884">
                  <c:v>102.68739837843681</c:v>
                </c:pt>
                <c:pt idx="9885">
                  <c:v>121.03782561162855</c:v>
                </c:pt>
                <c:pt idx="9886">
                  <c:v>1.08527729328015</c:v>
                </c:pt>
                <c:pt idx="9887">
                  <c:v>187.5045386103634</c:v>
                </c:pt>
                <c:pt idx="9888">
                  <c:v>100.39217818352654</c:v>
                </c:pt>
                <c:pt idx="9889">
                  <c:v>72.863954300225345</c:v>
                </c:pt>
                <c:pt idx="9890">
                  <c:v>74.359017246484186</c:v>
                </c:pt>
                <c:pt idx="9891">
                  <c:v>90.227936065204574</c:v>
                </c:pt>
                <c:pt idx="9892">
                  <c:v>77.359106954305119</c:v>
                </c:pt>
                <c:pt idx="9893">
                  <c:v>0</c:v>
                </c:pt>
                <c:pt idx="9894">
                  <c:v>0</c:v>
                </c:pt>
                <c:pt idx="9895">
                  <c:v>0</c:v>
                </c:pt>
                <c:pt idx="9896">
                  <c:v>0</c:v>
                </c:pt>
                <c:pt idx="9897">
                  <c:v>0</c:v>
                </c:pt>
                <c:pt idx="9898">
                  <c:v>0</c:v>
                </c:pt>
                <c:pt idx="9899">
                  <c:v>0</c:v>
                </c:pt>
                <c:pt idx="9900">
                  <c:v>0</c:v>
                </c:pt>
                <c:pt idx="9901">
                  <c:v>0</c:v>
                </c:pt>
                <c:pt idx="9902">
                  <c:v>0</c:v>
                </c:pt>
                <c:pt idx="9903">
                  <c:v>8.0461132273619675</c:v>
                </c:pt>
                <c:pt idx="9904">
                  <c:v>0</c:v>
                </c:pt>
                <c:pt idx="9905">
                  <c:v>189.90221786265596</c:v>
                </c:pt>
                <c:pt idx="9906">
                  <c:v>101.11518338505734</c:v>
                </c:pt>
                <c:pt idx="9907">
                  <c:v>0</c:v>
                </c:pt>
                <c:pt idx="9908">
                  <c:v>47.347188301233444</c:v>
                </c:pt>
                <c:pt idx="9909">
                  <c:v>35.916329620305611</c:v>
                </c:pt>
                <c:pt idx="9910">
                  <c:v>43.29791436657257</c:v>
                </c:pt>
                <c:pt idx="9911">
                  <c:v>35.63766362537978</c:v>
                </c:pt>
                <c:pt idx="9912">
                  <c:v>1.3467060864790312</c:v>
                </c:pt>
                <c:pt idx="9913">
                  <c:v>0</c:v>
                </c:pt>
                <c:pt idx="9914">
                  <c:v>0</c:v>
                </c:pt>
                <c:pt idx="9915">
                  <c:v>0</c:v>
                </c:pt>
                <c:pt idx="9916">
                  <c:v>0</c:v>
                </c:pt>
                <c:pt idx="9917">
                  <c:v>0</c:v>
                </c:pt>
                <c:pt idx="9918">
                  <c:v>0</c:v>
                </c:pt>
                <c:pt idx="9919">
                  <c:v>0</c:v>
                </c:pt>
                <c:pt idx="9920">
                  <c:v>0</c:v>
                </c:pt>
                <c:pt idx="9921">
                  <c:v>0</c:v>
                </c:pt>
                <c:pt idx="9922">
                  <c:v>0</c:v>
                </c:pt>
                <c:pt idx="9923">
                  <c:v>0</c:v>
                </c:pt>
                <c:pt idx="9924">
                  <c:v>0</c:v>
                </c:pt>
                <c:pt idx="9925">
                  <c:v>0</c:v>
                </c:pt>
                <c:pt idx="9926">
                  <c:v>49.59731031558357</c:v>
                </c:pt>
                <c:pt idx="9927">
                  <c:v>32.636736460488066</c:v>
                </c:pt>
                <c:pt idx="9928">
                  <c:v>37.624099637992416</c:v>
                </c:pt>
                <c:pt idx="9929">
                  <c:v>36.047471575080323</c:v>
                </c:pt>
                <c:pt idx="9930">
                  <c:v>248.52472756996545</c:v>
                </c:pt>
                <c:pt idx="9931">
                  <c:v>300.4326037904641</c:v>
                </c:pt>
                <c:pt idx="9932">
                  <c:v>325.62815925991475</c:v>
                </c:pt>
                <c:pt idx="9933">
                  <c:v>51.624457550068087</c:v>
                </c:pt>
                <c:pt idx="9934">
                  <c:v>129.3092202555631</c:v>
                </c:pt>
                <c:pt idx="9935">
                  <c:v>300.87009323851839</c:v>
                </c:pt>
                <c:pt idx="9936">
                  <c:v>310.65631607780841</c:v>
                </c:pt>
                <c:pt idx="9937">
                  <c:v>300.08015193633236</c:v>
                </c:pt>
                <c:pt idx="9938">
                  <c:v>249.69250137810155</c:v>
                </c:pt>
                <c:pt idx="9939">
                  <c:v>263.58619523169909</c:v>
                </c:pt>
                <c:pt idx="9940">
                  <c:v>261.29147607008952</c:v>
                </c:pt>
                <c:pt idx="9941">
                  <c:v>164.59680849752689</c:v>
                </c:pt>
                <c:pt idx="9942">
                  <c:v>15.802110341728966</c:v>
                </c:pt>
                <c:pt idx="9943">
                  <c:v>168.41206089927658</c:v>
                </c:pt>
                <c:pt idx="9944">
                  <c:v>82.892343420088793</c:v>
                </c:pt>
                <c:pt idx="9945">
                  <c:v>129.47369180042134</c:v>
                </c:pt>
                <c:pt idx="9946">
                  <c:v>132.72762542370219</c:v>
                </c:pt>
                <c:pt idx="9947">
                  <c:v>191.57795718880328</c:v>
                </c:pt>
                <c:pt idx="9948">
                  <c:v>89.71188122191063</c:v>
                </c:pt>
                <c:pt idx="9949">
                  <c:v>0</c:v>
                </c:pt>
                <c:pt idx="9950">
                  <c:v>118.48327552050907</c:v>
                </c:pt>
                <c:pt idx="9951">
                  <c:v>0</c:v>
                </c:pt>
                <c:pt idx="9952">
                  <c:v>0</c:v>
                </c:pt>
                <c:pt idx="9953">
                  <c:v>0</c:v>
                </c:pt>
                <c:pt idx="9954">
                  <c:v>0</c:v>
                </c:pt>
                <c:pt idx="9955">
                  <c:v>0</c:v>
                </c:pt>
                <c:pt idx="9956">
                  <c:v>0</c:v>
                </c:pt>
                <c:pt idx="9957">
                  <c:v>0</c:v>
                </c:pt>
                <c:pt idx="9958">
                  <c:v>10.806970470675498</c:v>
                </c:pt>
                <c:pt idx="9959">
                  <c:v>0</c:v>
                </c:pt>
                <c:pt idx="9960">
                  <c:v>0</c:v>
                </c:pt>
                <c:pt idx="9961">
                  <c:v>0</c:v>
                </c:pt>
                <c:pt idx="9962">
                  <c:v>0</c:v>
                </c:pt>
                <c:pt idx="9963">
                  <c:v>0</c:v>
                </c:pt>
                <c:pt idx="9964">
                  <c:v>0</c:v>
                </c:pt>
                <c:pt idx="9965">
                  <c:v>0</c:v>
                </c:pt>
                <c:pt idx="9966">
                  <c:v>0</c:v>
                </c:pt>
                <c:pt idx="9967">
                  <c:v>0</c:v>
                </c:pt>
                <c:pt idx="9968">
                  <c:v>3.6684949375518876</c:v>
                </c:pt>
                <c:pt idx="9969">
                  <c:v>44.281260588269404</c:v>
                </c:pt>
                <c:pt idx="9970">
                  <c:v>212.30459635123091</c:v>
                </c:pt>
                <c:pt idx="9971">
                  <c:v>153.22565718417241</c:v>
                </c:pt>
                <c:pt idx="9972">
                  <c:v>84.651455115465993</c:v>
                </c:pt>
                <c:pt idx="9973">
                  <c:v>127.13369993004787</c:v>
                </c:pt>
                <c:pt idx="9974">
                  <c:v>197.65908427858122</c:v>
                </c:pt>
                <c:pt idx="9975">
                  <c:v>255.70165148230222</c:v>
                </c:pt>
                <c:pt idx="9976">
                  <c:v>145.73456685426007</c:v>
                </c:pt>
                <c:pt idx="9977">
                  <c:v>182.58526232806028</c:v>
                </c:pt>
                <c:pt idx="9978">
                  <c:v>240.85644661779065</c:v>
                </c:pt>
                <c:pt idx="9979">
                  <c:v>297.86223394448291</c:v>
                </c:pt>
                <c:pt idx="9980">
                  <c:v>68.499677998568615</c:v>
                </c:pt>
                <c:pt idx="9981">
                  <c:v>146.33416473497806</c:v>
                </c:pt>
                <c:pt idx="9982">
                  <c:v>251.81474847865491</c:v>
                </c:pt>
                <c:pt idx="9983">
                  <c:v>372.16751340188165</c:v>
                </c:pt>
                <c:pt idx="9984">
                  <c:v>210.23804762871245</c:v>
                </c:pt>
                <c:pt idx="9985">
                  <c:v>145.49351711977027</c:v>
                </c:pt>
                <c:pt idx="9986">
                  <c:v>12.535959177114371</c:v>
                </c:pt>
                <c:pt idx="9987">
                  <c:v>0</c:v>
                </c:pt>
                <c:pt idx="9988">
                  <c:v>0</c:v>
                </c:pt>
                <c:pt idx="9989">
                  <c:v>0</c:v>
                </c:pt>
                <c:pt idx="9990">
                  <c:v>0</c:v>
                </c:pt>
                <c:pt idx="9991">
                  <c:v>0</c:v>
                </c:pt>
                <c:pt idx="9992">
                  <c:v>0</c:v>
                </c:pt>
                <c:pt idx="9993">
                  <c:v>0</c:v>
                </c:pt>
                <c:pt idx="9994">
                  <c:v>75.206602102483885</c:v>
                </c:pt>
                <c:pt idx="9995">
                  <c:v>0</c:v>
                </c:pt>
                <c:pt idx="9996">
                  <c:v>29.28757133262652</c:v>
                </c:pt>
                <c:pt idx="9997">
                  <c:v>0</c:v>
                </c:pt>
                <c:pt idx="9998">
                  <c:v>0</c:v>
                </c:pt>
                <c:pt idx="9999">
                  <c:v>0</c:v>
                </c:pt>
                <c:pt idx="10000">
                  <c:v>0</c:v>
                </c:pt>
                <c:pt idx="10001">
                  <c:v>0</c:v>
                </c:pt>
                <c:pt idx="10002">
                  <c:v>31.26878346108245</c:v>
                </c:pt>
                <c:pt idx="10003">
                  <c:v>0</c:v>
                </c:pt>
                <c:pt idx="10004">
                  <c:v>0</c:v>
                </c:pt>
                <c:pt idx="10005">
                  <c:v>0</c:v>
                </c:pt>
                <c:pt idx="10006">
                  <c:v>0</c:v>
                </c:pt>
                <c:pt idx="10007">
                  <c:v>109.8915366055588</c:v>
                </c:pt>
                <c:pt idx="10008">
                  <c:v>131.16634407311832</c:v>
                </c:pt>
                <c:pt idx="10009">
                  <c:v>177.13693162877956</c:v>
                </c:pt>
                <c:pt idx="10010">
                  <c:v>107.47450199553961</c:v>
                </c:pt>
                <c:pt idx="10011">
                  <c:v>62.1822550303593</c:v>
                </c:pt>
                <c:pt idx="10012">
                  <c:v>118.05732075138536</c:v>
                </c:pt>
                <c:pt idx="10013">
                  <c:v>211.62333701494205</c:v>
                </c:pt>
                <c:pt idx="10014">
                  <c:v>294.35357238068264</c:v>
                </c:pt>
                <c:pt idx="10015">
                  <c:v>0</c:v>
                </c:pt>
                <c:pt idx="10016">
                  <c:v>216.39522694373812</c:v>
                </c:pt>
                <c:pt idx="10017">
                  <c:v>391.72248295246715</c:v>
                </c:pt>
                <c:pt idx="10018">
                  <c:v>517.04836296024041</c:v>
                </c:pt>
                <c:pt idx="10019">
                  <c:v>560.71002692503316</c:v>
                </c:pt>
                <c:pt idx="10020">
                  <c:v>177.85566743421435</c:v>
                </c:pt>
                <c:pt idx="10021">
                  <c:v>349.24146382474555</c:v>
                </c:pt>
                <c:pt idx="10022">
                  <c:v>277.3188922474576</c:v>
                </c:pt>
                <c:pt idx="10023">
                  <c:v>414.86788798534371</c:v>
                </c:pt>
                <c:pt idx="10024">
                  <c:v>379.36947990634201</c:v>
                </c:pt>
                <c:pt idx="10025">
                  <c:v>249.54257641737976</c:v>
                </c:pt>
                <c:pt idx="10026">
                  <c:v>244.07087056008746</c:v>
                </c:pt>
                <c:pt idx="10027">
                  <c:v>281.75287707606714</c:v>
                </c:pt>
                <c:pt idx="10028">
                  <c:v>25.916368148578577</c:v>
                </c:pt>
                <c:pt idx="10029">
                  <c:v>137.24304148830566</c:v>
                </c:pt>
                <c:pt idx="10030">
                  <c:v>55.928163896192935</c:v>
                </c:pt>
                <c:pt idx="10031">
                  <c:v>46.751896441638756</c:v>
                </c:pt>
                <c:pt idx="10032">
                  <c:v>92.723394827250502</c:v>
                </c:pt>
                <c:pt idx="10033">
                  <c:v>92.667761021304642</c:v>
                </c:pt>
                <c:pt idx="10034">
                  <c:v>55.193263334852162</c:v>
                </c:pt>
                <c:pt idx="10035">
                  <c:v>83.106382412839594</c:v>
                </c:pt>
                <c:pt idx="10036">
                  <c:v>24.17378116242341</c:v>
                </c:pt>
                <c:pt idx="10037">
                  <c:v>0</c:v>
                </c:pt>
                <c:pt idx="10038">
                  <c:v>23.73435557719344</c:v>
                </c:pt>
                <c:pt idx="10039">
                  <c:v>8.1257507261139068</c:v>
                </c:pt>
                <c:pt idx="10040">
                  <c:v>38.41000354389692</c:v>
                </c:pt>
                <c:pt idx="10041">
                  <c:v>0</c:v>
                </c:pt>
                <c:pt idx="10042">
                  <c:v>96.571131201314827</c:v>
                </c:pt>
                <c:pt idx="10043">
                  <c:v>0</c:v>
                </c:pt>
                <c:pt idx="10044">
                  <c:v>0</c:v>
                </c:pt>
                <c:pt idx="10045">
                  <c:v>0</c:v>
                </c:pt>
                <c:pt idx="10046">
                  <c:v>5.4487455872232147</c:v>
                </c:pt>
                <c:pt idx="10047">
                  <c:v>26.006927047198872</c:v>
                </c:pt>
                <c:pt idx="10048">
                  <c:v>0</c:v>
                </c:pt>
                <c:pt idx="10049">
                  <c:v>0</c:v>
                </c:pt>
                <c:pt idx="10050">
                  <c:v>0</c:v>
                </c:pt>
                <c:pt idx="10051">
                  <c:v>0</c:v>
                </c:pt>
                <c:pt idx="10052">
                  <c:v>0</c:v>
                </c:pt>
                <c:pt idx="10053">
                  <c:v>0</c:v>
                </c:pt>
                <c:pt idx="10054">
                  <c:v>22.354861663662774</c:v>
                </c:pt>
                <c:pt idx="10055">
                  <c:v>0</c:v>
                </c:pt>
                <c:pt idx="10056">
                  <c:v>124.3771547697296</c:v>
                </c:pt>
                <c:pt idx="10057">
                  <c:v>0</c:v>
                </c:pt>
                <c:pt idx="10058">
                  <c:v>0</c:v>
                </c:pt>
                <c:pt idx="10059">
                  <c:v>0</c:v>
                </c:pt>
                <c:pt idx="10060">
                  <c:v>11.899062299704511</c:v>
                </c:pt>
                <c:pt idx="10061">
                  <c:v>74.391446329082356</c:v>
                </c:pt>
                <c:pt idx="10062">
                  <c:v>0</c:v>
                </c:pt>
                <c:pt idx="10063">
                  <c:v>0</c:v>
                </c:pt>
                <c:pt idx="10064">
                  <c:v>0</c:v>
                </c:pt>
                <c:pt idx="10065">
                  <c:v>15.69219857722107</c:v>
                </c:pt>
                <c:pt idx="10066">
                  <c:v>0</c:v>
                </c:pt>
                <c:pt idx="10067">
                  <c:v>0</c:v>
                </c:pt>
                <c:pt idx="10068">
                  <c:v>0</c:v>
                </c:pt>
                <c:pt idx="10069">
                  <c:v>100.85207343895607</c:v>
                </c:pt>
                <c:pt idx="10070">
                  <c:v>111.24239047872572</c:v>
                </c:pt>
                <c:pt idx="10071">
                  <c:v>98.478829714314529</c:v>
                </c:pt>
                <c:pt idx="10072">
                  <c:v>134.70769627844408</c:v>
                </c:pt>
                <c:pt idx="10073">
                  <c:v>60.195980003874475</c:v>
                </c:pt>
                <c:pt idx="10074">
                  <c:v>0</c:v>
                </c:pt>
                <c:pt idx="10075">
                  <c:v>0</c:v>
                </c:pt>
                <c:pt idx="10076">
                  <c:v>134.90391419522444</c:v>
                </c:pt>
                <c:pt idx="10077">
                  <c:v>23.321231237179212</c:v>
                </c:pt>
                <c:pt idx="10078">
                  <c:v>0</c:v>
                </c:pt>
                <c:pt idx="10079">
                  <c:v>0</c:v>
                </c:pt>
                <c:pt idx="10080">
                  <c:v>145.15297242214092</c:v>
                </c:pt>
                <c:pt idx="10081">
                  <c:v>101.99541284953933</c:v>
                </c:pt>
                <c:pt idx="10082">
                  <c:v>130.56080571186249</c:v>
                </c:pt>
                <c:pt idx="10083">
                  <c:v>0</c:v>
                </c:pt>
                <c:pt idx="10084">
                  <c:v>0</c:v>
                </c:pt>
                <c:pt idx="10085">
                  <c:v>0</c:v>
                </c:pt>
                <c:pt idx="10086">
                  <c:v>0</c:v>
                </c:pt>
                <c:pt idx="10087">
                  <c:v>0</c:v>
                </c:pt>
                <c:pt idx="10088">
                  <c:v>0</c:v>
                </c:pt>
                <c:pt idx="10089">
                  <c:v>0</c:v>
                </c:pt>
                <c:pt idx="10090">
                  <c:v>0</c:v>
                </c:pt>
                <c:pt idx="10091">
                  <c:v>0</c:v>
                </c:pt>
                <c:pt idx="10092">
                  <c:v>0</c:v>
                </c:pt>
                <c:pt idx="10093">
                  <c:v>0</c:v>
                </c:pt>
                <c:pt idx="10094">
                  <c:v>98.384194378719016</c:v>
                </c:pt>
                <c:pt idx="10095">
                  <c:v>219.81191822166019</c:v>
                </c:pt>
                <c:pt idx="10096">
                  <c:v>270.62095469497677</c:v>
                </c:pt>
                <c:pt idx="10097">
                  <c:v>246.28839278682719</c:v>
                </c:pt>
                <c:pt idx="10098">
                  <c:v>308.14030580503186</c:v>
                </c:pt>
                <c:pt idx="10099">
                  <c:v>190.22491626627854</c:v>
                </c:pt>
                <c:pt idx="10100">
                  <c:v>279.17813090051231</c:v>
                </c:pt>
                <c:pt idx="10101">
                  <c:v>113.56100444294287</c:v>
                </c:pt>
                <c:pt idx="10102">
                  <c:v>0</c:v>
                </c:pt>
                <c:pt idx="10103">
                  <c:v>0</c:v>
                </c:pt>
                <c:pt idx="10104">
                  <c:v>207.45653893852491</c:v>
                </c:pt>
                <c:pt idx="10105">
                  <c:v>281.30562462792562</c:v>
                </c:pt>
                <c:pt idx="10106">
                  <c:v>220.98803943332487</c:v>
                </c:pt>
                <c:pt idx="10107">
                  <c:v>248.48158957396092</c:v>
                </c:pt>
                <c:pt idx="10108">
                  <c:v>120.26032091978603</c:v>
                </c:pt>
                <c:pt idx="10109">
                  <c:v>29.864096197988133</c:v>
                </c:pt>
                <c:pt idx="10110">
                  <c:v>0</c:v>
                </c:pt>
                <c:pt idx="10111">
                  <c:v>0</c:v>
                </c:pt>
                <c:pt idx="10112">
                  <c:v>31.543489900756363</c:v>
                </c:pt>
                <c:pt idx="10113">
                  <c:v>0</c:v>
                </c:pt>
                <c:pt idx="10114">
                  <c:v>22.482340844496644</c:v>
                </c:pt>
                <c:pt idx="10115">
                  <c:v>119.78796922243016</c:v>
                </c:pt>
                <c:pt idx="10116">
                  <c:v>25.158323823433442</c:v>
                </c:pt>
                <c:pt idx="10117">
                  <c:v>0</c:v>
                </c:pt>
                <c:pt idx="10118">
                  <c:v>0</c:v>
                </c:pt>
                <c:pt idx="10119">
                  <c:v>0</c:v>
                </c:pt>
                <c:pt idx="10120">
                  <c:v>0</c:v>
                </c:pt>
                <c:pt idx="10121">
                  <c:v>0</c:v>
                </c:pt>
                <c:pt idx="10122">
                  <c:v>0</c:v>
                </c:pt>
                <c:pt idx="10123">
                  <c:v>10.921666994889801</c:v>
                </c:pt>
                <c:pt idx="10124">
                  <c:v>148.92496653449589</c:v>
                </c:pt>
                <c:pt idx="10125">
                  <c:v>197.68785763176186</c:v>
                </c:pt>
                <c:pt idx="10126">
                  <c:v>17.753119009900907</c:v>
                </c:pt>
                <c:pt idx="10127">
                  <c:v>0</c:v>
                </c:pt>
                <c:pt idx="10128">
                  <c:v>0</c:v>
                </c:pt>
                <c:pt idx="10129">
                  <c:v>0</c:v>
                </c:pt>
                <c:pt idx="10130">
                  <c:v>0</c:v>
                </c:pt>
                <c:pt idx="10131">
                  <c:v>0</c:v>
                </c:pt>
                <c:pt idx="10132">
                  <c:v>0</c:v>
                </c:pt>
                <c:pt idx="10133">
                  <c:v>0</c:v>
                </c:pt>
                <c:pt idx="10134">
                  <c:v>0</c:v>
                </c:pt>
                <c:pt idx="10135">
                  <c:v>0</c:v>
                </c:pt>
                <c:pt idx="10136">
                  <c:v>0</c:v>
                </c:pt>
                <c:pt idx="10137">
                  <c:v>0</c:v>
                </c:pt>
                <c:pt idx="10138">
                  <c:v>0</c:v>
                </c:pt>
                <c:pt idx="10139">
                  <c:v>0</c:v>
                </c:pt>
                <c:pt idx="10140">
                  <c:v>0</c:v>
                </c:pt>
                <c:pt idx="10141">
                  <c:v>0</c:v>
                </c:pt>
                <c:pt idx="10142">
                  <c:v>0</c:v>
                </c:pt>
                <c:pt idx="10143">
                  <c:v>0</c:v>
                </c:pt>
                <c:pt idx="10144">
                  <c:v>18.564042445979769</c:v>
                </c:pt>
                <c:pt idx="10145">
                  <c:v>85.44885676626393</c:v>
                </c:pt>
                <c:pt idx="10146">
                  <c:v>86.293443326350328</c:v>
                </c:pt>
                <c:pt idx="10147">
                  <c:v>35.485061654369332</c:v>
                </c:pt>
                <c:pt idx="10148">
                  <c:v>119.82737868792366</c:v>
                </c:pt>
                <c:pt idx="10149">
                  <c:v>0</c:v>
                </c:pt>
                <c:pt idx="10150">
                  <c:v>0</c:v>
                </c:pt>
                <c:pt idx="10151">
                  <c:v>141.57035165760962</c:v>
                </c:pt>
                <c:pt idx="10152">
                  <c:v>163.14247064037934</c:v>
                </c:pt>
                <c:pt idx="10153">
                  <c:v>62.885743419182702</c:v>
                </c:pt>
                <c:pt idx="10154">
                  <c:v>17.331949179724919</c:v>
                </c:pt>
                <c:pt idx="10155">
                  <c:v>12.534710934540339</c:v>
                </c:pt>
                <c:pt idx="10156">
                  <c:v>20.156195154036308</c:v>
                </c:pt>
                <c:pt idx="10157">
                  <c:v>18.172219766221389</c:v>
                </c:pt>
                <c:pt idx="10158">
                  <c:v>18.245065583349522</c:v>
                </c:pt>
                <c:pt idx="10159">
                  <c:v>0</c:v>
                </c:pt>
                <c:pt idx="10160">
                  <c:v>188.08328755524724</c:v>
                </c:pt>
                <c:pt idx="10161">
                  <c:v>187.79034206316436</c:v>
                </c:pt>
                <c:pt idx="10162">
                  <c:v>9.4425128965944864</c:v>
                </c:pt>
                <c:pt idx="10163">
                  <c:v>0</c:v>
                </c:pt>
                <c:pt idx="10164">
                  <c:v>0</c:v>
                </c:pt>
                <c:pt idx="10165">
                  <c:v>19.44304303648503</c:v>
                </c:pt>
                <c:pt idx="10166">
                  <c:v>0</c:v>
                </c:pt>
                <c:pt idx="10167">
                  <c:v>23.928120024961338</c:v>
                </c:pt>
                <c:pt idx="10168">
                  <c:v>0</c:v>
                </c:pt>
                <c:pt idx="10169">
                  <c:v>0</c:v>
                </c:pt>
                <c:pt idx="10170">
                  <c:v>0</c:v>
                </c:pt>
                <c:pt idx="10171">
                  <c:v>0</c:v>
                </c:pt>
                <c:pt idx="10172">
                  <c:v>76.860769076157581</c:v>
                </c:pt>
                <c:pt idx="10173">
                  <c:v>172.08304977312761</c:v>
                </c:pt>
                <c:pt idx="10174">
                  <c:v>240.62992649687101</c:v>
                </c:pt>
                <c:pt idx="10175">
                  <c:v>176.5735605988277</c:v>
                </c:pt>
                <c:pt idx="10176">
                  <c:v>213.52422229368722</c:v>
                </c:pt>
                <c:pt idx="10177">
                  <c:v>179.62208798235869</c:v>
                </c:pt>
                <c:pt idx="10178">
                  <c:v>153.89101559069715</c:v>
                </c:pt>
                <c:pt idx="10179">
                  <c:v>0</c:v>
                </c:pt>
                <c:pt idx="10180">
                  <c:v>0</c:v>
                </c:pt>
                <c:pt idx="10181">
                  <c:v>161.08222266582428</c:v>
                </c:pt>
                <c:pt idx="10182">
                  <c:v>185.81868112352993</c:v>
                </c:pt>
                <c:pt idx="10183">
                  <c:v>0</c:v>
                </c:pt>
                <c:pt idx="10184">
                  <c:v>74.192524954122732</c:v>
                </c:pt>
                <c:pt idx="10185">
                  <c:v>202.30323227291694</c:v>
                </c:pt>
                <c:pt idx="10186">
                  <c:v>82.167650125376738</c:v>
                </c:pt>
                <c:pt idx="10187">
                  <c:v>147.69320721363209</c:v>
                </c:pt>
                <c:pt idx="10188">
                  <c:v>62.582097179887498</c:v>
                </c:pt>
                <c:pt idx="10189">
                  <c:v>14.782486402152935</c:v>
                </c:pt>
                <c:pt idx="10190">
                  <c:v>216.72188345745261</c:v>
                </c:pt>
                <c:pt idx="10191">
                  <c:v>80.011774932220874</c:v>
                </c:pt>
                <c:pt idx="10192">
                  <c:v>0</c:v>
                </c:pt>
                <c:pt idx="10193">
                  <c:v>0</c:v>
                </c:pt>
                <c:pt idx="10194">
                  <c:v>291.56689103189717</c:v>
                </c:pt>
                <c:pt idx="10195">
                  <c:v>200.46375431884542</c:v>
                </c:pt>
                <c:pt idx="10196">
                  <c:v>142.2790704182452</c:v>
                </c:pt>
                <c:pt idx="10197">
                  <c:v>92.452788112415121</c:v>
                </c:pt>
                <c:pt idx="10198">
                  <c:v>0</c:v>
                </c:pt>
                <c:pt idx="10199">
                  <c:v>0</c:v>
                </c:pt>
                <c:pt idx="10200">
                  <c:v>20.514069072112513</c:v>
                </c:pt>
                <c:pt idx="10201">
                  <c:v>0</c:v>
                </c:pt>
                <c:pt idx="10202">
                  <c:v>0</c:v>
                </c:pt>
                <c:pt idx="10203">
                  <c:v>0</c:v>
                </c:pt>
                <c:pt idx="10204">
                  <c:v>0</c:v>
                </c:pt>
                <c:pt idx="10205">
                  <c:v>175.72736347760321</c:v>
                </c:pt>
                <c:pt idx="10206">
                  <c:v>135.92968025881009</c:v>
                </c:pt>
                <c:pt idx="10207">
                  <c:v>185.25832502137223</c:v>
                </c:pt>
                <c:pt idx="10208">
                  <c:v>150.38395465522163</c:v>
                </c:pt>
                <c:pt idx="10209">
                  <c:v>0</c:v>
                </c:pt>
                <c:pt idx="10210">
                  <c:v>0</c:v>
                </c:pt>
                <c:pt idx="10211">
                  <c:v>0</c:v>
                </c:pt>
                <c:pt idx="10212">
                  <c:v>0</c:v>
                </c:pt>
                <c:pt idx="10213">
                  <c:v>0</c:v>
                </c:pt>
                <c:pt idx="10214">
                  <c:v>0</c:v>
                </c:pt>
                <c:pt idx="10215">
                  <c:v>0</c:v>
                </c:pt>
                <c:pt idx="10216">
                  <c:v>0</c:v>
                </c:pt>
                <c:pt idx="10217">
                  <c:v>0</c:v>
                </c:pt>
                <c:pt idx="10218">
                  <c:v>0</c:v>
                </c:pt>
                <c:pt idx="10219">
                  <c:v>0</c:v>
                </c:pt>
                <c:pt idx="10220">
                  <c:v>0</c:v>
                </c:pt>
                <c:pt idx="10221">
                  <c:v>80.824271341559182</c:v>
                </c:pt>
                <c:pt idx="10222">
                  <c:v>100.84529058534521</c:v>
                </c:pt>
                <c:pt idx="10223">
                  <c:v>118.96126080277111</c:v>
                </c:pt>
                <c:pt idx="10224">
                  <c:v>125.50811558848727</c:v>
                </c:pt>
                <c:pt idx="10225">
                  <c:v>62.229151169657911</c:v>
                </c:pt>
                <c:pt idx="10226">
                  <c:v>42.36160355983786</c:v>
                </c:pt>
                <c:pt idx="10227">
                  <c:v>30.814779736601913</c:v>
                </c:pt>
                <c:pt idx="10228">
                  <c:v>93.416548387781688</c:v>
                </c:pt>
                <c:pt idx="10229">
                  <c:v>113.17839974951724</c:v>
                </c:pt>
                <c:pt idx="10230">
                  <c:v>178.52893354073206</c:v>
                </c:pt>
                <c:pt idx="10231">
                  <c:v>231.14418598382062</c:v>
                </c:pt>
                <c:pt idx="10232">
                  <c:v>218.00220982957532</c:v>
                </c:pt>
                <c:pt idx="10233">
                  <c:v>51.539734254755182</c:v>
                </c:pt>
                <c:pt idx="10234">
                  <c:v>32.415932984333132</c:v>
                </c:pt>
                <c:pt idx="10235">
                  <c:v>346.48258859058262</c:v>
                </c:pt>
                <c:pt idx="10236">
                  <c:v>253.94180683686349</c:v>
                </c:pt>
                <c:pt idx="10237">
                  <c:v>125.3915141320289</c:v>
                </c:pt>
                <c:pt idx="10238">
                  <c:v>135.85411527818147</c:v>
                </c:pt>
                <c:pt idx="10239">
                  <c:v>146.27033960717378</c:v>
                </c:pt>
                <c:pt idx="10240">
                  <c:v>9.4556411444562265</c:v>
                </c:pt>
                <c:pt idx="10241">
                  <c:v>75.484442392486983</c:v>
                </c:pt>
                <c:pt idx="10242">
                  <c:v>41.633699554597285</c:v>
                </c:pt>
                <c:pt idx="10243">
                  <c:v>0</c:v>
                </c:pt>
                <c:pt idx="10244">
                  <c:v>0</c:v>
                </c:pt>
                <c:pt idx="10245">
                  <c:v>30.815056831021813</c:v>
                </c:pt>
                <c:pt idx="10246">
                  <c:v>38.464669324857311</c:v>
                </c:pt>
                <c:pt idx="10247">
                  <c:v>104.78520976195691</c:v>
                </c:pt>
                <c:pt idx="10248">
                  <c:v>82.545303808618257</c:v>
                </c:pt>
                <c:pt idx="10249">
                  <c:v>60.793780792708191</c:v>
                </c:pt>
                <c:pt idx="10250">
                  <c:v>158.35923543845456</c:v>
                </c:pt>
                <c:pt idx="10251">
                  <c:v>196.87605570836507</c:v>
                </c:pt>
                <c:pt idx="10252">
                  <c:v>178.52229675468473</c:v>
                </c:pt>
                <c:pt idx="10253">
                  <c:v>118.80049539336871</c:v>
                </c:pt>
                <c:pt idx="10254">
                  <c:v>150.11362902007619</c:v>
                </c:pt>
                <c:pt idx="10255">
                  <c:v>128.42574098412436</c:v>
                </c:pt>
                <c:pt idx="10256">
                  <c:v>169.69305807871561</c:v>
                </c:pt>
                <c:pt idx="10257">
                  <c:v>138.02648858177054</c:v>
                </c:pt>
                <c:pt idx="10258">
                  <c:v>99.901730837268374</c:v>
                </c:pt>
                <c:pt idx="10259">
                  <c:v>0</c:v>
                </c:pt>
                <c:pt idx="10260">
                  <c:v>0</c:v>
                </c:pt>
                <c:pt idx="10261">
                  <c:v>199.05189019607542</c:v>
                </c:pt>
                <c:pt idx="10262">
                  <c:v>123.77401182470754</c:v>
                </c:pt>
                <c:pt idx="10263">
                  <c:v>268.23656528719806</c:v>
                </c:pt>
                <c:pt idx="10264">
                  <c:v>58.800438530294315</c:v>
                </c:pt>
                <c:pt idx="10265">
                  <c:v>0</c:v>
                </c:pt>
                <c:pt idx="10266">
                  <c:v>0</c:v>
                </c:pt>
                <c:pt idx="10267">
                  <c:v>0</c:v>
                </c:pt>
                <c:pt idx="10268">
                  <c:v>0</c:v>
                </c:pt>
                <c:pt idx="10269">
                  <c:v>0</c:v>
                </c:pt>
                <c:pt idx="10270">
                  <c:v>0</c:v>
                </c:pt>
                <c:pt idx="10271">
                  <c:v>0</c:v>
                </c:pt>
                <c:pt idx="10272">
                  <c:v>0</c:v>
                </c:pt>
                <c:pt idx="10273">
                  <c:v>60.450557835092845</c:v>
                </c:pt>
                <c:pt idx="10274">
                  <c:v>190.79256392314514</c:v>
                </c:pt>
                <c:pt idx="10275">
                  <c:v>45.481783395876803</c:v>
                </c:pt>
                <c:pt idx="10276">
                  <c:v>198.87268823537701</c:v>
                </c:pt>
                <c:pt idx="10277">
                  <c:v>79.784398538862661</c:v>
                </c:pt>
                <c:pt idx="10278">
                  <c:v>189.60124932539776</c:v>
                </c:pt>
                <c:pt idx="10279">
                  <c:v>82.617586531826561</c:v>
                </c:pt>
                <c:pt idx="10280">
                  <c:v>107.54537709789079</c:v>
                </c:pt>
                <c:pt idx="10281">
                  <c:v>53.157583065847135</c:v>
                </c:pt>
                <c:pt idx="10282">
                  <c:v>150.65957014382019</c:v>
                </c:pt>
                <c:pt idx="10283">
                  <c:v>0</c:v>
                </c:pt>
                <c:pt idx="10284">
                  <c:v>0</c:v>
                </c:pt>
                <c:pt idx="10285">
                  <c:v>0</c:v>
                </c:pt>
                <c:pt idx="10286">
                  <c:v>0</c:v>
                </c:pt>
                <c:pt idx="10287">
                  <c:v>0</c:v>
                </c:pt>
                <c:pt idx="10288">
                  <c:v>0</c:v>
                </c:pt>
                <c:pt idx="10289">
                  <c:v>0</c:v>
                </c:pt>
                <c:pt idx="10290">
                  <c:v>0</c:v>
                </c:pt>
                <c:pt idx="10291">
                  <c:v>0</c:v>
                </c:pt>
                <c:pt idx="10292">
                  <c:v>0</c:v>
                </c:pt>
                <c:pt idx="10293">
                  <c:v>0</c:v>
                </c:pt>
                <c:pt idx="10294">
                  <c:v>0</c:v>
                </c:pt>
                <c:pt idx="10295">
                  <c:v>0</c:v>
                </c:pt>
                <c:pt idx="10296">
                  <c:v>0</c:v>
                </c:pt>
                <c:pt idx="10297">
                  <c:v>0</c:v>
                </c:pt>
                <c:pt idx="10298">
                  <c:v>0</c:v>
                </c:pt>
                <c:pt idx="10299">
                  <c:v>0</c:v>
                </c:pt>
                <c:pt idx="10300">
                  <c:v>0</c:v>
                </c:pt>
                <c:pt idx="10301">
                  <c:v>0</c:v>
                </c:pt>
                <c:pt idx="10302">
                  <c:v>0</c:v>
                </c:pt>
                <c:pt idx="10303">
                  <c:v>0</c:v>
                </c:pt>
                <c:pt idx="10304">
                  <c:v>0</c:v>
                </c:pt>
                <c:pt idx="10305">
                  <c:v>0</c:v>
                </c:pt>
                <c:pt idx="10306">
                  <c:v>0</c:v>
                </c:pt>
                <c:pt idx="10307">
                  <c:v>0</c:v>
                </c:pt>
                <c:pt idx="10308">
                  <c:v>0</c:v>
                </c:pt>
                <c:pt idx="10309">
                  <c:v>0</c:v>
                </c:pt>
                <c:pt idx="10310">
                  <c:v>0</c:v>
                </c:pt>
                <c:pt idx="10311">
                  <c:v>0</c:v>
                </c:pt>
                <c:pt idx="10312">
                  <c:v>0</c:v>
                </c:pt>
                <c:pt idx="10313">
                  <c:v>0</c:v>
                </c:pt>
                <c:pt idx="10314">
                  <c:v>0</c:v>
                </c:pt>
                <c:pt idx="10315">
                  <c:v>0</c:v>
                </c:pt>
                <c:pt idx="10316">
                  <c:v>0</c:v>
                </c:pt>
                <c:pt idx="10317">
                  <c:v>0</c:v>
                </c:pt>
                <c:pt idx="10318">
                  <c:v>0</c:v>
                </c:pt>
                <c:pt idx="10319">
                  <c:v>0</c:v>
                </c:pt>
                <c:pt idx="10320">
                  <c:v>0</c:v>
                </c:pt>
                <c:pt idx="10321">
                  <c:v>0</c:v>
                </c:pt>
                <c:pt idx="10322">
                  <c:v>0</c:v>
                </c:pt>
                <c:pt idx="10323">
                  <c:v>0</c:v>
                </c:pt>
                <c:pt idx="10324">
                  <c:v>0</c:v>
                </c:pt>
                <c:pt idx="10325">
                  <c:v>0</c:v>
                </c:pt>
                <c:pt idx="10326">
                  <c:v>39.87075174236994</c:v>
                </c:pt>
                <c:pt idx="10327">
                  <c:v>78.304429150803273</c:v>
                </c:pt>
                <c:pt idx="10328">
                  <c:v>20.035355032872928</c:v>
                </c:pt>
                <c:pt idx="10329">
                  <c:v>30.156555395111916</c:v>
                </c:pt>
                <c:pt idx="10330">
                  <c:v>62.058430506586816</c:v>
                </c:pt>
                <c:pt idx="10331">
                  <c:v>23.901717287244956</c:v>
                </c:pt>
                <c:pt idx="10332">
                  <c:v>0</c:v>
                </c:pt>
                <c:pt idx="10333">
                  <c:v>21.322200917950681</c:v>
                </c:pt>
                <c:pt idx="10334">
                  <c:v>0</c:v>
                </c:pt>
                <c:pt idx="10335">
                  <c:v>0</c:v>
                </c:pt>
                <c:pt idx="10336">
                  <c:v>0</c:v>
                </c:pt>
                <c:pt idx="10337">
                  <c:v>0</c:v>
                </c:pt>
                <c:pt idx="10338">
                  <c:v>0</c:v>
                </c:pt>
                <c:pt idx="10339">
                  <c:v>0</c:v>
                </c:pt>
                <c:pt idx="10340">
                  <c:v>1.0091128044695994</c:v>
                </c:pt>
                <c:pt idx="10341">
                  <c:v>0</c:v>
                </c:pt>
                <c:pt idx="10342">
                  <c:v>0</c:v>
                </c:pt>
                <c:pt idx="10343">
                  <c:v>0</c:v>
                </c:pt>
                <c:pt idx="10344">
                  <c:v>0</c:v>
                </c:pt>
                <c:pt idx="10345">
                  <c:v>0</c:v>
                </c:pt>
                <c:pt idx="10346">
                  <c:v>0</c:v>
                </c:pt>
                <c:pt idx="10347">
                  <c:v>0</c:v>
                </c:pt>
                <c:pt idx="10348">
                  <c:v>0</c:v>
                </c:pt>
                <c:pt idx="10349">
                  <c:v>0</c:v>
                </c:pt>
                <c:pt idx="10350">
                  <c:v>0</c:v>
                </c:pt>
                <c:pt idx="10351">
                  <c:v>0</c:v>
                </c:pt>
                <c:pt idx="10352">
                  <c:v>0</c:v>
                </c:pt>
                <c:pt idx="10353">
                  <c:v>0</c:v>
                </c:pt>
                <c:pt idx="10354">
                  <c:v>0</c:v>
                </c:pt>
                <c:pt idx="10355">
                  <c:v>0</c:v>
                </c:pt>
                <c:pt idx="10356">
                  <c:v>0</c:v>
                </c:pt>
                <c:pt idx="10357">
                  <c:v>0</c:v>
                </c:pt>
                <c:pt idx="10358">
                  <c:v>0</c:v>
                </c:pt>
                <c:pt idx="10359">
                  <c:v>0</c:v>
                </c:pt>
                <c:pt idx="10360">
                  <c:v>0</c:v>
                </c:pt>
                <c:pt idx="10361">
                  <c:v>0</c:v>
                </c:pt>
                <c:pt idx="10362">
                  <c:v>0</c:v>
                </c:pt>
                <c:pt idx="10363">
                  <c:v>0</c:v>
                </c:pt>
                <c:pt idx="10364">
                  <c:v>0</c:v>
                </c:pt>
                <c:pt idx="10365">
                  <c:v>0</c:v>
                </c:pt>
                <c:pt idx="10366">
                  <c:v>0</c:v>
                </c:pt>
                <c:pt idx="10367">
                  <c:v>0</c:v>
                </c:pt>
                <c:pt idx="10368">
                  <c:v>0</c:v>
                </c:pt>
                <c:pt idx="10369">
                  <c:v>0</c:v>
                </c:pt>
                <c:pt idx="10370">
                  <c:v>0</c:v>
                </c:pt>
                <c:pt idx="10371">
                  <c:v>0</c:v>
                </c:pt>
                <c:pt idx="10372">
                  <c:v>0</c:v>
                </c:pt>
                <c:pt idx="10373">
                  <c:v>0</c:v>
                </c:pt>
                <c:pt idx="10374">
                  <c:v>0</c:v>
                </c:pt>
                <c:pt idx="10375">
                  <c:v>0</c:v>
                </c:pt>
                <c:pt idx="10376">
                  <c:v>0</c:v>
                </c:pt>
                <c:pt idx="10377">
                  <c:v>0</c:v>
                </c:pt>
                <c:pt idx="10378">
                  <c:v>0</c:v>
                </c:pt>
                <c:pt idx="10379">
                  <c:v>0</c:v>
                </c:pt>
                <c:pt idx="10380">
                  <c:v>0</c:v>
                </c:pt>
                <c:pt idx="10381">
                  <c:v>0</c:v>
                </c:pt>
                <c:pt idx="10382">
                  <c:v>0</c:v>
                </c:pt>
                <c:pt idx="10383">
                  <c:v>0</c:v>
                </c:pt>
                <c:pt idx="10384">
                  <c:v>0</c:v>
                </c:pt>
                <c:pt idx="10385">
                  <c:v>0</c:v>
                </c:pt>
                <c:pt idx="10386">
                  <c:v>0</c:v>
                </c:pt>
                <c:pt idx="10387">
                  <c:v>0</c:v>
                </c:pt>
                <c:pt idx="10388">
                  <c:v>0</c:v>
                </c:pt>
                <c:pt idx="10389">
                  <c:v>0</c:v>
                </c:pt>
                <c:pt idx="10390">
                  <c:v>0</c:v>
                </c:pt>
                <c:pt idx="10391">
                  <c:v>0</c:v>
                </c:pt>
                <c:pt idx="10392">
                  <c:v>0</c:v>
                </c:pt>
                <c:pt idx="10393">
                  <c:v>0</c:v>
                </c:pt>
                <c:pt idx="10394">
                  <c:v>0</c:v>
                </c:pt>
                <c:pt idx="10395">
                  <c:v>0</c:v>
                </c:pt>
                <c:pt idx="10396">
                  <c:v>0</c:v>
                </c:pt>
                <c:pt idx="10397">
                  <c:v>0</c:v>
                </c:pt>
                <c:pt idx="10398">
                  <c:v>0</c:v>
                </c:pt>
                <c:pt idx="10399">
                  <c:v>0</c:v>
                </c:pt>
                <c:pt idx="10400">
                  <c:v>0</c:v>
                </c:pt>
                <c:pt idx="10401">
                  <c:v>0</c:v>
                </c:pt>
                <c:pt idx="10402">
                  <c:v>0</c:v>
                </c:pt>
                <c:pt idx="10403">
                  <c:v>0</c:v>
                </c:pt>
                <c:pt idx="10404">
                  <c:v>0</c:v>
                </c:pt>
                <c:pt idx="10405">
                  <c:v>0</c:v>
                </c:pt>
                <c:pt idx="10406">
                  <c:v>0</c:v>
                </c:pt>
                <c:pt idx="10407">
                  <c:v>0</c:v>
                </c:pt>
                <c:pt idx="10408">
                  <c:v>0</c:v>
                </c:pt>
                <c:pt idx="10409">
                  <c:v>0</c:v>
                </c:pt>
                <c:pt idx="10410">
                  <c:v>0</c:v>
                </c:pt>
                <c:pt idx="10411">
                  <c:v>0</c:v>
                </c:pt>
                <c:pt idx="10412">
                  <c:v>0</c:v>
                </c:pt>
                <c:pt idx="10413">
                  <c:v>0</c:v>
                </c:pt>
                <c:pt idx="10414">
                  <c:v>0</c:v>
                </c:pt>
                <c:pt idx="10415">
                  <c:v>0</c:v>
                </c:pt>
                <c:pt idx="10416">
                  <c:v>0</c:v>
                </c:pt>
                <c:pt idx="10417">
                  <c:v>0</c:v>
                </c:pt>
                <c:pt idx="10418">
                  <c:v>0</c:v>
                </c:pt>
                <c:pt idx="10419">
                  <c:v>0</c:v>
                </c:pt>
                <c:pt idx="10420">
                  <c:v>0</c:v>
                </c:pt>
                <c:pt idx="10421">
                  <c:v>0</c:v>
                </c:pt>
                <c:pt idx="10422">
                  <c:v>0</c:v>
                </c:pt>
                <c:pt idx="10423">
                  <c:v>0</c:v>
                </c:pt>
                <c:pt idx="10424">
                  <c:v>0</c:v>
                </c:pt>
                <c:pt idx="10425">
                  <c:v>0</c:v>
                </c:pt>
                <c:pt idx="10426">
                  <c:v>0</c:v>
                </c:pt>
                <c:pt idx="10427">
                  <c:v>0</c:v>
                </c:pt>
                <c:pt idx="10428">
                  <c:v>0</c:v>
                </c:pt>
                <c:pt idx="10429">
                  <c:v>37.380132307266003</c:v>
                </c:pt>
                <c:pt idx="10430">
                  <c:v>49.516193494607947</c:v>
                </c:pt>
                <c:pt idx="10431">
                  <c:v>27.430328273220773</c:v>
                </c:pt>
                <c:pt idx="10432">
                  <c:v>10.141112873142104</c:v>
                </c:pt>
                <c:pt idx="10433">
                  <c:v>24.056516211491136</c:v>
                </c:pt>
                <c:pt idx="10434">
                  <c:v>22.458355176530336</c:v>
                </c:pt>
                <c:pt idx="10435">
                  <c:v>16.497316849671002</c:v>
                </c:pt>
                <c:pt idx="10436">
                  <c:v>63.158365693345061</c:v>
                </c:pt>
                <c:pt idx="10437">
                  <c:v>40.459831973433388</c:v>
                </c:pt>
                <c:pt idx="10438">
                  <c:v>16.838516331545687</c:v>
                </c:pt>
                <c:pt idx="10439">
                  <c:v>10.913700813993611</c:v>
                </c:pt>
                <c:pt idx="10440">
                  <c:v>13.304092825396001</c:v>
                </c:pt>
                <c:pt idx="10441">
                  <c:v>46.302260821981122</c:v>
                </c:pt>
                <c:pt idx="10442">
                  <c:v>21.672011811913059</c:v>
                </c:pt>
                <c:pt idx="10443">
                  <c:v>20.290118976303191</c:v>
                </c:pt>
                <c:pt idx="10444">
                  <c:v>0</c:v>
                </c:pt>
                <c:pt idx="10445">
                  <c:v>15.802066522470957</c:v>
                </c:pt>
                <c:pt idx="10446">
                  <c:v>1.3271592919355566</c:v>
                </c:pt>
                <c:pt idx="10447">
                  <c:v>0</c:v>
                </c:pt>
                <c:pt idx="10448">
                  <c:v>0</c:v>
                </c:pt>
                <c:pt idx="10449">
                  <c:v>38.859683060064953</c:v>
                </c:pt>
                <c:pt idx="10450">
                  <c:v>4.7090334472354369</c:v>
                </c:pt>
                <c:pt idx="10451">
                  <c:v>0</c:v>
                </c:pt>
                <c:pt idx="10452">
                  <c:v>0</c:v>
                </c:pt>
                <c:pt idx="10453">
                  <c:v>0</c:v>
                </c:pt>
                <c:pt idx="10454">
                  <c:v>0</c:v>
                </c:pt>
                <c:pt idx="10455">
                  <c:v>0</c:v>
                </c:pt>
                <c:pt idx="10456">
                  <c:v>0</c:v>
                </c:pt>
                <c:pt idx="10457">
                  <c:v>0</c:v>
                </c:pt>
                <c:pt idx="10458">
                  <c:v>0</c:v>
                </c:pt>
                <c:pt idx="10459">
                  <c:v>0</c:v>
                </c:pt>
                <c:pt idx="10460">
                  <c:v>0</c:v>
                </c:pt>
                <c:pt idx="10461">
                  <c:v>0</c:v>
                </c:pt>
                <c:pt idx="10462">
                  <c:v>0</c:v>
                </c:pt>
                <c:pt idx="10463">
                  <c:v>0</c:v>
                </c:pt>
                <c:pt idx="10464">
                  <c:v>0</c:v>
                </c:pt>
                <c:pt idx="10465">
                  <c:v>0</c:v>
                </c:pt>
                <c:pt idx="10466">
                  <c:v>0</c:v>
                </c:pt>
                <c:pt idx="10467">
                  <c:v>0</c:v>
                </c:pt>
                <c:pt idx="10468">
                  <c:v>0</c:v>
                </c:pt>
                <c:pt idx="10469">
                  <c:v>0</c:v>
                </c:pt>
                <c:pt idx="10470">
                  <c:v>0</c:v>
                </c:pt>
                <c:pt idx="10471">
                  <c:v>0</c:v>
                </c:pt>
                <c:pt idx="10472">
                  <c:v>0</c:v>
                </c:pt>
                <c:pt idx="10473">
                  <c:v>0</c:v>
                </c:pt>
                <c:pt idx="10474">
                  <c:v>0</c:v>
                </c:pt>
                <c:pt idx="10475">
                  <c:v>0</c:v>
                </c:pt>
                <c:pt idx="10476">
                  <c:v>0</c:v>
                </c:pt>
                <c:pt idx="10477">
                  <c:v>0</c:v>
                </c:pt>
                <c:pt idx="10478">
                  <c:v>0</c:v>
                </c:pt>
                <c:pt idx="10479">
                  <c:v>0</c:v>
                </c:pt>
                <c:pt idx="10480">
                  <c:v>0</c:v>
                </c:pt>
                <c:pt idx="10481">
                  <c:v>0</c:v>
                </c:pt>
                <c:pt idx="10482">
                  <c:v>0</c:v>
                </c:pt>
                <c:pt idx="10483">
                  <c:v>0</c:v>
                </c:pt>
                <c:pt idx="10484">
                  <c:v>0</c:v>
                </c:pt>
                <c:pt idx="10485">
                  <c:v>0</c:v>
                </c:pt>
                <c:pt idx="10486">
                  <c:v>0</c:v>
                </c:pt>
                <c:pt idx="10487">
                  <c:v>0</c:v>
                </c:pt>
                <c:pt idx="10488">
                  <c:v>0</c:v>
                </c:pt>
                <c:pt idx="10489">
                  <c:v>0</c:v>
                </c:pt>
                <c:pt idx="10490">
                  <c:v>0</c:v>
                </c:pt>
                <c:pt idx="10491">
                  <c:v>0</c:v>
                </c:pt>
                <c:pt idx="10492">
                  <c:v>0</c:v>
                </c:pt>
                <c:pt idx="10493">
                  <c:v>0</c:v>
                </c:pt>
                <c:pt idx="10494">
                  <c:v>0</c:v>
                </c:pt>
                <c:pt idx="10495">
                  <c:v>0</c:v>
                </c:pt>
                <c:pt idx="10496">
                  <c:v>44.527904565496463</c:v>
                </c:pt>
                <c:pt idx="10497">
                  <c:v>33.147600544254317</c:v>
                </c:pt>
                <c:pt idx="10498">
                  <c:v>2.0461061492620303</c:v>
                </c:pt>
                <c:pt idx="10499">
                  <c:v>0</c:v>
                </c:pt>
                <c:pt idx="10500">
                  <c:v>1.5744056597119473</c:v>
                </c:pt>
                <c:pt idx="10501">
                  <c:v>12.8765635163846</c:v>
                </c:pt>
                <c:pt idx="10502">
                  <c:v>5.8806452163729013</c:v>
                </c:pt>
                <c:pt idx="10503">
                  <c:v>6.1569978670086591</c:v>
                </c:pt>
                <c:pt idx="10504">
                  <c:v>5.6555502009124652</c:v>
                </c:pt>
                <c:pt idx="10505">
                  <c:v>3.1556400146034536</c:v>
                </c:pt>
                <c:pt idx="10506">
                  <c:v>4.0989362551044959</c:v>
                </c:pt>
                <c:pt idx="10507">
                  <c:v>4.5137007704141414</c:v>
                </c:pt>
                <c:pt idx="10508">
                  <c:v>3.1778550708657698</c:v>
                </c:pt>
                <c:pt idx="10509">
                  <c:v>4.9727309012125724</c:v>
                </c:pt>
                <c:pt idx="10510">
                  <c:v>4.5332644095784129</c:v>
                </c:pt>
                <c:pt idx="10511">
                  <c:v>2.9267416506998147</c:v>
                </c:pt>
                <c:pt idx="10512">
                  <c:v>3.1003941572335751</c:v>
                </c:pt>
                <c:pt idx="10513">
                  <c:v>4.2256484709649671</c:v>
                </c:pt>
                <c:pt idx="10514">
                  <c:v>3.014327805893295</c:v>
                </c:pt>
                <c:pt idx="10515">
                  <c:v>5.9132153450390463</c:v>
                </c:pt>
                <c:pt idx="10516">
                  <c:v>10.557927512112718</c:v>
                </c:pt>
                <c:pt idx="10517">
                  <c:v>16.646611273786633</c:v>
                </c:pt>
                <c:pt idx="10518">
                  <c:v>8.5218767707023808</c:v>
                </c:pt>
                <c:pt idx="10519">
                  <c:v>3.0777937694157442</c:v>
                </c:pt>
                <c:pt idx="10520">
                  <c:v>0</c:v>
                </c:pt>
                <c:pt idx="10521">
                  <c:v>0</c:v>
                </c:pt>
                <c:pt idx="10522">
                  <c:v>0</c:v>
                </c:pt>
                <c:pt idx="10523">
                  <c:v>0</c:v>
                </c:pt>
                <c:pt idx="10524">
                  <c:v>0</c:v>
                </c:pt>
                <c:pt idx="10525">
                  <c:v>0</c:v>
                </c:pt>
                <c:pt idx="10526">
                  <c:v>0</c:v>
                </c:pt>
                <c:pt idx="10527">
                  <c:v>0</c:v>
                </c:pt>
                <c:pt idx="10528">
                  <c:v>0</c:v>
                </c:pt>
                <c:pt idx="10529">
                  <c:v>0</c:v>
                </c:pt>
                <c:pt idx="10530">
                  <c:v>0</c:v>
                </c:pt>
                <c:pt idx="10531">
                  <c:v>0</c:v>
                </c:pt>
                <c:pt idx="10532">
                  <c:v>0</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0</c:v>
                </c:pt>
                <c:pt idx="10556">
                  <c:v>0</c:v>
                </c:pt>
                <c:pt idx="10557">
                  <c:v>0</c:v>
                </c:pt>
                <c:pt idx="10558">
                  <c:v>0</c:v>
                </c:pt>
                <c:pt idx="10559">
                  <c:v>0</c:v>
                </c:pt>
                <c:pt idx="10560">
                  <c:v>0</c:v>
                </c:pt>
                <c:pt idx="10561">
                  <c:v>0</c:v>
                </c:pt>
                <c:pt idx="10562">
                  <c:v>0</c:v>
                </c:pt>
                <c:pt idx="10563">
                  <c:v>0</c:v>
                </c:pt>
                <c:pt idx="10564">
                  <c:v>0</c:v>
                </c:pt>
                <c:pt idx="10565">
                  <c:v>0</c:v>
                </c:pt>
                <c:pt idx="10566">
                  <c:v>0</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0</c:v>
                </c:pt>
                <c:pt idx="10582">
                  <c:v>0</c:v>
                </c:pt>
                <c:pt idx="10583">
                  <c:v>0</c:v>
                </c:pt>
                <c:pt idx="10584">
                  <c:v>0</c:v>
                </c:pt>
                <c:pt idx="10585">
                  <c:v>0</c:v>
                </c:pt>
                <c:pt idx="10586">
                  <c:v>0</c:v>
                </c:pt>
                <c:pt idx="10587">
                  <c:v>0</c:v>
                </c:pt>
                <c:pt idx="10588">
                  <c:v>0</c:v>
                </c:pt>
                <c:pt idx="10589">
                  <c:v>0</c:v>
                </c:pt>
                <c:pt idx="10590">
                  <c:v>0</c:v>
                </c:pt>
                <c:pt idx="10591">
                  <c:v>0</c:v>
                </c:pt>
                <c:pt idx="10592">
                  <c:v>0</c:v>
                </c:pt>
                <c:pt idx="10593">
                  <c:v>0</c:v>
                </c:pt>
                <c:pt idx="10594">
                  <c:v>0</c:v>
                </c:pt>
                <c:pt idx="10595">
                  <c:v>0</c:v>
                </c:pt>
                <c:pt idx="10596">
                  <c:v>0</c:v>
                </c:pt>
                <c:pt idx="10597">
                  <c:v>0</c:v>
                </c:pt>
                <c:pt idx="10598">
                  <c:v>0</c:v>
                </c:pt>
                <c:pt idx="10599">
                  <c:v>0</c:v>
                </c:pt>
                <c:pt idx="10600">
                  <c:v>0</c:v>
                </c:pt>
                <c:pt idx="10601">
                  <c:v>62.641198484434781</c:v>
                </c:pt>
                <c:pt idx="10602">
                  <c:v>43.729704102305583</c:v>
                </c:pt>
                <c:pt idx="10603">
                  <c:v>13.55046595433482</c:v>
                </c:pt>
                <c:pt idx="10604">
                  <c:v>0.65579329444514922</c:v>
                </c:pt>
                <c:pt idx="10605">
                  <c:v>2.5473278286559649</c:v>
                </c:pt>
                <c:pt idx="10606">
                  <c:v>11.155549670796834</c:v>
                </c:pt>
                <c:pt idx="10607">
                  <c:v>3.2300434518107028</c:v>
                </c:pt>
                <c:pt idx="10608">
                  <c:v>1.7753106612451393</c:v>
                </c:pt>
                <c:pt idx="10609">
                  <c:v>0</c:v>
                </c:pt>
                <c:pt idx="10610">
                  <c:v>1.3875722633485865</c:v>
                </c:pt>
                <c:pt idx="10611">
                  <c:v>8.9750018825317621</c:v>
                </c:pt>
                <c:pt idx="10612">
                  <c:v>9.4127194610624088</c:v>
                </c:pt>
                <c:pt idx="10613">
                  <c:v>5.1806523697946538</c:v>
                </c:pt>
                <c:pt idx="10614">
                  <c:v>0</c:v>
                </c:pt>
                <c:pt idx="10615">
                  <c:v>0.5251169232816002</c:v>
                </c:pt>
                <c:pt idx="10616">
                  <c:v>2.2862606587224952</c:v>
                </c:pt>
                <c:pt idx="10617">
                  <c:v>2.6466755258903545</c:v>
                </c:pt>
                <c:pt idx="10618">
                  <c:v>0</c:v>
                </c:pt>
                <c:pt idx="10619">
                  <c:v>0</c:v>
                </c:pt>
                <c:pt idx="10620">
                  <c:v>0</c:v>
                </c:pt>
                <c:pt idx="10621">
                  <c:v>0</c:v>
                </c:pt>
                <c:pt idx="10622">
                  <c:v>0</c:v>
                </c:pt>
                <c:pt idx="10623">
                  <c:v>0</c:v>
                </c:pt>
                <c:pt idx="10624">
                  <c:v>0</c:v>
                </c:pt>
                <c:pt idx="10625">
                  <c:v>0</c:v>
                </c:pt>
                <c:pt idx="10626">
                  <c:v>0</c:v>
                </c:pt>
                <c:pt idx="10627">
                  <c:v>0</c:v>
                </c:pt>
                <c:pt idx="10628">
                  <c:v>0</c:v>
                </c:pt>
                <c:pt idx="10629">
                  <c:v>0</c:v>
                </c:pt>
                <c:pt idx="10630">
                  <c:v>0</c:v>
                </c:pt>
                <c:pt idx="10631">
                  <c:v>0</c:v>
                </c:pt>
                <c:pt idx="10632">
                  <c:v>0</c:v>
                </c:pt>
                <c:pt idx="10633">
                  <c:v>0</c:v>
                </c:pt>
                <c:pt idx="10634">
                  <c:v>0</c:v>
                </c:pt>
                <c:pt idx="10635">
                  <c:v>0</c:v>
                </c:pt>
                <c:pt idx="10636">
                  <c:v>0</c:v>
                </c:pt>
                <c:pt idx="10637">
                  <c:v>0</c:v>
                </c:pt>
                <c:pt idx="10638">
                  <c:v>0</c:v>
                </c:pt>
                <c:pt idx="10639">
                  <c:v>0</c:v>
                </c:pt>
                <c:pt idx="10640">
                  <c:v>0</c:v>
                </c:pt>
                <c:pt idx="10641">
                  <c:v>0</c:v>
                </c:pt>
                <c:pt idx="10642">
                  <c:v>0</c:v>
                </c:pt>
                <c:pt idx="10643">
                  <c:v>0</c:v>
                </c:pt>
                <c:pt idx="10644">
                  <c:v>0</c:v>
                </c:pt>
                <c:pt idx="10645">
                  <c:v>0</c:v>
                </c:pt>
                <c:pt idx="10646">
                  <c:v>0</c:v>
                </c:pt>
                <c:pt idx="10647">
                  <c:v>0</c:v>
                </c:pt>
                <c:pt idx="10648">
                  <c:v>0</c:v>
                </c:pt>
                <c:pt idx="10649">
                  <c:v>0</c:v>
                </c:pt>
                <c:pt idx="10650">
                  <c:v>0</c:v>
                </c:pt>
                <c:pt idx="10651">
                  <c:v>0</c:v>
                </c:pt>
                <c:pt idx="10652">
                  <c:v>0</c:v>
                </c:pt>
                <c:pt idx="10653">
                  <c:v>0</c:v>
                </c:pt>
                <c:pt idx="10654">
                  <c:v>0</c:v>
                </c:pt>
                <c:pt idx="10655">
                  <c:v>0</c:v>
                </c:pt>
                <c:pt idx="10656">
                  <c:v>0</c:v>
                </c:pt>
                <c:pt idx="10657">
                  <c:v>0</c:v>
                </c:pt>
                <c:pt idx="10658">
                  <c:v>0</c:v>
                </c:pt>
                <c:pt idx="10659">
                  <c:v>0</c:v>
                </c:pt>
                <c:pt idx="10660">
                  <c:v>0</c:v>
                </c:pt>
                <c:pt idx="10661">
                  <c:v>0</c:v>
                </c:pt>
                <c:pt idx="10662">
                  <c:v>0</c:v>
                </c:pt>
                <c:pt idx="10663">
                  <c:v>0</c:v>
                </c:pt>
                <c:pt idx="10664">
                  <c:v>0</c:v>
                </c:pt>
                <c:pt idx="10665">
                  <c:v>0</c:v>
                </c:pt>
                <c:pt idx="10666">
                  <c:v>0</c:v>
                </c:pt>
                <c:pt idx="10667">
                  <c:v>0</c:v>
                </c:pt>
                <c:pt idx="10668">
                  <c:v>0</c:v>
                </c:pt>
                <c:pt idx="10669">
                  <c:v>0</c:v>
                </c:pt>
                <c:pt idx="10670">
                  <c:v>0</c:v>
                </c:pt>
                <c:pt idx="10671">
                  <c:v>0</c:v>
                </c:pt>
                <c:pt idx="10672">
                  <c:v>0</c:v>
                </c:pt>
                <c:pt idx="10673">
                  <c:v>0</c:v>
                </c:pt>
                <c:pt idx="10674">
                  <c:v>0</c:v>
                </c:pt>
                <c:pt idx="10675">
                  <c:v>0</c:v>
                </c:pt>
                <c:pt idx="10676">
                  <c:v>0</c:v>
                </c:pt>
                <c:pt idx="10677">
                  <c:v>0</c:v>
                </c:pt>
                <c:pt idx="10678">
                  <c:v>0</c:v>
                </c:pt>
                <c:pt idx="10679">
                  <c:v>0</c:v>
                </c:pt>
                <c:pt idx="10680">
                  <c:v>0</c:v>
                </c:pt>
                <c:pt idx="10681">
                  <c:v>0</c:v>
                </c:pt>
                <c:pt idx="10682">
                  <c:v>0</c:v>
                </c:pt>
                <c:pt idx="10683">
                  <c:v>0</c:v>
                </c:pt>
                <c:pt idx="10684">
                  <c:v>0</c:v>
                </c:pt>
                <c:pt idx="10685">
                  <c:v>0</c:v>
                </c:pt>
                <c:pt idx="10686">
                  <c:v>0</c:v>
                </c:pt>
                <c:pt idx="10687">
                  <c:v>0</c:v>
                </c:pt>
                <c:pt idx="10688">
                  <c:v>0</c:v>
                </c:pt>
                <c:pt idx="10689">
                  <c:v>0</c:v>
                </c:pt>
                <c:pt idx="10690">
                  <c:v>0</c:v>
                </c:pt>
                <c:pt idx="10691">
                  <c:v>0</c:v>
                </c:pt>
                <c:pt idx="10692">
                  <c:v>0</c:v>
                </c:pt>
                <c:pt idx="10693">
                  <c:v>0</c:v>
                </c:pt>
                <c:pt idx="10694">
                  <c:v>0</c:v>
                </c:pt>
                <c:pt idx="10695">
                  <c:v>0</c:v>
                </c:pt>
                <c:pt idx="10696">
                  <c:v>0</c:v>
                </c:pt>
                <c:pt idx="10697">
                  <c:v>0</c:v>
                </c:pt>
                <c:pt idx="10698">
                  <c:v>0</c:v>
                </c:pt>
                <c:pt idx="10699">
                  <c:v>0</c:v>
                </c:pt>
                <c:pt idx="10700">
                  <c:v>0</c:v>
                </c:pt>
                <c:pt idx="10701">
                  <c:v>0</c:v>
                </c:pt>
                <c:pt idx="10702">
                  <c:v>0</c:v>
                </c:pt>
                <c:pt idx="10703">
                  <c:v>0</c:v>
                </c:pt>
                <c:pt idx="10704">
                  <c:v>0</c:v>
                </c:pt>
                <c:pt idx="10705">
                  <c:v>0</c:v>
                </c:pt>
                <c:pt idx="10706">
                  <c:v>0</c:v>
                </c:pt>
                <c:pt idx="10707">
                  <c:v>0</c:v>
                </c:pt>
                <c:pt idx="10708">
                  <c:v>0</c:v>
                </c:pt>
                <c:pt idx="10709">
                  <c:v>0</c:v>
                </c:pt>
                <c:pt idx="10710">
                  <c:v>0</c:v>
                </c:pt>
                <c:pt idx="10711">
                  <c:v>0</c:v>
                </c:pt>
                <c:pt idx="10712">
                  <c:v>0</c:v>
                </c:pt>
                <c:pt idx="10713">
                  <c:v>0</c:v>
                </c:pt>
                <c:pt idx="10714">
                  <c:v>0</c:v>
                </c:pt>
                <c:pt idx="10715">
                  <c:v>0</c:v>
                </c:pt>
                <c:pt idx="10716">
                  <c:v>0</c:v>
                </c:pt>
                <c:pt idx="10717">
                  <c:v>0</c:v>
                </c:pt>
                <c:pt idx="10718">
                  <c:v>0</c:v>
                </c:pt>
                <c:pt idx="10719">
                  <c:v>0</c:v>
                </c:pt>
                <c:pt idx="10720">
                  <c:v>0</c:v>
                </c:pt>
                <c:pt idx="10721">
                  <c:v>0</c:v>
                </c:pt>
                <c:pt idx="10722">
                  <c:v>0</c:v>
                </c:pt>
                <c:pt idx="10723">
                  <c:v>0</c:v>
                </c:pt>
                <c:pt idx="10724">
                  <c:v>0</c:v>
                </c:pt>
                <c:pt idx="10725">
                  <c:v>0</c:v>
                </c:pt>
                <c:pt idx="10726">
                  <c:v>0</c:v>
                </c:pt>
                <c:pt idx="10727">
                  <c:v>0</c:v>
                </c:pt>
                <c:pt idx="10728">
                  <c:v>0</c:v>
                </c:pt>
                <c:pt idx="10729">
                  <c:v>0</c:v>
                </c:pt>
                <c:pt idx="10730">
                  <c:v>0</c:v>
                </c:pt>
                <c:pt idx="10731">
                  <c:v>0</c:v>
                </c:pt>
                <c:pt idx="10732">
                  <c:v>0</c:v>
                </c:pt>
                <c:pt idx="10733">
                  <c:v>0</c:v>
                </c:pt>
                <c:pt idx="10734">
                  <c:v>0</c:v>
                </c:pt>
                <c:pt idx="10735">
                  <c:v>0</c:v>
                </c:pt>
                <c:pt idx="10736">
                  <c:v>0</c:v>
                </c:pt>
                <c:pt idx="10737">
                  <c:v>0</c:v>
                </c:pt>
                <c:pt idx="10738">
                  <c:v>0</c:v>
                </c:pt>
                <c:pt idx="10739">
                  <c:v>0</c:v>
                </c:pt>
                <c:pt idx="10740">
                  <c:v>0</c:v>
                </c:pt>
                <c:pt idx="10741">
                  <c:v>0</c:v>
                </c:pt>
                <c:pt idx="10742">
                  <c:v>0</c:v>
                </c:pt>
                <c:pt idx="10743">
                  <c:v>0</c:v>
                </c:pt>
                <c:pt idx="10744">
                  <c:v>0</c:v>
                </c:pt>
                <c:pt idx="10745">
                  <c:v>0</c:v>
                </c:pt>
                <c:pt idx="10746">
                  <c:v>0</c:v>
                </c:pt>
                <c:pt idx="10747">
                  <c:v>0</c:v>
                </c:pt>
                <c:pt idx="10748">
                  <c:v>0</c:v>
                </c:pt>
                <c:pt idx="10749">
                  <c:v>0</c:v>
                </c:pt>
                <c:pt idx="10750">
                  <c:v>0</c:v>
                </c:pt>
                <c:pt idx="10751">
                  <c:v>0</c:v>
                </c:pt>
                <c:pt idx="10752">
                  <c:v>0</c:v>
                </c:pt>
                <c:pt idx="10753">
                  <c:v>0</c:v>
                </c:pt>
                <c:pt idx="10754">
                  <c:v>0</c:v>
                </c:pt>
                <c:pt idx="10755">
                  <c:v>0</c:v>
                </c:pt>
                <c:pt idx="10756">
                  <c:v>0</c:v>
                </c:pt>
                <c:pt idx="10757">
                  <c:v>0</c:v>
                </c:pt>
                <c:pt idx="10758">
                  <c:v>74.497067733630544</c:v>
                </c:pt>
                <c:pt idx="10759">
                  <c:v>64.077676382717357</c:v>
                </c:pt>
                <c:pt idx="10760">
                  <c:v>42.730143619646398</c:v>
                </c:pt>
                <c:pt idx="10761">
                  <c:v>26.725356939504497</c:v>
                </c:pt>
                <c:pt idx="10762">
                  <c:v>20.092743140259781</c:v>
                </c:pt>
                <c:pt idx="10763">
                  <c:v>8.1820946617847774</c:v>
                </c:pt>
                <c:pt idx="10764">
                  <c:v>7.3132911591108245</c:v>
                </c:pt>
                <c:pt idx="10765">
                  <c:v>13.421819090845542</c:v>
                </c:pt>
                <c:pt idx="10766">
                  <c:v>0</c:v>
                </c:pt>
                <c:pt idx="10767">
                  <c:v>0</c:v>
                </c:pt>
                <c:pt idx="10768">
                  <c:v>0</c:v>
                </c:pt>
                <c:pt idx="10769">
                  <c:v>0</c:v>
                </c:pt>
                <c:pt idx="10770">
                  <c:v>0</c:v>
                </c:pt>
                <c:pt idx="10771">
                  <c:v>0</c:v>
                </c:pt>
                <c:pt idx="10772">
                  <c:v>0</c:v>
                </c:pt>
                <c:pt idx="10773">
                  <c:v>1.5513734383869817</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31.702454066465368</c:v>
                </c:pt>
                <c:pt idx="10861">
                  <c:v>33.381807546571828</c:v>
                </c:pt>
                <c:pt idx="10862">
                  <c:v>13.980935629526602</c:v>
                </c:pt>
                <c:pt idx="10863">
                  <c:v>9.0365782715001064</c:v>
                </c:pt>
                <c:pt idx="10864">
                  <c:v>4.9585887193161362</c:v>
                </c:pt>
                <c:pt idx="10865">
                  <c:v>3.8938917626342882</c:v>
                </c:pt>
                <c:pt idx="10866">
                  <c:v>0</c:v>
                </c:pt>
                <c:pt idx="10867">
                  <c:v>0</c:v>
                </c:pt>
                <c:pt idx="10868">
                  <c:v>2.9054205313741379</c:v>
                </c:pt>
                <c:pt idx="10869">
                  <c:v>1.5528960301263199</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19.350850852737967</c:v>
                </c:pt>
                <c:pt idx="10916">
                  <c:v>32.270060891288026</c:v>
                </c:pt>
                <c:pt idx="10917">
                  <c:v>12.874807277639473</c:v>
                </c:pt>
                <c:pt idx="10918">
                  <c:v>14.874129380186485</c:v>
                </c:pt>
                <c:pt idx="10919">
                  <c:v>17.182715987018568</c:v>
                </c:pt>
                <c:pt idx="10920">
                  <c:v>12.680806905246339</c:v>
                </c:pt>
                <c:pt idx="10921">
                  <c:v>7.1781398094937652</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21.434206749062042</c:v>
                </c:pt>
                <c:pt idx="11006">
                  <c:v>34.1335138317557</c:v>
                </c:pt>
                <c:pt idx="11007">
                  <c:v>32.752332972539286</c:v>
                </c:pt>
                <c:pt idx="11008">
                  <c:v>22.310244932696701</c:v>
                </c:pt>
                <c:pt idx="11009">
                  <c:v>21.641205652334946</c:v>
                </c:pt>
                <c:pt idx="11010">
                  <c:v>13.197089978300978</c:v>
                </c:pt>
                <c:pt idx="11011">
                  <c:v>0</c:v>
                </c:pt>
                <c:pt idx="11012">
                  <c:v>0</c:v>
                </c:pt>
                <c:pt idx="11013">
                  <c:v>4.7933921942077742</c:v>
                </c:pt>
                <c:pt idx="11014">
                  <c:v>12.449381541464938</c:v>
                </c:pt>
                <c:pt idx="11015">
                  <c:v>0</c:v>
                </c:pt>
                <c:pt idx="11016">
                  <c:v>0</c:v>
                </c:pt>
                <c:pt idx="11017">
                  <c:v>0</c:v>
                </c:pt>
                <c:pt idx="11018">
                  <c:v>0</c:v>
                </c:pt>
                <c:pt idx="11019">
                  <c:v>0.31886266025386734</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33.820388825987784</c:v>
                </c:pt>
                <c:pt idx="11069">
                  <c:v>22.742965418052261</c:v>
                </c:pt>
                <c:pt idx="11070">
                  <c:v>11.332538641725531</c:v>
                </c:pt>
                <c:pt idx="11071">
                  <c:v>6.53394291611977</c:v>
                </c:pt>
                <c:pt idx="11072">
                  <c:v>3.9177233758806294</c:v>
                </c:pt>
                <c:pt idx="11073">
                  <c:v>5.1684202958220702</c:v>
                </c:pt>
                <c:pt idx="11074">
                  <c:v>4.5706766463153876</c:v>
                </c:pt>
                <c:pt idx="11075">
                  <c:v>2.9863962988954684</c:v>
                </c:pt>
                <c:pt idx="11076">
                  <c:v>9.6698452832174464</c:v>
                </c:pt>
                <c:pt idx="11077">
                  <c:v>2.7814581861825056</c:v>
                </c:pt>
                <c:pt idx="11078">
                  <c:v>2.704438580820693</c:v>
                </c:pt>
                <c:pt idx="11079">
                  <c:v>0</c:v>
                </c:pt>
                <c:pt idx="11080">
                  <c:v>0</c:v>
                </c:pt>
                <c:pt idx="11081">
                  <c:v>2.8295681948207658</c:v>
                </c:pt>
                <c:pt idx="11082">
                  <c:v>2.8295681948207658</c:v>
                </c:pt>
                <c:pt idx="11083">
                  <c:v>2.7975615254371151</c:v>
                </c:pt>
                <c:pt idx="11084">
                  <c:v>2.7655548301282407</c:v>
                </c:pt>
                <c:pt idx="11085">
                  <c:v>2.7335481098543033</c:v>
                </c:pt>
                <c:pt idx="11086">
                  <c:v>2.7335481098543033</c:v>
                </c:pt>
                <c:pt idx="11087">
                  <c:v>2.701541365575467</c:v>
                </c:pt>
                <c:pt idx="11088">
                  <c:v>2.6695345982518992</c:v>
                </c:pt>
                <c:pt idx="11089">
                  <c:v>2.6375278088437715</c:v>
                </c:pt>
                <c:pt idx="11090">
                  <c:v>2.6055209983112579</c:v>
                </c:pt>
                <c:pt idx="11091">
                  <c:v>2.6055209983112579</c:v>
                </c:pt>
                <c:pt idx="11092">
                  <c:v>2.5735141676145368</c:v>
                </c:pt>
                <c:pt idx="11093">
                  <c:v>2.5415073177137883</c:v>
                </c:pt>
                <c:pt idx="11094">
                  <c:v>2.5095004495691962</c:v>
                </c:pt>
                <c:pt idx="11095">
                  <c:v>2.4774935641409468</c:v>
                </c:pt>
                <c:pt idx="11096">
                  <c:v>4.6601837714522087</c:v>
                </c:pt>
                <c:pt idx="11097">
                  <c:v>5.6555143339521736</c:v>
                </c:pt>
                <c:pt idx="11098">
                  <c:v>2.4342291473006079</c:v>
                </c:pt>
                <c:pt idx="11099">
                  <c:v>1.5816014668726597</c:v>
                </c:pt>
                <c:pt idx="11100">
                  <c:v>1.6813426858988341</c:v>
                </c:pt>
                <c:pt idx="11101">
                  <c:v>0</c:v>
                </c:pt>
                <c:pt idx="11102">
                  <c:v>0</c:v>
                </c:pt>
                <c:pt idx="11103">
                  <c:v>0.39382850366669858</c:v>
                </c:pt>
                <c:pt idx="11104">
                  <c:v>1.1249476749629936</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40.477064953688611</c:v>
                </c:pt>
                <c:pt idx="11206">
                  <c:v>20.486863982211045</c:v>
                </c:pt>
                <c:pt idx="11207">
                  <c:v>11.521730526135723</c:v>
                </c:pt>
                <c:pt idx="11208">
                  <c:v>6.3989839166936928</c:v>
                </c:pt>
                <c:pt idx="11209">
                  <c:v>0</c:v>
                </c:pt>
                <c:pt idx="11210">
                  <c:v>2.7453238102894306</c:v>
                </c:pt>
                <c:pt idx="11211">
                  <c:v>5.1076715390125207</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27.71321450251201</c:v>
                </c:pt>
                <c:pt idx="11316">
                  <c:v>14.143951655294357</c:v>
                </c:pt>
                <c:pt idx="11317">
                  <c:v>7.7433488183121097</c:v>
                </c:pt>
                <c:pt idx="11318">
                  <c:v>3.3670053030333102E-2</c:v>
                </c:pt>
                <c:pt idx="11319">
                  <c:v>0</c:v>
                </c:pt>
                <c:pt idx="11320">
                  <c:v>4.1083213022119356</c:v>
                </c:pt>
                <c:pt idx="11321">
                  <c:v>0</c:v>
                </c:pt>
                <c:pt idx="11322">
                  <c:v>0</c:v>
                </c:pt>
                <c:pt idx="11323">
                  <c:v>0</c:v>
                </c:pt>
                <c:pt idx="11324">
                  <c:v>0</c:v>
                </c:pt>
                <c:pt idx="11325">
                  <c:v>0.85424948386811017</c:v>
                </c:pt>
                <c:pt idx="11326">
                  <c:v>2.8600458327955325E-2</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0</c:v>
                </c:pt>
                <c:pt idx="11373">
                  <c:v>0</c:v>
                </c:pt>
                <c:pt idx="11374">
                  <c:v>0</c:v>
                </c:pt>
                <c:pt idx="11375">
                  <c:v>0</c:v>
                </c:pt>
                <c:pt idx="11376">
                  <c:v>0</c:v>
                </c:pt>
                <c:pt idx="11377">
                  <c:v>0</c:v>
                </c:pt>
                <c:pt idx="11378">
                  <c:v>0</c:v>
                </c:pt>
                <c:pt idx="11379">
                  <c:v>0</c:v>
                </c:pt>
                <c:pt idx="11380">
                  <c:v>0</c:v>
                </c:pt>
                <c:pt idx="11381">
                  <c:v>0</c:v>
                </c:pt>
                <c:pt idx="11382">
                  <c:v>0</c:v>
                </c:pt>
                <c:pt idx="11383">
                  <c:v>0</c:v>
                </c:pt>
                <c:pt idx="11384">
                  <c:v>0</c:v>
                </c:pt>
                <c:pt idx="11385">
                  <c:v>0</c:v>
                </c:pt>
                <c:pt idx="11386">
                  <c:v>0</c:v>
                </c:pt>
                <c:pt idx="11387">
                  <c:v>0</c:v>
                </c:pt>
                <c:pt idx="11388">
                  <c:v>0</c:v>
                </c:pt>
                <c:pt idx="11389">
                  <c:v>0</c:v>
                </c:pt>
                <c:pt idx="11390">
                  <c:v>0</c:v>
                </c:pt>
                <c:pt idx="11391">
                  <c:v>0</c:v>
                </c:pt>
                <c:pt idx="11392">
                  <c:v>0</c:v>
                </c:pt>
                <c:pt idx="11393">
                  <c:v>0</c:v>
                </c:pt>
                <c:pt idx="11394">
                  <c:v>0</c:v>
                </c:pt>
                <c:pt idx="11395">
                  <c:v>0</c:v>
                </c:pt>
                <c:pt idx="11396">
                  <c:v>0</c:v>
                </c:pt>
                <c:pt idx="11397">
                  <c:v>0</c:v>
                </c:pt>
                <c:pt idx="11398">
                  <c:v>0</c:v>
                </c:pt>
                <c:pt idx="11399">
                  <c:v>0</c:v>
                </c:pt>
                <c:pt idx="11400">
                  <c:v>0</c:v>
                </c:pt>
                <c:pt idx="11401">
                  <c:v>0</c:v>
                </c:pt>
                <c:pt idx="11402">
                  <c:v>0</c:v>
                </c:pt>
                <c:pt idx="11403">
                  <c:v>0</c:v>
                </c:pt>
                <c:pt idx="11404">
                  <c:v>0</c:v>
                </c:pt>
                <c:pt idx="11405">
                  <c:v>0</c:v>
                </c:pt>
                <c:pt idx="11406">
                  <c:v>0</c:v>
                </c:pt>
                <c:pt idx="11407">
                  <c:v>0</c:v>
                </c:pt>
                <c:pt idx="11408">
                  <c:v>0</c:v>
                </c:pt>
                <c:pt idx="11409">
                  <c:v>0</c:v>
                </c:pt>
                <c:pt idx="11410">
                  <c:v>0</c:v>
                </c:pt>
                <c:pt idx="11411">
                  <c:v>0</c:v>
                </c:pt>
                <c:pt idx="11412">
                  <c:v>0</c:v>
                </c:pt>
                <c:pt idx="11413">
                  <c:v>0</c:v>
                </c:pt>
                <c:pt idx="11414">
                  <c:v>0</c:v>
                </c:pt>
                <c:pt idx="11415">
                  <c:v>0</c:v>
                </c:pt>
                <c:pt idx="11416">
                  <c:v>0</c:v>
                </c:pt>
                <c:pt idx="11417">
                  <c:v>0</c:v>
                </c:pt>
                <c:pt idx="11418">
                  <c:v>0</c:v>
                </c:pt>
                <c:pt idx="11419">
                  <c:v>0</c:v>
                </c:pt>
                <c:pt idx="11420">
                  <c:v>0</c:v>
                </c:pt>
                <c:pt idx="11421">
                  <c:v>19.073710654597217</c:v>
                </c:pt>
                <c:pt idx="11422">
                  <c:v>26.573674864751126</c:v>
                </c:pt>
                <c:pt idx="11423">
                  <c:v>19.429782765749991</c:v>
                </c:pt>
                <c:pt idx="11424">
                  <c:v>14.085466714745865</c:v>
                </c:pt>
                <c:pt idx="11425">
                  <c:v>10.027714876775288</c:v>
                </c:pt>
                <c:pt idx="11426">
                  <c:v>0</c:v>
                </c:pt>
                <c:pt idx="11427">
                  <c:v>0</c:v>
                </c:pt>
                <c:pt idx="11428">
                  <c:v>0</c:v>
                </c:pt>
                <c:pt idx="11429">
                  <c:v>2.0370009109023606</c:v>
                </c:pt>
                <c:pt idx="11430">
                  <c:v>0</c:v>
                </c:pt>
                <c:pt idx="11431">
                  <c:v>0</c:v>
                </c:pt>
                <c:pt idx="11432">
                  <c:v>0</c:v>
                </c:pt>
                <c:pt idx="11433">
                  <c:v>0</c:v>
                </c:pt>
                <c:pt idx="11434">
                  <c:v>0</c:v>
                </c:pt>
                <c:pt idx="11435">
                  <c:v>0</c:v>
                </c:pt>
                <c:pt idx="11436">
                  <c:v>0</c:v>
                </c:pt>
                <c:pt idx="11437">
                  <c:v>0</c:v>
                </c:pt>
                <c:pt idx="11438">
                  <c:v>0</c:v>
                </c:pt>
                <c:pt idx="11439">
                  <c:v>0</c:v>
                </c:pt>
                <c:pt idx="11440">
                  <c:v>0</c:v>
                </c:pt>
                <c:pt idx="11441">
                  <c:v>0</c:v>
                </c:pt>
                <c:pt idx="11442">
                  <c:v>0</c:v>
                </c:pt>
                <c:pt idx="11443">
                  <c:v>0</c:v>
                </c:pt>
                <c:pt idx="11444">
                  <c:v>0</c:v>
                </c:pt>
                <c:pt idx="11445">
                  <c:v>0</c:v>
                </c:pt>
                <c:pt idx="11446">
                  <c:v>0</c:v>
                </c:pt>
                <c:pt idx="11447">
                  <c:v>0</c:v>
                </c:pt>
                <c:pt idx="11448">
                  <c:v>0</c:v>
                </c:pt>
                <c:pt idx="11449">
                  <c:v>0</c:v>
                </c:pt>
                <c:pt idx="11450">
                  <c:v>0</c:v>
                </c:pt>
                <c:pt idx="11451">
                  <c:v>0</c:v>
                </c:pt>
                <c:pt idx="11452">
                  <c:v>0</c:v>
                </c:pt>
                <c:pt idx="11453">
                  <c:v>0</c:v>
                </c:pt>
                <c:pt idx="11454">
                  <c:v>0</c:v>
                </c:pt>
                <c:pt idx="11455">
                  <c:v>0</c:v>
                </c:pt>
                <c:pt idx="11456">
                  <c:v>0</c:v>
                </c:pt>
                <c:pt idx="11457">
                  <c:v>0</c:v>
                </c:pt>
                <c:pt idx="11458">
                  <c:v>0</c:v>
                </c:pt>
                <c:pt idx="11459">
                  <c:v>0</c:v>
                </c:pt>
                <c:pt idx="11460">
                  <c:v>0</c:v>
                </c:pt>
                <c:pt idx="11461">
                  <c:v>0</c:v>
                </c:pt>
                <c:pt idx="11462">
                  <c:v>0</c:v>
                </c:pt>
                <c:pt idx="11463">
                  <c:v>0</c:v>
                </c:pt>
                <c:pt idx="11464">
                  <c:v>0</c:v>
                </c:pt>
                <c:pt idx="11465">
                  <c:v>0</c:v>
                </c:pt>
                <c:pt idx="11466">
                  <c:v>0</c:v>
                </c:pt>
                <c:pt idx="11467">
                  <c:v>0</c:v>
                </c:pt>
                <c:pt idx="11468">
                  <c:v>0</c:v>
                </c:pt>
                <c:pt idx="11469">
                  <c:v>0</c:v>
                </c:pt>
                <c:pt idx="11470">
                  <c:v>0</c:v>
                </c:pt>
                <c:pt idx="11471">
                  <c:v>0</c:v>
                </c:pt>
                <c:pt idx="11472">
                  <c:v>0</c:v>
                </c:pt>
                <c:pt idx="11473">
                  <c:v>0</c:v>
                </c:pt>
                <c:pt idx="11474">
                  <c:v>0</c:v>
                </c:pt>
                <c:pt idx="11475">
                  <c:v>0</c:v>
                </c:pt>
                <c:pt idx="11476">
                  <c:v>0</c:v>
                </c:pt>
                <c:pt idx="11477">
                  <c:v>0</c:v>
                </c:pt>
                <c:pt idx="11478">
                  <c:v>0</c:v>
                </c:pt>
                <c:pt idx="11479">
                  <c:v>0</c:v>
                </c:pt>
                <c:pt idx="11480">
                  <c:v>0</c:v>
                </c:pt>
                <c:pt idx="11481">
                  <c:v>0</c:v>
                </c:pt>
                <c:pt idx="11482">
                  <c:v>40.878467725175952</c:v>
                </c:pt>
                <c:pt idx="11483">
                  <c:v>21.298041135006613</c:v>
                </c:pt>
                <c:pt idx="11484">
                  <c:v>12.068348481342374</c:v>
                </c:pt>
                <c:pt idx="11485">
                  <c:v>5.4430332363787528</c:v>
                </c:pt>
                <c:pt idx="11486">
                  <c:v>0</c:v>
                </c:pt>
                <c:pt idx="11487">
                  <c:v>0</c:v>
                </c:pt>
                <c:pt idx="11488">
                  <c:v>0</c:v>
                </c:pt>
                <c:pt idx="11489">
                  <c:v>0</c:v>
                </c:pt>
                <c:pt idx="11490">
                  <c:v>0</c:v>
                </c:pt>
                <c:pt idx="11491">
                  <c:v>0</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41.851188271134518</c:v>
                </c:pt>
                <c:pt idx="11541">
                  <c:v>28.249956049011182</c:v>
                </c:pt>
                <c:pt idx="11542">
                  <c:v>26.622969858576528</c:v>
                </c:pt>
                <c:pt idx="11543">
                  <c:v>10.430143311647193</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0</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0</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10.03833465528052</c:v>
                </c:pt>
                <c:pt idx="11626">
                  <c:v>0</c:v>
                </c:pt>
                <c:pt idx="11627">
                  <c:v>0</c:v>
                </c:pt>
                <c:pt idx="11628">
                  <c:v>0</c:v>
                </c:pt>
                <c:pt idx="11629">
                  <c:v>0</c:v>
                </c:pt>
                <c:pt idx="11630">
                  <c:v>0</c:v>
                </c:pt>
                <c:pt idx="11631">
                  <c:v>0</c:v>
                </c:pt>
                <c:pt idx="11632">
                  <c:v>0</c:v>
                </c:pt>
                <c:pt idx="11633">
                  <c:v>0</c:v>
                </c:pt>
                <c:pt idx="11634">
                  <c:v>0</c:v>
                </c:pt>
                <c:pt idx="11635">
                  <c:v>0</c:v>
                </c:pt>
                <c:pt idx="11636">
                  <c:v>167.42174885152818</c:v>
                </c:pt>
                <c:pt idx="11637">
                  <c:v>46.019570454147058</c:v>
                </c:pt>
                <c:pt idx="11638">
                  <c:v>4.7515216504831645</c:v>
                </c:pt>
                <c:pt idx="11639">
                  <c:v>0</c:v>
                </c:pt>
                <c:pt idx="11640">
                  <c:v>0</c:v>
                </c:pt>
                <c:pt idx="11641">
                  <c:v>0</c:v>
                </c:pt>
                <c:pt idx="11642">
                  <c:v>0</c:v>
                </c:pt>
                <c:pt idx="11643">
                  <c:v>0</c:v>
                </c:pt>
                <c:pt idx="11644">
                  <c:v>0</c:v>
                </c:pt>
                <c:pt idx="11645">
                  <c:v>18.635314096157632</c:v>
                </c:pt>
                <c:pt idx="11646">
                  <c:v>55.026792574347866</c:v>
                </c:pt>
                <c:pt idx="11647">
                  <c:v>0</c:v>
                </c:pt>
                <c:pt idx="11648">
                  <c:v>31.192930545871569</c:v>
                </c:pt>
                <c:pt idx="11649">
                  <c:v>45.792035266555331</c:v>
                </c:pt>
                <c:pt idx="11650">
                  <c:v>41.647462327544822</c:v>
                </c:pt>
                <c:pt idx="11651">
                  <c:v>12.39647403767723</c:v>
                </c:pt>
                <c:pt idx="11652">
                  <c:v>7.9176013403127321</c:v>
                </c:pt>
                <c:pt idx="11653">
                  <c:v>0</c:v>
                </c:pt>
                <c:pt idx="11654">
                  <c:v>0</c:v>
                </c:pt>
                <c:pt idx="11655">
                  <c:v>0</c:v>
                </c:pt>
                <c:pt idx="11656">
                  <c:v>0</c:v>
                </c:pt>
                <c:pt idx="11657">
                  <c:v>0</c:v>
                </c:pt>
                <c:pt idx="11658">
                  <c:v>0</c:v>
                </c:pt>
                <c:pt idx="11659">
                  <c:v>2.6424427406152873</c:v>
                </c:pt>
                <c:pt idx="11660">
                  <c:v>0</c:v>
                </c:pt>
                <c:pt idx="11661">
                  <c:v>2.0619353444809367</c:v>
                </c:pt>
                <c:pt idx="11662">
                  <c:v>0</c:v>
                </c:pt>
                <c:pt idx="11663">
                  <c:v>3.8080409841423282</c:v>
                </c:pt>
                <c:pt idx="11664">
                  <c:v>7.2886242012045717</c:v>
                </c:pt>
                <c:pt idx="11665">
                  <c:v>0</c:v>
                </c:pt>
                <c:pt idx="11666">
                  <c:v>0</c:v>
                </c:pt>
                <c:pt idx="11667">
                  <c:v>0</c:v>
                </c:pt>
                <c:pt idx="11668">
                  <c:v>7.2389349570754327</c:v>
                </c:pt>
                <c:pt idx="11669">
                  <c:v>8.9237875572302379</c:v>
                </c:pt>
                <c:pt idx="11670">
                  <c:v>0</c:v>
                </c:pt>
                <c:pt idx="11671">
                  <c:v>0</c:v>
                </c:pt>
                <c:pt idx="11672">
                  <c:v>218.54783091899793</c:v>
                </c:pt>
                <c:pt idx="11673">
                  <c:v>0.77606006560083962</c:v>
                </c:pt>
                <c:pt idx="11674">
                  <c:v>0</c:v>
                </c:pt>
                <c:pt idx="11675">
                  <c:v>0</c:v>
                </c:pt>
                <c:pt idx="11676">
                  <c:v>0</c:v>
                </c:pt>
                <c:pt idx="11677">
                  <c:v>0</c:v>
                </c:pt>
                <c:pt idx="11678">
                  <c:v>0</c:v>
                </c:pt>
                <c:pt idx="11679">
                  <c:v>7.3318677137284327</c:v>
                </c:pt>
                <c:pt idx="11680">
                  <c:v>0</c:v>
                </c:pt>
                <c:pt idx="11681">
                  <c:v>2.3665170349840059</c:v>
                </c:pt>
                <c:pt idx="11682">
                  <c:v>31.138815189636372</c:v>
                </c:pt>
                <c:pt idx="11683">
                  <c:v>43.114171429682173</c:v>
                </c:pt>
                <c:pt idx="11684">
                  <c:v>30.832898982779163</c:v>
                </c:pt>
                <c:pt idx="11685">
                  <c:v>7.9438602053728502</c:v>
                </c:pt>
                <c:pt idx="11686">
                  <c:v>0</c:v>
                </c:pt>
                <c:pt idx="11687">
                  <c:v>0</c:v>
                </c:pt>
                <c:pt idx="11688">
                  <c:v>0</c:v>
                </c:pt>
                <c:pt idx="11689">
                  <c:v>0</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0</c:v>
                </c:pt>
                <c:pt idx="11711">
                  <c:v>0</c:v>
                </c:pt>
                <c:pt idx="11712">
                  <c:v>0</c:v>
                </c:pt>
                <c:pt idx="11713">
                  <c:v>0</c:v>
                </c:pt>
                <c:pt idx="11714">
                  <c:v>0</c:v>
                </c:pt>
                <c:pt idx="11715">
                  <c:v>0</c:v>
                </c:pt>
                <c:pt idx="11716">
                  <c:v>0</c:v>
                </c:pt>
                <c:pt idx="11717">
                  <c:v>0</c:v>
                </c:pt>
                <c:pt idx="11718">
                  <c:v>0</c:v>
                </c:pt>
                <c:pt idx="11719">
                  <c:v>0</c:v>
                </c:pt>
                <c:pt idx="11720">
                  <c:v>0</c:v>
                </c:pt>
                <c:pt idx="11721">
                  <c:v>0</c:v>
                </c:pt>
                <c:pt idx="11722">
                  <c:v>0</c:v>
                </c:pt>
                <c:pt idx="11723">
                  <c:v>0</c:v>
                </c:pt>
                <c:pt idx="11724">
                  <c:v>0</c:v>
                </c:pt>
                <c:pt idx="11725">
                  <c:v>33.738368644236914</c:v>
                </c:pt>
                <c:pt idx="11726">
                  <c:v>7.8850791312128816</c:v>
                </c:pt>
                <c:pt idx="11727">
                  <c:v>4.2770474984158433</c:v>
                </c:pt>
                <c:pt idx="11728">
                  <c:v>0</c:v>
                </c:pt>
                <c:pt idx="11729">
                  <c:v>0</c:v>
                </c:pt>
                <c:pt idx="11730">
                  <c:v>2.8697818409832894</c:v>
                </c:pt>
                <c:pt idx="11731">
                  <c:v>3.3432827135556753</c:v>
                </c:pt>
                <c:pt idx="11732">
                  <c:v>3.1735195354323249</c:v>
                </c:pt>
                <c:pt idx="11733">
                  <c:v>2.4992676846141864</c:v>
                </c:pt>
                <c:pt idx="11734">
                  <c:v>0.34611830723796544</c:v>
                </c:pt>
                <c:pt idx="11735">
                  <c:v>0</c:v>
                </c:pt>
                <c:pt idx="11736">
                  <c:v>0</c:v>
                </c:pt>
                <c:pt idx="11737">
                  <c:v>0</c:v>
                </c:pt>
                <c:pt idx="11738">
                  <c:v>0</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32.436989687827833</c:v>
                </c:pt>
                <c:pt idx="11769">
                  <c:v>0</c:v>
                </c:pt>
                <c:pt idx="11770">
                  <c:v>0</c:v>
                </c:pt>
                <c:pt idx="11771">
                  <c:v>0</c:v>
                </c:pt>
                <c:pt idx="11772">
                  <c:v>9.6602110744302614</c:v>
                </c:pt>
                <c:pt idx="11773">
                  <c:v>8.4004224161597687</c:v>
                </c:pt>
                <c:pt idx="11774">
                  <c:v>1.8616791154253884</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0</c:v>
                </c:pt>
                <c:pt idx="11797">
                  <c:v>0</c:v>
                </c:pt>
                <c:pt idx="11798">
                  <c:v>0</c:v>
                </c:pt>
                <c:pt idx="11799">
                  <c:v>0</c:v>
                </c:pt>
                <c:pt idx="11800">
                  <c:v>0</c:v>
                </c:pt>
                <c:pt idx="11801">
                  <c:v>0</c:v>
                </c:pt>
                <c:pt idx="11802">
                  <c:v>0</c:v>
                </c:pt>
                <c:pt idx="11803">
                  <c:v>0</c:v>
                </c:pt>
                <c:pt idx="11804">
                  <c:v>0</c:v>
                </c:pt>
                <c:pt idx="11805">
                  <c:v>0</c:v>
                </c:pt>
                <c:pt idx="11806">
                  <c:v>0</c:v>
                </c:pt>
                <c:pt idx="11807">
                  <c:v>0</c:v>
                </c:pt>
                <c:pt idx="11808">
                  <c:v>0</c:v>
                </c:pt>
                <c:pt idx="11809">
                  <c:v>0</c:v>
                </c:pt>
                <c:pt idx="11810">
                  <c:v>0</c:v>
                </c:pt>
                <c:pt idx="11811">
                  <c:v>0</c:v>
                </c:pt>
                <c:pt idx="11812">
                  <c:v>0</c:v>
                </c:pt>
                <c:pt idx="11813">
                  <c:v>0</c:v>
                </c:pt>
                <c:pt idx="11814">
                  <c:v>0</c:v>
                </c:pt>
                <c:pt idx="11815">
                  <c:v>0</c:v>
                </c:pt>
                <c:pt idx="11816">
                  <c:v>0</c:v>
                </c:pt>
                <c:pt idx="11817">
                  <c:v>0</c:v>
                </c:pt>
                <c:pt idx="11818">
                  <c:v>0</c:v>
                </c:pt>
                <c:pt idx="11819">
                  <c:v>31.333242136031167</c:v>
                </c:pt>
                <c:pt idx="11820">
                  <c:v>0</c:v>
                </c:pt>
                <c:pt idx="11821">
                  <c:v>0.30503134843119817</c:v>
                </c:pt>
                <c:pt idx="11822">
                  <c:v>0</c:v>
                </c:pt>
                <c:pt idx="11823">
                  <c:v>0</c:v>
                </c:pt>
                <c:pt idx="11824">
                  <c:v>0</c:v>
                </c:pt>
                <c:pt idx="11825">
                  <c:v>0</c:v>
                </c:pt>
                <c:pt idx="11826">
                  <c:v>0</c:v>
                </c:pt>
                <c:pt idx="11827">
                  <c:v>0</c:v>
                </c:pt>
                <c:pt idx="11828">
                  <c:v>0</c:v>
                </c:pt>
                <c:pt idx="11829">
                  <c:v>0</c:v>
                </c:pt>
                <c:pt idx="11830">
                  <c:v>0</c:v>
                </c:pt>
                <c:pt idx="11831">
                  <c:v>0</c:v>
                </c:pt>
                <c:pt idx="11832">
                  <c:v>0</c:v>
                </c:pt>
                <c:pt idx="11833">
                  <c:v>0</c:v>
                </c:pt>
                <c:pt idx="11834">
                  <c:v>0</c:v>
                </c:pt>
                <c:pt idx="11835">
                  <c:v>0</c:v>
                </c:pt>
                <c:pt idx="11836">
                  <c:v>0</c:v>
                </c:pt>
                <c:pt idx="11837">
                  <c:v>0</c:v>
                </c:pt>
                <c:pt idx="11838">
                  <c:v>0</c:v>
                </c:pt>
                <c:pt idx="11839">
                  <c:v>0</c:v>
                </c:pt>
                <c:pt idx="11840">
                  <c:v>0</c:v>
                </c:pt>
                <c:pt idx="11841">
                  <c:v>0</c:v>
                </c:pt>
                <c:pt idx="11842">
                  <c:v>0</c:v>
                </c:pt>
                <c:pt idx="11843">
                  <c:v>0</c:v>
                </c:pt>
                <c:pt idx="11844">
                  <c:v>0</c:v>
                </c:pt>
                <c:pt idx="11845">
                  <c:v>0</c:v>
                </c:pt>
                <c:pt idx="11846">
                  <c:v>0</c:v>
                </c:pt>
                <c:pt idx="11847">
                  <c:v>0</c:v>
                </c:pt>
                <c:pt idx="11848">
                  <c:v>0</c:v>
                </c:pt>
                <c:pt idx="11849">
                  <c:v>0</c:v>
                </c:pt>
                <c:pt idx="11850">
                  <c:v>0</c:v>
                </c:pt>
                <c:pt idx="11851">
                  <c:v>0</c:v>
                </c:pt>
                <c:pt idx="11852">
                  <c:v>0</c:v>
                </c:pt>
                <c:pt idx="11853">
                  <c:v>0</c:v>
                </c:pt>
                <c:pt idx="11854">
                  <c:v>30.443600414161807</c:v>
                </c:pt>
                <c:pt idx="11855">
                  <c:v>0</c:v>
                </c:pt>
                <c:pt idx="11856">
                  <c:v>0</c:v>
                </c:pt>
                <c:pt idx="11857">
                  <c:v>0</c:v>
                </c:pt>
                <c:pt idx="11858">
                  <c:v>0</c:v>
                </c:pt>
                <c:pt idx="11859">
                  <c:v>2.5713460680098446</c:v>
                </c:pt>
                <c:pt idx="11860">
                  <c:v>6.9127917304294941</c:v>
                </c:pt>
                <c:pt idx="11861">
                  <c:v>0.46357948404108784</c:v>
                </c:pt>
                <c:pt idx="11862">
                  <c:v>0</c:v>
                </c:pt>
                <c:pt idx="11863">
                  <c:v>0</c:v>
                </c:pt>
                <c:pt idx="11864">
                  <c:v>0</c:v>
                </c:pt>
                <c:pt idx="11865">
                  <c:v>0</c:v>
                </c:pt>
                <c:pt idx="11866">
                  <c:v>0</c:v>
                </c:pt>
                <c:pt idx="11867">
                  <c:v>0</c:v>
                </c:pt>
                <c:pt idx="11868">
                  <c:v>0</c:v>
                </c:pt>
                <c:pt idx="11869">
                  <c:v>0</c:v>
                </c:pt>
                <c:pt idx="11870">
                  <c:v>0</c:v>
                </c:pt>
                <c:pt idx="11871">
                  <c:v>0</c:v>
                </c:pt>
                <c:pt idx="11872">
                  <c:v>0</c:v>
                </c:pt>
                <c:pt idx="11873">
                  <c:v>0</c:v>
                </c:pt>
                <c:pt idx="11874">
                  <c:v>0</c:v>
                </c:pt>
                <c:pt idx="11875">
                  <c:v>0</c:v>
                </c:pt>
                <c:pt idx="11876">
                  <c:v>0</c:v>
                </c:pt>
                <c:pt idx="11877">
                  <c:v>0</c:v>
                </c:pt>
                <c:pt idx="11878">
                  <c:v>0</c:v>
                </c:pt>
                <c:pt idx="11879">
                  <c:v>0</c:v>
                </c:pt>
                <c:pt idx="11880">
                  <c:v>0</c:v>
                </c:pt>
                <c:pt idx="11881">
                  <c:v>0</c:v>
                </c:pt>
                <c:pt idx="11882">
                  <c:v>0</c:v>
                </c:pt>
                <c:pt idx="11883">
                  <c:v>0</c:v>
                </c:pt>
                <c:pt idx="11884">
                  <c:v>0</c:v>
                </c:pt>
                <c:pt idx="11885">
                  <c:v>0</c:v>
                </c:pt>
                <c:pt idx="11886">
                  <c:v>0</c:v>
                </c:pt>
                <c:pt idx="11887">
                  <c:v>0</c:v>
                </c:pt>
                <c:pt idx="11888">
                  <c:v>0</c:v>
                </c:pt>
                <c:pt idx="11889">
                  <c:v>0</c:v>
                </c:pt>
                <c:pt idx="11890">
                  <c:v>0</c:v>
                </c:pt>
                <c:pt idx="11891">
                  <c:v>0</c:v>
                </c:pt>
                <c:pt idx="11892">
                  <c:v>0</c:v>
                </c:pt>
                <c:pt idx="11893">
                  <c:v>31.479923173991708</c:v>
                </c:pt>
                <c:pt idx="11894">
                  <c:v>0</c:v>
                </c:pt>
                <c:pt idx="11895">
                  <c:v>0</c:v>
                </c:pt>
                <c:pt idx="11896">
                  <c:v>0</c:v>
                </c:pt>
                <c:pt idx="11897">
                  <c:v>0</c:v>
                </c:pt>
                <c:pt idx="11898">
                  <c:v>0</c:v>
                </c:pt>
                <c:pt idx="11899">
                  <c:v>0</c:v>
                </c:pt>
                <c:pt idx="11900">
                  <c:v>0</c:v>
                </c:pt>
                <c:pt idx="11901">
                  <c:v>0</c:v>
                </c:pt>
                <c:pt idx="11902">
                  <c:v>0</c:v>
                </c:pt>
                <c:pt idx="11903">
                  <c:v>0</c:v>
                </c:pt>
                <c:pt idx="11904">
                  <c:v>0</c:v>
                </c:pt>
                <c:pt idx="11905">
                  <c:v>0</c:v>
                </c:pt>
                <c:pt idx="11906">
                  <c:v>0</c:v>
                </c:pt>
                <c:pt idx="11907">
                  <c:v>0</c:v>
                </c:pt>
                <c:pt idx="11908">
                  <c:v>0</c:v>
                </c:pt>
                <c:pt idx="11909">
                  <c:v>0</c:v>
                </c:pt>
                <c:pt idx="11910">
                  <c:v>0</c:v>
                </c:pt>
                <c:pt idx="11911">
                  <c:v>0</c:v>
                </c:pt>
                <c:pt idx="11912">
                  <c:v>0</c:v>
                </c:pt>
                <c:pt idx="11913">
                  <c:v>0</c:v>
                </c:pt>
                <c:pt idx="11914">
                  <c:v>0</c:v>
                </c:pt>
                <c:pt idx="11915">
                  <c:v>0</c:v>
                </c:pt>
                <c:pt idx="11916">
                  <c:v>0</c:v>
                </c:pt>
                <c:pt idx="11917">
                  <c:v>0</c:v>
                </c:pt>
                <c:pt idx="11918">
                  <c:v>0</c:v>
                </c:pt>
                <c:pt idx="11919">
                  <c:v>0</c:v>
                </c:pt>
                <c:pt idx="11920">
                  <c:v>0</c:v>
                </c:pt>
                <c:pt idx="11921">
                  <c:v>0</c:v>
                </c:pt>
                <c:pt idx="11922">
                  <c:v>0</c:v>
                </c:pt>
                <c:pt idx="11923">
                  <c:v>0</c:v>
                </c:pt>
                <c:pt idx="11924">
                  <c:v>0</c:v>
                </c:pt>
                <c:pt idx="11925">
                  <c:v>0</c:v>
                </c:pt>
                <c:pt idx="11926">
                  <c:v>0</c:v>
                </c:pt>
                <c:pt idx="11927">
                  <c:v>0</c:v>
                </c:pt>
                <c:pt idx="11928">
                  <c:v>0</c:v>
                </c:pt>
                <c:pt idx="11929">
                  <c:v>0</c:v>
                </c:pt>
                <c:pt idx="11930">
                  <c:v>0</c:v>
                </c:pt>
                <c:pt idx="11931">
                  <c:v>36.822930384575464</c:v>
                </c:pt>
                <c:pt idx="11932">
                  <c:v>10.547977447308647</c:v>
                </c:pt>
                <c:pt idx="11933">
                  <c:v>20.545008406178631</c:v>
                </c:pt>
                <c:pt idx="11934">
                  <c:v>11.433566091990288</c:v>
                </c:pt>
                <c:pt idx="11935">
                  <c:v>0</c:v>
                </c:pt>
                <c:pt idx="11936">
                  <c:v>0</c:v>
                </c:pt>
                <c:pt idx="11937">
                  <c:v>0</c:v>
                </c:pt>
                <c:pt idx="11938">
                  <c:v>0</c:v>
                </c:pt>
                <c:pt idx="11939">
                  <c:v>0</c:v>
                </c:pt>
                <c:pt idx="11940">
                  <c:v>0</c:v>
                </c:pt>
                <c:pt idx="11941">
                  <c:v>0</c:v>
                </c:pt>
                <c:pt idx="11942">
                  <c:v>0</c:v>
                </c:pt>
                <c:pt idx="11943">
                  <c:v>0</c:v>
                </c:pt>
                <c:pt idx="11944">
                  <c:v>0</c:v>
                </c:pt>
                <c:pt idx="11945">
                  <c:v>0</c:v>
                </c:pt>
                <c:pt idx="11946">
                  <c:v>0</c:v>
                </c:pt>
                <c:pt idx="11947">
                  <c:v>0</c:v>
                </c:pt>
                <c:pt idx="11948">
                  <c:v>0</c:v>
                </c:pt>
                <c:pt idx="11949">
                  <c:v>0</c:v>
                </c:pt>
                <c:pt idx="11950">
                  <c:v>0</c:v>
                </c:pt>
                <c:pt idx="11951">
                  <c:v>0</c:v>
                </c:pt>
                <c:pt idx="11952">
                  <c:v>0</c:v>
                </c:pt>
                <c:pt idx="11953">
                  <c:v>0</c:v>
                </c:pt>
                <c:pt idx="11954">
                  <c:v>0</c:v>
                </c:pt>
                <c:pt idx="11955">
                  <c:v>0</c:v>
                </c:pt>
                <c:pt idx="11956">
                  <c:v>0</c:v>
                </c:pt>
                <c:pt idx="11957">
                  <c:v>0</c:v>
                </c:pt>
                <c:pt idx="11958">
                  <c:v>0</c:v>
                </c:pt>
                <c:pt idx="11959">
                  <c:v>0</c:v>
                </c:pt>
                <c:pt idx="11960">
                  <c:v>0</c:v>
                </c:pt>
                <c:pt idx="11961">
                  <c:v>0</c:v>
                </c:pt>
                <c:pt idx="11962">
                  <c:v>0</c:v>
                </c:pt>
                <c:pt idx="11963">
                  <c:v>0</c:v>
                </c:pt>
                <c:pt idx="11964">
                  <c:v>0</c:v>
                </c:pt>
                <c:pt idx="11965">
                  <c:v>0</c:v>
                </c:pt>
                <c:pt idx="11966">
                  <c:v>0</c:v>
                </c:pt>
                <c:pt idx="11967">
                  <c:v>0</c:v>
                </c:pt>
                <c:pt idx="11968">
                  <c:v>0</c:v>
                </c:pt>
                <c:pt idx="11969">
                  <c:v>0</c:v>
                </c:pt>
                <c:pt idx="11970">
                  <c:v>0</c:v>
                </c:pt>
                <c:pt idx="11971">
                  <c:v>0</c:v>
                </c:pt>
                <c:pt idx="11972">
                  <c:v>0</c:v>
                </c:pt>
                <c:pt idx="11973">
                  <c:v>0</c:v>
                </c:pt>
                <c:pt idx="11974">
                  <c:v>0</c:v>
                </c:pt>
                <c:pt idx="11975">
                  <c:v>0</c:v>
                </c:pt>
                <c:pt idx="11976">
                  <c:v>0</c:v>
                </c:pt>
                <c:pt idx="11977">
                  <c:v>0</c:v>
                </c:pt>
                <c:pt idx="11978">
                  <c:v>0</c:v>
                </c:pt>
                <c:pt idx="11979">
                  <c:v>0</c:v>
                </c:pt>
                <c:pt idx="11980">
                  <c:v>0</c:v>
                </c:pt>
                <c:pt idx="11981">
                  <c:v>0</c:v>
                </c:pt>
                <c:pt idx="11982">
                  <c:v>0</c:v>
                </c:pt>
                <c:pt idx="11983">
                  <c:v>0</c:v>
                </c:pt>
                <c:pt idx="11984">
                  <c:v>0</c:v>
                </c:pt>
                <c:pt idx="11985">
                  <c:v>0</c:v>
                </c:pt>
                <c:pt idx="11986">
                  <c:v>0</c:v>
                </c:pt>
                <c:pt idx="11987">
                  <c:v>0</c:v>
                </c:pt>
                <c:pt idx="11988">
                  <c:v>0</c:v>
                </c:pt>
                <c:pt idx="11989">
                  <c:v>0</c:v>
                </c:pt>
                <c:pt idx="11990">
                  <c:v>0</c:v>
                </c:pt>
                <c:pt idx="11991">
                  <c:v>0</c:v>
                </c:pt>
                <c:pt idx="11992">
                  <c:v>0</c:v>
                </c:pt>
                <c:pt idx="11993">
                  <c:v>0</c:v>
                </c:pt>
                <c:pt idx="11994">
                  <c:v>0</c:v>
                </c:pt>
                <c:pt idx="11995">
                  <c:v>0</c:v>
                </c:pt>
                <c:pt idx="11996">
                  <c:v>0</c:v>
                </c:pt>
                <c:pt idx="11997">
                  <c:v>0</c:v>
                </c:pt>
                <c:pt idx="11998">
                  <c:v>0</c:v>
                </c:pt>
                <c:pt idx="11999">
                  <c:v>0</c:v>
                </c:pt>
                <c:pt idx="12000">
                  <c:v>0</c:v>
                </c:pt>
                <c:pt idx="12001">
                  <c:v>0</c:v>
                </c:pt>
                <c:pt idx="12002">
                  <c:v>0</c:v>
                </c:pt>
                <c:pt idx="12003">
                  <c:v>0</c:v>
                </c:pt>
                <c:pt idx="12004">
                  <c:v>0</c:v>
                </c:pt>
                <c:pt idx="12005">
                  <c:v>0</c:v>
                </c:pt>
                <c:pt idx="12006">
                  <c:v>0</c:v>
                </c:pt>
                <c:pt idx="12007">
                  <c:v>0</c:v>
                </c:pt>
                <c:pt idx="12008">
                  <c:v>0</c:v>
                </c:pt>
                <c:pt idx="12009">
                  <c:v>0</c:v>
                </c:pt>
                <c:pt idx="12010">
                  <c:v>0</c:v>
                </c:pt>
                <c:pt idx="12011">
                  <c:v>0</c:v>
                </c:pt>
                <c:pt idx="12012">
                  <c:v>0</c:v>
                </c:pt>
                <c:pt idx="12013">
                  <c:v>0</c:v>
                </c:pt>
                <c:pt idx="12014">
                  <c:v>0</c:v>
                </c:pt>
                <c:pt idx="12015">
                  <c:v>0</c:v>
                </c:pt>
                <c:pt idx="12016">
                  <c:v>0</c:v>
                </c:pt>
                <c:pt idx="12017">
                  <c:v>0</c:v>
                </c:pt>
                <c:pt idx="12018">
                  <c:v>0</c:v>
                </c:pt>
                <c:pt idx="12019">
                  <c:v>0</c:v>
                </c:pt>
                <c:pt idx="12020">
                  <c:v>0</c:v>
                </c:pt>
                <c:pt idx="12021">
                  <c:v>0</c:v>
                </c:pt>
                <c:pt idx="12022">
                  <c:v>0</c:v>
                </c:pt>
                <c:pt idx="12023">
                  <c:v>0</c:v>
                </c:pt>
                <c:pt idx="12024">
                  <c:v>0</c:v>
                </c:pt>
                <c:pt idx="12025">
                  <c:v>0</c:v>
                </c:pt>
                <c:pt idx="12026">
                  <c:v>0</c:v>
                </c:pt>
                <c:pt idx="12027">
                  <c:v>0</c:v>
                </c:pt>
                <c:pt idx="12028">
                  <c:v>0</c:v>
                </c:pt>
                <c:pt idx="12029">
                  <c:v>0</c:v>
                </c:pt>
                <c:pt idx="12030">
                  <c:v>0</c:v>
                </c:pt>
                <c:pt idx="12031">
                  <c:v>0</c:v>
                </c:pt>
                <c:pt idx="12032">
                  <c:v>0</c:v>
                </c:pt>
                <c:pt idx="12033">
                  <c:v>0</c:v>
                </c:pt>
                <c:pt idx="12034">
                  <c:v>0</c:v>
                </c:pt>
                <c:pt idx="12035">
                  <c:v>0</c:v>
                </c:pt>
                <c:pt idx="12036">
                  <c:v>0</c:v>
                </c:pt>
                <c:pt idx="12037">
                  <c:v>0</c:v>
                </c:pt>
                <c:pt idx="12038">
                  <c:v>0</c:v>
                </c:pt>
                <c:pt idx="12039">
                  <c:v>0</c:v>
                </c:pt>
                <c:pt idx="12040">
                  <c:v>0</c:v>
                </c:pt>
                <c:pt idx="12041">
                  <c:v>0</c:v>
                </c:pt>
                <c:pt idx="12042">
                  <c:v>0</c:v>
                </c:pt>
                <c:pt idx="12043">
                  <c:v>0</c:v>
                </c:pt>
                <c:pt idx="12044">
                  <c:v>0</c:v>
                </c:pt>
                <c:pt idx="12045">
                  <c:v>0</c:v>
                </c:pt>
                <c:pt idx="12046">
                  <c:v>0</c:v>
                </c:pt>
                <c:pt idx="12047">
                  <c:v>0</c:v>
                </c:pt>
                <c:pt idx="12048">
                  <c:v>0</c:v>
                </c:pt>
                <c:pt idx="12049">
                  <c:v>0</c:v>
                </c:pt>
                <c:pt idx="12050">
                  <c:v>0</c:v>
                </c:pt>
                <c:pt idx="12051">
                  <c:v>0</c:v>
                </c:pt>
                <c:pt idx="12052">
                  <c:v>0</c:v>
                </c:pt>
                <c:pt idx="12053">
                  <c:v>0</c:v>
                </c:pt>
                <c:pt idx="12054">
                  <c:v>0</c:v>
                </c:pt>
                <c:pt idx="12055">
                  <c:v>0</c:v>
                </c:pt>
                <c:pt idx="12056">
                  <c:v>0</c:v>
                </c:pt>
                <c:pt idx="12057">
                  <c:v>33.395722307114475</c:v>
                </c:pt>
                <c:pt idx="12058">
                  <c:v>1.7477169253688976</c:v>
                </c:pt>
                <c:pt idx="12059">
                  <c:v>4.6966913250341999</c:v>
                </c:pt>
                <c:pt idx="12060">
                  <c:v>0</c:v>
                </c:pt>
                <c:pt idx="12061">
                  <c:v>0</c:v>
                </c:pt>
                <c:pt idx="12062">
                  <c:v>12.96624089771735</c:v>
                </c:pt>
                <c:pt idx="12063">
                  <c:v>13.168992509450653</c:v>
                </c:pt>
                <c:pt idx="12064">
                  <c:v>9.1662247525171185</c:v>
                </c:pt>
                <c:pt idx="12065">
                  <c:v>0</c:v>
                </c:pt>
                <c:pt idx="12066">
                  <c:v>0</c:v>
                </c:pt>
                <c:pt idx="12067">
                  <c:v>0</c:v>
                </c:pt>
                <c:pt idx="12068">
                  <c:v>0</c:v>
                </c:pt>
                <c:pt idx="12069">
                  <c:v>0</c:v>
                </c:pt>
                <c:pt idx="12070">
                  <c:v>0</c:v>
                </c:pt>
                <c:pt idx="12071">
                  <c:v>0</c:v>
                </c:pt>
                <c:pt idx="12072">
                  <c:v>0</c:v>
                </c:pt>
                <c:pt idx="12073">
                  <c:v>0</c:v>
                </c:pt>
                <c:pt idx="12074">
                  <c:v>0</c:v>
                </c:pt>
                <c:pt idx="12075">
                  <c:v>0</c:v>
                </c:pt>
                <c:pt idx="12076">
                  <c:v>0</c:v>
                </c:pt>
                <c:pt idx="12077">
                  <c:v>0</c:v>
                </c:pt>
                <c:pt idx="12078">
                  <c:v>0</c:v>
                </c:pt>
                <c:pt idx="12079">
                  <c:v>0</c:v>
                </c:pt>
                <c:pt idx="12080">
                  <c:v>0</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0</c:v>
                </c:pt>
                <c:pt idx="12094">
                  <c:v>35.950503261867581</c:v>
                </c:pt>
                <c:pt idx="12095">
                  <c:v>33.13788274475727</c:v>
                </c:pt>
                <c:pt idx="12096">
                  <c:v>8.6864991714651225</c:v>
                </c:pt>
                <c:pt idx="12097">
                  <c:v>5.2220480372164335</c:v>
                </c:pt>
                <c:pt idx="12098">
                  <c:v>22.051163149720786</c:v>
                </c:pt>
                <c:pt idx="12099">
                  <c:v>59.041940137783875</c:v>
                </c:pt>
                <c:pt idx="12100">
                  <c:v>0</c:v>
                </c:pt>
                <c:pt idx="12101">
                  <c:v>9.9145059636701252</c:v>
                </c:pt>
                <c:pt idx="12102">
                  <c:v>26.399089142130428</c:v>
                </c:pt>
                <c:pt idx="12103">
                  <c:v>24.969949847952268</c:v>
                </c:pt>
                <c:pt idx="12104">
                  <c:v>31.304805198153787</c:v>
                </c:pt>
                <c:pt idx="12105">
                  <c:v>19.992850270803359</c:v>
                </c:pt>
                <c:pt idx="12106">
                  <c:v>17.268356937315417</c:v>
                </c:pt>
                <c:pt idx="12107">
                  <c:v>13.059273480126858</c:v>
                </c:pt>
                <c:pt idx="12108">
                  <c:v>1.2208628465387292</c:v>
                </c:pt>
                <c:pt idx="12109">
                  <c:v>21.402430711519418</c:v>
                </c:pt>
                <c:pt idx="12110">
                  <c:v>24.809696673779531</c:v>
                </c:pt>
                <c:pt idx="12111">
                  <c:v>78.413295519184516</c:v>
                </c:pt>
                <c:pt idx="12112">
                  <c:v>27.786416806463585</c:v>
                </c:pt>
                <c:pt idx="12113">
                  <c:v>16.582090645131991</c:v>
                </c:pt>
                <c:pt idx="12114">
                  <c:v>28.816623545938025</c:v>
                </c:pt>
                <c:pt idx="12115">
                  <c:v>32.525062347699986</c:v>
                </c:pt>
                <c:pt idx="12116">
                  <c:v>0</c:v>
                </c:pt>
                <c:pt idx="12117">
                  <c:v>54.170254225382834</c:v>
                </c:pt>
                <c:pt idx="12118">
                  <c:v>73.775537510256669</c:v>
                </c:pt>
                <c:pt idx="12119">
                  <c:v>44.86708204340384</c:v>
                </c:pt>
                <c:pt idx="12120">
                  <c:v>0</c:v>
                </c:pt>
                <c:pt idx="12121">
                  <c:v>8.1465268403711733</c:v>
                </c:pt>
                <c:pt idx="12122">
                  <c:v>11.893460319163857</c:v>
                </c:pt>
                <c:pt idx="12123">
                  <c:v>0</c:v>
                </c:pt>
                <c:pt idx="12124">
                  <c:v>0</c:v>
                </c:pt>
                <c:pt idx="12125">
                  <c:v>0</c:v>
                </c:pt>
                <c:pt idx="12126">
                  <c:v>0</c:v>
                </c:pt>
                <c:pt idx="12127">
                  <c:v>0</c:v>
                </c:pt>
                <c:pt idx="12128">
                  <c:v>0</c:v>
                </c:pt>
                <c:pt idx="12129">
                  <c:v>0</c:v>
                </c:pt>
                <c:pt idx="12130">
                  <c:v>36.920539490293905</c:v>
                </c:pt>
                <c:pt idx="12131">
                  <c:v>0</c:v>
                </c:pt>
                <c:pt idx="12132">
                  <c:v>37.584680323894823</c:v>
                </c:pt>
                <c:pt idx="12133">
                  <c:v>22.77729903410804</c:v>
                </c:pt>
                <c:pt idx="12134">
                  <c:v>39.635778547563582</c:v>
                </c:pt>
                <c:pt idx="12135">
                  <c:v>25.109255761282967</c:v>
                </c:pt>
                <c:pt idx="12136">
                  <c:v>0</c:v>
                </c:pt>
                <c:pt idx="12137">
                  <c:v>0</c:v>
                </c:pt>
                <c:pt idx="12138">
                  <c:v>0</c:v>
                </c:pt>
                <c:pt idx="12139">
                  <c:v>0</c:v>
                </c:pt>
                <c:pt idx="12140">
                  <c:v>0</c:v>
                </c:pt>
                <c:pt idx="12141">
                  <c:v>0.65569843524660598</c:v>
                </c:pt>
                <c:pt idx="12142">
                  <c:v>0</c:v>
                </c:pt>
                <c:pt idx="12143">
                  <c:v>0</c:v>
                </c:pt>
                <c:pt idx="12144">
                  <c:v>0</c:v>
                </c:pt>
                <c:pt idx="12145">
                  <c:v>0</c:v>
                </c:pt>
                <c:pt idx="12146">
                  <c:v>18.604965287996283</c:v>
                </c:pt>
                <c:pt idx="12147">
                  <c:v>0</c:v>
                </c:pt>
                <c:pt idx="12148">
                  <c:v>23.968299645100053</c:v>
                </c:pt>
                <c:pt idx="12149">
                  <c:v>0</c:v>
                </c:pt>
                <c:pt idx="12150">
                  <c:v>0</c:v>
                </c:pt>
                <c:pt idx="12151">
                  <c:v>0</c:v>
                </c:pt>
                <c:pt idx="12152">
                  <c:v>0</c:v>
                </c:pt>
                <c:pt idx="12153">
                  <c:v>0</c:v>
                </c:pt>
                <c:pt idx="12154">
                  <c:v>0</c:v>
                </c:pt>
                <c:pt idx="12155">
                  <c:v>0</c:v>
                </c:pt>
                <c:pt idx="12156">
                  <c:v>0</c:v>
                </c:pt>
                <c:pt idx="12157">
                  <c:v>0</c:v>
                </c:pt>
                <c:pt idx="12158">
                  <c:v>0</c:v>
                </c:pt>
                <c:pt idx="12159">
                  <c:v>0</c:v>
                </c:pt>
                <c:pt idx="12160">
                  <c:v>0</c:v>
                </c:pt>
                <c:pt idx="12161">
                  <c:v>0</c:v>
                </c:pt>
                <c:pt idx="12162">
                  <c:v>0</c:v>
                </c:pt>
                <c:pt idx="12163">
                  <c:v>0</c:v>
                </c:pt>
                <c:pt idx="12164">
                  <c:v>30.132273142613762</c:v>
                </c:pt>
                <c:pt idx="12165">
                  <c:v>0</c:v>
                </c:pt>
                <c:pt idx="12166">
                  <c:v>0</c:v>
                </c:pt>
                <c:pt idx="12167">
                  <c:v>0</c:v>
                </c:pt>
                <c:pt idx="12168">
                  <c:v>9.8112222719046507</c:v>
                </c:pt>
                <c:pt idx="12169">
                  <c:v>22.799536500708804</c:v>
                </c:pt>
                <c:pt idx="12170">
                  <c:v>112.06352810226366</c:v>
                </c:pt>
                <c:pt idx="12171">
                  <c:v>110.68817455622472</c:v>
                </c:pt>
                <c:pt idx="12172">
                  <c:v>40.154071068787346</c:v>
                </c:pt>
                <c:pt idx="12173">
                  <c:v>30.624021022264589</c:v>
                </c:pt>
                <c:pt idx="12174">
                  <c:v>0</c:v>
                </c:pt>
                <c:pt idx="12175">
                  <c:v>5.8778370962967585</c:v>
                </c:pt>
                <c:pt idx="12176">
                  <c:v>18.902597367821755</c:v>
                </c:pt>
                <c:pt idx="12177">
                  <c:v>0</c:v>
                </c:pt>
                <c:pt idx="12178">
                  <c:v>18.426810978804635</c:v>
                </c:pt>
                <c:pt idx="12179">
                  <c:v>31.156536747945317</c:v>
                </c:pt>
                <c:pt idx="12180">
                  <c:v>2.4483804889929406</c:v>
                </c:pt>
                <c:pt idx="12181">
                  <c:v>0</c:v>
                </c:pt>
                <c:pt idx="12182">
                  <c:v>0</c:v>
                </c:pt>
                <c:pt idx="12183">
                  <c:v>0</c:v>
                </c:pt>
                <c:pt idx="12184">
                  <c:v>5.9975185711499286</c:v>
                </c:pt>
                <c:pt idx="12185">
                  <c:v>0</c:v>
                </c:pt>
                <c:pt idx="12186">
                  <c:v>0</c:v>
                </c:pt>
                <c:pt idx="12187">
                  <c:v>0</c:v>
                </c:pt>
                <c:pt idx="12188">
                  <c:v>0</c:v>
                </c:pt>
                <c:pt idx="12189">
                  <c:v>0</c:v>
                </c:pt>
                <c:pt idx="12190">
                  <c:v>0</c:v>
                </c:pt>
                <c:pt idx="12191">
                  <c:v>46.185382380215842</c:v>
                </c:pt>
                <c:pt idx="12192">
                  <c:v>10.238837048239187</c:v>
                </c:pt>
                <c:pt idx="12193">
                  <c:v>0</c:v>
                </c:pt>
                <c:pt idx="12194">
                  <c:v>0</c:v>
                </c:pt>
                <c:pt idx="12195">
                  <c:v>5.0357110863279173</c:v>
                </c:pt>
                <c:pt idx="12196">
                  <c:v>5.0830194471400993</c:v>
                </c:pt>
                <c:pt idx="12197">
                  <c:v>35.810306896406239</c:v>
                </c:pt>
                <c:pt idx="12198">
                  <c:v>0</c:v>
                </c:pt>
                <c:pt idx="12199">
                  <c:v>0</c:v>
                </c:pt>
                <c:pt idx="12200">
                  <c:v>0</c:v>
                </c:pt>
                <c:pt idx="12201">
                  <c:v>29.028310537562906</c:v>
                </c:pt>
                <c:pt idx="12202">
                  <c:v>64.940067088590553</c:v>
                </c:pt>
                <c:pt idx="12203">
                  <c:v>16.761113180941436</c:v>
                </c:pt>
                <c:pt idx="12204">
                  <c:v>0</c:v>
                </c:pt>
                <c:pt idx="12205">
                  <c:v>0</c:v>
                </c:pt>
                <c:pt idx="12206">
                  <c:v>0</c:v>
                </c:pt>
                <c:pt idx="12207">
                  <c:v>0</c:v>
                </c:pt>
                <c:pt idx="12208">
                  <c:v>0</c:v>
                </c:pt>
                <c:pt idx="12209">
                  <c:v>0</c:v>
                </c:pt>
                <c:pt idx="12210">
                  <c:v>0</c:v>
                </c:pt>
                <c:pt idx="12211">
                  <c:v>0</c:v>
                </c:pt>
                <c:pt idx="12212">
                  <c:v>0</c:v>
                </c:pt>
                <c:pt idx="12213">
                  <c:v>0</c:v>
                </c:pt>
                <c:pt idx="12214">
                  <c:v>0</c:v>
                </c:pt>
                <c:pt idx="12215">
                  <c:v>0</c:v>
                </c:pt>
                <c:pt idx="12216">
                  <c:v>0</c:v>
                </c:pt>
                <c:pt idx="12217">
                  <c:v>0</c:v>
                </c:pt>
                <c:pt idx="12218">
                  <c:v>0</c:v>
                </c:pt>
                <c:pt idx="12219">
                  <c:v>0</c:v>
                </c:pt>
                <c:pt idx="12220">
                  <c:v>0</c:v>
                </c:pt>
                <c:pt idx="12221">
                  <c:v>0</c:v>
                </c:pt>
                <c:pt idx="12222">
                  <c:v>0</c:v>
                </c:pt>
                <c:pt idx="12223">
                  <c:v>0</c:v>
                </c:pt>
                <c:pt idx="12224">
                  <c:v>0</c:v>
                </c:pt>
                <c:pt idx="12225">
                  <c:v>0</c:v>
                </c:pt>
                <c:pt idx="12226">
                  <c:v>0</c:v>
                </c:pt>
                <c:pt idx="12227">
                  <c:v>0</c:v>
                </c:pt>
                <c:pt idx="12228">
                  <c:v>0</c:v>
                </c:pt>
                <c:pt idx="12229">
                  <c:v>0</c:v>
                </c:pt>
                <c:pt idx="12230">
                  <c:v>0</c:v>
                </c:pt>
                <c:pt idx="12231">
                  <c:v>0</c:v>
                </c:pt>
                <c:pt idx="12232">
                  <c:v>0</c:v>
                </c:pt>
                <c:pt idx="12233">
                  <c:v>0</c:v>
                </c:pt>
                <c:pt idx="12234">
                  <c:v>0</c:v>
                </c:pt>
                <c:pt idx="12235">
                  <c:v>0</c:v>
                </c:pt>
                <c:pt idx="12236">
                  <c:v>0</c:v>
                </c:pt>
                <c:pt idx="12237">
                  <c:v>0</c:v>
                </c:pt>
                <c:pt idx="12238">
                  <c:v>0</c:v>
                </c:pt>
                <c:pt idx="12239">
                  <c:v>18.948872679889586</c:v>
                </c:pt>
                <c:pt idx="12240">
                  <c:v>73.602034485009213</c:v>
                </c:pt>
                <c:pt idx="12241">
                  <c:v>51.002286379442559</c:v>
                </c:pt>
                <c:pt idx="12242">
                  <c:v>38.75047873610486</c:v>
                </c:pt>
                <c:pt idx="12243">
                  <c:v>5.2011832437281669</c:v>
                </c:pt>
                <c:pt idx="12244">
                  <c:v>67.510260137325474</c:v>
                </c:pt>
                <c:pt idx="12245">
                  <c:v>22.31793117320122</c:v>
                </c:pt>
                <c:pt idx="12246">
                  <c:v>0</c:v>
                </c:pt>
                <c:pt idx="12247">
                  <c:v>0</c:v>
                </c:pt>
                <c:pt idx="12248">
                  <c:v>0</c:v>
                </c:pt>
                <c:pt idx="12249">
                  <c:v>0</c:v>
                </c:pt>
                <c:pt idx="12250">
                  <c:v>0</c:v>
                </c:pt>
                <c:pt idx="12251">
                  <c:v>0</c:v>
                </c:pt>
                <c:pt idx="12252">
                  <c:v>0</c:v>
                </c:pt>
                <c:pt idx="12253">
                  <c:v>0</c:v>
                </c:pt>
                <c:pt idx="12254">
                  <c:v>0</c:v>
                </c:pt>
                <c:pt idx="12255">
                  <c:v>0</c:v>
                </c:pt>
                <c:pt idx="12256">
                  <c:v>0</c:v>
                </c:pt>
                <c:pt idx="12257">
                  <c:v>14.890967316812954</c:v>
                </c:pt>
                <c:pt idx="12258">
                  <c:v>59.055206791980211</c:v>
                </c:pt>
                <c:pt idx="12259">
                  <c:v>43.841661319181597</c:v>
                </c:pt>
                <c:pt idx="12260">
                  <c:v>35.252069547072999</c:v>
                </c:pt>
                <c:pt idx="12261">
                  <c:v>3.2984035701711005</c:v>
                </c:pt>
                <c:pt idx="12262">
                  <c:v>0</c:v>
                </c:pt>
                <c:pt idx="12263">
                  <c:v>0</c:v>
                </c:pt>
                <c:pt idx="12264">
                  <c:v>0</c:v>
                </c:pt>
                <c:pt idx="12265">
                  <c:v>0</c:v>
                </c:pt>
                <c:pt idx="12266">
                  <c:v>0</c:v>
                </c:pt>
                <c:pt idx="12267">
                  <c:v>2.8001097813931861</c:v>
                </c:pt>
                <c:pt idx="12268">
                  <c:v>0</c:v>
                </c:pt>
                <c:pt idx="12269">
                  <c:v>2.6590956567688266</c:v>
                </c:pt>
                <c:pt idx="12270">
                  <c:v>0</c:v>
                </c:pt>
                <c:pt idx="12271">
                  <c:v>0</c:v>
                </c:pt>
                <c:pt idx="12272">
                  <c:v>0</c:v>
                </c:pt>
                <c:pt idx="12273">
                  <c:v>0</c:v>
                </c:pt>
                <c:pt idx="12274">
                  <c:v>0</c:v>
                </c:pt>
                <c:pt idx="12275">
                  <c:v>0</c:v>
                </c:pt>
                <c:pt idx="12276">
                  <c:v>3.3531773409771259E-2</c:v>
                </c:pt>
                <c:pt idx="12277">
                  <c:v>0</c:v>
                </c:pt>
                <c:pt idx="12278">
                  <c:v>8.176396048637441E-2</c:v>
                </c:pt>
                <c:pt idx="12279">
                  <c:v>2.2630108278788255</c:v>
                </c:pt>
                <c:pt idx="12280">
                  <c:v>7.7541252044956881</c:v>
                </c:pt>
                <c:pt idx="12281">
                  <c:v>11.546025622652833</c:v>
                </c:pt>
                <c:pt idx="12282">
                  <c:v>0</c:v>
                </c:pt>
                <c:pt idx="12283">
                  <c:v>0</c:v>
                </c:pt>
                <c:pt idx="12284">
                  <c:v>0</c:v>
                </c:pt>
                <c:pt idx="12285">
                  <c:v>0</c:v>
                </c:pt>
                <c:pt idx="12286">
                  <c:v>1.5267680251911546</c:v>
                </c:pt>
                <c:pt idx="12287">
                  <c:v>0</c:v>
                </c:pt>
                <c:pt idx="12288">
                  <c:v>6.8901018762430395</c:v>
                </c:pt>
                <c:pt idx="12289">
                  <c:v>26.980500228676391</c:v>
                </c:pt>
                <c:pt idx="12290">
                  <c:v>0</c:v>
                </c:pt>
                <c:pt idx="12291">
                  <c:v>0</c:v>
                </c:pt>
                <c:pt idx="12292">
                  <c:v>0</c:v>
                </c:pt>
                <c:pt idx="12293">
                  <c:v>0</c:v>
                </c:pt>
                <c:pt idx="12294">
                  <c:v>0</c:v>
                </c:pt>
                <c:pt idx="12295">
                  <c:v>0</c:v>
                </c:pt>
                <c:pt idx="12296">
                  <c:v>0.55616825976540019</c:v>
                </c:pt>
                <c:pt idx="12297">
                  <c:v>5.8611866927864096</c:v>
                </c:pt>
                <c:pt idx="12298">
                  <c:v>3.1635217991964124</c:v>
                </c:pt>
                <c:pt idx="12299">
                  <c:v>2.0654074954840373</c:v>
                </c:pt>
                <c:pt idx="12300">
                  <c:v>1.5102463352249711</c:v>
                </c:pt>
                <c:pt idx="12301">
                  <c:v>1.0680508875968466</c:v>
                </c:pt>
                <c:pt idx="12302">
                  <c:v>0.93856612779166193</c:v>
                </c:pt>
                <c:pt idx="12303">
                  <c:v>0.97820087220116203</c:v>
                </c:pt>
                <c:pt idx="12304">
                  <c:v>1.3016613007818805</c:v>
                </c:pt>
                <c:pt idx="12305">
                  <c:v>7.9967764375940478</c:v>
                </c:pt>
                <c:pt idx="12306">
                  <c:v>11.508704679286321</c:v>
                </c:pt>
                <c:pt idx="12307">
                  <c:v>45.573014796934693</c:v>
                </c:pt>
                <c:pt idx="12308">
                  <c:v>33.43521502783954</c:v>
                </c:pt>
                <c:pt idx="12309">
                  <c:v>1.179439402555496</c:v>
                </c:pt>
                <c:pt idx="12310">
                  <c:v>0</c:v>
                </c:pt>
                <c:pt idx="12311">
                  <c:v>0</c:v>
                </c:pt>
                <c:pt idx="12312">
                  <c:v>0</c:v>
                </c:pt>
                <c:pt idx="12313">
                  <c:v>0</c:v>
                </c:pt>
                <c:pt idx="12314">
                  <c:v>12.162632215101148</c:v>
                </c:pt>
                <c:pt idx="12315">
                  <c:v>17.515460446978651</c:v>
                </c:pt>
                <c:pt idx="12316">
                  <c:v>17.048077827761777</c:v>
                </c:pt>
                <c:pt idx="12317">
                  <c:v>0</c:v>
                </c:pt>
                <c:pt idx="12318">
                  <c:v>0</c:v>
                </c:pt>
                <c:pt idx="12319">
                  <c:v>0.76397881633895492</c:v>
                </c:pt>
                <c:pt idx="12320">
                  <c:v>0.53588989562718581</c:v>
                </c:pt>
                <c:pt idx="12321">
                  <c:v>13.972385771489265</c:v>
                </c:pt>
                <c:pt idx="12322">
                  <c:v>24.425192952291596</c:v>
                </c:pt>
                <c:pt idx="12323">
                  <c:v>9.0952384801953237</c:v>
                </c:pt>
                <c:pt idx="12324">
                  <c:v>11.571031386221073</c:v>
                </c:pt>
                <c:pt idx="12325">
                  <c:v>0</c:v>
                </c:pt>
                <c:pt idx="12326">
                  <c:v>0</c:v>
                </c:pt>
                <c:pt idx="12327">
                  <c:v>0</c:v>
                </c:pt>
                <c:pt idx="12328">
                  <c:v>5.819840284559203</c:v>
                </c:pt>
                <c:pt idx="12329">
                  <c:v>10.864972467013651</c:v>
                </c:pt>
                <c:pt idx="12330">
                  <c:v>15.880894663499772</c:v>
                </c:pt>
                <c:pt idx="12331">
                  <c:v>26.199971257441135</c:v>
                </c:pt>
                <c:pt idx="12332">
                  <c:v>17.14734523848977</c:v>
                </c:pt>
                <c:pt idx="12333">
                  <c:v>0</c:v>
                </c:pt>
                <c:pt idx="12334">
                  <c:v>8.1544359563822066</c:v>
                </c:pt>
                <c:pt idx="12335">
                  <c:v>0</c:v>
                </c:pt>
                <c:pt idx="12336">
                  <c:v>0</c:v>
                </c:pt>
                <c:pt idx="12337">
                  <c:v>1.3889008969752585</c:v>
                </c:pt>
                <c:pt idx="12338">
                  <c:v>6.2824932895445151</c:v>
                </c:pt>
                <c:pt idx="12339">
                  <c:v>7.7080971178810938</c:v>
                </c:pt>
                <c:pt idx="12340">
                  <c:v>6.72708872048947</c:v>
                </c:pt>
                <c:pt idx="12341">
                  <c:v>3.1782332015815431</c:v>
                </c:pt>
                <c:pt idx="12342">
                  <c:v>0.73847012211775898</c:v>
                </c:pt>
                <c:pt idx="12343">
                  <c:v>10.746189058114208</c:v>
                </c:pt>
                <c:pt idx="12344">
                  <c:v>8.782380780955295</c:v>
                </c:pt>
                <c:pt idx="12345">
                  <c:v>5.4759129213715605</c:v>
                </c:pt>
                <c:pt idx="12346">
                  <c:v>5.9385555445197138</c:v>
                </c:pt>
                <c:pt idx="12347">
                  <c:v>4.7703978814147199</c:v>
                </c:pt>
                <c:pt idx="12348">
                  <c:v>4.3608084731864887</c:v>
                </c:pt>
                <c:pt idx="12349">
                  <c:v>8.2303119530574165</c:v>
                </c:pt>
                <c:pt idx="12350">
                  <c:v>0</c:v>
                </c:pt>
                <c:pt idx="12351">
                  <c:v>0</c:v>
                </c:pt>
                <c:pt idx="12352">
                  <c:v>0</c:v>
                </c:pt>
                <c:pt idx="12353">
                  <c:v>0</c:v>
                </c:pt>
                <c:pt idx="12354">
                  <c:v>0</c:v>
                </c:pt>
                <c:pt idx="12355">
                  <c:v>0</c:v>
                </c:pt>
                <c:pt idx="12356">
                  <c:v>0</c:v>
                </c:pt>
                <c:pt idx="12357">
                  <c:v>0</c:v>
                </c:pt>
                <c:pt idx="12358">
                  <c:v>0</c:v>
                </c:pt>
                <c:pt idx="12359">
                  <c:v>0</c:v>
                </c:pt>
                <c:pt idx="12360">
                  <c:v>0</c:v>
                </c:pt>
                <c:pt idx="12361">
                  <c:v>0</c:v>
                </c:pt>
                <c:pt idx="12362">
                  <c:v>0</c:v>
                </c:pt>
                <c:pt idx="12363">
                  <c:v>0</c:v>
                </c:pt>
                <c:pt idx="12364">
                  <c:v>0</c:v>
                </c:pt>
                <c:pt idx="12365">
                  <c:v>0</c:v>
                </c:pt>
                <c:pt idx="12366">
                  <c:v>0</c:v>
                </c:pt>
                <c:pt idx="12367">
                  <c:v>0</c:v>
                </c:pt>
                <c:pt idx="12368">
                  <c:v>0</c:v>
                </c:pt>
                <c:pt idx="12369">
                  <c:v>0</c:v>
                </c:pt>
                <c:pt idx="12370">
                  <c:v>0</c:v>
                </c:pt>
                <c:pt idx="12371">
                  <c:v>0</c:v>
                </c:pt>
                <c:pt idx="12372">
                  <c:v>0</c:v>
                </c:pt>
                <c:pt idx="12373">
                  <c:v>0</c:v>
                </c:pt>
                <c:pt idx="12374">
                  <c:v>0</c:v>
                </c:pt>
                <c:pt idx="12375">
                  <c:v>0</c:v>
                </c:pt>
                <c:pt idx="12376">
                  <c:v>0</c:v>
                </c:pt>
                <c:pt idx="12377">
                  <c:v>0</c:v>
                </c:pt>
                <c:pt idx="12378">
                  <c:v>0</c:v>
                </c:pt>
                <c:pt idx="12379">
                  <c:v>0</c:v>
                </c:pt>
                <c:pt idx="12380">
                  <c:v>0</c:v>
                </c:pt>
                <c:pt idx="12381">
                  <c:v>0</c:v>
                </c:pt>
                <c:pt idx="12382">
                  <c:v>0</c:v>
                </c:pt>
                <c:pt idx="12383">
                  <c:v>0</c:v>
                </c:pt>
                <c:pt idx="12384">
                  <c:v>0</c:v>
                </c:pt>
                <c:pt idx="12385">
                  <c:v>31.674932655786808</c:v>
                </c:pt>
                <c:pt idx="12386">
                  <c:v>28.279153693557475</c:v>
                </c:pt>
                <c:pt idx="12387">
                  <c:v>29.546504001458452</c:v>
                </c:pt>
                <c:pt idx="12388">
                  <c:v>20.795860612301194</c:v>
                </c:pt>
                <c:pt idx="12389">
                  <c:v>11.610388465849088</c:v>
                </c:pt>
                <c:pt idx="12390">
                  <c:v>0.99317318056748416</c:v>
                </c:pt>
                <c:pt idx="12391">
                  <c:v>9.2600083351440627</c:v>
                </c:pt>
                <c:pt idx="12392">
                  <c:v>10.040692214946477</c:v>
                </c:pt>
                <c:pt idx="12393">
                  <c:v>16.191516908291227</c:v>
                </c:pt>
                <c:pt idx="12394">
                  <c:v>15.974658770863076</c:v>
                </c:pt>
                <c:pt idx="12395">
                  <c:v>5.1188503573714605</c:v>
                </c:pt>
                <c:pt idx="12396">
                  <c:v>2.393265977271759</c:v>
                </c:pt>
                <c:pt idx="12397">
                  <c:v>7.4914265165058307</c:v>
                </c:pt>
                <c:pt idx="12398">
                  <c:v>8.2552438800244659</c:v>
                </c:pt>
                <c:pt idx="12399">
                  <c:v>7.554339685308209</c:v>
                </c:pt>
                <c:pt idx="12400">
                  <c:v>8.3319495892458164</c:v>
                </c:pt>
                <c:pt idx="12401">
                  <c:v>13.07239091946794</c:v>
                </c:pt>
                <c:pt idx="12402">
                  <c:v>22.448926923376433</c:v>
                </c:pt>
                <c:pt idx="12403">
                  <c:v>13.086672556653191</c:v>
                </c:pt>
                <c:pt idx="12404">
                  <c:v>16.034413586210569</c:v>
                </c:pt>
                <c:pt idx="12405">
                  <c:v>0</c:v>
                </c:pt>
                <c:pt idx="12406">
                  <c:v>0</c:v>
                </c:pt>
                <c:pt idx="12407">
                  <c:v>10.919562215481456</c:v>
                </c:pt>
                <c:pt idx="12408">
                  <c:v>19.138682447863008</c:v>
                </c:pt>
                <c:pt idx="12409">
                  <c:v>19.585967823587652</c:v>
                </c:pt>
                <c:pt idx="12410">
                  <c:v>2.9163041040656439</c:v>
                </c:pt>
                <c:pt idx="12411">
                  <c:v>0</c:v>
                </c:pt>
                <c:pt idx="12412">
                  <c:v>6.7244881125197775</c:v>
                </c:pt>
                <c:pt idx="12413">
                  <c:v>14.655615446246042</c:v>
                </c:pt>
                <c:pt idx="12414">
                  <c:v>18.410580735444391</c:v>
                </c:pt>
                <c:pt idx="12415">
                  <c:v>11.251705850733734</c:v>
                </c:pt>
                <c:pt idx="12416">
                  <c:v>3.6426290512878734</c:v>
                </c:pt>
                <c:pt idx="12417">
                  <c:v>0.46329728023891814</c:v>
                </c:pt>
                <c:pt idx="12418">
                  <c:v>0</c:v>
                </c:pt>
                <c:pt idx="12419">
                  <c:v>3.6684923967571059E-2</c:v>
                </c:pt>
                <c:pt idx="12420">
                  <c:v>10.966769479706153</c:v>
                </c:pt>
                <c:pt idx="12421">
                  <c:v>15.238277260285411</c:v>
                </c:pt>
                <c:pt idx="12422">
                  <c:v>12.623294118951655</c:v>
                </c:pt>
                <c:pt idx="12423">
                  <c:v>10.038074155644187</c:v>
                </c:pt>
                <c:pt idx="12424">
                  <c:v>14.348528269247021</c:v>
                </c:pt>
                <c:pt idx="12425">
                  <c:v>25.095494291566634</c:v>
                </c:pt>
                <c:pt idx="12426">
                  <c:v>46.997191075441428</c:v>
                </c:pt>
                <c:pt idx="12427">
                  <c:v>42.58729248487181</c:v>
                </c:pt>
                <c:pt idx="12428">
                  <c:v>20.152959651664037</c:v>
                </c:pt>
                <c:pt idx="12429">
                  <c:v>3.6489796787424682</c:v>
                </c:pt>
                <c:pt idx="12430">
                  <c:v>0</c:v>
                </c:pt>
                <c:pt idx="12431">
                  <c:v>0</c:v>
                </c:pt>
                <c:pt idx="12432">
                  <c:v>0</c:v>
                </c:pt>
                <c:pt idx="12433">
                  <c:v>0</c:v>
                </c:pt>
                <c:pt idx="12434">
                  <c:v>16.166493360363916</c:v>
                </c:pt>
                <c:pt idx="12435">
                  <c:v>23.61109398907476</c:v>
                </c:pt>
                <c:pt idx="12436">
                  <c:v>0</c:v>
                </c:pt>
                <c:pt idx="12437">
                  <c:v>0</c:v>
                </c:pt>
                <c:pt idx="12438">
                  <c:v>5.7177382592560555E-2</c:v>
                </c:pt>
                <c:pt idx="12439">
                  <c:v>0.70938120380393954</c:v>
                </c:pt>
                <c:pt idx="12440">
                  <c:v>9.1909410980307165</c:v>
                </c:pt>
                <c:pt idx="12441">
                  <c:v>9.3074227190120631</c:v>
                </c:pt>
                <c:pt idx="12442">
                  <c:v>7.4881515393858837</c:v>
                </c:pt>
                <c:pt idx="12443">
                  <c:v>9.1629252912868573</c:v>
                </c:pt>
                <c:pt idx="12444">
                  <c:v>5.8895542262504428</c:v>
                </c:pt>
                <c:pt idx="12445">
                  <c:v>4.3442075193964591E-2</c:v>
                </c:pt>
                <c:pt idx="12446">
                  <c:v>0</c:v>
                </c:pt>
                <c:pt idx="12447">
                  <c:v>0</c:v>
                </c:pt>
                <c:pt idx="12448">
                  <c:v>0</c:v>
                </c:pt>
                <c:pt idx="12449">
                  <c:v>0</c:v>
                </c:pt>
                <c:pt idx="12450">
                  <c:v>0</c:v>
                </c:pt>
                <c:pt idx="12451">
                  <c:v>0</c:v>
                </c:pt>
                <c:pt idx="12452">
                  <c:v>0</c:v>
                </c:pt>
                <c:pt idx="12453">
                  <c:v>0</c:v>
                </c:pt>
                <c:pt idx="12454">
                  <c:v>0</c:v>
                </c:pt>
                <c:pt idx="12455">
                  <c:v>0</c:v>
                </c:pt>
                <c:pt idx="12456">
                  <c:v>0</c:v>
                </c:pt>
                <c:pt idx="12457">
                  <c:v>0</c:v>
                </c:pt>
                <c:pt idx="12458">
                  <c:v>0</c:v>
                </c:pt>
                <c:pt idx="12459">
                  <c:v>0</c:v>
                </c:pt>
                <c:pt idx="12460">
                  <c:v>0</c:v>
                </c:pt>
                <c:pt idx="12461">
                  <c:v>0</c:v>
                </c:pt>
                <c:pt idx="12462">
                  <c:v>0</c:v>
                </c:pt>
                <c:pt idx="12463">
                  <c:v>0</c:v>
                </c:pt>
                <c:pt idx="12464">
                  <c:v>0</c:v>
                </c:pt>
                <c:pt idx="12465">
                  <c:v>0</c:v>
                </c:pt>
                <c:pt idx="12466">
                  <c:v>0</c:v>
                </c:pt>
                <c:pt idx="12467">
                  <c:v>0</c:v>
                </c:pt>
                <c:pt idx="12468">
                  <c:v>0</c:v>
                </c:pt>
                <c:pt idx="12469">
                  <c:v>0</c:v>
                </c:pt>
                <c:pt idx="12470">
                  <c:v>0</c:v>
                </c:pt>
                <c:pt idx="12471">
                  <c:v>0</c:v>
                </c:pt>
                <c:pt idx="12472">
                  <c:v>0</c:v>
                </c:pt>
                <c:pt idx="12473">
                  <c:v>0</c:v>
                </c:pt>
                <c:pt idx="12474">
                  <c:v>0</c:v>
                </c:pt>
                <c:pt idx="12475">
                  <c:v>0</c:v>
                </c:pt>
                <c:pt idx="12476">
                  <c:v>0</c:v>
                </c:pt>
                <c:pt idx="12477">
                  <c:v>0</c:v>
                </c:pt>
                <c:pt idx="12478">
                  <c:v>75.158936227146398</c:v>
                </c:pt>
                <c:pt idx="12479">
                  <c:v>43.195449107048418</c:v>
                </c:pt>
                <c:pt idx="12480">
                  <c:v>8.0168136596719766</c:v>
                </c:pt>
                <c:pt idx="12481">
                  <c:v>0.4313593191681111</c:v>
                </c:pt>
                <c:pt idx="12482">
                  <c:v>11.370142373657048</c:v>
                </c:pt>
                <c:pt idx="12483">
                  <c:v>2.7772450869723717</c:v>
                </c:pt>
                <c:pt idx="12484">
                  <c:v>0</c:v>
                </c:pt>
                <c:pt idx="12485">
                  <c:v>0</c:v>
                </c:pt>
                <c:pt idx="12486">
                  <c:v>2.2139624837677965</c:v>
                </c:pt>
                <c:pt idx="12487">
                  <c:v>1.7715860387154221</c:v>
                </c:pt>
                <c:pt idx="12488">
                  <c:v>0.57843441617213642</c:v>
                </c:pt>
                <c:pt idx="12489">
                  <c:v>0.67502240974696326</c:v>
                </c:pt>
                <c:pt idx="12490">
                  <c:v>3.4158901359587226</c:v>
                </c:pt>
                <c:pt idx="12491">
                  <c:v>0</c:v>
                </c:pt>
                <c:pt idx="12492">
                  <c:v>0</c:v>
                </c:pt>
                <c:pt idx="12493">
                  <c:v>0</c:v>
                </c:pt>
                <c:pt idx="12494">
                  <c:v>0</c:v>
                </c:pt>
                <c:pt idx="12495">
                  <c:v>0</c:v>
                </c:pt>
                <c:pt idx="12496">
                  <c:v>0</c:v>
                </c:pt>
                <c:pt idx="12497">
                  <c:v>0</c:v>
                </c:pt>
                <c:pt idx="12498">
                  <c:v>0</c:v>
                </c:pt>
                <c:pt idx="12499">
                  <c:v>0</c:v>
                </c:pt>
                <c:pt idx="12500">
                  <c:v>0</c:v>
                </c:pt>
                <c:pt idx="12501">
                  <c:v>0</c:v>
                </c:pt>
                <c:pt idx="12502">
                  <c:v>0</c:v>
                </c:pt>
                <c:pt idx="12503">
                  <c:v>0</c:v>
                </c:pt>
                <c:pt idx="12504">
                  <c:v>0</c:v>
                </c:pt>
                <c:pt idx="12505">
                  <c:v>0</c:v>
                </c:pt>
                <c:pt idx="12506">
                  <c:v>0</c:v>
                </c:pt>
                <c:pt idx="12507">
                  <c:v>0</c:v>
                </c:pt>
                <c:pt idx="12508">
                  <c:v>0</c:v>
                </c:pt>
                <c:pt idx="12509">
                  <c:v>0</c:v>
                </c:pt>
                <c:pt idx="12510">
                  <c:v>24.142861074436258</c:v>
                </c:pt>
                <c:pt idx="12511">
                  <c:v>47.155955708204907</c:v>
                </c:pt>
                <c:pt idx="12512">
                  <c:v>53.776134028144725</c:v>
                </c:pt>
                <c:pt idx="12513">
                  <c:v>18.794533044117426</c:v>
                </c:pt>
                <c:pt idx="12514">
                  <c:v>0</c:v>
                </c:pt>
                <c:pt idx="12515">
                  <c:v>2.6323644828979513</c:v>
                </c:pt>
                <c:pt idx="12516">
                  <c:v>16.456891624017437</c:v>
                </c:pt>
                <c:pt idx="12517">
                  <c:v>45.02957966543616</c:v>
                </c:pt>
                <c:pt idx="12518">
                  <c:v>38.327111677318669</c:v>
                </c:pt>
                <c:pt idx="12519">
                  <c:v>22.532798705154772</c:v>
                </c:pt>
                <c:pt idx="12520">
                  <c:v>0</c:v>
                </c:pt>
                <c:pt idx="12521">
                  <c:v>0</c:v>
                </c:pt>
                <c:pt idx="12522">
                  <c:v>0</c:v>
                </c:pt>
                <c:pt idx="12523">
                  <c:v>0</c:v>
                </c:pt>
                <c:pt idx="12524">
                  <c:v>0</c:v>
                </c:pt>
                <c:pt idx="12525">
                  <c:v>0</c:v>
                </c:pt>
                <c:pt idx="12526">
                  <c:v>0</c:v>
                </c:pt>
                <c:pt idx="12527">
                  <c:v>0</c:v>
                </c:pt>
                <c:pt idx="12528">
                  <c:v>0</c:v>
                </c:pt>
                <c:pt idx="12529">
                  <c:v>0</c:v>
                </c:pt>
                <c:pt idx="12530">
                  <c:v>0</c:v>
                </c:pt>
                <c:pt idx="12531">
                  <c:v>0</c:v>
                </c:pt>
                <c:pt idx="12532">
                  <c:v>0</c:v>
                </c:pt>
                <c:pt idx="12533">
                  <c:v>0</c:v>
                </c:pt>
                <c:pt idx="12534">
                  <c:v>0</c:v>
                </c:pt>
                <c:pt idx="12535">
                  <c:v>0</c:v>
                </c:pt>
                <c:pt idx="12536">
                  <c:v>0</c:v>
                </c:pt>
                <c:pt idx="12537">
                  <c:v>0</c:v>
                </c:pt>
                <c:pt idx="12538">
                  <c:v>0</c:v>
                </c:pt>
                <c:pt idx="12539">
                  <c:v>0</c:v>
                </c:pt>
                <c:pt idx="12540">
                  <c:v>0</c:v>
                </c:pt>
                <c:pt idx="12541">
                  <c:v>0</c:v>
                </c:pt>
                <c:pt idx="12542">
                  <c:v>0</c:v>
                </c:pt>
                <c:pt idx="12543">
                  <c:v>0</c:v>
                </c:pt>
                <c:pt idx="12544">
                  <c:v>0</c:v>
                </c:pt>
                <c:pt idx="12545">
                  <c:v>0</c:v>
                </c:pt>
                <c:pt idx="12546">
                  <c:v>0</c:v>
                </c:pt>
                <c:pt idx="12547">
                  <c:v>0</c:v>
                </c:pt>
                <c:pt idx="12548">
                  <c:v>0</c:v>
                </c:pt>
                <c:pt idx="12549">
                  <c:v>0</c:v>
                </c:pt>
                <c:pt idx="12550">
                  <c:v>0</c:v>
                </c:pt>
                <c:pt idx="12551">
                  <c:v>0</c:v>
                </c:pt>
                <c:pt idx="12552">
                  <c:v>0</c:v>
                </c:pt>
                <c:pt idx="12553">
                  <c:v>0</c:v>
                </c:pt>
                <c:pt idx="12554">
                  <c:v>0</c:v>
                </c:pt>
                <c:pt idx="12555">
                  <c:v>0</c:v>
                </c:pt>
                <c:pt idx="12556">
                  <c:v>0</c:v>
                </c:pt>
                <c:pt idx="12557">
                  <c:v>0</c:v>
                </c:pt>
                <c:pt idx="12558">
                  <c:v>0</c:v>
                </c:pt>
                <c:pt idx="12559">
                  <c:v>0</c:v>
                </c:pt>
                <c:pt idx="12560">
                  <c:v>0</c:v>
                </c:pt>
                <c:pt idx="12561">
                  <c:v>19.172493227107164</c:v>
                </c:pt>
                <c:pt idx="12562">
                  <c:v>51.080032780567365</c:v>
                </c:pt>
                <c:pt idx="12563">
                  <c:v>52.436113811857375</c:v>
                </c:pt>
                <c:pt idx="12564">
                  <c:v>32.911261449537974</c:v>
                </c:pt>
                <c:pt idx="12565">
                  <c:v>24.74706386327626</c:v>
                </c:pt>
                <c:pt idx="12566">
                  <c:v>10.155545152370589</c:v>
                </c:pt>
                <c:pt idx="12567">
                  <c:v>14.280365710455486</c:v>
                </c:pt>
                <c:pt idx="12568">
                  <c:v>17.436207641339976</c:v>
                </c:pt>
                <c:pt idx="12569">
                  <c:v>11.909720164354781</c:v>
                </c:pt>
                <c:pt idx="12570">
                  <c:v>0</c:v>
                </c:pt>
                <c:pt idx="12571">
                  <c:v>0</c:v>
                </c:pt>
                <c:pt idx="12572">
                  <c:v>0</c:v>
                </c:pt>
                <c:pt idx="12573">
                  <c:v>0</c:v>
                </c:pt>
                <c:pt idx="12574">
                  <c:v>0</c:v>
                </c:pt>
                <c:pt idx="12575">
                  <c:v>4.9004811248302182</c:v>
                </c:pt>
                <c:pt idx="12576">
                  <c:v>29.47501817650582</c:v>
                </c:pt>
                <c:pt idx="12577">
                  <c:v>30.768341285640172</c:v>
                </c:pt>
                <c:pt idx="12578">
                  <c:v>49.37416321993922</c:v>
                </c:pt>
                <c:pt idx="12579">
                  <c:v>50.188355864707759</c:v>
                </c:pt>
                <c:pt idx="12580">
                  <c:v>0</c:v>
                </c:pt>
                <c:pt idx="12581">
                  <c:v>86.65843049300895</c:v>
                </c:pt>
                <c:pt idx="12582">
                  <c:v>64.65114077668791</c:v>
                </c:pt>
                <c:pt idx="12583">
                  <c:v>35.066383164362186</c:v>
                </c:pt>
                <c:pt idx="12584">
                  <c:v>21.966290673458339</c:v>
                </c:pt>
                <c:pt idx="12585">
                  <c:v>19.940682944181848</c:v>
                </c:pt>
                <c:pt idx="12586">
                  <c:v>32.614601932912919</c:v>
                </c:pt>
                <c:pt idx="12587">
                  <c:v>0</c:v>
                </c:pt>
                <c:pt idx="12588">
                  <c:v>15.287635173518078</c:v>
                </c:pt>
                <c:pt idx="12589">
                  <c:v>0</c:v>
                </c:pt>
                <c:pt idx="12590">
                  <c:v>0</c:v>
                </c:pt>
                <c:pt idx="12591">
                  <c:v>25.557445786243967</c:v>
                </c:pt>
                <c:pt idx="12592">
                  <c:v>0</c:v>
                </c:pt>
                <c:pt idx="12593">
                  <c:v>0</c:v>
                </c:pt>
                <c:pt idx="12594">
                  <c:v>6.0452659952385881</c:v>
                </c:pt>
                <c:pt idx="12595">
                  <c:v>35.009545761097989</c:v>
                </c:pt>
                <c:pt idx="12596">
                  <c:v>3.6314032960901965</c:v>
                </c:pt>
                <c:pt idx="12597">
                  <c:v>0</c:v>
                </c:pt>
                <c:pt idx="12598">
                  <c:v>0</c:v>
                </c:pt>
                <c:pt idx="12599">
                  <c:v>0</c:v>
                </c:pt>
                <c:pt idx="12600">
                  <c:v>0</c:v>
                </c:pt>
                <c:pt idx="12601">
                  <c:v>0</c:v>
                </c:pt>
                <c:pt idx="12602">
                  <c:v>0</c:v>
                </c:pt>
                <c:pt idx="12603">
                  <c:v>0</c:v>
                </c:pt>
                <c:pt idx="12604">
                  <c:v>0</c:v>
                </c:pt>
                <c:pt idx="12605">
                  <c:v>0</c:v>
                </c:pt>
                <c:pt idx="12606">
                  <c:v>0</c:v>
                </c:pt>
                <c:pt idx="12607">
                  <c:v>0</c:v>
                </c:pt>
                <c:pt idx="12608">
                  <c:v>0</c:v>
                </c:pt>
                <c:pt idx="12609">
                  <c:v>0</c:v>
                </c:pt>
                <c:pt idx="12610">
                  <c:v>0</c:v>
                </c:pt>
                <c:pt idx="12611">
                  <c:v>0</c:v>
                </c:pt>
                <c:pt idx="12612">
                  <c:v>0</c:v>
                </c:pt>
                <c:pt idx="12613">
                  <c:v>0</c:v>
                </c:pt>
                <c:pt idx="12614">
                  <c:v>0</c:v>
                </c:pt>
                <c:pt idx="12615">
                  <c:v>0</c:v>
                </c:pt>
                <c:pt idx="12616">
                  <c:v>0</c:v>
                </c:pt>
                <c:pt idx="12617">
                  <c:v>0</c:v>
                </c:pt>
                <c:pt idx="12618">
                  <c:v>0</c:v>
                </c:pt>
                <c:pt idx="12619">
                  <c:v>0</c:v>
                </c:pt>
                <c:pt idx="12620">
                  <c:v>0</c:v>
                </c:pt>
                <c:pt idx="12621">
                  <c:v>0</c:v>
                </c:pt>
                <c:pt idx="12622">
                  <c:v>0</c:v>
                </c:pt>
                <c:pt idx="12623">
                  <c:v>0</c:v>
                </c:pt>
                <c:pt idx="12624">
                  <c:v>0</c:v>
                </c:pt>
                <c:pt idx="12625">
                  <c:v>0</c:v>
                </c:pt>
                <c:pt idx="12626">
                  <c:v>0</c:v>
                </c:pt>
                <c:pt idx="12627">
                  <c:v>0</c:v>
                </c:pt>
                <c:pt idx="12628">
                  <c:v>0</c:v>
                </c:pt>
                <c:pt idx="12629">
                  <c:v>0</c:v>
                </c:pt>
                <c:pt idx="12630">
                  <c:v>0</c:v>
                </c:pt>
                <c:pt idx="12631">
                  <c:v>0</c:v>
                </c:pt>
                <c:pt idx="12632">
                  <c:v>0</c:v>
                </c:pt>
                <c:pt idx="12633">
                  <c:v>0</c:v>
                </c:pt>
                <c:pt idx="12634">
                  <c:v>0</c:v>
                </c:pt>
                <c:pt idx="12635">
                  <c:v>0</c:v>
                </c:pt>
                <c:pt idx="12636">
                  <c:v>0</c:v>
                </c:pt>
                <c:pt idx="12637">
                  <c:v>0</c:v>
                </c:pt>
                <c:pt idx="12638">
                  <c:v>0</c:v>
                </c:pt>
                <c:pt idx="12639">
                  <c:v>0</c:v>
                </c:pt>
                <c:pt idx="12640">
                  <c:v>0</c:v>
                </c:pt>
                <c:pt idx="12641">
                  <c:v>0</c:v>
                </c:pt>
                <c:pt idx="12642">
                  <c:v>0</c:v>
                </c:pt>
                <c:pt idx="12643">
                  <c:v>0</c:v>
                </c:pt>
                <c:pt idx="12644">
                  <c:v>0</c:v>
                </c:pt>
                <c:pt idx="12645">
                  <c:v>0</c:v>
                </c:pt>
                <c:pt idx="12646">
                  <c:v>0</c:v>
                </c:pt>
                <c:pt idx="12647">
                  <c:v>0</c:v>
                </c:pt>
                <c:pt idx="12648">
                  <c:v>0</c:v>
                </c:pt>
                <c:pt idx="12649">
                  <c:v>0</c:v>
                </c:pt>
                <c:pt idx="12650">
                  <c:v>0</c:v>
                </c:pt>
                <c:pt idx="12651">
                  <c:v>0</c:v>
                </c:pt>
                <c:pt idx="12652">
                  <c:v>0</c:v>
                </c:pt>
                <c:pt idx="12653">
                  <c:v>0</c:v>
                </c:pt>
                <c:pt idx="12654">
                  <c:v>0</c:v>
                </c:pt>
                <c:pt idx="12655">
                  <c:v>0</c:v>
                </c:pt>
                <c:pt idx="12656">
                  <c:v>0</c:v>
                </c:pt>
                <c:pt idx="12657">
                  <c:v>0</c:v>
                </c:pt>
                <c:pt idx="12658">
                  <c:v>0</c:v>
                </c:pt>
                <c:pt idx="12659">
                  <c:v>0</c:v>
                </c:pt>
                <c:pt idx="12660">
                  <c:v>0</c:v>
                </c:pt>
                <c:pt idx="12661">
                  <c:v>0</c:v>
                </c:pt>
                <c:pt idx="12662">
                  <c:v>0</c:v>
                </c:pt>
                <c:pt idx="12663">
                  <c:v>0</c:v>
                </c:pt>
                <c:pt idx="12664">
                  <c:v>0</c:v>
                </c:pt>
                <c:pt idx="12665">
                  <c:v>0</c:v>
                </c:pt>
                <c:pt idx="12666">
                  <c:v>0</c:v>
                </c:pt>
                <c:pt idx="12667">
                  <c:v>0</c:v>
                </c:pt>
                <c:pt idx="12668">
                  <c:v>0</c:v>
                </c:pt>
                <c:pt idx="12669">
                  <c:v>0</c:v>
                </c:pt>
                <c:pt idx="12670">
                  <c:v>0</c:v>
                </c:pt>
                <c:pt idx="12671">
                  <c:v>0</c:v>
                </c:pt>
                <c:pt idx="12672">
                  <c:v>0</c:v>
                </c:pt>
                <c:pt idx="12673">
                  <c:v>0</c:v>
                </c:pt>
                <c:pt idx="12674">
                  <c:v>0</c:v>
                </c:pt>
                <c:pt idx="12675">
                  <c:v>0</c:v>
                </c:pt>
                <c:pt idx="12676">
                  <c:v>0</c:v>
                </c:pt>
                <c:pt idx="12677">
                  <c:v>0</c:v>
                </c:pt>
                <c:pt idx="12678">
                  <c:v>0</c:v>
                </c:pt>
                <c:pt idx="12679">
                  <c:v>0</c:v>
                </c:pt>
                <c:pt idx="12680">
                  <c:v>0</c:v>
                </c:pt>
                <c:pt idx="12681">
                  <c:v>0</c:v>
                </c:pt>
                <c:pt idx="12682">
                  <c:v>0</c:v>
                </c:pt>
                <c:pt idx="12683">
                  <c:v>0</c:v>
                </c:pt>
                <c:pt idx="12684">
                  <c:v>0</c:v>
                </c:pt>
                <c:pt idx="12685">
                  <c:v>0</c:v>
                </c:pt>
                <c:pt idx="12686">
                  <c:v>0</c:v>
                </c:pt>
                <c:pt idx="12687">
                  <c:v>0</c:v>
                </c:pt>
                <c:pt idx="12688">
                  <c:v>0</c:v>
                </c:pt>
                <c:pt idx="12689">
                  <c:v>0</c:v>
                </c:pt>
                <c:pt idx="12690">
                  <c:v>0</c:v>
                </c:pt>
                <c:pt idx="12691">
                  <c:v>0</c:v>
                </c:pt>
                <c:pt idx="12692">
                  <c:v>0</c:v>
                </c:pt>
                <c:pt idx="12693">
                  <c:v>0</c:v>
                </c:pt>
                <c:pt idx="12694">
                  <c:v>0</c:v>
                </c:pt>
                <c:pt idx="12695">
                  <c:v>0</c:v>
                </c:pt>
                <c:pt idx="12696">
                  <c:v>0</c:v>
                </c:pt>
                <c:pt idx="12697">
                  <c:v>0</c:v>
                </c:pt>
                <c:pt idx="12698">
                  <c:v>0</c:v>
                </c:pt>
                <c:pt idx="12699">
                  <c:v>0</c:v>
                </c:pt>
                <c:pt idx="12700">
                  <c:v>0</c:v>
                </c:pt>
                <c:pt idx="12701">
                  <c:v>0</c:v>
                </c:pt>
                <c:pt idx="12702">
                  <c:v>0</c:v>
                </c:pt>
                <c:pt idx="12703">
                  <c:v>0</c:v>
                </c:pt>
                <c:pt idx="12704">
                  <c:v>0</c:v>
                </c:pt>
                <c:pt idx="12705">
                  <c:v>0</c:v>
                </c:pt>
                <c:pt idx="12706">
                  <c:v>0</c:v>
                </c:pt>
                <c:pt idx="12707">
                  <c:v>0</c:v>
                </c:pt>
                <c:pt idx="12708">
                  <c:v>0</c:v>
                </c:pt>
                <c:pt idx="12709">
                  <c:v>0</c:v>
                </c:pt>
                <c:pt idx="12710">
                  <c:v>0</c:v>
                </c:pt>
                <c:pt idx="12711">
                  <c:v>0</c:v>
                </c:pt>
                <c:pt idx="12712">
                  <c:v>0</c:v>
                </c:pt>
                <c:pt idx="12713">
                  <c:v>0</c:v>
                </c:pt>
                <c:pt idx="12714">
                  <c:v>0</c:v>
                </c:pt>
                <c:pt idx="12715">
                  <c:v>0</c:v>
                </c:pt>
                <c:pt idx="12716">
                  <c:v>0</c:v>
                </c:pt>
                <c:pt idx="12717">
                  <c:v>0</c:v>
                </c:pt>
                <c:pt idx="12718">
                  <c:v>0</c:v>
                </c:pt>
                <c:pt idx="12719">
                  <c:v>0</c:v>
                </c:pt>
                <c:pt idx="12720">
                  <c:v>0</c:v>
                </c:pt>
                <c:pt idx="12721">
                  <c:v>0</c:v>
                </c:pt>
                <c:pt idx="12722">
                  <c:v>0</c:v>
                </c:pt>
                <c:pt idx="12723">
                  <c:v>0</c:v>
                </c:pt>
                <c:pt idx="12724">
                  <c:v>0</c:v>
                </c:pt>
                <c:pt idx="12725">
                  <c:v>0</c:v>
                </c:pt>
                <c:pt idx="12726">
                  <c:v>0</c:v>
                </c:pt>
                <c:pt idx="12727">
                  <c:v>0</c:v>
                </c:pt>
                <c:pt idx="12728">
                  <c:v>0</c:v>
                </c:pt>
                <c:pt idx="12729">
                  <c:v>0</c:v>
                </c:pt>
                <c:pt idx="12730">
                  <c:v>0</c:v>
                </c:pt>
                <c:pt idx="12731">
                  <c:v>0</c:v>
                </c:pt>
                <c:pt idx="12732">
                  <c:v>0</c:v>
                </c:pt>
                <c:pt idx="12733">
                  <c:v>0</c:v>
                </c:pt>
                <c:pt idx="12734">
                  <c:v>0</c:v>
                </c:pt>
                <c:pt idx="12735">
                  <c:v>0</c:v>
                </c:pt>
                <c:pt idx="12736">
                  <c:v>0</c:v>
                </c:pt>
                <c:pt idx="12737">
                  <c:v>0</c:v>
                </c:pt>
                <c:pt idx="12738">
                  <c:v>0</c:v>
                </c:pt>
                <c:pt idx="12739">
                  <c:v>0</c:v>
                </c:pt>
                <c:pt idx="12740">
                  <c:v>0</c:v>
                </c:pt>
                <c:pt idx="12741">
                  <c:v>0</c:v>
                </c:pt>
                <c:pt idx="12742">
                  <c:v>0</c:v>
                </c:pt>
                <c:pt idx="12743">
                  <c:v>0</c:v>
                </c:pt>
                <c:pt idx="12744">
                  <c:v>0</c:v>
                </c:pt>
                <c:pt idx="12745">
                  <c:v>0</c:v>
                </c:pt>
                <c:pt idx="12746">
                  <c:v>0</c:v>
                </c:pt>
                <c:pt idx="12747">
                  <c:v>0</c:v>
                </c:pt>
                <c:pt idx="12748">
                  <c:v>0</c:v>
                </c:pt>
                <c:pt idx="12749">
                  <c:v>0</c:v>
                </c:pt>
                <c:pt idx="12750">
                  <c:v>0</c:v>
                </c:pt>
                <c:pt idx="12751">
                  <c:v>0</c:v>
                </c:pt>
                <c:pt idx="12752">
                  <c:v>0</c:v>
                </c:pt>
                <c:pt idx="12753">
                  <c:v>0</c:v>
                </c:pt>
                <c:pt idx="12754">
                  <c:v>0</c:v>
                </c:pt>
                <c:pt idx="12755">
                  <c:v>0</c:v>
                </c:pt>
                <c:pt idx="12756">
                  <c:v>0</c:v>
                </c:pt>
                <c:pt idx="12757">
                  <c:v>0</c:v>
                </c:pt>
                <c:pt idx="12758">
                  <c:v>0</c:v>
                </c:pt>
                <c:pt idx="12759">
                  <c:v>0</c:v>
                </c:pt>
                <c:pt idx="12760">
                  <c:v>0</c:v>
                </c:pt>
                <c:pt idx="12761">
                  <c:v>0</c:v>
                </c:pt>
                <c:pt idx="12762">
                  <c:v>0</c:v>
                </c:pt>
                <c:pt idx="12763">
                  <c:v>0</c:v>
                </c:pt>
                <c:pt idx="12764">
                  <c:v>0</c:v>
                </c:pt>
                <c:pt idx="12765">
                  <c:v>0</c:v>
                </c:pt>
                <c:pt idx="12766">
                  <c:v>0</c:v>
                </c:pt>
                <c:pt idx="12767">
                  <c:v>0</c:v>
                </c:pt>
                <c:pt idx="12768">
                  <c:v>0</c:v>
                </c:pt>
                <c:pt idx="12769">
                  <c:v>0</c:v>
                </c:pt>
                <c:pt idx="12770">
                  <c:v>0</c:v>
                </c:pt>
                <c:pt idx="12771">
                  <c:v>0</c:v>
                </c:pt>
                <c:pt idx="12772">
                  <c:v>0</c:v>
                </c:pt>
                <c:pt idx="12773">
                  <c:v>0</c:v>
                </c:pt>
                <c:pt idx="12774">
                  <c:v>0</c:v>
                </c:pt>
                <c:pt idx="12775">
                  <c:v>0</c:v>
                </c:pt>
                <c:pt idx="12776">
                  <c:v>0</c:v>
                </c:pt>
                <c:pt idx="12777">
                  <c:v>0</c:v>
                </c:pt>
                <c:pt idx="12778">
                  <c:v>0</c:v>
                </c:pt>
                <c:pt idx="12779">
                  <c:v>0</c:v>
                </c:pt>
                <c:pt idx="12780">
                  <c:v>0</c:v>
                </c:pt>
                <c:pt idx="12781">
                  <c:v>0</c:v>
                </c:pt>
                <c:pt idx="12782">
                  <c:v>0</c:v>
                </c:pt>
                <c:pt idx="12783">
                  <c:v>0</c:v>
                </c:pt>
                <c:pt idx="12784">
                  <c:v>0</c:v>
                </c:pt>
                <c:pt idx="12785">
                  <c:v>0</c:v>
                </c:pt>
                <c:pt idx="12786">
                  <c:v>0</c:v>
                </c:pt>
                <c:pt idx="12787">
                  <c:v>0</c:v>
                </c:pt>
                <c:pt idx="12788">
                  <c:v>0</c:v>
                </c:pt>
                <c:pt idx="12789">
                  <c:v>0</c:v>
                </c:pt>
                <c:pt idx="12790">
                  <c:v>0</c:v>
                </c:pt>
                <c:pt idx="12791">
                  <c:v>0</c:v>
                </c:pt>
                <c:pt idx="12792">
                  <c:v>0</c:v>
                </c:pt>
                <c:pt idx="12793">
                  <c:v>0</c:v>
                </c:pt>
                <c:pt idx="12794">
                  <c:v>0</c:v>
                </c:pt>
                <c:pt idx="12795">
                  <c:v>0</c:v>
                </c:pt>
                <c:pt idx="12796">
                  <c:v>0</c:v>
                </c:pt>
                <c:pt idx="12797">
                  <c:v>0</c:v>
                </c:pt>
                <c:pt idx="12798">
                  <c:v>0</c:v>
                </c:pt>
                <c:pt idx="12799">
                  <c:v>0</c:v>
                </c:pt>
                <c:pt idx="12800">
                  <c:v>0</c:v>
                </c:pt>
                <c:pt idx="12801">
                  <c:v>0</c:v>
                </c:pt>
                <c:pt idx="12802">
                  <c:v>0</c:v>
                </c:pt>
                <c:pt idx="12803">
                  <c:v>0</c:v>
                </c:pt>
                <c:pt idx="12804">
                  <c:v>0</c:v>
                </c:pt>
                <c:pt idx="12805">
                  <c:v>0</c:v>
                </c:pt>
                <c:pt idx="12806">
                  <c:v>0</c:v>
                </c:pt>
                <c:pt idx="12807">
                  <c:v>0</c:v>
                </c:pt>
                <c:pt idx="12808">
                  <c:v>0</c:v>
                </c:pt>
                <c:pt idx="12809">
                  <c:v>0</c:v>
                </c:pt>
                <c:pt idx="12810">
                  <c:v>0</c:v>
                </c:pt>
                <c:pt idx="12811">
                  <c:v>0</c:v>
                </c:pt>
                <c:pt idx="12812">
                  <c:v>0</c:v>
                </c:pt>
                <c:pt idx="12813">
                  <c:v>0</c:v>
                </c:pt>
                <c:pt idx="12814">
                  <c:v>0</c:v>
                </c:pt>
                <c:pt idx="12815">
                  <c:v>0</c:v>
                </c:pt>
                <c:pt idx="12816">
                  <c:v>0</c:v>
                </c:pt>
                <c:pt idx="12817">
                  <c:v>0</c:v>
                </c:pt>
                <c:pt idx="12818">
                  <c:v>0</c:v>
                </c:pt>
                <c:pt idx="12819">
                  <c:v>0</c:v>
                </c:pt>
                <c:pt idx="12820">
                  <c:v>0</c:v>
                </c:pt>
                <c:pt idx="12821">
                  <c:v>0</c:v>
                </c:pt>
                <c:pt idx="12822">
                  <c:v>0</c:v>
                </c:pt>
                <c:pt idx="12823">
                  <c:v>0</c:v>
                </c:pt>
                <c:pt idx="12824">
                  <c:v>0</c:v>
                </c:pt>
                <c:pt idx="12825">
                  <c:v>0</c:v>
                </c:pt>
                <c:pt idx="12826">
                  <c:v>0</c:v>
                </c:pt>
                <c:pt idx="12827">
                  <c:v>0</c:v>
                </c:pt>
                <c:pt idx="12828">
                  <c:v>0</c:v>
                </c:pt>
                <c:pt idx="12829">
                  <c:v>0</c:v>
                </c:pt>
                <c:pt idx="12830">
                  <c:v>0</c:v>
                </c:pt>
                <c:pt idx="12831">
                  <c:v>0</c:v>
                </c:pt>
                <c:pt idx="12832">
                  <c:v>0</c:v>
                </c:pt>
                <c:pt idx="12833">
                  <c:v>0</c:v>
                </c:pt>
                <c:pt idx="12834">
                  <c:v>0</c:v>
                </c:pt>
                <c:pt idx="12835">
                  <c:v>0</c:v>
                </c:pt>
                <c:pt idx="12836">
                  <c:v>0</c:v>
                </c:pt>
                <c:pt idx="12837">
                  <c:v>0</c:v>
                </c:pt>
                <c:pt idx="12838">
                  <c:v>0</c:v>
                </c:pt>
                <c:pt idx="12839">
                  <c:v>0</c:v>
                </c:pt>
                <c:pt idx="12840">
                  <c:v>0</c:v>
                </c:pt>
                <c:pt idx="12841">
                  <c:v>0</c:v>
                </c:pt>
                <c:pt idx="12842">
                  <c:v>0</c:v>
                </c:pt>
                <c:pt idx="12843">
                  <c:v>0</c:v>
                </c:pt>
                <c:pt idx="12844">
                  <c:v>0</c:v>
                </c:pt>
                <c:pt idx="12845">
                  <c:v>0</c:v>
                </c:pt>
                <c:pt idx="12846">
                  <c:v>0</c:v>
                </c:pt>
                <c:pt idx="12847">
                  <c:v>0</c:v>
                </c:pt>
                <c:pt idx="12848">
                  <c:v>0</c:v>
                </c:pt>
                <c:pt idx="12849">
                  <c:v>0</c:v>
                </c:pt>
                <c:pt idx="12850">
                  <c:v>0</c:v>
                </c:pt>
                <c:pt idx="12851">
                  <c:v>0</c:v>
                </c:pt>
                <c:pt idx="12852">
                  <c:v>0</c:v>
                </c:pt>
                <c:pt idx="12853">
                  <c:v>0</c:v>
                </c:pt>
                <c:pt idx="12854">
                  <c:v>0</c:v>
                </c:pt>
                <c:pt idx="12855">
                  <c:v>0</c:v>
                </c:pt>
                <c:pt idx="12856">
                  <c:v>0</c:v>
                </c:pt>
                <c:pt idx="12857">
                  <c:v>0</c:v>
                </c:pt>
                <c:pt idx="12858">
                  <c:v>0</c:v>
                </c:pt>
                <c:pt idx="12859">
                  <c:v>0</c:v>
                </c:pt>
                <c:pt idx="12860">
                  <c:v>0</c:v>
                </c:pt>
                <c:pt idx="12861">
                  <c:v>0</c:v>
                </c:pt>
                <c:pt idx="12862">
                  <c:v>0</c:v>
                </c:pt>
                <c:pt idx="12863">
                  <c:v>0</c:v>
                </c:pt>
                <c:pt idx="12864">
                  <c:v>0</c:v>
                </c:pt>
                <c:pt idx="12865">
                  <c:v>0</c:v>
                </c:pt>
                <c:pt idx="12866">
                  <c:v>0</c:v>
                </c:pt>
                <c:pt idx="12867">
                  <c:v>0</c:v>
                </c:pt>
                <c:pt idx="12868">
                  <c:v>0</c:v>
                </c:pt>
                <c:pt idx="12869">
                  <c:v>0</c:v>
                </c:pt>
                <c:pt idx="12870">
                  <c:v>0</c:v>
                </c:pt>
                <c:pt idx="12871">
                  <c:v>0</c:v>
                </c:pt>
                <c:pt idx="12872">
                  <c:v>0</c:v>
                </c:pt>
                <c:pt idx="12873">
                  <c:v>0</c:v>
                </c:pt>
                <c:pt idx="12874">
                  <c:v>0</c:v>
                </c:pt>
                <c:pt idx="12875">
                  <c:v>0</c:v>
                </c:pt>
                <c:pt idx="12876">
                  <c:v>0</c:v>
                </c:pt>
                <c:pt idx="12877">
                  <c:v>0</c:v>
                </c:pt>
                <c:pt idx="12878">
                  <c:v>0</c:v>
                </c:pt>
                <c:pt idx="12879">
                  <c:v>0</c:v>
                </c:pt>
                <c:pt idx="12880">
                  <c:v>0</c:v>
                </c:pt>
                <c:pt idx="12881">
                  <c:v>0</c:v>
                </c:pt>
                <c:pt idx="12882">
                  <c:v>0</c:v>
                </c:pt>
                <c:pt idx="12883">
                  <c:v>0</c:v>
                </c:pt>
                <c:pt idx="12884">
                  <c:v>0</c:v>
                </c:pt>
                <c:pt idx="12885">
                  <c:v>0</c:v>
                </c:pt>
                <c:pt idx="12886">
                  <c:v>0</c:v>
                </c:pt>
                <c:pt idx="12887">
                  <c:v>0</c:v>
                </c:pt>
                <c:pt idx="12888">
                  <c:v>0</c:v>
                </c:pt>
                <c:pt idx="12889">
                  <c:v>0</c:v>
                </c:pt>
                <c:pt idx="12890">
                  <c:v>0</c:v>
                </c:pt>
                <c:pt idx="12891">
                  <c:v>0</c:v>
                </c:pt>
                <c:pt idx="12892">
                  <c:v>0</c:v>
                </c:pt>
                <c:pt idx="12893">
                  <c:v>0</c:v>
                </c:pt>
                <c:pt idx="12894">
                  <c:v>0</c:v>
                </c:pt>
                <c:pt idx="12895">
                  <c:v>0</c:v>
                </c:pt>
                <c:pt idx="12896">
                  <c:v>0</c:v>
                </c:pt>
                <c:pt idx="12897">
                  <c:v>0</c:v>
                </c:pt>
                <c:pt idx="12898">
                  <c:v>0</c:v>
                </c:pt>
                <c:pt idx="12899">
                  <c:v>0</c:v>
                </c:pt>
                <c:pt idx="12900">
                  <c:v>0</c:v>
                </c:pt>
                <c:pt idx="12901">
                  <c:v>0</c:v>
                </c:pt>
                <c:pt idx="12902">
                  <c:v>0</c:v>
                </c:pt>
                <c:pt idx="12903">
                  <c:v>0</c:v>
                </c:pt>
                <c:pt idx="12904">
                  <c:v>0</c:v>
                </c:pt>
                <c:pt idx="12905">
                  <c:v>0</c:v>
                </c:pt>
                <c:pt idx="12906">
                  <c:v>0</c:v>
                </c:pt>
                <c:pt idx="12907">
                  <c:v>0</c:v>
                </c:pt>
                <c:pt idx="12908">
                  <c:v>0</c:v>
                </c:pt>
                <c:pt idx="12909">
                  <c:v>0</c:v>
                </c:pt>
                <c:pt idx="12910">
                  <c:v>0</c:v>
                </c:pt>
                <c:pt idx="12911">
                  <c:v>0</c:v>
                </c:pt>
                <c:pt idx="12912">
                  <c:v>0</c:v>
                </c:pt>
                <c:pt idx="12913">
                  <c:v>0</c:v>
                </c:pt>
                <c:pt idx="12914">
                  <c:v>0</c:v>
                </c:pt>
                <c:pt idx="12915">
                  <c:v>0</c:v>
                </c:pt>
                <c:pt idx="12916">
                  <c:v>0</c:v>
                </c:pt>
                <c:pt idx="12917">
                  <c:v>0</c:v>
                </c:pt>
                <c:pt idx="12918">
                  <c:v>0</c:v>
                </c:pt>
                <c:pt idx="12919">
                  <c:v>0</c:v>
                </c:pt>
                <c:pt idx="12920">
                  <c:v>0</c:v>
                </c:pt>
                <c:pt idx="12921">
                  <c:v>0</c:v>
                </c:pt>
                <c:pt idx="12922">
                  <c:v>0</c:v>
                </c:pt>
                <c:pt idx="12923">
                  <c:v>0</c:v>
                </c:pt>
                <c:pt idx="12924">
                  <c:v>0</c:v>
                </c:pt>
                <c:pt idx="12925">
                  <c:v>0</c:v>
                </c:pt>
                <c:pt idx="12926">
                  <c:v>0</c:v>
                </c:pt>
                <c:pt idx="12927">
                  <c:v>0</c:v>
                </c:pt>
                <c:pt idx="12928">
                  <c:v>0</c:v>
                </c:pt>
                <c:pt idx="12929">
                  <c:v>0</c:v>
                </c:pt>
                <c:pt idx="12930">
                  <c:v>0</c:v>
                </c:pt>
                <c:pt idx="12931">
                  <c:v>0</c:v>
                </c:pt>
                <c:pt idx="12932">
                  <c:v>0</c:v>
                </c:pt>
                <c:pt idx="12933">
                  <c:v>0</c:v>
                </c:pt>
                <c:pt idx="12934">
                  <c:v>0</c:v>
                </c:pt>
                <c:pt idx="12935">
                  <c:v>0</c:v>
                </c:pt>
                <c:pt idx="12936">
                  <c:v>0</c:v>
                </c:pt>
                <c:pt idx="12937">
                  <c:v>0</c:v>
                </c:pt>
                <c:pt idx="12938">
                  <c:v>0</c:v>
                </c:pt>
                <c:pt idx="12939">
                  <c:v>0</c:v>
                </c:pt>
                <c:pt idx="12940">
                  <c:v>0</c:v>
                </c:pt>
                <c:pt idx="12941">
                  <c:v>0</c:v>
                </c:pt>
                <c:pt idx="12942">
                  <c:v>0</c:v>
                </c:pt>
                <c:pt idx="12943">
                  <c:v>0</c:v>
                </c:pt>
                <c:pt idx="12944">
                  <c:v>0</c:v>
                </c:pt>
                <c:pt idx="12945">
                  <c:v>0</c:v>
                </c:pt>
                <c:pt idx="12946">
                  <c:v>0</c:v>
                </c:pt>
                <c:pt idx="12947">
                  <c:v>0</c:v>
                </c:pt>
                <c:pt idx="12948">
                  <c:v>0</c:v>
                </c:pt>
                <c:pt idx="12949">
                  <c:v>0</c:v>
                </c:pt>
                <c:pt idx="12950">
                  <c:v>0</c:v>
                </c:pt>
                <c:pt idx="12951">
                  <c:v>0</c:v>
                </c:pt>
                <c:pt idx="12952">
                  <c:v>0</c:v>
                </c:pt>
                <c:pt idx="12953">
                  <c:v>0</c:v>
                </c:pt>
                <c:pt idx="12954">
                  <c:v>0</c:v>
                </c:pt>
                <c:pt idx="12955">
                  <c:v>0</c:v>
                </c:pt>
                <c:pt idx="12956">
                  <c:v>0</c:v>
                </c:pt>
                <c:pt idx="12957">
                  <c:v>0</c:v>
                </c:pt>
                <c:pt idx="12958">
                  <c:v>0</c:v>
                </c:pt>
                <c:pt idx="12959">
                  <c:v>0</c:v>
                </c:pt>
                <c:pt idx="12960">
                  <c:v>0</c:v>
                </c:pt>
                <c:pt idx="12961">
                  <c:v>0</c:v>
                </c:pt>
                <c:pt idx="12962">
                  <c:v>0</c:v>
                </c:pt>
                <c:pt idx="12963">
                  <c:v>0</c:v>
                </c:pt>
                <c:pt idx="12964">
                  <c:v>0</c:v>
                </c:pt>
                <c:pt idx="12965">
                  <c:v>0</c:v>
                </c:pt>
                <c:pt idx="12966">
                  <c:v>0</c:v>
                </c:pt>
                <c:pt idx="12967">
                  <c:v>0</c:v>
                </c:pt>
                <c:pt idx="12968">
                  <c:v>0</c:v>
                </c:pt>
                <c:pt idx="12969">
                  <c:v>0</c:v>
                </c:pt>
                <c:pt idx="12970">
                  <c:v>0</c:v>
                </c:pt>
                <c:pt idx="12971">
                  <c:v>0</c:v>
                </c:pt>
                <c:pt idx="12972">
                  <c:v>0</c:v>
                </c:pt>
                <c:pt idx="12973">
                  <c:v>0</c:v>
                </c:pt>
                <c:pt idx="12974">
                  <c:v>0</c:v>
                </c:pt>
                <c:pt idx="12975">
                  <c:v>0</c:v>
                </c:pt>
                <c:pt idx="12976">
                  <c:v>0</c:v>
                </c:pt>
                <c:pt idx="12977">
                  <c:v>71.326504144178017</c:v>
                </c:pt>
                <c:pt idx="12978">
                  <c:v>50.469584840727848</c:v>
                </c:pt>
                <c:pt idx="12979">
                  <c:v>25.706600804319308</c:v>
                </c:pt>
                <c:pt idx="12980">
                  <c:v>15.036152771623442</c:v>
                </c:pt>
                <c:pt idx="12981">
                  <c:v>12.20346782188518</c:v>
                </c:pt>
                <c:pt idx="12982">
                  <c:v>0</c:v>
                </c:pt>
                <c:pt idx="12983">
                  <c:v>0</c:v>
                </c:pt>
                <c:pt idx="12984">
                  <c:v>0</c:v>
                </c:pt>
                <c:pt idx="12985">
                  <c:v>0</c:v>
                </c:pt>
                <c:pt idx="12986">
                  <c:v>0</c:v>
                </c:pt>
                <c:pt idx="12987">
                  <c:v>0</c:v>
                </c:pt>
                <c:pt idx="12988">
                  <c:v>0</c:v>
                </c:pt>
                <c:pt idx="12989">
                  <c:v>0</c:v>
                </c:pt>
                <c:pt idx="12990">
                  <c:v>0</c:v>
                </c:pt>
                <c:pt idx="12991">
                  <c:v>0</c:v>
                </c:pt>
                <c:pt idx="12992">
                  <c:v>0</c:v>
                </c:pt>
                <c:pt idx="12993">
                  <c:v>0</c:v>
                </c:pt>
                <c:pt idx="12994">
                  <c:v>0</c:v>
                </c:pt>
                <c:pt idx="12995">
                  <c:v>0</c:v>
                </c:pt>
                <c:pt idx="12996">
                  <c:v>0</c:v>
                </c:pt>
                <c:pt idx="12997">
                  <c:v>0</c:v>
                </c:pt>
                <c:pt idx="12998">
                  <c:v>0</c:v>
                </c:pt>
                <c:pt idx="12999">
                  <c:v>0</c:v>
                </c:pt>
                <c:pt idx="13000">
                  <c:v>0</c:v>
                </c:pt>
                <c:pt idx="13001">
                  <c:v>0</c:v>
                </c:pt>
                <c:pt idx="13002">
                  <c:v>0</c:v>
                </c:pt>
                <c:pt idx="13003">
                  <c:v>0</c:v>
                </c:pt>
                <c:pt idx="13004">
                  <c:v>0</c:v>
                </c:pt>
                <c:pt idx="13005">
                  <c:v>0</c:v>
                </c:pt>
                <c:pt idx="13006">
                  <c:v>0</c:v>
                </c:pt>
                <c:pt idx="13007">
                  <c:v>0</c:v>
                </c:pt>
                <c:pt idx="13008">
                  <c:v>0</c:v>
                </c:pt>
                <c:pt idx="13009">
                  <c:v>0</c:v>
                </c:pt>
                <c:pt idx="13010">
                  <c:v>0</c:v>
                </c:pt>
                <c:pt idx="13011">
                  <c:v>0</c:v>
                </c:pt>
                <c:pt idx="13012">
                  <c:v>0</c:v>
                </c:pt>
                <c:pt idx="13013">
                  <c:v>0</c:v>
                </c:pt>
                <c:pt idx="13014">
                  <c:v>0</c:v>
                </c:pt>
                <c:pt idx="13015">
                  <c:v>0</c:v>
                </c:pt>
                <c:pt idx="13016">
                  <c:v>0</c:v>
                </c:pt>
                <c:pt idx="13017">
                  <c:v>0</c:v>
                </c:pt>
                <c:pt idx="13018">
                  <c:v>0</c:v>
                </c:pt>
                <c:pt idx="13019">
                  <c:v>0</c:v>
                </c:pt>
                <c:pt idx="13020">
                  <c:v>0</c:v>
                </c:pt>
                <c:pt idx="13021">
                  <c:v>0</c:v>
                </c:pt>
                <c:pt idx="13022">
                  <c:v>0</c:v>
                </c:pt>
                <c:pt idx="13023">
                  <c:v>0</c:v>
                </c:pt>
                <c:pt idx="13024">
                  <c:v>0</c:v>
                </c:pt>
                <c:pt idx="13025">
                  <c:v>0</c:v>
                </c:pt>
                <c:pt idx="13026">
                  <c:v>0</c:v>
                </c:pt>
                <c:pt idx="13027">
                  <c:v>0</c:v>
                </c:pt>
                <c:pt idx="13028">
                  <c:v>0</c:v>
                </c:pt>
                <c:pt idx="13029">
                  <c:v>0</c:v>
                </c:pt>
                <c:pt idx="13030">
                  <c:v>0</c:v>
                </c:pt>
                <c:pt idx="13031">
                  <c:v>0</c:v>
                </c:pt>
                <c:pt idx="13032">
                  <c:v>0</c:v>
                </c:pt>
                <c:pt idx="13033">
                  <c:v>0</c:v>
                </c:pt>
                <c:pt idx="13034">
                  <c:v>0</c:v>
                </c:pt>
                <c:pt idx="13035">
                  <c:v>0</c:v>
                </c:pt>
                <c:pt idx="13036">
                  <c:v>0</c:v>
                </c:pt>
                <c:pt idx="13037">
                  <c:v>0</c:v>
                </c:pt>
                <c:pt idx="13038">
                  <c:v>0</c:v>
                </c:pt>
                <c:pt idx="13039">
                  <c:v>0</c:v>
                </c:pt>
                <c:pt idx="13040">
                  <c:v>0</c:v>
                </c:pt>
                <c:pt idx="13041">
                  <c:v>0</c:v>
                </c:pt>
                <c:pt idx="13042">
                  <c:v>0</c:v>
                </c:pt>
                <c:pt idx="13043">
                  <c:v>0</c:v>
                </c:pt>
                <c:pt idx="13044">
                  <c:v>0</c:v>
                </c:pt>
                <c:pt idx="13045">
                  <c:v>0</c:v>
                </c:pt>
                <c:pt idx="13046">
                  <c:v>0</c:v>
                </c:pt>
                <c:pt idx="13047">
                  <c:v>0</c:v>
                </c:pt>
                <c:pt idx="13048">
                  <c:v>0</c:v>
                </c:pt>
                <c:pt idx="13049">
                  <c:v>0</c:v>
                </c:pt>
                <c:pt idx="13050">
                  <c:v>0</c:v>
                </c:pt>
                <c:pt idx="13051">
                  <c:v>0</c:v>
                </c:pt>
                <c:pt idx="13052">
                  <c:v>0</c:v>
                </c:pt>
                <c:pt idx="13053">
                  <c:v>0</c:v>
                </c:pt>
                <c:pt idx="13054">
                  <c:v>0</c:v>
                </c:pt>
                <c:pt idx="13055">
                  <c:v>0</c:v>
                </c:pt>
                <c:pt idx="13056">
                  <c:v>0</c:v>
                </c:pt>
                <c:pt idx="13057">
                  <c:v>0</c:v>
                </c:pt>
                <c:pt idx="13058">
                  <c:v>0</c:v>
                </c:pt>
                <c:pt idx="13059">
                  <c:v>0</c:v>
                </c:pt>
                <c:pt idx="13060">
                  <c:v>0</c:v>
                </c:pt>
                <c:pt idx="13061">
                  <c:v>0</c:v>
                </c:pt>
                <c:pt idx="13062">
                  <c:v>0</c:v>
                </c:pt>
                <c:pt idx="13063">
                  <c:v>0</c:v>
                </c:pt>
                <c:pt idx="13064">
                  <c:v>0</c:v>
                </c:pt>
                <c:pt idx="13065">
                  <c:v>0</c:v>
                </c:pt>
                <c:pt idx="13066">
                  <c:v>0</c:v>
                </c:pt>
                <c:pt idx="13067">
                  <c:v>0</c:v>
                </c:pt>
                <c:pt idx="13068">
                  <c:v>0</c:v>
                </c:pt>
                <c:pt idx="13069">
                  <c:v>0</c:v>
                </c:pt>
                <c:pt idx="13070">
                  <c:v>0</c:v>
                </c:pt>
                <c:pt idx="13071">
                  <c:v>0</c:v>
                </c:pt>
                <c:pt idx="13072">
                  <c:v>0</c:v>
                </c:pt>
                <c:pt idx="13073">
                  <c:v>0</c:v>
                </c:pt>
                <c:pt idx="13074">
                  <c:v>0</c:v>
                </c:pt>
                <c:pt idx="13075">
                  <c:v>0</c:v>
                </c:pt>
                <c:pt idx="13076">
                  <c:v>0</c:v>
                </c:pt>
                <c:pt idx="13077">
                  <c:v>0</c:v>
                </c:pt>
                <c:pt idx="13078">
                  <c:v>0</c:v>
                </c:pt>
                <c:pt idx="13079">
                  <c:v>0</c:v>
                </c:pt>
                <c:pt idx="13080">
                  <c:v>0</c:v>
                </c:pt>
                <c:pt idx="13081">
                  <c:v>0</c:v>
                </c:pt>
                <c:pt idx="13082">
                  <c:v>0</c:v>
                </c:pt>
                <c:pt idx="13083">
                  <c:v>0</c:v>
                </c:pt>
                <c:pt idx="13084">
                  <c:v>0</c:v>
                </c:pt>
                <c:pt idx="13085">
                  <c:v>0</c:v>
                </c:pt>
                <c:pt idx="13086">
                  <c:v>0</c:v>
                </c:pt>
                <c:pt idx="13087">
                  <c:v>0</c:v>
                </c:pt>
                <c:pt idx="13088">
                  <c:v>0</c:v>
                </c:pt>
                <c:pt idx="13089">
                  <c:v>0</c:v>
                </c:pt>
                <c:pt idx="13090">
                  <c:v>0</c:v>
                </c:pt>
                <c:pt idx="13091">
                  <c:v>0</c:v>
                </c:pt>
                <c:pt idx="13092">
                  <c:v>0</c:v>
                </c:pt>
                <c:pt idx="13093">
                  <c:v>0</c:v>
                </c:pt>
                <c:pt idx="13094">
                  <c:v>0</c:v>
                </c:pt>
                <c:pt idx="13095">
                  <c:v>0</c:v>
                </c:pt>
                <c:pt idx="13096">
                  <c:v>0</c:v>
                </c:pt>
                <c:pt idx="13097">
                  <c:v>0</c:v>
                </c:pt>
                <c:pt idx="13098">
                  <c:v>0</c:v>
                </c:pt>
                <c:pt idx="13099">
                  <c:v>0</c:v>
                </c:pt>
                <c:pt idx="13100">
                  <c:v>0</c:v>
                </c:pt>
                <c:pt idx="13101">
                  <c:v>0</c:v>
                </c:pt>
                <c:pt idx="13102">
                  <c:v>0</c:v>
                </c:pt>
                <c:pt idx="13103">
                  <c:v>0</c:v>
                </c:pt>
                <c:pt idx="13104">
                  <c:v>0</c:v>
                </c:pt>
                <c:pt idx="13105">
                  <c:v>0</c:v>
                </c:pt>
                <c:pt idx="13106">
                  <c:v>0</c:v>
                </c:pt>
                <c:pt idx="13107">
                  <c:v>0</c:v>
                </c:pt>
                <c:pt idx="13108">
                  <c:v>0</c:v>
                </c:pt>
                <c:pt idx="13109">
                  <c:v>0</c:v>
                </c:pt>
                <c:pt idx="13110">
                  <c:v>0</c:v>
                </c:pt>
                <c:pt idx="13111">
                  <c:v>0</c:v>
                </c:pt>
                <c:pt idx="13112">
                  <c:v>0</c:v>
                </c:pt>
                <c:pt idx="13113">
                  <c:v>0</c:v>
                </c:pt>
                <c:pt idx="13114">
                  <c:v>0</c:v>
                </c:pt>
                <c:pt idx="13115">
                  <c:v>0</c:v>
                </c:pt>
                <c:pt idx="13116">
                  <c:v>0</c:v>
                </c:pt>
                <c:pt idx="13117">
                  <c:v>0</c:v>
                </c:pt>
                <c:pt idx="13118">
                  <c:v>0</c:v>
                </c:pt>
                <c:pt idx="13119">
                  <c:v>0</c:v>
                </c:pt>
                <c:pt idx="13120">
                  <c:v>0</c:v>
                </c:pt>
                <c:pt idx="13121">
                  <c:v>0</c:v>
                </c:pt>
                <c:pt idx="13122">
                  <c:v>0</c:v>
                </c:pt>
                <c:pt idx="13123">
                  <c:v>0</c:v>
                </c:pt>
                <c:pt idx="13124">
                  <c:v>0</c:v>
                </c:pt>
                <c:pt idx="13125">
                  <c:v>0</c:v>
                </c:pt>
                <c:pt idx="13126">
                  <c:v>0</c:v>
                </c:pt>
                <c:pt idx="13127">
                  <c:v>0</c:v>
                </c:pt>
                <c:pt idx="13128">
                  <c:v>0</c:v>
                </c:pt>
                <c:pt idx="13129">
                  <c:v>0</c:v>
                </c:pt>
                <c:pt idx="13130">
                  <c:v>0</c:v>
                </c:pt>
                <c:pt idx="13131">
                  <c:v>0</c:v>
                </c:pt>
                <c:pt idx="13132">
                  <c:v>0</c:v>
                </c:pt>
                <c:pt idx="13133">
                  <c:v>0</c:v>
                </c:pt>
                <c:pt idx="13134">
                  <c:v>0</c:v>
                </c:pt>
                <c:pt idx="13135">
                  <c:v>0</c:v>
                </c:pt>
                <c:pt idx="13136">
                  <c:v>0</c:v>
                </c:pt>
                <c:pt idx="13137">
                  <c:v>0</c:v>
                </c:pt>
                <c:pt idx="13138">
                  <c:v>0</c:v>
                </c:pt>
                <c:pt idx="13139">
                  <c:v>0</c:v>
                </c:pt>
                <c:pt idx="13140">
                  <c:v>0</c:v>
                </c:pt>
                <c:pt idx="13141">
                  <c:v>0</c:v>
                </c:pt>
                <c:pt idx="13142">
                  <c:v>0</c:v>
                </c:pt>
                <c:pt idx="13143">
                  <c:v>0</c:v>
                </c:pt>
                <c:pt idx="13144">
                  <c:v>0</c:v>
                </c:pt>
                <c:pt idx="13145">
                  <c:v>0</c:v>
                </c:pt>
                <c:pt idx="13146">
                  <c:v>0</c:v>
                </c:pt>
                <c:pt idx="13147">
                  <c:v>0</c:v>
                </c:pt>
                <c:pt idx="13148">
                  <c:v>0</c:v>
                </c:pt>
                <c:pt idx="13149">
                  <c:v>0</c:v>
                </c:pt>
                <c:pt idx="13150">
                  <c:v>0</c:v>
                </c:pt>
                <c:pt idx="13151">
                  <c:v>0</c:v>
                </c:pt>
                <c:pt idx="13152">
                  <c:v>0</c:v>
                </c:pt>
                <c:pt idx="13153">
                  <c:v>0</c:v>
                </c:pt>
                <c:pt idx="13154">
                  <c:v>0</c:v>
                </c:pt>
                <c:pt idx="13155">
                  <c:v>0</c:v>
                </c:pt>
                <c:pt idx="13156">
                  <c:v>0</c:v>
                </c:pt>
                <c:pt idx="13157">
                  <c:v>0</c:v>
                </c:pt>
                <c:pt idx="13158">
                  <c:v>0</c:v>
                </c:pt>
                <c:pt idx="13159">
                  <c:v>0</c:v>
                </c:pt>
                <c:pt idx="13160">
                  <c:v>0</c:v>
                </c:pt>
                <c:pt idx="13161">
                  <c:v>0</c:v>
                </c:pt>
                <c:pt idx="13162">
                  <c:v>0</c:v>
                </c:pt>
                <c:pt idx="13163">
                  <c:v>0</c:v>
                </c:pt>
                <c:pt idx="13164">
                  <c:v>0</c:v>
                </c:pt>
                <c:pt idx="13165">
                  <c:v>0</c:v>
                </c:pt>
                <c:pt idx="13166">
                  <c:v>0</c:v>
                </c:pt>
                <c:pt idx="13167">
                  <c:v>0</c:v>
                </c:pt>
                <c:pt idx="13168">
                  <c:v>0</c:v>
                </c:pt>
                <c:pt idx="13169">
                  <c:v>0</c:v>
                </c:pt>
                <c:pt idx="13170">
                  <c:v>0</c:v>
                </c:pt>
                <c:pt idx="13171">
                  <c:v>0</c:v>
                </c:pt>
                <c:pt idx="13172">
                  <c:v>0</c:v>
                </c:pt>
                <c:pt idx="13173">
                  <c:v>52.57404578157692</c:v>
                </c:pt>
                <c:pt idx="13174">
                  <c:v>24.566648778420983</c:v>
                </c:pt>
                <c:pt idx="13175">
                  <c:v>22.876189442284165</c:v>
                </c:pt>
                <c:pt idx="13176">
                  <c:v>10.1688553757861</c:v>
                </c:pt>
                <c:pt idx="13177">
                  <c:v>0</c:v>
                </c:pt>
                <c:pt idx="13178">
                  <c:v>0</c:v>
                </c:pt>
                <c:pt idx="13179">
                  <c:v>2.7106790829644889</c:v>
                </c:pt>
                <c:pt idx="13180">
                  <c:v>0</c:v>
                </c:pt>
                <c:pt idx="13181">
                  <c:v>0</c:v>
                </c:pt>
                <c:pt idx="13182">
                  <c:v>0</c:v>
                </c:pt>
                <c:pt idx="13183">
                  <c:v>0</c:v>
                </c:pt>
                <c:pt idx="13184">
                  <c:v>0</c:v>
                </c:pt>
                <c:pt idx="13185">
                  <c:v>0</c:v>
                </c:pt>
                <c:pt idx="13186">
                  <c:v>0</c:v>
                </c:pt>
                <c:pt idx="13187">
                  <c:v>0</c:v>
                </c:pt>
                <c:pt idx="13188">
                  <c:v>0</c:v>
                </c:pt>
                <c:pt idx="13189">
                  <c:v>0</c:v>
                </c:pt>
                <c:pt idx="13190">
                  <c:v>0</c:v>
                </c:pt>
                <c:pt idx="13191">
                  <c:v>0</c:v>
                </c:pt>
                <c:pt idx="13192">
                  <c:v>0</c:v>
                </c:pt>
                <c:pt idx="13193">
                  <c:v>0</c:v>
                </c:pt>
                <c:pt idx="13194">
                  <c:v>0</c:v>
                </c:pt>
                <c:pt idx="13195">
                  <c:v>0</c:v>
                </c:pt>
                <c:pt idx="13196">
                  <c:v>0</c:v>
                </c:pt>
                <c:pt idx="13197">
                  <c:v>0</c:v>
                </c:pt>
                <c:pt idx="13198">
                  <c:v>0</c:v>
                </c:pt>
                <c:pt idx="13199">
                  <c:v>0</c:v>
                </c:pt>
                <c:pt idx="13200">
                  <c:v>0</c:v>
                </c:pt>
                <c:pt idx="13201">
                  <c:v>0</c:v>
                </c:pt>
                <c:pt idx="13202">
                  <c:v>0</c:v>
                </c:pt>
                <c:pt idx="13203">
                  <c:v>0</c:v>
                </c:pt>
                <c:pt idx="13204">
                  <c:v>0</c:v>
                </c:pt>
                <c:pt idx="13205">
                  <c:v>0</c:v>
                </c:pt>
                <c:pt idx="13206">
                  <c:v>0</c:v>
                </c:pt>
                <c:pt idx="13207">
                  <c:v>0</c:v>
                </c:pt>
                <c:pt idx="13208">
                  <c:v>0</c:v>
                </c:pt>
                <c:pt idx="13209">
                  <c:v>0</c:v>
                </c:pt>
                <c:pt idx="13210">
                  <c:v>0</c:v>
                </c:pt>
                <c:pt idx="13211">
                  <c:v>0</c:v>
                </c:pt>
                <c:pt idx="13212">
                  <c:v>0</c:v>
                </c:pt>
                <c:pt idx="13213">
                  <c:v>0</c:v>
                </c:pt>
                <c:pt idx="13214">
                  <c:v>0</c:v>
                </c:pt>
                <c:pt idx="13215">
                  <c:v>0</c:v>
                </c:pt>
                <c:pt idx="13216">
                  <c:v>0</c:v>
                </c:pt>
                <c:pt idx="13217">
                  <c:v>0</c:v>
                </c:pt>
                <c:pt idx="13218">
                  <c:v>0</c:v>
                </c:pt>
                <c:pt idx="13219">
                  <c:v>0</c:v>
                </c:pt>
                <c:pt idx="13220">
                  <c:v>0</c:v>
                </c:pt>
                <c:pt idx="13221">
                  <c:v>0</c:v>
                </c:pt>
                <c:pt idx="13222">
                  <c:v>0</c:v>
                </c:pt>
                <c:pt idx="13223">
                  <c:v>0</c:v>
                </c:pt>
                <c:pt idx="13224">
                  <c:v>0</c:v>
                </c:pt>
                <c:pt idx="13225">
                  <c:v>0</c:v>
                </c:pt>
                <c:pt idx="13226">
                  <c:v>92.317582597311855</c:v>
                </c:pt>
                <c:pt idx="13227">
                  <c:v>29.802931158405066</c:v>
                </c:pt>
                <c:pt idx="13228">
                  <c:v>12.832465049778945</c:v>
                </c:pt>
                <c:pt idx="13229">
                  <c:v>0</c:v>
                </c:pt>
                <c:pt idx="13230">
                  <c:v>0</c:v>
                </c:pt>
                <c:pt idx="13231">
                  <c:v>0</c:v>
                </c:pt>
                <c:pt idx="13232">
                  <c:v>0</c:v>
                </c:pt>
                <c:pt idx="13233">
                  <c:v>0</c:v>
                </c:pt>
                <c:pt idx="13234">
                  <c:v>0</c:v>
                </c:pt>
                <c:pt idx="13235">
                  <c:v>0</c:v>
                </c:pt>
                <c:pt idx="13236">
                  <c:v>0</c:v>
                </c:pt>
                <c:pt idx="13237">
                  <c:v>0</c:v>
                </c:pt>
                <c:pt idx="13238">
                  <c:v>0</c:v>
                </c:pt>
                <c:pt idx="13239">
                  <c:v>0</c:v>
                </c:pt>
                <c:pt idx="13240">
                  <c:v>0</c:v>
                </c:pt>
                <c:pt idx="13241">
                  <c:v>0</c:v>
                </c:pt>
                <c:pt idx="13242">
                  <c:v>0</c:v>
                </c:pt>
                <c:pt idx="13243">
                  <c:v>0</c:v>
                </c:pt>
                <c:pt idx="13244">
                  <c:v>0</c:v>
                </c:pt>
                <c:pt idx="13245">
                  <c:v>0</c:v>
                </c:pt>
                <c:pt idx="13246">
                  <c:v>0</c:v>
                </c:pt>
                <c:pt idx="13247">
                  <c:v>0</c:v>
                </c:pt>
                <c:pt idx="13248">
                  <c:v>0</c:v>
                </c:pt>
                <c:pt idx="13249">
                  <c:v>0</c:v>
                </c:pt>
                <c:pt idx="13250">
                  <c:v>0</c:v>
                </c:pt>
                <c:pt idx="13251">
                  <c:v>0</c:v>
                </c:pt>
                <c:pt idx="13252">
                  <c:v>0</c:v>
                </c:pt>
                <c:pt idx="13253">
                  <c:v>0</c:v>
                </c:pt>
                <c:pt idx="13254">
                  <c:v>0</c:v>
                </c:pt>
                <c:pt idx="13255">
                  <c:v>0</c:v>
                </c:pt>
                <c:pt idx="13256">
                  <c:v>0</c:v>
                </c:pt>
                <c:pt idx="13257">
                  <c:v>0</c:v>
                </c:pt>
                <c:pt idx="13258">
                  <c:v>0</c:v>
                </c:pt>
                <c:pt idx="13259">
                  <c:v>0</c:v>
                </c:pt>
                <c:pt idx="13260">
                  <c:v>0</c:v>
                </c:pt>
                <c:pt idx="13261">
                  <c:v>0</c:v>
                </c:pt>
                <c:pt idx="13262">
                  <c:v>0</c:v>
                </c:pt>
                <c:pt idx="13263">
                  <c:v>0</c:v>
                </c:pt>
                <c:pt idx="13264">
                  <c:v>0</c:v>
                </c:pt>
                <c:pt idx="13265">
                  <c:v>0</c:v>
                </c:pt>
                <c:pt idx="13266">
                  <c:v>0</c:v>
                </c:pt>
                <c:pt idx="13267">
                  <c:v>0</c:v>
                </c:pt>
                <c:pt idx="13268">
                  <c:v>0</c:v>
                </c:pt>
                <c:pt idx="13269">
                  <c:v>0</c:v>
                </c:pt>
                <c:pt idx="13270">
                  <c:v>0</c:v>
                </c:pt>
                <c:pt idx="13271">
                  <c:v>0</c:v>
                </c:pt>
                <c:pt idx="13272">
                  <c:v>0</c:v>
                </c:pt>
                <c:pt idx="13273">
                  <c:v>0</c:v>
                </c:pt>
                <c:pt idx="13274">
                  <c:v>0</c:v>
                </c:pt>
                <c:pt idx="13275">
                  <c:v>0</c:v>
                </c:pt>
                <c:pt idx="13276">
                  <c:v>0</c:v>
                </c:pt>
                <c:pt idx="13277">
                  <c:v>0</c:v>
                </c:pt>
                <c:pt idx="13278">
                  <c:v>0</c:v>
                </c:pt>
                <c:pt idx="13279">
                  <c:v>0</c:v>
                </c:pt>
                <c:pt idx="13280">
                  <c:v>0</c:v>
                </c:pt>
                <c:pt idx="13281">
                  <c:v>0</c:v>
                </c:pt>
                <c:pt idx="13282">
                  <c:v>0</c:v>
                </c:pt>
                <c:pt idx="13283">
                  <c:v>0</c:v>
                </c:pt>
                <c:pt idx="13284">
                  <c:v>0</c:v>
                </c:pt>
                <c:pt idx="13285">
                  <c:v>0</c:v>
                </c:pt>
                <c:pt idx="13286">
                  <c:v>0</c:v>
                </c:pt>
                <c:pt idx="13287">
                  <c:v>0</c:v>
                </c:pt>
                <c:pt idx="13288">
                  <c:v>0</c:v>
                </c:pt>
                <c:pt idx="13289">
                  <c:v>0</c:v>
                </c:pt>
                <c:pt idx="13290">
                  <c:v>0</c:v>
                </c:pt>
                <c:pt idx="13291">
                  <c:v>0</c:v>
                </c:pt>
                <c:pt idx="13292">
                  <c:v>0</c:v>
                </c:pt>
                <c:pt idx="13293">
                  <c:v>0</c:v>
                </c:pt>
                <c:pt idx="13294">
                  <c:v>0</c:v>
                </c:pt>
                <c:pt idx="13295">
                  <c:v>0</c:v>
                </c:pt>
                <c:pt idx="13296">
                  <c:v>0</c:v>
                </c:pt>
                <c:pt idx="13297">
                  <c:v>0</c:v>
                </c:pt>
                <c:pt idx="13298">
                  <c:v>0</c:v>
                </c:pt>
                <c:pt idx="13299">
                  <c:v>0</c:v>
                </c:pt>
                <c:pt idx="13300">
                  <c:v>0</c:v>
                </c:pt>
                <c:pt idx="13301">
                  <c:v>0</c:v>
                </c:pt>
                <c:pt idx="13302">
                  <c:v>0</c:v>
                </c:pt>
                <c:pt idx="13303">
                  <c:v>0</c:v>
                </c:pt>
                <c:pt idx="13304">
                  <c:v>0</c:v>
                </c:pt>
                <c:pt idx="13305">
                  <c:v>0</c:v>
                </c:pt>
                <c:pt idx="13306">
                  <c:v>0</c:v>
                </c:pt>
                <c:pt idx="13307">
                  <c:v>0</c:v>
                </c:pt>
                <c:pt idx="13308">
                  <c:v>0</c:v>
                </c:pt>
                <c:pt idx="13309">
                  <c:v>0</c:v>
                </c:pt>
                <c:pt idx="13310">
                  <c:v>0</c:v>
                </c:pt>
                <c:pt idx="13311">
                  <c:v>0</c:v>
                </c:pt>
                <c:pt idx="13312">
                  <c:v>0</c:v>
                </c:pt>
                <c:pt idx="13313">
                  <c:v>0</c:v>
                </c:pt>
                <c:pt idx="13314">
                  <c:v>0</c:v>
                </c:pt>
                <c:pt idx="13315">
                  <c:v>0</c:v>
                </c:pt>
                <c:pt idx="13316">
                  <c:v>0</c:v>
                </c:pt>
                <c:pt idx="13317">
                  <c:v>0</c:v>
                </c:pt>
                <c:pt idx="13318">
                  <c:v>0</c:v>
                </c:pt>
                <c:pt idx="13319">
                  <c:v>0</c:v>
                </c:pt>
                <c:pt idx="13320">
                  <c:v>0</c:v>
                </c:pt>
                <c:pt idx="13321">
                  <c:v>0</c:v>
                </c:pt>
                <c:pt idx="13322">
                  <c:v>0</c:v>
                </c:pt>
                <c:pt idx="13323">
                  <c:v>0</c:v>
                </c:pt>
                <c:pt idx="13324">
                  <c:v>0</c:v>
                </c:pt>
                <c:pt idx="13325">
                  <c:v>0</c:v>
                </c:pt>
                <c:pt idx="13326">
                  <c:v>0</c:v>
                </c:pt>
                <c:pt idx="13327">
                  <c:v>0</c:v>
                </c:pt>
                <c:pt idx="13328">
                  <c:v>0</c:v>
                </c:pt>
                <c:pt idx="13329">
                  <c:v>0</c:v>
                </c:pt>
                <c:pt idx="13330">
                  <c:v>0</c:v>
                </c:pt>
                <c:pt idx="13331">
                  <c:v>0</c:v>
                </c:pt>
                <c:pt idx="13332">
                  <c:v>0</c:v>
                </c:pt>
                <c:pt idx="13333">
                  <c:v>0</c:v>
                </c:pt>
                <c:pt idx="13334">
                  <c:v>0</c:v>
                </c:pt>
                <c:pt idx="13335">
                  <c:v>0</c:v>
                </c:pt>
                <c:pt idx="13336">
                  <c:v>0</c:v>
                </c:pt>
                <c:pt idx="13337">
                  <c:v>0</c:v>
                </c:pt>
                <c:pt idx="13338">
                  <c:v>0</c:v>
                </c:pt>
                <c:pt idx="13339">
                  <c:v>0</c:v>
                </c:pt>
                <c:pt idx="13340">
                  <c:v>0</c:v>
                </c:pt>
                <c:pt idx="13341">
                  <c:v>0</c:v>
                </c:pt>
                <c:pt idx="13342">
                  <c:v>0</c:v>
                </c:pt>
                <c:pt idx="13343">
                  <c:v>0</c:v>
                </c:pt>
                <c:pt idx="13344">
                  <c:v>0</c:v>
                </c:pt>
                <c:pt idx="13345">
                  <c:v>0</c:v>
                </c:pt>
                <c:pt idx="13346">
                  <c:v>0</c:v>
                </c:pt>
                <c:pt idx="13347">
                  <c:v>0</c:v>
                </c:pt>
                <c:pt idx="13348">
                  <c:v>0</c:v>
                </c:pt>
                <c:pt idx="13349">
                  <c:v>0</c:v>
                </c:pt>
                <c:pt idx="13350">
                  <c:v>0</c:v>
                </c:pt>
                <c:pt idx="13351">
                  <c:v>0</c:v>
                </c:pt>
                <c:pt idx="13352">
                  <c:v>0</c:v>
                </c:pt>
                <c:pt idx="13353">
                  <c:v>0</c:v>
                </c:pt>
                <c:pt idx="13354">
                  <c:v>0</c:v>
                </c:pt>
                <c:pt idx="13355">
                  <c:v>0</c:v>
                </c:pt>
                <c:pt idx="13356">
                  <c:v>0</c:v>
                </c:pt>
                <c:pt idx="13357">
                  <c:v>0</c:v>
                </c:pt>
                <c:pt idx="13358">
                  <c:v>0</c:v>
                </c:pt>
                <c:pt idx="13359">
                  <c:v>0</c:v>
                </c:pt>
                <c:pt idx="13360">
                  <c:v>0</c:v>
                </c:pt>
                <c:pt idx="13361">
                  <c:v>0</c:v>
                </c:pt>
                <c:pt idx="13362">
                  <c:v>0</c:v>
                </c:pt>
                <c:pt idx="13363">
                  <c:v>0</c:v>
                </c:pt>
                <c:pt idx="13364">
                  <c:v>0</c:v>
                </c:pt>
                <c:pt idx="13365">
                  <c:v>0</c:v>
                </c:pt>
                <c:pt idx="13366">
                  <c:v>0</c:v>
                </c:pt>
                <c:pt idx="13367">
                  <c:v>0</c:v>
                </c:pt>
                <c:pt idx="13368">
                  <c:v>0</c:v>
                </c:pt>
                <c:pt idx="13369">
                  <c:v>0</c:v>
                </c:pt>
                <c:pt idx="13370">
                  <c:v>0</c:v>
                </c:pt>
                <c:pt idx="13371">
                  <c:v>0</c:v>
                </c:pt>
                <c:pt idx="13372">
                  <c:v>0</c:v>
                </c:pt>
                <c:pt idx="13373">
                  <c:v>0</c:v>
                </c:pt>
                <c:pt idx="13374">
                  <c:v>0</c:v>
                </c:pt>
                <c:pt idx="13375">
                  <c:v>0</c:v>
                </c:pt>
                <c:pt idx="13376">
                  <c:v>0</c:v>
                </c:pt>
                <c:pt idx="13377">
                  <c:v>0</c:v>
                </c:pt>
                <c:pt idx="13378">
                  <c:v>0</c:v>
                </c:pt>
                <c:pt idx="13379">
                  <c:v>0</c:v>
                </c:pt>
                <c:pt idx="13380">
                  <c:v>0</c:v>
                </c:pt>
                <c:pt idx="13381">
                  <c:v>0</c:v>
                </c:pt>
                <c:pt idx="13382">
                  <c:v>0</c:v>
                </c:pt>
                <c:pt idx="13383">
                  <c:v>0</c:v>
                </c:pt>
                <c:pt idx="13384">
                  <c:v>0</c:v>
                </c:pt>
                <c:pt idx="13385">
                  <c:v>0</c:v>
                </c:pt>
                <c:pt idx="13386">
                  <c:v>0</c:v>
                </c:pt>
                <c:pt idx="13387">
                  <c:v>0</c:v>
                </c:pt>
                <c:pt idx="13388">
                  <c:v>0</c:v>
                </c:pt>
                <c:pt idx="13389">
                  <c:v>0</c:v>
                </c:pt>
                <c:pt idx="13390">
                  <c:v>0</c:v>
                </c:pt>
                <c:pt idx="13391">
                  <c:v>0</c:v>
                </c:pt>
                <c:pt idx="13392">
                  <c:v>0</c:v>
                </c:pt>
                <c:pt idx="13393">
                  <c:v>0</c:v>
                </c:pt>
                <c:pt idx="13394">
                  <c:v>0</c:v>
                </c:pt>
                <c:pt idx="13395">
                  <c:v>0</c:v>
                </c:pt>
                <c:pt idx="13396">
                  <c:v>0</c:v>
                </c:pt>
                <c:pt idx="13397">
                  <c:v>0</c:v>
                </c:pt>
                <c:pt idx="13398">
                  <c:v>0</c:v>
                </c:pt>
                <c:pt idx="13399">
                  <c:v>0</c:v>
                </c:pt>
                <c:pt idx="13400">
                  <c:v>0</c:v>
                </c:pt>
                <c:pt idx="13401">
                  <c:v>0</c:v>
                </c:pt>
                <c:pt idx="13402">
                  <c:v>0</c:v>
                </c:pt>
                <c:pt idx="13403">
                  <c:v>0</c:v>
                </c:pt>
                <c:pt idx="13404">
                  <c:v>0</c:v>
                </c:pt>
                <c:pt idx="13405">
                  <c:v>0</c:v>
                </c:pt>
                <c:pt idx="13406">
                  <c:v>0</c:v>
                </c:pt>
                <c:pt idx="13407">
                  <c:v>0</c:v>
                </c:pt>
                <c:pt idx="13408">
                  <c:v>0</c:v>
                </c:pt>
                <c:pt idx="13409">
                  <c:v>0</c:v>
                </c:pt>
                <c:pt idx="13410">
                  <c:v>0</c:v>
                </c:pt>
                <c:pt idx="13411">
                  <c:v>0</c:v>
                </c:pt>
                <c:pt idx="13412">
                  <c:v>0</c:v>
                </c:pt>
                <c:pt idx="13413">
                  <c:v>0</c:v>
                </c:pt>
                <c:pt idx="13414">
                  <c:v>0</c:v>
                </c:pt>
                <c:pt idx="13415">
                  <c:v>0</c:v>
                </c:pt>
                <c:pt idx="13416">
                  <c:v>0</c:v>
                </c:pt>
                <c:pt idx="13417">
                  <c:v>0</c:v>
                </c:pt>
                <c:pt idx="13418">
                  <c:v>0</c:v>
                </c:pt>
                <c:pt idx="13419">
                  <c:v>0</c:v>
                </c:pt>
                <c:pt idx="13420">
                  <c:v>0</c:v>
                </c:pt>
                <c:pt idx="13421">
                  <c:v>0</c:v>
                </c:pt>
                <c:pt idx="13422">
                  <c:v>0</c:v>
                </c:pt>
                <c:pt idx="13423">
                  <c:v>0</c:v>
                </c:pt>
                <c:pt idx="13424">
                  <c:v>0</c:v>
                </c:pt>
                <c:pt idx="13425">
                  <c:v>0</c:v>
                </c:pt>
                <c:pt idx="13426">
                  <c:v>0</c:v>
                </c:pt>
                <c:pt idx="13427">
                  <c:v>0</c:v>
                </c:pt>
                <c:pt idx="13428">
                  <c:v>0</c:v>
                </c:pt>
                <c:pt idx="13429">
                  <c:v>0</c:v>
                </c:pt>
                <c:pt idx="13430">
                  <c:v>0</c:v>
                </c:pt>
                <c:pt idx="13431">
                  <c:v>0</c:v>
                </c:pt>
                <c:pt idx="13432">
                  <c:v>0</c:v>
                </c:pt>
                <c:pt idx="13433">
                  <c:v>0</c:v>
                </c:pt>
                <c:pt idx="13434">
                  <c:v>0</c:v>
                </c:pt>
                <c:pt idx="13435">
                  <c:v>0</c:v>
                </c:pt>
                <c:pt idx="13436">
                  <c:v>0</c:v>
                </c:pt>
                <c:pt idx="13437">
                  <c:v>0</c:v>
                </c:pt>
                <c:pt idx="13438">
                  <c:v>0</c:v>
                </c:pt>
                <c:pt idx="13439">
                  <c:v>0</c:v>
                </c:pt>
                <c:pt idx="13440">
                  <c:v>0</c:v>
                </c:pt>
                <c:pt idx="13441">
                  <c:v>0</c:v>
                </c:pt>
                <c:pt idx="13442">
                  <c:v>0</c:v>
                </c:pt>
                <c:pt idx="13443">
                  <c:v>0</c:v>
                </c:pt>
                <c:pt idx="13444">
                  <c:v>0</c:v>
                </c:pt>
                <c:pt idx="13445">
                  <c:v>0</c:v>
                </c:pt>
                <c:pt idx="13446">
                  <c:v>0</c:v>
                </c:pt>
                <c:pt idx="13447">
                  <c:v>0</c:v>
                </c:pt>
                <c:pt idx="13448">
                  <c:v>0</c:v>
                </c:pt>
                <c:pt idx="13449">
                  <c:v>0</c:v>
                </c:pt>
                <c:pt idx="13450">
                  <c:v>0</c:v>
                </c:pt>
                <c:pt idx="13451">
                  <c:v>0</c:v>
                </c:pt>
                <c:pt idx="13452">
                  <c:v>0</c:v>
                </c:pt>
                <c:pt idx="13453">
                  <c:v>0</c:v>
                </c:pt>
                <c:pt idx="13454">
                  <c:v>0</c:v>
                </c:pt>
                <c:pt idx="13455">
                  <c:v>0</c:v>
                </c:pt>
                <c:pt idx="13456">
                  <c:v>0</c:v>
                </c:pt>
                <c:pt idx="13457">
                  <c:v>0</c:v>
                </c:pt>
                <c:pt idx="13458">
                  <c:v>0</c:v>
                </c:pt>
                <c:pt idx="13459">
                  <c:v>0</c:v>
                </c:pt>
                <c:pt idx="13460">
                  <c:v>0</c:v>
                </c:pt>
                <c:pt idx="13461">
                  <c:v>0</c:v>
                </c:pt>
                <c:pt idx="13462">
                  <c:v>0</c:v>
                </c:pt>
                <c:pt idx="13463">
                  <c:v>0</c:v>
                </c:pt>
                <c:pt idx="13464">
                  <c:v>0</c:v>
                </c:pt>
                <c:pt idx="13465">
                  <c:v>0</c:v>
                </c:pt>
                <c:pt idx="13466">
                  <c:v>0</c:v>
                </c:pt>
                <c:pt idx="13467">
                  <c:v>0</c:v>
                </c:pt>
                <c:pt idx="13468">
                  <c:v>0</c:v>
                </c:pt>
                <c:pt idx="13469">
                  <c:v>0</c:v>
                </c:pt>
                <c:pt idx="13470">
                  <c:v>0</c:v>
                </c:pt>
                <c:pt idx="13471">
                  <c:v>0</c:v>
                </c:pt>
                <c:pt idx="13472">
                  <c:v>0</c:v>
                </c:pt>
                <c:pt idx="13473">
                  <c:v>0</c:v>
                </c:pt>
                <c:pt idx="13474">
                  <c:v>0</c:v>
                </c:pt>
                <c:pt idx="13475">
                  <c:v>0</c:v>
                </c:pt>
                <c:pt idx="13476">
                  <c:v>0</c:v>
                </c:pt>
                <c:pt idx="13477">
                  <c:v>0</c:v>
                </c:pt>
                <c:pt idx="13478">
                  <c:v>0</c:v>
                </c:pt>
                <c:pt idx="13479">
                  <c:v>0</c:v>
                </c:pt>
                <c:pt idx="13480">
                  <c:v>0</c:v>
                </c:pt>
                <c:pt idx="13481">
                  <c:v>0</c:v>
                </c:pt>
                <c:pt idx="13482">
                  <c:v>0</c:v>
                </c:pt>
                <c:pt idx="13483">
                  <c:v>0</c:v>
                </c:pt>
                <c:pt idx="13484">
                  <c:v>0</c:v>
                </c:pt>
                <c:pt idx="13485">
                  <c:v>0</c:v>
                </c:pt>
                <c:pt idx="13486">
                  <c:v>0</c:v>
                </c:pt>
                <c:pt idx="13487">
                  <c:v>0</c:v>
                </c:pt>
                <c:pt idx="13488">
                  <c:v>0</c:v>
                </c:pt>
                <c:pt idx="13489">
                  <c:v>0</c:v>
                </c:pt>
                <c:pt idx="13490">
                  <c:v>0</c:v>
                </c:pt>
                <c:pt idx="13491">
                  <c:v>0</c:v>
                </c:pt>
                <c:pt idx="13492">
                  <c:v>0</c:v>
                </c:pt>
                <c:pt idx="13493">
                  <c:v>0</c:v>
                </c:pt>
                <c:pt idx="13494">
                  <c:v>0</c:v>
                </c:pt>
                <c:pt idx="13495">
                  <c:v>0</c:v>
                </c:pt>
                <c:pt idx="13496">
                  <c:v>0</c:v>
                </c:pt>
                <c:pt idx="13497">
                  <c:v>0</c:v>
                </c:pt>
                <c:pt idx="13498">
                  <c:v>0</c:v>
                </c:pt>
                <c:pt idx="13499">
                  <c:v>0</c:v>
                </c:pt>
                <c:pt idx="13500">
                  <c:v>0</c:v>
                </c:pt>
                <c:pt idx="13501">
                  <c:v>0</c:v>
                </c:pt>
                <c:pt idx="13502">
                  <c:v>0</c:v>
                </c:pt>
                <c:pt idx="13503">
                  <c:v>0</c:v>
                </c:pt>
                <c:pt idx="13504">
                  <c:v>0</c:v>
                </c:pt>
                <c:pt idx="13505">
                  <c:v>0</c:v>
                </c:pt>
                <c:pt idx="13506">
                  <c:v>0</c:v>
                </c:pt>
                <c:pt idx="13507">
                  <c:v>0</c:v>
                </c:pt>
                <c:pt idx="13508">
                  <c:v>0</c:v>
                </c:pt>
                <c:pt idx="13509">
                  <c:v>0</c:v>
                </c:pt>
                <c:pt idx="13510">
                  <c:v>0</c:v>
                </c:pt>
                <c:pt idx="13511">
                  <c:v>0</c:v>
                </c:pt>
                <c:pt idx="13512">
                  <c:v>0</c:v>
                </c:pt>
                <c:pt idx="13513">
                  <c:v>21.029185025666902</c:v>
                </c:pt>
                <c:pt idx="13514">
                  <c:v>75.90812437058942</c:v>
                </c:pt>
                <c:pt idx="13515">
                  <c:v>37.405611669010774</c:v>
                </c:pt>
                <c:pt idx="13516">
                  <c:v>33.073144054138773</c:v>
                </c:pt>
                <c:pt idx="13517">
                  <c:v>58.221686074212045</c:v>
                </c:pt>
                <c:pt idx="13518">
                  <c:v>21.864696622207639</c:v>
                </c:pt>
                <c:pt idx="13519">
                  <c:v>6.0877773938389446E-2</c:v>
                </c:pt>
                <c:pt idx="13520">
                  <c:v>14.711228495416854</c:v>
                </c:pt>
                <c:pt idx="13521">
                  <c:v>4.2687650577293752</c:v>
                </c:pt>
                <c:pt idx="13522">
                  <c:v>3.486911889967776</c:v>
                </c:pt>
                <c:pt idx="13523">
                  <c:v>5.4663786257975095</c:v>
                </c:pt>
                <c:pt idx="13524">
                  <c:v>0</c:v>
                </c:pt>
                <c:pt idx="13525">
                  <c:v>7.2919006806308246</c:v>
                </c:pt>
                <c:pt idx="13526">
                  <c:v>7.2919006806308246</c:v>
                </c:pt>
                <c:pt idx="13527">
                  <c:v>7.2919006806308246</c:v>
                </c:pt>
                <c:pt idx="13528">
                  <c:v>2.1292077274038417</c:v>
                </c:pt>
                <c:pt idx="13529">
                  <c:v>0</c:v>
                </c:pt>
                <c:pt idx="13530">
                  <c:v>0</c:v>
                </c:pt>
                <c:pt idx="13531">
                  <c:v>0</c:v>
                </c:pt>
                <c:pt idx="13532">
                  <c:v>0</c:v>
                </c:pt>
                <c:pt idx="13533">
                  <c:v>0</c:v>
                </c:pt>
                <c:pt idx="13534">
                  <c:v>0</c:v>
                </c:pt>
                <c:pt idx="13535">
                  <c:v>0</c:v>
                </c:pt>
                <c:pt idx="13536">
                  <c:v>0</c:v>
                </c:pt>
                <c:pt idx="13537">
                  <c:v>0</c:v>
                </c:pt>
                <c:pt idx="13538">
                  <c:v>0</c:v>
                </c:pt>
                <c:pt idx="13539">
                  <c:v>0</c:v>
                </c:pt>
                <c:pt idx="13540">
                  <c:v>0</c:v>
                </c:pt>
                <c:pt idx="13541">
                  <c:v>0</c:v>
                </c:pt>
                <c:pt idx="13542">
                  <c:v>0</c:v>
                </c:pt>
                <c:pt idx="13543">
                  <c:v>0</c:v>
                </c:pt>
                <c:pt idx="13544">
                  <c:v>0</c:v>
                </c:pt>
                <c:pt idx="13545">
                  <c:v>0</c:v>
                </c:pt>
                <c:pt idx="13546">
                  <c:v>0</c:v>
                </c:pt>
                <c:pt idx="13547">
                  <c:v>0</c:v>
                </c:pt>
                <c:pt idx="13548">
                  <c:v>0</c:v>
                </c:pt>
                <c:pt idx="13549">
                  <c:v>0</c:v>
                </c:pt>
                <c:pt idx="13550">
                  <c:v>0</c:v>
                </c:pt>
                <c:pt idx="13551">
                  <c:v>0</c:v>
                </c:pt>
                <c:pt idx="13552">
                  <c:v>0</c:v>
                </c:pt>
                <c:pt idx="13553">
                  <c:v>0</c:v>
                </c:pt>
                <c:pt idx="13554">
                  <c:v>0</c:v>
                </c:pt>
                <c:pt idx="13555">
                  <c:v>0</c:v>
                </c:pt>
                <c:pt idx="13556">
                  <c:v>0</c:v>
                </c:pt>
                <c:pt idx="13557">
                  <c:v>0</c:v>
                </c:pt>
                <c:pt idx="13558">
                  <c:v>0</c:v>
                </c:pt>
                <c:pt idx="13559">
                  <c:v>0</c:v>
                </c:pt>
                <c:pt idx="13560">
                  <c:v>0</c:v>
                </c:pt>
                <c:pt idx="13561">
                  <c:v>0</c:v>
                </c:pt>
                <c:pt idx="13562">
                  <c:v>0</c:v>
                </c:pt>
                <c:pt idx="13563">
                  <c:v>0</c:v>
                </c:pt>
                <c:pt idx="13564">
                  <c:v>0</c:v>
                </c:pt>
                <c:pt idx="13565">
                  <c:v>0</c:v>
                </c:pt>
                <c:pt idx="13566">
                  <c:v>0</c:v>
                </c:pt>
                <c:pt idx="13567">
                  <c:v>0</c:v>
                </c:pt>
                <c:pt idx="13568">
                  <c:v>0</c:v>
                </c:pt>
                <c:pt idx="13569">
                  <c:v>0</c:v>
                </c:pt>
                <c:pt idx="13570">
                  <c:v>0</c:v>
                </c:pt>
                <c:pt idx="13571">
                  <c:v>0</c:v>
                </c:pt>
                <c:pt idx="13572">
                  <c:v>0</c:v>
                </c:pt>
                <c:pt idx="13573">
                  <c:v>0</c:v>
                </c:pt>
                <c:pt idx="13574">
                  <c:v>0</c:v>
                </c:pt>
                <c:pt idx="13575">
                  <c:v>0</c:v>
                </c:pt>
                <c:pt idx="13576">
                  <c:v>0</c:v>
                </c:pt>
                <c:pt idx="13577">
                  <c:v>0</c:v>
                </c:pt>
                <c:pt idx="13578">
                  <c:v>0</c:v>
                </c:pt>
                <c:pt idx="13579">
                  <c:v>0</c:v>
                </c:pt>
                <c:pt idx="13580">
                  <c:v>0</c:v>
                </c:pt>
                <c:pt idx="13581">
                  <c:v>0</c:v>
                </c:pt>
                <c:pt idx="13582">
                  <c:v>0</c:v>
                </c:pt>
                <c:pt idx="13583">
                  <c:v>0</c:v>
                </c:pt>
                <c:pt idx="13584">
                  <c:v>0</c:v>
                </c:pt>
                <c:pt idx="13585">
                  <c:v>0</c:v>
                </c:pt>
                <c:pt idx="13586">
                  <c:v>0</c:v>
                </c:pt>
                <c:pt idx="13587">
                  <c:v>0</c:v>
                </c:pt>
                <c:pt idx="13588">
                  <c:v>0</c:v>
                </c:pt>
                <c:pt idx="13589">
                  <c:v>0</c:v>
                </c:pt>
                <c:pt idx="13590">
                  <c:v>0</c:v>
                </c:pt>
                <c:pt idx="13591">
                  <c:v>0</c:v>
                </c:pt>
                <c:pt idx="13592">
                  <c:v>0</c:v>
                </c:pt>
                <c:pt idx="13593">
                  <c:v>0</c:v>
                </c:pt>
                <c:pt idx="13594">
                  <c:v>0</c:v>
                </c:pt>
                <c:pt idx="13595">
                  <c:v>0</c:v>
                </c:pt>
                <c:pt idx="13596">
                  <c:v>0</c:v>
                </c:pt>
                <c:pt idx="13597">
                  <c:v>0</c:v>
                </c:pt>
                <c:pt idx="13598">
                  <c:v>0</c:v>
                </c:pt>
                <c:pt idx="13599">
                  <c:v>0</c:v>
                </c:pt>
                <c:pt idx="13600">
                  <c:v>0</c:v>
                </c:pt>
                <c:pt idx="13601">
                  <c:v>0</c:v>
                </c:pt>
                <c:pt idx="13602">
                  <c:v>0</c:v>
                </c:pt>
                <c:pt idx="13603">
                  <c:v>0</c:v>
                </c:pt>
                <c:pt idx="13604">
                  <c:v>0</c:v>
                </c:pt>
                <c:pt idx="13605">
                  <c:v>0</c:v>
                </c:pt>
                <c:pt idx="13606">
                  <c:v>0</c:v>
                </c:pt>
                <c:pt idx="13607">
                  <c:v>0</c:v>
                </c:pt>
                <c:pt idx="13608">
                  <c:v>0</c:v>
                </c:pt>
                <c:pt idx="13609">
                  <c:v>0</c:v>
                </c:pt>
                <c:pt idx="13610">
                  <c:v>0</c:v>
                </c:pt>
                <c:pt idx="13611">
                  <c:v>0</c:v>
                </c:pt>
                <c:pt idx="13612">
                  <c:v>0</c:v>
                </c:pt>
                <c:pt idx="13613">
                  <c:v>0</c:v>
                </c:pt>
                <c:pt idx="13614">
                  <c:v>0</c:v>
                </c:pt>
                <c:pt idx="13615">
                  <c:v>0</c:v>
                </c:pt>
                <c:pt idx="13616">
                  <c:v>0</c:v>
                </c:pt>
                <c:pt idx="13617">
                  <c:v>0</c:v>
                </c:pt>
                <c:pt idx="13618">
                  <c:v>0</c:v>
                </c:pt>
                <c:pt idx="13619">
                  <c:v>0</c:v>
                </c:pt>
                <c:pt idx="13620">
                  <c:v>0</c:v>
                </c:pt>
                <c:pt idx="13621">
                  <c:v>0</c:v>
                </c:pt>
                <c:pt idx="13622">
                  <c:v>0</c:v>
                </c:pt>
                <c:pt idx="13623">
                  <c:v>0</c:v>
                </c:pt>
                <c:pt idx="13624">
                  <c:v>0</c:v>
                </c:pt>
                <c:pt idx="13625">
                  <c:v>0</c:v>
                </c:pt>
                <c:pt idx="13626">
                  <c:v>0</c:v>
                </c:pt>
                <c:pt idx="13627">
                  <c:v>0</c:v>
                </c:pt>
                <c:pt idx="13628">
                  <c:v>0</c:v>
                </c:pt>
                <c:pt idx="13629">
                  <c:v>0</c:v>
                </c:pt>
                <c:pt idx="13630">
                  <c:v>0</c:v>
                </c:pt>
                <c:pt idx="13631">
                  <c:v>0</c:v>
                </c:pt>
                <c:pt idx="13632">
                  <c:v>0</c:v>
                </c:pt>
                <c:pt idx="13633">
                  <c:v>0</c:v>
                </c:pt>
                <c:pt idx="13634">
                  <c:v>31.545141826563615</c:v>
                </c:pt>
                <c:pt idx="13635">
                  <c:v>9.2632347301902964</c:v>
                </c:pt>
                <c:pt idx="13636">
                  <c:v>2.7344635359351233</c:v>
                </c:pt>
                <c:pt idx="13637">
                  <c:v>4.26660935431262</c:v>
                </c:pt>
                <c:pt idx="13638">
                  <c:v>5.1492327546226822</c:v>
                </c:pt>
                <c:pt idx="13639">
                  <c:v>0</c:v>
                </c:pt>
                <c:pt idx="13640">
                  <c:v>0</c:v>
                </c:pt>
                <c:pt idx="13641">
                  <c:v>0</c:v>
                </c:pt>
                <c:pt idx="13642">
                  <c:v>0</c:v>
                </c:pt>
                <c:pt idx="13643">
                  <c:v>0</c:v>
                </c:pt>
                <c:pt idx="13644">
                  <c:v>0</c:v>
                </c:pt>
                <c:pt idx="13645">
                  <c:v>0</c:v>
                </c:pt>
                <c:pt idx="13646">
                  <c:v>0</c:v>
                </c:pt>
                <c:pt idx="13647">
                  <c:v>0</c:v>
                </c:pt>
                <c:pt idx="13648">
                  <c:v>0</c:v>
                </c:pt>
                <c:pt idx="13649">
                  <c:v>0</c:v>
                </c:pt>
                <c:pt idx="13650">
                  <c:v>0</c:v>
                </c:pt>
                <c:pt idx="13651">
                  <c:v>0</c:v>
                </c:pt>
                <c:pt idx="13652">
                  <c:v>0</c:v>
                </c:pt>
                <c:pt idx="13653">
                  <c:v>0</c:v>
                </c:pt>
                <c:pt idx="13654">
                  <c:v>0</c:v>
                </c:pt>
                <c:pt idx="13655">
                  <c:v>0</c:v>
                </c:pt>
                <c:pt idx="13656">
                  <c:v>0</c:v>
                </c:pt>
                <c:pt idx="13657">
                  <c:v>0</c:v>
                </c:pt>
                <c:pt idx="13658">
                  <c:v>0</c:v>
                </c:pt>
                <c:pt idx="13659">
                  <c:v>0</c:v>
                </c:pt>
                <c:pt idx="13660">
                  <c:v>0</c:v>
                </c:pt>
                <c:pt idx="13661">
                  <c:v>0</c:v>
                </c:pt>
                <c:pt idx="13662">
                  <c:v>0</c:v>
                </c:pt>
                <c:pt idx="13663">
                  <c:v>0</c:v>
                </c:pt>
                <c:pt idx="13664">
                  <c:v>0</c:v>
                </c:pt>
                <c:pt idx="13665">
                  <c:v>0</c:v>
                </c:pt>
                <c:pt idx="13666">
                  <c:v>0</c:v>
                </c:pt>
                <c:pt idx="13667">
                  <c:v>0</c:v>
                </c:pt>
                <c:pt idx="13668">
                  <c:v>0</c:v>
                </c:pt>
                <c:pt idx="13669">
                  <c:v>0</c:v>
                </c:pt>
                <c:pt idx="13670">
                  <c:v>0</c:v>
                </c:pt>
                <c:pt idx="13671">
                  <c:v>0</c:v>
                </c:pt>
                <c:pt idx="13672">
                  <c:v>0</c:v>
                </c:pt>
                <c:pt idx="13673">
                  <c:v>0</c:v>
                </c:pt>
                <c:pt idx="13674">
                  <c:v>0</c:v>
                </c:pt>
                <c:pt idx="13675">
                  <c:v>0</c:v>
                </c:pt>
                <c:pt idx="13676">
                  <c:v>0</c:v>
                </c:pt>
                <c:pt idx="13677">
                  <c:v>0</c:v>
                </c:pt>
                <c:pt idx="13678">
                  <c:v>0</c:v>
                </c:pt>
                <c:pt idx="13679">
                  <c:v>0</c:v>
                </c:pt>
                <c:pt idx="13680">
                  <c:v>0</c:v>
                </c:pt>
                <c:pt idx="13681">
                  <c:v>0</c:v>
                </c:pt>
                <c:pt idx="13682">
                  <c:v>0</c:v>
                </c:pt>
                <c:pt idx="13683">
                  <c:v>0</c:v>
                </c:pt>
                <c:pt idx="13684">
                  <c:v>0</c:v>
                </c:pt>
                <c:pt idx="13685">
                  <c:v>0</c:v>
                </c:pt>
                <c:pt idx="13686">
                  <c:v>0</c:v>
                </c:pt>
                <c:pt idx="13687">
                  <c:v>0</c:v>
                </c:pt>
                <c:pt idx="13688">
                  <c:v>0</c:v>
                </c:pt>
                <c:pt idx="13689">
                  <c:v>0</c:v>
                </c:pt>
                <c:pt idx="13690">
                  <c:v>0</c:v>
                </c:pt>
                <c:pt idx="13691">
                  <c:v>0</c:v>
                </c:pt>
                <c:pt idx="13692">
                  <c:v>0</c:v>
                </c:pt>
                <c:pt idx="13693">
                  <c:v>0</c:v>
                </c:pt>
                <c:pt idx="13694">
                  <c:v>0</c:v>
                </c:pt>
                <c:pt idx="13695">
                  <c:v>0</c:v>
                </c:pt>
                <c:pt idx="13696">
                  <c:v>0</c:v>
                </c:pt>
                <c:pt idx="13697">
                  <c:v>0</c:v>
                </c:pt>
                <c:pt idx="13698">
                  <c:v>0</c:v>
                </c:pt>
                <c:pt idx="13699">
                  <c:v>0</c:v>
                </c:pt>
                <c:pt idx="13700">
                  <c:v>0</c:v>
                </c:pt>
                <c:pt idx="13701">
                  <c:v>0</c:v>
                </c:pt>
                <c:pt idx="13702">
                  <c:v>0</c:v>
                </c:pt>
                <c:pt idx="13703">
                  <c:v>0</c:v>
                </c:pt>
                <c:pt idx="13704">
                  <c:v>0</c:v>
                </c:pt>
                <c:pt idx="13705">
                  <c:v>0</c:v>
                </c:pt>
                <c:pt idx="13706">
                  <c:v>0</c:v>
                </c:pt>
                <c:pt idx="13707">
                  <c:v>0</c:v>
                </c:pt>
                <c:pt idx="13708">
                  <c:v>0</c:v>
                </c:pt>
                <c:pt idx="13709">
                  <c:v>0</c:v>
                </c:pt>
                <c:pt idx="13710">
                  <c:v>0</c:v>
                </c:pt>
                <c:pt idx="13711">
                  <c:v>0</c:v>
                </c:pt>
                <c:pt idx="13712">
                  <c:v>0</c:v>
                </c:pt>
                <c:pt idx="13713">
                  <c:v>0</c:v>
                </c:pt>
                <c:pt idx="13714">
                  <c:v>0</c:v>
                </c:pt>
                <c:pt idx="13715">
                  <c:v>0</c:v>
                </c:pt>
                <c:pt idx="13716">
                  <c:v>0</c:v>
                </c:pt>
                <c:pt idx="13717">
                  <c:v>0</c:v>
                </c:pt>
                <c:pt idx="13718">
                  <c:v>0</c:v>
                </c:pt>
                <c:pt idx="13719">
                  <c:v>0</c:v>
                </c:pt>
                <c:pt idx="13720">
                  <c:v>0</c:v>
                </c:pt>
                <c:pt idx="13721">
                  <c:v>0</c:v>
                </c:pt>
                <c:pt idx="13722">
                  <c:v>0</c:v>
                </c:pt>
                <c:pt idx="13723">
                  <c:v>0</c:v>
                </c:pt>
                <c:pt idx="13724">
                  <c:v>22.811058671518644</c:v>
                </c:pt>
                <c:pt idx="13725">
                  <c:v>5.6542207060752565</c:v>
                </c:pt>
                <c:pt idx="13726">
                  <c:v>3.3784628451840653</c:v>
                </c:pt>
                <c:pt idx="13727">
                  <c:v>0</c:v>
                </c:pt>
                <c:pt idx="13728">
                  <c:v>0</c:v>
                </c:pt>
                <c:pt idx="13729">
                  <c:v>0.92133705340135819</c:v>
                </c:pt>
                <c:pt idx="13730">
                  <c:v>0</c:v>
                </c:pt>
                <c:pt idx="13731">
                  <c:v>0</c:v>
                </c:pt>
                <c:pt idx="13732">
                  <c:v>0</c:v>
                </c:pt>
                <c:pt idx="13733">
                  <c:v>0</c:v>
                </c:pt>
                <c:pt idx="13734">
                  <c:v>0</c:v>
                </c:pt>
                <c:pt idx="13735">
                  <c:v>0</c:v>
                </c:pt>
                <c:pt idx="13736">
                  <c:v>0</c:v>
                </c:pt>
                <c:pt idx="13737">
                  <c:v>0</c:v>
                </c:pt>
                <c:pt idx="13738">
                  <c:v>0</c:v>
                </c:pt>
                <c:pt idx="13739">
                  <c:v>0</c:v>
                </c:pt>
                <c:pt idx="13740">
                  <c:v>0</c:v>
                </c:pt>
                <c:pt idx="13741">
                  <c:v>0</c:v>
                </c:pt>
                <c:pt idx="13742">
                  <c:v>0</c:v>
                </c:pt>
                <c:pt idx="13743">
                  <c:v>0</c:v>
                </c:pt>
                <c:pt idx="13744">
                  <c:v>0</c:v>
                </c:pt>
                <c:pt idx="13745">
                  <c:v>0</c:v>
                </c:pt>
                <c:pt idx="13746">
                  <c:v>0</c:v>
                </c:pt>
                <c:pt idx="13747">
                  <c:v>0</c:v>
                </c:pt>
                <c:pt idx="13748">
                  <c:v>0</c:v>
                </c:pt>
                <c:pt idx="13749">
                  <c:v>0</c:v>
                </c:pt>
                <c:pt idx="13750">
                  <c:v>0</c:v>
                </c:pt>
                <c:pt idx="13751">
                  <c:v>0</c:v>
                </c:pt>
                <c:pt idx="13752">
                  <c:v>0</c:v>
                </c:pt>
                <c:pt idx="13753">
                  <c:v>0</c:v>
                </c:pt>
                <c:pt idx="13754">
                  <c:v>0</c:v>
                </c:pt>
                <c:pt idx="13755">
                  <c:v>0</c:v>
                </c:pt>
                <c:pt idx="13756">
                  <c:v>0</c:v>
                </c:pt>
                <c:pt idx="13757">
                  <c:v>0</c:v>
                </c:pt>
                <c:pt idx="13758">
                  <c:v>0</c:v>
                </c:pt>
                <c:pt idx="13759">
                  <c:v>0</c:v>
                </c:pt>
                <c:pt idx="13760">
                  <c:v>0</c:v>
                </c:pt>
                <c:pt idx="13761">
                  <c:v>0</c:v>
                </c:pt>
                <c:pt idx="13762">
                  <c:v>0</c:v>
                </c:pt>
                <c:pt idx="13763">
                  <c:v>0</c:v>
                </c:pt>
                <c:pt idx="13764">
                  <c:v>0</c:v>
                </c:pt>
                <c:pt idx="13765">
                  <c:v>0</c:v>
                </c:pt>
                <c:pt idx="13766">
                  <c:v>0</c:v>
                </c:pt>
                <c:pt idx="13767">
                  <c:v>0</c:v>
                </c:pt>
                <c:pt idx="13768">
                  <c:v>0</c:v>
                </c:pt>
                <c:pt idx="13769">
                  <c:v>0</c:v>
                </c:pt>
                <c:pt idx="13770">
                  <c:v>0</c:v>
                </c:pt>
                <c:pt idx="13771">
                  <c:v>0</c:v>
                </c:pt>
                <c:pt idx="13772">
                  <c:v>0</c:v>
                </c:pt>
                <c:pt idx="13773">
                  <c:v>0</c:v>
                </c:pt>
                <c:pt idx="13774">
                  <c:v>0</c:v>
                </c:pt>
                <c:pt idx="13775">
                  <c:v>0</c:v>
                </c:pt>
                <c:pt idx="13776">
                  <c:v>0</c:v>
                </c:pt>
                <c:pt idx="13777">
                  <c:v>0</c:v>
                </c:pt>
                <c:pt idx="13778">
                  <c:v>0</c:v>
                </c:pt>
                <c:pt idx="13779">
                  <c:v>0</c:v>
                </c:pt>
                <c:pt idx="13780">
                  <c:v>0</c:v>
                </c:pt>
                <c:pt idx="13781">
                  <c:v>25.363772610991656</c:v>
                </c:pt>
                <c:pt idx="13782">
                  <c:v>29.00419473257973</c:v>
                </c:pt>
                <c:pt idx="13783">
                  <c:v>50.439192450501707</c:v>
                </c:pt>
                <c:pt idx="13784">
                  <c:v>10.40790463159237</c:v>
                </c:pt>
                <c:pt idx="13785">
                  <c:v>35.194743533662852</c:v>
                </c:pt>
                <c:pt idx="13786">
                  <c:v>71.876709560278954</c:v>
                </c:pt>
                <c:pt idx="13787">
                  <c:v>41.688256164693698</c:v>
                </c:pt>
                <c:pt idx="13788">
                  <c:v>27.743868431135944</c:v>
                </c:pt>
                <c:pt idx="13789">
                  <c:v>76.202906323954295</c:v>
                </c:pt>
                <c:pt idx="13790">
                  <c:v>10.801300061454283</c:v>
                </c:pt>
                <c:pt idx="13791">
                  <c:v>10.801300061454283</c:v>
                </c:pt>
                <c:pt idx="13792">
                  <c:v>10.801300061454283</c:v>
                </c:pt>
                <c:pt idx="13793">
                  <c:v>10.801300061454283</c:v>
                </c:pt>
                <c:pt idx="13794">
                  <c:v>10.801300061454283</c:v>
                </c:pt>
                <c:pt idx="13795">
                  <c:v>10.801300061454283</c:v>
                </c:pt>
                <c:pt idx="13796">
                  <c:v>10.801300061454283</c:v>
                </c:pt>
                <c:pt idx="13797">
                  <c:v>66.089648545358216</c:v>
                </c:pt>
                <c:pt idx="13798">
                  <c:v>0</c:v>
                </c:pt>
                <c:pt idx="13799">
                  <c:v>0</c:v>
                </c:pt>
                <c:pt idx="13800">
                  <c:v>0</c:v>
                </c:pt>
                <c:pt idx="13801">
                  <c:v>1.9360721291998231</c:v>
                </c:pt>
                <c:pt idx="13802">
                  <c:v>8.8900941486442591</c:v>
                </c:pt>
                <c:pt idx="13803">
                  <c:v>0</c:v>
                </c:pt>
                <c:pt idx="13804">
                  <c:v>0</c:v>
                </c:pt>
                <c:pt idx="13805">
                  <c:v>0</c:v>
                </c:pt>
                <c:pt idx="13806">
                  <c:v>0</c:v>
                </c:pt>
                <c:pt idx="13807">
                  <c:v>0</c:v>
                </c:pt>
                <c:pt idx="13808">
                  <c:v>0</c:v>
                </c:pt>
                <c:pt idx="13809">
                  <c:v>0</c:v>
                </c:pt>
                <c:pt idx="13810">
                  <c:v>0</c:v>
                </c:pt>
                <c:pt idx="13811">
                  <c:v>0</c:v>
                </c:pt>
                <c:pt idx="13812">
                  <c:v>0</c:v>
                </c:pt>
                <c:pt idx="13813">
                  <c:v>0</c:v>
                </c:pt>
                <c:pt idx="13814">
                  <c:v>0</c:v>
                </c:pt>
                <c:pt idx="13815">
                  <c:v>0</c:v>
                </c:pt>
                <c:pt idx="13816">
                  <c:v>0</c:v>
                </c:pt>
                <c:pt idx="13817">
                  <c:v>0</c:v>
                </c:pt>
                <c:pt idx="13818">
                  <c:v>0</c:v>
                </c:pt>
                <c:pt idx="13819">
                  <c:v>0</c:v>
                </c:pt>
                <c:pt idx="13820">
                  <c:v>0</c:v>
                </c:pt>
                <c:pt idx="13821">
                  <c:v>0</c:v>
                </c:pt>
                <c:pt idx="13822">
                  <c:v>0</c:v>
                </c:pt>
                <c:pt idx="13823">
                  <c:v>56.503533495406941</c:v>
                </c:pt>
                <c:pt idx="13824">
                  <c:v>75.73509771559749</c:v>
                </c:pt>
                <c:pt idx="13825">
                  <c:v>12.649071962895741</c:v>
                </c:pt>
                <c:pt idx="13826">
                  <c:v>27.528781487160401</c:v>
                </c:pt>
                <c:pt idx="13827">
                  <c:v>0</c:v>
                </c:pt>
                <c:pt idx="13828">
                  <c:v>0</c:v>
                </c:pt>
                <c:pt idx="13829">
                  <c:v>0</c:v>
                </c:pt>
                <c:pt idx="13830">
                  <c:v>0</c:v>
                </c:pt>
                <c:pt idx="13831">
                  <c:v>10.277786549868583</c:v>
                </c:pt>
                <c:pt idx="13832">
                  <c:v>0</c:v>
                </c:pt>
                <c:pt idx="13833">
                  <c:v>0</c:v>
                </c:pt>
                <c:pt idx="13834">
                  <c:v>0</c:v>
                </c:pt>
                <c:pt idx="13835">
                  <c:v>0</c:v>
                </c:pt>
                <c:pt idx="13836">
                  <c:v>0</c:v>
                </c:pt>
                <c:pt idx="13837">
                  <c:v>0</c:v>
                </c:pt>
                <c:pt idx="13838">
                  <c:v>0</c:v>
                </c:pt>
                <c:pt idx="13839">
                  <c:v>0</c:v>
                </c:pt>
                <c:pt idx="13840">
                  <c:v>0</c:v>
                </c:pt>
                <c:pt idx="13841">
                  <c:v>0</c:v>
                </c:pt>
                <c:pt idx="13842">
                  <c:v>0</c:v>
                </c:pt>
                <c:pt idx="13843">
                  <c:v>0</c:v>
                </c:pt>
                <c:pt idx="13844">
                  <c:v>0</c:v>
                </c:pt>
                <c:pt idx="13845">
                  <c:v>0</c:v>
                </c:pt>
                <c:pt idx="13846">
                  <c:v>0</c:v>
                </c:pt>
                <c:pt idx="13847">
                  <c:v>0</c:v>
                </c:pt>
                <c:pt idx="13848">
                  <c:v>0</c:v>
                </c:pt>
                <c:pt idx="13849">
                  <c:v>0</c:v>
                </c:pt>
                <c:pt idx="13850">
                  <c:v>0</c:v>
                </c:pt>
                <c:pt idx="13851">
                  <c:v>0</c:v>
                </c:pt>
                <c:pt idx="13852">
                  <c:v>0</c:v>
                </c:pt>
                <c:pt idx="13853">
                  <c:v>0</c:v>
                </c:pt>
                <c:pt idx="13854">
                  <c:v>0</c:v>
                </c:pt>
                <c:pt idx="13855">
                  <c:v>0</c:v>
                </c:pt>
                <c:pt idx="13856">
                  <c:v>0</c:v>
                </c:pt>
                <c:pt idx="13857">
                  <c:v>0</c:v>
                </c:pt>
                <c:pt idx="13858">
                  <c:v>0</c:v>
                </c:pt>
                <c:pt idx="13859">
                  <c:v>0</c:v>
                </c:pt>
                <c:pt idx="13860">
                  <c:v>0</c:v>
                </c:pt>
                <c:pt idx="13861">
                  <c:v>0</c:v>
                </c:pt>
                <c:pt idx="13862">
                  <c:v>0</c:v>
                </c:pt>
                <c:pt idx="13863">
                  <c:v>0</c:v>
                </c:pt>
                <c:pt idx="13864">
                  <c:v>0</c:v>
                </c:pt>
                <c:pt idx="13865">
                  <c:v>0</c:v>
                </c:pt>
                <c:pt idx="13866">
                  <c:v>0</c:v>
                </c:pt>
                <c:pt idx="13867">
                  <c:v>0</c:v>
                </c:pt>
                <c:pt idx="13868">
                  <c:v>0</c:v>
                </c:pt>
                <c:pt idx="13869">
                  <c:v>0</c:v>
                </c:pt>
                <c:pt idx="13870">
                  <c:v>0</c:v>
                </c:pt>
                <c:pt idx="13871">
                  <c:v>0</c:v>
                </c:pt>
                <c:pt idx="13872">
                  <c:v>0</c:v>
                </c:pt>
                <c:pt idx="13873">
                  <c:v>0</c:v>
                </c:pt>
                <c:pt idx="13874">
                  <c:v>0</c:v>
                </c:pt>
                <c:pt idx="13875">
                  <c:v>0</c:v>
                </c:pt>
                <c:pt idx="13876">
                  <c:v>0</c:v>
                </c:pt>
                <c:pt idx="13877">
                  <c:v>0</c:v>
                </c:pt>
                <c:pt idx="13878">
                  <c:v>0</c:v>
                </c:pt>
                <c:pt idx="13879">
                  <c:v>0</c:v>
                </c:pt>
                <c:pt idx="13880">
                  <c:v>0</c:v>
                </c:pt>
                <c:pt idx="13881">
                  <c:v>0</c:v>
                </c:pt>
                <c:pt idx="13882">
                  <c:v>0</c:v>
                </c:pt>
                <c:pt idx="13883">
                  <c:v>0</c:v>
                </c:pt>
                <c:pt idx="13884">
                  <c:v>0</c:v>
                </c:pt>
                <c:pt idx="13885">
                  <c:v>0</c:v>
                </c:pt>
                <c:pt idx="13886">
                  <c:v>0</c:v>
                </c:pt>
                <c:pt idx="13887">
                  <c:v>0</c:v>
                </c:pt>
                <c:pt idx="13888">
                  <c:v>0</c:v>
                </c:pt>
                <c:pt idx="13889">
                  <c:v>0</c:v>
                </c:pt>
                <c:pt idx="13890">
                  <c:v>0</c:v>
                </c:pt>
                <c:pt idx="13891">
                  <c:v>0</c:v>
                </c:pt>
                <c:pt idx="13892">
                  <c:v>0</c:v>
                </c:pt>
                <c:pt idx="13893">
                  <c:v>0</c:v>
                </c:pt>
                <c:pt idx="13894">
                  <c:v>0</c:v>
                </c:pt>
                <c:pt idx="13895">
                  <c:v>0</c:v>
                </c:pt>
                <c:pt idx="13896">
                  <c:v>0</c:v>
                </c:pt>
                <c:pt idx="13897">
                  <c:v>0</c:v>
                </c:pt>
                <c:pt idx="13898">
                  <c:v>0</c:v>
                </c:pt>
                <c:pt idx="13899">
                  <c:v>0</c:v>
                </c:pt>
                <c:pt idx="13900">
                  <c:v>0</c:v>
                </c:pt>
                <c:pt idx="13901">
                  <c:v>0</c:v>
                </c:pt>
                <c:pt idx="13902">
                  <c:v>0</c:v>
                </c:pt>
                <c:pt idx="13903">
                  <c:v>0</c:v>
                </c:pt>
                <c:pt idx="13904">
                  <c:v>0</c:v>
                </c:pt>
                <c:pt idx="13905">
                  <c:v>0</c:v>
                </c:pt>
                <c:pt idx="13906">
                  <c:v>0</c:v>
                </c:pt>
                <c:pt idx="13907">
                  <c:v>0</c:v>
                </c:pt>
                <c:pt idx="13908">
                  <c:v>0</c:v>
                </c:pt>
                <c:pt idx="13909">
                  <c:v>0</c:v>
                </c:pt>
                <c:pt idx="13910">
                  <c:v>92.870265921603206</c:v>
                </c:pt>
                <c:pt idx="13911">
                  <c:v>129.54227935722787</c:v>
                </c:pt>
                <c:pt idx="13912">
                  <c:v>0</c:v>
                </c:pt>
                <c:pt idx="13913">
                  <c:v>113.86868045538911</c:v>
                </c:pt>
                <c:pt idx="13914">
                  <c:v>9.7884729192780622</c:v>
                </c:pt>
                <c:pt idx="13915">
                  <c:v>0</c:v>
                </c:pt>
                <c:pt idx="13916">
                  <c:v>0</c:v>
                </c:pt>
                <c:pt idx="13917">
                  <c:v>0</c:v>
                </c:pt>
                <c:pt idx="13918">
                  <c:v>0</c:v>
                </c:pt>
                <c:pt idx="13919">
                  <c:v>0</c:v>
                </c:pt>
                <c:pt idx="13920">
                  <c:v>0</c:v>
                </c:pt>
                <c:pt idx="13921">
                  <c:v>0</c:v>
                </c:pt>
                <c:pt idx="13922">
                  <c:v>0</c:v>
                </c:pt>
                <c:pt idx="13923">
                  <c:v>0</c:v>
                </c:pt>
                <c:pt idx="13924">
                  <c:v>0</c:v>
                </c:pt>
                <c:pt idx="13925">
                  <c:v>0</c:v>
                </c:pt>
                <c:pt idx="13926">
                  <c:v>0</c:v>
                </c:pt>
                <c:pt idx="13927">
                  <c:v>0</c:v>
                </c:pt>
                <c:pt idx="13928">
                  <c:v>0</c:v>
                </c:pt>
                <c:pt idx="13929">
                  <c:v>0</c:v>
                </c:pt>
                <c:pt idx="13930">
                  <c:v>0</c:v>
                </c:pt>
                <c:pt idx="13931">
                  <c:v>0</c:v>
                </c:pt>
                <c:pt idx="13932">
                  <c:v>0</c:v>
                </c:pt>
                <c:pt idx="13933">
                  <c:v>0</c:v>
                </c:pt>
                <c:pt idx="13934">
                  <c:v>0</c:v>
                </c:pt>
                <c:pt idx="13935">
                  <c:v>0</c:v>
                </c:pt>
                <c:pt idx="13936">
                  <c:v>0</c:v>
                </c:pt>
                <c:pt idx="13937">
                  <c:v>0</c:v>
                </c:pt>
                <c:pt idx="13938">
                  <c:v>0</c:v>
                </c:pt>
                <c:pt idx="13939">
                  <c:v>0</c:v>
                </c:pt>
                <c:pt idx="13940">
                  <c:v>0</c:v>
                </c:pt>
                <c:pt idx="13941">
                  <c:v>0</c:v>
                </c:pt>
                <c:pt idx="13942">
                  <c:v>0</c:v>
                </c:pt>
                <c:pt idx="13943">
                  <c:v>0</c:v>
                </c:pt>
                <c:pt idx="13944">
                  <c:v>0</c:v>
                </c:pt>
                <c:pt idx="13945">
                  <c:v>0</c:v>
                </c:pt>
                <c:pt idx="13946">
                  <c:v>0</c:v>
                </c:pt>
                <c:pt idx="13947">
                  <c:v>0</c:v>
                </c:pt>
                <c:pt idx="13948">
                  <c:v>0</c:v>
                </c:pt>
                <c:pt idx="13949">
                  <c:v>0</c:v>
                </c:pt>
                <c:pt idx="13950">
                  <c:v>0</c:v>
                </c:pt>
                <c:pt idx="13951">
                  <c:v>0</c:v>
                </c:pt>
                <c:pt idx="13952">
                  <c:v>0</c:v>
                </c:pt>
                <c:pt idx="13953">
                  <c:v>0</c:v>
                </c:pt>
                <c:pt idx="13954">
                  <c:v>0</c:v>
                </c:pt>
                <c:pt idx="13955">
                  <c:v>0</c:v>
                </c:pt>
                <c:pt idx="13956">
                  <c:v>0</c:v>
                </c:pt>
                <c:pt idx="13957">
                  <c:v>0</c:v>
                </c:pt>
                <c:pt idx="13958">
                  <c:v>0</c:v>
                </c:pt>
                <c:pt idx="13959">
                  <c:v>0</c:v>
                </c:pt>
                <c:pt idx="13960">
                  <c:v>0</c:v>
                </c:pt>
                <c:pt idx="13961">
                  <c:v>0</c:v>
                </c:pt>
                <c:pt idx="13962">
                  <c:v>0</c:v>
                </c:pt>
                <c:pt idx="13963">
                  <c:v>0</c:v>
                </c:pt>
                <c:pt idx="13964">
                  <c:v>0</c:v>
                </c:pt>
                <c:pt idx="13965">
                  <c:v>0</c:v>
                </c:pt>
                <c:pt idx="13966">
                  <c:v>0</c:v>
                </c:pt>
                <c:pt idx="13967">
                  <c:v>0</c:v>
                </c:pt>
                <c:pt idx="13968">
                  <c:v>0</c:v>
                </c:pt>
                <c:pt idx="13969">
                  <c:v>0</c:v>
                </c:pt>
                <c:pt idx="13970">
                  <c:v>0</c:v>
                </c:pt>
                <c:pt idx="13971">
                  <c:v>0</c:v>
                </c:pt>
                <c:pt idx="13972">
                  <c:v>0</c:v>
                </c:pt>
                <c:pt idx="13973">
                  <c:v>0</c:v>
                </c:pt>
                <c:pt idx="13974">
                  <c:v>0</c:v>
                </c:pt>
                <c:pt idx="13975">
                  <c:v>0</c:v>
                </c:pt>
                <c:pt idx="13976">
                  <c:v>0</c:v>
                </c:pt>
                <c:pt idx="13977">
                  <c:v>0</c:v>
                </c:pt>
                <c:pt idx="13978">
                  <c:v>24.762693568894974</c:v>
                </c:pt>
                <c:pt idx="13979">
                  <c:v>16.721648269725037</c:v>
                </c:pt>
                <c:pt idx="13980">
                  <c:v>15.315550502388012</c:v>
                </c:pt>
                <c:pt idx="13981">
                  <c:v>8.8397260750271656</c:v>
                </c:pt>
                <c:pt idx="13982">
                  <c:v>0</c:v>
                </c:pt>
                <c:pt idx="13983">
                  <c:v>0</c:v>
                </c:pt>
                <c:pt idx="13984">
                  <c:v>0</c:v>
                </c:pt>
                <c:pt idx="13985">
                  <c:v>0</c:v>
                </c:pt>
                <c:pt idx="13986">
                  <c:v>0</c:v>
                </c:pt>
                <c:pt idx="13987">
                  <c:v>0</c:v>
                </c:pt>
                <c:pt idx="13988">
                  <c:v>0</c:v>
                </c:pt>
                <c:pt idx="13989">
                  <c:v>0</c:v>
                </c:pt>
                <c:pt idx="13990">
                  <c:v>0</c:v>
                </c:pt>
                <c:pt idx="13991">
                  <c:v>0</c:v>
                </c:pt>
                <c:pt idx="13992">
                  <c:v>0</c:v>
                </c:pt>
                <c:pt idx="13993">
                  <c:v>0</c:v>
                </c:pt>
                <c:pt idx="13994">
                  <c:v>0</c:v>
                </c:pt>
                <c:pt idx="13995">
                  <c:v>0</c:v>
                </c:pt>
                <c:pt idx="13996">
                  <c:v>0</c:v>
                </c:pt>
                <c:pt idx="13997">
                  <c:v>0</c:v>
                </c:pt>
                <c:pt idx="13998">
                  <c:v>0</c:v>
                </c:pt>
                <c:pt idx="13999">
                  <c:v>0</c:v>
                </c:pt>
                <c:pt idx="14000">
                  <c:v>0</c:v>
                </c:pt>
                <c:pt idx="14001">
                  <c:v>0</c:v>
                </c:pt>
                <c:pt idx="14002">
                  <c:v>0</c:v>
                </c:pt>
                <c:pt idx="14003">
                  <c:v>0</c:v>
                </c:pt>
                <c:pt idx="14004">
                  <c:v>0</c:v>
                </c:pt>
                <c:pt idx="14005">
                  <c:v>0</c:v>
                </c:pt>
                <c:pt idx="14006">
                  <c:v>0</c:v>
                </c:pt>
                <c:pt idx="14007">
                  <c:v>0</c:v>
                </c:pt>
                <c:pt idx="14008">
                  <c:v>0</c:v>
                </c:pt>
                <c:pt idx="14009">
                  <c:v>0</c:v>
                </c:pt>
                <c:pt idx="14010">
                  <c:v>0</c:v>
                </c:pt>
                <c:pt idx="14011">
                  <c:v>0</c:v>
                </c:pt>
                <c:pt idx="14012">
                  <c:v>0</c:v>
                </c:pt>
                <c:pt idx="14013">
                  <c:v>0</c:v>
                </c:pt>
                <c:pt idx="14014">
                  <c:v>0</c:v>
                </c:pt>
                <c:pt idx="14015">
                  <c:v>0</c:v>
                </c:pt>
                <c:pt idx="14016">
                  <c:v>0</c:v>
                </c:pt>
                <c:pt idx="14017">
                  <c:v>0</c:v>
                </c:pt>
                <c:pt idx="14018">
                  <c:v>0</c:v>
                </c:pt>
                <c:pt idx="14019">
                  <c:v>0</c:v>
                </c:pt>
                <c:pt idx="14020">
                  <c:v>0</c:v>
                </c:pt>
                <c:pt idx="14021">
                  <c:v>0</c:v>
                </c:pt>
                <c:pt idx="14022">
                  <c:v>0</c:v>
                </c:pt>
                <c:pt idx="14023">
                  <c:v>0</c:v>
                </c:pt>
                <c:pt idx="14024">
                  <c:v>0</c:v>
                </c:pt>
                <c:pt idx="14025">
                  <c:v>0</c:v>
                </c:pt>
                <c:pt idx="14026">
                  <c:v>0</c:v>
                </c:pt>
                <c:pt idx="14027">
                  <c:v>0</c:v>
                </c:pt>
                <c:pt idx="14028">
                  <c:v>0</c:v>
                </c:pt>
                <c:pt idx="14029">
                  <c:v>0</c:v>
                </c:pt>
                <c:pt idx="14030">
                  <c:v>0</c:v>
                </c:pt>
                <c:pt idx="14031">
                  <c:v>0</c:v>
                </c:pt>
                <c:pt idx="14032">
                  <c:v>0</c:v>
                </c:pt>
                <c:pt idx="14033">
                  <c:v>0</c:v>
                </c:pt>
                <c:pt idx="14034">
                  <c:v>0</c:v>
                </c:pt>
                <c:pt idx="14035">
                  <c:v>0</c:v>
                </c:pt>
                <c:pt idx="14036">
                  <c:v>0</c:v>
                </c:pt>
                <c:pt idx="14037">
                  <c:v>0</c:v>
                </c:pt>
                <c:pt idx="14038">
                  <c:v>0</c:v>
                </c:pt>
                <c:pt idx="14039">
                  <c:v>0</c:v>
                </c:pt>
                <c:pt idx="14040">
                  <c:v>18.453287785115439</c:v>
                </c:pt>
                <c:pt idx="14041">
                  <c:v>54.482913760492089</c:v>
                </c:pt>
                <c:pt idx="14042">
                  <c:v>58.629316667660291</c:v>
                </c:pt>
                <c:pt idx="14043">
                  <c:v>23.741482640450489</c:v>
                </c:pt>
                <c:pt idx="14044">
                  <c:v>50.734363039728699</c:v>
                </c:pt>
                <c:pt idx="14045">
                  <c:v>0</c:v>
                </c:pt>
                <c:pt idx="14046">
                  <c:v>40.109786519964892</c:v>
                </c:pt>
                <c:pt idx="14047">
                  <c:v>0</c:v>
                </c:pt>
                <c:pt idx="14048">
                  <c:v>0</c:v>
                </c:pt>
                <c:pt idx="14049">
                  <c:v>0.26642179278474254</c:v>
                </c:pt>
                <c:pt idx="14050">
                  <c:v>0</c:v>
                </c:pt>
                <c:pt idx="14051">
                  <c:v>0</c:v>
                </c:pt>
                <c:pt idx="14052">
                  <c:v>0</c:v>
                </c:pt>
                <c:pt idx="14053">
                  <c:v>0</c:v>
                </c:pt>
                <c:pt idx="14054">
                  <c:v>0</c:v>
                </c:pt>
                <c:pt idx="14055">
                  <c:v>0</c:v>
                </c:pt>
                <c:pt idx="14056">
                  <c:v>0</c:v>
                </c:pt>
                <c:pt idx="14057">
                  <c:v>0</c:v>
                </c:pt>
                <c:pt idx="14058">
                  <c:v>0</c:v>
                </c:pt>
                <c:pt idx="14059">
                  <c:v>0</c:v>
                </c:pt>
                <c:pt idx="14060">
                  <c:v>0</c:v>
                </c:pt>
                <c:pt idx="14061">
                  <c:v>0</c:v>
                </c:pt>
                <c:pt idx="14062">
                  <c:v>0</c:v>
                </c:pt>
                <c:pt idx="14063">
                  <c:v>0</c:v>
                </c:pt>
                <c:pt idx="14064">
                  <c:v>0</c:v>
                </c:pt>
                <c:pt idx="14065">
                  <c:v>0</c:v>
                </c:pt>
                <c:pt idx="14066">
                  <c:v>0</c:v>
                </c:pt>
                <c:pt idx="14067">
                  <c:v>0</c:v>
                </c:pt>
                <c:pt idx="14068">
                  <c:v>0</c:v>
                </c:pt>
                <c:pt idx="14069">
                  <c:v>0</c:v>
                </c:pt>
                <c:pt idx="14070">
                  <c:v>0</c:v>
                </c:pt>
                <c:pt idx="14071">
                  <c:v>0</c:v>
                </c:pt>
                <c:pt idx="14072">
                  <c:v>0</c:v>
                </c:pt>
                <c:pt idx="14073">
                  <c:v>0</c:v>
                </c:pt>
                <c:pt idx="14074">
                  <c:v>0</c:v>
                </c:pt>
                <c:pt idx="14075">
                  <c:v>0</c:v>
                </c:pt>
                <c:pt idx="14076">
                  <c:v>0</c:v>
                </c:pt>
                <c:pt idx="14077">
                  <c:v>0</c:v>
                </c:pt>
                <c:pt idx="14078">
                  <c:v>0</c:v>
                </c:pt>
                <c:pt idx="14079">
                  <c:v>0</c:v>
                </c:pt>
                <c:pt idx="14080">
                  <c:v>0</c:v>
                </c:pt>
                <c:pt idx="14081">
                  <c:v>0</c:v>
                </c:pt>
                <c:pt idx="14082">
                  <c:v>0</c:v>
                </c:pt>
                <c:pt idx="14083">
                  <c:v>0</c:v>
                </c:pt>
                <c:pt idx="14084">
                  <c:v>0</c:v>
                </c:pt>
                <c:pt idx="14085">
                  <c:v>0</c:v>
                </c:pt>
                <c:pt idx="14086">
                  <c:v>0</c:v>
                </c:pt>
                <c:pt idx="14087">
                  <c:v>0</c:v>
                </c:pt>
                <c:pt idx="14088">
                  <c:v>0</c:v>
                </c:pt>
                <c:pt idx="14089">
                  <c:v>0</c:v>
                </c:pt>
                <c:pt idx="14090">
                  <c:v>0</c:v>
                </c:pt>
                <c:pt idx="14091">
                  <c:v>0</c:v>
                </c:pt>
                <c:pt idx="14092">
                  <c:v>0</c:v>
                </c:pt>
                <c:pt idx="14093">
                  <c:v>0</c:v>
                </c:pt>
                <c:pt idx="14094">
                  <c:v>0</c:v>
                </c:pt>
                <c:pt idx="14095">
                  <c:v>0</c:v>
                </c:pt>
                <c:pt idx="14096">
                  <c:v>0</c:v>
                </c:pt>
                <c:pt idx="14097">
                  <c:v>0</c:v>
                </c:pt>
                <c:pt idx="14098">
                  <c:v>0</c:v>
                </c:pt>
                <c:pt idx="14099">
                  <c:v>0</c:v>
                </c:pt>
                <c:pt idx="14100">
                  <c:v>0</c:v>
                </c:pt>
                <c:pt idx="14101">
                  <c:v>0</c:v>
                </c:pt>
                <c:pt idx="14102">
                  <c:v>0</c:v>
                </c:pt>
                <c:pt idx="14103">
                  <c:v>0</c:v>
                </c:pt>
                <c:pt idx="14104">
                  <c:v>0</c:v>
                </c:pt>
                <c:pt idx="14105">
                  <c:v>0</c:v>
                </c:pt>
                <c:pt idx="14106">
                  <c:v>0</c:v>
                </c:pt>
                <c:pt idx="14107">
                  <c:v>0</c:v>
                </c:pt>
                <c:pt idx="14108">
                  <c:v>0</c:v>
                </c:pt>
                <c:pt idx="14109">
                  <c:v>0</c:v>
                </c:pt>
                <c:pt idx="14110">
                  <c:v>0</c:v>
                </c:pt>
                <c:pt idx="14111">
                  <c:v>0</c:v>
                </c:pt>
                <c:pt idx="14112">
                  <c:v>0</c:v>
                </c:pt>
                <c:pt idx="14113">
                  <c:v>0</c:v>
                </c:pt>
                <c:pt idx="14114">
                  <c:v>0</c:v>
                </c:pt>
                <c:pt idx="14115">
                  <c:v>0</c:v>
                </c:pt>
                <c:pt idx="14116">
                  <c:v>0</c:v>
                </c:pt>
                <c:pt idx="14117">
                  <c:v>0</c:v>
                </c:pt>
                <c:pt idx="14118">
                  <c:v>0</c:v>
                </c:pt>
                <c:pt idx="14119">
                  <c:v>0</c:v>
                </c:pt>
                <c:pt idx="14120">
                  <c:v>0</c:v>
                </c:pt>
                <c:pt idx="14121">
                  <c:v>0</c:v>
                </c:pt>
                <c:pt idx="14122">
                  <c:v>0</c:v>
                </c:pt>
                <c:pt idx="14123">
                  <c:v>0</c:v>
                </c:pt>
                <c:pt idx="14124">
                  <c:v>0</c:v>
                </c:pt>
                <c:pt idx="14125">
                  <c:v>0</c:v>
                </c:pt>
                <c:pt idx="14126">
                  <c:v>0</c:v>
                </c:pt>
                <c:pt idx="14127">
                  <c:v>0</c:v>
                </c:pt>
                <c:pt idx="14128">
                  <c:v>0</c:v>
                </c:pt>
                <c:pt idx="14129">
                  <c:v>0</c:v>
                </c:pt>
                <c:pt idx="14130">
                  <c:v>0</c:v>
                </c:pt>
                <c:pt idx="14131">
                  <c:v>0</c:v>
                </c:pt>
                <c:pt idx="14132">
                  <c:v>18.625668739974493</c:v>
                </c:pt>
                <c:pt idx="14133">
                  <c:v>32.808566202575101</c:v>
                </c:pt>
                <c:pt idx="14134">
                  <c:v>32.903193123449867</c:v>
                </c:pt>
                <c:pt idx="14135">
                  <c:v>3.8726687313530199</c:v>
                </c:pt>
                <c:pt idx="14136">
                  <c:v>0</c:v>
                </c:pt>
                <c:pt idx="14137">
                  <c:v>0</c:v>
                </c:pt>
                <c:pt idx="14138">
                  <c:v>0</c:v>
                </c:pt>
                <c:pt idx="14139">
                  <c:v>0</c:v>
                </c:pt>
                <c:pt idx="14140">
                  <c:v>0</c:v>
                </c:pt>
                <c:pt idx="14141">
                  <c:v>0</c:v>
                </c:pt>
                <c:pt idx="14142">
                  <c:v>0</c:v>
                </c:pt>
                <c:pt idx="14143">
                  <c:v>0</c:v>
                </c:pt>
                <c:pt idx="14144">
                  <c:v>0</c:v>
                </c:pt>
                <c:pt idx="14145">
                  <c:v>0</c:v>
                </c:pt>
                <c:pt idx="14146">
                  <c:v>0</c:v>
                </c:pt>
                <c:pt idx="14147">
                  <c:v>0</c:v>
                </c:pt>
                <c:pt idx="14148">
                  <c:v>0</c:v>
                </c:pt>
                <c:pt idx="14149">
                  <c:v>0</c:v>
                </c:pt>
                <c:pt idx="14150">
                  <c:v>0</c:v>
                </c:pt>
                <c:pt idx="14151">
                  <c:v>0</c:v>
                </c:pt>
                <c:pt idx="14152">
                  <c:v>0</c:v>
                </c:pt>
                <c:pt idx="14153">
                  <c:v>0</c:v>
                </c:pt>
                <c:pt idx="14154">
                  <c:v>0</c:v>
                </c:pt>
                <c:pt idx="14155">
                  <c:v>15.017938213416015</c:v>
                </c:pt>
                <c:pt idx="14156">
                  <c:v>0</c:v>
                </c:pt>
                <c:pt idx="14157">
                  <c:v>0</c:v>
                </c:pt>
                <c:pt idx="14158">
                  <c:v>0</c:v>
                </c:pt>
                <c:pt idx="14159">
                  <c:v>0</c:v>
                </c:pt>
                <c:pt idx="14160">
                  <c:v>0</c:v>
                </c:pt>
                <c:pt idx="14161">
                  <c:v>0</c:v>
                </c:pt>
                <c:pt idx="14162">
                  <c:v>0</c:v>
                </c:pt>
                <c:pt idx="14163">
                  <c:v>0</c:v>
                </c:pt>
                <c:pt idx="14164">
                  <c:v>0</c:v>
                </c:pt>
                <c:pt idx="14165">
                  <c:v>0</c:v>
                </c:pt>
                <c:pt idx="14166">
                  <c:v>0</c:v>
                </c:pt>
                <c:pt idx="14167">
                  <c:v>0</c:v>
                </c:pt>
                <c:pt idx="14168">
                  <c:v>0</c:v>
                </c:pt>
                <c:pt idx="14169">
                  <c:v>0</c:v>
                </c:pt>
                <c:pt idx="14170">
                  <c:v>17.94094109444686</c:v>
                </c:pt>
                <c:pt idx="14171">
                  <c:v>14.220966644073609</c:v>
                </c:pt>
                <c:pt idx="14172">
                  <c:v>22.687940446444912</c:v>
                </c:pt>
                <c:pt idx="14173">
                  <c:v>34.501757544163709</c:v>
                </c:pt>
                <c:pt idx="14174">
                  <c:v>16.550566454442862</c:v>
                </c:pt>
                <c:pt idx="14175">
                  <c:v>14.786304535696525</c:v>
                </c:pt>
                <c:pt idx="14176">
                  <c:v>2.1302181322960245</c:v>
                </c:pt>
                <c:pt idx="14177">
                  <c:v>0</c:v>
                </c:pt>
                <c:pt idx="14178">
                  <c:v>0</c:v>
                </c:pt>
                <c:pt idx="14179">
                  <c:v>0</c:v>
                </c:pt>
                <c:pt idx="14180">
                  <c:v>0</c:v>
                </c:pt>
                <c:pt idx="14181">
                  <c:v>0</c:v>
                </c:pt>
                <c:pt idx="14182">
                  <c:v>0</c:v>
                </c:pt>
                <c:pt idx="14183">
                  <c:v>0</c:v>
                </c:pt>
                <c:pt idx="14184">
                  <c:v>0</c:v>
                </c:pt>
                <c:pt idx="14185">
                  <c:v>0</c:v>
                </c:pt>
                <c:pt idx="14186">
                  <c:v>0</c:v>
                </c:pt>
                <c:pt idx="14187">
                  <c:v>0</c:v>
                </c:pt>
                <c:pt idx="14188">
                  <c:v>59.859605308143557</c:v>
                </c:pt>
                <c:pt idx="14189">
                  <c:v>30.054584085347596</c:v>
                </c:pt>
                <c:pt idx="14190">
                  <c:v>13.094401743748648</c:v>
                </c:pt>
                <c:pt idx="14191">
                  <c:v>0</c:v>
                </c:pt>
                <c:pt idx="14192">
                  <c:v>0</c:v>
                </c:pt>
                <c:pt idx="14193">
                  <c:v>0</c:v>
                </c:pt>
                <c:pt idx="14194">
                  <c:v>0</c:v>
                </c:pt>
                <c:pt idx="14195">
                  <c:v>0</c:v>
                </c:pt>
                <c:pt idx="14196">
                  <c:v>0</c:v>
                </c:pt>
                <c:pt idx="14197">
                  <c:v>0</c:v>
                </c:pt>
                <c:pt idx="14198">
                  <c:v>0</c:v>
                </c:pt>
                <c:pt idx="14199">
                  <c:v>0</c:v>
                </c:pt>
                <c:pt idx="14200">
                  <c:v>0</c:v>
                </c:pt>
                <c:pt idx="14201">
                  <c:v>0</c:v>
                </c:pt>
                <c:pt idx="14202">
                  <c:v>0</c:v>
                </c:pt>
                <c:pt idx="14203">
                  <c:v>0</c:v>
                </c:pt>
                <c:pt idx="14204">
                  <c:v>0</c:v>
                </c:pt>
                <c:pt idx="14205">
                  <c:v>0</c:v>
                </c:pt>
                <c:pt idx="14206">
                  <c:v>0</c:v>
                </c:pt>
                <c:pt idx="14207">
                  <c:v>0</c:v>
                </c:pt>
                <c:pt idx="14208">
                  <c:v>0</c:v>
                </c:pt>
                <c:pt idx="14209">
                  <c:v>0</c:v>
                </c:pt>
                <c:pt idx="14210">
                  <c:v>0</c:v>
                </c:pt>
                <c:pt idx="14211">
                  <c:v>0</c:v>
                </c:pt>
                <c:pt idx="14212">
                  <c:v>0</c:v>
                </c:pt>
                <c:pt idx="14213">
                  <c:v>0</c:v>
                </c:pt>
                <c:pt idx="14214">
                  <c:v>0</c:v>
                </c:pt>
                <c:pt idx="14215">
                  <c:v>0</c:v>
                </c:pt>
                <c:pt idx="14216">
                  <c:v>0</c:v>
                </c:pt>
                <c:pt idx="14217">
                  <c:v>0</c:v>
                </c:pt>
                <c:pt idx="14218">
                  <c:v>0</c:v>
                </c:pt>
                <c:pt idx="14219">
                  <c:v>0</c:v>
                </c:pt>
                <c:pt idx="14220">
                  <c:v>0</c:v>
                </c:pt>
                <c:pt idx="14221">
                  <c:v>0</c:v>
                </c:pt>
                <c:pt idx="14222">
                  <c:v>0</c:v>
                </c:pt>
                <c:pt idx="14223">
                  <c:v>0</c:v>
                </c:pt>
                <c:pt idx="14224">
                  <c:v>0</c:v>
                </c:pt>
                <c:pt idx="14225">
                  <c:v>0</c:v>
                </c:pt>
                <c:pt idx="14226">
                  <c:v>0</c:v>
                </c:pt>
                <c:pt idx="14227">
                  <c:v>0</c:v>
                </c:pt>
                <c:pt idx="14228">
                  <c:v>0</c:v>
                </c:pt>
                <c:pt idx="14229">
                  <c:v>0</c:v>
                </c:pt>
                <c:pt idx="14230">
                  <c:v>0</c:v>
                </c:pt>
                <c:pt idx="14231">
                  <c:v>0</c:v>
                </c:pt>
                <c:pt idx="14232">
                  <c:v>0</c:v>
                </c:pt>
                <c:pt idx="14233">
                  <c:v>0</c:v>
                </c:pt>
                <c:pt idx="14234">
                  <c:v>0</c:v>
                </c:pt>
                <c:pt idx="14235">
                  <c:v>0</c:v>
                </c:pt>
                <c:pt idx="14236">
                  <c:v>0</c:v>
                </c:pt>
                <c:pt idx="14237">
                  <c:v>0</c:v>
                </c:pt>
                <c:pt idx="14238">
                  <c:v>0</c:v>
                </c:pt>
                <c:pt idx="14239">
                  <c:v>0</c:v>
                </c:pt>
                <c:pt idx="14240">
                  <c:v>0</c:v>
                </c:pt>
                <c:pt idx="14241">
                  <c:v>0</c:v>
                </c:pt>
                <c:pt idx="14242">
                  <c:v>0</c:v>
                </c:pt>
                <c:pt idx="14243">
                  <c:v>0</c:v>
                </c:pt>
                <c:pt idx="14244">
                  <c:v>0</c:v>
                </c:pt>
                <c:pt idx="14245">
                  <c:v>0</c:v>
                </c:pt>
                <c:pt idx="14246">
                  <c:v>0</c:v>
                </c:pt>
                <c:pt idx="14247">
                  <c:v>0</c:v>
                </c:pt>
                <c:pt idx="14248">
                  <c:v>0</c:v>
                </c:pt>
                <c:pt idx="14249">
                  <c:v>0</c:v>
                </c:pt>
                <c:pt idx="14250">
                  <c:v>0</c:v>
                </c:pt>
                <c:pt idx="14251">
                  <c:v>0</c:v>
                </c:pt>
                <c:pt idx="14252">
                  <c:v>0</c:v>
                </c:pt>
                <c:pt idx="14253">
                  <c:v>0</c:v>
                </c:pt>
                <c:pt idx="14254">
                  <c:v>0</c:v>
                </c:pt>
                <c:pt idx="14255">
                  <c:v>0</c:v>
                </c:pt>
                <c:pt idx="14256">
                  <c:v>0</c:v>
                </c:pt>
                <c:pt idx="14257">
                  <c:v>0</c:v>
                </c:pt>
                <c:pt idx="14258">
                  <c:v>0</c:v>
                </c:pt>
                <c:pt idx="14259">
                  <c:v>0</c:v>
                </c:pt>
                <c:pt idx="14260">
                  <c:v>0</c:v>
                </c:pt>
                <c:pt idx="14261">
                  <c:v>0</c:v>
                </c:pt>
                <c:pt idx="14262">
                  <c:v>0</c:v>
                </c:pt>
                <c:pt idx="14263">
                  <c:v>0</c:v>
                </c:pt>
                <c:pt idx="14264">
                  <c:v>0</c:v>
                </c:pt>
                <c:pt idx="14265">
                  <c:v>0</c:v>
                </c:pt>
                <c:pt idx="14266">
                  <c:v>0</c:v>
                </c:pt>
                <c:pt idx="14267">
                  <c:v>0</c:v>
                </c:pt>
                <c:pt idx="14268">
                  <c:v>0</c:v>
                </c:pt>
                <c:pt idx="14269">
                  <c:v>0</c:v>
                </c:pt>
                <c:pt idx="14270">
                  <c:v>0</c:v>
                </c:pt>
                <c:pt idx="14271">
                  <c:v>0</c:v>
                </c:pt>
                <c:pt idx="14272">
                  <c:v>0</c:v>
                </c:pt>
                <c:pt idx="14273">
                  <c:v>0</c:v>
                </c:pt>
                <c:pt idx="14274">
                  <c:v>0</c:v>
                </c:pt>
                <c:pt idx="14275">
                  <c:v>0</c:v>
                </c:pt>
                <c:pt idx="14276">
                  <c:v>0</c:v>
                </c:pt>
                <c:pt idx="14277">
                  <c:v>0</c:v>
                </c:pt>
                <c:pt idx="14278">
                  <c:v>0</c:v>
                </c:pt>
                <c:pt idx="14279">
                  <c:v>0</c:v>
                </c:pt>
                <c:pt idx="14280">
                  <c:v>0</c:v>
                </c:pt>
                <c:pt idx="14281">
                  <c:v>0</c:v>
                </c:pt>
                <c:pt idx="14282">
                  <c:v>0</c:v>
                </c:pt>
                <c:pt idx="14283">
                  <c:v>0</c:v>
                </c:pt>
                <c:pt idx="14284">
                  <c:v>0</c:v>
                </c:pt>
                <c:pt idx="14285">
                  <c:v>0</c:v>
                </c:pt>
                <c:pt idx="14286">
                  <c:v>0</c:v>
                </c:pt>
                <c:pt idx="14287">
                  <c:v>0</c:v>
                </c:pt>
                <c:pt idx="14288">
                  <c:v>0</c:v>
                </c:pt>
                <c:pt idx="14289">
                  <c:v>0</c:v>
                </c:pt>
                <c:pt idx="14290">
                  <c:v>0</c:v>
                </c:pt>
                <c:pt idx="14291">
                  <c:v>0</c:v>
                </c:pt>
                <c:pt idx="14292">
                  <c:v>0</c:v>
                </c:pt>
                <c:pt idx="14293">
                  <c:v>0</c:v>
                </c:pt>
                <c:pt idx="14294">
                  <c:v>0</c:v>
                </c:pt>
                <c:pt idx="14295">
                  <c:v>0</c:v>
                </c:pt>
                <c:pt idx="14296">
                  <c:v>0</c:v>
                </c:pt>
                <c:pt idx="14297">
                  <c:v>0</c:v>
                </c:pt>
                <c:pt idx="14298">
                  <c:v>0</c:v>
                </c:pt>
                <c:pt idx="14299">
                  <c:v>0</c:v>
                </c:pt>
                <c:pt idx="14300">
                  <c:v>0</c:v>
                </c:pt>
                <c:pt idx="14301">
                  <c:v>0</c:v>
                </c:pt>
                <c:pt idx="14302">
                  <c:v>0</c:v>
                </c:pt>
                <c:pt idx="14303">
                  <c:v>0</c:v>
                </c:pt>
                <c:pt idx="14304">
                  <c:v>0</c:v>
                </c:pt>
                <c:pt idx="14305">
                  <c:v>0</c:v>
                </c:pt>
                <c:pt idx="14306">
                  <c:v>0</c:v>
                </c:pt>
                <c:pt idx="14307">
                  <c:v>0</c:v>
                </c:pt>
                <c:pt idx="14308">
                  <c:v>0</c:v>
                </c:pt>
                <c:pt idx="14309">
                  <c:v>0</c:v>
                </c:pt>
                <c:pt idx="14310">
                  <c:v>0</c:v>
                </c:pt>
                <c:pt idx="14311">
                  <c:v>0</c:v>
                </c:pt>
                <c:pt idx="14312">
                  <c:v>0</c:v>
                </c:pt>
                <c:pt idx="14313">
                  <c:v>0</c:v>
                </c:pt>
                <c:pt idx="14314">
                  <c:v>0</c:v>
                </c:pt>
                <c:pt idx="14315">
                  <c:v>0</c:v>
                </c:pt>
                <c:pt idx="14316">
                  <c:v>0</c:v>
                </c:pt>
                <c:pt idx="14317">
                  <c:v>0</c:v>
                </c:pt>
                <c:pt idx="14318">
                  <c:v>0</c:v>
                </c:pt>
                <c:pt idx="14319">
                  <c:v>0</c:v>
                </c:pt>
                <c:pt idx="14320">
                  <c:v>0</c:v>
                </c:pt>
                <c:pt idx="14321">
                  <c:v>0</c:v>
                </c:pt>
                <c:pt idx="14322">
                  <c:v>21.307307755683041</c:v>
                </c:pt>
                <c:pt idx="14323">
                  <c:v>35.057256329835049</c:v>
                </c:pt>
                <c:pt idx="14324">
                  <c:v>61.521673514770683</c:v>
                </c:pt>
                <c:pt idx="14325">
                  <c:v>39.704449569313006</c:v>
                </c:pt>
                <c:pt idx="14326">
                  <c:v>46.071857640032484</c:v>
                </c:pt>
                <c:pt idx="14327">
                  <c:v>26.761878827347829</c:v>
                </c:pt>
                <c:pt idx="14328">
                  <c:v>16.669852959393246</c:v>
                </c:pt>
                <c:pt idx="14329">
                  <c:v>0</c:v>
                </c:pt>
                <c:pt idx="14330">
                  <c:v>0</c:v>
                </c:pt>
                <c:pt idx="14331">
                  <c:v>0</c:v>
                </c:pt>
                <c:pt idx="14332">
                  <c:v>4.9384234947541206</c:v>
                </c:pt>
                <c:pt idx="14333">
                  <c:v>0</c:v>
                </c:pt>
                <c:pt idx="14334">
                  <c:v>0</c:v>
                </c:pt>
                <c:pt idx="14335">
                  <c:v>0</c:v>
                </c:pt>
                <c:pt idx="14336">
                  <c:v>0</c:v>
                </c:pt>
                <c:pt idx="14337">
                  <c:v>0</c:v>
                </c:pt>
                <c:pt idx="14338">
                  <c:v>0</c:v>
                </c:pt>
                <c:pt idx="14339">
                  <c:v>0</c:v>
                </c:pt>
                <c:pt idx="14340">
                  <c:v>0</c:v>
                </c:pt>
                <c:pt idx="14341">
                  <c:v>0</c:v>
                </c:pt>
                <c:pt idx="14342">
                  <c:v>0</c:v>
                </c:pt>
                <c:pt idx="14343">
                  <c:v>0</c:v>
                </c:pt>
                <c:pt idx="14344">
                  <c:v>0</c:v>
                </c:pt>
                <c:pt idx="14345">
                  <c:v>0</c:v>
                </c:pt>
                <c:pt idx="14346">
                  <c:v>0</c:v>
                </c:pt>
                <c:pt idx="14347">
                  <c:v>0</c:v>
                </c:pt>
                <c:pt idx="14348">
                  <c:v>0</c:v>
                </c:pt>
                <c:pt idx="14349">
                  <c:v>0</c:v>
                </c:pt>
                <c:pt idx="14350">
                  <c:v>0</c:v>
                </c:pt>
                <c:pt idx="14351">
                  <c:v>0</c:v>
                </c:pt>
                <c:pt idx="14352">
                  <c:v>0</c:v>
                </c:pt>
                <c:pt idx="14353">
                  <c:v>0</c:v>
                </c:pt>
                <c:pt idx="14354">
                  <c:v>0</c:v>
                </c:pt>
                <c:pt idx="14355">
                  <c:v>0</c:v>
                </c:pt>
                <c:pt idx="14356">
                  <c:v>0</c:v>
                </c:pt>
                <c:pt idx="14357">
                  <c:v>0</c:v>
                </c:pt>
                <c:pt idx="14358">
                  <c:v>0</c:v>
                </c:pt>
                <c:pt idx="14359">
                  <c:v>0</c:v>
                </c:pt>
                <c:pt idx="14360">
                  <c:v>0</c:v>
                </c:pt>
                <c:pt idx="14361">
                  <c:v>0</c:v>
                </c:pt>
                <c:pt idx="14362">
                  <c:v>0</c:v>
                </c:pt>
                <c:pt idx="14363">
                  <c:v>0</c:v>
                </c:pt>
                <c:pt idx="14364">
                  <c:v>0</c:v>
                </c:pt>
                <c:pt idx="14365">
                  <c:v>0</c:v>
                </c:pt>
                <c:pt idx="14366">
                  <c:v>0</c:v>
                </c:pt>
                <c:pt idx="14367">
                  <c:v>0</c:v>
                </c:pt>
                <c:pt idx="14368">
                  <c:v>0</c:v>
                </c:pt>
                <c:pt idx="14369">
                  <c:v>0</c:v>
                </c:pt>
                <c:pt idx="14370">
                  <c:v>0</c:v>
                </c:pt>
                <c:pt idx="14371">
                  <c:v>0</c:v>
                </c:pt>
                <c:pt idx="14372">
                  <c:v>0</c:v>
                </c:pt>
                <c:pt idx="14373">
                  <c:v>0</c:v>
                </c:pt>
                <c:pt idx="14374">
                  <c:v>0</c:v>
                </c:pt>
                <c:pt idx="14375">
                  <c:v>0</c:v>
                </c:pt>
                <c:pt idx="14376">
                  <c:v>0</c:v>
                </c:pt>
                <c:pt idx="14377">
                  <c:v>0</c:v>
                </c:pt>
                <c:pt idx="14378">
                  <c:v>0</c:v>
                </c:pt>
                <c:pt idx="14379">
                  <c:v>0</c:v>
                </c:pt>
                <c:pt idx="14380">
                  <c:v>0</c:v>
                </c:pt>
                <c:pt idx="14381">
                  <c:v>0</c:v>
                </c:pt>
                <c:pt idx="14382">
                  <c:v>30.431421468341053</c:v>
                </c:pt>
                <c:pt idx="14383">
                  <c:v>2.2607494338635239</c:v>
                </c:pt>
                <c:pt idx="14384">
                  <c:v>0</c:v>
                </c:pt>
                <c:pt idx="14385">
                  <c:v>0</c:v>
                </c:pt>
                <c:pt idx="14386">
                  <c:v>0</c:v>
                </c:pt>
                <c:pt idx="14387">
                  <c:v>0</c:v>
                </c:pt>
                <c:pt idx="14388">
                  <c:v>0</c:v>
                </c:pt>
                <c:pt idx="14389">
                  <c:v>0</c:v>
                </c:pt>
                <c:pt idx="14390">
                  <c:v>0</c:v>
                </c:pt>
                <c:pt idx="14391">
                  <c:v>31.320798823579121</c:v>
                </c:pt>
                <c:pt idx="14392">
                  <c:v>24.751202107156431</c:v>
                </c:pt>
                <c:pt idx="14393">
                  <c:v>24.780181316510756</c:v>
                </c:pt>
                <c:pt idx="14394">
                  <c:v>19.582992723499366</c:v>
                </c:pt>
                <c:pt idx="14395">
                  <c:v>0</c:v>
                </c:pt>
                <c:pt idx="14396">
                  <c:v>0</c:v>
                </c:pt>
                <c:pt idx="14397">
                  <c:v>1.5185633591130296</c:v>
                </c:pt>
                <c:pt idx="14398">
                  <c:v>0</c:v>
                </c:pt>
                <c:pt idx="14399">
                  <c:v>0</c:v>
                </c:pt>
                <c:pt idx="14400">
                  <c:v>0</c:v>
                </c:pt>
                <c:pt idx="14401">
                  <c:v>0</c:v>
                </c:pt>
                <c:pt idx="14402">
                  <c:v>0</c:v>
                </c:pt>
                <c:pt idx="14403">
                  <c:v>0</c:v>
                </c:pt>
                <c:pt idx="14404">
                  <c:v>0</c:v>
                </c:pt>
                <c:pt idx="14405">
                  <c:v>0</c:v>
                </c:pt>
                <c:pt idx="14406">
                  <c:v>0</c:v>
                </c:pt>
                <c:pt idx="14407">
                  <c:v>0</c:v>
                </c:pt>
                <c:pt idx="14408">
                  <c:v>0</c:v>
                </c:pt>
                <c:pt idx="14409">
                  <c:v>0</c:v>
                </c:pt>
                <c:pt idx="14410">
                  <c:v>0</c:v>
                </c:pt>
                <c:pt idx="14411">
                  <c:v>0</c:v>
                </c:pt>
                <c:pt idx="14412">
                  <c:v>0</c:v>
                </c:pt>
                <c:pt idx="14413">
                  <c:v>0</c:v>
                </c:pt>
                <c:pt idx="14414">
                  <c:v>0</c:v>
                </c:pt>
                <c:pt idx="14415">
                  <c:v>0</c:v>
                </c:pt>
                <c:pt idx="14416">
                  <c:v>0</c:v>
                </c:pt>
                <c:pt idx="14417">
                  <c:v>0</c:v>
                </c:pt>
                <c:pt idx="14418">
                  <c:v>0</c:v>
                </c:pt>
                <c:pt idx="14419">
                  <c:v>0</c:v>
                </c:pt>
                <c:pt idx="14420">
                  <c:v>0</c:v>
                </c:pt>
                <c:pt idx="14421">
                  <c:v>0</c:v>
                </c:pt>
                <c:pt idx="14422">
                  <c:v>0</c:v>
                </c:pt>
                <c:pt idx="14423">
                  <c:v>0</c:v>
                </c:pt>
                <c:pt idx="14424">
                  <c:v>0</c:v>
                </c:pt>
                <c:pt idx="14425">
                  <c:v>0</c:v>
                </c:pt>
                <c:pt idx="14426">
                  <c:v>0</c:v>
                </c:pt>
                <c:pt idx="14427">
                  <c:v>0</c:v>
                </c:pt>
                <c:pt idx="14428">
                  <c:v>0</c:v>
                </c:pt>
                <c:pt idx="14429">
                  <c:v>0</c:v>
                </c:pt>
                <c:pt idx="14430">
                  <c:v>0</c:v>
                </c:pt>
                <c:pt idx="14431">
                  <c:v>0</c:v>
                </c:pt>
                <c:pt idx="14432">
                  <c:v>0</c:v>
                </c:pt>
                <c:pt idx="14433">
                  <c:v>0</c:v>
                </c:pt>
                <c:pt idx="14434">
                  <c:v>0</c:v>
                </c:pt>
                <c:pt idx="14435">
                  <c:v>0</c:v>
                </c:pt>
                <c:pt idx="14436">
                  <c:v>0</c:v>
                </c:pt>
                <c:pt idx="14437">
                  <c:v>0</c:v>
                </c:pt>
                <c:pt idx="14438">
                  <c:v>0</c:v>
                </c:pt>
                <c:pt idx="14439">
                  <c:v>0</c:v>
                </c:pt>
                <c:pt idx="14440">
                  <c:v>0</c:v>
                </c:pt>
                <c:pt idx="14441">
                  <c:v>0</c:v>
                </c:pt>
                <c:pt idx="14442">
                  <c:v>0</c:v>
                </c:pt>
                <c:pt idx="14443">
                  <c:v>0</c:v>
                </c:pt>
                <c:pt idx="14444">
                  <c:v>0</c:v>
                </c:pt>
                <c:pt idx="14445">
                  <c:v>0</c:v>
                </c:pt>
                <c:pt idx="14446">
                  <c:v>0</c:v>
                </c:pt>
                <c:pt idx="14447">
                  <c:v>0</c:v>
                </c:pt>
                <c:pt idx="14448">
                  <c:v>0</c:v>
                </c:pt>
                <c:pt idx="14449">
                  <c:v>0</c:v>
                </c:pt>
                <c:pt idx="14450">
                  <c:v>0</c:v>
                </c:pt>
                <c:pt idx="14451">
                  <c:v>0</c:v>
                </c:pt>
                <c:pt idx="14452">
                  <c:v>0</c:v>
                </c:pt>
                <c:pt idx="14453">
                  <c:v>0</c:v>
                </c:pt>
                <c:pt idx="14454">
                  <c:v>0</c:v>
                </c:pt>
                <c:pt idx="14455">
                  <c:v>0</c:v>
                </c:pt>
                <c:pt idx="14456">
                  <c:v>0</c:v>
                </c:pt>
                <c:pt idx="14457">
                  <c:v>0</c:v>
                </c:pt>
                <c:pt idx="14458">
                  <c:v>0</c:v>
                </c:pt>
                <c:pt idx="14459">
                  <c:v>0</c:v>
                </c:pt>
                <c:pt idx="14460">
                  <c:v>0</c:v>
                </c:pt>
                <c:pt idx="14461">
                  <c:v>0</c:v>
                </c:pt>
                <c:pt idx="14462">
                  <c:v>0</c:v>
                </c:pt>
                <c:pt idx="14463">
                  <c:v>0</c:v>
                </c:pt>
                <c:pt idx="14464">
                  <c:v>0</c:v>
                </c:pt>
                <c:pt idx="14465">
                  <c:v>0</c:v>
                </c:pt>
                <c:pt idx="14466">
                  <c:v>0</c:v>
                </c:pt>
                <c:pt idx="14467">
                  <c:v>0</c:v>
                </c:pt>
                <c:pt idx="14468">
                  <c:v>0</c:v>
                </c:pt>
                <c:pt idx="14469">
                  <c:v>0</c:v>
                </c:pt>
                <c:pt idx="14470">
                  <c:v>0</c:v>
                </c:pt>
                <c:pt idx="14471">
                  <c:v>0</c:v>
                </c:pt>
                <c:pt idx="14472">
                  <c:v>0</c:v>
                </c:pt>
                <c:pt idx="14473">
                  <c:v>0</c:v>
                </c:pt>
                <c:pt idx="14474">
                  <c:v>0</c:v>
                </c:pt>
                <c:pt idx="14475">
                  <c:v>0</c:v>
                </c:pt>
                <c:pt idx="14476">
                  <c:v>0</c:v>
                </c:pt>
                <c:pt idx="14477">
                  <c:v>0</c:v>
                </c:pt>
                <c:pt idx="14478">
                  <c:v>0</c:v>
                </c:pt>
                <c:pt idx="14479">
                  <c:v>0</c:v>
                </c:pt>
                <c:pt idx="14480">
                  <c:v>0</c:v>
                </c:pt>
                <c:pt idx="14481">
                  <c:v>0</c:v>
                </c:pt>
                <c:pt idx="14482">
                  <c:v>0</c:v>
                </c:pt>
                <c:pt idx="14483">
                  <c:v>0</c:v>
                </c:pt>
                <c:pt idx="14484">
                  <c:v>0</c:v>
                </c:pt>
                <c:pt idx="14485">
                  <c:v>0</c:v>
                </c:pt>
                <c:pt idx="14486">
                  <c:v>0</c:v>
                </c:pt>
                <c:pt idx="14487">
                  <c:v>0</c:v>
                </c:pt>
                <c:pt idx="14488">
                  <c:v>0</c:v>
                </c:pt>
                <c:pt idx="14489">
                  <c:v>0</c:v>
                </c:pt>
                <c:pt idx="14490">
                  <c:v>0</c:v>
                </c:pt>
                <c:pt idx="14491">
                  <c:v>0</c:v>
                </c:pt>
                <c:pt idx="14492">
                  <c:v>56.503533495406941</c:v>
                </c:pt>
                <c:pt idx="14493">
                  <c:v>53.435548485246194</c:v>
                </c:pt>
                <c:pt idx="14494">
                  <c:v>14.850661817770789</c:v>
                </c:pt>
                <c:pt idx="14495">
                  <c:v>11.057822240862977</c:v>
                </c:pt>
                <c:pt idx="14496">
                  <c:v>25.434141602294908</c:v>
                </c:pt>
                <c:pt idx="14497">
                  <c:v>9.0462914835964678</c:v>
                </c:pt>
                <c:pt idx="14498">
                  <c:v>0</c:v>
                </c:pt>
                <c:pt idx="14499">
                  <c:v>0</c:v>
                </c:pt>
                <c:pt idx="14500">
                  <c:v>0</c:v>
                </c:pt>
                <c:pt idx="14501">
                  <c:v>0</c:v>
                </c:pt>
                <c:pt idx="14502">
                  <c:v>0</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57.822638537403741</c:v>
                </c:pt>
                <c:pt idx="14522">
                  <c:v>26.858640327523496</c:v>
                </c:pt>
                <c:pt idx="14523">
                  <c:v>20.755362573503632</c:v>
                </c:pt>
                <c:pt idx="14524">
                  <c:v>14.785855929860235</c:v>
                </c:pt>
                <c:pt idx="14525">
                  <c:v>1.9849927905927425</c:v>
                </c:pt>
                <c:pt idx="14526">
                  <c:v>0</c:v>
                </c:pt>
                <c:pt idx="14527">
                  <c:v>0</c:v>
                </c:pt>
                <c:pt idx="14528">
                  <c:v>0</c:v>
                </c:pt>
                <c:pt idx="14529">
                  <c:v>0</c:v>
                </c:pt>
                <c:pt idx="14530">
                  <c:v>0</c:v>
                </c:pt>
                <c:pt idx="14531">
                  <c:v>0</c:v>
                </c:pt>
                <c:pt idx="14532">
                  <c:v>0</c:v>
                </c:pt>
                <c:pt idx="14533">
                  <c:v>0</c:v>
                </c:pt>
                <c:pt idx="14534">
                  <c:v>0</c:v>
                </c:pt>
                <c:pt idx="14535">
                  <c:v>0</c:v>
                </c:pt>
                <c:pt idx="14536">
                  <c:v>0</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0</c:v>
                </c:pt>
                <c:pt idx="14556">
                  <c:v>0</c:v>
                </c:pt>
                <c:pt idx="14557">
                  <c:v>0</c:v>
                </c:pt>
                <c:pt idx="14558">
                  <c:v>0</c:v>
                </c:pt>
                <c:pt idx="14559">
                  <c:v>0</c:v>
                </c:pt>
                <c:pt idx="14560">
                  <c:v>0</c:v>
                </c:pt>
                <c:pt idx="14561">
                  <c:v>0</c:v>
                </c:pt>
                <c:pt idx="14562">
                  <c:v>62.474324154873841</c:v>
                </c:pt>
                <c:pt idx="14563">
                  <c:v>33.26779730973152</c:v>
                </c:pt>
                <c:pt idx="14564">
                  <c:v>24.900343561195953</c:v>
                </c:pt>
                <c:pt idx="14565">
                  <c:v>2.7323637695031944</c:v>
                </c:pt>
                <c:pt idx="14566">
                  <c:v>4.8339948634939045</c:v>
                </c:pt>
                <c:pt idx="14567">
                  <c:v>0</c:v>
                </c:pt>
                <c:pt idx="14568">
                  <c:v>0</c:v>
                </c:pt>
                <c:pt idx="14569">
                  <c:v>0</c:v>
                </c:pt>
                <c:pt idx="14570">
                  <c:v>0</c:v>
                </c:pt>
                <c:pt idx="14571">
                  <c:v>0</c:v>
                </c:pt>
                <c:pt idx="14572">
                  <c:v>0</c:v>
                </c:pt>
                <c:pt idx="14573">
                  <c:v>0</c:v>
                </c:pt>
                <c:pt idx="14574">
                  <c:v>0</c:v>
                </c:pt>
                <c:pt idx="14575">
                  <c:v>0</c:v>
                </c:pt>
                <c:pt idx="14576">
                  <c:v>0</c:v>
                </c:pt>
                <c:pt idx="14577">
                  <c:v>0</c:v>
                </c:pt>
                <c:pt idx="14578">
                  <c:v>0</c:v>
                </c:pt>
                <c:pt idx="14579">
                  <c:v>0</c:v>
                </c:pt>
                <c:pt idx="14580">
                  <c:v>0</c:v>
                </c:pt>
                <c:pt idx="14581">
                  <c:v>0</c:v>
                </c:pt>
                <c:pt idx="14582">
                  <c:v>0</c:v>
                </c:pt>
                <c:pt idx="14583">
                  <c:v>0</c:v>
                </c:pt>
                <c:pt idx="14584">
                  <c:v>0</c:v>
                </c:pt>
                <c:pt idx="14585">
                  <c:v>0</c:v>
                </c:pt>
                <c:pt idx="14586">
                  <c:v>0</c:v>
                </c:pt>
                <c:pt idx="14587">
                  <c:v>0</c:v>
                </c:pt>
                <c:pt idx="14588">
                  <c:v>0</c:v>
                </c:pt>
                <c:pt idx="14589">
                  <c:v>0</c:v>
                </c:pt>
                <c:pt idx="14590">
                  <c:v>0</c:v>
                </c:pt>
                <c:pt idx="14591">
                  <c:v>0</c:v>
                </c:pt>
                <c:pt idx="14592">
                  <c:v>0</c:v>
                </c:pt>
                <c:pt idx="14593">
                  <c:v>0</c:v>
                </c:pt>
                <c:pt idx="14594">
                  <c:v>0</c:v>
                </c:pt>
                <c:pt idx="14595">
                  <c:v>0</c:v>
                </c:pt>
                <c:pt idx="14596">
                  <c:v>24.399930507785921</c:v>
                </c:pt>
                <c:pt idx="14597">
                  <c:v>26.718230278491234</c:v>
                </c:pt>
                <c:pt idx="14598">
                  <c:v>36.435506117054622</c:v>
                </c:pt>
                <c:pt idx="14599">
                  <c:v>32.139105198819188</c:v>
                </c:pt>
                <c:pt idx="14600">
                  <c:v>0</c:v>
                </c:pt>
                <c:pt idx="14601">
                  <c:v>5.4514494838253835</c:v>
                </c:pt>
                <c:pt idx="14602">
                  <c:v>25.019580329956547</c:v>
                </c:pt>
                <c:pt idx="14603">
                  <c:v>55.286270182837903</c:v>
                </c:pt>
                <c:pt idx="14604">
                  <c:v>53.143903298024597</c:v>
                </c:pt>
                <c:pt idx="14605">
                  <c:v>30.246493411513967</c:v>
                </c:pt>
                <c:pt idx="14606">
                  <c:v>0</c:v>
                </c:pt>
                <c:pt idx="14607">
                  <c:v>87.512969954606177</c:v>
                </c:pt>
                <c:pt idx="14608">
                  <c:v>80.909649948829056</c:v>
                </c:pt>
                <c:pt idx="14609">
                  <c:v>64.362473781518844</c:v>
                </c:pt>
                <c:pt idx="14610">
                  <c:v>53.460958649753387</c:v>
                </c:pt>
                <c:pt idx="14611">
                  <c:v>11.366868728447923</c:v>
                </c:pt>
                <c:pt idx="14612">
                  <c:v>0</c:v>
                </c:pt>
                <c:pt idx="14613">
                  <c:v>25.555440892231388</c:v>
                </c:pt>
                <c:pt idx="14614">
                  <c:v>80.510612347566095</c:v>
                </c:pt>
                <c:pt idx="14615">
                  <c:v>83.338132079963628</c:v>
                </c:pt>
                <c:pt idx="14616">
                  <c:v>34.974040533063622</c:v>
                </c:pt>
                <c:pt idx="14617">
                  <c:v>33.502218207112136</c:v>
                </c:pt>
                <c:pt idx="14618">
                  <c:v>13.530979482775203</c:v>
                </c:pt>
                <c:pt idx="14619">
                  <c:v>0</c:v>
                </c:pt>
                <c:pt idx="14620">
                  <c:v>0</c:v>
                </c:pt>
                <c:pt idx="14621">
                  <c:v>0</c:v>
                </c:pt>
                <c:pt idx="14622">
                  <c:v>0</c:v>
                </c:pt>
                <c:pt idx="14623">
                  <c:v>71.261592014060952</c:v>
                </c:pt>
                <c:pt idx="14624">
                  <c:v>26.159302406795515</c:v>
                </c:pt>
                <c:pt idx="14625">
                  <c:v>15.930003536452899</c:v>
                </c:pt>
                <c:pt idx="14626">
                  <c:v>40.818182294252502</c:v>
                </c:pt>
                <c:pt idx="14627">
                  <c:v>4.9723805302444442</c:v>
                </c:pt>
                <c:pt idx="14628">
                  <c:v>2.8081689917594179</c:v>
                </c:pt>
                <c:pt idx="14629">
                  <c:v>61.795111109585278</c:v>
                </c:pt>
                <c:pt idx="14630">
                  <c:v>18.86229917094008</c:v>
                </c:pt>
                <c:pt idx="14631">
                  <c:v>32.3973613092855</c:v>
                </c:pt>
                <c:pt idx="14632">
                  <c:v>0</c:v>
                </c:pt>
                <c:pt idx="14633">
                  <c:v>0</c:v>
                </c:pt>
                <c:pt idx="14634">
                  <c:v>29.651466081542598</c:v>
                </c:pt>
                <c:pt idx="14635">
                  <c:v>59.589458886555185</c:v>
                </c:pt>
                <c:pt idx="14636">
                  <c:v>0</c:v>
                </c:pt>
                <c:pt idx="14637">
                  <c:v>22.444213863712999</c:v>
                </c:pt>
                <c:pt idx="14638">
                  <c:v>0</c:v>
                </c:pt>
                <c:pt idx="14639">
                  <c:v>38.590727701226285</c:v>
                </c:pt>
                <c:pt idx="14640">
                  <c:v>26.845940810322986</c:v>
                </c:pt>
                <c:pt idx="14641">
                  <c:v>6.3303261088149858</c:v>
                </c:pt>
                <c:pt idx="14642">
                  <c:v>13.869243465296343</c:v>
                </c:pt>
                <c:pt idx="14643">
                  <c:v>36.505547159726326</c:v>
                </c:pt>
                <c:pt idx="14644">
                  <c:v>21.391807800615126</c:v>
                </c:pt>
                <c:pt idx="14645">
                  <c:v>30.569277652526566</c:v>
                </c:pt>
                <c:pt idx="14646">
                  <c:v>26.846216624482039</c:v>
                </c:pt>
                <c:pt idx="14647">
                  <c:v>9.6684262062244084</c:v>
                </c:pt>
                <c:pt idx="14648">
                  <c:v>0</c:v>
                </c:pt>
                <c:pt idx="14649">
                  <c:v>0</c:v>
                </c:pt>
                <c:pt idx="14650">
                  <c:v>12.837473202256064</c:v>
                </c:pt>
                <c:pt idx="14651">
                  <c:v>5.5723101212960788</c:v>
                </c:pt>
                <c:pt idx="14652">
                  <c:v>0</c:v>
                </c:pt>
                <c:pt idx="14653">
                  <c:v>0</c:v>
                </c:pt>
                <c:pt idx="14654">
                  <c:v>0</c:v>
                </c:pt>
                <c:pt idx="14655">
                  <c:v>0</c:v>
                </c:pt>
                <c:pt idx="14656">
                  <c:v>0</c:v>
                </c:pt>
                <c:pt idx="14657">
                  <c:v>0</c:v>
                </c:pt>
                <c:pt idx="14658">
                  <c:v>0</c:v>
                </c:pt>
                <c:pt idx="14659">
                  <c:v>0</c:v>
                </c:pt>
                <c:pt idx="14660">
                  <c:v>0</c:v>
                </c:pt>
                <c:pt idx="14661">
                  <c:v>0</c:v>
                </c:pt>
                <c:pt idx="14662">
                  <c:v>0</c:v>
                </c:pt>
                <c:pt idx="14663">
                  <c:v>4.1013013021596496</c:v>
                </c:pt>
                <c:pt idx="14664">
                  <c:v>57.448101528795242</c:v>
                </c:pt>
                <c:pt idx="14665">
                  <c:v>84.538044922396224</c:v>
                </c:pt>
                <c:pt idx="14666">
                  <c:v>84.810191814945767</c:v>
                </c:pt>
                <c:pt idx="14667">
                  <c:v>0.93523493065500274</c:v>
                </c:pt>
                <c:pt idx="14668">
                  <c:v>58.792079455562664</c:v>
                </c:pt>
                <c:pt idx="14669">
                  <c:v>53.152273354190221</c:v>
                </c:pt>
                <c:pt idx="14670">
                  <c:v>0</c:v>
                </c:pt>
                <c:pt idx="14671">
                  <c:v>81.650282741672541</c:v>
                </c:pt>
                <c:pt idx="14672">
                  <c:v>69.757067491909979</c:v>
                </c:pt>
                <c:pt idx="14673">
                  <c:v>20.682278835451221</c:v>
                </c:pt>
                <c:pt idx="14674">
                  <c:v>4.0537835431731999</c:v>
                </c:pt>
                <c:pt idx="14675">
                  <c:v>6.2232844955254896</c:v>
                </c:pt>
                <c:pt idx="14676">
                  <c:v>23.057883311376393</c:v>
                </c:pt>
                <c:pt idx="14677">
                  <c:v>28.236052147298775</c:v>
                </c:pt>
                <c:pt idx="14678">
                  <c:v>43.09606716435804</c:v>
                </c:pt>
                <c:pt idx="14679">
                  <c:v>14.728683494961029</c:v>
                </c:pt>
                <c:pt idx="14680">
                  <c:v>21.002724451827632</c:v>
                </c:pt>
                <c:pt idx="14681">
                  <c:v>11.969158743051281</c:v>
                </c:pt>
                <c:pt idx="14682">
                  <c:v>0</c:v>
                </c:pt>
                <c:pt idx="14683">
                  <c:v>0</c:v>
                </c:pt>
                <c:pt idx="14684">
                  <c:v>0</c:v>
                </c:pt>
                <c:pt idx="14685">
                  <c:v>0</c:v>
                </c:pt>
                <c:pt idx="14686">
                  <c:v>0</c:v>
                </c:pt>
                <c:pt idx="14687">
                  <c:v>0.11193277259493506</c:v>
                </c:pt>
                <c:pt idx="14688">
                  <c:v>0</c:v>
                </c:pt>
                <c:pt idx="14689">
                  <c:v>0</c:v>
                </c:pt>
                <c:pt idx="14690">
                  <c:v>0</c:v>
                </c:pt>
                <c:pt idx="14691">
                  <c:v>0</c:v>
                </c:pt>
                <c:pt idx="14692">
                  <c:v>0</c:v>
                </c:pt>
                <c:pt idx="14693">
                  <c:v>15.166304622588562</c:v>
                </c:pt>
                <c:pt idx="14694">
                  <c:v>0</c:v>
                </c:pt>
                <c:pt idx="14695">
                  <c:v>0</c:v>
                </c:pt>
                <c:pt idx="14696">
                  <c:v>0</c:v>
                </c:pt>
                <c:pt idx="14697">
                  <c:v>0</c:v>
                </c:pt>
                <c:pt idx="14698">
                  <c:v>6.5931047306199311</c:v>
                </c:pt>
                <c:pt idx="14699">
                  <c:v>24.561766543910078</c:v>
                </c:pt>
                <c:pt idx="14700">
                  <c:v>38.948522512602054</c:v>
                </c:pt>
                <c:pt idx="14701">
                  <c:v>29.52402286763769</c:v>
                </c:pt>
                <c:pt idx="14702">
                  <c:v>11.239621718665845</c:v>
                </c:pt>
                <c:pt idx="14703">
                  <c:v>0.82899370961308172</c:v>
                </c:pt>
                <c:pt idx="14704">
                  <c:v>0</c:v>
                </c:pt>
                <c:pt idx="14705">
                  <c:v>0</c:v>
                </c:pt>
                <c:pt idx="14706">
                  <c:v>0</c:v>
                </c:pt>
                <c:pt idx="14707">
                  <c:v>0</c:v>
                </c:pt>
                <c:pt idx="14708">
                  <c:v>0</c:v>
                </c:pt>
                <c:pt idx="14709">
                  <c:v>0</c:v>
                </c:pt>
                <c:pt idx="14710">
                  <c:v>0</c:v>
                </c:pt>
                <c:pt idx="14711">
                  <c:v>18.076166344957741</c:v>
                </c:pt>
                <c:pt idx="14712">
                  <c:v>84.616230509194139</c:v>
                </c:pt>
                <c:pt idx="14713">
                  <c:v>66.51978717490752</c:v>
                </c:pt>
                <c:pt idx="14714">
                  <c:v>31.243497838806089</c:v>
                </c:pt>
                <c:pt idx="14715">
                  <c:v>65.21554804902955</c:v>
                </c:pt>
                <c:pt idx="14716">
                  <c:v>10.998813568605893</c:v>
                </c:pt>
                <c:pt idx="14717">
                  <c:v>24.595376030417214</c:v>
                </c:pt>
                <c:pt idx="14718">
                  <c:v>20.132101488034465</c:v>
                </c:pt>
                <c:pt idx="14719">
                  <c:v>69.534968210416096</c:v>
                </c:pt>
                <c:pt idx="14720">
                  <c:v>60.211545647669979</c:v>
                </c:pt>
                <c:pt idx="14721">
                  <c:v>40.148502704755721</c:v>
                </c:pt>
                <c:pt idx="14722">
                  <c:v>0</c:v>
                </c:pt>
                <c:pt idx="14723">
                  <c:v>0</c:v>
                </c:pt>
                <c:pt idx="14724">
                  <c:v>0</c:v>
                </c:pt>
                <c:pt idx="14725">
                  <c:v>0</c:v>
                </c:pt>
                <c:pt idx="14726">
                  <c:v>0</c:v>
                </c:pt>
                <c:pt idx="14727">
                  <c:v>0</c:v>
                </c:pt>
                <c:pt idx="14728">
                  <c:v>0</c:v>
                </c:pt>
                <c:pt idx="14729">
                  <c:v>0</c:v>
                </c:pt>
                <c:pt idx="14730">
                  <c:v>0</c:v>
                </c:pt>
                <c:pt idx="14731">
                  <c:v>0</c:v>
                </c:pt>
                <c:pt idx="14732">
                  <c:v>0</c:v>
                </c:pt>
                <c:pt idx="14733">
                  <c:v>0</c:v>
                </c:pt>
                <c:pt idx="14734">
                  <c:v>0</c:v>
                </c:pt>
                <c:pt idx="14735">
                  <c:v>0</c:v>
                </c:pt>
                <c:pt idx="14736">
                  <c:v>0</c:v>
                </c:pt>
                <c:pt idx="14737">
                  <c:v>0</c:v>
                </c:pt>
                <c:pt idx="14738">
                  <c:v>0</c:v>
                </c:pt>
                <c:pt idx="14739">
                  <c:v>0</c:v>
                </c:pt>
                <c:pt idx="14740">
                  <c:v>0</c:v>
                </c:pt>
                <c:pt idx="14741">
                  <c:v>0</c:v>
                </c:pt>
                <c:pt idx="14742">
                  <c:v>0</c:v>
                </c:pt>
                <c:pt idx="14743">
                  <c:v>0</c:v>
                </c:pt>
                <c:pt idx="14744">
                  <c:v>0</c:v>
                </c:pt>
                <c:pt idx="14745">
                  <c:v>20.497054682083636</c:v>
                </c:pt>
                <c:pt idx="14746">
                  <c:v>0</c:v>
                </c:pt>
                <c:pt idx="14747">
                  <c:v>0</c:v>
                </c:pt>
                <c:pt idx="14748">
                  <c:v>0</c:v>
                </c:pt>
                <c:pt idx="14749">
                  <c:v>0</c:v>
                </c:pt>
                <c:pt idx="14750">
                  <c:v>0</c:v>
                </c:pt>
                <c:pt idx="14751">
                  <c:v>48.818391854888674</c:v>
                </c:pt>
                <c:pt idx="14752">
                  <c:v>25.861495472613555</c:v>
                </c:pt>
                <c:pt idx="14753">
                  <c:v>0</c:v>
                </c:pt>
                <c:pt idx="14754">
                  <c:v>17.477838925052385</c:v>
                </c:pt>
                <c:pt idx="14755">
                  <c:v>33.160571111105746</c:v>
                </c:pt>
                <c:pt idx="14756">
                  <c:v>1.9520645673693953</c:v>
                </c:pt>
                <c:pt idx="14757">
                  <c:v>45.689007024839668</c:v>
                </c:pt>
                <c:pt idx="14758">
                  <c:v>36.372618290414351</c:v>
                </c:pt>
                <c:pt idx="14759">
                  <c:v>0</c:v>
                </c:pt>
                <c:pt idx="14760">
                  <c:v>71.818827380362379</c:v>
                </c:pt>
                <c:pt idx="14761">
                  <c:v>54.367124325500683</c:v>
                </c:pt>
                <c:pt idx="14762">
                  <c:v>41.422377821547755</c:v>
                </c:pt>
                <c:pt idx="14763">
                  <c:v>0</c:v>
                </c:pt>
                <c:pt idx="14764">
                  <c:v>0</c:v>
                </c:pt>
                <c:pt idx="14765">
                  <c:v>0</c:v>
                </c:pt>
                <c:pt idx="14766">
                  <c:v>0</c:v>
                </c:pt>
                <c:pt idx="14767">
                  <c:v>0</c:v>
                </c:pt>
                <c:pt idx="14768">
                  <c:v>14.833134357473863</c:v>
                </c:pt>
                <c:pt idx="14769">
                  <c:v>60.389047904959881</c:v>
                </c:pt>
                <c:pt idx="14770">
                  <c:v>69.553391967486263</c:v>
                </c:pt>
                <c:pt idx="14771">
                  <c:v>63.336930035652315</c:v>
                </c:pt>
                <c:pt idx="14772">
                  <c:v>48.341131051767405</c:v>
                </c:pt>
                <c:pt idx="14773">
                  <c:v>42.056348804123118</c:v>
                </c:pt>
                <c:pt idx="14774">
                  <c:v>25.263209473453937</c:v>
                </c:pt>
                <c:pt idx="14775">
                  <c:v>0</c:v>
                </c:pt>
                <c:pt idx="14776">
                  <c:v>0</c:v>
                </c:pt>
                <c:pt idx="14777">
                  <c:v>7.6448573489838001</c:v>
                </c:pt>
                <c:pt idx="14778">
                  <c:v>0</c:v>
                </c:pt>
                <c:pt idx="14779">
                  <c:v>0</c:v>
                </c:pt>
                <c:pt idx="14780">
                  <c:v>16.863497107892186</c:v>
                </c:pt>
                <c:pt idx="14781">
                  <c:v>50.486984417371247</c:v>
                </c:pt>
                <c:pt idx="14782">
                  <c:v>57.759016166832183</c:v>
                </c:pt>
                <c:pt idx="14783">
                  <c:v>76.257095000658069</c:v>
                </c:pt>
                <c:pt idx="14784">
                  <c:v>99.161181710733572</c:v>
                </c:pt>
                <c:pt idx="14785">
                  <c:v>102.55992402663932</c:v>
                </c:pt>
                <c:pt idx="14786">
                  <c:v>9.5595919076399305</c:v>
                </c:pt>
                <c:pt idx="14787">
                  <c:v>106.18661520495671</c:v>
                </c:pt>
                <c:pt idx="14788">
                  <c:v>19.414287180058189</c:v>
                </c:pt>
                <c:pt idx="14789">
                  <c:v>74.928477732827417</c:v>
                </c:pt>
                <c:pt idx="14790">
                  <c:v>76.617235307005515</c:v>
                </c:pt>
                <c:pt idx="14791">
                  <c:v>37.26023752678006</c:v>
                </c:pt>
                <c:pt idx="14792">
                  <c:v>0</c:v>
                </c:pt>
                <c:pt idx="14793">
                  <c:v>19.389421185179515</c:v>
                </c:pt>
                <c:pt idx="14794">
                  <c:v>0</c:v>
                </c:pt>
                <c:pt idx="14795">
                  <c:v>0</c:v>
                </c:pt>
                <c:pt idx="14796">
                  <c:v>63.826328568506433</c:v>
                </c:pt>
                <c:pt idx="14797">
                  <c:v>47.785434786554561</c:v>
                </c:pt>
                <c:pt idx="14798">
                  <c:v>86.775935992239084</c:v>
                </c:pt>
                <c:pt idx="14799">
                  <c:v>97.98310336129731</c:v>
                </c:pt>
                <c:pt idx="14800">
                  <c:v>90.162393115995457</c:v>
                </c:pt>
                <c:pt idx="14801">
                  <c:v>101.58066329299916</c:v>
                </c:pt>
                <c:pt idx="14802">
                  <c:v>42.077675303119619</c:v>
                </c:pt>
                <c:pt idx="14803">
                  <c:v>6.7431573978134498</c:v>
                </c:pt>
                <c:pt idx="14804">
                  <c:v>0</c:v>
                </c:pt>
                <c:pt idx="14805">
                  <c:v>0</c:v>
                </c:pt>
                <c:pt idx="14806">
                  <c:v>10.919285637502465</c:v>
                </c:pt>
                <c:pt idx="14807">
                  <c:v>3.5062129010173</c:v>
                </c:pt>
                <c:pt idx="14808">
                  <c:v>0</c:v>
                </c:pt>
                <c:pt idx="14809">
                  <c:v>0</c:v>
                </c:pt>
                <c:pt idx="14810">
                  <c:v>16.022250948392365</c:v>
                </c:pt>
                <c:pt idx="14811">
                  <c:v>16.022250948392365</c:v>
                </c:pt>
                <c:pt idx="14812">
                  <c:v>16.022250948392365</c:v>
                </c:pt>
                <c:pt idx="14813">
                  <c:v>16.022250948392365</c:v>
                </c:pt>
                <c:pt idx="14814">
                  <c:v>16.022250948392365</c:v>
                </c:pt>
                <c:pt idx="14815">
                  <c:v>16.022250948392365</c:v>
                </c:pt>
                <c:pt idx="14816">
                  <c:v>7.3018675463676743</c:v>
                </c:pt>
                <c:pt idx="14817">
                  <c:v>0</c:v>
                </c:pt>
                <c:pt idx="14818">
                  <c:v>0</c:v>
                </c:pt>
                <c:pt idx="14819">
                  <c:v>0</c:v>
                </c:pt>
                <c:pt idx="14820">
                  <c:v>0</c:v>
                </c:pt>
                <c:pt idx="14821">
                  <c:v>0</c:v>
                </c:pt>
                <c:pt idx="14822">
                  <c:v>0</c:v>
                </c:pt>
                <c:pt idx="14823">
                  <c:v>0</c:v>
                </c:pt>
                <c:pt idx="14824">
                  <c:v>0</c:v>
                </c:pt>
                <c:pt idx="14825">
                  <c:v>0</c:v>
                </c:pt>
                <c:pt idx="14826">
                  <c:v>7.9562459600151811</c:v>
                </c:pt>
                <c:pt idx="14827">
                  <c:v>61.188498558052913</c:v>
                </c:pt>
                <c:pt idx="14828">
                  <c:v>99.691047807946489</c:v>
                </c:pt>
                <c:pt idx="14829">
                  <c:v>71.907417154469258</c:v>
                </c:pt>
                <c:pt idx="14830">
                  <c:v>55.526838100183916</c:v>
                </c:pt>
                <c:pt idx="14831">
                  <c:v>76.708787277384829</c:v>
                </c:pt>
                <c:pt idx="14832">
                  <c:v>58.220125718977151</c:v>
                </c:pt>
                <c:pt idx="14833">
                  <c:v>68.854378782531271</c:v>
                </c:pt>
                <c:pt idx="14834">
                  <c:v>0</c:v>
                </c:pt>
                <c:pt idx="14835">
                  <c:v>0</c:v>
                </c:pt>
                <c:pt idx="14836">
                  <c:v>387.70437787756862</c:v>
                </c:pt>
                <c:pt idx="14837">
                  <c:v>21.902699156851913</c:v>
                </c:pt>
                <c:pt idx="14838">
                  <c:v>13.791041583157149</c:v>
                </c:pt>
                <c:pt idx="14839">
                  <c:v>0</c:v>
                </c:pt>
                <c:pt idx="14840">
                  <c:v>0</c:v>
                </c:pt>
                <c:pt idx="14841">
                  <c:v>0</c:v>
                </c:pt>
                <c:pt idx="14842">
                  <c:v>5.8705162682903609</c:v>
                </c:pt>
                <c:pt idx="14843">
                  <c:v>7.033111677758626</c:v>
                </c:pt>
                <c:pt idx="14844">
                  <c:v>16.673904218789627</c:v>
                </c:pt>
                <c:pt idx="14845">
                  <c:v>18.041693809316829</c:v>
                </c:pt>
                <c:pt idx="14846">
                  <c:v>25.73529450726825</c:v>
                </c:pt>
                <c:pt idx="14847">
                  <c:v>36.556508757269768</c:v>
                </c:pt>
                <c:pt idx="14848">
                  <c:v>32.220786076894612</c:v>
                </c:pt>
                <c:pt idx="14849">
                  <c:v>16.889737404096913</c:v>
                </c:pt>
                <c:pt idx="14850">
                  <c:v>0</c:v>
                </c:pt>
                <c:pt idx="14851">
                  <c:v>0</c:v>
                </c:pt>
                <c:pt idx="14852">
                  <c:v>0</c:v>
                </c:pt>
                <c:pt idx="14853">
                  <c:v>25.915533960514249</c:v>
                </c:pt>
                <c:pt idx="14854">
                  <c:v>27.660304945312213</c:v>
                </c:pt>
                <c:pt idx="14855">
                  <c:v>28.830198646283698</c:v>
                </c:pt>
                <c:pt idx="14856">
                  <c:v>24.701466318755685</c:v>
                </c:pt>
                <c:pt idx="14857">
                  <c:v>22.365317981596959</c:v>
                </c:pt>
                <c:pt idx="14858">
                  <c:v>1.377273014629967</c:v>
                </c:pt>
                <c:pt idx="14859">
                  <c:v>0</c:v>
                </c:pt>
                <c:pt idx="14860">
                  <c:v>0</c:v>
                </c:pt>
                <c:pt idx="14861">
                  <c:v>0</c:v>
                </c:pt>
                <c:pt idx="14862">
                  <c:v>0</c:v>
                </c:pt>
                <c:pt idx="14863">
                  <c:v>0</c:v>
                </c:pt>
                <c:pt idx="14864">
                  <c:v>0</c:v>
                </c:pt>
                <c:pt idx="14865">
                  <c:v>0</c:v>
                </c:pt>
                <c:pt idx="14866">
                  <c:v>0</c:v>
                </c:pt>
                <c:pt idx="14867">
                  <c:v>0</c:v>
                </c:pt>
                <c:pt idx="14868">
                  <c:v>0</c:v>
                </c:pt>
                <c:pt idx="14869">
                  <c:v>1.6428103667211702</c:v>
                </c:pt>
                <c:pt idx="14870">
                  <c:v>0</c:v>
                </c:pt>
                <c:pt idx="14871">
                  <c:v>0</c:v>
                </c:pt>
                <c:pt idx="14872">
                  <c:v>0</c:v>
                </c:pt>
                <c:pt idx="14873">
                  <c:v>0</c:v>
                </c:pt>
                <c:pt idx="14874">
                  <c:v>0</c:v>
                </c:pt>
                <c:pt idx="14875">
                  <c:v>0</c:v>
                </c:pt>
                <c:pt idx="14876">
                  <c:v>0</c:v>
                </c:pt>
                <c:pt idx="14877">
                  <c:v>0</c:v>
                </c:pt>
                <c:pt idx="14878">
                  <c:v>0</c:v>
                </c:pt>
                <c:pt idx="14879">
                  <c:v>0</c:v>
                </c:pt>
                <c:pt idx="14880">
                  <c:v>0</c:v>
                </c:pt>
                <c:pt idx="14881">
                  <c:v>12.029318545027627</c:v>
                </c:pt>
                <c:pt idx="14882">
                  <c:v>0</c:v>
                </c:pt>
                <c:pt idx="14883">
                  <c:v>0</c:v>
                </c:pt>
                <c:pt idx="14884">
                  <c:v>0</c:v>
                </c:pt>
                <c:pt idx="14885">
                  <c:v>0</c:v>
                </c:pt>
                <c:pt idx="14886">
                  <c:v>0</c:v>
                </c:pt>
                <c:pt idx="14887">
                  <c:v>0</c:v>
                </c:pt>
                <c:pt idx="14888">
                  <c:v>0</c:v>
                </c:pt>
                <c:pt idx="14889">
                  <c:v>0</c:v>
                </c:pt>
                <c:pt idx="14890">
                  <c:v>0</c:v>
                </c:pt>
                <c:pt idx="14891">
                  <c:v>0</c:v>
                </c:pt>
                <c:pt idx="14892">
                  <c:v>0</c:v>
                </c:pt>
                <c:pt idx="14893">
                  <c:v>0</c:v>
                </c:pt>
                <c:pt idx="14894">
                  <c:v>0</c:v>
                </c:pt>
                <c:pt idx="14895">
                  <c:v>0</c:v>
                </c:pt>
                <c:pt idx="14896">
                  <c:v>0</c:v>
                </c:pt>
                <c:pt idx="14897">
                  <c:v>0</c:v>
                </c:pt>
                <c:pt idx="14898">
                  <c:v>0</c:v>
                </c:pt>
                <c:pt idx="14899">
                  <c:v>0</c:v>
                </c:pt>
                <c:pt idx="14900">
                  <c:v>0</c:v>
                </c:pt>
                <c:pt idx="14901">
                  <c:v>0</c:v>
                </c:pt>
                <c:pt idx="14902">
                  <c:v>0</c:v>
                </c:pt>
                <c:pt idx="14903">
                  <c:v>0</c:v>
                </c:pt>
                <c:pt idx="14904">
                  <c:v>0</c:v>
                </c:pt>
                <c:pt idx="14905">
                  <c:v>0</c:v>
                </c:pt>
                <c:pt idx="14906">
                  <c:v>0</c:v>
                </c:pt>
                <c:pt idx="14907">
                  <c:v>0</c:v>
                </c:pt>
                <c:pt idx="14908">
                  <c:v>0</c:v>
                </c:pt>
                <c:pt idx="14909">
                  <c:v>0</c:v>
                </c:pt>
                <c:pt idx="14910">
                  <c:v>0</c:v>
                </c:pt>
                <c:pt idx="14911">
                  <c:v>0</c:v>
                </c:pt>
                <c:pt idx="14912">
                  <c:v>0</c:v>
                </c:pt>
                <c:pt idx="14913">
                  <c:v>0</c:v>
                </c:pt>
                <c:pt idx="14914">
                  <c:v>0</c:v>
                </c:pt>
                <c:pt idx="14915">
                  <c:v>0</c:v>
                </c:pt>
                <c:pt idx="14916">
                  <c:v>0</c:v>
                </c:pt>
                <c:pt idx="14917">
                  <c:v>0</c:v>
                </c:pt>
                <c:pt idx="14918">
                  <c:v>0</c:v>
                </c:pt>
                <c:pt idx="14919">
                  <c:v>51.674272958175727</c:v>
                </c:pt>
                <c:pt idx="14920">
                  <c:v>39.262631112053135</c:v>
                </c:pt>
                <c:pt idx="14921">
                  <c:v>31.216215555822629</c:v>
                </c:pt>
                <c:pt idx="14922">
                  <c:v>14.944856829705731</c:v>
                </c:pt>
                <c:pt idx="14923">
                  <c:v>4.7573466268789852</c:v>
                </c:pt>
                <c:pt idx="14924">
                  <c:v>0</c:v>
                </c:pt>
                <c:pt idx="14925">
                  <c:v>0</c:v>
                </c:pt>
                <c:pt idx="14926">
                  <c:v>0</c:v>
                </c:pt>
                <c:pt idx="14927">
                  <c:v>0</c:v>
                </c:pt>
                <c:pt idx="14928">
                  <c:v>0</c:v>
                </c:pt>
                <c:pt idx="14929">
                  <c:v>0</c:v>
                </c:pt>
                <c:pt idx="14930">
                  <c:v>0</c:v>
                </c:pt>
                <c:pt idx="14931">
                  <c:v>0</c:v>
                </c:pt>
                <c:pt idx="14932">
                  <c:v>0</c:v>
                </c:pt>
                <c:pt idx="14933">
                  <c:v>0</c:v>
                </c:pt>
                <c:pt idx="14934">
                  <c:v>0</c:v>
                </c:pt>
                <c:pt idx="14935">
                  <c:v>0</c:v>
                </c:pt>
                <c:pt idx="14936">
                  <c:v>0</c:v>
                </c:pt>
                <c:pt idx="14937">
                  <c:v>0</c:v>
                </c:pt>
                <c:pt idx="14938">
                  <c:v>0</c:v>
                </c:pt>
                <c:pt idx="14939">
                  <c:v>0</c:v>
                </c:pt>
                <c:pt idx="14940">
                  <c:v>0</c:v>
                </c:pt>
                <c:pt idx="14941">
                  <c:v>0</c:v>
                </c:pt>
                <c:pt idx="14942">
                  <c:v>0</c:v>
                </c:pt>
                <c:pt idx="14943">
                  <c:v>0</c:v>
                </c:pt>
                <c:pt idx="14944">
                  <c:v>0</c:v>
                </c:pt>
                <c:pt idx="14945">
                  <c:v>0</c:v>
                </c:pt>
                <c:pt idx="14946">
                  <c:v>0</c:v>
                </c:pt>
                <c:pt idx="14947">
                  <c:v>0</c:v>
                </c:pt>
                <c:pt idx="14948">
                  <c:v>0</c:v>
                </c:pt>
                <c:pt idx="14949">
                  <c:v>0</c:v>
                </c:pt>
                <c:pt idx="14950">
                  <c:v>0</c:v>
                </c:pt>
                <c:pt idx="14951">
                  <c:v>0</c:v>
                </c:pt>
                <c:pt idx="14952">
                  <c:v>0</c:v>
                </c:pt>
                <c:pt idx="14953">
                  <c:v>0</c:v>
                </c:pt>
                <c:pt idx="14954">
                  <c:v>0</c:v>
                </c:pt>
                <c:pt idx="14955">
                  <c:v>0</c:v>
                </c:pt>
                <c:pt idx="14956">
                  <c:v>0</c:v>
                </c:pt>
                <c:pt idx="14957">
                  <c:v>0</c:v>
                </c:pt>
                <c:pt idx="14958">
                  <c:v>0</c:v>
                </c:pt>
                <c:pt idx="14959">
                  <c:v>0</c:v>
                </c:pt>
                <c:pt idx="14960">
                  <c:v>0</c:v>
                </c:pt>
                <c:pt idx="14961">
                  <c:v>0</c:v>
                </c:pt>
                <c:pt idx="14962">
                  <c:v>0</c:v>
                </c:pt>
                <c:pt idx="14963">
                  <c:v>0</c:v>
                </c:pt>
                <c:pt idx="14964">
                  <c:v>0</c:v>
                </c:pt>
                <c:pt idx="14965">
                  <c:v>0</c:v>
                </c:pt>
                <c:pt idx="14966">
                  <c:v>0</c:v>
                </c:pt>
                <c:pt idx="14967">
                  <c:v>0</c:v>
                </c:pt>
                <c:pt idx="14968">
                  <c:v>0</c:v>
                </c:pt>
                <c:pt idx="14969">
                  <c:v>0</c:v>
                </c:pt>
                <c:pt idx="14970">
                  <c:v>0</c:v>
                </c:pt>
                <c:pt idx="14971">
                  <c:v>0</c:v>
                </c:pt>
                <c:pt idx="14972">
                  <c:v>0</c:v>
                </c:pt>
                <c:pt idx="14973">
                  <c:v>0</c:v>
                </c:pt>
                <c:pt idx="14974">
                  <c:v>0</c:v>
                </c:pt>
                <c:pt idx="14975">
                  <c:v>0</c:v>
                </c:pt>
                <c:pt idx="14976">
                  <c:v>0</c:v>
                </c:pt>
                <c:pt idx="14977">
                  <c:v>0</c:v>
                </c:pt>
                <c:pt idx="14978">
                  <c:v>0</c:v>
                </c:pt>
                <c:pt idx="14979">
                  <c:v>0</c:v>
                </c:pt>
                <c:pt idx="14980">
                  <c:v>0</c:v>
                </c:pt>
                <c:pt idx="14981">
                  <c:v>0</c:v>
                </c:pt>
                <c:pt idx="14982">
                  <c:v>0</c:v>
                </c:pt>
                <c:pt idx="14983">
                  <c:v>0</c:v>
                </c:pt>
                <c:pt idx="14984">
                  <c:v>0</c:v>
                </c:pt>
                <c:pt idx="14985">
                  <c:v>0</c:v>
                </c:pt>
                <c:pt idx="14986">
                  <c:v>0</c:v>
                </c:pt>
                <c:pt idx="14987">
                  <c:v>0</c:v>
                </c:pt>
                <c:pt idx="14988">
                  <c:v>0</c:v>
                </c:pt>
                <c:pt idx="14989">
                  <c:v>0</c:v>
                </c:pt>
                <c:pt idx="14990">
                  <c:v>0</c:v>
                </c:pt>
                <c:pt idx="14991">
                  <c:v>0</c:v>
                </c:pt>
                <c:pt idx="14992">
                  <c:v>0</c:v>
                </c:pt>
                <c:pt idx="14993">
                  <c:v>0</c:v>
                </c:pt>
                <c:pt idx="14994">
                  <c:v>0</c:v>
                </c:pt>
                <c:pt idx="14995">
                  <c:v>0</c:v>
                </c:pt>
                <c:pt idx="14996">
                  <c:v>0</c:v>
                </c:pt>
                <c:pt idx="14997">
                  <c:v>0</c:v>
                </c:pt>
                <c:pt idx="14998">
                  <c:v>0</c:v>
                </c:pt>
                <c:pt idx="14999">
                  <c:v>0</c:v>
                </c:pt>
                <c:pt idx="15000">
                  <c:v>0</c:v>
                </c:pt>
                <c:pt idx="15001">
                  <c:v>0</c:v>
                </c:pt>
                <c:pt idx="15002">
                  <c:v>0</c:v>
                </c:pt>
                <c:pt idx="15003">
                  <c:v>0</c:v>
                </c:pt>
                <c:pt idx="15004">
                  <c:v>0</c:v>
                </c:pt>
                <c:pt idx="15005">
                  <c:v>0</c:v>
                </c:pt>
                <c:pt idx="15006">
                  <c:v>0</c:v>
                </c:pt>
                <c:pt idx="15007">
                  <c:v>0</c:v>
                </c:pt>
                <c:pt idx="15008">
                  <c:v>0</c:v>
                </c:pt>
                <c:pt idx="15009">
                  <c:v>0</c:v>
                </c:pt>
                <c:pt idx="15010">
                  <c:v>0</c:v>
                </c:pt>
                <c:pt idx="15011">
                  <c:v>0</c:v>
                </c:pt>
                <c:pt idx="15012">
                  <c:v>0</c:v>
                </c:pt>
                <c:pt idx="15013">
                  <c:v>0</c:v>
                </c:pt>
                <c:pt idx="15014">
                  <c:v>0</c:v>
                </c:pt>
                <c:pt idx="15015">
                  <c:v>0</c:v>
                </c:pt>
                <c:pt idx="15016">
                  <c:v>0</c:v>
                </c:pt>
                <c:pt idx="15017">
                  <c:v>0</c:v>
                </c:pt>
                <c:pt idx="15018">
                  <c:v>0</c:v>
                </c:pt>
                <c:pt idx="15019">
                  <c:v>0</c:v>
                </c:pt>
                <c:pt idx="15020">
                  <c:v>0</c:v>
                </c:pt>
                <c:pt idx="15021">
                  <c:v>0</c:v>
                </c:pt>
                <c:pt idx="15022">
                  <c:v>0</c:v>
                </c:pt>
                <c:pt idx="15023">
                  <c:v>0</c:v>
                </c:pt>
                <c:pt idx="15024">
                  <c:v>0</c:v>
                </c:pt>
                <c:pt idx="15025">
                  <c:v>0</c:v>
                </c:pt>
                <c:pt idx="15026">
                  <c:v>0</c:v>
                </c:pt>
                <c:pt idx="15027">
                  <c:v>0</c:v>
                </c:pt>
                <c:pt idx="15028">
                  <c:v>0</c:v>
                </c:pt>
                <c:pt idx="15029">
                  <c:v>0</c:v>
                </c:pt>
                <c:pt idx="15030">
                  <c:v>0</c:v>
                </c:pt>
                <c:pt idx="15031">
                  <c:v>0</c:v>
                </c:pt>
                <c:pt idx="15032">
                  <c:v>0</c:v>
                </c:pt>
                <c:pt idx="15033">
                  <c:v>0</c:v>
                </c:pt>
                <c:pt idx="15034">
                  <c:v>0</c:v>
                </c:pt>
                <c:pt idx="15035">
                  <c:v>0</c:v>
                </c:pt>
                <c:pt idx="15036">
                  <c:v>0</c:v>
                </c:pt>
                <c:pt idx="15037">
                  <c:v>0</c:v>
                </c:pt>
                <c:pt idx="15038">
                  <c:v>0</c:v>
                </c:pt>
                <c:pt idx="15039">
                  <c:v>0</c:v>
                </c:pt>
                <c:pt idx="15040">
                  <c:v>0</c:v>
                </c:pt>
                <c:pt idx="15041">
                  <c:v>0</c:v>
                </c:pt>
                <c:pt idx="15042">
                  <c:v>0</c:v>
                </c:pt>
                <c:pt idx="15043">
                  <c:v>0</c:v>
                </c:pt>
                <c:pt idx="15044">
                  <c:v>0</c:v>
                </c:pt>
                <c:pt idx="15045">
                  <c:v>0</c:v>
                </c:pt>
                <c:pt idx="15046">
                  <c:v>0</c:v>
                </c:pt>
                <c:pt idx="15047">
                  <c:v>0</c:v>
                </c:pt>
                <c:pt idx="15048">
                  <c:v>0</c:v>
                </c:pt>
                <c:pt idx="15049">
                  <c:v>0</c:v>
                </c:pt>
                <c:pt idx="15050">
                  <c:v>0</c:v>
                </c:pt>
                <c:pt idx="15051">
                  <c:v>0</c:v>
                </c:pt>
                <c:pt idx="15052">
                  <c:v>0</c:v>
                </c:pt>
                <c:pt idx="15053">
                  <c:v>0</c:v>
                </c:pt>
                <c:pt idx="15054">
                  <c:v>0</c:v>
                </c:pt>
                <c:pt idx="15055">
                  <c:v>0</c:v>
                </c:pt>
                <c:pt idx="15056">
                  <c:v>0</c:v>
                </c:pt>
                <c:pt idx="15057">
                  <c:v>0</c:v>
                </c:pt>
                <c:pt idx="15058">
                  <c:v>0</c:v>
                </c:pt>
                <c:pt idx="15059">
                  <c:v>0</c:v>
                </c:pt>
                <c:pt idx="15060">
                  <c:v>0</c:v>
                </c:pt>
                <c:pt idx="15061">
                  <c:v>0</c:v>
                </c:pt>
                <c:pt idx="15062">
                  <c:v>0</c:v>
                </c:pt>
                <c:pt idx="15063">
                  <c:v>0</c:v>
                </c:pt>
                <c:pt idx="15064">
                  <c:v>0</c:v>
                </c:pt>
                <c:pt idx="15065">
                  <c:v>0</c:v>
                </c:pt>
                <c:pt idx="15066">
                  <c:v>0</c:v>
                </c:pt>
                <c:pt idx="15067">
                  <c:v>0</c:v>
                </c:pt>
                <c:pt idx="15068">
                  <c:v>0</c:v>
                </c:pt>
                <c:pt idx="15069">
                  <c:v>0</c:v>
                </c:pt>
                <c:pt idx="15070">
                  <c:v>0</c:v>
                </c:pt>
                <c:pt idx="15071">
                  <c:v>0</c:v>
                </c:pt>
                <c:pt idx="15072">
                  <c:v>0</c:v>
                </c:pt>
                <c:pt idx="15073">
                  <c:v>0</c:v>
                </c:pt>
                <c:pt idx="15074">
                  <c:v>0</c:v>
                </c:pt>
                <c:pt idx="15075">
                  <c:v>0</c:v>
                </c:pt>
                <c:pt idx="15076">
                  <c:v>0</c:v>
                </c:pt>
                <c:pt idx="15077">
                  <c:v>0</c:v>
                </c:pt>
                <c:pt idx="15078">
                  <c:v>0</c:v>
                </c:pt>
                <c:pt idx="15079">
                  <c:v>0</c:v>
                </c:pt>
                <c:pt idx="15080">
                  <c:v>0</c:v>
                </c:pt>
                <c:pt idx="15081">
                  <c:v>0</c:v>
                </c:pt>
                <c:pt idx="15082">
                  <c:v>0</c:v>
                </c:pt>
                <c:pt idx="15083">
                  <c:v>0</c:v>
                </c:pt>
                <c:pt idx="15084">
                  <c:v>0</c:v>
                </c:pt>
                <c:pt idx="15085">
                  <c:v>0</c:v>
                </c:pt>
                <c:pt idx="15086">
                  <c:v>0</c:v>
                </c:pt>
                <c:pt idx="15087">
                  <c:v>0</c:v>
                </c:pt>
                <c:pt idx="15088">
                  <c:v>0</c:v>
                </c:pt>
                <c:pt idx="15089">
                  <c:v>0</c:v>
                </c:pt>
                <c:pt idx="15090">
                  <c:v>0</c:v>
                </c:pt>
                <c:pt idx="15091">
                  <c:v>0</c:v>
                </c:pt>
                <c:pt idx="15092">
                  <c:v>0</c:v>
                </c:pt>
                <c:pt idx="15093">
                  <c:v>0</c:v>
                </c:pt>
                <c:pt idx="15094">
                  <c:v>0</c:v>
                </c:pt>
                <c:pt idx="15095">
                  <c:v>0</c:v>
                </c:pt>
                <c:pt idx="15096">
                  <c:v>0</c:v>
                </c:pt>
                <c:pt idx="15097">
                  <c:v>0</c:v>
                </c:pt>
                <c:pt idx="15098">
                  <c:v>0</c:v>
                </c:pt>
                <c:pt idx="15099">
                  <c:v>0</c:v>
                </c:pt>
                <c:pt idx="15100">
                  <c:v>0</c:v>
                </c:pt>
                <c:pt idx="15101">
                  <c:v>0</c:v>
                </c:pt>
                <c:pt idx="15102">
                  <c:v>0</c:v>
                </c:pt>
                <c:pt idx="15103">
                  <c:v>0</c:v>
                </c:pt>
                <c:pt idx="15104">
                  <c:v>0</c:v>
                </c:pt>
                <c:pt idx="15105">
                  <c:v>0</c:v>
                </c:pt>
                <c:pt idx="15106">
                  <c:v>0</c:v>
                </c:pt>
                <c:pt idx="15107">
                  <c:v>0</c:v>
                </c:pt>
                <c:pt idx="15108">
                  <c:v>0</c:v>
                </c:pt>
                <c:pt idx="15109">
                  <c:v>0</c:v>
                </c:pt>
                <c:pt idx="15110">
                  <c:v>0</c:v>
                </c:pt>
                <c:pt idx="15111">
                  <c:v>0</c:v>
                </c:pt>
                <c:pt idx="15112">
                  <c:v>0</c:v>
                </c:pt>
                <c:pt idx="15113">
                  <c:v>0</c:v>
                </c:pt>
                <c:pt idx="15114">
                  <c:v>0</c:v>
                </c:pt>
                <c:pt idx="15115">
                  <c:v>0</c:v>
                </c:pt>
                <c:pt idx="15116">
                  <c:v>0</c:v>
                </c:pt>
                <c:pt idx="15117">
                  <c:v>0</c:v>
                </c:pt>
                <c:pt idx="15118">
                  <c:v>0</c:v>
                </c:pt>
                <c:pt idx="15119">
                  <c:v>0</c:v>
                </c:pt>
                <c:pt idx="15120">
                  <c:v>0</c:v>
                </c:pt>
                <c:pt idx="15121">
                  <c:v>0</c:v>
                </c:pt>
                <c:pt idx="15122">
                  <c:v>0</c:v>
                </c:pt>
                <c:pt idx="15123">
                  <c:v>0</c:v>
                </c:pt>
                <c:pt idx="15124">
                  <c:v>0</c:v>
                </c:pt>
                <c:pt idx="15125">
                  <c:v>0</c:v>
                </c:pt>
                <c:pt idx="15126">
                  <c:v>0</c:v>
                </c:pt>
                <c:pt idx="15127">
                  <c:v>0</c:v>
                </c:pt>
                <c:pt idx="15128">
                  <c:v>0</c:v>
                </c:pt>
                <c:pt idx="15129">
                  <c:v>0</c:v>
                </c:pt>
                <c:pt idx="15130">
                  <c:v>0</c:v>
                </c:pt>
                <c:pt idx="15131">
                  <c:v>0</c:v>
                </c:pt>
                <c:pt idx="15132">
                  <c:v>0</c:v>
                </c:pt>
                <c:pt idx="15133">
                  <c:v>0</c:v>
                </c:pt>
                <c:pt idx="15134">
                  <c:v>0</c:v>
                </c:pt>
                <c:pt idx="15135">
                  <c:v>0</c:v>
                </c:pt>
                <c:pt idx="15136">
                  <c:v>0</c:v>
                </c:pt>
                <c:pt idx="15137">
                  <c:v>0</c:v>
                </c:pt>
                <c:pt idx="15138">
                  <c:v>0</c:v>
                </c:pt>
                <c:pt idx="15139">
                  <c:v>0</c:v>
                </c:pt>
                <c:pt idx="15140">
                  <c:v>0</c:v>
                </c:pt>
                <c:pt idx="15141">
                  <c:v>0</c:v>
                </c:pt>
                <c:pt idx="15142">
                  <c:v>0</c:v>
                </c:pt>
                <c:pt idx="15143">
                  <c:v>0</c:v>
                </c:pt>
                <c:pt idx="15144">
                  <c:v>0</c:v>
                </c:pt>
                <c:pt idx="15145">
                  <c:v>0</c:v>
                </c:pt>
                <c:pt idx="15146">
                  <c:v>0</c:v>
                </c:pt>
                <c:pt idx="15147">
                  <c:v>0</c:v>
                </c:pt>
                <c:pt idx="15148">
                  <c:v>0</c:v>
                </c:pt>
                <c:pt idx="15149">
                  <c:v>0</c:v>
                </c:pt>
                <c:pt idx="15150">
                  <c:v>0</c:v>
                </c:pt>
                <c:pt idx="15151">
                  <c:v>0</c:v>
                </c:pt>
                <c:pt idx="15152">
                  <c:v>0</c:v>
                </c:pt>
                <c:pt idx="15153">
                  <c:v>0</c:v>
                </c:pt>
                <c:pt idx="15154">
                  <c:v>0</c:v>
                </c:pt>
                <c:pt idx="15155">
                  <c:v>0</c:v>
                </c:pt>
                <c:pt idx="15156">
                  <c:v>0</c:v>
                </c:pt>
                <c:pt idx="15157">
                  <c:v>0</c:v>
                </c:pt>
                <c:pt idx="15158">
                  <c:v>0</c:v>
                </c:pt>
                <c:pt idx="15159">
                  <c:v>0</c:v>
                </c:pt>
                <c:pt idx="15160">
                  <c:v>0</c:v>
                </c:pt>
                <c:pt idx="15161">
                  <c:v>0</c:v>
                </c:pt>
                <c:pt idx="15162">
                  <c:v>0</c:v>
                </c:pt>
                <c:pt idx="15163">
                  <c:v>0</c:v>
                </c:pt>
                <c:pt idx="15164">
                  <c:v>0</c:v>
                </c:pt>
                <c:pt idx="15165">
                  <c:v>0</c:v>
                </c:pt>
                <c:pt idx="15166">
                  <c:v>0</c:v>
                </c:pt>
                <c:pt idx="15167">
                  <c:v>0</c:v>
                </c:pt>
                <c:pt idx="15168">
                  <c:v>0</c:v>
                </c:pt>
                <c:pt idx="15169">
                  <c:v>0</c:v>
                </c:pt>
                <c:pt idx="15170">
                  <c:v>0</c:v>
                </c:pt>
                <c:pt idx="15171">
                  <c:v>0</c:v>
                </c:pt>
                <c:pt idx="15172">
                  <c:v>0</c:v>
                </c:pt>
                <c:pt idx="15173">
                  <c:v>0</c:v>
                </c:pt>
                <c:pt idx="15174">
                  <c:v>0</c:v>
                </c:pt>
                <c:pt idx="15175">
                  <c:v>0</c:v>
                </c:pt>
                <c:pt idx="15176">
                  <c:v>0</c:v>
                </c:pt>
                <c:pt idx="15177">
                  <c:v>0</c:v>
                </c:pt>
                <c:pt idx="15178">
                  <c:v>0</c:v>
                </c:pt>
                <c:pt idx="15179">
                  <c:v>11.34530702342688</c:v>
                </c:pt>
                <c:pt idx="15180">
                  <c:v>0</c:v>
                </c:pt>
                <c:pt idx="15181">
                  <c:v>0</c:v>
                </c:pt>
                <c:pt idx="15182">
                  <c:v>0</c:v>
                </c:pt>
                <c:pt idx="15183">
                  <c:v>0</c:v>
                </c:pt>
                <c:pt idx="15184">
                  <c:v>0</c:v>
                </c:pt>
                <c:pt idx="15185">
                  <c:v>21.609792219141173</c:v>
                </c:pt>
                <c:pt idx="15186">
                  <c:v>0</c:v>
                </c:pt>
                <c:pt idx="15187">
                  <c:v>0</c:v>
                </c:pt>
                <c:pt idx="15188">
                  <c:v>0</c:v>
                </c:pt>
                <c:pt idx="15189">
                  <c:v>0</c:v>
                </c:pt>
                <c:pt idx="15190">
                  <c:v>0</c:v>
                </c:pt>
                <c:pt idx="15191">
                  <c:v>0</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0</c:v>
                </c:pt>
                <c:pt idx="15208">
                  <c:v>0</c:v>
                </c:pt>
                <c:pt idx="15209">
                  <c:v>0</c:v>
                </c:pt>
                <c:pt idx="15210">
                  <c:v>0</c:v>
                </c:pt>
                <c:pt idx="15211">
                  <c:v>0</c:v>
                </c:pt>
                <c:pt idx="15212">
                  <c:v>0</c:v>
                </c:pt>
                <c:pt idx="15213">
                  <c:v>0</c:v>
                </c:pt>
                <c:pt idx="15214">
                  <c:v>0</c:v>
                </c:pt>
                <c:pt idx="15215">
                  <c:v>0</c:v>
                </c:pt>
                <c:pt idx="15216">
                  <c:v>0</c:v>
                </c:pt>
                <c:pt idx="15217">
                  <c:v>0</c:v>
                </c:pt>
                <c:pt idx="15218">
                  <c:v>0</c:v>
                </c:pt>
                <c:pt idx="15219">
                  <c:v>0</c:v>
                </c:pt>
                <c:pt idx="15220">
                  <c:v>0</c:v>
                </c:pt>
                <c:pt idx="15221">
                  <c:v>0</c:v>
                </c:pt>
                <c:pt idx="15222">
                  <c:v>0</c:v>
                </c:pt>
                <c:pt idx="15223">
                  <c:v>0</c:v>
                </c:pt>
                <c:pt idx="15224">
                  <c:v>0</c:v>
                </c:pt>
                <c:pt idx="15225">
                  <c:v>0</c:v>
                </c:pt>
                <c:pt idx="15226">
                  <c:v>0</c:v>
                </c:pt>
                <c:pt idx="15227">
                  <c:v>0</c:v>
                </c:pt>
                <c:pt idx="15228">
                  <c:v>0</c:v>
                </c:pt>
                <c:pt idx="15229">
                  <c:v>0</c:v>
                </c:pt>
                <c:pt idx="15230">
                  <c:v>0</c:v>
                </c:pt>
                <c:pt idx="15231">
                  <c:v>0</c:v>
                </c:pt>
                <c:pt idx="15232">
                  <c:v>0</c:v>
                </c:pt>
                <c:pt idx="15233">
                  <c:v>0</c:v>
                </c:pt>
                <c:pt idx="15234">
                  <c:v>0</c:v>
                </c:pt>
                <c:pt idx="15235">
                  <c:v>0</c:v>
                </c:pt>
                <c:pt idx="15236">
                  <c:v>0</c:v>
                </c:pt>
                <c:pt idx="15237">
                  <c:v>0</c:v>
                </c:pt>
                <c:pt idx="15238">
                  <c:v>0</c:v>
                </c:pt>
                <c:pt idx="15239">
                  <c:v>0</c:v>
                </c:pt>
                <c:pt idx="15240">
                  <c:v>0</c:v>
                </c:pt>
                <c:pt idx="15241">
                  <c:v>0</c:v>
                </c:pt>
                <c:pt idx="15242">
                  <c:v>0</c:v>
                </c:pt>
                <c:pt idx="15243">
                  <c:v>92.315533781823788</c:v>
                </c:pt>
                <c:pt idx="15244">
                  <c:v>40.908735628700576</c:v>
                </c:pt>
                <c:pt idx="15245">
                  <c:v>43.069918709787274</c:v>
                </c:pt>
                <c:pt idx="15246">
                  <c:v>57.954989177721849</c:v>
                </c:pt>
                <c:pt idx="15247">
                  <c:v>30.259314673378437</c:v>
                </c:pt>
                <c:pt idx="15248">
                  <c:v>19.844731764679111</c:v>
                </c:pt>
                <c:pt idx="15249">
                  <c:v>18.398653264444324</c:v>
                </c:pt>
                <c:pt idx="15250">
                  <c:v>8.6441326484154413</c:v>
                </c:pt>
                <c:pt idx="15251">
                  <c:v>0</c:v>
                </c:pt>
                <c:pt idx="15252">
                  <c:v>0</c:v>
                </c:pt>
                <c:pt idx="15253">
                  <c:v>0</c:v>
                </c:pt>
                <c:pt idx="15254">
                  <c:v>0</c:v>
                </c:pt>
                <c:pt idx="15255">
                  <c:v>0</c:v>
                </c:pt>
                <c:pt idx="15256">
                  <c:v>0</c:v>
                </c:pt>
                <c:pt idx="15257">
                  <c:v>0</c:v>
                </c:pt>
                <c:pt idx="15258">
                  <c:v>0</c:v>
                </c:pt>
                <c:pt idx="15259">
                  <c:v>0</c:v>
                </c:pt>
                <c:pt idx="15260">
                  <c:v>0</c:v>
                </c:pt>
                <c:pt idx="15261">
                  <c:v>0</c:v>
                </c:pt>
                <c:pt idx="15262">
                  <c:v>0</c:v>
                </c:pt>
                <c:pt idx="15263">
                  <c:v>0</c:v>
                </c:pt>
                <c:pt idx="15264">
                  <c:v>0</c:v>
                </c:pt>
                <c:pt idx="15265">
                  <c:v>0</c:v>
                </c:pt>
                <c:pt idx="15266">
                  <c:v>0</c:v>
                </c:pt>
                <c:pt idx="15267">
                  <c:v>0</c:v>
                </c:pt>
                <c:pt idx="15268">
                  <c:v>0</c:v>
                </c:pt>
                <c:pt idx="15269">
                  <c:v>0</c:v>
                </c:pt>
                <c:pt idx="15270">
                  <c:v>0</c:v>
                </c:pt>
                <c:pt idx="15271">
                  <c:v>0</c:v>
                </c:pt>
                <c:pt idx="15272">
                  <c:v>0</c:v>
                </c:pt>
                <c:pt idx="15273">
                  <c:v>0</c:v>
                </c:pt>
                <c:pt idx="15274">
                  <c:v>0</c:v>
                </c:pt>
                <c:pt idx="15275">
                  <c:v>0</c:v>
                </c:pt>
                <c:pt idx="15276">
                  <c:v>0</c:v>
                </c:pt>
                <c:pt idx="15277">
                  <c:v>84.055321683979031</c:v>
                </c:pt>
                <c:pt idx="15278">
                  <c:v>151.15229887272022</c:v>
                </c:pt>
                <c:pt idx="15279">
                  <c:v>38.103076192779689</c:v>
                </c:pt>
                <c:pt idx="15280">
                  <c:v>125.17960991888079</c:v>
                </c:pt>
                <c:pt idx="15281">
                  <c:v>48.187811692199581</c:v>
                </c:pt>
                <c:pt idx="15282">
                  <c:v>0</c:v>
                </c:pt>
                <c:pt idx="15283">
                  <c:v>0</c:v>
                </c:pt>
                <c:pt idx="15284">
                  <c:v>0</c:v>
                </c:pt>
                <c:pt idx="15285">
                  <c:v>30.362889839752572</c:v>
                </c:pt>
                <c:pt idx="15286">
                  <c:v>93.397095376122351</c:v>
                </c:pt>
                <c:pt idx="15287">
                  <c:v>89.885381889818234</c:v>
                </c:pt>
                <c:pt idx="15288">
                  <c:v>113.32361529807568</c:v>
                </c:pt>
                <c:pt idx="15289">
                  <c:v>78.269474224639225</c:v>
                </c:pt>
                <c:pt idx="15290">
                  <c:v>51.911641900810544</c:v>
                </c:pt>
                <c:pt idx="15291">
                  <c:v>58.237348308702117</c:v>
                </c:pt>
                <c:pt idx="15292">
                  <c:v>50.588050791822141</c:v>
                </c:pt>
                <c:pt idx="15293">
                  <c:v>23.906462922124405</c:v>
                </c:pt>
                <c:pt idx="15294">
                  <c:v>0</c:v>
                </c:pt>
                <c:pt idx="15295">
                  <c:v>37.234696987143323</c:v>
                </c:pt>
                <c:pt idx="15296">
                  <c:v>152.85700589750999</c:v>
                </c:pt>
                <c:pt idx="15297">
                  <c:v>16.158078323343538</c:v>
                </c:pt>
                <c:pt idx="15298">
                  <c:v>0</c:v>
                </c:pt>
                <c:pt idx="15299">
                  <c:v>0</c:v>
                </c:pt>
                <c:pt idx="15300">
                  <c:v>0</c:v>
                </c:pt>
                <c:pt idx="15301">
                  <c:v>5.5833792116876797</c:v>
                </c:pt>
                <c:pt idx="15302">
                  <c:v>29.444285576466253</c:v>
                </c:pt>
                <c:pt idx="15303">
                  <c:v>30.438410761391889</c:v>
                </c:pt>
                <c:pt idx="15304">
                  <c:v>30.687786761766215</c:v>
                </c:pt>
                <c:pt idx="15305">
                  <c:v>0.650915756791001</c:v>
                </c:pt>
                <c:pt idx="15306">
                  <c:v>26.691064262609654</c:v>
                </c:pt>
                <c:pt idx="15307">
                  <c:v>22.17350387432219</c:v>
                </c:pt>
                <c:pt idx="15308">
                  <c:v>49.29037708450678</c:v>
                </c:pt>
                <c:pt idx="15309">
                  <c:v>22.655046809622963</c:v>
                </c:pt>
                <c:pt idx="15310">
                  <c:v>0</c:v>
                </c:pt>
                <c:pt idx="15311">
                  <c:v>0</c:v>
                </c:pt>
                <c:pt idx="15312">
                  <c:v>0</c:v>
                </c:pt>
                <c:pt idx="15313">
                  <c:v>54.684454086659976</c:v>
                </c:pt>
                <c:pt idx="15314">
                  <c:v>0.55751562726470194</c:v>
                </c:pt>
                <c:pt idx="15315">
                  <c:v>0</c:v>
                </c:pt>
                <c:pt idx="15316">
                  <c:v>0</c:v>
                </c:pt>
                <c:pt idx="15317">
                  <c:v>18.624206633756042</c:v>
                </c:pt>
                <c:pt idx="15318">
                  <c:v>43.210494986161017</c:v>
                </c:pt>
                <c:pt idx="15319">
                  <c:v>0</c:v>
                </c:pt>
                <c:pt idx="15320">
                  <c:v>0</c:v>
                </c:pt>
                <c:pt idx="15321">
                  <c:v>0</c:v>
                </c:pt>
                <c:pt idx="15322">
                  <c:v>0</c:v>
                </c:pt>
                <c:pt idx="15323">
                  <c:v>3.6741460166701909</c:v>
                </c:pt>
                <c:pt idx="15324">
                  <c:v>0</c:v>
                </c:pt>
                <c:pt idx="15325">
                  <c:v>0</c:v>
                </c:pt>
                <c:pt idx="15326">
                  <c:v>0</c:v>
                </c:pt>
                <c:pt idx="15327">
                  <c:v>0</c:v>
                </c:pt>
                <c:pt idx="15328">
                  <c:v>0</c:v>
                </c:pt>
                <c:pt idx="15329">
                  <c:v>0</c:v>
                </c:pt>
                <c:pt idx="15330">
                  <c:v>0</c:v>
                </c:pt>
                <c:pt idx="15331">
                  <c:v>39.960213810391096</c:v>
                </c:pt>
                <c:pt idx="15332">
                  <c:v>93.417973691276117</c:v>
                </c:pt>
                <c:pt idx="15333">
                  <c:v>111.77406216241349</c:v>
                </c:pt>
                <c:pt idx="15334">
                  <c:v>111.68619061066138</c:v>
                </c:pt>
                <c:pt idx="15335">
                  <c:v>104.59696768861214</c:v>
                </c:pt>
                <c:pt idx="15336">
                  <c:v>91.756399578344443</c:v>
                </c:pt>
                <c:pt idx="15337">
                  <c:v>33.288841271220832</c:v>
                </c:pt>
                <c:pt idx="15338">
                  <c:v>70.2523256175906</c:v>
                </c:pt>
                <c:pt idx="15339">
                  <c:v>22.137259798921811</c:v>
                </c:pt>
                <c:pt idx="15340">
                  <c:v>100.92417397282202</c:v>
                </c:pt>
                <c:pt idx="15341">
                  <c:v>144.07743692288989</c:v>
                </c:pt>
                <c:pt idx="15342">
                  <c:v>166.56906537956891</c:v>
                </c:pt>
                <c:pt idx="15343">
                  <c:v>70.108024117159147</c:v>
                </c:pt>
                <c:pt idx="15344">
                  <c:v>0</c:v>
                </c:pt>
                <c:pt idx="15345">
                  <c:v>17.323878815801862</c:v>
                </c:pt>
                <c:pt idx="15346">
                  <c:v>0</c:v>
                </c:pt>
                <c:pt idx="15347">
                  <c:v>0</c:v>
                </c:pt>
                <c:pt idx="15348">
                  <c:v>10.185731016519547</c:v>
                </c:pt>
                <c:pt idx="15349">
                  <c:v>0</c:v>
                </c:pt>
                <c:pt idx="15350">
                  <c:v>0</c:v>
                </c:pt>
                <c:pt idx="15351">
                  <c:v>0</c:v>
                </c:pt>
                <c:pt idx="15352">
                  <c:v>0</c:v>
                </c:pt>
                <c:pt idx="15353">
                  <c:v>0</c:v>
                </c:pt>
                <c:pt idx="15354">
                  <c:v>0</c:v>
                </c:pt>
                <c:pt idx="15355">
                  <c:v>0</c:v>
                </c:pt>
                <c:pt idx="15356">
                  <c:v>3.6155301795156483</c:v>
                </c:pt>
                <c:pt idx="15357">
                  <c:v>73.144651155654245</c:v>
                </c:pt>
                <c:pt idx="15358">
                  <c:v>26.440580356262046</c:v>
                </c:pt>
                <c:pt idx="15359">
                  <c:v>0</c:v>
                </c:pt>
                <c:pt idx="15360">
                  <c:v>0</c:v>
                </c:pt>
                <c:pt idx="15361">
                  <c:v>0</c:v>
                </c:pt>
                <c:pt idx="15362">
                  <c:v>0</c:v>
                </c:pt>
                <c:pt idx="15363">
                  <c:v>0</c:v>
                </c:pt>
                <c:pt idx="15364">
                  <c:v>0</c:v>
                </c:pt>
                <c:pt idx="15365">
                  <c:v>0</c:v>
                </c:pt>
                <c:pt idx="15366">
                  <c:v>0</c:v>
                </c:pt>
                <c:pt idx="15367">
                  <c:v>29.612519257194453</c:v>
                </c:pt>
                <c:pt idx="15368">
                  <c:v>140.77989246625347</c:v>
                </c:pt>
                <c:pt idx="15369">
                  <c:v>46.707647321856719</c:v>
                </c:pt>
                <c:pt idx="15370">
                  <c:v>52.100549237522578</c:v>
                </c:pt>
                <c:pt idx="15371">
                  <c:v>94.357573742937575</c:v>
                </c:pt>
                <c:pt idx="15372">
                  <c:v>92.374811649103307</c:v>
                </c:pt>
                <c:pt idx="15373">
                  <c:v>64.941096634456144</c:v>
                </c:pt>
                <c:pt idx="15374">
                  <c:v>107.68559282138381</c:v>
                </c:pt>
                <c:pt idx="15375">
                  <c:v>86.928625490614778</c:v>
                </c:pt>
                <c:pt idx="15376">
                  <c:v>0</c:v>
                </c:pt>
                <c:pt idx="15377">
                  <c:v>16.291232229613382</c:v>
                </c:pt>
                <c:pt idx="15378">
                  <c:v>86.259512360592112</c:v>
                </c:pt>
                <c:pt idx="15379">
                  <c:v>69.538217770908346</c:v>
                </c:pt>
                <c:pt idx="15380">
                  <c:v>39.183444781935151</c:v>
                </c:pt>
                <c:pt idx="15381">
                  <c:v>10.604253090954376</c:v>
                </c:pt>
                <c:pt idx="15382">
                  <c:v>32.481750296088208</c:v>
                </c:pt>
                <c:pt idx="15383">
                  <c:v>24.224046534503337</c:v>
                </c:pt>
                <c:pt idx="15384">
                  <c:v>2.3612999261388676</c:v>
                </c:pt>
                <c:pt idx="15385">
                  <c:v>0</c:v>
                </c:pt>
                <c:pt idx="15386">
                  <c:v>21.723561473643286</c:v>
                </c:pt>
                <c:pt idx="15387">
                  <c:v>44.823556026379016</c:v>
                </c:pt>
                <c:pt idx="15388">
                  <c:v>32.853972126481004</c:v>
                </c:pt>
                <c:pt idx="15389">
                  <c:v>24.064391195526277</c:v>
                </c:pt>
                <c:pt idx="15390">
                  <c:v>0</c:v>
                </c:pt>
                <c:pt idx="15391">
                  <c:v>0</c:v>
                </c:pt>
                <c:pt idx="15392">
                  <c:v>0</c:v>
                </c:pt>
                <c:pt idx="15393">
                  <c:v>0</c:v>
                </c:pt>
                <c:pt idx="15394">
                  <c:v>0</c:v>
                </c:pt>
                <c:pt idx="15395">
                  <c:v>3.1534093873518731</c:v>
                </c:pt>
                <c:pt idx="15396">
                  <c:v>0</c:v>
                </c:pt>
                <c:pt idx="15397">
                  <c:v>18.985592102465034</c:v>
                </c:pt>
                <c:pt idx="15398">
                  <c:v>43.899037807281282</c:v>
                </c:pt>
                <c:pt idx="15399">
                  <c:v>16.334986911333662</c:v>
                </c:pt>
                <c:pt idx="15400">
                  <c:v>0</c:v>
                </c:pt>
                <c:pt idx="15401">
                  <c:v>0</c:v>
                </c:pt>
                <c:pt idx="15402">
                  <c:v>0</c:v>
                </c:pt>
                <c:pt idx="15403">
                  <c:v>0</c:v>
                </c:pt>
                <c:pt idx="15404">
                  <c:v>5.8531572517331902</c:v>
                </c:pt>
                <c:pt idx="15405">
                  <c:v>0</c:v>
                </c:pt>
                <c:pt idx="15406">
                  <c:v>0</c:v>
                </c:pt>
                <c:pt idx="15407">
                  <c:v>0</c:v>
                </c:pt>
                <c:pt idx="15408">
                  <c:v>0</c:v>
                </c:pt>
                <c:pt idx="15409">
                  <c:v>4.8936376240239507</c:v>
                </c:pt>
                <c:pt idx="15410">
                  <c:v>0</c:v>
                </c:pt>
                <c:pt idx="15411">
                  <c:v>0</c:v>
                </c:pt>
                <c:pt idx="15412">
                  <c:v>0</c:v>
                </c:pt>
                <c:pt idx="15413">
                  <c:v>0</c:v>
                </c:pt>
                <c:pt idx="15414">
                  <c:v>0</c:v>
                </c:pt>
                <c:pt idx="15415">
                  <c:v>0</c:v>
                </c:pt>
                <c:pt idx="15416">
                  <c:v>0</c:v>
                </c:pt>
                <c:pt idx="15417">
                  <c:v>0</c:v>
                </c:pt>
                <c:pt idx="15418">
                  <c:v>0</c:v>
                </c:pt>
                <c:pt idx="15419">
                  <c:v>0</c:v>
                </c:pt>
                <c:pt idx="15420">
                  <c:v>0</c:v>
                </c:pt>
                <c:pt idx="15421">
                  <c:v>7.7481299060088773</c:v>
                </c:pt>
                <c:pt idx="15422">
                  <c:v>34.265895270751599</c:v>
                </c:pt>
                <c:pt idx="15423">
                  <c:v>15.039249500146676</c:v>
                </c:pt>
                <c:pt idx="15424">
                  <c:v>0</c:v>
                </c:pt>
                <c:pt idx="15425">
                  <c:v>0</c:v>
                </c:pt>
                <c:pt idx="15426">
                  <c:v>0</c:v>
                </c:pt>
                <c:pt idx="15427">
                  <c:v>0</c:v>
                </c:pt>
                <c:pt idx="15428">
                  <c:v>13.185014009238838</c:v>
                </c:pt>
                <c:pt idx="15429">
                  <c:v>7.6766907784993528</c:v>
                </c:pt>
                <c:pt idx="15430">
                  <c:v>11.791165094136206</c:v>
                </c:pt>
                <c:pt idx="15431">
                  <c:v>1.2559617440099249</c:v>
                </c:pt>
                <c:pt idx="15432">
                  <c:v>0</c:v>
                </c:pt>
                <c:pt idx="15433">
                  <c:v>0</c:v>
                </c:pt>
                <c:pt idx="15434">
                  <c:v>0</c:v>
                </c:pt>
                <c:pt idx="15435">
                  <c:v>0</c:v>
                </c:pt>
                <c:pt idx="15436">
                  <c:v>0</c:v>
                </c:pt>
                <c:pt idx="15437">
                  <c:v>8.7151612884345669E-2</c:v>
                </c:pt>
                <c:pt idx="15438">
                  <c:v>0</c:v>
                </c:pt>
                <c:pt idx="15439">
                  <c:v>9.1786385682495446</c:v>
                </c:pt>
                <c:pt idx="15440">
                  <c:v>18.835740280659262</c:v>
                </c:pt>
                <c:pt idx="15441">
                  <c:v>4.4820756291086745</c:v>
                </c:pt>
                <c:pt idx="15442">
                  <c:v>0</c:v>
                </c:pt>
                <c:pt idx="15443">
                  <c:v>0</c:v>
                </c:pt>
                <c:pt idx="15444">
                  <c:v>0</c:v>
                </c:pt>
                <c:pt idx="15445">
                  <c:v>0</c:v>
                </c:pt>
                <c:pt idx="15446">
                  <c:v>0</c:v>
                </c:pt>
                <c:pt idx="15447">
                  <c:v>4.2160919213887764</c:v>
                </c:pt>
                <c:pt idx="15448">
                  <c:v>4.0766582371772548</c:v>
                </c:pt>
                <c:pt idx="15449">
                  <c:v>4.0693400598886313</c:v>
                </c:pt>
                <c:pt idx="15450">
                  <c:v>0</c:v>
                </c:pt>
                <c:pt idx="15451">
                  <c:v>0</c:v>
                </c:pt>
                <c:pt idx="15452">
                  <c:v>0</c:v>
                </c:pt>
                <c:pt idx="15453">
                  <c:v>0</c:v>
                </c:pt>
                <c:pt idx="15454">
                  <c:v>0</c:v>
                </c:pt>
                <c:pt idx="15455">
                  <c:v>0</c:v>
                </c:pt>
                <c:pt idx="15456">
                  <c:v>0</c:v>
                </c:pt>
                <c:pt idx="15457">
                  <c:v>0</c:v>
                </c:pt>
                <c:pt idx="15458">
                  <c:v>0</c:v>
                </c:pt>
                <c:pt idx="15459">
                  <c:v>0</c:v>
                </c:pt>
                <c:pt idx="15460">
                  <c:v>0</c:v>
                </c:pt>
                <c:pt idx="15461">
                  <c:v>0</c:v>
                </c:pt>
                <c:pt idx="15462">
                  <c:v>0</c:v>
                </c:pt>
                <c:pt idx="15463">
                  <c:v>0</c:v>
                </c:pt>
                <c:pt idx="15464">
                  <c:v>0</c:v>
                </c:pt>
                <c:pt idx="15465">
                  <c:v>0</c:v>
                </c:pt>
                <c:pt idx="15466">
                  <c:v>0</c:v>
                </c:pt>
                <c:pt idx="15467">
                  <c:v>0</c:v>
                </c:pt>
                <c:pt idx="15468">
                  <c:v>0</c:v>
                </c:pt>
                <c:pt idx="15469">
                  <c:v>0</c:v>
                </c:pt>
                <c:pt idx="15470">
                  <c:v>0</c:v>
                </c:pt>
                <c:pt idx="15471">
                  <c:v>0</c:v>
                </c:pt>
                <c:pt idx="15472">
                  <c:v>0</c:v>
                </c:pt>
                <c:pt idx="15473">
                  <c:v>94.551493424615131</c:v>
                </c:pt>
                <c:pt idx="15474">
                  <c:v>63.162768413924788</c:v>
                </c:pt>
                <c:pt idx="15475">
                  <c:v>80.059528932105863</c:v>
                </c:pt>
                <c:pt idx="15476">
                  <c:v>0</c:v>
                </c:pt>
                <c:pt idx="15477">
                  <c:v>61.925251017093395</c:v>
                </c:pt>
                <c:pt idx="15478">
                  <c:v>88.341703518868954</c:v>
                </c:pt>
                <c:pt idx="15479">
                  <c:v>100.38823409534933</c:v>
                </c:pt>
                <c:pt idx="15480">
                  <c:v>34.354373490918981</c:v>
                </c:pt>
                <c:pt idx="15481">
                  <c:v>16.504783366124563</c:v>
                </c:pt>
                <c:pt idx="15482">
                  <c:v>0</c:v>
                </c:pt>
                <c:pt idx="15483">
                  <c:v>55.045619535278355</c:v>
                </c:pt>
                <c:pt idx="15484">
                  <c:v>90.016611823812866</c:v>
                </c:pt>
                <c:pt idx="15485">
                  <c:v>44.260974641364179</c:v>
                </c:pt>
                <c:pt idx="15486">
                  <c:v>58.389440767271502</c:v>
                </c:pt>
                <c:pt idx="15487">
                  <c:v>50.812889004308566</c:v>
                </c:pt>
                <c:pt idx="15488">
                  <c:v>27.583015668192264</c:v>
                </c:pt>
                <c:pt idx="15489">
                  <c:v>32.44657737780566</c:v>
                </c:pt>
                <c:pt idx="15490">
                  <c:v>74.315516277886019</c:v>
                </c:pt>
                <c:pt idx="15491">
                  <c:v>0</c:v>
                </c:pt>
                <c:pt idx="15492">
                  <c:v>64.149140886857438</c:v>
                </c:pt>
                <c:pt idx="15493">
                  <c:v>57.14569901725195</c:v>
                </c:pt>
                <c:pt idx="15494">
                  <c:v>64.150336958801049</c:v>
                </c:pt>
                <c:pt idx="15495">
                  <c:v>60.054997930581123</c:v>
                </c:pt>
                <c:pt idx="15496">
                  <c:v>60.644600951302252</c:v>
                </c:pt>
                <c:pt idx="15497">
                  <c:v>5.1480085880820106</c:v>
                </c:pt>
                <c:pt idx="15498">
                  <c:v>0</c:v>
                </c:pt>
                <c:pt idx="15499">
                  <c:v>0</c:v>
                </c:pt>
                <c:pt idx="15500">
                  <c:v>7.8835763024221333</c:v>
                </c:pt>
                <c:pt idx="15501">
                  <c:v>61.275471599118688</c:v>
                </c:pt>
                <c:pt idx="15502">
                  <c:v>34.324721196579603</c:v>
                </c:pt>
                <c:pt idx="15503">
                  <c:v>15.308175012896147</c:v>
                </c:pt>
                <c:pt idx="15504">
                  <c:v>23.202699269745111</c:v>
                </c:pt>
                <c:pt idx="15505">
                  <c:v>0</c:v>
                </c:pt>
                <c:pt idx="15506">
                  <c:v>13.720606715393671</c:v>
                </c:pt>
                <c:pt idx="15507">
                  <c:v>4.6277892017249975</c:v>
                </c:pt>
                <c:pt idx="15508">
                  <c:v>0</c:v>
                </c:pt>
                <c:pt idx="15509">
                  <c:v>0</c:v>
                </c:pt>
                <c:pt idx="15510">
                  <c:v>0</c:v>
                </c:pt>
                <c:pt idx="15511">
                  <c:v>0</c:v>
                </c:pt>
                <c:pt idx="15512">
                  <c:v>0</c:v>
                </c:pt>
                <c:pt idx="15513">
                  <c:v>0</c:v>
                </c:pt>
                <c:pt idx="15514">
                  <c:v>0</c:v>
                </c:pt>
                <c:pt idx="15515">
                  <c:v>0</c:v>
                </c:pt>
                <c:pt idx="15516">
                  <c:v>0</c:v>
                </c:pt>
                <c:pt idx="15517">
                  <c:v>0</c:v>
                </c:pt>
                <c:pt idx="15518">
                  <c:v>24.416546266673159</c:v>
                </c:pt>
                <c:pt idx="15519">
                  <c:v>4.1338106324382498</c:v>
                </c:pt>
                <c:pt idx="15520">
                  <c:v>13.800038175269529</c:v>
                </c:pt>
                <c:pt idx="15521">
                  <c:v>12.04667325318886</c:v>
                </c:pt>
                <c:pt idx="15522">
                  <c:v>3.2217772862114624</c:v>
                </c:pt>
                <c:pt idx="15523">
                  <c:v>0</c:v>
                </c:pt>
                <c:pt idx="15524">
                  <c:v>8.9098333485212748</c:v>
                </c:pt>
                <c:pt idx="15525">
                  <c:v>19.14446714578537</c:v>
                </c:pt>
                <c:pt idx="15526">
                  <c:v>47.268684126343366</c:v>
                </c:pt>
                <c:pt idx="15527">
                  <c:v>52.447879862581544</c:v>
                </c:pt>
                <c:pt idx="15528">
                  <c:v>0</c:v>
                </c:pt>
                <c:pt idx="15529">
                  <c:v>0</c:v>
                </c:pt>
                <c:pt idx="15530">
                  <c:v>1.3050930784263439</c:v>
                </c:pt>
                <c:pt idx="15531">
                  <c:v>0</c:v>
                </c:pt>
                <c:pt idx="15532">
                  <c:v>1.4116954547359488</c:v>
                </c:pt>
                <c:pt idx="15533">
                  <c:v>36.903884128682428</c:v>
                </c:pt>
                <c:pt idx="15534">
                  <c:v>32.951014996056131</c:v>
                </c:pt>
                <c:pt idx="15535">
                  <c:v>18.765752045477186</c:v>
                </c:pt>
                <c:pt idx="15536">
                  <c:v>19.500404742792249</c:v>
                </c:pt>
                <c:pt idx="15537">
                  <c:v>25.180865422958579</c:v>
                </c:pt>
                <c:pt idx="15538">
                  <c:v>43.735646990784076</c:v>
                </c:pt>
                <c:pt idx="15539">
                  <c:v>4.2597401212101955</c:v>
                </c:pt>
                <c:pt idx="15540">
                  <c:v>63.07793928143326</c:v>
                </c:pt>
                <c:pt idx="15541">
                  <c:v>62.322331222834372</c:v>
                </c:pt>
                <c:pt idx="15542">
                  <c:v>62.25415912645957</c:v>
                </c:pt>
                <c:pt idx="15543">
                  <c:v>54.850806638009843</c:v>
                </c:pt>
                <c:pt idx="15544">
                  <c:v>75.694112640772815</c:v>
                </c:pt>
                <c:pt idx="15545">
                  <c:v>10.905970438437627</c:v>
                </c:pt>
                <c:pt idx="15546">
                  <c:v>62.34192984706371</c:v>
                </c:pt>
                <c:pt idx="15547">
                  <c:v>78.382234398306096</c:v>
                </c:pt>
                <c:pt idx="15548">
                  <c:v>64.572356699156714</c:v>
                </c:pt>
                <c:pt idx="15549">
                  <c:v>19.743009517900639</c:v>
                </c:pt>
                <c:pt idx="15550">
                  <c:v>21.270456643552841</c:v>
                </c:pt>
                <c:pt idx="15551">
                  <c:v>37.022821081181739</c:v>
                </c:pt>
                <c:pt idx="15552">
                  <c:v>27.341955999430127</c:v>
                </c:pt>
                <c:pt idx="15553">
                  <c:v>25.311962011027674</c:v>
                </c:pt>
                <c:pt idx="15554">
                  <c:v>0</c:v>
                </c:pt>
                <c:pt idx="15555">
                  <c:v>3.8124256090854036</c:v>
                </c:pt>
                <c:pt idx="15556">
                  <c:v>0</c:v>
                </c:pt>
                <c:pt idx="15557">
                  <c:v>0</c:v>
                </c:pt>
                <c:pt idx="15558">
                  <c:v>0</c:v>
                </c:pt>
                <c:pt idx="15559">
                  <c:v>0</c:v>
                </c:pt>
                <c:pt idx="15560">
                  <c:v>0</c:v>
                </c:pt>
                <c:pt idx="15561">
                  <c:v>0</c:v>
                </c:pt>
                <c:pt idx="15562">
                  <c:v>0</c:v>
                </c:pt>
                <c:pt idx="15563">
                  <c:v>2.681443687590102</c:v>
                </c:pt>
                <c:pt idx="15564">
                  <c:v>11.097747487670574</c:v>
                </c:pt>
                <c:pt idx="15565">
                  <c:v>0</c:v>
                </c:pt>
                <c:pt idx="15566">
                  <c:v>0</c:v>
                </c:pt>
                <c:pt idx="15567">
                  <c:v>10.707594533124638</c:v>
                </c:pt>
                <c:pt idx="15568">
                  <c:v>11.756959961122551</c:v>
                </c:pt>
                <c:pt idx="15569">
                  <c:v>14.038141140329577</c:v>
                </c:pt>
                <c:pt idx="15570">
                  <c:v>12.571892977104536</c:v>
                </c:pt>
                <c:pt idx="15571">
                  <c:v>17.861940517980528</c:v>
                </c:pt>
                <c:pt idx="15572">
                  <c:v>12.712455886123543</c:v>
                </c:pt>
                <c:pt idx="15573">
                  <c:v>10.412270488956482</c:v>
                </c:pt>
                <c:pt idx="15574">
                  <c:v>10.255558865051031</c:v>
                </c:pt>
                <c:pt idx="15575">
                  <c:v>21.801806914946528</c:v>
                </c:pt>
                <c:pt idx="15576">
                  <c:v>71.07844666742443</c:v>
                </c:pt>
                <c:pt idx="15577">
                  <c:v>42.480349258741242</c:v>
                </c:pt>
                <c:pt idx="15578">
                  <c:v>26.717073723025429</c:v>
                </c:pt>
                <c:pt idx="15579">
                  <c:v>47.336431424795613</c:v>
                </c:pt>
                <c:pt idx="15580">
                  <c:v>63.972158418291002</c:v>
                </c:pt>
                <c:pt idx="15581">
                  <c:v>32.239700589006297</c:v>
                </c:pt>
                <c:pt idx="15582">
                  <c:v>21.260128422030935</c:v>
                </c:pt>
                <c:pt idx="15583">
                  <c:v>23.485138001903636</c:v>
                </c:pt>
                <c:pt idx="15584">
                  <c:v>45.197957347642884</c:v>
                </c:pt>
                <c:pt idx="15585">
                  <c:v>31.991402296643294</c:v>
                </c:pt>
                <c:pt idx="15586">
                  <c:v>20.111219358324018</c:v>
                </c:pt>
                <c:pt idx="15587">
                  <c:v>32.884052654421879</c:v>
                </c:pt>
                <c:pt idx="15588">
                  <c:v>29.453220212278378</c:v>
                </c:pt>
                <c:pt idx="15589">
                  <c:v>0</c:v>
                </c:pt>
                <c:pt idx="15590">
                  <c:v>23.268642085357072</c:v>
                </c:pt>
                <c:pt idx="15591">
                  <c:v>60.430319144424928</c:v>
                </c:pt>
                <c:pt idx="15592">
                  <c:v>60.530241633981561</c:v>
                </c:pt>
                <c:pt idx="15593">
                  <c:v>66.170725329934228</c:v>
                </c:pt>
                <c:pt idx="15594">
                  <c:v>58.308156819440903</c:v>
                </c:pt>
                <c:pt idx="15595">
                  <c:v>56.238856910820779</c:v>
                </c:pt>
                <c:pt idx="15596">
                  <c:v>47.403582647990831</c:v>
                </c:pt>
                <c:pt idx="15597">
                  <c:v>54.027750000162037</c:v>
                </c:pt>
                <c:pt idx="15598">
                  <c:v>52.248858994318056</c:v>
                </c:pt>
                <c:pt idx="15599">
                  <c:v>59.358983017801116</c:v>
                </c:pt>
                <c:pt idx="15600">
                  <c:v>68.703561255834728</c:v>
                </c:pt>
                <c:pt idx="15601">
                  <c:v>48.989493226894297</c:v>
                </c:pt>
                <c:pt idx="15602">
                  <c:v>39.241923201227806</c:v>
                </c:pt>
                <c:pt idx="15603">
                  <c:v>65.802932038850486</c:v>
                </c:pt>
                <c:pt idx="15604">
                  <c:v>75.884119524155693</c:v>
                </c:pt>
                <c:pt idx="15605">
                  <c:v>19.548125244607043</c:v>
                </c:pt>
                <c:pt idx="15606">
                  <c:v>24.930724960206263</c:v>
                </c:pt>
                <c:pt idx="15607">
                  <c:v>0</c:v>
                </c:pt>
                <c:pt idx="15608">
                  <c:v>0</c:v>
                </c:pt>
                <c:pt idx="15609">
                  <c:v>0</c:v>
                </c:pt>
                <c:pt idx="15610">
                  <c:v>42.98129463042109</c:v>
                </c:pt>
                <c:pt idx="15611">
                  <c:v>8.946653710489235</c:v>
                </c:pt>
                <c:pt idx="15612">
                  <c:v>0</c:v>
                </c:pt>
                <c:pt idx="15613">
                  <c:v>0</c:v>
                </c:pt>
                <c:pt idx="15614">
                  <c:v>0</c:v>
                </c:pt>
                <c:pt idx="15615">
                  <c:v>1.6584150328887084</c:v>
                </c:pt>
                <c:pt idx="15616">
                  <c:v>12.374201561122728</c:v>
                </c:pt>
                <c:pt idx="15617">
                  <c:v>29.777407330630201</c:v>
                </c:pt>
                <c:pt idx="15618">
                  <c:v>19.24244187541747</c:v>
                </c:pt>
                <c:pt idx="15619">
                  <c:v>8.2210061284820029</c:v>
                </c:pt>
                <c:pt idx="15620">
                  <c:v>22.884186541838105</c:v>
                </c:pt>
                <c:pt idx="15621">
                  <c:v>51.364771444371812</c:v>
                </c:pt>
                <c:pt idx="15622">
                  <c:v>7.7828538004388168</c:v>
                </c:pt>
                <c:pt idx="15623">
                  <c:v>0</c:v>
                </c:pt>
                <c:pt idx="15624">
                  <c:v>6.5822074304246172</c:v>
                </c:pt>
                <c:pt idx="15625">
                  <c:v>0</c:v>
                </c:pt>
                <c:pt idx="15626">
                  <c:v>0</c:v>
                </c:pt>
                <c:pt idx="15627">
                  <c:v>6.1954851854189013</c:v>
                </c:pt>
                <c:pt idx="15628">
                  <c:v>13.014902982410032</c:v>
                </c:pt>
                <c:pt idx="15629">
                  <c:v>5.5849152789531171</c:v>
                </c:pt>
                <c:pt idx="15630">
                  <c:v>3.1521536486868005</c:v>
                </c:pt>
                <c:pt idx="15631">
                  <c:v>4.1584143747132991</c:v>
                </c:pt>
                <c:pt idx="15632">
                  <c:v>3.6142893268729277</c:v>
                </c:pt>
                <c:pt idx="15633">
                  <c:v>0.85989708965909273</c:v>
                </c:pt>
                <c:pt idx="15634">
                  <c:v>3.1846093539060543</c:v>
                </c:pt>
                <c:pt idx="15635">
                  <c:v>2.8079870526197777</c:v>
                </c:pt>
                <c:pt idx="15636">
                  <c:v>0</c:v>
                </c:pt>
                <c:pt idx="15637">
                  <c:v>0</c:v>
                </c:pt>
                <c:pt idx="15638">
                  <c:v>0</c:v>
                </c:pt>
                <c:pt idx="15639">
                  <c:v>0</c:v>
                </c:pt>
                <c:pt idx="15640">
                  <c:v>0</c:v>
                </c:pt>
                <c:pt idx="15641">
                  <c:v>0</c:v>
                </c:pt>
                <c:pt idx="15642">
                  <c:v>0</c:v>
                </c:pt>
                <c:pt idx="15643">
                  <c:v>0</c:v>
                </c:pt>
                <c:pt idx="15644">
                  <c:v>0</c:v>
                </c:pt>
                <c:pt idx="15645">
                  <c:v>0</c:v>
                </c:pt>
                <c:pt idx="15646">
                  <c:v>25.170512847939861</c:v>
                </c:pt>
                <c:pt idx="15647">
                  <c:v>32.683826586978483</c:v>
                </c:pt>
                <c:pt idx="15648">
                  <c:v>21.245444740969166</c:v>
                </c:pt>
                <c:pt idx="15649">
                  <c:v>48.968637269794428</c:v>
                </c:pt>
                <c:pt idx="15650">
                  <c:v>7.0015417146324506</c:v>
                </c:pt>
                <c:pt idx="15651">
                  <c:v>47.199429803173075</c:v>
                </c:pt>
                <c:pt idx="15652">
                  <c:v>55.001168505552457</c:v>
                </c:pt>
                <c:pt idx="15653">
                  <c:v>0</c:v>
                </c:pt>
                <c:pt idx="15654">
                  <c:v>11.845767983394431</c:v>
                </c:pt>
                <c:pt idx="15655">
                  <c:v>31.791761847834188</c:v>
                </c:pt>
                <c:pt idx="15656">
                  <c:v>59.768493289623706</c:v>
                </c:pt>
                <c:pt idx="15657">
                  <c:v>60.720139430807421</c:v>
                </c:pt>
                <c:pt idx="15658">
                  <c:v>85.829102932259332</c:v>
                </c:pt>
                <c:pt idx="15659">
                  <c:v>87.946115262349252</c:v>
                </c:pt>
                <c:pt idx="15660">
                  <c:v>73.578260352693405</c:v>
                </c:pt>
                <c:pt idx="15661">
                  <c:v>0</c:v>
                </c:pt>
                <c:pt idx="15662">
                  <c:v>25.975304751391288</c:v>
                </c:pt>
                <c:pt idx="15663">
                  <c:v>0</c:v>
                </c:pt>
                <c:pt idx="15664">
                  <c:v>0</c:v>
                </c:pt>
                <c:pt idx="15665">
                  <c:v>0</c:v>
                </c:pt>
                <c:pt idx="15666">
                  <c:v>0</c:v>
                </c:pt>
                <c:pt idx="15667">
                  <c:v>7.0649025621180019</c:v>
                </c:pt>
                <c:pt idx="15668">
                  <c:v>6.0534824636615712</c:v>
                </c:pt>
                <c:pt idx="15669">
                  <c:v>0</c:v>
                </c:pt>
                <c:pt idx="15670">
                  <c:v>0</c:v>
                </c:pt>
                <c:pt idx="15671">
                  <c:v>0</c:v>
                </c:pt>
                <c:pt idx="15672">
                  <c:v>0</c:v>
                </c:pt>
                <c:pt idx="15673">
                  <c:v>0</c:v>
                </c:pt>
                <c:pt idx="15674">
                  <c:v>40.019683356777364</c:v>
                </c:pt>
                <c:pt idx="15675">
                  <c:v>99.78126333671878</c:v>
                </c:pt>
                <c:pt idx="15676">
                  <c:v>12.639674087506856</c:v>
                </c:pt>
                <c:pt idx="15677">
                  <c:v>123.6081604184288</c:v>
                </c:pt>
                <c:pt idx="15678">
                  <c:v>63.158323592699091</c:v>
                </c:pt>
                <c:pt idx="15679">
                  <c:v>24.010984477920708</c:v>
                </c:pt>
                <c:pt idx="15680">
                  <c:v>142.3084863678923</c:v>
                </c:pt>
                <c:pt idx="15681">
                  <c:v>137.70896152643937</c:v>
                </c:pt>
                <c:pt idx="15682">
                  <c:v>30.470065736431998</c:v>
                </c:pt>
                <c:pt idx="15683">
                  <c:v>76.519034375529117</c:v>
                </c:pt>
                <c:pt idx="15684">
                  <c:v>163.18342928257366</c:v>
                </c:pt>
                <c:pt idx="15685">
                  <c:v>237.93741712952396</c:v>
                </c:pt>
                <c:pt idx="15686">
                  <c:v>104.96248669014109</c:v>
                </c:pt>
                <c:pt idx="15687">
                  <c:v>80.335022116856805</c:v>
                </c:pt>
                <c:pt idx="15688">
                  <c:v>83.310710332737983</c:v>
                </c:pt>
                <c:pt idx="15689">
                  <c:v>156.60286163990955</c:v>
                </c:pt>
                <c:pt idx="15690">
                  <c:v>103.6770891506022</c:v>
                </c:pt>
                <c:pt idx="15691">
                  <c:v>78.567879113906386</c:v>
                </c:pt>
                <c:pt idx="15692">
                  <c:v>90.65128552610544</c:v>
                </c:pt>
                <c:pt idx="15693">
                  <c:v>23.529026616567538</c:v>
                </c:pt>
                <c:pt idx="15694">
                  <c:v>0</c:v>
                </c:pt>
                <c:pt idx="15695">
                  <c:v>19.510595053777596</c:v>
                </c:pt>
                <c:pt idx="15696">
                  <c:v>35.240227435503449</c:v>
                </c:pt>
                <c:pt idx="15697">
                  <c:v>38.414296156589543</c:v>
                </c:pt>
                <c:pt idx="15698">
                  <c:v>0</c:v>
                </c:pt>
                <c:pt idx="15699">
                  <c:v>75.25113075498237</c:v>
                </c:pt>
                <c:pt idx="15700">
                  <c:v>10.640569750623303</c:v>
                </c:pt>
                <c:pt idx="15701">
                  <c:v>3.8415755983444804</c:v>
                </c:pt>
                <c:pt idx="15702">
                  <c:v>0</c:v>
                </c:pt>
                <c:pt idx="15703">
                  <c:v>68.582991344872795</c:v>
                </c:pt>
                <c:pt idx="15704">
                  <c:v>67.503268897569328</c:v>
                </c:pt>
                <c:pt idx="15705">
                  <c:v>1.5633494975383329</c:v>
                </c:pt>
                <c:pt idx="15706">
                  <c:v>57.437124665282965</c:v>
                </c:pt>
                <c:pt idx="15707">
                  <c:v>37.395632372090716</c:v>
                </c:pt>
                <c:pt idx="15708">
                  <c:v>3.6555605553577664</c:v>
                </c:pt>
                <c:pt idx="15709">
                  <c:v>0</c:v>
                </c:pt>
                <c:pt idx="15710">
                  <c:v>0</c:v>
                </c:pt>
                <c:pt idx="15711">
                  <c:v>0</c:v>
                </c:pt>
                <c:pt idx="15712">
                  <c:v>0</c:v>
                </c:pt>
                <c:pt idx="15713">
                  <c:v>0</c:v>
                </c:pt>
                <c:pt idx="15714">
                  <c:v>0</c:v>
                </c:pt>
                <c:pt idx="15715">
                  <c:v>0</c:v>
                </c:pt>
                <c:pt idx="15716">
                  <c:v>0</c:v>
                </c:pt>
                <c:pt idx="15717">
                  <c:v>0</c:v>
                </c:pt>
                <c:pt idx="15718">
                  <c:v>0</c:v>
                </c:pt>
                <c:pt idx="15719">
                  <c:v>0</c:v>
                </c:pt>
                <c:pt idx="15720">
                  <c:v>0</c:v>
                </c:pt>
                <c:pt idx="15721">
                  <c:v>0</c:v>
                </c:pt>
                <c:pt idx="15722">
                  <c:v>0</c:v>
                </c:pt>
                <c:pt idx="15723">
                  <c:v>0</c:v>
                </c:pt>
                <c:pt idx="15724">
                  <c:v>0</c:v>
                </c:pt>
                <c:pt idx="15725">
                  <c:v>56.167272286177251</c:v>
                </c:pt>
                <c:pt idx="15726">
                  <c:v>0</c:v>
                </c:pt>
                <c:pt idx="15727">
                  <c:v>0</c:v>
                </c:pt>
                <c:pt idx="15728">
                  <c:v>0</c:v>
                </c:pt>
                <c:pt idx="15729">
                  <c:v>0</c:v>
                </c:pt>
                <c:pt idx="15730">
                  <c:v>0</c:v>
                </c:pt>
                <c:pt idx="15731">
                  <c:v>0</c:v>
                </c:pt>
                <c:pt idx="15732">
                  <c:v>0</c:v>
                </c:pt>
                <c:pt idx="15733">
                  <c:v>0</c:v>
                </c:pt>
                <c:pt idx="15734">
                  <c:v>0</c:v>
                </c:pt>
                <c:pt idx="15735">
                  <c:v>75.051626711010869</c:v>
                </c:pt>
                <c:pt idx="15736">
                  <c:v>112.03654126249259</c:v>
                </c:pt>
                <c:pt idx="15737">
                  <c:v>0</c:v>
                </c:pt>
                <c:pt idx="15738">
                  <c:v>6.6370427619557724</c:v>
                </c:pt>
                <c:pt idx="15739">
                  <c:v>39.437399974454124</c:v>
                </c:pt>
                <c:pt idx="15740">
                  <c:v>14.236978337418034</c:v>
                </c:pt>
                <c:pt idx="15741">
                  <c:v>0</c:v>
                </c:pt>
                <c:pt idx="15742">
                  <c:v>0</c:v>
                </c:pt>
                <c:pt idx="15743">
                  <c:v>0</c:v>
                </c:pt>
                <c:pt idx="15744">
                  <c:v>5.5075167000987655</c:v>
                </c:pt>
                <c:pt idx="15745">
                  <c:v>0</c:v>
                </c:pt>
                <c:pt idx="15746">
                  <c:v>9.878589894894958</c:v>
                </c:pt>
                <c:pt idx="15747">
                  <c:v>0</c:v>
                </c:pt>
                <c:pt idx="15748">
                  <c:v>0</c:v>
                </c:pt>
                <c:pt idx="15749">
                  <c:v>0</c:v>
                </c:pt>
                <c:pt idx="15750">
                  <c:v>25.996727972282414</c:v>
                </c:pt>
                <c:pt idx="15751">
                  <c:v>42.23035579408257</c:v>
                </c:pt>
                <c:pt idx="15752">
                  <c:v>6.0524869065853508</c:v>
                </c:pt>
                <c:pt idx="15753">
                  <c:v>19.027218308410205</c:v>
                </c:pt>
                <c:pt idx="15754">
                  <c:v>5.313985472624335</c:v>
                </c:pt>
                <c:pt idx="15755">
                  <c:v>0</c:v>
                </c:pt>
                <c:pt idx="15756">
                  <c:v>0</c:v>
                </c:pt>
                <c:pt idx="15757">
                  <c:v>0</c:v>
                </c:pt>
                <c:pt idx="15758">
                  <c:v>0</c:v>
                </c:pt>
                <c:pt idx="15759">
                  <c:v>83.078101795564038</c:v>
                </c:pt>
                <c:pt idx="15760">
                  <c:v>154.62801527977825</c:v>
                </c:pt>
                <c:pt idx="15761">
                  <c:v>74.484078619117994</c:v>
                </c:pt>
                <c:pt idx="15762">
                  <c:v>108.47716435439669</c:v>
                </c:pt>
                <c:pt idx="15763">
                  <c:v>143.62848630890528</c:v>
                </c:pt>
                <c:pt idx="15764">
                  <c:v>35.31250643037751</c:v>
                </c:pt>
                <c:pt idx="15765">
                  <c:v>1.0397084068688613</c:v>
                </c:pt>
                <c:pt idx="15766">
                  <c:v>64.281797030652967</c:v>
                </c:pt>
                <c:pt idx="15767">
                  <c:v>105.94497611244951</c:v>
                </c:pt>
                <c:pt idx="15768">
                  <c:v>119.65727526238322</c:v>
                </c:pt>
                <c:pt idx="15769">
                  <c:v>41.718264046614493</c:v>
                </c:pt>
                <c:pt idx="15770">
                  <c:v>0</c:v>
                </c:pt>
                <c:pt idx="15771">
                  <c:v>0</c:v>
                </c:pt>
                <c:pt idx="15772">
                  <c:v>0</c:v>
                </c:pt>
                <c:pt idx="15773">
                  <c:v>0</c:v>
                </c:pt>
                <c:pt idx="15774">
                  <c:v>0</c:v>
                </c:pt>
                <c:pt idx="15775">
                  <c:v>0</c:v>
                </c:pt>
                <c:pt idx="15776">
                  <c:v>0</c:v>
                </c:pt>
                <c:pt idx="15777">
                  <c:v>0</c:v>
                </c:pt>
                <c:pt idx="15778">
                  <c:v>0</c:v>
                </c:pt>
                <c:pt idx="15779">
                  <c:v>0</c:v>
                </c:pt>
                <c:pt idx="15780">
                  <c:v>0</c:v>
                </c:pt>
                <c:pt idx="15781">
                  <c:v>0</c:v>
                </c:pt>
                <c:pt idx="15782">
                  <c:v>0</c:v>
                </c:pt>
                <c:pt idx="15783">
                  <c:v>0</c:v>
                </c:pt>
                <c:pt idx="15784">
                  <c:v>0</c:v>
                </c:pt>
                <c:pt idx="15785">
                  <c:v>0</c:v>
                </c:pt>
                <c:pt idx="15786">
                  <c:v>0</c:v>
                </c:pt>
                <c:pt idx="15787">
                  <c:v>0</c:v>
                </c:pt>
                <c:pt idx="15788">
                  <c:v>0</c:v>
                </c:pt>
                <c:pt idx="15789">
                  <c:v>70.166369434681172</c:v>
                </c:pt>
                <c:pt idx="15790">
                  <c:v>148.79223777794161</c:v>
                </c:pt>
                <c:pt idx="15791">
                  <c:v>0</c:v>
                </c:pt>
                <c:pt idx="15792">
                  <c:v>103.48149079156767</c:v>
                </c:pt>
                <c:pt idx="15793">
                  <c:v>123.01540411297624</c:v>
                </c:pt>
                <c:pt idx="15794">
                  <c:v>69.496694539164025</c:v>
                </c:pt>
                <c:pt idx="15795">
                  <c:v>38.174264774907314</c:v>
                </c:pt>
                <c:pt idx="15796">
                  <c:v>0</c:v>
                </c:pt>
                <c:pt idx="15797">
                  <c:v>0</c:v>
                </c:pt>
                <c:pt idx="15798">
                  <c:v>0</c:v>
                </c:pt>
                <c:pt idx="15799">
                  <c:v>0</c:v>
                </c:pt>
                <c:pt idx="15800">
                  <c:v>0</c:v>
                </c:pt>
                <c:pt idx="15801">
                  <c:v>0</c:v>
                </c:pt>
                <c:pt idx="15802">
                  <c:v>72.402632524408276</c:v>
                </c:pt>
                <c:pt idx="15803">
                  <c:v>76.553160409102034</c:v>
                </c:pt>
                <c:pt idx="15804">
                  <c:v>31.129434496617286</c:v>
                </c:pt>
                <c:pt idx="15805">
                  <c:v>36.215337109483627</c:v>
                </c:pt>
                <c:pt idx="15806">
                  <c:v>0</c:v>
                </c:pt>
                <c:pt idx="15807">
                  <c:v>21.870805375995804</c:v>
                </c:pt>
                <c:pt idx="15808">
                  <c:v>0</c:v>
                </c:pt>
                <c:pt idx="15809">
                  <c:v>37.378433986889391</c:v>
                </c:pt>
                <c:pt idx="15810">
                  <c:v>41.559461961299832</c:v>
                </c:pt>
                <c:pt idx="15811">
                  <c:v>38.58042675974994</c:v>
                </c:pt>
                <c:pt idx="15812">
                  <c:v>80.519236810580423</c:v>
                </c:pt>
                <c:pt idx="15813">
                  <c:v>78.563043008233763</c:v>
                </c:pt>
                <c:pt idx="15814">
                  <c:v>0</c:v>
                </c:pt>
                <c:pt idx="15815">
                  <c:v>92.162080851142775</c:v>
                </c:pt>
                <c:pt idx="15816">
                  <c:v>0</c:v>
                </c:pt>
                <c:pt idx="15817">
                  <c:v>0</c:v>
                </c:pt>
                <c:pt idx="15818">
                  <c:v>9.7237680232107966</c:v>
                </c:pt>
                <c:pt idx="15819">
                  <c:v>0</c:v>
                </c:pt>
                <c:pt idx="15820">
                  <c:v>47.238296669457199</c:v>
                </c:pt>
                <c:pt idx="15821">
                  <c:v>90.509283173063906</c:v>
                </c:pt>
                <c:pt idx="15822">
                  <c:v>174.41085078274014</c:v>
                </c:pt>
                <c:pt idx="15823">
                  <c:v>74.991726645637257</c:v>
                </c:pt>
                <c:pt idx="15824">
                  <c:v>0</c:v>
                </c:pt>
                <c:pt idx="15825">
                  <c:v>67.64206608974969</c:v>
                </c:pt>
                <c:pt idx="15826">
                  <c:v>138.46946064131168</c:v>
                </c:pt>
                <c:pt idx="15827">
                  <c:v>53.116167696844471</c:v>
                </c:pt>
                <c:pt idx="15828">
                  <c:v>72.813080193754189</c:v>
                </c:pt>
                <c:pt idx="15829">
                  <c:v>17.55587761141247</c:v>
                </c:pt>
                <c:pt idx="15830">
                  <c:v>25.415189918735056</c:v>
                </c:pt>
                <c:pt idx="15831">
                  <c:v>116.26172965920422</c:v>
                </c:pt>
                <c:pt idx="15832">
                  <c:v>78.872706785993742</c:v>
                </c:pt>
                <c:pt idx="15833">
                  <c:v>55.529965106528074</c:v>
                </c:pt>
                <c:pt idx="15834">
                  <c:v>64.123466591443147</c:v>
                </c:pt>
                <c:pt idx="15835">
                  <c:v>49.254480457018303</c:v>
                </c:pt>
                <c:pt idx="15836">
                  <c:v>0</c:v>
                </c:pt>
                <c:pt idx="15837">
                  <c:v>6.7130082734922318</c:v>
                </c:pt>
                <c:pt idx="15838">
                  <c:v>69.193897645830873</c:v>
                </c:pt>
                <c:pt idx="15839">
                  <c:v>64.145768309214063</c:v>
                </c:pt>
                <c:pt idx="15840">
                  <c:v>21.59360657143316</c:v>
                </c:pt>
                <c:pt idx="15841">
                  <c:v>62.595705005337877</c:v>
                </c:pt>
                <c:pt idx="15842">
                  <c:v>12.880082245521589</c:v>
                </c:pt>
                <c:pt idx="15843">
                  <c:v>38.027546060776494</c:v>
                </c:pt>
                <c:pt idx="15844">
                  <c:v>54.164262933732985</c:v>
                </c:pt>
                <c:pt idx="15845">
                  <c:v>31.984197056173343</c:v>
                </c:pt>
                <c:pt idx="15846">
                  <c:v>0</c:v>
                </c:pt>
                <c:pt idx="15847">
                  <c:v>6.5591114595409081</c:v>
                </c:pt>
                <c:pt idx="15848">
                  <c:v>0</c:v>
                </c:pt>
                <c:pt idx="15849">
                  <c:v>0</c:v>
                </c:pt>
                <c:pt idx="15850">
                  <c:v>0</c:v>
                </c:pt>
                <c:pt idx="15851">
                  <c:v>19.234856123485571</c:v>
                </c:pt>
                <c:pt idx="15852">
                  <c:v>0</c:v>
                </c:pt>
                <c:pt idx="15853">
                  <c:v>22.735343388555528</c:v>
                </c:pt>
                <c:pt idx="15854">
                  <c:v>89.817250921265938</c:v>
                </c:pt>
                <c:pt idx="15855">
                  <c:v>124.10617134405899</c:v>
                </c:pt>
                <c:pt idx="15856">
                  <c:v>104.47120066016043</c:v>
                </c:pt>
                <c:pt idx="15857">
                  <c:v>99.723578434923837</c:v>
                </c:pt>
                <c:pt idx="15858">
                  <c:v>59.547883262973365</c:v>
                </c:pt>
                <c:pt idx="15859">
                  <c:v>62.571765544144185</c:v>
                </c:pt>
                <c:pt idx="15860">
                  <c:v>0.87874091185680836</c:v>
                </c:pt>
                <c:pt idx="15861">
                  <c:v>75.021816595972453</c:v>
                </c:pt>
                <c:pt idx="15862">
                  <c:v>161.33617881406232</c:v>
                </c:pt>
                <c:pt idx="15863">
                  <c:v>177.53959506473063</c:v>
                </c:pt>
                <c:pt idx="15864">
                  <c:v>0</c:v>
                </c:pt>
                <c:pt idx="15865">
                  <c:v>32.856699299605687</c:v>
                </c:pt>
                <c:pt idx="15866">
                  <c:v>99.574949983777685</c:v>
                </c:pt>
                <c:pt idx="15867">
                  <c:v>83.358203619265154</c:v>
                </c:pt>
                <c:pt idx="15868">
                  <c:v>0</c:v>
                </c:pt>
                <c:pt idx="15869">
                  <c:v>17.608453763174357</c:v>
                </c:pt>
                <c:pt idx="15870">
                  <c:v>8.8156331578874987</c:v>
                </c:pt>
                <c:pt idx="15871">
                  <c:v>20.237244796249222</c:v>
                </c:pt>
                <c:pt idx="15872">
                  <c:v>0</c:v>
                </c:pt>
                <c:pt idx="15873">
                  <c:v>0</c:v>
                </c:pt>
                <c:pt idx="15874">
                  <c:v>0</c:v>
                </c:pt>
                <c:pt idx="15875">
                  <c:v>0</c:v>
                </c:pt>
                <c:pt idx="15876">
                  <c:v>0</c:v>
                </c:pt>
                <c:pt idx="15877">
                  <c:v>0</c:v>
                </c:pt>
                <c:pt idx="15878">
                  <c:v>0</c:v>
                </c:pt>
                <c:pt idx="15879">
                  <c:v>0</c:v>
                </c:pt>
                <c:pt idx="15880">
                  <c:v>0</c:v>
                </c:pt>
                <c:pt idx="15881">
                  <c:v>0</c:v>
                </c:pt>
                <c:pt idx="15882">
                  <c:v>0</c:v>
                </c:pt>
                <c:pt idx="15883">
                  <c:v>0</c:v>
                </c:pt>
                <c:pt idx="15884">
                  <c:v>0</c:v>
                </c:pt>
                <c:pt idx="15885">
                  <c:v>0</c:v>
                </c:pt>
                <c:pt idx="15886">
                  <c:v>0</c:v>
                </c:pt>
                <c:pt idx="15887">
                  <c:v>0</c:v>
                </c:pt>
                <c:pt idx="15888">
                  <c:v>0</c:v>
                </c:pt>
                <c:pt idx="15889">
                  <c:v>0</c:v>
                </c:pt>
                <c:pt idx="15890">
                  <c:v>0</c:v>
                </c:pt>
                <c:pt idx="15891">
                  <c:v>0</c:v>
                </c:pt>
                <c:pt idx="15892">
                  <c:v>0</c:v>
                </c:pt>
                <c:pt idx="15893">
                  <c:v>0</c:v>
                </c:pt>
                <c:pt idx="15894">
                  <c:v>0</c:v>
                </c:pt>
                <c:pt idx="15895">
                  <c:v>0</c:v>
                </c:pt>
                <c:pt idx="15896">
                  <c:v>0</c:v>
                </c:pt>
                <c:pt idx="15897">
                  <c:v>0</c:v>
                </c:pt>
                <c:pt idx="15898">
                  <c:v>0</c:v>
                </c:pt>
                <c:pt idx="15899">
                  <c:v>0</c:v>
                </c:pt>
                <c:pt idx="15900">
                  <c:v>0</c:v>
                </c:pt>
                <c:pt idx="15901">
                  <c:v>0</c:v>
                </c:pt>
                <c:pt idx="15902">
                  <c:v>0</c:v>
                </c:pt>
                <c:pt idx="15903">
                  <c:v>0</c:v>
                </c:pt>
                <c:pt idx="15904">
                  <c:v>0</c:v>
                </c:pt>
                <c:pt idx="15905">
                  <c:v>0</c:v>
                </c:pt>
                <c:pt idx="15906">
                  <c:v>0</c:v>
                </c:pt>
                <c:pt idx="15907">
                  <c:v>0</c:v>
                </c:pt>
                <c:pt idx="15908">
                  <c:v>0</c:v>
                </c:pt>
                <c:pt idx="15909">
                  <c:v>0</c:v>
                </c:pt>
                <c:pt idx="15910">
                  <c:v>0</c:v>
                </c:pt>
                <c:pt idx="15911">
                  <c:v>0</c:v>
                </c:pt>
                <c:pt idx="15912">
                  <c:v>0</c:v>
                </c:pt>
                <c:pt idx="15913">
                  <c:v>0</c:v>
                </c:pt>
                <c:pt idx="15914">
                  <c:v>0</c:v>
                </c:pt>
                <c:pt idx="15915">
                  <c:v>0</c:v>
                </c:pt>
                <c:pt idx="15916">
                  <c:v>0</c:v>
                </c:pt>
                <c:pt idx="15917">
                  <c:v>0</c:v>
                </c:pt>
                <c:pt idx="15918">
                  <c:v>0</c:v>
                </c:pt>
                <c:pt idx="15919">
                  <c:v>0</c:v>
                </c:pt>
                <c:pt idx="15920">
                  <c:v>0</c:v>
                </c:pt>
                <c:pt idx="15921">
                  <c:v>0</c:v>
                </c:pt>
                <c:pt idx="15922">
                  <c:v>0</c:v>
                </c:pt>
                <c:pt idx="15923">
                  <c:v>0</c:v>
                </c:pt>
                <c:pt idx="15924">
                  <c:v>0</c:v>
                </c:pt>
                <c:pt idx="15925">
                  <c:v>0</c:v>
                </c:pt>
                <c:pt idx="15926">
                  <c:v>0</c:v>
                </c:pt>
                <c:pt idx="15927">
                  <c:v>0</c:v>
                </c:pt>
                <c:pt idx="15928">
                  <c:v>0</c:v>
                </c:pt>
                <c:pt idx="15929">
                  <c:v>0</c:v>
                </c:pt>
                <c:pt idx="15930">
                  <c:v>0</c:v>
                </c:pt>
                <c:pt idx="15931">
                  <c:v>0</c:v>
                </c:pt>
                <c:pt idx="15932">
                  <c:v>0</c:v>
                </c:pt>
                <c:pt idx="15933">
                  <c:v>0</c:v>
                </c:pt>
                <c:pt idx="15934">
                  <c:v>0</c:v>
                </c:pt>
                <c:pt idx="15935">
                  <c:v>0</c:v>
                </c:pt>
                <c:pt idx="15936">
                  <c:v>0</c:v>
                </c:pt>
                <c:pt idx="15937">
                  <c:v>0</c:v>
                </c:pt>
                <c:pt idx="15938">
                  <c:v>0</c:v>
                </c:pt>
                <c:pt idx="15939">
                  <c:v>0</c:v>
                </c:pt>
                <c:pt idx="15940">
                  <c:v>0</c:v>
                </c:pt>
                <c:pt idx="15941">
                  <c:v>0</c:v>
                </c:pt>
                <c:pt idx="15942">
                  <c:v>0</c:v>
                </c:pt>
                <c:pt idx="15943">
                  <c:v>0</c:v>
                </c:pt>
                <c:pt idx="15944">
                  <c:v>0</c:v>
                </c:pt>
                <c:pt idx="15945">
                  <c:v>0</c:v>
                </c:pt>
                <c:pt idx="15946">
                  <c:v>0</c:v>
                </c:pt>
                <c:pt idx="15947">
                  <c:v>0</c:v>
                </c:pt>
                <c:pt idx="15948">
                  <c:v>0</c:v>
                </c:pt>
                <c:pt idx="15949">
                  <c:v>0</c:v>
                </c:pt>
                <c:pt idx="15950">
                  <c:v>0</c:v>
                </c:pt>
                <c:pt idx="15951">
                  <c:v>0</c:v>
                </c:pt>
                <c:pt idx="15952">
                  <c:v>0</c:v>
                </c:pt>
                <c:pt idx="15953">
                  <c:v>0</c:v>
                </c:pt>
                <c:pt idx="15954">
                  <c:v>0</c:v>
                </c:pt>
                <c:pt idx="15955">
                  <c:v>0</c:v>
                </c:pt>
                <c:pt idx="15956">
                  <c:v>0</c:v>
                </c:pt>
                <c:pt idx="15957">
                  <c:v>0</c:v>
                </c:pt>
                <c:pt idx="15958">
                  <c:v>0</c:v>
                </c:pt>
                <c:pt idx="15959">
                  <c:v>0</c:v>
                </c:pt>
                <c:pt idx="15960">
                  <c:v>16.765760256699988</c:v>
                </c:pt>
                <c:pt idx="15961">
                  <c:v>54.654706841081349</c:v>
                </c:pt>
                <c:pt idx="15962">
                  <c:v>57.924217817523292</c:v>
                </c:pt>
                <c:pt idx="15963">
                  <c:v>30.291752894122986</c:v>
                </c:pt>
                <c:pt idx="15964">
                  <c:v>10.105279395048385</c:v>
                </c:pt>
                <c:pt idx="15965">
                  <c:v>55.837172660818169</c:v>
                </c:pt>
                <c:pt idx="15966">
                  <c:v>66.761375077909136</c:v>
                </c:pt>
                <c:pt idx="15967">
                  <c:v>88.110608389205339</c:v>
                </c:pt>
                <c:pt idx="15968">
                  <c:v>16.469263045293289</c:v>
                </c:pt>
                <c:pt idx="15969">
                  <c:v>25.213536128497033</c:v>
                </c:pt>
                <c:pt idx="15970">
                  <c:v>68.835951638104277</c:v>
                </c:pt>
                <c:pt idx="15971">
                  <c:v>0</c:v>
                </c:pt>
                <c:pt idx="15972">
                  <c:v>0</c:v>
                </c:pt>
                <c:pt idx="15973">
                  <c:v>0</c:v>
                </c:pt>
                <c:pt idx="15974">
                  <c:v>9.7889745593890858</c:v>
                </c:pt>
                <c:pt idx="15975">
                  <c:v>91.530657627083301</c:v>
                </c:pt>
                <c:pt idx="15976">
                  <c:v>126.70086674880037</c:v>
                </c:pt>
                <c:pt idx="15977">
                  <c:v>146.17549174932444</c:v>
                </c:pt>
                <c:pt idx="15978">
                  <c:v>79.575422182788131</c:v>
                </c:pt>
                <c:pt idx="15979">
                  <c:v>17.437579147203216</c:v>
                </c:pt>
                <c:pt idx="15980">
                  <c:v>115.68835526059644</c:v>
                </c:pt>
                <c:pt idx="15981">
                  <c:v>198.74279934860644</c:v>
                </c:pt>
                <c:pt idx="15982">
                  <c:v>127.83959711996094</c:v>
                </c:pt>
                <c:pt idx="15983">
                  <c:v>75.535883660212335</c:v>
                </c:pt>
                <c:pt idx="15984">
                  <c:v>0</c:v>
                </c:pt>
                <c:pt idx="15985">
                  <c:v>6.2341816454416676</c:v>
                </c:pt>
                <c:pt idx="15986">
                  <c:v>190.13748263089326</c:v>
                </c:pt>
                <c:pt idx="15987">
                  <c:v>155.35993042591721</c:v>
                </c:pt>
                <c:pt idx="15988">
                  <c:v>119.40679349962468</c:v>
                </c:pt>
                <c:pt idx="15989">
                  <c:v>83.768477996676296</c:v>
                </c:pt>
                <c:pt idx="15990">
                  <c:v>62.722534452285558</c:v>
                </c:pt>
                <c:pt idx="15991">
                  <c:v>52.206879478178521</c:v>
                </c:pt>
                <c:pt idx="15992">
                  <c:v>97.196954924229729</c:v>
                </c:pt>
                <c:pt idx="15993">
                  <c:v>87.859202936688348</c:v>
                </c:pt>
                <c:pt idx="15994">
                  <c:v>115.06261090960959</c:v>
                </c:pt>
                <c:pt idx="15995">
                  <c:v>58.057258114352877</c:v>
                </c:pt>
                <c:pt idx="15996">
                  <c:v>76.53694338603043</c:v>
                </c:pt>
                <c:pt idx="15997">
                  <c:v>104.89137365855105</c:v>
                </c:pt>
                <c:pt idx="15998">
                  <c:v>17.337296528730189</c:v>
                </c:pt>
                <c:pt idx="15999">
                  <c:v>17.059671788594507</c:v>
                </c:pt>
                <c:pt idx="16000">
                  <c:v>21.890547261620057</c:v>
                </c:pt>
                <c:pt idx="16001">
                  <c:v>64.066633713023251</c:v>
                </c:pt>
                <c:pt idx="16002">
                  <c:v>127.15379883864075</c:v>
                </c:pt>
                <c:pt idx="16003">
                  <c:v>0</c:v>
                </c:pt>
                <c:pt idx="16004">
                  <c:v>38.658286791339087</c:v>
                </c:pt>
                <c:pt idx="16005">
                  <c:v>164.96211032494617</c:v>
                </c:pt>
                <c:pt idx="16006">
                  <c:v>76.79618614305636</c:v>
                </c:pt>
                <c:pt idx="16007">
                  <c:v>46.636816784883152</c:v>
                </c:pt>
                <c:pt idx="16008">
                  <c:v>4.7737478779859988</c:v>
                </c:pt>
                <c:pt idx="16009">
                  <c:v>93.793122567598203</c:v>
                </c:pt>
                <c:pt idx="16010">
                  <c:v>84.525266527661273</c:v>
                </c:pt>
                <c:pt idx="16011">
                  <c:v>64.26078909348044</c:v>
                </c:pt>
                <c:pt idx="16012">
                  <c:v>47.634287493261709</c:v>
                </c:pt>
                <c:pt idx="16013">
                  <c:v>17.434145948854457</c:v>
                </c:pt>
                <c:pt idx="16014">
                  <c:v>0</c:v>
                </c:pt>
                <c:pt idx="16015">
                  <c:v>0</c:v>
                </c:pt>
                <c:pt idx="16016">
                  <c:v>0</c:v>
                </c:pt>
                <c:pt idx="16017">
                  <c:v>0</c:v>
                </c:pt>
                <c:pt idx="16018">
                  <c:v>0</c:v>
                </c:pt>
                <c:pt idx="16019">
                  <c:v>0</c:v>
                </c:pt>
                <c:pt idx="16020">
                  <c:v>0</c:v>
                </c:pt>
                <c:pt idx="16021">
                  <c:v>0</c:v>
                </c:pt>
                <c:pt idx="16022">
                  <c:v>0</c:v>
                </c:pt>
                <c:pt idx="16023">
                  <c:v>0</c:v>
                </c:pt>
                <c:pt idx="16024">
                  <c:v>7.2912803703337126</c:v>
                </c:pt>
                <c:pt idx="16025">
                  <c:v>3.6721577751419296</c:v>
                </c:pt>
                <c:pt idx="16026">
                  <c:v>140.49628823455797</c:v>
                </c:pt>
                <c:pt idx="16027">
                  <c:v>177.91062233490285</c:v>
                </c:pt>
                <c:pt idx="16028">
                  <c:v>188.29284276065874</c:v>
                </c:pt>
                <c:pt idx="16029">
                  <c:v>176.40228299092664</c:v>
                </c:pt>
                <c:pt idx="16030">
                  <c:v>159.69773588892321</c:v>
                </c:pt>
                <c:pt idx="16031">
                  <c:v>169.00704457540908</c:v>
                </c:pt>
                <c:pt idx="16032">
                  <c:v>151.21955890649889</c:v>
                </c:pt>
                <c:pt idx="16033">
                  <c:v>129.13274136079917</c:v>
                </c:pt>
                <c:pt idx="16034">
                  <c:v>143.77519910551024</c:v>
                </c:pt>
                <c:pt idx="16035">
                  <c:v>0</c:v>
                </c:pt>
                <c:pt idx="16036">
                  <c:v>115.18662844412052</c:v>
                </c:pt>
                <c:pt idx="16037">
                  <c:v>86.800853222262759</c:v>
                </c:pt>
                <c:pt idx="16038">
                  <c:v>53.285708671868875</c:v>
                </c:pt>
                <c:pt idx="16039">
                  <c:v>99.679707692814219</c:v>
                </c:pt>
                <c:pt idx="16040">
                  <c:v>191.65629233282306</c:v>
                </c:pt>
                <c:pt idx="16041">
                  <c:v>179.51666405120213</c:v>
                </c:pt>
                <c:pt idx="16042">
                  <c:v>19.459805592614781</c:v>
                </c:pt>
                <c:pt idx="16043">
                  <c:v>0</c:v>
                </c:pt>
                <c:pt idx="16044">
                  <c:v>0</c:v>
                </c:pt>
                <c:pt idx="16045">
                  <c:v>36.919435407580821</c:v>
                </c:pt>
                <c:pt idx="16046">
                  <c:v>191.00856130915798</c:v>
                </c:pt>
                <c:pt idx="16047">
                  <c:v>220.07898472302159</c:v>
                </c:pt>
                <c:pt idx="16048">
                  <c:v>0</c:v>
                </c:pt>
                <c:pt idx="16049">
                  <c:v>4.477151897380832</c:v>
                </c:pt>
                <c:pt idx="16050">
                  <c:v>12.68525929867905</c:v>
                </c:pt>
                <c:pt idx="16051">
                  <c:v>47.618670516980956</c:v>
                </c:pt>
                <c:pt idx="16052">
                  <c:v>71.827945795506523</c:v>
                </c:pt>
                <c:pt idx="16053">
                  <c:v>0</c:v>
                </c:pt>
                <c:pt idx="16054">
                  <c:v>138.24586684628571</c:v>
                </c:pt>
                <c:pt idx="16055">
                  <c:v>10.36316424244448</c:v>
                </c:pt>
                <c:pt idx="16056">
                  <c:v>62.231870946111087</c:v>
                </c:pt>
                <c:pt idx="16057">
                  <c:v>134.19788567567451</c:v>
                </c:pt>
                <c:pt idx="16058">
                  <c:v>88.280249535062438</c:v>
                </c:pt>
                <c:pt idx="16059">
                  <c:v>45.870682835086711</c:v>
                </c:pt>
                <c:pt idx="16060">
                  <c:v>73.203562772135413</c:v>
                </c:pt>
                <c:pt idx="16061">
                  <c:v>43.388840821126308</c:v>
                </c:pt>
                <c:pt idx="16062">
                  <c:v>76.722726824422708</c:v>
                </c:pt>
                <c:pt idx="16063">
                  <c:v>127.95540234832933</c:v>
                </c:pt>
                <c:pt idx="16064">
                  <c:v>76.835056763509286</c:v>
                </c:pt>
                <c:pt idx="16065">
                  <c:v>158.53365034751701</c:v>
                </c:pt>
                <c:pt idx="16066">
                  <c:v>80.367232386620913</c:v>
                </c:pt>
                <c:pt idx="16067">
                  <c:v>32.075955180964939</c:v>
                </c:pt>
                <c:pt idx="16068">
                  <c:v>66.647871841970357</c:v>
                </c:pt>
                <c:pt idx="16069">
                  <c:v>26.190175407578486</c:v>
                </c:pt>
                <c:pt idx="16070">
                  <c:v>0</c:v>
                </c:pt>
                <c:pt idx="16071">
                  <c:v>118.70104973551656</c:v>
                </c:pt>
                <c:pt idx="16072">
                  <c:v>97.853777124016958</c:v>
                </c:pt>
                <c:pt idx="16073">
                  <c:v>16.497669161489998</c:v>
                </c:pt>
                <c:pt idx="16074">
                  <c:v>138.04260514657201</c:v>
                </c:pt>
                <c:pt idx="16075">
                  <c:v>0</c:v>
                </c:pt>
                <c:pt idx="16076">
                  <c:v>0</c:v>
                </c:pt>
                <c:pt idx="16077">
                  <c:v>0</c:v>
                </c:pt>
                <c:pt idx="16078">
                  <c:v>0</c:v>
                </c:pt>
                <c:pt idx="16079">
                  <c:v>0</c:v>
                </c:pt>
                <c:pt idx="16080">
                  <c:v>0</c:v>
                </c:pt>
                <c:pt idx="16081">
                  <c:v>29.316804452469611</c:v>
                </c:pt>
                <c:pt idx="16082">
                  <c:v>0</c:v>
                </c:pt>
                <c:pt idx="16083">
                  <c:v>0</c:v>
                </c:pt>
                <c:pt idx="16084">
                  <c:v>0</c:v>
                </c:pt>
                <c:pt idx="16085">
                  <c:v>0</c:v>
                </c:pt>
                <c:pt idx="16086">
                  <c:v>0</c:v>
                </c:pt>
                <c:pt idx="16087">
                  <c:v>0</c:v>
                </c:pt>
                <c:pt idx="16088">
                  <c:v>0</c:v>
                </c:pt>
                <c:pt idx="16089">
                  <c:v>0</c:v>
                </c:pt>
                <c:pt idx="16090">
                  <c:v>0</c:v>
                </c:pt>
                <c:pt idx="16091">
                  <c:v>0</c:v>
                </c:pt>
                <c:pt idx="16092">
                  <c:v>0</c:v>
                </c:pt>
                <c:pt idx="16093">
                  <c:v>0</c:v>
                </c:pt>
                <c:pt idx="16094">
                  <c:v>0</c:v>
                </c:pt>
                <c:pt idx="16095">
                  <c:v>0</c:v>
                </c:pt>
                <c:pt idx="16096">
                  <c:v>0</c:v>
                </c:pt>
                <c:pt idx="16097">
                  <c:v>0</c:v>
                </c:pt>
                <c:pt idx="16098">
                  <c:v>153.77356109884835</c:v>
                </c:pt>
                <c:pt idx="16099">
                  <c:v>129.42211400666778</c:v>
                </c:pt>
                <c:pt idx="16100">
                  <c:v>33.077018905882348</c:v>
                </c:pt>
                <c:pt idx="16101">
                  <c:v>0</c:v>
                </c:pt>
                <c:pt idx="16102">
                  <c:v>0</c:v>
                </c:pt>
                <c:pt idx="16103">
                  <c:v>0</c:v>
                </c:pt>
                <c:pt idx="16104">
                  <c:v>0</c:v>
                </c:pt>
                <c:pt idx="16105">
                  <c:v>0</c:v>
                </c:pt>
                <c:pt idx="16106">
                  <c:v>0</c:v>
                </c:pt>
                <c:pt idx="16107">
                  <c:v>0</c:v>
                </c:pt>
                <c:pt idx="16108">
                  <c:v>0</c:v>
                </c:pt>
                <c:pt idx="16109">
                  <c:v>0</c:v>
                </c:pt>
                <c:pt idx="16110">
                  <c:v>0</c:v>
                </c:pt>
                <c:pt idx="16111">
                  <c:v>0</c:v>
                </c:pt>
                <c:pt idx="16112">
                  <c:v>0</c:v>
                </c:pt>
                <c:pt idx="16113">
                  <c:v>0</c:v>
                </c:pt>
                <c:pt idx="16114">
                  <c:v>0</c:v>
                </c:pt>
                <c:pt idx="16115">
                  <c:v>0</c:v>
                </c:pt>
                <c:pt idx="16116">
                  <c:v>14.889728828073972</c:v>
                </c:pt>
                <c:pt idx="16117">
                  <c:v>11.570120095040039</c:v>
                </c:pt>
                <c:pt idx="16118">
                  <c:v>33.352829241379176</c:v>
                </c:pt>
                <c:pt idx="16119">
                  <c:v>50.59978250070035</c:v>
                </c:pt>
                <c:pt idx="16120">
                  <c:v>51.800958496426873</c:v>
                </c:pt>
                <c:pt idx="16121">
                  <c:v>65.132553028466575</c:v>
                </c:pt>
                <c:pt idx="16122">
                  <c:v>65.397006134167867</c:v>
                </c:pt>
                <c:pt idx="16123">
                  <c:v>96.753218309508881</c:v>
                </c:pt>
                <c:pt idx="16124">
                  <c:v>90.345842784622562</c:v>
                </c:pt>
                <c:pt idx="16125">
                  <c:v>51.821801397521604</c:v>
                </c:pt>
                <c:pt idx="16126">
                  <c:v>8.1058801288818429</c:v>
                </c:pt>
                <c:pt idx="16127">
                  <c:v>0</c:v>
                </c:pt>
                <c:pt idx="16128">
                  <c:v>0</c:v>
                </c:pt>
                <c:pt idx="16129">
                  <c:v>0</c:v>
                </c:pt>
                <c:pt idx="16130">
                  <c:v>0</c:v>
                </c:pt>
                <c:pt idx="16131">
                  <c:v>0</c:v>
                </c:pt>
                <c:pt idx="16132">
                  <c:v>0</c:v>
                </c:pt>
                <c:pt idx="16133">
                  <c:v>0</c:v>
                </c:pt>
                <c:pt idx="16134">
                  <c:v>0</c:v>
                </c:pt>
                <c:pt idx="16135">
                  <c:v>0</c:v>
                </c:pt>
                <c:pt idx="16136">
                  <c:v>0</c:v>
                </c:pt>
                <c:pt idx="16137">
                  <c:v>0</c:v>
                </c:pt>
                <c:pt idx="16138">
                  <c:v>0</c:v>
                </c:pt>
                <c:pt idx="16139">
                  <c:v>0</c:v>
                </c:pt>
                <c:pt idx="16140">
                  <c:v>0</c:v>
                </c:pt>
                <c:pt idx="16141">
                  <c:v>0</c:v>
                </c:pt>
                <c:pt idx="16142">
                  <c:v>0</c:v>
                </c:pt>
                <c:pt idx="16143">
                  <c:v>0</c:v>
                </c:pt>
                <c:pt idx="16144">
                  <c:v>43.335797918003379</c:v>
                </c:pt>
                <c:pt idx="16145">
                  <c:v>58.695747976273211</c:v>
                </c:pt>
                <c:pt idx="16146">
                  <c:v>14.321941678306061</c:v>
                </c:pt>
                <c:pt idx="16147">
                  <c:v>13.564911076440383</c:v>
                </c:pt>
                <c:pt idx="16148">
                  <c:v>12.624140933020698</c:v>
                </c:pt>
                <c:pt idx="16149">
                  <c:v>22.535073426136421</c:v>
                </c:pt>
                <c:pt idx="16150">
                  <c:v>58.123508805780602</c:v>
                </c:pt>
                <c:pt idx="16151">
                  <c:v>30.570666068695346</c:v>
                </c:pt>
                <c:pt idx="16152">
                  <c:v>0</c:v>
                </c:pt>
                <c:pt idx="16153">
                  <c:v>0</c:v>
                </c:pt>
                <c:pt idx="16154">
                  <c:v>0</c:v>
                </c:pt>
                <c:pt idx="16155">
                  <c:v>0</c:v>
                </c:pt>
                <c:pt idx="16156">
                  <c:v>0</c:v>
                </c:pt>
                <c:pt idx="16157">
                  <c:v>0</c:v>
                </c:pt>
                <c:pt idx="16158">
                  <c:v>0</c:v>
                </c:pt>
                <c:pt idx="16159">
                  <c:v>0</c:v>
                </c:pt>
                <c:pt idx="16160">
                  <c:v>0</c:v>
                </c:pt>
                <c:pt idx="16161">
                  <c:v>0</c:v>
                </c:pt>
                <c:pt idx="16162">
                  <c:v>0</c:v>
                </c:pt>
                <c:pt idx="16163">
                  <c:v>0</c:v>
                </c:pt>
                <c:pt idx="16164">
                  <c:v>0</c:v>
                </c:pt>
                <c:pt idx="16165">
                  <c:v>0</c:v>
                </c:pt>
                <c:pt idx="16166">
                  <c:v>0</c:v>
                </c:pt>
                <c:pt idx="16167">
                  <c:v>0</c:v>
                </c:pt>
                <c:pt idx="16168">
                  <c:v>0</c:v>
                </c:pt>
                <c:pt idx="16169">
                  <c:v>14.715044399569139</c:v>
                </c:pt>
                <c:pt idx="16170">
                  <c:v>0</c:v>
                </c:pt>
                <c:pt idx="16171">
                  <c:v>0</c:v>
                </c:pt>
                <c:pt idx="16172">
                  <c:v>0</c:v>
                </c:pt>
                <c:pt idx="16173">
                  <c:v>0</c:v>
                </c:pt>
                <c:pt idx="16174">
                  <c:v>0</c:v>
                </c:pt>
                <c:pt idx="16175">
                  <c:v>0</c:v>
                </c:pt>
                <c:pt idx="16176">
                  <c:v>0</c:v>
                </c:pt>
                <c:pt idx="16177">
                  <c:v>0</c:v>
                </c:pt>
                <c:pt idx="16178">
                  <c:v>0</c:v>
                </c:pt>
                <c:pt idx="16179">
                  <c:v>0</c:v>
                </c:pt>
                <c:pt idx="16180">
                  <c:v>0</c:v>
                </c:pt>
                <c:pt idx="16181">
                  <c:v>0</c:v>
                </c:pt>
                <c:pt idx="16182">
                  <c:v>0</c:v>
                </c:pt>
                <c:pt idx="16183">
                  <c:v>0</c:v>
                </c:pt>
                <c:pt idx="16184">
                  <c:v>0</c:v>
                </c:pt>
                <c:pt idx="16185">
                  <c:v>0</c:v>
                </c:pt>
                <c:pt idx="16186">
                  <c:v>0</c:v>
                </c:pt>
                <c:pt idx="16187">
                  <c:v>0</c:v>
                </c:pt>
                <c:pt idx="16188">
                  <c:v>0</c:v>
                </c:pt>
                <c:pt idx="16189">
                  <c:v>0</c:v>
                </c:pt>
                <c:pt idx="16190">
                  <c:v>0</c:v>
                </c:pt>
                <c:pt idx="16191">
                  <c:v>0</c:v>
                </c:pt>
                <c:pt idx="16192">
                  <c:v>26.395980790326583</c:v>
                </c:pt>
                <c:pt idx="16193">
                  <c:v>25.683884151856059</c:v>
                </c:pt>
                <c:pt idx="16194">
                  <c:v>15.133187233246067</c:v>
                </c:pt>
                <c:pt idx="16195">
                  <c:v>3.6108886329338894</c:v>
                </c:pt>
                <c:pt idx="16196">
                  <c:v>3.3171185599813202</c:v>
                </c:pt>
                <c:pt idx="16197">
                  <c:v>11.158481934061058</c:v>
                </c:pt>
                <c:pt idx="16198">
                  <c:v>2.3361474730342389</c:v>
                </c:pt>
                <c:pt idx="16199">
                  <c:v>5.9592182429850675</c:v>
                </c:pt>
                <c:pt idx="16200">
                  <c:v>0</c:v>
                </c:pt>
                <c:pt idx="16201">
                  <c:v>6.2789029529281635</c:v>
                </c:pt>
                <c:pt idx="16202">
                  <c:v>10.636140139338938</c:v>
                </c:pt>
                <c:pt idx="16203">
                  <c:v>8.8195785058544036</c:v>
                </c:pt>
                <c:pt idx="16204">
                  <c:v>4.0232497961244631</c:v>
                </c:pt>
                <c:pt idx="16205">
                  <c:v>6.0546914650081503</c:v>
                </c:pt>
                <c:pt idx="16206">
                  <c:v>11.849932875571003</c:v>
                </c:pt>
                <c:pt idx="16207">
                  <c:v>2.9477902688872293</c:v>
                </c:pt>
                <c:pt idx="16208">
                  <c:v>0</c:v>
                </c:pt>
                <c:pt idx="16209">
                  <c:v>7.1203281746489822E-2</c:v>
                </c:pt>
                <c:pt idx="16210">
                  <c:v>22.806152011722798</c:v>
                </c:pt>
                <c:pt idx="16211">
                  <c:v>29.555200580406019</c:v>
                </c:pt>
                <c:pt idx="16212">
                  <c:v>23.136586391289562</c:v>
                </c:pt>
                <c:pt idx="16213">
                  <c:v>43.147146561748464</c:v>
                </c:pt>
                <c:pt idx="16214">
                  <c:v>40.026876811989609</c:v>
                </c:pt>
                <c:pt idx="16215">
                  <c:v>0</c:v>
                </c:pt>
                <c:pt idx="16216">
                  <c:v>0</c:v>
                </c:pt>
                <c:pt idx="16217">
                  <c:v>21.637518104269166</c:v>
                </c:pt>
                <c:pt idx="16218">
                  <c:v>14.512745597817398</c:v>
                </c:pt>
                <c:pt idx="16219">
                  <c:v>0</c:v>
                </c:pt>
                <c:pt idx="16220">
                  <c:v>0</c:v>
                </c:pt>
                <c:pt idx="16221">
                  <c:v>2.4980001442386079</c:v>
                </c:pt>
                <c:pt idx="16222">
                  <c:v>8.1922345740552132</c:v>
                </c:pt>
                <c:pt idx="16223">
                  <c:v>0</c:v>
                </c:pt>
                <c:pt idx="16224">
                  <c:v>0</c:v>
                </c:pt>
                <c:pt idx="16225">
                  <c:v>0</c:v>
                </c:pt>
                <c:pt idx="16226">
                  <c:v>0</c:v>
                </c:pt>
                <c:pt idx="16227">
                  <c:v>0</c:v>
                </c:pt>
                <c:pt idx="16228">
                  <c:v>0</c:v>
                </c:pt>
                <c:pt idx="16229">
                  <c:v>0</c:v>
                </c:pt>
                <c:pt idx="16230">
                  <c:v>0</c:v>
                </c:pt>
                <c:pt idx="16231">
                  <c:v>0</c:v>
                </c:pt>
                <c:pt idx="16232">
                  <c:v>0.62783362054944747</c:v>
                </c:pt>
                <c:pt idx="16233">
                  <c:v>6.9048679816833669</c:v>
                </c:pt>
                <c:pt idx="16234">
                  <c:v>11.057225370871899</c:v>
                </c:pt>
                <c:pt idx="16235">
                  <c:v>0</c:v>
                </c:pt>
                <c:pt idx="16236">
                  <c:v>0</c:v>
                </c:pt>
                <c:pt idx="16237">
                  <c:v>0</c:v>
                </c:pt>
                <c:pt idx="16238">
                  <c:v>0</c:v>
                </c:pt>
                <c:pt idx="16239">
                  <c:v>0</c:v>
                </c:pt>
                <c:pt idx="16240">
                  <c:v>9.8011330424234462</c:v>
                </c:pt>
                <c:pt idx="16241">
                  <c:v>0</c:v>
                </c:pt>
                <c:pt idx="16242">
                  <c:v>1.6050138966049963</c:v>
                </c:pt>
                <c:pt idx="16243">
                  <c:v>1.0726008763543349</c:v>
                </c:pt>
                <c:pt idx="16244">
                  <c:v>0</c:v>
                </c:pt>
                <c:pt idx="16245">
                  <c:v>0</c:v>
                </c:pt>
                <c:pt idx="16246">
                  <c:v>0</c:v>
                </c:pt>
                <c:pt idx="16247">
                  <c:v>1.4772508852924764</c:v>
                </c:pt>
                <c:pt idx="16248">
                  <c:v>0.76820475647734421</c:v>
                </c:pt>
                <c:pt idx="16249">
                  <c:v>0</c:v>
                </c:pt>
                <c:pt idx="16250">
                  <c:v>0</c:v>
                </c:pt>
                <c:pt idx="16251">
                  <c:v>0</c:v>
                </c:pt>
                <c:pt idx="16252">
                  <c:v>0</c:v>
                </c:pt>
                <c:pt idx="16253">
                  <c:v>0</c:v>
                </c:pt>
                <c:pt idx="16254">
                  <c:v>0</c:v>
                </c:pt>
                <c:pt idx="16255">
                  <c:v>0</c:v>
                </c:pt>
                <c:pt idx="16256">
                  <c:v>0</c:v>
                </c:pt>
                <c:pt idx="16257">
                  <c:v>0</c:v>
                </c:pt>
                <c:pt idx="16258">
                  <c:v>0</c:v>
                </c:pt>
                <c:pt idx="16259">
                  <c:v>0</c:v>
                </c:pt>
                <c:pt idx="16260">
                  <c:v>0</c:v>
                </c:pt>
                <c:pt idx="16261">
                  <c:v>0</c:v>
                </c:pt>
                <c:pt idx="16262">
                  <c:v>0</c:v>
                </c:pt>
                <c:pt idx="16263">
                  <c:v>0</c:v>
                </c:pt>
                <c:pt idx="16264">
                  <c:v>0</c:v>
                </c:pt>
                <c:pt idx="16265">
                  <c:v>0</c:v>
                </c:pt>
                <c:pt idx="16266">
                  <c:v>0</c:v>
                </c:pt>
                <c:pt idx="16267">
                  <c:v>0</c:v>
                </c:pt>
                <c:pt idx="16268">
                  <c:v>0</c:v>
                </c:pt>
                <c:pt idx="16269">
                  <c:v>0</c:v>
                </c:pt>
                <c:pt idx="16270">
                  <c:v>0</c:v>
                </c:pt>
                <c:pt idx="16271">
                  <c:v>0</c:v>
                </c:pt>
                <c:pt idx="16272">
                  <c:v>0</c:v>
                </c:pt>
                <c:pt idx="16273">
                  <c:v>0</c:v>
                </c:pt>
                <c:pt idx="16274">
                  <c:v>0</c:v>
                </c:pt>
                <c:pt idx="16275">
                  <c:v>0</c:v>
                </c:pt>
                <c:pt idx="16276">
                  <c:v>0</c:v>
                </c:pt>
                <c:pt idx="16277">
                  <c:v>0</c:v>
                </c:pt>
                <c:pt idx="16278">
                  <c:v>0</c:v>
                </c:pt>
                <c:pt idx="16279">
                  <c:v>0</c:v>
                </c:pt>
                <c:pt idx="16280">
                  <c:v>0</c:v>
                </c:pt>
                <c:pt idx="16281">
                  <c:v>0</c:v>
                </c:pt>
                <c:pt idx="16282">
                  <c:v>0</c:v>
                </c:pt>
                <c:pt idx="16283">
                  <c:v>0</c:v>
                </c:pt>
                <c:pt idx="16284">
                  <c:v>0</c:v>
                </c:pt>
                <c:pt idx="16285">
                  <c:v>0</c:v>
                </c:pt>
                <c:pt idx="16286">
                  <c:v>0</c:v>
                </c:pt>
                <c:pt idx="16287">
                  <c:v>0</c:v>
                </c:pt>
                <c:pt idx="16288">
                  <c:v>0</c:v>
                </c:pt>
                <c:pt idx="16289">
                  <c:v>0</c:v>
                </c:pt>
                <c:pt idx="16290">
                  <c:v>37.819474291983532</c:v>
                </c:pt>
                <c:pt idx="16291">
                  <c:v>5.8402740165518594</c:v>
                </c:pt>
                <c:pt idx="16292">
                  <c:v>0.88608179183498925</c:v>
                </c:pt>
                <c:pt idx="16293">
                  <c:v>0</c:v>
                </c:pt>
                <c:pt idx="16294">
                  <c:v>0</c:v>
                </c:pt>
                <c:pt idx="16295">
                  <c:v>5.0914122871560519</c:v>
                </c:pt>
                <c:pt idx="16296">
                  <c:v>21.717768471318156</c:v>
                </c:pt>
                <c:pt idx="16297">
                  <c:v>18.394835994346039</c:v>
                </c:pt>
                <c:pt idx="16298">
                  <c:v>9.6061067160992888</c:v>
                </c:pt>
                <c:pt idx="16299">
                  <c:v>36.714737503501688</c:v>
                </c:pt>
                <c:pt idx="16300">
                  <c:v>42.432437587775233</c:v>
                </c:pt>
                <c:pt idx="16301">
                  <c:v>43.246404788846817</c:v>
                </c:pt>
                <c:pt idx="16302">
                  <c:v>0</c:v>
                </c:pt>
                <c:pt idx="16303">
                  <c:v>0</c:v>
                </c:pt>
                <c:pt idx="16304">
                  <c:v>12.87386708834058</c:v>
                </c:pt>
                <c:pt idx="16305">
                  <c:v>0</c:v>
                </c:pt>
                <c:pt idx="16306">
                  <c:v>23.392848357766656</c:v>
                </c:pt>
                <c:pt idx="16307">
                  <c:v>22.240755331347192</c:v>
                </c:pt>
                <c:pt idx="16308">
                  <c:v>0</c:v>
                </c:pt>
                <c:pt idx="16309">
                  <c:v>0</c:v>
                </c:pt>
                <c:pt idx="16310">
                  <c:v>0</c:v>
                </c:pt>
                <c:pt idx="16311">
                  <c:v>16.018375873726775</c:v>
                </c:pt>
                <c:pt idx="16312">
                  <c:v>1.978605985967806</c:v>
                </c:pt>
                <c:pt idx="16313">
                  <c:v>0</c:v>
                </c:pt>
                <c:pt idx="16314">
                  <c:v>2.72859873103606</c:v>
                </c:pt>
                <c:pt idx="16315">
                  <c:v>0</c:v>
                </c:pt>
                <c:pt idx="16316">
                  <c:v>0</c:v>
                </c:pt>
                <c:pt idx="16317">
                  <c:v>6.9211399155470676</c:v>
                </c:pt>
                <c:pt idx="16318">
                  <c:v>18.280527755797348</c:v>
                </c:pt>
                <c:pt idx="16319">
                  <c:v>34.171934269913983</c:v>
                </c:pt>
                <c:pt idx="16320">
                  <c:v>40.601378796473</c:v>
                </c:pt>
                <c:pt idx="16321">
                  <c:v>46.917813903132185</c:v>
                </c:pt>
                <c:pt idx="16322">
                  <c:v>10.883246418236117</c:v>
                </c:pt>
                <c:pt idx="16323">
                  <c:v>10.221334820349098</c:v>
                </c:pt>
                <c:pt idx="16324">
                  <c:v>24.780531296078358</c:v>
                </c:pt>
                <c:pt idx="16325">
                  <c:v>6.0660948965723396</c:v>
                </c:pt>
                <c:pt idx="16326">
                  <c:v>104.23900484777944</c:v>
                </c:pt>
                <c:pt idx="16327">
                  <c:v>108.69276027812944</c:v>
                </c:pt>
                <c:pt idx="16328">
                  <c:v>40.312570461001556</c:v>
                </c:pt>
                <c:pt idx="16329">
                  <c:v>3.5242093374225689</c:v>
                </c:pt>
                <c:pt idx="16330">
                  <c:v>17.660570422972135</c:v>
                </c:pt>
                <c:pt idx="16331">
                  <c:v>17.225260524020097</c:v>
                </c:pt>
                <c:pt idx="16332">
                  <c:v>0</c:v>
                </c:pt>
                <c:pt idx="16333">
                  <c:v>30.864292011827505</c:v>
                </c:pt>
                <c:pt idx="16334">
                  <c:v>61.298959769641542</c:v>
                </c:pt>
                <c:pt idx="16335">
                  <c:v>44.772215617698315</c:v>
                </c:pt>
                <c:pt idx="16336">
                  <c:v>11.011420819873193</c:v>
                </c:pt>
                <c:pt idx="16337">
                  <c:v>55.575623556750607</c:v>
                </c:pt>
                <c:pt idx="16338">
                  <c:v>122.12781482074256</c:v>
                </c:pt>
                <c:pt idx="16339">
                  <c:v>53.297414596391505</c:v>
                </c:pt>
                <c:pt idx="16340">
                  <c:v>0</c:v>
                </c:pt>
                <c:pt idx="16341">
                  <c:v>70.656516416888451</c:v>
                </c:pt>
                <c:pt idx="16342">
                  <c:v>115.7932975298898</c:v>
                </c:pt>
                <c:pt idx="16343">
                  <c:v>112.58718279642964</c:v>
                </c:pt>
                <c:pt idx="16344">
                  <c:v>96.920851447284932</c:v>
                </c:pt>
                <c:pt idx="16345">
                  <c:v>44.301754137288043</c:v>
                </c:pt>
                <c:pt idx="16346">
                  <c:v>30.557512550359256</c:v>
                </c:pt>
                <c:pt idx="16347">
                  <c:v>34.743716874441084</c:v>
                </c:pt>
                <c:pt idx="16348">
                  <c:v>30.17616866859991</c:v>
                </c:pt>
                <c:pt idx="16349">
                  <c:v>0</c:v>
                </c:pt>
                <c:pt idx="16350">
                  <c:v>0</c:v>
                </c:pt>
                <c:pt idx="16351">
                  <c:v>47.513468373713678</c:v>
                </c:pt>
                <c:pt idx="16352">
                  <c:v>41.389097625754211</c:v>
                </c:pt>
                <c:pt idx="16353">
                  <c:v>16.34435607057878</c:v>
                </c:pt>
                <c:pt idx="16354">
                  <c:v>0</c:v>
                </c:pt>
                <c:pt idx="16355">
                  <c:v>28.411559512914536</c:v>
                </c:pt>
                <c:pt idx="16356">
                  <c:v>42.311427307597192</c:v>
                </c:pt>
                <c:pt idx="16357">
                  <c:v>68.011732752089017</c:v>
                </c:pt>
                <c:pt idx="16358">
                  <c:v>111.7443608087835</c:v>
                </c:pt>
                <c:pt idx="16359">
                  <c:v>38.608148819617902</c:v>
                </c:pt>
                <c:pt idx="16360">
                  <c:v>0</c:v>
                </c:pt>
                <c:pt idx="16361">
                  <c:v>0</c:v>
                </c:pt>
                <c:pt idx="16362">
                  <c:v>0</c:v>
                </c:pt>
                <c:pt idx="16363">
                  <c:v>0</c:v>
                </c:pt>
                <c:pt idx="16364">
                  <c:v>0</c:v>
                </c:pt>
                <c:pt idx="16365">
                  <c:v>0</c:v>
                </c:pt>
                <c:pt idx="16366">
                  <c:v>0</c:v>
                </c:pt>
                <c:pt idx="16367">
                  <c:v>7.3135406749126854</c:v>
                </c:pt>
                <c:pt idx="16368">
                  <c:v>0</c:v>
                </c:pt>
                <c:pt idx="16369">
                  <c:v>0</c:v>
                </c:pt>
                <c:pt idx="16370">
                  <c:v>0</c:v>
                </c:pt>
                <c:pt idx="16371">
                  <c:v>0</c:v>
                </c:pt>
                <c:pt idx="16372">
                  <c:v>35.929618136148314</c:v>
                </c:pt>
                <c:pt idx="16373">
                  <c:v>68.430748256701563</c:v>
                </c:pt>
                <c:pt idx="16374">
                  <c:v>39.092163863924846</c:v>
                </c:pt>
                <c:pt idx="16375">
                  <c:v>8.2070876578342116</c:v>
                </c:pt>
                <c:pt idx="16376">
                  <c:v>0</c:v>
                </c:pt>
                <c:pt idx="16377">
                  <c:v>0</c:v>
                </c:pt>
                <c:pt idx="16378">
                  <c:v>0</c:v>
                </c:pt>
                <c:pt idx="16379">
                  <c:v>0</c:v>
                </c:pt>
                <c:pt idx="16380">
                  <c:v>108.45548146282152</c:v>
                </c:pt>
                <c:pt idx="16381">
                  <c:v>210.43353545066637</c:v>
                </c:pt>
                <c:pt idx="16382">
                  <c:v>123.43699953916385</c:v>
                </c:pt>
                <c:pt idx="16383">
                  <c:v>0</c:v>
                </c:pt>
                <c:pt idx="16384">
                  <c:v>44.947233465260418</c:v>
                </c:pt>
                <c:pt idx="16385">
                  <c:v>1.8690768694787026</c:v>
                </c:pt>
                <c:pt idx="16386">
                  <c:v>29.843519606296027</c:v>
                </c:pt>
                <c:pt idx="16387">
                  <c:v>0</c:v>
                </c:pt>
                <c:pt idx="16388">
                  <c:v>0</c:v>
                </c:pt>
                <c:pt idx="16389">
                  <c:v>0</c:v>
                </c:pt>
                <c:pt idx="16390">
                  <c:v>0</c:v>
                </c:pt>
                <c:pt idx="16391">
                  <c:v>0</c:v>
                </c:pt>
                <c:pt idx="16392">
                  <c:v>22.654982163511786</c:v>
                </c:pt>
                <c:pt idx="16393">
                  <c:v>80.103324069902456</c:v>
                </c:pt>
                <c:pt idx="16394">
                  <c:v>112.99648410855708</c:v>
                </c:pt>
                <c:pt idx="16395">
                  <c:v>119.00073104217225</c:v>
                </c:pt>
                <c:pt idx="16396">
                  <c:v>148.19359019512078</c:v>
                </c:pt>
                <c:pt idx="16397">
                  <c:v>130.05728788556738</c:v>
                </c:pt>
                <c:pt idx="16398">
                  <c:v>47.832113777845926</c:v>
                </c:pt>
                <c:pt idx="16399">
                  <c:v>37.339961280112334</c:v>
                </c:pt>
                <c:pt idx="16400">
                  <c:v>95.518849119745653</c:v>
                </c:pt>
                <c:pt idx="16401">
                  <c:v>28.63038864688172</c:v>
                </c:pt>
                <c:pt idx="16402">
                  <c:v>0</c:v>
                </c:pt>
                <c:pt idx="16403">
                  <c:v>0</c:v>
                </c:pt>
                <c:pt idx="16404">
                  <c:v>0</c:v>
                </c:pt>
                <c:pt idx="16405">
                  <c:v>0</c:v>
                </c:pt>
                <c:pt idx="16406">
                  <c:v>0.98347445748425733</c:v>
                </c:pt>
                <c:pt idx="16407">
                  <c:v>0</c:v>
                </c:pt>
                <c:pt idx="16408">
                  <c:v>0</c:v>
                </c:pt>
                <c:pt idx="16409">
                  <c:v>0</c:v>
                </c:pt>
                <c:pt idx="16410">
                  <c:v>0</c:v>
                </c:pt>
                <c:pt idx="16411">
                  <c:v>0</c:v>
                </c:pt>
                <c:pt idx="16412">
                  <c:v>0</c:v>
                </c:pt>
                <c:pt idx="16413">
                  <c:v>0</c:v>
                </c:pt>
                <c:pt idx="16414">
                  <c:v>0</c:v>
                </c:pt>
                <c:pt idx="16415">
                  <c:v>0</c:v>
                </c:pt>
                <c:pt idx="16416">
                  <c:v>80.572543333115789</c:v>
                </c:pt>
                <c:pt idx="16417">
                  <c:v>91.435535721432188</c:v>
                </c:pt>
                <c:pt idx="16418">
                  <c:v>25.301863349432047</c:v>
                </c:pt>
                <c:pt idx="16419">
                  <c:v>104.98660820840011</c:v>
                </c:pt>
                <c:pt idx="16420">
                  <c:v>0</c:v>
                </c:pt>
                <c:pt idx="16421">
                  <c:v>58.119576072954594</c:v>
                </c:pt>
                <c:pt idx="16422">
                  <c:v>44.207350292733899</c:v>
                </c:pt>
                <c:pt idx="16423">
                  <c:v>15.634907169564087</c:v>
                </c:pt>
                <c:pt idx="16424">
                  <c:v>6.6306432948679754</c:v>
                </c:pt>
                <c:pt idx="16425">
                  <c:v>0</c:v>
                </c:pt>
                <c:pt idx="16426">
                  <c:v>0.25254738229677431</c:v>
                </c:pt>
                <c:pt idx="16427">
                  <c:v>0.7473011760454642</c:v>
                </c:pt>
                <c:pt idx="16428">
                  <c:v>0</c:v>
                </c:pt>
                <c:pt idx="16429">
                  <c:v>0</c:v>
                </c:pt>
                <c:pt idx="16430">
                  <c:v>0</c:v>
                </c:pt>
                <c:pt idx="16431">
                  <c:v>10.704917628466564</c:v>
                </c:pt>
                <c:pt idx="16432">
                  <c:v>20.273749337740327</c:v>
                </c:pt>
                <c:pt idx="16433">
                  <c:v>1.6373806369105399</c:v>
                </c:pt>
                <c:pt idx="16434">
                  <c:v>0</c:v>
                </c:pt>
                <c:pt idx="16435">
                  <c:v>0</c:v>
                </c:pt>
                <c:pt idx="16436">
                  <c:v>0</c:v>
                </c:pt>
                <c:pt idx="16437">
                  <c:v>0</c:v>
                </c:pt>
                <c:pt idx="16438">
                  <c:v>0</c:v>
                </c:pt>
                <c:pt idx="16439">
                  <c:v>32.738261710821348</c:v>
                </c:pt>
                <c:pt idx="16440">
                  <c:v>36.536625897807212</c:v>
                </c:pt>
                <c:pt idx="16441">
                  <c:v>35.650370135071221</c:v>
                </c:pt>
                <c:pt idx="16442">
                  <c:v>0</c:v>
                </c:pt>
                <c:pt idx="16443">
                  <c:v>0</c:v>
                </c:pt>
                <c:pt idx="16444">
                  <c:v>0</c:v>
                </c:pt>
                <c:pt idx="16445">
                  <c:v>0</c:v>
                </c:pt>
                <c:pt idx="16446">
                  <c:v>0</c:v>
                </c:pt>
                <c:pt idx="16447">
                  <c:v>0</c:v>
                </c:pt>
                <c:pt idx="16448">
                  <c:v>9.3440432364370611</c:v>
                </c:pt>
                <c:pt idx="16449">
                  <c:v>6.6834292175509447</c:v>
                </c:pt>
                <c:pt idx="16450">
                  <c:v>16.344660715776683</c:v>
                </c:pt>
                <c:pt idx="16451">
                  <c:v>29.32944679779348</c:v>
                </c:pt>
                <c:pt idx="16452">
                  <c:v>35.026082994340655</c:v>
                </c:pt>
                <c:pt idx="16453">
                  <c:v>26.525098353329803</c:v>
                </c:pt>
                <c:pt idx="16454">
                  <c:v>18.668817497291293</c:v>
                </c:pt>
                <c:pt idx="16455">
                  <c:v>17.472653725828021</c:v>
                </c:pt>
                <c:pt idx="16456">
                  <c:v>9.9169622881059443</c:v>
                </c:pt>
                <c:pt idx="16457">
                  <c:v>0</c:v>
                </c:pt>
                <c:pt idx="16458">
                  <c:v>0</c:v>
                </c:pt>
                <c:pt idx="16459">
                  <c:v>0</c:v>
                </c:pt>
                <c:pt idx="16460">
                  <c:v>0</c:v>
                </c:pt>
                <c:pt idx="16461">
                  <c:v>0</c:v>
                </c:pt>
                <c:pt idx="16462">
                  <c:v>0</c:v>
                </c:pt>
                <c:pt idx="16463">
                  <c:v>0</c:v>
                </c:pt>
                <c:pt idx="16464">
                  <c:v>0</c:v>
                </c:pt>
                <c:pt idx="16465">
                  <c:v>29.38753525585496</c:v>
                </c:pt>
                <c:pt idx="16466">
                  <c:v>26.496742175620764</c:v>
                </c:pt>
                <c:pt idx="16467">
                  <c:v>23.135370932635336</c:v>
                </c:pt>
                <c:pt idx="16468">
                  <c:v>7.8849272327962483</c:v>
                </c:pt>
                <c:pt idx="16469">
                  <c:v>6.1086845579635085</c:v>
                </c:pt>
                <c:pt idx="16470">
                  <c:v>10.23956149579608</c:v>
                </c:pt>
                <c:pt idx="16471">
                  <c:v>25.556603010160103</c:v>
                </c:pt>
                <c:pt idx="16472">
                  <c:v>30.460751502987002</c:v>
                </c:pt>
                <c:pt idx="16473">
                  <c:v>1.2526098961586078</c:v>
                </c:pt>
                <c:pt idx="16474">
                  <c:v>0</c:v>
                </c:pt>
                <c:pt idx="16475">
                  <c:v>0</c:v>
                </c:pt>
                <c:pt idx="16476">
                  <c:v>0</c:v>
                </c:pt>
                <c:pt idx="16477">
                  <c:v>0</c:v>
                </c:pt>
                <c:pt idx="16478">
                  <c:v>0</c:v>
                </c:pt>
                <c:pt idx="16479">
                  <c:v>0</c:v>
                </c:pt>
                <c:pt idx="16480">
                  <c:v>0.98722972468094794</c:v>
                </c:pt>
                <c:pt idx="16481">
                  <c:v>10.079900352449254</c:v>
                </c:pt>
                <c:pt idx="16482">
                  <c:v>19.246974159018787</c:v>
                </c:pt>
                <c:pt idx="16483">
                  <c:v>62.302413277876283</c:v>
                </c:pt>
                <c:pt idx="16484">
                  <c:v>5.8779827569680547</c:v>
                </c:pt>
                <c:pt idx="16485">
                  <c:v>24.696366441616501</c:v>
                </c:pt>
                <c:pt idx="16486">
                  <c:v>32.547168364082111</c:v>
                </c:pt>
                <c:pt idx="16487">
                  <c:v>20.794644692613453</c:v>
                </c:pt>
                <c:pt idx="16488">
                  <c:v>0</c:v>
                </c:pt>
                <c:pt idx="16489">
                  <c:v>0</c:v>
                </c:pt>
                <c:pt idx="16490">
                  <c:v>0</c:v>
                </c:pt>
                <c:pt idx="16491">
                  <c:v>0</c:v>
                </c:pt>
                <c:pt idx="16492">
                  <c:v>0</c:v>
                </c:pt>
                <c:pt idx="16493">
                  <c:v>0</c:v>
                </c:pt>
                <c:pt idx="16494">
                  <c:v>0</c:v>
                </c:pt>
                <c:pt idx="16495">
                  <c:v>0</c:v>
                </c:pt>
                <c:pt idx="16496">
                  <c:v>0</c:v>
                </c:pt>
                <c:pt idx="16497">
                  <c:v>0</c:v>
                </c:pt>
                <c:pt idx="16498">
                  <c:v>0</c:v>
                </c:pt>
                <c:pt idx="16499">
                  <c:v>0</c:v>
                </c:pt>
                <c:pt idx="16500">
                  <c:v>0</c:v>
                </c:pt>
                <c:pt idx="16501">
                  <c:v>48.848469696238283</c:v>
                </c:pt>
                <c:pt idx="16502">
                  <c:v>71.99327521155908</c:v>
                </c:pt>
                <c:pt idx="16503">
                  <c:v>63.542325108075666</c:v>
                </c:pt>
                <c:pt idx="16504">
                  <c:v>35.132147552365517</c:v>
                </c:pt>
                <c:pt idx="16505">
                  <c:v>16.137315688173018</c:v>
                </c:pt>
                <c:pt idx="16506">
                  <c:v>0</c:v>
                </c:pt>
                <c:pt idx="16507">
                  <c:v>0</c:v>
                </c:pt>
                <c:pt idx="16508">
                  <c:v>0</c:v>
                </c:pt>
                <c:pt idx="16509">
                  <c:v>10.447236570886844</c:v>
                </c:pt>
                <c:pt idx="16510">
                  <c:v>0</c:v>
                </c:pt>
                <c:pt idx="16511">
                  <c:v>0.38879071754619382</c:v>
                </c:pt>
                <c:pt idx="16512">
                  <c:v>13.126134339023775</c:v>
                </c:pt>
                <c:pt idx="16513">
                  <c:v>4.5160324383700887</c:v>
                </c:pt>
                <c:pt idx="16514">
                  <c:v>19.998384361477346</c:v>
                </c:pt>
                <c:pt idx="16515">
                  <c:v>6.7103031714552248</c:v>
                </c:pt>
                <c:pt idx="16516">
                  <c:v>5.0425479647140259</c:v>
                </c:pt>
                <c:pt idx="16517">
                  <c:v>12.032098980671226</c:v>
                </c:pt>
                <c:pt idx="16518">
                  <c:v>17.075327959576818</c:v>
                </c:pt>
                <c:pt idx="16519">
                  <c:v>0</c:v>
                </c:pt>
                <c:pt idx="16520">
                  <c:v>0</c:v>
                </c:pt>
                <c:pt idx="16521">
                  <c:v>0</c:v>
                </c:pt>
                <c:pt idx="16522">
                  <c:v>0</c:v>
                </c:pt>
                <c:pt idx="16523">
                  <c:v>0</c:v>
                </c:pt>
                <c:pt idx="16524">
                  <c:v>0</c:v>
                </c:pt>
                <c:pt idx="16525">
                  <c:v>0</c:v>
                </c:pt>
                <c:pt idx="16526">
                  <c:v>0</c:v>
                </c:pt>
                <c:pt idx="16527">
                  <c:v>0</c:v>
                </c:pt>
                <c:pt idx="16528">
                  <c:v>0</c:v>
                </c:pt>
                <c:pt idx="16529">
                  <c:v>21.063471890260089</c:v>
                </c:pt>
                <c:pt idx="16530">
                  <c:v>5.8691168224385999</c:v>
                </c:pt>
                <c:pt idx="16531">
                  <c:v>3.9355889996321087</c:v>
                </c:pt>
                <c:pt idx="16532">
                  <c:v>2.6455509957258401</c:v>
                </c:pt>
                <c:pt idx="16533">
                  <c:v>0</c:v>
                </c:pt>
                <c:pt idx="16534">
                  <c:v>0</c:v>
                </c:pt>
                <c:pt idx="16535">
                  <c:v>0.63968225690930447</c:v>
                </c:pt>
                <c:pt idx="16536">
                  <c:v>9.402379765850247</c:v>
                </c:pt>
                <c:pt idx="16537">
                  <c:v>7.5290816472255813</c:v>
                </c:pt>
                <c:pt idx="16538">
                  <c:v>10.057414316361806</c:v>
                </c:pt>
                <c:pt idx="16539">
                  <c:v>2.3927079959164606</c:v>
                </c:pt>
                <c:pt idx="16540">
                  <c:v>0</c:v>
                </c:pt>
                <c:pt idx="16541">
                  <c:v>0</c:v>
                </c:pt>
                <c:pt idx="16542">
                  <c:v>0</c:v>
                </c:pt>
                <c:pt idx="16543">
                  <c:v>0</c:v>
                </c:pt>
                <c:pt idx="16544">
                  <c:v>0</c:v>
                </c:pt>
                <c:pt idx="16545">
                  <c:v>1.3185531677597191</c:v>
                </c:pt>
                <c:pt idx="16546">
                  <c:v>4.9222760158503611</c:v>
                </c:pt>
                <c:pt idx="16547">
                  <c:v>0</c:v>
                </c:pt>
                <c:pt idx="16548">
                  <c:v>5.1428650075590134</c:v>
                </c:pt>
                <c:pt idx="16549">
                  <c:v>1.8007530759546657</c:v>
                </c:pt>
                <c:pt idx="16550">
                  <c:v>0</c:v>
                </c:pt>
                <c:pt idx="16551">
                  <c:v>2.7936522709283196</c:v>
                </c:pt>
                <c:pt idx="16552">
                  <c:v>4.3997761851369441</c:v>
                </c:pt>
                <c:pt idx="16553">
                  <c:v>0.18482259428594217</c:v>
                </c:pt>
                <c:pt idx="16554">
                  <c:v>0</c:v>
                </c:pt>
                <c:pt idx="16555">
                  <c:v>0</c:v>
                </c:pt>
                <c:pt idx="16556">
                  <c:v>0</c:v>
                </c:pt>
                <c:pt idx="16557">
                  <c:v>0</c:v>
                </c:pt>
                <c:pt idx="16558">
                  <c:v>13.869874249306031</c:v>
                </c:pt>
                <c:pt idx="16559">
                  <c:v>0</c:v>
                </c:pt>
                <c:pt idx="16560">
                  <c:v>0</c:v>
                </c:pt>
                <c:pt idx="16561">
                  <c:v>0</c:v>
                </c:pt>
                <c:pt idx="16562">
                  <c:v>0</c:v>
                </c:pt>
                <c:pt idx="16563">
                  <c:v>0</c:v>
                </c:pt>
                <c:pt idx="16564">
                  <c:v>0</c:v>
                </c:pt>
                <c:pt idx="16565">
                  <c:v>0</c:v>
                </c:pt>
                <c:pt idx="16566">
                  <c:v>0</c:v>
                </c:pt>
                <c:pt idx="16567">
                  <c:v>0</c:v>
                </c:pt>
                <c:pt idx="16568">
                  <c:v>0</c:v>
                </c:pt>
                <c:pt idx="16569">
                  <c:v>0</c:v>
                </c:pt>
                <c:pt idx="16570">
                  <c:v>0</c:v>
                </c:pt>
                <c:pt idx="16571">
                  <c:v>0</c:v>
                </c:pt>
                <c:pt idx="16572">
                  <c:v>0</c:v>
                </c:pt>
                <c:pt idx="16573">
                  <c:v>0</c:v>
                </c:pt>
                <c:pt idx="16574">
                  <c:v>0</c:v>
                </c:pt>
                <c:pt idx="16575">
                  <c:v>0</c:v>
                </c:pt>
                <c:pt idx="16576">
                  <c:v>0</c:v>
                </c:pt>
                <c:pt idx="16577">
                  <c:v>0</c:v>
                </c:pt>
                <c:pt idx="16578">
                  <c:v>0</c:v>
                </c:pt>
                <c:pt idx="16579">
                  <c:v>0</c:v>
                </c:pt>
                <c:pt idx="16580">
                  <c:v>0</c:v>
                </c:pt>
                <c:pt idx="16581">
                  <c:v>0</c:v>
                </c:pt>
                <c:pt idx="16582">
                  <c:v>0</c:v>
                </c:pt>
                <c:pt idx="16583">
                  <c:v>0</c:v>
                </c:pt>
                <c:pt idx="16584">
                  <c:v>0</c:v>
                </c:pt>
                <c:pt idx="16585">
                  <c:v>0</c:v>
                </c:pt>
                <c:pt idx="16586">
                  <c:v>0</c:v>
                </c:pt>
                <c:pt idx="16587">
                  <c:v>0</c:v>
                </c:pt>
                <c:pt idx="16588">
                  <c:v>0</c:v>
                </c:pt>
                <c:pt idx="16589">
                  <c:v>0</c:v>
                </c:pt>
                <c:pt idx="16590">
                  <c:v>0</c:v>
                </c:pt>
                <c:pt idx="16591">
                  <c:v>0</c:v>
                </c:pt>
                <c:pt idx="16592">
                  <c:v>0</c:v>
                </c:pt>
                <c:pt idx="16593">
                  <c:v>0</c:v>
                </c:pt>
                <c:pt idx="16594">
                  <c:v>0</c:v>
                </c:pt>
                <c:pt idx="16595">
                  <c:v>0</c:v>
                </c:pt>
                <c:pt idx="16596">
                  <c:v>0</c:v>
                </c:pt>
                <c:pt idx="16597">
                  <c:v>0</c:v>
                </c:pt>
                <c:pt idx="16598">
                  <c:v>0</c:v>
                </c:pt>
                <c:pt idx="16599">
                  <c:v>0</c:v>
                </c:pt>
                <c:pt idx="16600">
                  <c:v>0</c:v>
                </c:pt>
                <c:pt idx="16601">
                  <c:v>0</c:v>
                </c:pt>
                <c:pt idx="16602">
                  <c:v>0</c:v>
                </c:pt>
                <c:pt idx="16603">
                  <c:v>0</c:v>
                </c:pt>
                <c:pt idx="16604">
                  <c:v>0</c:v>
                </c:pt>
                <c:pt idx="16605">
                  <c:v>0</c:v>
                </c:pt>
                <c:pt idx="16606">
                  <c:v>0</c:v>
                </c:pt>
                <c:pt idx="16607">
                  <c:v>0</c:v>
                </c:pt>
                <c:pt idx="16608">
                  <c:v>0</c:v>
                </c:pt>
                <c:pt idx="16609">
                  <c:v>0</c:v>
                </c:pt>
                <c:pt idx="16610">
                  <c:v>0</c:v>
                </c:pt>
                <c:pt idx="16611">
                  <c:v>0</c:v>
                </c:pt>
                <c:pt idx="16612">
                  <c:v>0</c:v>
                </c:pt>
                <c:pt idx="16613">
                  <c:v>0</c:v>
                </c:pt>
                <c:pt idx="16614">
                  <c:v>0</c:v>
                </c:pt>
                <c:pt idx="16615">
                  <c:v>0</c:v>
                </c:pt>
                <c:pt idx="16616">
                  <c:v>0</c:v>
                </c:pt>
                <c:pt idx="16617">
                  <c:v>0</c:v>
                </c:pt>
                <c:pt idx="16618">
                  <c:v>0</c:v>
                </c:pt>
                <c:pt idx="16619">
                  <c:v>0</c:v>
                </c:pt>
                <c:pt idx="16620">
                  <c:v>0</c:v>
                </c:pt>
                <c:pt idx="16621">
                  <c:v>0</c:v>
                </c:pt>
                <c:pt idx="16622">
                  <c:v>0</c:v>
                </c:pt>
                <c:pt idx="16623">
                  <c:v>0</c:v>
                </c:pt>
                <c:pt idx="16624">
                  <c:v>0</c:v>
                </c:pt>
                <c:pt idx="16625">
                  <c:v>0</c:v>
                </c:pt>
                <c:pt idx="16626">
                  <c:v>0</c:v>
                </c:pt>
                <c:pt idx="16627">
                  <c:v>0</c:v>
                </c:pt>
                <c:pt idx="16628">
                  <c:v>0</c:v>
                </c:pt>
                <c:pt idx="16629">
                  <c:v>0</c:v>
                </c:pt>
                <c:pt idx="16630">
                  <c:v>0</c:v>
                </c:pt>
                <c:pt idx="16631">
                  <c:v>0</c:v>
                </c:pt>
                <c:pt idx="16632">
                  <c:v>0</c:v>
                </c:pt>
                <c:pt idx="16633">
                  <c:v>0</c:v>
                </c:pt>
                <c:pt idx="16634">
                  <c:v>0</c:v>
                </c:pt>
                <c:pt idx="16635">
                  <c:v>0</c:v>
                </c:pt>
                <c:pt idx="16636">
                  <c:v>0</c:v>
                </c:pt>
                <c:pt idx="16637">
                  <c:v>0</c:v>
                </c:pt>
                <c:pt idx="16638">
                  <c:v>0</c:v>
                </c:pt>
                <c:pt idx="16639">
                  <c:v>0</c:v>
                </c:pt>
                <c:pt idx="16640">
                  <c:v>0</c:v>
                </c:pt>
                <c:pt idx="16641">
                  <c:v>0</c:v>
                </c:pt>
                <c:pt idx="16642">
                  <c:v>0</c:v>
                </c:pt>
                <c:pt idx="16643">
                  <c:v>0</c:v>
                </c:pt>
                <c:pt idx="16644">
                  <c:v>0</c:v>
                </c:pt>
                <c:pt idx="16645">
                  <c:v>0</c:v>
                </c:pt>
                <c:pt idx="16646">
                  <c:v>0</c:v>
                </c:pt>
                <c:pt idx="16647">
                  <c:v>0</c:v>
                </c:pt>
                <c:pt idx="16648">
                  <c:v>0</c:v>
                </c:pt>
                <c:pt idx="16649">
                  <c:v>0</c:v>
                </c:pt>
                <c:pt idx="16650">
                  <c:v>0</c:v>
                </c:pt>
                <c:pt idx="16651">
                  <c:v>0</c:v>
                </c:pt>
                <c:pt idx="16652">
                  <c:v>0</c:v>
                </c:pt>
                <c:pt idx="16653">
                  <c:v>0</c:v>
                </c:pt>
                <c:pt idx="16654">
                  <c:v>0</c:v>
                </c:pt>
                <c:pt idx="16655">
                  <c:v>0</c:v>
                </c:pt>
                <c:pt idx="16656">
                  <c:v>0</c:v>
                </c:pt>
                <c:pt idx="16657">
                  <c:v>0</c:v>
                </c:pt>
                <c:pt idx="16658">
                  <c:v>0</c:v>
                </c:pt>
                <c:pt idx="16659">
                  <c:v>15.540751163489791</c:v>
                </c:pt>
                <c:pt idx="16660">
                  <c:v>23.196835117754482</c:v>
                </c:pt>
                <c:pt idx="16661">
                  <c:v>44.008870942005977</c:v>
                </c:pt>
                <c:pt idx="16662">
                  <c:v>14.607068333793704</c:v>
                </c:pt>
                <c:pt idx="16663">
                  <c:v>30.628822700829176</c:v>
                </c:pt>
                <c:pt idx="16664">
                  <c:v>28.23600787830205</c:v>
                </c:pt>
                <c:pt idx="16665">
                  <c:v>22.340688046874735</c:v>
                </c:pt>
                <c:pt idx="16666">
                  <c:v>15.090232898702268</c:v>
                </c:pt>
                <c:pt idx="16667">
                  <c:v>4.6124561848133654</c:v>
                </c:pt>
                <c:pt idx="16668">
                  <c:v>0</c:v>
                </c:pt>
                <c:pt idx="16669">
                  <c:v>0</c:v>
                </c:pt>
                <c:pt idx="16670">
                  <c:v>0</c:v>
                </c:pt>
                <c:pt idx="16671">
                  <c:v>0</c:v>
                </c:pt>
                <c:pt idx="16672">
                  <c:v>100.24256818214489</c:v>
                </c:pt>
                <c:pt idx="16673">
                  <c:v>44.863443886331638</c:v>
                </c:pt>
                <c:pt idx="16674">
                  <c:v>86.029170529645612</c:v>
                </c:pt>
                <c:pt idx="16675">
                  <c:v>85.163780028131015</c:v>
                </c:pt>
                <c:pt idx="16676">
                  <c:v>9.3565981990259708</c:v>
                </c:pt>
                <c:pt idx="16677">
                  <c:v>121.8707876330852</c:v>
                </c:pt>
                <c:pt idx="16678">
                  <c:v>60.01696582373728</c:v>
                </c:pt>
                <c:pt idx="16679">
                  <c:v>5.8048849983247077</c:v>
                </c:pt>
                <c:pt idx="16680">
                  <c:v>33.73208868731718</c:v>
                </c:pt>
                <c:pt idx="16681">
                  <c:v>66.343317175855844</c:v>
                </c:pt>
                <c:pt idx="16682">
                  <c:v>21.699761980611079</c:v>
                </c:pt>
                <c:pt idx="16683">
                  <c:v>6.5384704228928445</c:v>
                </c:pt>
                <c:pt idx="16684">
                  <c:v>0</c:v>
                </c:pt>
                <c:pt idx="16685">
                  <c:v>20.319875379998098</c:v>
                </c:pt>
                <c:pt idx="16686">
                  <c:v>0</c:v>
                </c:pt>
                <c:pt idx="16687">
                  <c:v>0</c:v>
                </c:pt>
                <c:pt idx="16688">
                  <c:v>0</c:v>
                </c:pt>
                <c:pt idx="16689">
                  <c:v>0</c:v>
                </c:pt>
                <c:pt idx="16690">
                  <c:v>0</c:v>
                </c:pt>
                <c:pt idx="16691">
                  <c:v>0</c:v>
                </c:pt>
                <c:pt idx="16692">
                  <c:v>0</c:v>
                </c:pt>
                <c:pt idx="16693">
                  <c:v>59.763859649214098</c:v>
                </c:pt>
                <c:pt idx="16694">
                  <c:v>157.56520909697903</c:v>
                </c:pt>
                <c:pt idx="16695">
                  <c:v>58.453346714832342</c:v>
                </c:pt>
                <c:pt idx="16696">
                  <c:v>0</c:v>
                </c:pt>
                <c:pt idx="16697">
                  <c:v>22.262083511347246</c:v>
                </c:pt>
                <c:pt idx="16698">
                  <c:v>40.024456269380458</c:v>
                </c:pt>
                <c:pt idx="16699">
                  <c:v>43.317074336924961</c:v>
                </c:pt>
                <c:pt idx="16700">
                  <c:v>89.983604989388752</c:v>
                </c:pt>
                <c:pt idx="16701">
                  <c:v>54.922980103146458</c:v>
                </c:pt>
                <c:pt idx="16702">
                  <c:v>74.246982074307297</c:v>
                </c:pt>
                <c:pt idx="16703">
                  <c:v>49.30764364763526</c:v>
                </c:pt>
                <c:pt idx="16704">
                  <c:v>10.852724401022208</c:v>
                </c:pt>
                <c:pt idx="16705">
                  <c:v>33.144194912574285</c:v>
                </c:pt>
                <c:pt idx="16706">
                  <c:v>27.362989051562813</c:v>
                </c:pt>
                <c:pt idx="16707">
                  <c:v>0</c:v>
                </c:pt>
                <c:pt idx="16708">
                  <c:v>90.5950411137419</c:v>
                </c:pt>
                <c:pt idx="16709">
                  <c:v>82.509313049122582</c:v>
                </c:pt>
                <c:pt idx="16710">
                  <c:v>18.784868769810799</c:v>
                </c:pt>
                <c:pt idx="16711">
                  <c:v>0</c:v>
                </c:pt>
                <c:pt idx="16712">
                  <c:v>10.734346841722354</c:v>
                </c:pt>
                <c:pt idx="16713">
                  <c:v>0</c:v>
                </c:pt>
                <c:pt idx="16714">
                  <c:v>0</c:v>
                </c:pt>
                <c:pt idx="16715">
                  <c:v>0</c:v>
                </c:pt>
                <c:pt idx="16716">
                  <c:v>0</c:v>
                </c:pt>
                <c:pt idx="16717">
                  <c:v>60.290928602574475</c:v>
                </c:pt>
                <c:pt idx="16718">
                  <c:v>143.64195722093336</c:v>
                </c:pt>
                <c:pt idx="16719">
                  <c:v>194.1662650734151</c:v>
                </c:pt>
                <c:pt idx="16720">
                  <c:v>27.506969224075966</c:v>
                </c:pt>
                <c:pt idx="16721">
                  <c:v>122.43480195086308</c:v>
                </c:pt>
                <c:pt idx="16722">
                  <c:v>209.0317097119364</c:v>
                </c:pt>
                <c:pt idx="16723">
                  <c:v>214.94684676184028</c:v>
                </c:pt>
                <c:pt idx="16724">
                  <c:v>6.4730365441451587</c:v>
                </c:pt>
                <c:pt idx="16725">
                  <c:v>55.807377378790193</c:v>
                </c:pt>
                <c:pt idx="16726">
                  <c:v>96.841566475826383</c:v>
                </c:pt>
                <c:pt idx="16727">
                  <c:v>216.8002205751518</c:v>
                </c:pt>
                <c:pt idx="16728">
                  <c:v>134.8839126828837</c:v>
                </c:pt>
                <c:pt idx="16729">
                  <c:v>122.33148406028583</c:v>
                </c:pt>
                <c:pt idx="16730">
                  <c:v>0</c:v>
                </c:pt>
                <c:pt idx="16731">
                  <c:v>0</c:v>
                </c:pt>
                <c:pt idx="16732">
                  <c:v>0</c:v>
                </c:pt>
                <c:pt idx="16733">
                  <c:v>0</c:v>
                </c:pt>
                <c:pt idx="16734">
                  <c:v>0</c:v>
                </c:pt>
                <c:pt idx="16735">
                  <c:v>0</c:v>
                </c:pt>
                <c:pt idx="16736">
                  <c:v>0</c:v>
                </c:pt>
                <c:pt idx="16737">
                  <c:v>0</c:v>
                </c:pt>
                <c:pt idx="16738">
                  <c:v>0</c:v>
                </c:pt>
                <c:pt idx="16739">
                  <c:v>0</c:v>
                </c:pt>
                <c:pt idx="16740">
                  <c:v>0</c:v>
                </c:pt>
                <c:pt idx="16741">
                  <c:v>53.254694566899992</c:v>
                </c:pt>
                <c:pt idx="16742">
                  <c:v>131.8141748817408</c:v>
                </c:pt>
                <c:pt idx="16743">
                  <c:v>18.618969182085898</c:v>
                </c:pt>
                <c:pt idx="16744">
                  <c:v>29.54229475077986</c:v>
                </c:pt>
                <c:pt idx="16745">
                  <c:v>153.45913758207786</c:v>
                </c:pt>
                <c:pt idx="16746">
                  <c:v>173.34038679379344</c:v>
                </c:pt>
                <c:pt idx="16747">
                  <c:v>72.367596961688449</c:v>
                </c:pt>
                <c:pt idx="16748">
                  <c:v>0</c:v>
                </c:pt>
                <c:pt idx="16749">
                  <c:v>190.75767164675648</c:v>
                </c:pt>
                <c:pt idx="16750">
                  <c:v>55.684100355306974</c:v>
                </c:pt>
                <c:pt idx="16751">
                  <c:v>0</c:v>
                </c:pt>
                <c:pt idx="16752">
                  <c:v>0</c:v>
                </c:pt>
                <c:pt idx="16753">
                  <c:v>54.205004565067725</c:v>
                </c:pt>
                <c:pt idx="16754">
                  <c:v>29.807327279327101</c:v>
                </c:pt>
                <c:pt idx="16755">
                  <c:v>79.455632940159191</c:v>
                </c:pt>
                <c:pt idx="16756">
                  <c:v>71.333976635748527</c:v>
                </c:pt>
                <c:pt idx="16757">
                  <c:v>61.10203997472567</c:v>
                </c:pt>
                <c:pt idx="16758">
                  <c:v>0</c:v>
                </c:pt>
                <c:pt idx="16759">
                  <c:v>0</c:v>
                </c:pt>
                <c:pt idx="16760">
                  <c:v>0</c:v>
                </c:pt>
                <c:pt idx="16761">
                  <c:v>0</c:v>
                </c:pt>
                <c:pt idx="16762">
                  <c:v>0</c:v>
                </c:pt>
                <c:pt idx="16763">
                  <c:v>0</c:v>
                </c:pt>
                <c:pt idx="16764">
                  <c:v>0</c:v>
                </c:pt>
                <c:pt idx="16765">
                  <c:v>0</c:v>
                </c:pt>
                <c:pt idx="16766">
                  <c:v>0</c:v>
                </c:pt>
                <c:pt idx="16767">
                  <c:v>0</c:v>
                </c:pt>
                <c:pt idx="16768">
                  <c:v>0</c:v>
                </c:pt>
                <c:pt idx="16769">
                  <c:v>34.608821945422228</c:v>
                </c:pt>
                <c:pt idx="16770">
                  <c:v>58.448261935604116</c:v>
                </c:pt>
                <c:pt idx="16771">
                  <c:v>43.505326083754383</c:v>
                </c:pt>
                <c:pt idx="16772">
                  <c:v>70.080391931516829</c:v>
                </c:pt>
                <c:pt idx="16773">
                  <c:v>161.89640760716358</c:v>
                </c:pt>
                <c:pt idx="16774">
                  <c:v>0</c:v>
                </c:pt>
                <c:pt idx="16775">
                  <c:v>32.037885336439153</c:v>
                </c:pt>
                <c:pt idx="16776">
                  <c:v>169.10277638322586</c:v>
                </c:pt>
                <c:pt idx="16777">
                  <c:v>287.50005399000133</c:v>
                </c:pt>
                <c:pt idx="16778">
                  <c:v>81.147512700350561</c:v>
                </c:pt>
                <c:pt idx="16779">
                  <c:v>110.8125682265656</c:v>
                </c:pt>
                <c:pt idx="16780">
                  <c:v>329.2772331536778</c:v>
                </c:pt>
                <c:pt idx="16781">
                  <c:v>67.854094805109284</c:v>
                </c:pt>
                <c:pt idx="16782">
                  <c:v>0</c:v>
                </c:pt>
                <c:pt idx="16783">
                  <c:v>163.1804519741502</c:v>
                </c:pt>
                <c:pt idx="16784">
                  <c:v>287.71195928631414</c:v>
                </c:pt>
                <c:pt idx="16785">
                  <c:v>226.12813930985945</c:v>
                </c:pt>
                <c:pt idx="16786">
                  <c:v>90.172683493778095</c:v>
                </c:pt>
                <c:pt idx="16787">
                  <c:v>78.474780760416138</c:v>
                </c:pt>
                <c:pt idx="16788">
                  <c:v>0</c:v>
                </c:pt>
                <c:pt idx="16789">
                  <c:v>0</c:v>
                </c:pt>
                <c:pt idx="16790">
                  <c:v>0</c:v>
                </c:pt>
                <c:pt idx="16791">
                  <c:v>31.923117582295998</c:v>
                </c:pt>
                <c:pt idx="16792">
                  <c:v>0</c:v>
                </c:pt>
                <c:pt idx="16793">
                  <c:v>0</c:v>
                </c:pt>
                <c:pt idx="16794">
                  <c:v>0</c:v>
                </c:pt>
                <c:pt idx="16795">
                  <c:v>0</c:v>
                </c:pt>
                <c:pt idx="16796">
                  <c:v>15.695814308431482</c:v>
                </c:pt>
                <c:pt idx="16797">
                  <c:v>15.695814308431482</c:v>
                </c:pt>
                <c:pt idx="16798">
                  <c:v>15.695814308431482</c:v>
                </c:pt>
                <c:pt idx="16799">
                  <c:v>15.278407586868422</c:v>
                </c:pt>
                <c:pt idx="16800">
                  <c:v>14.652297708009527</c:v>
                </c:pt>
                <c:pt idx="16801">
                  <c:v>14.443594494363767</c:v>
                </c:pt>
                <c:pt idx="16802">
                  <c:v>15.06970426052294</c:v>
                </c:pt>
                <c:pt idx="16803">
                  <c:v>15.904517691126863</c:v>
                </c:pt>
                <c:pt idx="16804">
                  <c:v>15.904517691126863</c:v>
                </c:pt>
                <c:pt idx="16805">
                  <c:v>15.904517691126863</c:v>
                </c:pt>
                <c:pt idx="16806">
                  <c:v>15.904517691126863</c:v>
                </c:pt>
                <c:pt idx="16807">
                  <c:v>15.904517691126863</c:v>
                </c:pt>
                <c:pt idx="16808">
                  <c:v>15.904517691126863</c:v>
                </c:pt>
                <c:pt idx="16809">
                  <c:v>15.904517691126863</c:v>
                </c:pt>
                <c:pt idx="16810">
                  <c:v>15.904517691126863</c:v>
                </c:pt>
                <c:pt idx="16811">
                  <c:v>16.321924469039828</c:v>
                </c:pt>
                <c:pt idx="16812">
                  <c:v>16.948034573298269</c:v>
                </c:pt>
                <c:pt idx="16813">
                  <c:v>0</c:v>
                </c:pt>
                <c:pt idx="16814">
                  <c:v>0</c:v>
                </c:pt>
                <c:pt idx="16815">
                  <c:v>0</c:v>
                </c:pt>
                <c:pt idx="16816">
                  <c:v>0</c:v>
                </c:pt>
                <c:pt idx="16817">
                  <c:v>12.030768553120494</c:v>
                </c:pt>
                <c:pt idx="16818">
                  <c:v>12.030768553120494</c:v>
                </c:pt>
                <c:pt idx="16819">
                  <c:v>11.74174151630552</c:v>
                </c:pt>
                <c:pt idx="16820">
                  <c:v>11.452714254049759</c:v>
                </c:pt>
                <c:pt idx="16821">
                  <c:v>11.163686801036178</c:v>
                </c:pt>
                <c:pt idx="16822">
                  <c:v>10.87465919194786</c:v>
                </c:pt>
                <c:pt idx="16823">
                  <c:v>10.730145339714166</c:v>
                </c:pt>
                <c:pt idx="16824">
                  <c:v>10.441117561544727</c:v>
                </c:pt>
                <c:pt idx="16825">
                  <c:v>0</c:v>
                </c:pt>
                <c:pt idx="16826">
                  <c:v>11.513219147951284</c:v>
                </c:pt>
                <c:pt idx="16827">
                  <c:v>91.246299250383942</c:v>
                </c:pt>
                <c:pt idx="16828">
                  <c:v>91.47599112270926</c:v>
                </c:pt>
                <c:pt idx="16829">
                  <c:v>93.769555195636755</c:v>
                </c:pt>
                <c:pt idx="16830">
                  <c:v>45.92016094992627</c:v>
                </c:pt>
                <c:pt idx="16831">
                  <c:v>8.0221800508533878</c:v>
                </c:pt>
                <c:pt idx="16832">
                  <c:v>0</c:v>
                </c:pt>
                <c:pt idx="16833">
                  <c:v>0</c:v>
                </c:pt>
                <c:pt idx="16834">
                  <c:v>0</c:v>
                </c:pt>
                <c:pt idx="16835">
                  <c:v>0</c:v>
                </c:pt>
                <c:pt idx="16836">
                  <c:v>50.671112655493467</c:v>
                </c:pt>
                <c:pt idx="16837">
                  <c:v>134.97114926078771</c:v>
                </c:pt>
                <c:pt idx="16838">
                  <c:v>122.75629768533855</c:v>
                </c:pt>
                <c:pt idx="16839">
                  <c:v>80.702568678134909</c:v>
                </c:pt>
                <c:pt idx="16840">
                  <c:v>17.944376173432694</c:v>
                </c:pt>
                <c:pt idx="16841">
                  <c:v>0</c:v>
                </c:pt>
                <c:pt idx="16842">
                  <c:v>0</c:v>
                </c:pt>
                <c:pt idx="16843">
                  <c:v>0</c:v>
                </c:pt>
                <c:pt idx="16844">
                  <c:v>0</c:v>
                </c:pt>
                <c:pt idx="16845">
                  <c:v>0</c:v>
                </c:pt>
                <c:pt idx="16846">
                  <c:v>33.121579805268595</c:v>
                </c:pt>
                <c:pt idx="16847">
                  <c:v>7.9315384423831414</c:v>
                </c:pt>
                <c:pt idx="16848">
                  <c:v>16.64176926659303</c:v>
                </c:pt>
                <c:pt idx="16849">
                  <c:v>13.363181326702492</c:v>
                </c:pt>
                <c:pt idx="16850">
                  <c:v>5.3240383139197895</c:v>
                </c:pt>
                <c:pt idx="16851">
                  <c:v>0</c:v>
                </c:pt>
                <c:pt idx="16852">
                  <c:v>0</c:v>
                </c:pt>
                <c:pt idx="16853">
                  <c:v>0</c:v>
                </c:pt>
                <c:pt idx="16854">
                  <c:v>0</c:v>
                </c:pt>
                <c:pt idx="16855">
                  <c:v>0</c:v>
                </c:pt>
                <c:pt idx="16856">
                  <c:v>0</c:v>
                </c:pt>
                <c:pt idx="16857">
                  <c:v>0</c:v>
                </c:pt>
                <c:pt idx="16858">
                  <c:v>3.5697383603718742</c:v>
                </c:pt>
                <c:pt idx="16859">
                  <c:v>7.163299886427084</c:v>
                </c:pt>
                <c:pt idx="16860">
                  <c:v>2.3839818090505052</c:v>
                </c:pt>
                <c:pt idx="16861">
                  <c:v>18.193803853945038</c:v>
                </c:pt>
                <c:pt idx="16862">
                  <c:v>68.775512601834379</c:v>
                </c:pt>
                <c:pt idx="16863">
                  <c:v>47.435673145924916</c:v>
                </c:pt>
                <c:pt idx="16864">
                  <c:v>13.062276115368917</c:v>
                </c:pt>
                <c:pt idx="16865">
                  <c:v>4.6124561848133654</c:v>
                </c:pt>
                <c:pt idx="16866">
                  <c:v>4.6124561848133654</c:v>
                </c:pt>
                <c:pt idx="16867">
                  <c:v>4.6124561848133654</c:v>
                </c:pt>
                <c:pt idx="16868">
                  <c:v>4.6124561848133654</c:v>
                </c:pt>
                <c:pt idx="16869">
                  <c:v>4.6124561848133654</c:v>
                </c:pt>
                <c:pt idx="16870">
                  <c:v>4.6124561848133654</c:v>
                </c:pt>
                <c:pt idx="16871">
                  <c:v>4.6124561848133654</c:v>
                </c:pt>
                <c:pt idx="16872">
                  <c:v>4.6124561848133654</c:v>
                </c:pt>
                <c:pt idx="16873">
                  <c:v>4.6124561848133654</c:v>
                </c:pt>
                <c:pt idx="16874">
                  <c:v>4.6124561848133654</c:v>
                </c:pt>
                <c:pt idx="16875">
                  <c:v>4.6124561848133654</c:v>
                </c:pt>
                <c:pt idx="16876">
                  <c:v>0</c:v>
                </c:pt>
                <c:pt idx="16877">
                  <c:v>0</c:v>
                </c:pt>
                <c:pt idx="16878">
                  <c:v>0</c:v>
                </c:pt>
                <c:pt idx="16879">
                  <c:v>0</c:v>
                </c:pt>
                <c:pt idx="16880">
                  <c:v>0</c:v>
                </c:pt>
                <c:pt idx="16881">
                  <c:v>4.0667235939856266</c:v>
                </c:pt>
                <c:pt idx="16882">
                  <c:v>1.6982127162439165</c:v>
                </c:pt>
                <c:pt idx="16883">
                  <c:v>2.7151821868685806</c:v>
                </c:pt>
                <c:pt idx="16884">
                  <c:v>51.508582746350548</c:v>
                </c:pt>
                <c:pt idx="16885">
                  <c:v>119.72008876238236</c:v>
                </c:pt>
                <c:pt idx="16886">
                  <c:v>35.499930911718813</c:v>
                </c:pt>
                <c:pt idx="16887">
                  <c:v>42.996215240756655</c:v>
                </c:pt>
                <c:pt idx="16888">
                  <c:v>100.49424973430558</c:v>
                </c:pt>
                <c:pt idx="16889">
                  <c:v>0</c:v>
                </c:pt>
                <c:pt idx="16890">
                  <c:v>82.914744042207204</c:v>
                </c:pt>
                <c:pt idx="16891">
                  <c:v>52.903140263588014</c:v>
                </c:pt>
                <c:pt idx="16892">
                  <c:v>0</c:v>
                </c:pt>
                <c:pt idx="16893">
                  <c:v>0</c:v>
                </c:pt>
                <c:pt idx="16894">
                  <c:v>0</c:v>
                </c:pt>
                <c:pt idx="16895">
                  <c:v>0</c:v>
                </c:pt>
                <c:pt idx="16896">
                  <c:v>0</c:v>
                </c:pt>
                <c:pt idx="16897">
                  <c:v>17.232462028155521</c:v>
                </c:pt>
                <c:pt idx="16898">
                  <c:v>31.743180919945104</c:v>
                </c:pt>
                <c:pt idx="16899">
                  <c:v>17.817782928374321</c:v>
                </c:pt>
                <c:pt idx="16900">
                  <c:v>0</c:v>
                </c:pt>
                <c:pt idx="16901">
                  <c:v>0</c:v>
                </c:pt>
                <c:pt idx="16902">
                  <c:v>0</c:v>
                </c:pt>
                <c:pt idx="16903">
                  <c:v>7.4472769467513888</c:v>
                </c:pt>
                <c:pt idx="16904">
                  <c:v>19.629713151211554</c:v>
                </c:pt>
                <c:pt idx="16905">
                  <c:v>11.205334051423154</c:v>
                </c:pt>
                <c:pt idx="16906">
                  <c:v>0</c:v>
                </c:pt>
                <c:pt idx="16907">
                  <c:v>0</c:v>
                </c:pt>
                <c:pt idx="16908">
                  <c:v>0</c:v>
                </c:pt>
                <c:pt idx="16909">
                  <c:v>0</c:v>
                </c:pt>
                <c:pt idx="16910">
                  <c:v>14.002294892558353</c:v>
                </c:pt>
                <c:pt idx="16911">
                  <c:v>76.707266280418793</c:v>
                </c:pt>
                <c:pt idx="16912">
                  <c:v>111.40679440465141</c:v>
                </c:pt>
                <c:pt idx="16913">
                  <c:v>52.059569642193935</c:v>
                </c:pt>
                <c:pt idx="16914">
                  <c:v>25.922386581345627</c:v>
                </c:pt>
                <c:pt idx="16915">
                  <c:v>0</c:v>
                </c:pt>
                <c:pt idx="16916">
                  <c:v>0</c:v>
                </c:pt>
                <c:pt idx="16917">
                  <c:v>0</c:v>
                </c:pt>
                <c:pt idx="16918">
                  <c:v>2.8386312132667229</c:v>
                </c:pt>
                <c:pt idx="16919">
                  <c:v>146.76251442351355</c:v>
                </c:pt>
                <c:pt idx="16920">
                  <c:v>116.3280796037357</c:v>
                </c:pt>
                <c:pt idx="16921">
                  <c:v>128.87218443469897</c:v>
                </c:pt>
                <c:pt idx="16922">
                  <c:v>100.71368462763722</c:v>
                </c:pt>
                <c:pt idx="16923">
                  <c:v>104.22127002276407</c:v>
                </c:pt>
                <c:pt idx="16924">
                  <c:v>125.43958092462975</c:v>
                </c:pt>
                <c:pt idx="16925">
                  <c:v>45.83728152304014</c:v>
                </c:pt>
                <c:pt idx="16926">
                  <c:v>115.44460731203969</c:v>
                </c:pt>
                <c:pt idx="16927">
                  <c:v>106.46615859273149</c:v>
                </c:pt>
                <c:pt idx="16928">
                  <c:v>82.222959432164259</c:v>
                </c:pt>
                <c:pt idx="16929">
                  <c:v>143.00332266377501</c:v>
                </c:pt>
                <c:pt idx="16930">
                  <c:v>79.309061254790407</c:v>
                </c:pt>
                <c:pt idx="16931">
                  <c:v>76.729395720493869</c:v>
                </c:pt>
                <c:pt idx="16932">
                  <c:v>271.40141754322707</c:v>
                </c:pt>
                <c:pt idx="16933">
                  <c:v>253.97497609639325</c:v>
                </c:pt>
                <c:pt idx="16934">
                  <c:v>0</c:v>
                </c:pt>
                <c:pt idx="16935">
                  <c:v>160.90229929887272</c:v>
                </c:pt>
                <c:pt idx="16936">
                  <c:v>268.14776637961</c:v>
                </c:pt>
                <c:pt idx="16937">
                  <c:v>14.79134982862249</c:v>
                </c:pt>
                <c:pt idx="16938">
                  <c:v>0</c:v>
                </c:pt>
                <c:pt idx="16939">
                  <c:v>0</c:v>
                </c:pt>
                <c:pt idx="16940">
                  <c:v>0</c:v>
                </c:pt>
                <c:pt idx="16941">
                  <c:v>0</c:v>
                </c:pt>
                <c:pt idx="16942">
                  <c:v>0</c:v>
                </c:pt>
                <c:pt idx="16943">
                  <c:v>0</c:v>
                </c:pt>
                <c:pt idx="16944">
                  <c:v>0</c:v>
                </c:pt>
                <c:pt idx="16945">
                  <c:v>0</c:v>
                </c:pt>
                <c:pt idx="16946">
                  <c:v>0</c:v>
                </c:pt>
                <c:pt idx="16947">
                  <c:v>31.502924809380517</c:v>
                </c:pt>
                <c:pt idx="16948">
                  <c:v>34.31222163246035</c:v>
                </c:pt>
                <c:pt idx="16949">
                  <c:v>0</c:v>
                </c:pt>
                <c:pt idx="16950">
                  <c:v>0</c:v>
                </c:pt>
                <c:pt idx="16951">
                  <c:v>0</c:v>
                </c:pt>
                <c:pt idx="16952">
                  <c:v>0</c:v>
                </c:pt>
                <c:pt idx="16953">
                  <c:v>378.37618933628653</c:v>
                </c:pt>
                <c:pt idx="16954">
                  <c:v>76.781135424378689</c:v>
                </c:pt>
                <c:pt idx="16955">
                  <c:v>33.541905453922425</c:v>
                </c:pt>
                <c:pt idx="16956">
                  <c:v>0</c:v>
                </c:pt>
                <c:pt idx="16957">
                  <c:v>35.046480929922893</c:v>
                </c:pt>
                <c:pt idx="16958">
                  <c:v>109.4610700307267</c:v>
                </c:pt>
                <c:pt idx="16959">
                  <c:v>31.400982901519114</c:v>
                </c:pt>
                <c:pt idx="16960">
                  <c:v>114.16600491114352</c:v>
                </c:pt>
                <c:pt idx="16961">
                  <c:v>74.088412259835295</c:v>
                </c:pt>
                <c:pt idx="16962">
                  <c:v>88.712302204044718</c:v>
                </c:pt>
                <c:pt idx="16963">
                  <c:v>242.09672902457268</c:v>
                </c:pt>
                <c:pt idx="16964">
                  <c:v>170.29442017236829</c:v>
                </c:pt>
                <c:pt idx="16965">
                  <c:v>74.292645753942068</c:v>
                </c:pt>
                <c:pt idx="16966">
                  <c:v>330.89458448448681</c:v>
                </c:pt>
                <c:pt idx="16967">
                  <c:v>344.6494504480184</c:v>
                </c:pt>
                <c:pt idx="16968">
                  <c:v>209.12543616278504</c:v>
                </c:pt>
                <c:pt idx="16969">
                  <c:v>60.007300918893179</c:v>
                </c:pt>
                <c:pt idx="16970">
                  <c:v>0</c:v>
                </c:pt>
                <c:pt idx="16971">
                  <c:v>0</c:v>
                </c:pt>
                <c:pt idx="16972">
                  <c:v>777.11872296247429</c:v>
                </c:pt>
                <c:pt idx="16973">
                  <c:v>155.14353706490036</c:v>
                </c:pt>
                <c:pt idx="16974">
                  <c:v>141.79704140720372</c:v>
                </c:pt>
                <c:pt idx="16975">
                  <c:v>30.320145162142097</c:v>
                </c:pt>
                <c:pt idx="16976">
                  <c:v>30.320145162142097</c:v>
                </c:pt>
                <c:pt idx="16977">
                  <c:v>30.320145162142097</c:v>
                </c:pt>
                <c:pt idx="16978">
                  <c:v>30.320145162142097</c:v>
                </c:pt>
                <c:pt idx="16979">
                  <c:v>30.320145162142097</c:v>
                </c:pt>
                <c:pt idx="16980">
                  <c:v>30.320145162142097</c:v>
                </c:pt>
                <c:pt idx="16981">
                  <c:v>30.320145162142097</c:v>
                </c:pt>
                <c:pt idx="16982">
                  <c:v>30.320145162142097</c:v>
                </c:pt>
                <c:pt idx="16983">
                  <c:v>30.320145162142097</c:v>
                </c:pt>
                <c:pt idx="16984">
                  <c:v>30.320145162142097</c:v>
                </c:pt>
                <c:pt idx="16985">
                  <c:v>107.04586857377259</c:v>
                </c:pt>
                <c:pt idx="16986">
                  <c:v>47.109880602177341</c:v>
                </c:pt>
                <c:pt idx="16987">
                  <c:v>50.253957821372403</c:v>
                </c:pt>
                <c:pt idx="16988">
                  <c:v>66.722311841420435</c:v>
                </c:pt>
                <c:pt idx="16989">
                  <c:v>79.251888608003014</c:v>
                </c:pt>
                <c:pt idx="16990">
                  <c:v>69.6536530801868</c:v>
                </c:pt>
                <c:pt idx="16991">
                  <c:v>13.491312244520348</c:v>
                </c:pt>
                <c:pt idx="16992">
                  <c:v>56.453268074544845</c:v>
                </c:pt>
                <c:pt idx="16993">
                  <c:v>0</c:v>
                </c:pt>
                <c:pt idx="16994">
                  <c:v>0</c:v>
                </c:pt>
                <c:pt idx="16995">
                  <c:v>9.2556013214178066</c:v>
                </c:pt>
                <c:pt idx="16996">
                  <c:v>72.319233543770764</c:v>
                </c:pt>
                <c:pt idx="16997">
                  <c:v>0</c:v>
                </c:pt>
                <c:pt idx="16998">
                  <c:v>92.135250880470437</c:v>
                </c:pt>
                <c:pt idx="16999">
                  <c:v>121.71519383478029</c:v>
                </c:pt>
                <c:pt idx="17000">
                  <c:v>64.263116755187781</c:v>
                </c:pt>
                <c:pt idx="17001">
                  <c:v>0</c:v>
                </c:pt>
                <c:pt idx="17002">
                  <c:v>0</c:v>
                </c:pt>
                <c:pt idx="17003">
                  <c:v>852.37995002360117</c:v>
                </c:pt>
                <c:pt idx="17004">
                  <c:v>17.6820840617419</c:v>
                </c:pt>
                <c:pt idx="17005">
                  <c:v>199.72827224481216</c:v>
                </c:pt>
                <c:pt idx="17006">
                  <c:v>34.091825672282297</c:v>
                </c:pt>
                <c:pt idx="17007">
                  <c:v>34.091825672282297</c:v>
                </c:pt>
                <c:pt idx="17008">
                  <c:v>34.091825672282297</c:v>
                </c:pt>
                <c:pt idx="17009">
                  <c:v>34.091825672282297</c:v>
                </c:pt>
                <c:pt idx="17010">
                  <c:v>34.091825672282297</c:v>
                </c:pt>
                <c:pt idx="17011">
                  <c:v>34.091825672282297</c:v>
                </c:pt>
                <c:pt idx="17012">
                  <c:v>34.091825672282297</c:v>
                </c:pt>
                <c:pt idx="17013">
                  <c:v>34.091825672282297</c:v>
                </c:pt>
                <c:pt idx="17014">
                  <c:v>34.091825672282297</c:v>
                </c:pt>
                <c:pt idx="17015">
                  <c:v>34.091825672282297</c:v>
                </c:pt>
                <c:pt idx="17016">
                  <c:v>34.091825672282297</c:v>
                </c:pt>
                <c:pt idx="17017">
                  <c:v>427.8076274028362</c:v>
                </c:pt>
                <c:pt idx="17018">
                  <c:v>392.90289883006449</c:v>
                </c:pt>
                <c:pt idx="17019">
                  <c:v>50.758766587541245</c:v>
                </c:pt>
                <c:pt idx="17020">
                  <c:v>1.5711788874327866</c:v>
                </c:pt>
                <c:pt idx="17021">
                  <c:v>311.03871406545142</c:v>
                </c:pt>
                <c:pt idx="17022">
                  <c:v>85.585784592788713</c:v>
                </c:pt>
                <c:pt idx="17023">
                  <c:v>0</c:v>
                </c:pt>
                <c:pt idx="17024">
                  <c:v>124.63606262121819</c:v>
                </c:pt>
                <c:pt idx="17025">
                  <c:v>201.33729595286457</c:v>
                </c:pt>
                <c:pt idx="17026">
                  <c:v>280.06965102706221</c:v>
                </c:pt>
                <c:pt idx="17027">
                  <c:v>0</c:v>
                </c:pt>
                <c:pt idx="17028">
                  <c:v>159.6593524745486</c:v>
                </c:pt>
                <c:pt idx="17029">
                  <c:v>0</c:v>
                </c:pt>
                <c:pt idx="17030">
                  <c:v>111.37907882144464</c:v>
                </c:pt>
                <c:pt idx="17031">
                  <c:v>0</c:v>
                </c:pt>
                <c:pt idx="17032">
                  <c:v>0</c:v>
                </c:pt>
                <c:pt idx="17033">
                  <c:v>1036.2034961618469</c:v>
                </c:pt>
                <c:pt idx="17034">
                  <c:v>104.15072578225384</c:v>
                </c:pt>
                <c:pt idx="17035">
                  <c:v>16.577037283498001</c:v>
                </c:pt>
                <c:pt idx="17036">
                  <c:v>0</c:v>
                </c:pt>
                <c:pt idx="17037">
                  <c:v>103.27537315823818</c:v>
                </c:pt>
                <c:pt idx="17038">
                  <c:v>97.207734119946039</c:v>
                </c:pt>
                <c:pt idx="17039">
                  <c:v>0</c:v>
                </c:pt>
                <c:pt idx="17040">
                  <c:v>0</c:v>
                </c:pt>
                <c:pt idx="17041">
                  <c:v>23.600327839646997</c:v>
                </c:pt>
                <c:pt idx="17042">
                  <c:v>47.237926641186043</c:v>
                </c:pt>
                <c:pt idx="17043">
                  <c:v>124.93383765329884</c:v>
                </c:pt>
                <c:pt idx="17044">
                  <c:v>0</c:v>
                </c:pt>
                <c:pt idx="17045">
                  <c:v>0</c:v>
                </c:pt>
                <c:pt idx="17046">
                  <c:v>0</c:v>
                </c:pt>
                <c:pt idx="17047">
                  <c:v>0</c:v>
                </c:pt>
                <c:pt idx="17048">
                  <c:v>69.092631984429374</c:v>
                </c:pt>
                <c:pt idx="17049">
                  <c:v>0</c:v>
                </c:pt>
                <c:pt idx="17050">
                  <c:v>0</c:v>
                </c:pt>
                <c:pt idx="17051">
                  <c:v>0</c:v>
                </c:pt>
                <c:pt idx="17052">
                  <c:v>0</c:v>
                </c:pt>
                <c:pt idx="17053">
                  <c:v>0</c:v>
                </c:pt>
                <c:pt idx="17054">
                  <c:v>16.382735606615395</c:v>
                </c:pt>
                <c:pt idx="17055">
                  <c:v>0</c:v>
                </c:pt>
                <c:pt idx="17056">
                  <c:v>0</c:v>
                </c:pt>
                <c:pt idx="17057">
                  <c:v>0</c:v>
                </c:pt>
                <c:pt idx="17058">
                  <c:v>0</c:v>
                </c:pt>
                <c:pt idx="17059">
                  <c:v>0</c:v>
                </c:pt>
                <c:pt idx="17060">
                  <c:v>0</c:v>
                </c:pt>
                <c:pt idx="17061">
                  <c:v>0</c:v>
                </c:pt>
                <c:pt idx="17062">
                  <c:v>745.35815109771431</c:v>
                </c:pt>
                <c:pt idx="17063">
                  <c:v>0</c:v>
                </c:pt>
                <c:pt idx="17064">
                  <c:v>19.812166945745705</c:v>
                </c:pt>
                <c:pt idx="17065">
                  <c:v>0</c:v>
                </c:pt>
                <c:pt idx="17066">
                  <c:v>52.584605976498509</c:v>
                </c:pt>
                <c:pt idx="17067">
                  <c:v>0</c:v>
                </c:pt>
                <c:pt idx="17068">
                  <c:v>6.4577590334807002</c:v>
                </c:pt>
                <c:pt idx="17069">
                  <c:v>96.192514706502379</c:v>
                </c:pt>
                <c:pt idx="17070">
                  <c:v>117.8837899235189</c:v>
                </c:pt>
                <c:pt idx="17071">
                  <c:v>54.481155676185139</c:v>
                </c:pt>
                <c:pt idx="17072">
                  <c:v>0</c:v>
                </c:pt>
                <c:pt idx="17073">
                  <c:v>0</c:v>
                </c:pt>
                <c:pt idx="17074">
                  <c:v>0</c:v>
                </c:pt>
                <c:pt idx="17075">
                  <c:v>0</c:v>
                </c:pt>
                <c:pt idx="17076">
                  <c:v>5.9322052035758617</c:v>
                </c:pt>
                <c:pt idx="17077">
                  <c:v>64.959943482422645</c:v>
                </c:pt>
                <c:pt idx="17078">
                  <c:v>0</c:v>
                </c:pt>
                <c:pt idx="17079">
                  <c:v>0</c:v>
                </c:pt>
                <c:pt idx="17080">
                  <c:v>0</c:v>
                </c:pt>
                <c:pt idx="17081">
                  <c:v>0</c:v>
                </c:pt>
                <c:pt idx="17082">
                  <c:v>0</c:v>
                </c:pt>
                <c:pt idx="17083">
                  <c:v>0</c:v>
                </c:pt>
                <c:pt idx="17084">
                  <c:v>0</c:v>
                </c:pt>
                <c:pt idx="17085">
                  <c:v>0</c:v>
                </c:pt>
                <c:pt idx="17086">
                  <c:v>0</c:v>
                </c:pt>
                <c:pt idx="17087">
                  <c:v>0.50967082482536696</c:v>
                </c:pt>
                <c:pt idx="17088">
                  <c:v>29.820166345506454</c:v>
                </c:pt>
                <c:pt idx="17089">
                  <c:v>87.406287864711871</c:v>
                </c:pt>
                <c:pt idx="17090">
                  <c:v>5.8432371404018646</c:v>
                </c:pt>
                <c:pt idx="17091">
                  <c:v>100.08904198181794</c:v>
                </c:pt>
                <c:pt idx="17092">
                  <c:v>43.58339271309714</c:v>
                </c:pt>
                <c:pt idx="17093">
                  <c:v>59.33710849100504</c:v>
                </c:pt>
                <c:pt idx="17094">
                  <c:v>193.21637222578201</c:v>
                </c:pt>
                <c:pt idx="17095">
                  <c:v>86.618311195012751</c:v>
                </c:pt>
                <c:pt idx="17096">
                  <c:v>68.878062970172806</c:v>
                </c:pt>
                <c:pt idx="17097">
                  <c:v>0</c:v>
                </c:pt>
                <c:pt idx="17098">
                  <c:v>0</c:v>
                </c:pt>
                <c:pt idx="17099">
                  <c:v>566.85709067529717</c:v>
                </c:pt>
                <c:pt idx="17100">
                  <c:v>0</c:v>
                </c:pt>
                <c:pt idx="17101">
                  <c:v>197.94015277337863</c:v>
                </c:pt>
                <c:pt idx="17102">
                  <c:v>253.67880498344908</c:v>
                </c:pt>
                <c:pt idx="17103">
                  <c:v>187.57140525455185</c:v>
                </c:pt>
                <c:pt idx="17104">
                  <c:v>6.3537736523460637</c:v>
                </c:pt>
                <c:pt idx="17105">
                  <c:v>35.847698360349369</c:v>
                </c:pt>
                <c:pt idx="17106">
                  <c:v>17.515265242789276</c:v>
                </c:pt>
                <c:pt idx="17107">
                  <c:v>70.483952696147654</c:v>
                </c:pt>
                <c:pt idx="17108">
                  <c:v>192.62848533694938</c:v>
                </c:pt>
                <c:pt idx="17109">
                  <c:v>19.802653596921008</c:v>
                </c:pt>
                <c:pt idx="17110">
                  <c:v>0</c:v>
                </c:pt>
                <c:pt idx="17111">
                  <c:v>0</c:v>
                </c:pt>
                <c:pt idx="17112">
                  <c:v>0</c:v>
                </c:pt>
                <c:pt idx="17113">
                  <c:v>0</c:v>
                </c:pt>
                <c:pt idx="17114">
                  <c:v>0</c:v>
                </c:pt>
                <c:pt idx="17115">
                  <c:v>0</c:v>
                </c:pt>
                <c:pt idx="17116">
                  <c:v>0</c:v>
                </c:pt>
                <c:pt idx="17117">
                  <c:v>0</c:v>
                </c:pt>
                <c:pt idx="17118">
                  <c:v>0</c:v>
                </c:pt>
                <c:pt idx="17119">
                  <c:v>0</c:v>
                </c:pt>
                <c:pt idx="17120">
                  <c:v>0</c:v>
                </c:pt>
                <c:pt idx="17121">
                  <c:v>0</c:v>
                </c:pt>
                <c:pt idx="17122">
                  <c:v>0</c:v>
                </c:pt>
                <c:pt idx="17123">
                  <c:v>0</c:v>
                </c:pt>
                <c:pt idx="17124">
                  <c:v>0</c:v>
                </c:pt>
                <c:pt idx="17125">
                  <c:v>0</c:v>
                </c:pt>
                <c:pt idx="17126">
                  <c:v>0</c:v>
                </c:pt>
                <c:pt idx="17127">
                  <c:v>0</c:v>
                </c:pt>
                <c:pt idx="17128">
                  <c:v>0</c:v>
                </c:pt>
                <c:pt idx="17129">
                  <c:v>0</c:v>
                </c:pt>
                <c:pt idx="17130">
                  <c:v>0</c:v>
                </c:pt>
                <c:pt idx="17131">
                  <c:v>0</c:v>
                </c:pt>
                <c:pt idx="17132">
                  <c:v>0</c:v>
                </c:pt>
                <c:pt idx="17133">
                  <c:v>0</c:v>
                </c:pt>
                <c:pt idx="17134">
                  <c:v>0</c:v>
                </c:pt>
                <c:pt idx="17135">
                  <c:v>88.553907466779975</c:v>
                </c:pt>
                <c:pt idx="17136">
                  <c:v>234.0295346328183</c:v>
                </c:pt>
                <c:pt idx="17137">
                  <c:v>114.58465005839369</c:v>
                </c:pt>
                <c:pt idx="17138">
                  <c:v>137.62735477320538</c:v>
                </c:pt>
                <c:pt idx="17139">
                  <c:v>238.50533148715633</c:v>
                </c:pt>
                <c:pt idx="17140">
                  <c:v>0</c:v>
                </c:pt>
                <c:pt idx="17141">
                  <c:v>330.94375972565314</c:v>
                </c:pt>
                <c:pt idx="17142">
                  <c:v>358.53000596829418</c:v>
                </c:pt>
                <c:pt idx="17143">
                  <c:v>54.896496324631798</c:v>
                </c:pt>
                <c:pt idx="17144">
                  <c:v>167.43115881387982</c:v>
                </c:pt>
                <c:pt idx="17145">
                  <c:v>399.01308794678357</c:v>
                </c:pt>
                <c:pt idx="17146">
                  <c:v>263.20568782383998</c:v>
                </c:pt>
                <c:pt idx="17147">
                  <c:v>108.1797035162304</c:v>
                </c:pt>
                <c:pt idx="17148">
                  <c:v>128.59598573631129</c:v>
                </c:pt>
                <c:pt idx="17149">
                  <c:v>83.99768909765308</c:v>
                </c:pt>
                <c:pt idx="17150">
                  <c:v>145.89367323247944</c:v>
                </c:pt>
                <c:pt idx="17151">
                  <c:v>194.08951562984782</c:v>
                </c:pt>
                <c:pt idx="17152">
                  <c:v>96.893877301379575</c:v>
                </c:pt>
                <c:pt idx="17153">
                  <c:v>84.581292302586633</c:v>
                </c:pt>
                <c:pt idx="17154">
                  <c:v>0</c:v>
                </c:pt>
                <c:pt idx="17155">
                  <c:v>73.219922282225454</c:v>
                </c:pt>
                <c:pt idx="17156">
                  <c:v>0</c:v>
                </c:pt>
                <c:pt idx="17157">
                  <c:v>0</c:v>
                </c:pt>
                <c:pt idx="17158">
                  <c:v>0</c:v>
                </c:pt>
                <c:pt idx="17159">
                  <c:v>0</c:v>
                </c:pt>
                <c:pt idx="17160">
                  <c:v>53.209880557229894</c:v>
                </c:pt>
                <c:pt idx="17161">
                  <c:v>74.595718784443235</c:v>
                </c:pt>
                <c:pt idx="17162">
                  <c:v>0</c:v>
                </c:pt>
                <c:pt idx="17163">
                  <c:v>0</c:v>
                </c:pt>
                <c:pt idx="17164">
                  <c:v>0</c:v>
                </c:pt>
                <c:pt idx="17165">
                  <c:v>0</c:v>
                </c:pt>
                <c:pt idx="17166">
                  <c:v>0</c:v>
                </c:pt>
                <c:pt idx="17167">
                  <c:v>0</c:v>
                </c:pt>
                <c:pt idx="17168">
                  <c:v>0</c:v>
                </c:pt>
                <c:pt idx="17169">
                  <c:v>0</c:v>
                </c:pt>
                <c:pt idx="17170">
                  <c:v>0</c:v>
                </c:pt>
                <c:pt idx="17171">
                  <c:v>0</c:v>
                </c:pt>
                <c:pt idx="17172">
                  <c:v>12.490066784237877</c:v>
                </c:pt>
                <c:pt idx="17173">
                  <c:v>76.132799333490169</c:v>
                </c:pt>
                <c:pt idx="17174">
                  <c:v>36.823646115226502</c:v>
                </c:pt>
                <c:pt idx="17175">
                  <c:v>88.696810213872752</c:v>
                </c:pt>
                <c:pt idx="17176">
                  <c:v>68.206222051021413</c:v>
                </c:pt>
                <c:pt idx="17177">
                  <c:v>114.35197554863176</c:v>
                </c:pt>
                <c:pt idx="17178">
                  <c:v>86.747967655340361</c:v>
                </c:pt>
                <c:pt idx="17179">
                  <c:v>112.48071272774048</c:v>
                </c:pt>
                <c:pt idx="17180">
                  <c:v>171.32125797340763</c:v>
                </c:pt>
                <c:pt idx="17181">
                  <c:v>12.306123741358338</c:v>
                </c:pt>
                <c:pt idx="17182">
                  <c:v>120.52965196841775</c:v>
                </c:pt>
                <c:pt idx="17183">
                  <c:v>98.284649414609959</c:v>
                </c:pt>
                <c:pt idx="17184">
                  <c:v>79.684708103572405</c:v>
                </c:pt>
                <c:pt idx="17185">
                  <c:v>0</c:v>
                </c:pt>
                <c:pt idx="17186">
                  <c:v>0</c:v>
                </c:pt>
                <c:pt idx="17187">
                  <c:v>0</c:v>
                </c:pt>
                <c:pt idx="17188">
                  <c:v>0</c:v>
                </c:pt>
                <c:pt idx="17189">
                  <c:v>38.988257541345845</c:v>
                </c:pt>
                <c:pt idx="17190">
                  <c:v>0</c:v>
                </c:pt>
                <c:pt idx="17191">
                  <c:v>0</c:v>
                </c:pt>
                <c:pt idx="17192">
                  <c:v>0</c:v>
                </c:pt>
                <c:pt idx="17193">
                  <c:v>0</c:v>
                </c:pt>
                <c:pt idx="17194">
                  <c:v>0</c:v>
                </c:pt>
                <c:pt idx="17195">
                  <c:v>0</c:v>
                </c:pt>
                <c:pt idx="17196">
                  <c:v>93.193090072213124</c:v>
                </c:pt>
                <c:pt idx="17197">
                  <c:v>74.193687737288286</c:v>
                </c:pt>
                <c:pt idx="17198">
                  <c:v>46.79355965430323</c:v>
                </c:pt>
                <c:pt idx="17199">
                  <c:v>95.267787327044701</c:v>
                </c:pt>
                <c:pt idx="17200">
                  <c:v>6.7061782349579762</c:v>
                </c:pt>
                <c:pt idx="17201">
                  <c:v>88.955006371940129</c:v>
                </c:pt>
                <c:pt idx="17202">
                  <c:v>82.508844200491694</c:v>
                </c:pt>
                <c:pt idx="17203">
                  <c:v>35.17936317803904</c:v>
                </c:pt>
                <c:pt idx="17204">
                  <c:v>0</c:v>
                </c:pt>
                <c:pt idx="17205">
                  <c:v>0</c:v>
                </c:pt>
                <c:pt idx="17206">
                  <c:v>8.8825191495923921</c:v>
                </c:pt>
                <c:pt idx="17207">
                  <c:v>0</c:v>
                </c:pt>
                <c:pt idx="17208">
                  <c:v>0</c:v>
                </c:pt>
                <c:pt idx="17209">
                  <c:v>0</c:v>
                </c:pt>
                <c:pt idx="17210">
                  <c:v>0</c:v>
                </c:pt>
                <c:pt idx="17211">
                  <c:v>0</c:v>
                </c:pt>
                <c:pt idx="17212">
                  <c:v>0</c:v>
                </c:pt>
                <c:pt idx="17213">
                  <c:v>0</c:v>
                </c:pt>
                <c:pt idx="17214">
                  <c:v>0</c:v>
                </c:pt>
                <c:pt idx="17215">
                  <c:v>0.77062592896151727</c:v>
                </c:pt>
                <c:pt idx="17216">
                  <c:v>0</c:v>
                </c:pt>
                <c:pt idx="17217">
                  <c:v>0</c:v>
                </c:pt>
                <c:pt idx="17218">
                  <c:v>0</c:v>
                </c:pt>
                <c:pt idx="17219">
                  <c:v>0</c:v>
                </c:pt>
                <c:pt idx="17220">
                  <c:v>0</c:v>
                </c:pt>
                <c:pt idx="17221">
                  <c:v>0</c:v>
                </c:pt>
                <c:pt idx="17222">
                  <c:v>13.519023464254444</c:v>
                </c:pt>
                <c:pt idx="17223">
                  <c:v>7.1921122619197435</c:v>
                </c:pt>
                <c:pt idx="17224">
                  <c:v>16.160174308008934</c:v>
                </c:pt>
                <c:pt idx="17225">
                  <c:v>0</c:v>
                </c:pt>
                <c:pt idx="17226">
                  <c:v>0</c:v>
                </c:pt>
                <c:pt idx="17227">
                  <c:v>0</c:v>
                </c:pt>
                <c:pt idx="17228">
                  <c:v>0</c:v>
                </c:pt>
                <c:pt idx="17229">
                  <c:v>0</c:v>
                </c:pt>
                <c:pt idx="17230">
                  <c:v>0</c:v>
                </c:pt>
                <c:pt idx="17231">
                  <c:v>0</c:v>
                </c:pt>
                <c:pt idx="17232">
                  <c:v>0</c:v>
                </c:pt>
                <c:pt idx="17233">
                  <c:v>16.280102320864593</c:v>
                </c:pt>
                <c:pt idx="17234">
                  <c:v>18.350839437561206</c:v>
                </c:pt>
                <c:pt idx="17235">
                  <c:v>2.471447408406187</c:v>
                </c:pt>
                <c:pt idx="17236">
                  <c:v>0</c:v>
                </c:pt>
                <c:pt idx="17237">
                  <c:v>0</c:v>
                </c:pt>
                <c:pt idx="17238">
                  <c:v>0</c:v>
                </c:pt>
                <c:pt idx="17239">
                  <c:v>0</c:v>
                </c:pt>
                <c:pt idx="17240">
                  <c:v>0</c:v>
                </c:pt>
                <c:pt idx="17241">
                  <c:v>0</c:v>
                </c:pt>
                <c:pt idx="17242">
                  <c:v>0</c:v>
                </c:pt>
                <c:pt idx="17243">
                  <c:v>66.500597602452174</c:v>
                </c:pt>
                <c:pt idx="17244">
                  <c:v>24.702204202699871</c:v>
                </c:pt>
                <c:pt idx="17245">
                  <c:v>16.472479867597368</c:v>
                </c:pt>
                <c:pt idx="17246">
                  <c:v>0</c:v>
                </c:pt>
                <c:pt idx="17247">
                  <c:v>0</c:v>
                </c:pt>
                <c:pt idx="17248">
                  <c:v>0</c:v>
                </c:pt>
                <c:pt idx="17249">
                  <c:v>0</c:v>
                </c:pt>
                <c:pt idx="17250">
                  <c:v>0</c:v>
                </c:pt>
                <c:pt idx="17251">
                  <c:v>28.249698090094999</c:v>
                </c:pt>
                <c:pt idx="17252">
                  <c:v>63.335889524097077</c:v>
                </c:pt>
                <c:pt idx="17253">
                  <c:v>33.57871220950414</c:v>
                </c:pt>
                <c:pt idx="17254">
                  <c:v>30.71292956823272</c:v>
                </c:pt>
                <c:pt idx="17255">
                  <c:v>25.355090635728011</c:v>
                </c:pt>
                <c:pt idx="17256">
                  <c:v>25.124275359282059</c:v>
                </c:pt>
                <c:pt idx="17257">
                  <c:v>28.405665727324809</c:v>
                </c:pt>
                <c:pt idx="17258">
                  <c:v>0.84944946717463166</c:v>
                </c:pt>
                <c:pt idx="17259">
                  <c:v>3.7145640581328943</c:v>
                </c:pt>
                <c:pt idx="17260">
                  <c:v>38.583310083328143</c:v>
                </c:pt>
                <c:pt idx="17261">
                  <c:v>9.6629330497554555</c:v>
                </c:pt>
                <c:pt idx="17262">
                  <c:v>43.582978854163706</c:v>
                </c:pt>
                <c:pt idx="17263">
                  <c:v>64.171791278154515</c:v>
                </c:pt>
                <c:pt idx="17264">
                  <c:v>10.893562273260356</c:v>
                </c:pt>
                <c:pt idx="17265">
                  <c:v>6.0838937529244888</c:v>
                </c:pt>
                <c:pt idx="17266">
                  <c:v>63.846719656935143</c:v>
                </c:pt>
                <c:pt idx="17267">
                  <c:v>0</c:v>
                </c:pt>
                <c:pt idx="17268">
                  <c:v>0</c:v>
                </c:pt>
                <c:pt idx="17269">
                  <c:v>0</c:v>
                </c:pt>
                <c:pt idx="17270">
                  <c:v>0</c:v>
                </c:pt>
                <c:pt idx="17271">
                  <c:v>0</c:v>
                </c:pt>
                <c:pt idx="17272">
                  <c:v>46.272437416789458</c:v>
                </c:pt>
                <c:pt idx="17273">
                  <c:v>46.069858114108769</c:v>
                </c:pt>
                <c:pt idx="17274">
                  <c:v>0</c:v>
                </c:pt>
                <c:pt idx="17275">
                  <c:v>0</c:v>
                </c:pt>
                <c:pt idx="17276">
                  <c:v>0</c:v>
                </c:pt>
                <c:pt idx="17277">
                  <c:v>0</c:v>
                </c:pt>
                <c:pt idx="17278">
                  <c:v>0</c:v>
                </c:pt>
                <c:pt idx="17279">
                  <c:v>0</c:v>
                </c:pt>
                <c:pt idx="17280">
                  <c:v>0</c:v>
                </c:pt>
                <c:pt idx="17281">
                  <c:v>0</c:v>
                </c:pt>
                <c:pt idx="17282">
                  <c:v>0</c:v>
                </c:pt>
                <c:pt idx="17283">
                  <c:v>0</c:v>
                </c:pt>
                <c:pt idx="17284">
                  <c:v>0</c:v>
                </c:pt>
                <c:pt idx="17285">
                  <c:v>0</c:v>
                </c:pt>
                <c:pt idx="17286">
                  <c:v>0</c:v>
                </c:pt>
                <c:pt idx="17287">
                  <c:v>0</c:v>
                </c:pt>
                <c:pt idx="17288">
                  <c:v>0</c:v>
                </c:pt>
                <c:pt idx="17289">
                  <c:v>0</c:v>
                </c:pt>
                <c:pt idx="17290">
                  <c:v>27.570754849780968</c:v>
                </c:pt>
                <c:pt idx="17291">
                  <c:v>16.373938786644597</c:v>
                </c:pt>
                <c:pt idx="17292">
                  <c:v>3.9932335896345665</c:v>
                </c:pt>
                <c:pt idx="17293">
                  <c:v>4.1247062804447978</c:v>
                </c:pt>
                <c:pt idx="17294">
                  <c:v>3.7583281535628661</c:v>
                </c:pt>
                <c:pt idx="17295">
                  <c:v>0.33538493704975281</c:v>
                </c:pt>
                <c:pt idx="17296">
                  <c:v>0</c:v>
                </c:pt>
                <c:pt idx="17297">
                  <c:v>0</c:v>
                </c:pt>
                <c:pt idx="17298">
                  <c:v>0</c:v>
                </c:pt>
                <c:pt idx="17299">
                  <c:v>0</c:v>
                </c:pt>
                <c:pt idx="17300">
                  <c:v>0</c:v>
                </c:pt>
                <c:pt idx="17301">
                  <c:v>0</c:v>
                </c:pt>
                <c:pt idx="17302">
                  <c:v>0</c:v>
                </c:pt>
                <c:pt idx="17303">
                  <c:v>35.360703716405148</c:v>
                </c:pt>
                <c:pt idx="17304">
                  <c:v>36.670737906202035</c:v>
                </c:pt>
                <c:pt idx="17305">
                  <c:v>26.49507808861231</c:v>
                </c:pt>
                <c:pt idx="17306">
                  <c:v>0</c:v>
                </c:pt>
                <c:pt idx="17307">
                  <c:v>32.193085587710293</c:v>
                </c:pt>
                <c:pt idx="17308">
                  <c:v>26.293874259016288</c:v>
                </c:pt>
                <c:pt idx="17309">
                  <c:v>3.560881483083929</c:v>
                </c:pt>
                <c:pt idx="17310">
                  <c:v>0</c:v>
                </c:pt>
                <c:pt idx="17311">
                  <c:v>13.789344531757713</c:v>
                </c:pt>
                <c:pt idx="17312">
                  <c:v>0.32999843753720981</c:v>
                </c:pt>
                <c:pt idx="17313">
                  <c:v>0</c:v>
                </c:pt>
                <c:pt idx="17314">
                  <c:v>7.4214797215243005</c:v>
                </c:pt>
                <c:pt idx="17315">
                  <c:v>0</c:v>
                </c:pt>
                <c:pt idx="17316">
                  <c:v>0</c:v>
                </c:pt>
                <c:pt idx="17317">
                  <c:v>0</c:v>
                </c:pt>
                <c:pt idx="17318">
                  <c:v>0</c:v>
                </c:pt>
                <c:pt idx="17319">
                  <c:v>0</c:v>
                </c:pt>
                <c:pt idx="17320">
                  <c:v>12.206532855749021</c:v>
                </c:pt>
                <c:pt idx="17321">
                  <c:v>0</c:v>
                </c:pt>
                <c:pt idx="17322">
                  <c:v>0</c:v>
                </c:pt>
                <c:pt idx="17323">
                  <c:v>0</c:v>
                </c:pt>
                <c:pt idx="17324">
                  <c:v>45.697011802645811</c:v>
                </c:pt>
                <c:pt idx="17325">
                  <c:v>116.16366476213892</c:v>
                </c:pt>
                <c:pt idx="17326">
                  <c:v>48.435649634733416</c:v>
                </c:pt>
                <c:pt idx="17327">
                  <c:v>18.014507557870772</c:v>
                </c:pt>
                <c:pt idx="17328">
                  <c:v>48.8041337972058</c:v>
                </c:pt>
                <c:pt idx="17329">
                  <c:v>50.198570997756612</c:v>
                </c:pt>
                <c:pt idx="17330">
                  <c:v>0</c:v>
                </c:pt>
                <c:pt idx="17331">
                  <c:v>0</c:v>
                </c:pt>
                <c:pt idx="17332">
                  <c:v>0</c:v>
                </c:pt>
                <c:pt idx="17333">
                  <c:v>0</c:v>
                </c:pt>
                <c:pt idx="17334">
                  <c:v>77.287431236075662</c:v>
                </c:pt>
                <c:pt idx="17335">
                  <c:v>57.735269867203854</c:v>
                </c:pt>
                <c:pt idx="17336">
                  <c:v>26.24480553371475</c:v>
                </c:pt>
                <c:pt idx="17337">
                  <c:v>129.45681044639193</c:v>
                </c:pt>
                <c:pt idx="17338">
                  <c:v>119.67722325097378</c:v>
                </c:pt>
                <c:pt idx="17339">
                  <c:v>45.488392234160756</c:v>
                </c:pt>
                <c:pt idx="17340">
                  <c:v>3.0741909631437272</c:v>
                </c:pt>
                <c:pt idx="17341">
                  <c:v>21.897317341427915</c:v>
                </c:pt>
                <c:pt idx="17342">
                  <c:v>0</c:v>
                </c:pt>
                <c:pt idx="17343">
                  <c:v>20.574366812740376</c:v>
                </c:pt>
                <c:pt idx="17344">
                  <c:v>0</c:v>
                </c:pt>
                <c:pt idx="17345">
                  <c:v>0</c:v>
                </c:pt>
                <c:pt idx="17346">
                  <c:v>0</c:v>
                </c:pt>
                <c:pt idx="17347">
                  <c:v>19.899504166091134</c:v>
                </c:pt>
                <c:pt idx="17348">
                  <c:v>23.875424409108529</c:v>
                </c:pt>
                <c:pt idx="17349">
                  <c:v>57.413155875387758</c:v>
                </c:pt>
                <c:pt idx="17350">
                  <c:v>83.823965229020828</c:v>
                </c:pt>
                <c:pt idx="17351">
                  <c:v>43.177862375126026</c:v>
                </c:pt>
                <c:pt idx="17352">
                  <c:v>0</c:v>
                </c:pt>
                <c:pt idx="17353">
                  <c:v>0</c:v>
                </c:pt>
                <c:pt idx="17354">
                  <c:v>0</c:v>
                </c:pt>
                <c:pt idx="17355">
                  <c:v>0</c:v>
                </c:pt>
                <c:pt idx="17356">
                  <c:v>0</c:v>
                </c:pt>
                <c:pt idx="17357">
                  <c:v>0</c:v>
                </c:pt>
                <c:pt idx="17358">
                  <c:v>0</c:v>
                </c:pt>
                <c:pt idx="17359">
                  <c:v>0</c:v>
                </c:pt>
                <c:pt idx="17360">
                  <c:v>0</c:v>
                </c:pt>
                <c:pt idx="17361">
                  <c:v>0</c:v>
                </c:pt>
                <c:pt idx="17362">
                  <c:v>0</c:v>
                </c:pt>
                <c:pt idx="17363">
                  <c:v>0</c:v>
                </c:pt>
                <c:pt idx="17364">
                  <c:v>0</c:v>
                </c:pt>
                <c:pt idx="17365">
                  <c:v>0</c:v>
                </c:pt>
                <c:pt idx="17366">
                  <c:v>0</c:v>
                </c:pt>
                <c:pt idx="17367">
                  <c:v>0</c:v>
                </c:pt>
                <c:pt idx="17368">
                  <c:v>0</c:v>
                </c:pt>
                <c:pt idx="17369">
                  <c:v>0</c:v>
                </c:pt>
                <c:pt idx="17370">
                  <c:v>0</c:v>
                </c:pt>
                <c:pt idx="17371">
                  <c:v>0</c:v>
                </c:pt>
                <c:pt idx="17372">
                  <c:v>0</c:v>
                </c:pt>
                <c:pt idx="17373">
                  <c:v>0</c:v>
                </c:pt>
                <c:pt idx="17374">
                  <c:v>0</c:v>
                </c:pt>
                <c:pt idx="17375">
                  <c:v>0</c:v>
                </c:pt>
                <c:pt idx="17376">
                  <c:v>0</c:v>
                </c:pt>
                <c:pt idx="17377">
                  <c:v>0</c:v>
                </c:pt>
                <c:pt idx="17378">
                  <c:v>0</c:v>
                </c:pt>
                <c:pt idx="17379">
                  <c:v>0</c:v>
                </c:pt>
                <c:pt idx="17380">
                  <c:v>0</c:v>
                </c:pt>
                <c:pt idx="17381">
                  <c:v>0</c:v>
                </c:pt>
                <c:pt idx="17382">
                  <c:v>0</c:v>
                </c:pt>
                <c:pt idx="17383">
                  <c:v>0</c:v>
                </c:pt>
                <c:pt idx="17384">
                  <c:v>0</c:v>
                </c:pt>
                <c:pt idx="17385">
                  <c:v>0</c:v>
                </c:pt>
                <c:pt idx="17386">
                  <c:v>0</c:v>
                </c:pt>
                <c:pt idx="17387">
                  <c:v>0</c:v>
                </c:pt>
                <c:pt idx="17388">
                  <c:v>0</c:v>
                </c:pt>
                <c:pt idx="17389">
                  <c:v>0</c:v>
                </c:pt>
                <c:pt idx="17390">
                  <c:v>0</c:v>
                </c:pt>
                <c:pt idx="17391">
                  <c:v>0</c:v>
                </c:pt>
                <c:pt idx="17392">
                  <c:v>0</c:v>
                </c:pt>
                <c:pt idx="17393">
                  <c:v>0</c:v>
                </c:pt>
                <c:pt idx="17394">
                  <c:v>0</c:v>
                </c:pt>
                <c:pt idx="17395">
                  <c:v>0</c:v>
                </c:pt>
                <c:pt idx="17396">
                  <c:v>0</c:v>
                </c:pt>
                <c:pt idx="17397">
                  <c:v>0</c:v>
                </c:pt>
                <c:pt idx="17398">
                  <c:v>0</c:v>
                </c:pt>
                <c:pt idx="17399">
                  <c:v>0</c:v>
                </c:pt>
                <c:pt idx="17400">
                  <c:v>0</c:v>
                </c:pt>
                <c:pt idx="17401">
                  <c:v>62.517940980686312</c:v>
                </c:pt>
                <c:pt idx="17402">
                  <c:v>38.026321447615246</c:v>
                </c:pt>
                <c:pt idx="17403">
                  <c:v>12.053999624994614</c:v>
                </c:pt>
                <c:pt idx="17404">
                  <c:v>0</c:v>
                </c:pt>
                <c:pt idx="17405">
                  <c:v>0</c:v>
                </c:pt>
                <c:pt idx="17406">
                  <c:v>0</c:v>
                </c:pt>
                <c:pt idx="17407">
                  <c:v>0</c:v>
                </c:pt>
                <c:pt idx="17408">
                  <c:v>0</c:v>
                </c:pt>
                <c:pt idx="17409">
                  <c:v>0</c:v>
                </c:pt>
                <c:pt idx="17410">
                  <c:v>0</c:v>
                </c:pt>
                <c:pt idx="17411">
                  <c:v>0</c:v>
                </c:pt>
                <c:pt idx="17412">
                  <c:v>0</c:v>
                </c:pt>
                <c:pt idx="17413">
                  <c:v>0</c:v>
                </c:pt>
                <c:pt idx="17414">
                  <c:v>0</c:v>
                </c:pt>
                <c:pt idx="17415">
                  <c:v>0</c:v>
                </c:pt>
                <c:pt idx="17416">
                  <c:v>0</c:v>
                </c:pt>
                <c:pt idx="17417">
                  <c:v>0</c:v>
                </c:pt>
                <c:pt idx="17418">
                  <c:v>0</c:v>
                </c:pt>
                <c:pt idx="17419">
                  <c:v>0</c:v>
                </c:pt>
                <c:pt idx="17420">
                  <c:v>0</c:v>
                </c:pt>
                <c:pt idx="17421">
                  <c:v>0</c:v>
                </c:pt>
                <c:pt idx="17422">
                  <c:v>0</c:v>
                </c:pt>
                <c:pt idx="17423">
                  <c:v>0</c:v>
                </c:pt>
                <c:pt idx="17424">
                  <c:v>0</c:v>
                </c:pt>
                <c:pt idx="17425">
                  <c:v>0</c:v>
                </c:pt>
                <c:pt idx="17426">
                  <c:v>0</c:v>
                </c:pt>
                <c:pt idx="17427">
                  <c:v>0</c:v>
                </c:pt>
                <c:pt idx="17428">
                  <c:v>0</c:v>
                </c:pt>
                <c:pt idx="17429">
                  <c:v>0</c:v>
                </c:pt>
                <c:pt idx="17430">
                  <c:v>0</c:v>
                </c:pt>
                <c:pt idx="17431">
                  <c:v>34.424280953819739</c:v>
                </c:pt>
                <c:pt idx="17432">
                  <c:v>0</c:v>
                </c:pt>
                <c:pt idx="17433">
                  <c:v>7.5593017318490858</c:v>
                </c:pt>
                <c:pt idx="17434">
                  <c:v>13.165692271736411</c:v>
                </c:pt>
                <c:pt idx="17435">
                  <c:v>3.8110295113621167</c:v>
                </c:pt>
                <c:pt idx="17436">
                  <c:v>0.49993638917916638</c:v>
                </c:pt>
                <c:pt idx="17437">
                  <c:v>0</c:v>
                </c:pt>
                <c:pt idx="17438">
                  <c:v>0</c:v>
                </c:pt>
                <c:pt idx="17439">
                  <c:v>0</c:v>
                </c:pt>
                <c:pt idx="17440">
                  <c:v>0</c:v>
                </c:pt>
                <c:pt idx="17441">
                  <c:v>0</c:v>
                </c:pt>
                <c:pt idx="17442">
                  <c:v>0</c:v>
                </c:pt>
                <c:pt idx="17443">
                  <c:v>0</c:v>
                </c:pt>
                <c:pt idx="17444">
                  <c:v>0</c:v>
                </c:pt>
                <c:pt idx="17445">
                  <c:v>0</c:v>
                </c:pt>
                <c:pt idx="17446">
                  <c:v>0</c:v>
                </c:pt>
                <c:pt idx="17447">
                  <c:v>0</c:v>
                </c:pt>
                <c:pt idx="17448">
                  <c:v>0</c:v>
                </c:pt>
                <c:pt idx="17449">
                  <c:v>0</c:v>
                </c:pt>
                <c:pt idx="17450">
                  <c:v>0</c:v>
                </c:pt>
                <c:pt idx="17451">
                  <c:v>0</c:v>
                </c:pt>
                <c:pt idx="17452">
                  <c:v>0</c:v>
                </c:pt>
                <c:pt idx="17453">
                  <c:v>0</c:v>
                </c:pt>
                <c:pt idx="17454">
                  <c:v>0</c:v>
                </c:pt>
                <c:pt idx="17455">
                  <c:v>0</c:v>
                </c:pt>
                <c:pt idx="17456">
                  <c:v>0</c:v>
                </c:pt>
                <c:pt idx="17457">
                  <c:v>0</c:v>
                </c:pt>
                <c:pt idx="17458">
                  <c:v>0</c:v>
                </c:pt>
                <c:pt idx="17459">
                  <c:v>0</c:v>
                </c:pt>
                <c:pt idx="17460">
                  <c:v>32.344801616333491</c:v>
                </c:pt>
                <c:pt idx="17461">
                  <c:v>11.574478493985625</c:v>
                </c:pt>
                <c:pt idx="17462">
                  <c:v>25.408928219823988</c:v>
                </c:pt>
                <c:pt idx="17463">
                  <c:v>0</c:v>
                </c:pt>
                <c:pt idx="17464">
                  <c:v>27.768189464655578</c:v>
                </c:pt>
                <c:pt idx="17465">
                  <c:v>6.4066719121612259</c:v>
                </c:pt>
                <c:pt idx="17466">
                  <c:v>0</c:v>
                </c:pt>
                <c:pt idx="17467">
                  <c:v>0</c:v>
                </c:pt>
                <c:pt idx="17468">
                  <c:v>0</c:v>
                </c:pt>
                <c:pt idx="17469">
                  <c:v>0</c:v>
                </c:pt>
                <c:pt idx="17470">
                  <c:v>0</c:v>
                </c:pt>
                <c:pt idx="17471">
                  <c:v>0</c:v>
                </c:pt>
                <c:pt idx="17472">
                  <c:v>0</c:v>
                </c:pt>
                <c:pt idx="17473">
                  <c:v>0</c:v>
                </c:pt>
                <c:pt idx="17474">
                  <c:v>0</c:v>
                </c:pt>
                <c:pt idx="17475">
                  <c:v>0</c:v>
                </c:pt>
                <c:pt idx="17476">
                  <c:v>0</c:v>
                </c:pt>
                <c:pt idx="17477">
                  <c:v>0</c:v>
                </c:pt>
                <c:pt idx="17478">
                  <c:v>0</c:v>
                </c:pt>
                <c:pt idx="17479">
                  <c:v>0</c:v>
                </c:pt>
                <c:pt idx="17480">
                  <c:v>0</c:v>
                </c:pt>
                <c:pt idx="17481">
                  <c:v>0</c:v>
                </c:pt>
                <c:pt idx="17482">
                  <c:v>0</c:v>
                </c:pt>
                <c:pt idx="17483">
                  <c:v>0</c:v>
                </c:pt>
                <c:pt idx="17484">
                  <c:v>0</c:v>
                </c:pt>
                <c:pt idx="17485">
                  <c:v>0</c:v>
                </c:pt>
                <c:pt idx="17486">
                  <c:v>0</c:v>
                </c:pt>
                <c:pt idx="17487">
                  <c:v>0</c:v>
                </c:pt>
                <c:pt idx="17488">
                  <c:v>0</c:v>
                </c:pt>
                <c:pt idx="17489">
                  <c:v>0</c:v>
                </c:pt>
                <c:pt idx="17490">
                  <c:v>0</c:v>
                </c:pt>
                <c:pt idx="17491">
                  <c:v>66.044607387763747</c:v>
                </c:pt>
                <c:pt idx="17492">
                  <c:v>70.250696215633866</c:v>
                </c:pt>
                <c:pt idx="17493">
                  <c:v>33.557666833106175</c:v>
                </c:pt>
                <c:pt idx="17494">
                  <c:v>2.855779420490534</c:v>
                </c:pt>
                <c:pt idx="17495">
                  <c:v>44.413852728458536</c:v>
                </c:pt>
                <c:pt idx="17496">
                  <c:v>0</c:v>
                </c:pt>
                <c:pt idx="17497">
                  <c:v>0</c:v>
                </c:pt>
                <c:pt idx="17498">
                  <c:v>0</c:v>
                </c:pt>
                <c:pt idx="17499">
                  <c:v>0</c:v>
                </c:pt>
                <c:pt idx="17500">
                  <c:v>0</c:v>
                </c:pt>
                <c:pt idx="17501">
                  <c:v>0</c:v>
                </c:pt>
                <c:pt idx="17502">
                  <c:v>0</c:v>
                </c:pt>
                <c:pt idx="17503">
                  <c:v>0</c:v>
                </c:pt>
                <c:pt idx="17504">
                  <c:v>0</c:v>
                </c:pt>
                <c:pt idx="17505">
                  <c:v>0</c:v>
                </c:pt>
                <c:pt idx="17506">
                  <c:v>0</c:v>
                </c:pt>
                <c:pt idx="17507">
                  <c:v>0</c:v>
                </c:pt>
                <c:pt idx="17508">
                  <c:v>0</c:v>
                </c:pt>
                <c:pt idx="17509">
                  <c:v>0</c:v>
                </c:pt>
                <c:pt idx="17510">
                  <c:v>0</c:v>
                </c:pt>
                <c:pt idx="17511">
                  <c:v>0</c:v>
                </c:pt>
                <c:pt idx="17512">
                  <c:v>0</c:v>
                </c:pt>
                <c:pt idx="17513">
                  <c:v>0</c:v>
                </c:pt>
                <c:pt idx="17514">
                  <c:v>0</c:v>
                </c:pt>
                <c:pt idx="17515">
                  <c:v>0</c:v>
                </c:pt>
                <c:pt idx="17516">
                  <c:v>0</c:v>
                </c:pt>
                <c:pt idx="17517">
                  <c:v>0</c:v>
                </c:pt>
                <c:pt idx="17518">
                  <c:v>0</c:v>
                </c:pt>
                <c:pt idx="17519">
                  <c:v>0</c:v>
                </c:pt>
                <c:pt idx="17520">
                  <c:v>0</c:v>
                </c:pt>
                <c:pt idx="17521">
                  <c:v>0</c:v>
                </c:pt>
                <c:pt idx="17522">
                  <c:v>0</c:v>
                </c:pt>
                <c:pt idx="17523">
                  <c:v>0</c:v>
                </c:pt>
                <c:pt idx="17524">
                  <c:v>0</c:v>
                </c:pt>
                <c:pt idx="17525">
                  <c:v>46.88200482869135</c:v>
                </c:pt>
                <c:pt idx="17526">
                  <c:v>30.937510269588451</c:v>
                </c:pt>
                <c:pt idx="17527">
                  <c:v>63.348818441649072</c:v>
                </c:pt>
                <c:pt idx="17528">
                  <c:v>0</c:v>
                </c:pt>
                <c:pt idx="17529">
                  <c:v>28.151303070481649</c:v>
                </c:pt>
                <c:pt idx="17530">
                  <c:v>22.535944544431267</c:v>
                </c:pt>
                <c:pt idx="17531">
                  <c:v>32.483696958233978</c:v>
                </c:pt>
                <c:pt idx="17532">
                  <c:v>58.72298164806903</c:v>
                </c:pt>
                <c:pt idx="17533">
                  <c:v>9.6336976321597412</c:v>
                </c:pt>
                <c:pt idx="17534">
                  <c:v>38.500651173593944</c:v>
                </c:pt>
                <c:pt idx="17535">
                  <c:v>26.471191245926317</c:v>
                </c:pt>
                <c:pt idx="17536">
                  <c:v>0</c:v>
                </c:pt>
                <c:pt idx="17537">
                  <c:v>0</c:v>
                </c:pt>
                <c:pt idx="17538">
                  <c:v>0</c:v>
                </c:pt>
                <c:pt idx="17539">
                  <c:v>0</c:v>
                </c:pt>
                <c:pt idx="17540">
                  <c:v>0</c:v>
                </c:pt>
                <c:pt idx="17541">
                  <c:v>0</c:v>
                </c:pt>
                <c:pt idx="17542">
                  <c:v>0</c:v>
                </c:pt>
                <c:pt idx="17543">
                  <c:v>98.187671258816195</c:v>
                </c:pt>
                <c:pt idx="17544">
                  <c:v>27.413182020218649</c:v>
                </c:pt>
                <c:pt idx="17545">
                  <c:v>80.665871066269986</c:v>
                </c:pt>
                <c:pt idx="17546">
                  <c:v>55.939455176956905</c:v>
                </c:pt>
                <c:pt idx="17547">
                  <c:v>6.8169495824723931</c:v>
                </c:pt>
                <c:pt idx="17548">
                  <c:v>71.084177705864192</c:v>
                </c:pt>
                <c:pt idx="17549">
                  <c:v>15.43059599038699</c:v>
                </c:pt>
                <c:pt idx="17550">
                  <c:v>7.747509724648884</c:v>
                </c:pt>
                <c:pt idx="17551">
                  <c:v>0</c:v>
                </c:pt>
                <c:pt idx="17552">
                  <c:v>0</c:v>
                </c:pt>
                <c:pt idx="17553">
                  <c:v>0</c:v>
                </c:pt>
                <c:pt idx="17554">
                  <c:v>0</c:v>
                </c:pt>
                <c:pt idx="17555">
                  <c:v>0</c:v>
                </c:pt>
                <c:pt idx="17556">
                  <c:v>8.7182003189586172</c:v>
                </c:pt>
                <c:pt idx="17557">
                  <c:v>0</c:v>
                </c:pt>
                <c:pt idx="17558">
                  <c:v>5.1192017596974368</c:v>
                </c:pt>
                <c:pt idx="17559">
                  <c:v>0</c:v>
                </c:pt>
                <c:pt idx="17560">
                  <c:v>0</c:v>
                </c:pt>
                <c:pt idx="17561">
                  <c:v>5.5709530849568356</c:v>
                </c:pt>
                <c:pt idx="17562">
                  <c:v>12.727959606625459</c:v>
                </c:pt>
                <c:pt idx="17563">
                  <c:v>0</c:v>
                </c:pt>
                <c:pt idx="17564">
                  <c:v>29.690302059542802</c:v>
                </c:pt>
                <c:pt idx="17565">
                  <c:v>59.114918057836746</c:v>
                </c:pt>
                <c:pt idx="17566">
                  <c:v>60.979435455155965</c:v>
                </c:pt>
                <c:pt idx="17567">
                  <c:v>28.73823463981487</c:v>
                </c:pt>
                <c:pt idx="17568">
                  <c:v>6.231179786723982</c:v>
                </c:pt>
                <c:pt idx="17569">
                  <c:v>8.1806017487985976</c:v>
                </c:pt>
                <c:pt idx="17570">
                  <c:v>0</c:v>
                </c:pt>
                <c:pt idx="17571">
                  <c:v>0</c:v>
                </c:pt>
                <c:pt idx="17572">
                  <c:v>0</c:v>
                </c:pt>
                <c:pt idx="17573">
                  <c:v>0</c:v>
                </c:pt>
                <c:pt idx="17574">
                  <c:v>0</c:v>
                </c:pt>
                <c:pt idx="17575">
                  <c:v>0</c:v>
                </c:pt>
                <c:pt idx="17576">
                  <c:v>0</c:v>
                </c:pt>
                <c:pt idx="17577">
                  <c:v>0</c:v>
                </c:pt>
                <c:pt idx="17578">
                  <c:v>0</c:v>
                </c:pt>
                <c:pt idx="17579">
                  <c:v>0</c:v>
                </c:pt>
                <c:pt idx="17580">
                  <c:v>0</c:v>
                </c:pt>
                <c:pt idx="17581">
                  <c:v>0</c:v>
                </c:pt>
                <c:pt idx="17582">
                  <c:v>0</c:v>
                </c:pt>
                <c:pt idx="17583">
                  <c:v>0</c:v>
                </c:pt>
                <c:pt idx="17584">
                  <c:v>0</c:v>
                </c:pt>
                <c:pt idx="17585">
                  <c:v>31.899133458221609</c:v>
                </c:pt>
                <c:pt idx="17586">
                  <c:v>19.987006373199595</c:v>
                </c:pt>
                <c:pt idx="17587">
                  <c:v>15.045474174953634</c:v>
                </c:pt>
                <c:pt idx="17588">
                  <c:v>0</c:v>
                </c:pt>
                <c:pt idx="17589">
                  <c:v>0</c:v>
                </c:pt>
                <c:pt idx="17590">
                  <c:v>6.8839927750168597</c:v>
                </c:pt>
                <c:pt idx="17591">
                  <c:v>12.380792394122462</c:v>
                </c:pt>
                <c:pt idx="17592">
                  <c:v>13.994676183597605</c:v>
                </c:pt>
                <c:pt idx="17593">
                  <c:v>15.611275069684668</c:v>
                </c:pt>
                <c:pt idx="17594">
                  <c:v>14.77881981272642</c:v>
                </c:pt>
                <c:pt idx="17595">
                  <c:v>71.126161390335398</c:v>
                </c:pt>
                <c:pt idx="17596">
                  <c:v>33.30661003590108</c:v>
                </c:pt>
                <c:pt idx="17597">
                  <c:v>109.17547163134277</c:v>
                </c:pt>
                <c:pt idx="17598">
                  <c:v>4.0664194986998572</c:v>
                </c:pt>
                <c:pt idx="17599">
                  <c:v>97.365334883911444</c:v>
                </c:pt>
                <c:pt idx="17600">
                  <c:v>129.05421161440685</c:v>
                </c:pt>
                <c:pt idx="17601">
                  <c:v>122.79655131266861</c:v>
                </c:pt>
                <c:pt idx="17602">
                  <c:v>0</c:v>
                </c:pt>
                <c:pt idx="17603">
                  <c:v>124.80594602734287</c:v>
                </c:pt>
                <c:pt idx="17604">
                  <c:v>152.86508129001456</c:v>
                </c:pt>
                <c:pt idx="17605">
                  <c:v>113.95378042129164</c:v>
                </c:pt>
                <c:pt idx="17606">
                  <c:v>0</c:v>
                </c:pt>
                <c:pt idx="17607">
                  <c:v>0</c:v>
                </c:pt>
                <c:pt idx="17608">
                  <c:v>0</c:v>
                </c:pt>
                <c:pt idx="17609">
                  <c:v>0</c:v>
                </c:pt>
                <c:pt idx="17610">
                  <c:v>0</c:v>
                </c:pt>
                <c:pt idx="17611">
                  <c:v>0</c:v>
                </c:pt>
                <c:pt idx="17612">
                  <c:v>0</c:v>
                </c:pt>
                <c:pt idx="17613">
                  <c:v>0</c:v>
                </c:pt>
                <c:pt idx="17614">
                  <c:v>0</c:v>
                </c:pt>
                <c:pt idx="17615">
                  <c:v>0</c:v>
                </c:pt>
                <c:pt idx="17616">
                  <c:v>13.344745239138224</c:v>
                </c:pt>
                <c:pt idx="17617">
                  <c:v>59.918302429346184</c:v>
                </c:pt>
                <c:pt idx="17618">
                  <c:v>76.315970347554057</c:v>
                </c:pt>
                <c:pt idx="17619">
                  <c:v>43.802870596770568</c:v>
                </c:pt>
                <c:pt idx="17620">
                  <c:v>132.85076371490379</c:v>
                </c:pt>
                <c:pt idx="17621">
                  <c:v>133.48632461847615</c:v>
                </c:pt>
                <c:pt idx="17622">
                  <c:v>102.61806575907565</c:v>
                </c:pt>
                <c:pt idx="17623">
                  <c:v>50.278958665554569</c:v>
                </c:pt>
                <c:pt idx="17624">
                  <c:v>13.361564905686208</c:v>
                </c:pt>
                <c:pt idx="17625">
                  <c:v>0</c:v>
                </c:pt>
                <c:pt idx="17626">
                  <c:v>0</c:v>
                </c:pt>
                <c:pt idx="17627">
                  <c:v>0</c:v>
                </c:pt>
                <c:pt idx="17628">
                  <c:v>0</c:v>
                </c:pt>
                <c:pt idx="17629">
                  <c:v>0</c:v>
                </c:pt>
                <c:pt idx="17630">
                  <c:v>0</c:v>
                </c:pt>
                <c:pt idx="17631">
                  <c:v>13.589071227766489</c:v>
                </c:pt>
                <c:pt idx="17632">
                  <c:v>11.524165530353908</c:v>
                </c:pt>
                <c:pt idx="17633">
                  <c:v>0</c:v>
                </c:pt>
                <c:pt idx="17634">
                  <c:v>0</c:v>
                </c:pt>
                <c:pt idx="17635">
                  <c:v>0</c:v>
                </c:pt>
                <c:pt idx="17636">
                  <c:v>0</c:v>
                </c:pt>
                <c:pt idx="17637">
                  <c:v>0</c:v>
                </c:pt>
                <c:pt idx="17638">
                  <c:v>29.257218593935551</c:v>
                </c:pt>
                <c:pt idx="17639">
                  <c:v>48.85202309664809</c:v>
                </c:pt>
                <c:pt idx="17640">
                  <c:v>57.548503203807208</c:v>
                </c:pt>
                <c:pt idx="17641">
                  <c:v>44.281830222472756</c:v>
                </c:pt>
                <c:pt idx="17642">
                  <c:v>70.625156126988585</c:v>
                </c:pt>
                <c:pt idx="17643">
                  <c:v>0</c:v>
                </c:pt>
                <c:pt idx="17644">
                  <c:v>62.278775285656309</c:v>
                </c:pt>
                <c:pt idx="17645">
                  <c:v>5.5702958254711152</c:v>
                </c:pt>
                <c:pt idx="17646">
                  <c:v>5.5702958254711152</c:v>
                </c:pt>
                <c:pt idx="17647">
                  <c:v>5.5702958254711152</c:v>
                </c:pt>
                <c:pt idx="17648">
                  <c:v>5.5702958254711152</c:v>
                </c:pt>
                <c:pt idx="17649">
                  <c:v>5.5702958254711152</c:v>
                </c:pt>
                <c:pt idx="17650">
                  <c:v>62.294977844519579</c:v>
                </c:pt>
                <c:pt idx="17651">
                  <c:v>6.1965633977602597</c:v>
                </c:pt>
                <c:pt idx="17652">
                  <c:v>8.2475402746909232</c:v>
                </c:pt>
                <c:pt idx="17653">
                  <c:v>36.747615177255653</c:v>
                </c:pt>
                <c:pt idx="17654">
                  <c:v>0</c:v>
                </c:pt>
                <c:pt idx="17655">
                  <c:v>0</c:v>
                </c:pt>
                <c:pt idx="17656">
                  <c:v>0</c:v>
                </c:pt>
                <c:pt idx="17657">
                  <c:v>0</c:v>
                </c:pt>
                <c:pt idx="17658">
                  <c:v>3.550800436953494</c:v>
                </c:pt>
                <c:pt idx="17659">
                  <c:v>19.132759395429989</c:v>
                </c:pt>
                <c:pt idx="17660">
                  <c:v>38.054161465653202</c:v>
                </c:pt>
                <c:pt idx="17661">
                  <c:v>54.324060641810441</c:v>
                </c:pt>
                <c:pt idx="17662">
                  <c:v>0</c:v>
                </c:pt>
                <c:pt idx="17663">
                  <c:v>112.01921417306467</c:v>
                </c:pt>
                <c:pt idx="17664">
                  <c:v>39.955149414442594</c:v>
                </c:pt>
                <c:pt idx="17665">
                  <c:v>10.660297207206636</c:v>
                </c:pt>
                <c:pt idx="17666">
                  <c:v>149.88825823456924</c:v>
                </c:pt>
                <c:pt idx="17667">
                  <c:v>108.47497084561081</c:v>
                </c:pt>
                <c:pt idx="17668">
                  <c:v>57.270831800464059</c:v>
                </c:pt>
                <c:pt idx="17669">
                  <c:v>0</c:v>
                </c:pt>
                <c:pt idx="17670">
                  <c:v>9.4739036956398692</c:v>
                </c:pt>
                <c:pt idx="17671">
                  <c:v>19.246733890063872</c:v>
                </c:pt>
                <c:pt idx="17672">
                  <c:v>15.507860848280441</c:v>
                </c:pt>
                <c:pt idx="17673">
                  <c:v>11.665022603403717</c:v>
                </c:pt>
                <c:pt idx="17674">
                  <c:v>0</c:v>
                </c:pt>
                <c:pt idx="17675">
                  <c:v>0</c:v>
                </c:pt>
                <c:pt idx="17676">
                  <c:v>4.1923824710056774</c:v>
                </c:pt>
                <c:pt idx="17677">
                  <c:v>8.6584135465578456</c:v>
                </c:pt>
                <c:pt idx="17678">
                  <c:v>0</c:v>
                </c:pt>
                <c:pt idx="17679">
                  <c:v>0</c:v>
                </c:pt>
                <c:pt idx="17680">
                  <c:v>0</c:v>
                </c:pt>
                <c:pt idx="17681">
                  <c:v>0</c:v>
                </c:pt>
                <c:pt idx="17682">
                  <c:v>0</c:v>
                </c:pt>
                <c:pt idx="17683">
                  <c:v>10.915175547202775</c:v>
                </c:pt>
                <c:pt idx="17684">
                  <c:v>35.208940002355163</c:v>
                </c:pt>
                <c:pt idx="17685">
                  <c:v>24.298053283016969</c:v>
                </c:pt>
                <c:pt idx="17686">
                  <c:v>89.58551489599779</c:v>
                </c:pt>
                <c:pt idx="17687">
                  <c:v>0</c:v>
                </c:pt>
                <c:pt idx="17688">
                  <c:v>87.659159376895616</c:v>
                </c:pt>
                <c:pt idx="17689">
                  <c:v>115.19672791417631</c:v>
                </c:pt>
                <c:pt idx="17690">
                  <c:v>46.820825038768135</c:v>
                </c:pt>
                <c:pt idx="17691">
                  <c:v>0</c:v>
                </c:pt>
                <c:pt idx="17692">
                  <c:v>99.682437140848791</c:v>
                </c:pt>
                <c:pt idx="17693">
                  <c:v>74.845409355498518</c:v>
                </c:pt>
                <c:pt idx="17694">
                  <c:v>0</c:v>
                </c:pt>
                <c:pt idx="17695">
                  <c:v>0</c:v>
                </c:pt>
                <c:pt idx="17696">
                  <c:v>0</c:v>
                </c:pt>
                <c:pt idx="17697">
                  <c:v>0</c:v>
                </c:pt>
                <c:pt idx="17698">
                  <c:v>0</c:v>
                </c:pt>
                <c:pt idx="17699">
                  <c:v>0</c:v>
                </c:pt>
                <c:pt idx="17700">
                  <c:v>0</c:v>
                </c:pt>
                <c:pt idx="17701">
                  <c:v>0</c:v>
                </c:pt>
                <c:pt idx="17702">
                  <c:v>3.7639681286797386</c:v>
                </c:pt>
                <c:pt idx="17703">
                  <c:v>105.38634968442481</c:v>
                </c:pt>
                <c:pt idx="17704">
                  <c:v>112.62180444235415</c:v>
                </c:pt>
                <c:pt idx="17705">
                  <c:v>34.412817887289798</c:v>
                </c:pt>
                <c:pt idx="17706">
                  <c:v>0</c:v>
                </c:pt>
                <c:pt idx="17707">
                  <c:v>0</c:v>
                </c:pt>
                <c:pt idx="17708">
                  <c:v>0</c:v>
                </c:pt>
                <c:pt idx="17709">
                  <c:v>0</c:v>
                </c:pt>
                <c:pt idx="17710">
                  <c:v>12.641367201409579</c:v>
                </c:pt>
                <c:pt idx="17711">
                  <c:v>58.243288733940616</c:v>
                </c:pt>
                <c:pt idx="17712">
                  <c:v>56.650762045965934</c:v>
                </c:pt>
                <c:pt idx="17713">
                  <c:v>36.834981976670115</c:v>
                </c:pt>
                <c:pt idx="17714">
                  <c:v>91.147988717697004</c:v>
                </c:pt>
                <c:pt idx="17715">
                  <c:v>18.030889402735394</c:v>
                </c:pt>
                <c:pt idx="17716">
                  <c:v>90.468519515972076</c:v>
                </c:pt>
                <c:pt idx="17717">
                  <c:v>88.417593917824561</c:v>
                </c:pt>
                <c:pt idx="17718">
                  <c:v>40.210756961152654</c:v>
                </c:pt>
                <c:pt idx="17719">
                  <c:v>0</c:v>
                </c:pt>
                <c:pt idx="17720">
                  <c:v>0</c:v>
                </c:pt>
                <c:pt idx="17721">
                  <c:v>0</c:v>
                </c:pt>
                <c:pt idx="17722">
                  <c:v>0</c:v>
                </c:pt>
                <c:pt idx="17723">
                  <c:v>0</c:v>
                </c:pt>
                <c:pt idx="17724">
                  <c:v>0</c:v>
                </c:pt>
                <c:pt idx="17725">
                  <c:v>0</c:v>
                </c:pt>
                <c:pt idx="17726">
                  <c:v>0</c:v>
                </c:pt>
                <c:pt idx="17727">
                  <c:v>0</c:v>
                </c:pt>
                <c:pt idx="17728">
                  <c:v>0</c:v>
                </c:pt>
                <c:pt idx="17729">
                  <c:v>0</c:v>
                </c:pt>
                <c:pt idx="17730">
                  <c:v>0</c:v>
                </c:pt>
                <c:pt idx="17731">
                  <c:v>0</c:v>
                </c:pt>
                <c:pt idx="17732">
                  <c:v>0</c:v>
                </c:pt>
                <c:pt idx="17733">
                  <c:v>0</c:v>
                </c:pt>
                <c:pt idx="17734">
                  <c:v>0</c:v>
                </c:pt>
                <c:pt idx="17735">
                  <c:v>0</c:v>
                </c:pt>
                <c:pt idx="17736">
                  <c:v>0</c:v>
                </c:pt>
                <c:pt idx="17737">
                  <c:v>0</c:v>
                </c:pt>
                <c:pt idx="17738">
                  <c:v>0</c:v>
                </c:pt>
                <c:pt idx="17739">
                  <c:v>0</c:v>
                </c:pt>
                <c:pt idx="17740">
                  <c:v>0</c:v>
                </c:pt>
                <c:pt idx="17741">
                  <c:v>0</c:v>
                </c:pt>
                <c:pt idx="17742">
                  <c:v>0</c:v>
                </c:pt>
                <c:pt idx="17743">
                  <c:v>0</c:v>
                </c:pt>
                <c:pt idx="17744">
                  <c:v>0</c:v>
                </c:pt>
                <c:pt idx="17745">
                  <c:v>124.23787614173825</c:v>
                </c:pt>
                <c:pt idx="17746">
                  <c:v>64.07186388691251</c:v>
                </c:pt>
                <c:pt idx="17747">
                  <c:v>72.514899244045637</c:v>
                </c:pt>
                <c:pt idx="17748">
                  <c:v>63.972984769722672</c:v>
                </c:pt>
                <c:pt idx="17749">
                  <c:v>9.8718566488907058</c:v>
                </c:pt>
                <c:pt idx="17750">
                  <c:v>13.535022309443399</c:v>
                </c:pt>
                <c:pt idx="17751">
                  <c:v>0</c:v>
                </c:pt>
                <c:pt idx="17752">
                  <c:v>0</c:v>
                </c:pt>
                <c:pt idx="17753">
                  <c:v>46.887313641182402</c:v>
                </c:pt>
                <c:pt idx="17754">
                  <c:v>124.92354530791788</c:v>
                </c:pt>
                <c:pt idx="17755">
                  <c:v>0</c:v>
                </c:pt>
                <c:pt idx="17756">
                  <c:v>0</c:v>
                </c:pt>
                <c:pt idx="17757">
                  <c:v>20.675667492569215</c:v>
                </c:pt>
                <c:pt idx="17758">
                  <c:v>14.873862491321695</c:v>
                </c:pt>
                <c:pt idx="17759">
                  <c:v>0</c:v>
                </c:pt>
                <c:pt idx="17760">
                  <c:v>0</c:v>
                </c:pt>
                <c:pt idx="17761">
                  <c:v>64.584484615035379</c:v>
                </c:pt>
                <c:pt idx="17762">
                  <c:v>65.099448614043581</c:v>
                </c:pt>
                <c:pt idx="17763">
                  <c:v>14.409941985749782</c:v>
                </c:pt>
                <c:pt idx="17764">
                  <c:v>43.774106952679354</c:v>
                </c:pt>
                <c:pt idx="17765">
                  <c:v>34.370804540462679</c:v>
                </c:pt>
                <c:pt idx="17766">
                  <c:v>3.3104381616703495</c:v>
                </c:pt>
                <c:pt idx="17767">
                  <c:v>64.670885135883807</c:v>
                </c:pt>
                <c:pt idx="17768">
                  <c:v>81.514665005268554</c:v>
                </c:pt>
                <c:pt idx="17769">
                  <c:v>142.06838271106608</c:v>
                </c:pt>
                <c:pt idx="17770">
                  <c:v>58.754662185597958</c:v>
                </c:pt>
                <c:pt idx="17771">
                  <c:v>0</c:v>
                </c:pt>
                <c:pt idx="17772">
                  <c:v>0</c:v>
                </c:pt>
                <c:pt idx="17773">
                  <c:v>17.678425775968723</c:v>
                </c:pt>
                <c:pt idx="17774">
                  <c:v>0</c:v>
                </c:pt>
                <c:pt idx="17775">
                  <c:v>0</c:v>
                </c:pt>
                <c:pt idx="17776">
                  <c:v>0</c:v>
                </c:pt>
                <c:pt idx="17777">
                  <c:v>0</c:v>
                </c:pt>
                <c:pt idx="17778">
                  <c:v>60.138426542005561</c:v>
                </c:pt>
                <c:pt idx="17779">
                  <c:v>70.311437902464945</c:v>
                </c:pt>
                <c:pt idx="17780">
                  <c:v>7.8788595308221661</c:v>
                </c:pt>
                <c:pt idx="17781">
                  <c:v>0</c:v>
                </c:pt>
                <c:pt idx="17782">
                  <c:v>0</c:v>
                </c:pt>
                <c:pt idx="17783">
                  <c:v>0</c:v>
                </c:pt>
                <c:pt idx="17784">
                  <c:v>0</c:v>
                </c:pt>
                <c:pt idx="17785">
                  <c:v>0</c:v>
                </c:pt>
                <c:pt idx="17786">
                  <c:v>5.4492179141724666</c:v>
                </c:pt>
                <c:pt idx="17787">
                  <c:v>33.510093342985641</c:v>
                </c:pt>
                <c:pt idx="17788">
                  <c:v>1.9090579670799952</c:v>
                </c:pt>
                <c:pt idx="17789">
                  <c:v>46.063847871074074</c:v>
                </c:pt>
                <c:pt idx="17790">
                  <c:v>43.601212560715666</c:v>
                </c:pt>
                <c:pt idx="17791">
                  <c:v>42.452323283131349</c:v>
                </c:pt>
                <c:pt idx="17792">
                  <c:v>45.774244800444713</c:v>
                </c:pt>
                <c:pt idx="17793">
                  <c:v>102.07900847233388</c:v>
                </c:pt>
                <c:pt idx="17794">
                  <c:v>185.22448440615307</c:v>
                </c:pt>
                <c:pt idx="17795">
                  <c:v>123.36854264038823</c:v>
                </c:pt>
                <c:pt idx="17796">
                  <c:v>1.1328731165405423</c:v>
                </c:pt>
                <c:pt idx="17797">
                  <c:v>0</c:v>
                </c:pt>
                <c:pt idx="17798">
                  <c:v>0</c:v>
                </c:pt>
                <c:pt idx="17799">
                  <c:v>0</c:v>
                </c:pt>
                <c:pt idx="17800">
                  <c:v>0</c:v>
                </c:pt>
                <c:pt idx="17801">
                  <c:v>0</c:v>
                </c:pt>
                <c:pt idx="17802">
                  <c:v>0</c:v>
                </c:pt>
                <c:pt idx="17803">
                  <c:v>0</c:v>
                </c:pt>
                <c:pt idx="17804">
                  <c:v>1.7790067870549331</c:v>
                </c:pt>
                <c:pt idx="17805">
                  <c:v>0</c:v>
                </c:pt>
                <c:pt idx="17806">
                  <c:v>0</c:v>
                </c:pt>
                <c:pt idx="17807">
                  <c:v>0</c:v>
                </c:pt>
                <c:pt idx="17808">
                  <c:v>0</c:v>
                </c:pt>
                <c:pt idx="17809">
                  <c:v>0</c:v>
                </c:pt>
                <c:pt idx="17810">
                  <c:v>0</c:v>
                </c:pt>
                <c:pt idx="17811">
                  <c:v>0</c:v>
                </c:pt>
                <c:pt idx="17812">
                  <c:v>0</c:v>
                </c:pt>
                <c:pt idx="17813">
                  <c:v>0</c:v>
                </c:pt>
                <c:pt idx="17814">
                  <c:v>0</c:v>
                </c:pt>
                <c:pt idx="17815">
                  <c:v>0</c:v>
                </c:pt>
                <c:pt idx="17816">
                  <c:v>0</c:v>
                </c:pt>
                <c:pt idx="17817">
                  <c:v>0</c:v>
                </c:pt>
                <c:pt idx="17818">
                  <c:v>0</c:v>
                </c:pt>
                <c:pt idx="17819">
                  <c:v>0</c:v>
                </c:pt>
                <c:pt idx="17820">
                  <c:v>0</c:v>
                </c:pt>
                <c:pt idx="17821">
                  <c:v>0</c:v>
                </c:pt>
                <c:pt idx="17822">
                  <c:v>0</c:v>
                </c:pt>
                <c:pt idx="17823">
                  <c:v>0</c:v>
                </c:pt>
                <c:pt idx="17824">
                  <c:v>0</c:v>
                </c:pt>
                <c:pt idx="17825">
                  <c:v>0</c:v>
                </c:pt>
                <c:pt idx="17826">
                  <c:v>0</c:v>
                </c:pt>
                <c:pt idx="17827">
                  <c:v>0</c:v>
                </c:pt>
                <c:pt idx="17828">
                  <c:v>0</c:v>
                </c:pt>
                <c:pt idx="17829">
                  <c:v>21.043916908857863</c:v>
                </c:pt>
                <c:pt idx="17830">
                  <c:v>44.87252899904756</c:v>
                </c:pt>
                <c:pt idx="17831">
                  <c:v>23.330826104559705</c:v>
                </c:pt>
                <c:pt idx="17832">
                  <c:v>8.0726201996774201</c:v>
                </c:pt>
                <c:pt idx="17833">
                  <c:v>3.5227608047261474</c:v>
                </c:pt>
                <c:pt idx="17834">
                  <c:v>0</c:v>
                </c:pt>
                <c:pt idx="17835">
                  <c:v>19.053927861159295</c:v>
                </c:pt>
                <c:pt idx="17836">
                  <c:v>25.996962852625725</c:v>
                </c:pt>
                <c:pt idx="17837">
                  <c:v>34.675587483027563</c:v>
                </c:pt>
                <c:pt idx="17838">
                  <c:v>0</c:v>
                </c:pt>
                <c:pt idx="17839">
                  <c:v>6.87063604226522</c:v>
                </c:pt>
                <c:pt idx="17840">
                  <c:v>10.37907083855205</c:v>
                </c:pt>
                <c:pt idx="17841">
                  <c:v>3.764120703116216</c:v>
                </c:pt>
                <c:pt idx="17842">
                  <c:v>2.5454088955082672</c:v>
                </c:pt>
                <c:pt idx="17843">
                  <c:v>0</c:v>
                </c:pt>
                <c:pt idx="17844">
                  <c:v>0</c:v>
                </c:pt>
                <c:pt idx="17845">
                  <c:v>6.180429967363561</c:v>
                </c:pt>
                <c:pt idx="17846">
                  <c:v>31.489672859059432</c:v>
                </c:pt>
                <c:pt idx="17847">
                  <c:v>44.593199035814422</c:v>
                </c:pt>
                <c:pt idx="17848">
                  <c:v>40.560486417399353</c:v>
                </c:pt>
                <c:pt idx="17849">
                  <c:v>0</c:v>
                </c:pt>
                <c:pt idx="17850">
                  <c:v>0</c:v>
                </c:pt>
                <c:pt idx="17851">
                  <c:v>13.32655009422443</c:v>
                </c:pt>
                <c:pt idx="17852">
                  <c:v>3.7305090218459345</c:v>
                </c:pt>
                <c:pt idx="17853">
                  <c:v>0</c:v>
                </c:pt>
                <c:pt idx="17854">
                  <c:v>0</c:v>
                </c:pt>
                <c:pt idx="17855">
                  <c:v>0</c:v>
                </c:pt>
                <c:pt idx="17856">
                  <c:v>5.1344425600720234</c:v>
                </c:pt>
                <c:pt idx="17857">
                  <c:v>2.8997771344432204</c:v>
                </c:pt>
                <c:pt idx="17858">
                  <c:v>3.1665561481306357</c:v>
                </c:pt>
                <c:pt idx="17859">
                  <c:v>0</c:v>
                </c:pt>
                <c:pt idx="17860">
                  <c:v>0</c:v>
                </c:pt>
                <c:pt idx="17861">
                  <c:v>3.2588178066861495</c:v>
                </c:pt>
                <c:pt idx="17862">
                  <c:v>3.2588178066861495</c:v>
                </c:pt>
                <c:pt idx="17863">
                  <c:v>3.2588178066861495</c:v>
                </c:pt>
                <c:pt idx="17864">
                  <c:v>3.2588178066861495</c:v>
                </c:pt>
                <c:pt idx="17865">
                  <c:v>3.2588178066861495</c:v>
                </c:pt>
                <c:pt idx="17866">
                  <c:v>3.2588178066861495</c:v>
                </c:pt>
                <c:pt idx="17867">
                  <c:v>3.2588178066861495</c:v>
                </c:pt>
                <c:pt idx="17868">
                  <c:v>3.2588178066861495</c:v>
                </c:pt>
                <c:pt idx="17869">
                  <c:v>3.2588178066861495</c:v>
                </c:pt>
                <c:pt idx="17870">
                  <c:v>3.2588178066861495</c:v>
                </c:pt>
                <c:pt idx="17871">
                  <c:v>3.2588178066861495</c:v>
                </c:pt>
                <c:pt idx="17872">
                  <c:v>3.2588178066861495</c:v>
                </c:pt>
                <c:pt idx="17873">
                  <c:v>3.2588178066861495</c:v>
                </c:pt>
                <c:pt idx="17874">
                  <c:v>3.2588178066861495</c:v>
                </c:pt>
                <c:pt idx="17875">
                  <c:v>3.2588178066861495</c:v>
                </c:pt>
                <c:pt idx="17876">
                  <c:v>3.2588178066861495</c:v>
                </c:pt>
                <c:pt idx="17877">
                  <c:v>0</c:v>
                </c:pt>
                <c:pt idx="17878">
                  <c:v>26.16854508286411</c:v>
                </c:pt>
                <c:pt idx="17879">
                  <c:v>26.758865743252372</c:v>
                </c:pt>
                <c:pt idx="17880">
                  <c:v>22.007592400310727</c:v>
                </c:pt>
                <c:pt idx="17881">
                  <c:v>27.660978472731799</c:v>
                </c:pt>
                <c:pt idx="17882">
                  <c:v>37.226961719554822</c:v>
                </c:pt>
                <c:pt idx="17883">
                  <c:v>9.9430755710143472</c:v>
                </c:pt>
                <c:pt idx="17884">
                  <c:v>0</c:v>
                </c:pt>
                <c:pt idx="17885">
                  <c:v>0</c:v>
                </c:pt>
                <c:pt idx="17886">
                  <c:v>0</c:v>
                </c:pt>
                <c:pt idx="17887">
                  <c:v>1.011117536993718</c:v>
                </c:pt>
                <c:pt idx="17888">
                  <c:v>11.158009052052773</c:v>
                </c:pt>
                <c:pt idx="17889">
                  <c:v>11.525368365739496</c:v>
                </c:pt>
                <c:pt idx="17890">
                  <c:v>10.901726275334628</c:v>
                </c:pt>
                <c:pt idx="17891">
                  <c:v>13.240251808890612</c:v>
                </c:pt>
                <c:pt idx="17892">
                  <c:v>19.812043148101061</c:v>
                </c:pt>
                <c:pt idx="17893">
                  <c:v>14.420851749696045</c:v>
                </c:pt>
                <c:pt idx="17894">
                  <c:v>0</c:v>
                </c:pt>
                <c:pt idx="17895">
                  <c:v>0</c:v>
                </c:pt>
                <c:pt idx="17896">
                  <c:v>0</c:v>
                </c:pt>
                <c:pt idx="17897">
                  <c:v>0</c:v>
                </c:pt>
                <c:pt idx="17898">
                  <c:v>0</c:v>
                </c:pt>
                <c:pt idx="17899">
                  <c:v>0</c:v>
                </c:pt>
                <c:pt idx="17900">
                  <c:v>0</c:v>
                </c:pt>
                <c:pt idx="17901">
                  <c:v>0</c:v>
                </c:pt>
                <c:pt idx="17902">
                  <c:v>0</c:v>
                </c:pt>
                <c:pt idx="17903">
                  <c:v>0</c:v>
                </c:pt>
                <c:pt idx="17904">
                  <c:v>0</c:v>
                </c:pt>
                <c:pt idx="17905">
                  <c:v>0</c:v>
                </c:pt>
                <c:pt idx="17906">
                  <c:v>0</c:v>
                </c:pt>
                <c:pt idx="17907">
                  <c:v>0</c:v>
                </c:pt>
                <c:pt idx="17908">
                  <c:v>0</c:v>
                </c:pt>
                <c:pt idx="17909">
                  <c:v>0</c:v>
                </c:pt>
                <c:pt idx="17910">
                  <c:v>0</c:v>
                </c:pt>
                <c:pt idx="17911">
                  <c:v>0</c:v>
                </c:pt>
                <c:pt idx="17912">
                  <c:v>0</c:v>
                </c:pt>
                <c:pt idx="17913">
                  <c:v>0</c:v>
                </c:pt>
                <c:pt idx="17914">
                  <c:v>0</c:v>
                </c:pt>
                <c:pt idx="17915">
                  <c:v>0</c:v>
                </c:pt>
                <c:pt idx="17916">
                  <c:v>0</c:v>
                </c:pt>
                <c:pt idx="17917">
                  <c:v>0</c:v>
                </c:pt>
                <c:pt idx="17918">
                  <c:v>0</c:v>
                </c:pt>
                <c:pt idx="17919">
                  <c:v>0</c:v>
                </c:pt>
                <c:pt idx="17920">
                  <c:v>0</c:v>
                </c:pt>
                <c:pt idx="17921">
                  <c:v>0</c:v>
                </c:pt>
                <c:pt idx="17922">
                  <c:v>0</c:v>
                </c:pt>
                <c:pt idx="17923">
                  <c:v>0</c:v>
                </c:pt>
                <c:pt idx="17924">
                  <c:v>0</c:v>
                </c:pt>
                <c:pt idx="17925">
                  <c:v>0</c:v>
                </c:pt>
                <c:pt idx="17926">
                  <c:v>0</c:v>
                </c:pt>
                <c:pt idx="17927">
                  <c:v>0</c:v>
                </c:pt>
                <c:pt idx="17928">
                  <c:v>0</c:v>
                </c:pt>
                <c:pt idx="17929">
                  <c:v>0</c:v>
                </c:pt>
                <c:pt idx="17930">
                  <c:v>0</c:v>
                </c:pt>
                <c:pt idx="17931">
                  <c:v>0</c:v>
                </c:pt>
                <c:pt idx="17932">
                  <c:v>0</c:v>
                </c:pt>
                <c:pt idx="17933">
                  <c:v>0</c:v>
                </c:pt>
                <c:pt idx="17934">
                  <c:v>0</c:v>
                </c:pt>
                <c:pt idx="17935">
                  <c:v>0</c:v>
                </c:pt>
                <c:pt idx="17936">
                  <c:v>0</c:v>
                </c:pt>
                <c:pt idx="17937">
                  <c:v>0</c:v>
                </c:pt>
                <c:pt idx="17938">
                  <c:v>0</c:v>
                </c:pt>
                <c:pt idx="17939">
                  <c:v>0</c:v>
                </c:pt>
                <c:pt idx="17940">
                  <c:v>0</c:v>
                </c:pt>
                <c:pt idx="17941">
                  <c:v>0</c:v>
                </c:pt>
                <c:pt idx="17942">
                  <c:v>0</c:v>
                </c:pt>
                <c:pt idx="17943">
                  <c:v>0</c:v>
                </c:pt>
                <c:pt idx="17944">
                  <c:v>0</c:v>
                </c:pt>
                <c:pt idx="17945">
                  <c:v>0</c:v>
                </c:pt>
                <c:pt idx="17946">
                  <c:v>0</c:v>
                </c:pt>
                <c:pt idx="17947">
                  <c:v>0</c:v>
                </c:pt>
                <c:pt idx="17948">
                  <c:v>0</c:v>
                </c:pt>
                <c:pt idx="17949">
                  <c:v>0</c:v>
                </c:pt>
                <c:pt idx="17950">
                  <c:v>0</c:v>
                </c:pt>
                <c:pt idx="17951">
                  <c:v>0</c:v>
                </c:pt>
                <c:pt idx="17952">
                  <c:v>0</c:v>
                </c:pt>
                <c:pt idx="17953">
                  <c:v>0</c:v>
                </c:pt>
                <c:pt idx="17954">
                  <c:v>0</c:v>
                </c:pt>
                <c:pt idx="17955">
                  <c:v>0</c:v>
                </c:pt>
                <c:pt idx="17956">
                  <c:v>0</c:v>
                </c:pt>
                <c:pt idx="17957">
                  <c:v>0</c:v>
                </c:pt>
                <c:pt idx="17958">
                  <c:v>0</c:v>
                </c:pt>
                <c:pt idx="17959">
                  <c:v>0</c:v>
                </c:pt>
                <c:pt idx="17960">
                  <c:v>0</c:v>
                </c:pt>
                <c:pt idx="17961">
                  <c:v>0</c:v>
                </c:pt>
                <c:pt idx="17962">
                  <c:v>0</c:v>
                </c:pt>
                <c:pt idx="17963">
                  <c:v>0</c:v>
                </c:pt>
                <c:pt idx="17964">
                  <c:v>0</c:v>
                </c:pt>
                <c:pt idx="17965">
                  <c:v>0</c:v>
                </c:pt>
                <c:pt idx="17966">
                  <c:v>0</c:v>
                </c:pt>
                <c:pt idx="17967">
                  <c:v>0</c:v>
                </c:pt>
                <c:pt idx="17968">
                  <c:v>0</c:v>
                </c:pt>
                <c:pt idx="17969">
                  <c:v>0</c:v>
                </c:pt>
                <c:pt idx="17970">
                  <c:v>0</c:v>
                </c:pt>
                <c:pt idx="17971">
                  <c:v>0</c:v>
                </c:pt>
                <c:pt idx="17972">
                  <c:v>0</c:v>
                </c:pt>
                <c:pt idx="17973">
                  <c:v>0</c:v>
                </c:pt>
                <c:pt idx="17974">
                  <c:v>0</c:v>
                </c:pt>
                <c:pt idx="17975">
                  <c:v>0</c:v>
                </c:pt>
                <c:pt idx="17976">
                  <c:v>0</c:v>
                </c:pt>
                <c:pt idx="17977">
                  <c:v>0</c:v>
                </c:pt>
                <c:pt idx="17978">
                  <c:v>0</c:v>
                </c:pt>
                <c:pt idx="17979">
                  <c:v>0</c:v>
                </c:pt>
                <c:pt idx="17980">
                  <c:v>0</c:v>
                </c:pt>
                <c:pt idx="17981">
                  <c:v>0</c:v>
                </c:pt>
                <c:pt idx="17982">
                  <c:v>0</c:v>
                </c:pt>
                <c:pt idx="17983">
                  <c:v>0</c:v>
                </c:pt>
                <c:pt idx="17984">
                  <c:v>0</c:v>
                </c:pt>
                <c:pt idx="17985">
                  <c:v>0</c:v>
                </c:pt>
                <c:pt idx="17986">
                  <c:v>0</c:v>
                </c:pt>
                <c:pt idx="17987">
                  <c:v>0</c:v>
                </c:pt>
                <c:pt idx="17988">
                  <c:v>0</c:v>
                </c:pt>
                <c:pt idx="17989">
                  <c:v>0</c:v>
                </c:pt>
                <c:pt idx="17990">
                  <c:v>0</c:v>
                </c:pt>
                <c:pt idx="17991">
                  <c:v>0</c:v>
                </c:pt>
                <c:pt idx="17992">
                  <c:v>0</c:v>
                </c:pt>
                <c:pt idx="17993">
                  <c:v>0</c:v>
                </c:pt>
                <c:pt idx="17994">
                  <c:v>0</c:v>
                </c:pt>
                <c:pt idx="17995">
                  <c:v>0</c:v>
                </c:pt>
                <c:pt idx="17996">
                  <c:v>0</c:v>
                </c:pt>
                <c:pt idx="17997">
                  <c:v>0</c:v>
                </c:pt>
                <c:pt idx="17998">
                  <c:v>0</c:v>
                </c:pt>
                <c:pt idx="17999">
                  <c:v>0</c:v>
                </c:pt>
                <c:pt idx="18000">
                  <c:v>0</c:v>
                </c:pt>
                <c:pt idx="18001">
                  <c:v>0</c:v>
                </c:pt>
                <c:pt idx="18002">
                  <c:v>0</c:v>
                </c:pt>
                <c:pt idx="18003">
                  <c:v>117.2078866493469</c:v>
                </c:pt>
                <c:pt idx="18004">
                  <c:v>7.1654571933579092</c:v>
                </c:pt>
                <c:pt idx="18005">
                  <c:v>0.51327822879713825</c:v>
                </c:pt>
                <c:pt idx="18006">
                  <c:v>13.203871316262385</c:v>
                </c:pt>
                <c:pt idx="18007">
                  <c:v>73.566492884172916</c:v>
                </c:pt>
                <c:pt idx="18008">
                  <c:v>36.55778223720138</c:v>
                </c:pt>
                <c:pt idx="18009">
                  <c:v>0.9442419126120547</c:v>
                </c:pt>
                <c:pt idx="18010">
                  <c:v>0</c:v>
                </c:pt>
                <c:pt idx="18011">
                  <c:v>9.99276543215686</c:v>
                </c:pt>
                <c:pt idx="18012">
                  <c:v>4.1120491718535703</c:v>
                </c:pt>
                <c:pt idx="18013">
                  <c:v>0</c:v>
                </c:pt>
                <c:pt idx="18014">
                  <c:v>0</c:v>
                </c:pt>
                <c:pt idx="18015">
                  <c:v>10.734663282598216</c:v>
                </c:pt>
                <c:pt idx="18016">
                  <c:v>1.2348352900289417</c:v>
                </c:pt>
                <c:pt idx="18017">
                  <c:v>0</c:v>
                </c:pt>
                <c:pt idx="18018">
                  <c:v>0</c:v>
                </c:pt>
                <c:pt idx="18019">
                  <c:v>6.7933923086210699</c:v>
                </c:pt>
                <c:pt idx="18020">
                  <c:v>0</c:v>
                </c:pt>
                <c:pt idx="18021">
                  <c:v>0</c:v>
                </c:pt>
                <c:pt idx="18022">
                  <c:v>0</c:v>
                </c:pt>
                <c:pt idx="18023">
                  <c:v>0</c:v>
                </c:pt>
                <c:pt idx="18024">
                  <c:v>0</c:v>
                </c:pt>
                <c:pt idx="18025">
                  <c:v>4.5307470956925666E-2</c:v>
                </c:pt>
                <c:pt idx="18026">
                  <c:v>5.4826691568128911</c:v>
                </c:pt>
                <c:pt idx="18027">
                  <c:v>1.0497403991844945</c:v>
                </c:pt>
                <c:pt idx="18028">
                  <c:v>0</c:v>
                </c:pt>
                <c:pt idx="18029">
                  <c:v>0</c:v>
                </c:pt>
                <c:pt idx="18030">
                  <c:v>0</c:v>
                </c:pt>
                <c:pt idx="18031">
                  <c:v>0</c:v>
                </c:pt>
                <c:pt idx="18032">
                  <c:v>2.4930365126428766E-2</c:v>
                </c:pt>
                <c:pt idx="18033">
                  <c:v>0</c:v>
                </c:pt>
                <c:pt idx="18034">
                  <c:v>1.0527960099542875</c:v>
                </c:pt>
                <c:pt idx="18035">
                  <c:v>0</c:v>
                </c:pt>
                <c:pt idx="18036">
                  <c:v>0.38465832970573233</c:v>
                </c:pt>
                <c:pt idx="18037">
                  <c:v>0</c:v>
                </c:pt>
                <c:pt idx="18038">
                  <c:v>0</c:v>
                </c:pt>
                <c:pt idx="18039">
                  <c:v>0</c:v>
                </c:pt>
                <c:pt idx="18040">
                  <c:v>0</c:v>
                </c:pt>
                <c:pt idx="18041">
                  <c:v>34.895181888638831</c:v>
                </c:pt>
                <c:pt idx="18042">
                  <c:v>32.594687176634686</c:v>
                </c:pt>
                <c:pt idx="18043">
                  <c:v>16.516724480459253</c:v>
                </c:pt>
                <c:pt idx="18044">
                  <c:v>4.2938652962057136</c:v>
                </c:pt>
                <c:pt idx="18045">
                  <c:v>6.6121395983748918</c:v>
                </c:pt>
                <c:pt idx="18046">
                  <c:v>0</c:v>
                </c:pt>
                <c:pt idx="18047">
                  <c:v>0</c:v>
                </c:pt>
                <c:pt idx="18048">
                  <c:v>0</c:v>
                </c:pt>
                <c:pt idx="18049">
                  <c:v>0</c:v>
                </c:pt>
                <c:pt idx="18050">
                  <c:v>0</c:v>
                </c:pt>
                <c:pt idx="18051">
                  <c:v>37.407822437729713</c:v>
                </c:pt>
                <c:pt idx="18052">
                  <c:v>21.339329959762487</c:v>
                </c:pt>
                <c:pt idx="18053">
                  <c:v>0</c:v>
                </c:pt>
                <c:pt idx="18054">
                  <c:v>0</c:v>
                </c:pt>
                <c:pt idx="18055">
                  <c:v>16.658226471385372</c:v>
                </c:pt>
                <c:pt idx="18056">
                  <c:v>9.6062995697434967</c:v>
                </c:pt>
                <c:pt idx="18057">
                  <c:v>0</c:v>
                </c:pt>
                <c:pt idx="18058">
                  <c:v>0</c:v>
                </c:pt>
                <c:pt idx="18059">
                  <c:v>0</c:v>
                </c:pt>
                <c:pt idx="18060">
                  <c:v>0</c:v>
                </c:pt>
                <c:pt idx="18061">
                  <c:v>0</c:v>
                </c:pt>
                <c:pt idx="18062">
                  <c:v>13.939741992471564</c:v>
                </c:pt>
                <c:pt idx="18063">
                  <c:v>27.648954460554013</c:v>
                </c:pt>
                <c:pt idx="18064">
                  <c:v>0</c:v>
                </c:pt>
                <c:pt idx="18065">
                  <c:v>0</c:v>
                </c:pt>
                <c:pt idx="18066">
                  <c:v>0</c:v>
                </c:pt>
                <c:pt idx="18067">
                  <c:v>0</c:v>
                </c:pt>
                <c:pt idx="18068">
                  <c:v>0</c:v>
                </c:pt>
                <c:pt idx="18069">
                  <c:v>0</c:v>
                </c:pt>
                <c:pt idx="18070">
                  <c:v>0</c:v>
                </c:pt>
                <c:pt idx="18071">
                  <c:v>0</c:v>
                </c:pt>
                <c:pt idx="18072">
                  <c:v>0</c:v>
                </c:pt>
                <c:pt idx="18073">
                  <c:v>14.343954974921964</c:v>
                </c:pt>
                <c:pt idx="18074">
                  <c:v>10.370276750337103</c:v>
                </c:pt>
                <c:pt idx="18075">
                  <c:v>4.3278784967776556</c:v>
                </c:pt>
                <c:pt idx="18076">
                  <c:v>4.9691914579563328</c:v>
                </c:pt>
                <c:pt idx="18077">
                  <c:v>4.3284719472098612</c:v>
                </c:pt>
                <c:pt idx="18078">
                  <c:v>0.42202398410120923</c:v>
                </c:pt>
                <c:pt idx="18079">
                  <c:v>0</c:v>
                </c:pt>
                <c:pt idx="18080">
                  <c:v>0</c:v>
                </c:pt>
                <c:pt idx="18081">
                  <c:v>0</c:v>
                </c:pt>
                <c:pt idx="18082">
                  <c:v>1.4981316863651322</c:v>
                </c:pt>
                <c:pt idx="18083">
                  <c:v>0</c:v>
                </c:pt>
                <c:pt idx="18084">
                  <c:v>0</c:v>
                </c:pt>
                <c:pt idx="18085">
                  <c:v>0.36285168921875077</c:v>
                </c:pt>
                <c:pt idx="18086">
                  <c:v>0</c:v>
                </c:pt>
                <c:pt idx="18087">
                  <c:v>0</c:v>
                </c:pt>
                <c:pt idx="18088">
                  <c:v>0</c:v>
                </c:pt>
                <c:pt idx="18089">
                  <c:v>0</c:v>
                </c:pt>
                <c:pt idx="18090">
                  <c:v>0</c:v>
                </c:pt>
                <c:pt idx="18091">
                  <c:v>0</c:v>
                </c:pt>
                <c:pt idx="18092">
                  <c:v>0</c:v>
                </c:pt>
                <c:pt idx="18093">
                  <c:v>0</c:v>
                </c:pt>
                <c:pt idx="18094">
                  <c:v>0</c:v>
                </c:pt>
                <c:pt idx="18095">
                  <c:v>0</c:v>
                </c:pt>
                <c:pt idx="18096">
                  <c:v>0</c:v>
                </c:pt>
                <c:pt idx="18097">
                  <c:v>0</c:v>
                </c:pt>
                <c:pt idx="18098">
                  <c:v>0</c:v>
                </c:pt>
                <c:pt idx="18099">
                  <c:v>0</c:v>
                </c:pt>
                <c:pt idx="18100">
                  <c:v>0</c:v>
                </c:pt>
                <c:pt idx="18101">
                  <c:v>0</c:v>
                </c:pt>
                <c:pt idx="18102">
                  <c:v>0</c:v>
                </c:pt>
                <c:pt idx="18103">
                  <c:v>0</c:v>
                </c:pt>
                <c:pt idx="18104">
                  <c:v>0</c:v>
                </c:pt>
                <c:pt idx="18105">
                  <c:v>0</c:v>
                </c:pt>
                <c:pt idx="18106">
                  <c:v>0</c:v>
                </c:pt>
                <c:pt idx="18107">
                  <c:v>0</c:v>
                </c:pt>
                <c:pt idx="18108">
                  <c:v>0</c:v>
                </c:pt>
                <c:pt idx="18109">
                  <c:v>0</c:v>
                </c:pt>
                <c:pt idx="18110">
                  <c:v>0</c:v>
                </c:pt>
                <c:pt idx="18111">
                  <c:v>0</c:v>
                </c:pt>
                <c:pt idx="18112">
                  <c:v>0</c:v>
                </c:pt>
                <c:pt idx="18113">
                  <c:v>0</c:v>
                </c:pt>
                <c:pt idx="18114">
                  <c:v>0</c:v>
                </c:pt>
                <c:pt idx="18115">
                  <c:v>0</c:v>
                </c:pt>
                <c:pt idx="18116">
                  <c:v>0</c:v>
                </c:pt>
                <c:pt idx="18117">
                  <c:v>0</c:v>
                </c:pt>
                <c:pt idx="18118">
                  <c:v>0</c:v>
                </c:pt>
                <c:pt idx="18119">
                  <c:v>0</c:v>
                </c:pt>
                <c:pt idx="18120">
                  <c:v>0</c:v>
                </c:pt>
                <c:pt idx="18121">
                  <c:v>0</c:v>
                </c:pt>
                <c:pt idx="18122">
                  <c:v>0</c:v>
                </c:pt>
                <c:pt idx="18123">
                  <c:v>0</c:v>
                </c:pt>
                <c:pt idx="18124">
                  <c:v>0</c:v>
                </c:pt>
                <c:pt idx="18125">
                  <c:v>0</c:v>
                </c:pt>
                <c:pt idx="18126">
                  <c:v>0</c:v>
                </c:pt>
                <c:pt idx="18127">
                  <c:v>0</c:v>
                </c:pt>
                <c:pt idx="18128">
                  <c:v>0</c:v>
                </c:pt>
                <c:pt idx="18129">
                  <c:v>0</c:v>
                </c:pt>
                <c:pt idx="18130">
                  <c:v>0</c:v>
                </c:pt>
                <c:pt idx="18131">
                  <c:v>0</c:v>
                </c:pt>
                <c:pt idx="18132">
                  <c:v>0</c:v>
                </c:pt>
                <c:pt idx="18133">
                  <c:v>0</c:v>
                </c:pt>
                <c:pt idx="18134">
                  <c:v>0</c:v>
                </c:pt>
                <c:pt idx="18135">
                  <c:v>0</c:v>
                </c:pt>
                <c:pt idx="18136">
                  <c:v>0</c:v>
                </c:pt>
                <c:pt idx="18137">
                  <c:v>0</c:v>
                </c:pt>
                <c:pt idx="18138">
                  <c:v>0</c:v>
                </c:pt>
                <c:pt idx="18139">
                  <c:v>0</c:v>
                </c:pt>
                <c:pt idx="18140">
                  <c:v>0</c:v>
                </c:pt>
                <c:pt idx="18141">
                  <c:v>0</c:v>
                </c:pt>
                <c:pt idx="18142">
                  <c:v>0</c:v>
                </c:pt>
                <c:pt idx="18143">
                  <c:v>0</c:v>
                </c:pt>
                <c:pt idx="18144">
                  <c:v>0</c:v>
                </c:pt>
                <c:pt idx="18145">
                  <c:v>0</c:v>
                </c:pt>
                <c:pt idx="18146">
                  <c:v>0</c:v>
                </c:pt>
                <c:pt idx="18147">
                  <c:v>0</c:v>
                </c:pt>
                <c:pt idx="18148">
                  <c:v>0</c:v>
                </c:pt>
                <c:pt idx="18149">
                  <c:v>0</c:v>
                </c:pt>
                <c:pt idx="18150">
                  <c:v>0</c:v>
                </c:pt>
                <c:pt idx="18151">
                  <c:v>0</c:v>
                </c:pt>
                <c:pt idx="18152">
                  <c:v>0</c:v>
                </c:pt>
                <c:pt idx="18153">
                  <c:v>0</c:v>
                </c:pt>
                <c:pt idx="18154">
                  <c:v>0</c:v>
                </c:pt>
                <c:pt idx="18155">
                  <c:v>0</c:v>
                </c:pt>
                <c:pt idx="18156">
                  <c:v>0</c:v>
                </c:pt>
                <c:pt idx="18157">
                  <c:v>0</c:v>
                </c:pt>
                <c:pt idx="18158">
                  <c:v>0</c:v>
                </c:pt>
                <c:pt idx="18159">
                  <c:v>0</c:v>
                </c:pt>
                <c:pt idx="18160">
                  <c:v>0</c:v>
                </c:pt>
                <c:pt idx="18161">
                  <c:v>0</c:v>
                </c:pt>
                <c:pt idx="18162">
                  <c:v>0</c:v>
                </c:pt>
                <c:pt idx="18163">
                  <c:v>0</c:v>
                </c:pt>
                <c:pt idx="18164">
                  <c:v>0</c:v>
                </c:pt>
                <c:pt idx="18165">
                  <c:v>0</c:v>
                </c:pt>
                <c:pt idx="18166">
                  <c:v>0</c:v>
                </c:pt>
                <c:pt idx="18167">
                  <c:v>0</c:v>
                </c:pt>
                <c:pt idx="18168">
                  <c:v>0</c:v>
                </c:pt>
                <c:pt idx="18169">
                  <c:v>0</c:v>
                </c:pt>
                <c:pt idx="18170">
                  <c:v>0</c:v>
                </c:pt>
                <c:pt idx="18171">
                  <c:v>0</c:v>
                </c:pt>
                <c:pt idx="18172">
                  <c:v>0</c:v>
                </c:pt>
                <c:pt idx="18173">
                  <c:v>0</c:v>
                </c:pt>
                <c:pt idx="18174">
                  <c:v>0</c:v>
                </c:pt>
                <c:pt idx="18175">
                  <c:v>0</c:v>
                </c:pt>
                <c:pt idx="18176">
                  <c:v>0</c:v>
                </c:pt>
                <c:pt idx="18177">
                  <c:v>0</c:v>
                </c:pt>
                <c:pt idx="18178">
                  <c:v>0</c:v>
                </c:pt>
                <c:pt idx="18179">
                  <c:v>0</c:v>
                </c:pt>
                <c:pt idx="18180">
                  <c:v>0</c:v>
                </c:pt>
                <c:pt idx="18181">
                  <c:v>0</c:v>
                </c:pt>
                <c:pt idx="18182">
                  <c:v>0</c:v>
                </c:pt>
                <c:pt idx="18183">
                  <c:v>0</c:v>
                </c:pt>
                <c:pt idx="18184">
                  <c:v>0</c:v>
                </c:pt>
                <c:pt idx="18185">
                  <c:v>0</c:v>
                </c:pt>
                <c:pt idx="18186">
                  <c:v>0</c:v>
                </c:pt>
                <c:pt idx="18187">
                  <c:v>0</c:v>
                </c:pt>
                <c:pt idx="18188">
                  <c:v>0</c:v>
                </c:pt>
                <c:pt idx="18189">
                  <c:v>0</c:v>
                </c:pt>
                <c:pt idx="18190">
                  <c:v>0</c:v>
                </c:pt>
                <c:pt idx="18191">
                  <c:v>0</c:v>
                </c:pt>
                <c:pt idx="18192">
                  <c:v>0</c:v>
                </c:pt>
                <c:pt idx="18193">
                  <c:v>0</c:v>
                </c:pt>
                <c:pt idx="18194">
                  <c:v>0</c:v>
                </c:pt>
                <c:pt idx="18195">
                  <c:v>0</c:v>
                </c:pt>
                <c:pt idx="18196">
                  <c:v>0</c:v>
                </c:pt>
                <c:pt idx="18197">
                  <c:v>0</c:v>
                </c:pt>
                <c:pt idx="18198">
                  <c:v>0</c:v>
                </c:pt>
                <c:pt idx="18199">
                  <c:v>0</c:v>
                </c:pt>
                <c:pt idx="18200">
                  <c:v>0</c:v>
                </c:pt>
                <c:pt idx="18201">
                  <c:v>0</c:v>
                </c:pt>
                <c:pt idx="18202">
                  <c:v>0</c:v>
                </c:pt>
                <c:pt idx="18203">
                  <c:v>0</c:v>
                </c:pt>
                <c:pt idx="18204">
                  <c:v>0</c:v>
                </c:pt>
                <c:pt idx="18205">
                  <c:v>0</c:v>
                </c:pt>
                <c:pt idx="18206">
                  <c:v>0</c:v>
                </c:pt>
                <c:pt idx="18207">
                  <c:v>0</c:v>
                </c:pt>
                <c:pt idx="18208">
                  <c:v>0</c:v>
                </c:pt>
                <c:pt idx="18209">
                  <c:v>0</c:v>
                </c:pt>
                <c:pt idx="18210">
                  <c:v>0</c:v>
                </c:pt>
                <c:pt idx="18211">
                  <c:v>0</c:v>
                </c:pt>
                <c:pt idx="18212">
                  <c:v>0</c:v>
                </c:pt>
                <c:pt idx="18213">
                  <c:v>0</c:v>
                </c:pt>
                <c:pt idx="18214">
                  <c:v>0</c:v>
                </c:pt>
                <c:pt idx="18215">
                  <c:v>0</c:v>
                </c:pt>
                <c:pt idx="18216">
                  <c:v>0</c:v>
                </c:pt>
                <c:pt idx="18217">
                  <c:v>0</c:v>
                </c:pt>
                <c:pt idx="18218">
                  <c:v>0</c:v>
                </c:pt>
                <c:pt idx="18219">
                  <c:v>0</c:v>
                </c:pt>
                <c:pt idx="18220">
                  <c:v>0</c:v>
                </c:pt>
                <c:pt idx="18221">
                  <c:v>0</c:v>
                </c:pt>
                <c:pt idx="18222">
                  <c:v>0</c:v>
                </c:pt>
                <c:pt idx="18223">
                  <c:v>0</c:v>
                </c:pt>
                <c:pt idx="18224">
                  <c:v>0</c:v>
                </c:pt>
                <c:pt idx="18225">
                  <c:v>0</c:v>
                </c:pt>
                <c:pt idx="18226">
                  <c:v>0</c:v>
                </c:pt>
                <c:pt idx="18227">
                  <c:v>0</c:v>
                </c:pt>
                <c:pt idx="18228">
                  <c:v>0</c:v>
                </c:pt>
                <c:pt idx="18229">
                  <c:v>0</c:v>
                </c:pt>
                <c:pt idx="18230">
                  <c:v>0</c:v>
                </c:pt>
                <c:pt idx="18231">
                  <c:v>0</c:v>
                </c:pt>
                <c:pt idx="18232">
                  <c:v>0</c:v>
                </c:pt>
                <c:pt idx="18233">
                  <c:v>0</c:v>
                </c:pt>
                <c:pt idx="18234">
                  <c:v>0</c:v>
                </c:pt>
                <c:pt idx="18235">
                  <c:v>0</c:v>
                </c:pt>
                <c:pt idx="18236">
                  <c:v>0</c:v>
                </c:pt>
                <c:pt idx="18237">
                  <c:v>0</c:v>
                </c:pt>
                <c:pt idx="18238">
                  <c:v>0</c:v>
                </c:pt>
                <c:pt idx="18239">
                  <c:v>0</c:v>
                </c:pt>
                <c:pt idx="18240">
                  <c:v>0</c:v>
                </c:pt>
                <c:pt idx="18241">
                  <c:v>0</c:v>
                </c:pt>
                <c:pt idx="18242">
                  <c:v>0</c:v>
                </c:pt>
                <c:pt idx="18243">
                  <c:v>0</c:v>
                </c:pt>
                <c:pt idx="18244">
                  <c:v>0</c:v>
                </c:pt>
                <c:pt idx="18245">
                  <c:v>0</c:v>
                </c:pt>
                <c:pt idx="18246">
                  <c:v>0</c:v>
                </c:pt>
                <c:pt idx="18247">
                  <c:v>0</c:v>
                </c:pt>
                <c:pt idx="18248">
                  <c:v>0</c:v>
                </c:pt>
                <c:pt idx="18249">
                  <c:v>0</c:v>
                </c:pt>
                <c:pt idx="18250">
                  <c:v>0</c:v>
                </c:pt>
                <c:pt idx="18251">
                  <c:v>0</c:v>
                </c:pt>
                <c:pt idx="18252">
                  <c:v>0</c:v>
                </c:pt>
                <c:pt idx="18253">
                  <c:v>0</c:v>
                </c:pt>
                <c:pt idx="18254">
                  <c:v>0</c:v>
                </c:pt>
                <c:pt idx="18255">
                  <c:v>0</c:v>
                </c:pt>
                <c:pt idx="18256">
                  <c:v>0</c:v>
                </c:pt>
                <c:pt idx="18257">
                  <c:v>0</c:v>
                </c:pt>
                <c:pt idx="18258">
                  <c:v>0</c:v>
                </c:pt>
                <c:pt idx="18259">
                  <c:v>0</c:v>
                </c:pt>
                <c:pt idx="18260">
                  <c:v>0</c:v>
                </c:pt>
                <c:pt idx="18261">
                  <c:v>0</c:v>
                </c:pt>
                <c:pt idx="18262">
                  <c:v>0</c:v>
                </c:pt>
                <c:pt idx="18263">
                  <c:v>0</c:v>
                </c:pt>
                <c:pt idx="18264">
                  <c:v>0</c:v>
                </c:pt>
                <c:pt idx="18265">
                  <c:v>0</c:v>
                </c:pt>
                <c:pt idx="18266">
                  <c:v>0</c:v>
                </c:pt>
                <c:pt idx="18267">
                  <c:v>0</c:v>
                </c:pt>
                <c:pt idx="18268">
                  <c:v>0</c:v>
                </c:pt>
                <c:pt idx="18269">
                  <c:v>0</c:v>
                </c:pt>
                <c:pt idx="18270">
                  <c:v>0</c:v>
                </c:pt>
                <c:pt idx="18271">
                  <c:v>0</c:v>
                </c:pt>
                <c:pt idx="18272">
                  <c:v>0</c:v>
                </c:pt>
                <c:pt idx="18273">
                  <c:v>0</c:v>
                </c:pt>
                <c:pt idx="18274">
                  <c:v>0</c:v>
                </c:pt>
                <c:pt idx="18275">
                  <c:v>0</c:v>
                </c:pt>
                <c:pt idx="18276">
                  <c:v>25.475549231129111</c:v>
                </c:pt>
                <c:pt idx="18277">
                  <c:v>26.055400619763191</c:v>
                </c:pt>
                <c:pt idx="18278">
                  <c:v>20.103986019084246</c:v>
                </c:pt>
                <c:pt idx="18279">
                  <c:v>17.53624991637388</c:v>
                </c:pt>
                <c:pt idx="18280">
                  <c:v>13.170632135510592</c:v>
                </c:pt>
                <c:pt idx="18281">
                  <c:v>17.775874144586059</c:v>
                </c:pt>
                <c:pt idx="18282">
                  <c:v>0</c:v>
                </c:pt>
                <c:pt idx="18283">
                  <c:v>14.548601488835823</c:v>
                </c:pt>
                <c:pt idx="18284">
                  <c:v>30.939267084302998</c:v>
                </c:pt>
                <c:pt idx="18285">
                  <c:v>20.408277624887376</c:v>
                </c:pt>
                <c:pt idx="18286">
                  <c:v>28.000762211537673</c:v>
                </c:pt>
                <c:pt idx="18287">
                  <c:v>29.112899409292432</c:v>
                </c:pt>
                <c:pt idx="18288">
                  <c:v>1.3414689050617095</c:v>
                </c:pt>
                <c:pt idx="18289">
                  <c:v>30.085653857397862</c:v>
                </c:pt>
                <c:pt idx="18290">
                  <c:v>23.390410341791615</c:v>
                </c:pt>
                <c:pt idx="18291">
                  <c:v>40.520243276365647</c:v>
                </c:pt>
                <c:pt idx="18292">
                  <c:v>9.6484532756735657</c:v>
                </c:pt>
                <c:pt idx="18293">
                  <c:v>16.589543571439652</c:v>
                </c:pt>
                <c:pt idx="18294">
                  <c:v>0</c:v>
                </c:pt>
                <c:pt idx="18295">
                  <c:v>0</c:v>
                </c:pt>
                <c:pt idx="18296">
                  <c:v>0</c:v>
                </c:pt>
                <c:pt idx="18297">
                  <c:v>0</c:v>
                </c:pt>
                <c:pt idx="18298">
                  <c:v>0</c:v>
                </c:pt>
                <c:pt idx="18299">
                  <c:v>3.5690301470856913</c:v>
                </c:pt>
                <c:pt idx="18300">
                  <c:v>0</c:v>
                </c:pt>
                <c:pt idx="18301">
                  <c:v>0</c:v>
                </c:pt>
                <c:pt idx="18302">
                  <c:v>0</c:v>
                </c:pt>
                <c:pt idx="18303">
                  <c:v>0</c:v>
                </c:pt>
                <c:pt idx="18304">
                  <c:v>0</c:v>
                </c:pt>
                <c:pt idx="18305">
                  <c:v>0</c:v>
                </c:pt>
                <c:pt idx="18306">
                  <c:v>0</c:v>
                </c:pt>
                <c:pt idx="18307">
                  <c:v>0</c:v>
                </c:pt>
                <c:pt idx="18308">
                  <c:v>0</c:v>
                </c:pt>
                <c:pt idx="18309">
                  <c:v>0</c:v>
                </c:pt>
                <c:pt idx="18310">
                  <c:v>19.601605395253891</c:v>
                </c:pt>
                <c:pt idx="18311">
                  <c:v>3.4427765728035418</c:v>
                </c:pt>
                <c:pt idx="18312">
                  <c:v>0.29186058682538785</c:v>
                </c:pt>
                <c:pt idx="18313">
                  <c:v>15.016102258571847</c:v>
                </c:pt>
                <c:pt idx="18314">
                  <c:v>5.253723834090807</c:v>
                </c:pt>
                <c:pt idx="18315">
                  <c:v>0</c:v>
                </c:pt>
                <c:pt idx="18316">
                  <c:v>0</c:v>
                </c:pt>
                <c:pt idx="18317">
                  <c:v>0</c:v>
                </c:pt>
                <c:pt idx="18318">
                  <c:v>0</c:v>
                </c:pt>
                <c:pt idx="18319">
                  <c:v>8.7140871661399277</c:v>
                </c:pt>
                <c:pt idx="18320">
                  <c:v>4.4661071674975172</c:v>
                </c:pt>
                <c:pt idx="18321">
                  <c:v>1.1517040333264177</c:v>
                </c:pt>
                <c:pt idx="18322">
                  <c:v>0</c:v>
                </c:pt>
                <c:pt idx="18323">
                  <c:v>0</c:v>
                </c:pt>
                <c:pt idx="18324">
                  <c:v>0</c:v>
                </c:pt>
                <c:pt idx="18325">
                  <c:v>33.030766003089397</c:v>
                </c:pt>
                <c:pt idx="18326">
                  <c:v>28.834074418421224</c:v>
                </c:pt>
                <c:pt idx="18327">
                  <c:v>19.411941712933018</c:v>
                </c:pt>
                <c:pt idx="18328">
                  <c:v>10.628838399840772</c:v>
                </c:pt>
                <c:pt idx="18329">
                  <c:v>2.9381039476802977</c:v>
                </c:pt>
                <c:pt idx="18330">
                  <c:v>0</c:v>
                </c:pt>
                <c:pt idx="18331">
                  <c:v>4.3104286670432606</c:v>
                </c:pt>
                <c:pt idx="18332">
                  <c:v>6.1766642449798557</c:v>
                </c:pt>
                <c:pt idx="18333">
                  <c:v>4.4928521827762324</c:v>
                </c:pt>
                <c:pt idx="18334">
                  <c:v>0</c:v>
                </c:pt>
                <c:pt idx="18335">
                  <c:v>0</c:v>
                </c:pt>
                <c:pt idx="18336">
                  <c:v>0</c:v>
                </c:pt>
                <c:pt idx="18337">
                  <c:v>0</c:v>
                </c:pt>
                <c:pt idx="18338">
                  <c:v>0</c:v>
                </c:pt>
                <c:pt idx="18339">
                  <c:v>0</c:v>
                </c:pt>
                <c:pt idx="18340">
                  <c:v>0</c:v>
                </c:pt>
                <c:pt idx="18341">
                  <c:v>0</c:v>
                </c:pt>
                <c:pt idx="18342">
                  <c:v>0</c:v>
                </c:pt>
                <c:pt idx="18343">
                  <c:v>0</c:v>
                </c:pt>
                <c:pt idx="18344">
                  <c:v>0</c:v>
                </c:pt>
                <c:pt idx="18345">
                  <c:v>0</c:v>
                </c:pt>
                <c:pt idx="18346">
                  <c:v>0</c:v>
                </c:pt>
                <c:pt idx="18347">
                  <c:v>0</c:v>
                </c:pt>
                <c:pt idx="18348">
                  <c:v>11.338452193063572</c:v>
                </c:pt>
                <c:pt idx="18349">
                  <c:v>35.846551931308795</c:v>
                </c:pt>
                <c:pt idx="18350">
                  <c:v>27.050109341277746</c:v>
                </c:pt>
                <c:pt idx="18351">
                  <c:v>23.983356546139788</c:v>
                </c:pt>
                <c:pt idx="18352">
                  <c:v>15.991213969578046</c:v>
                </c:pt>
                <c:pt idx="18353">
                  <c:v>3.9676945789795148</c:v>
                </c:pt>
                <c:pt idx="18354">
                  <c:v>0</c:v>
                </c:pt>
                <c:pt idx="18355">
                  <c:v>0</c:v>
                </c:pt>
                <c:pt idx="18356">
                  <c:v>9.7589991510389655</c:v>
                </c:pt>
                <c:pt idx="18357">
                  <c:v>26.555770622075315</c:v>
                </c:pt>
                <c:pt idx="18358">
                  <c:v>0</c:v>
                </c:pt>
                <c:pt idx="18359">
                  <c:v>0</c:v>
                </c:pt>
                <c:pt idx="18360">
                  <c:v>0</c:v>
                </c:pt>
                <c:pt idx="18361">
                  <c:v>0</c:v>
                </c:pt>
                <c:pt idx="18362">
                  <c:v>0</c:v>
                </c:pt>
                <c:pt idx="18363">
                  <c:v>0</c:v>
                </c:pt>
                <c:pt idx="18364">
                  <c:v>0</c:v>
                </c:pt>
                <c:pt idx="18365">
                  <c:v>0</c:v>
                </c:pt>
                <c:pt idx="18366">
                  <c:v>0</c:v>
                </c:pt>
                <c:pt idx="18367">
                  <c:v>0</c:v>
                </c:pt>
                <c:pt idx="18368">
                  <c:v>0</c:v>
                </c:pt>
                <c:pt idx="18369">
                  <c:v>0</c:v>
                </c:pt>
                <c:pt idx="18370">
                  <c:v>0</c:v>
                </c:pt>
                <c:pt idx="18371">
                  <c:v>0</c:v>
                </c:pt>
                <c:pt idx="18372">
                  <c:v>0</c:v>
                </c:pt>
                <c:pt idx="18373">
                  <c:v>0</c:v>
                </c:pt>
                <c:pt idx="18374">
                  <c:v>0</c:v>
                </c:pt>
                <c:pt idx="18375">
                  <c:v>0</c:v>
                </c:pt>
                <c:pt idx="18376">
                  <c:v>0</c:v>
                </c:pt>
                <c:pt idx="18377">
                  <c:v>0</c:v>
                </c:pt>
                <c:pt idx="18378">
                  <c:v>0</c:v>
                </c:pt>
                <c:pt idx="18379">
                  <c:v>0</c:v>
                </c:pt>
                <c:pt idx="18380">
                  <c:v>0</c:v>
                </c:pt>
                <c:pt idx="18381">
                  <c:v>0</c:v>
                </c:pt>
                <c:pt idx="18382">
                  <c:v>31.217517250141984</c:v>
                </c:pt>
                <c:pt idx="18383">
                  <c:v>13.330161351757743</c:v>
                </c:pt>
                <c:pt idx="18384">
                  <c:v>9.6567377683611237</c:v>
                </c:pt>
                <c:pt idx="18385">
                  <c:v>22.931331121297564</c:v>
                </c:pt>
                <c:pt idx="18386">
                  <c:v>17.24161831956863</c:v>
                </c:pt>
                <c:pt idx="18387">
                  <c:v>0</c:v>
                </c:pt>
                <c:pt idx="18388">
                  <c:v>0</c:v>
                </c:pt>
                <c:pt idx="18389">
                  <c:v>13.246816278817468</c:v>
                </c:pt>
                <c:pt idx="18390">
                  <c:v>25.258992079533328</c:v>
                </c:pt>
                <c:pt idx="18391">
                  <c:v>21.599534604672606</c:v>
                </c:pt>
                <c:pt idx="18392">
                  <c:v>16.996812732549014</c:v>
                </c:pt>
                <c:pt idx="18393">
                  <c:v>38.934997257101145</c:v>
                </c:pt>
                <c:pt idx="18394">
                  <c:v>6.6518084108975764</c:v>
                </c:pt>
                <c:pt idx="18395">
                  <c:v>0</c:v>
                </c:pt>
                <c:pt idx="18396">
                  <c:v>7.4652155950056436</c:v>
                </c:pt>
                <c:pt idx="18397">
                  <c:v>0</c:v>
                </c:pt>
                <c:pt idx="18398">
                  <c:v>0</c:v>
                </c:pt>
                <c:pt idx="18399">
                  <c:v>18.285481626013052</c:v>
                </c:pt>
                <c:pt idx="18400">
                  <c:v>95.734958391373766</c:v>
                </c:pt>
                <c:pt idx="18401">
                  <c:v>47.249434842826261</c:v>
                </c:pt>
                <c:pt idx="18402">
                  <c:v>47.332233008611475</c:v>
                </c:pt>
                <c:pt idx="18403">
                  <c:v>93.956820897857995</c:v>
                </c:pt>
                <c:pt idx="18404">
                  <c:v>20.402815377911732</c:v>
                </c:pt>
                <c:pt idx="18405">
                  <c:v>80.627879019773914</c:v>
                </c:pt>
                <c:pt idx="18406">
                  <c:v>86.001577554341537</c:v>
                </c:pt>
                <c:pt idx="18407">
                  <c:v>2.1830084615519931</c:v>
                </c:pt>
                <c:pt idx="18408">
                  <c:v>0</c:v>
                </c:pt>
                <c:pt idx="18409">
                  <c:v>0</c:v>
                </c:pt>
                <c:pt idx="18410">
                  <c:v>25.88249140686159</c:v>
                </c:pt>
                <c:pt idx="18411">
                  <c:v>0</c:v>
                </c:pt>
                <c:pt idx="18412">
                  <c:v>0</c:v>
                </c:pt>
                <c:pt idx="18413">
                  <c:v>0</c:v>
                </c:pt>
                <c:pt idx="18414">
                  <c:v>0</c:v>
                </c:pt>
                <c:pt idx="18415">
                  <c:v>0</c:v>
                </c:pt>
                <c:pt idx="18416">
                  <c:v>0</c:v>
                </c:pt>
                <c:pt idx="18417">
                  <c:v>0</c:v>
                </c:pt>
                <c:pt idx="18418">
                  <c:v>0</c:v>
                </c:pt>
                <c:pt idx="18419">
                  <c:v>2.5755865594020069</c:v>
                </c:pt>
                <c:pt idx="18420">
                  <c:v>0</c:v>
                </c:pt>
                <c:pt idx="18421">
                  <c:v>0</c:v>
                </c:pt>
                <c:pt idx="18422">
                  <c:v>0</c:v>
                </c:pt>
                <c:pt idx="18423">
                  <c:v>11.356563563607832</c:v>
                </c:pt>
                <c:pt idx="18424">
                  <c:v>8.463424407860483</c:v>
                </c:pt>
                <c:pt idx="18425">
                  <c:v>0</c:v>
                </c:pt>
                <c:pt idx="18426">
                  <c:v>0</c:v>
                </c:pt>
                <c:pt idx="18427">
                  <c:v>0</c:v>
                </c:pt>
                <c:pt idx="18428">
                  <c:v>29.641977485972895</c:v>
                </c:pt>
                <c:pt idx="18429">
                  <c:v>73.073237460894489</c:v>
                </c:pt>
                <c:pt idx="18430">
                  <c:v>20.206459305969325</c:v>
                </c:pt>
                <c:pt idx="18431">
                  <c:v>76.449075905108813</c:v>
                </c:pt>
                <c:pt idx="18432">
                  <c:v>46.556956368301684</c:v>
                </c:pt>
                <c:pt idx="18433">
                  <c:v>60.648087997420816</c:v>
                </c:pt>
                <c:pt idx="18434">
                  <c:v>52.576193721515821</c:v>
                </c:pt>
                <c:pt idx="18435">
                  <c:v>41.694666050580913</c:v>
                </c:pt>
                <c:pt idx="18436">
                  <c:v>62.411939337249422</c:v>
                </c:pt>
                <c:pt idx="18437">
                  <c:v>109.69755191316695</c:v>
                </c:pt>
                <c:pt idx="18438">
                  <c:v>77.394157496064011</c:v>
                </c:pt>
                <c:pt idx="18439">
                  <c:v>59.593163560385619</c:v>
                </c:pt>
                <c:pt idx="18440">
                  <c:v>167.30998554732537</c:v>
                </c:pt>
                <c:pt idx="18441">
                  <c:v>200.38672434104259</c:v>
                </c:pt>
                <c:pt idx="18442">
                  <c:v>57.723749767805977</c:v>
                </c:pt>
                <c:pt idx="18443">
                  <c:v>98.986854985686989</c:v>
                </c:pt>
                <c:pt idx="18444">
                  <c:v>127.60812484913296</c:v>
                </c:pt>
                <c:pt idx="18445">
                  <c:v>201.47037742572141</c:v>
                </c:pt>
                <c:pt idx="18446">
                  <c:v>169.83958759890351</c:v>
                </c:pt>
                <c:pt idx="18447">
                  <c:v>162.71313166413142</c:v>
                </c:pt>
                <c:pt idx="18448">
                  <c:v>72.52617602369132</c:v>
                </c:pt>
                <c:pt idx="18449">
                  <c:v>0</c:v>
                </c:pt>
                <c:pt idx="18450">
                  <c:v>28.368765163243971</c:v>
                </c:pt>
                <c:pt idx="18451">
                  <c:v>0</c:v>
                </c:pt>
                <c:pt idx="18452">
                  <c:v>37.24736453825161</c:v>
                </c:pt>
                <c:pt idx="18453">
                  <c:v>0</c:v>
                </c:pt>
                <c:pt idx="18454">
                  <c:v>0</c:v>
                </c:pt>
                <c:pt idx="18455">
                  <c:v>74.371811356735265</c:v>
                </c:pt>
                <c:pt idx="18456">
                  <c:v>39.693179680562153</c:v>
                </c:pt>
                <c:pt idx="18457">
                  <c:v>31.618985618426713</c:v>
                </c:pt>
                <c:pt idx="18458">
                  <c:v>82.547670057320204</c:v>
                </c:pt>
                <c:pt idx="18459">
                  <c:v>50.803145113238557</c:v>
                </c:pt>
                <c:pt idx="18460">
                  <c:v>0</c:v>
                </c:pt>
                <c:pt idx="18461">
                  <c:v>0</c:v>
                </c:pt>
                <c:pt idx="18462">
                  <c:v>0</c:v>
                </c:pt>
                <c:pt idx="18463">
                  <c:v>0</c:v>
                </c:pt>
                <c:pt idx="18464">
                  <c:v>0</c:v>
                </c:pt>
                <c:pt idx="18465">
                  <c:v>0</c:v>
                </c:pt>
                <c:pt idx="18466">
                  <c:v>0</c:v>
                </c:pt>
                <c:pt idx="18467">
                  <c:v>0</c:v>
                </c:pt>
                <c:pt idx="18468">
                  <c:v>0</c:v>
                </c:pt>
                <c:pt idx="18469">
                  <c:v>0</c:v>
                </c:pt>
                <c:pt idx="18470">
                  <c:v>0</c:v>
                </c:pt>
                <c:pt idx="18471">
                  <c:v>0</c:v>
                </c:pt>
                <c:pt idx="18472">
                  <c:v>0</c:v>
                </c:pt>
                <c:pt idx="18473">
                  <c:v>0</c:v>
                </c:pt>
                <c:pt idx="18474">
                  <c:v>0</c:v>
                </c:pt>
                <c:pt idx="18475">
                  <c:v>89.523381408849147</c:v>
                </c:pt>
                <c:pt idx="18476">
                  <c:v>77.691463289214937</c:v>
                </c:pt>
                <c:pt idx="18477">
                  <c:v>154.36390707506322</c:v>
                </c:pt>
                <c:pt idx="18478">
                  <c:v>155.91808413223211</c:v>
                </c:pt>
                <c:pt idx="18479">
                  <c:v>181.30890150183197</c:v>
                </c:pt>
                <c:pt idx="18480">
                  <c:v>39.957138972963548</c:v>
                </c:pt>
                <c:pt idx="18481">
                  <c:v>20.948149487587482</c:v>
                </c:pt>
                <c:pt idx="18482">
                  <c:v>105.77480383220713</c:v>
                </c:pt>
                <c:pt idx="18483">
                  <c:v>125.67460184990142</c:v>
                </c:pt>
                <c:pt idx="18484">
                  <c:v>227.96577280217056</c:v>
                </c:pt>
                <c:pt idx="18485">
                  <c:v>204.95135174052487</c:v>
                </c:pt>
                <c:pt idx="18486">
                  <c:v>172.47496867194582</c:v>
                </c:pt>
                <c:pt idx="18487">
                  <c:v>0</c:v>
                </c:pt>
                <c:pt idx="18488">
                  <c:v>116.73171851770037</c:v>
                </c:pt>
                <c:pt idx="18489">
                  <c:v>203.63055210083766</c:v>
                </c:pt>
                <c:pt idx="18490">
                  <c:v>162.21315904251998</c:v>
                </c:pt>
                <c:pt idx="18491">
                  <c:v>81.63080772274381</c:v>
                </c:pt>
                <c:pt idx="18492">
                  <c:v>0</c:v>
                </c:pt>
                <c:pt idx="18493">
                  <c:v>0</c:v>
                </c:pt>
                <c:pt idx="18494">
                  <c:v>0</c:v>
                </c:pt>
                <c:pt idx="18495">
                  <c:v>0</c:v>
                </c:pt>
                <c:pt idx="18496">
                  <c:v>0</c:v>
                </c:pt>
                <c:pt idx="18497">
                  <c:v>0</c:v>
                </c:pt>
                <c:pt idx="18498">
                  <c:v>0</c:v>
                </c:pt>
                <c:pt idx="18499">
                  <c:v>0</c:v>
                </c:pt>
                <c:pt idx="18500">
                  <c:v>0</c:v>
                </c:pt>
                <c:pt idx="18501">
                  <c:v>0</c:v>
                </c:pt>
                <c:pt idx="18502">
                  <c:v>0</c:v>
                </c:pt>
                <c:pt idx="18503">
                  <c:v>0</c:v>
                </c:pt>
                <c:pt idx="18504">
                  <c:v>0</c:v>
                </c:pt>
                <c:pt idx="18505">
                  <c:v>0</c:v>
                </c:pt>
                <c:pt idx="18506">
                  <c:v>0</c:v>
                </c:pt>
                <c:pt idx="18507">
                  <c:v>0</c:v>
                </c:pt>
                <c:pt idx="18508">
                  <c:v>0</c:v>
                </c:pt>
                <c:pt idx="18509">
                  <c:v>0</c:v>
                </c:pt>
                <c:pt idx="18510">
                  <c:v>0</c:v>
                </c:pt>
                <c:pt idx="18511">
                  <c:v>0</c:v>
                </c:pt>
                <c:pt idx="18512">
                  <c:v>0</c:v>
                </c:pt>
                <c:pt idx="18513">
                  <c:v>0</c:v>
                </c:pt>
                <c:pt idx="18514">
                  <c:v>0</c:v>
                </c:pt>
                <c:pt idx="18515">
                  <c:v>0</c:v>
                </c:pt>
                <c:pt idx="18516">
                  <c:v>0</c:v>
                </c:pt>
                <c:pt idx="18517">
                  <c:v>0</c:v>
                </c:pt>
                <c:pt idx="18518">
                  <c:v>0</c:v>
                </c:pt>
                <c:pt idx="18519">
                  <c:v>0</c:v>
                </c:pt>
                <c:pt idx="18520">
                  <c:v>0</c:v>
                </c:pt>
                <c:pt idx="18521">
                  <c:v>0</c:v>
                </c:pt>
                <c:pt idx="18522">
                  <c:v>0</c:v>
                </c:pt>
                <c:pt idx="18523">
                  <c:v>0</c:v>
                </c:pt>
                <c:pt idx="18524">
                  <c:v>0</c:v>
                </c:pt>
                <c:pt idx="18525">
                  <c:v>0</c:v>
                </c:pt>
                <c:pt idx="18526">
                  <c:v>0</c:v>
                </c:pt>
                <c:pt idx="18527">
                  <c:v>0</c:v>
                </c:pt>
                <c:pt idx="18528">
                  <c:v>0</c:v>
                </c:pt>
                <c:pt idx="18529">
                  <c:v>0</c:v>
                </c:pt>
                <c:pt idx="18530">
                  <c:v>0</c:v>
                </c:pt>
                <c:pt idx="18531">
                  <c:v>0</c:v>
                </c:pt>
                <c:pt idx="18532">
                  <c:v>0</c:v>
                </c:pt>
                <c:pt idx="18533">
                  <c:v>0</c:v>
                </c:pt>
                <c:pt idx="18534">
                  <c:v>0</c:v>
                </c:pt>
                <c:pt idx="18535">
                  <c:v>0</c:v>
                </c:pt>
                <c:pt idx="18536">
                  <c:v>0</c:v>
                </c:pt>
                <c:pt idx="18537">
                  <c:v>0</c:v>
                </c:pt>
                <c:pt idx="18538">
                  <c:v>0</c:v>
                </c:pt>
                <c:pt idx="18539">
                  <c:v>0</c:v>
                </c:pt>
                <c:pt idx="18540">
                  <c:v>0</c:v>
                </c:pt>
                <c:pt idx="18541">
                  <c:v>0</c:v>
                </c:pt>
                <c:pt idx="18542">
                  <c:v>0</c:v>
                </c:pt>
                <c:pt idx="18543">
                  <c:v>0</c:v>
                </c:pt>
                <c:pt idx="18544">
                  <c:v>0</c:v>
                </c:pt>
                <c:pt idx="18545">
                  <c:v>0</c:v>
                </c:pt>
                <c:pt idx="18546">
                  <c:v>50.216346894239138</c:v>
                </c:pt>
                <c:pt idx="18547">
                  <c:v>80.00096824788227</c:v>
                </c:pt>
                <c:pt idx="18548">
                  <c:v>29.89402394684187</c:v>
                </c:pt>
                <c:pt idx="18549">
                  <c:v>63.746452273253205</c:v>
                </c:pt>
                <c:pt idx="18550">
                  <c:v>43.733755179813542</c:v>
                </c:pt>
                <c:pt idx="18551">
                  <c:v>18.641871370195162</c:v>
                </c:pt>
                <c:pt idx="18552">
                  <c:v>120.95705913881235</c:v>
                </c:pt>
                <c:pt idx="18553">
                  <c:v>22.492418913224874</c:v>
                </c:pt>
                <c:pt idx="18554">
                  <c:v>41.214336925099744</c:v>
                </c:pt>
                <c:pt idx="18555">
                  <c:v>50.889479958753604</c:v>
                </c:pt>
                <c:pt idx="18556">
                  <c:v>10.976907641796078</c:v>
                </c:pt>
                <c:pt idx="18557">
                  <c:v>0</c:v>
                </c:pt>
                <c:pt idx="18558">
                  <c:v>0</c:v>
                </c:pt>
                <c:pt idx="18559">
                  <c:v>36.121203535548069</c:v>
                </c:pt>
                <c:pt idx="18560">
                  <c:v>35.138855800729019</c:v>
                </c:pt>
                <c:pt idx="18561">
                  <c:v>49.261929505193599</c:v>
                </c:pt>
                <c:pt idx="18562">
                  <c:v>101.22499172034406</c:v>
                </c:pt>
                <c:pt idx="18563">
                  <c:v>149.50279792178725</c:v>
                </c:pt>
                <c:pt idx="18564">
                  <c:v>154.22306731041274</c:v>
                </c:pt>
                <c:pt idx="18565">
                  <c:v>72.104325160492422</c:v>
                </c:pt>
                <c:pt idx="18566">
                  <c:v>99.834762602797497</c:v>
                </c:pt>
                <c:pt idx="18567">
                  <c:v>181.98961676217135</c:v>
                </c:pt>
                <c:pt idx="18568">
                  <c:v>60.343676815930422</c:v>
                </c:pt>
                <c:pt idx="18569">
                  <c:v>49.75407614384531</c:v>
                </c:pt>
                <c:pt idx="18570">
                  <c:v>43.574768824851937</c:v>
                </c:pt>
                <c:pt idx="18571">
                  <c:v>0</c:v>
                </c:pt>
                <c:pt idx="18572">
                  <c:v>0</c:v>
                </c:pt>
                <c:pt idx="18573">
                  <c:v>0</c:v>
                </c:pt>
                <c:pt idx="18574">
                  <c:v>0</c:v>
                </c:pt>
                <c:pt idx="18575">
                  <c:v>0</c:v>
                </c:pt>
                <c:pt idx="18576">
                  <c:v>0</c:v>
                </c:pt>
                <c:pt idx="18577">
                  <c:v>0</c:v>
                </c:pt>
                <c:pt idx="18578">
                  <c:v>0</c:v>
                </c:pt>
                <c:pt idx="18579">
                  <c:v>0</c:v>
                </c:pt>
                <c:pt idx="18580">
                  <c:v>0</c:v>
                </c:pt>
                <c:pt idx="18581">
                  <c:v>0</c:v>
                </c:pt>
                <c:pt idx="18582">
                  <c:v>0</c:v>
                </c:pt>
                <c:pt idx="18583">
                  <c:v>0</c:v>
                </c:pt>
                <c:pt idx="18584">
                  <c:v>0</c:v>
                </c:pt>
                <c:pt idx="18585">
                  <c:v>0</c:v>
                </c:pt>
                <c:pt idx="18586">
                  <c:v>0</c:v>
                </c:pt>
                <c:pt idx="18587">
                  <c:v>0</c:v>
                </c:pt>
                <c:pt idx="18588">
                  <c:v>0</c:v>
                </c:pt>
                <c:pt idx="18589">
                  <c:v>0</c:v>
                </c:pt>
                <c:pt idx="18590">
                  <c:v>0</c:v>
                </c:pt>
                <c:pt idx="18591">
                  <c:v>0</c:v>
                </c:pt>
                <c:pt idx="18592">
                  <c:v>0</c:v>
                </c:pt>
                <c:pt idx="18593">
                  <c:v>0</c:v>
                </c:pt>
                <c:pt idx="18594">
                  <c:v>0</c:v>
                </c:pt>
                <c:pt idx="18595">
                  <c:v>0</c:v>
                </c:pt>
                <c:pt idx="18596">
                  <c:v>0</c:v>
                </c:pt>
                <c:pt idx="18597">
                  <c:v>0</c:v>
                </c:pt>
                <c:pt idx="18598">
                  <c:v>0</c:v>
                </c:pt>
                <c:pt idx="18599">
                  <c:v>0</c:v>
                </c:pt>
                <c:pt idx="18600">
                  <c:v>0</c:v>
                </c:pt>
                <c:pt idx="18601">
                  <c:v>0</c:v>
                </c:pt>
                <c:pt idx="18602">
                  <c:v>0</c:v>
                </c:pt>
                <c:pt idx="18603">
                  <c:v>0</c:v>
                </c:pt>
                <c:pt idx="18604">
                  <c:v>0</c:v>
                </c:pt>
                <c:pt idx="18605">
                  <c:v>0</c:v>
                </c:pt>
                <c:pt idx="18606">
                  <c:v>0</c:v>
                </c:pt>
                <c:pt idx="18607">
                  <c:v>0</c:v>
                </c:pt>
                <c:pt idx="18608">
                  <c:v>0</c:v>
                </c:pt>
                <c:pt idx="18609">
                  <c:v>0</c:v>
                </c:pt>
                <c:pt idx="18610">
                  <c:v>0</c:v>
                </c:pt>
                <c:pt idx="18611">
                  <c:v>0</c:v>
                </c:pt>
                <c:pt idx="18612">
                  <c:v>0</c:v>
                </c:pt>
                <c:pt idx="18613">
                  <c:v>0</c:v>
                </c:pt>
                <c:pt idx="18614">
                  <c:v>0</c:v>
                </c:pt>
                <c:pt idx="18615">
                  <c:v>0</c:v>
                </c:pt>
                <c:pt idx="18616">
                  <c:v>0</c:v>
                </c:pt>
                <c:pt idx="18617">
                  <c:v>0</c:v>
                </c:pt>
                <c:pt idx="18618">
                  <c:v>0</c:v>
                </c:pt>
                <c:pt idx="18619">
                  <c:v>0</c:v>
                </c:pt>
                <c:pt idx="18620">
                  <c:v>0</c:v>
                </c:pt>
                <c:pt idx="18621">
                  <c:v>0</c:v>
                </c:pt>
                <c:pt idx="18622">
                  <c:v>0</c:v>
                </c:pt>
                <c:pt idx="18623">
                  <c:v>0</c:v>
                </c:pt>
                <c:pt idx="18624">
                  <c:v>0</c:v>
                </c:pt>
                <c:pt idx="18625">
                  <c:v>0</c:v>
                </c:pt>
                <c:pt idx="18626">
                  <c:v>0</c:v>
                </c:pt>
                <c:pt idx="18627">
                  <c:v>0</c:v>
                </c:pt>
                <c:pt idx="18628">
                  <c:v>0</c:v>
                </c:pt>
                <c:pt idx="18629">
                  <c:v>0</c:v>
                </c:pt>
                <c:pt idx="18630">
                  <c:v>0</c:v>
                </c:pt>
                <c:pt idx="18631">
                  <c:v>27.539308541971426</c:v>
                </c:pt>
                <c:pt idx="18632">
                  <c:v>83.823750657709382</c:v>
                </c:pt>
                <c:pt idx="18633">
                  <c:v>55.829544393815326</c:v>
                </c:pt>
                <c:pt idx="18634">
                  <c:v>75.578831560545567</c:v>
                </c:pt>
                <c:pt idx="18635">
                  <c:v>53.744758888197218</c:v>
                </c:pt>
                <c:pt idx="18636">
                  <c:v>86.015139497130008</c:v>
                </c:pt>
                <c:pt idx="18637">
                  <c:v>139.62841216378777</c:v>
                </c:pt>
                <c:pt idx="18638">
                  <c:v>29.614254567446256</c:v>
                </c:pt>
                <c:pt idx="18639">
                  <c:v>149.86379656808109</c:v>
                </c:pt>
                <c:pt idx="18640">
                  <c:v>188.07637502798966</c:v>
                </c:pt>
                <c:pt idx="18641">
                  <c:v>63.242497841953288</c:v>
                </c:pt>
                <c:pt idx="18642">
                  <c:v>70.362265570381609</c:v>
                </c:pt>
                <c:pt idx="18643">
                  <c:v>219.8490932715371</c:v>
                </c:pt>
                <c:pt idx="18644">
                  <c:v>192.45569941041913</c:v>
                </c:pt>
                <c:pt idx="18645">
                  <c:v>100.67918270375361</c:v>
                </c:pt>
                <c:pt idx="18646">
                  <c:v>78.335252561894634</c:v>
                </c:pt>
                <c:pt idx="18647">
                  <c:v>150.3276695420665</c:v>
                </c:pt>
                <c:pt idx="18648">
                  <c:v>254.75439019724706</c:v>
                </c:pt>
                <c:pt idx="18649">
                  <c:v>220.09919179010058</c:v>
                </c:pt>
                <c:pt idx="18650">
                  <c:v>234.30999054649561</c:v>
                </c:pt>
                <c:pt idx="18651">
                  <c:v>189.37517923313908</c:v>
                </c:pt>
                <c:pt idx="18652">
                  <c:v>44.809231004521116</c:v>
                </c:pt>
                <c:pt idx="18653">
                  <c:v>0</c:v>
                </c:pt>
                <c:pt idx="18654">
                  <c:v>203.6125818508024</c:v>
                </c:pt>
                <c:pt idx="18655">
                  <c:v>183.12404605841581</c:v>
                </c:pt>
                <c:pt idx="18656">
                  <c:v>286.90141135558036</c:v>
                </c:pt>
                <c:pt idx="18657">
                  <c:v>243.14549428678873</c:v>
                </c:pt>
                <c:pt idx="18658">
                  <c:v>233.35117157724548</c:v>
                </c:pt>
                <c:pt idx="18659">
                  <c:v>243.48974763223495</c:v>
                </c:pt>
                <c:pt idx="18660">
                  <c:v>290.47048927688087</c:v>
                </c:pt>
                <c:pt idx="18661">
                  <c:v>298.50388866317178</c:v>
                </c:pt>
                <c:pt idx="18662">
                  <c:v>287.67894299411813</c:v>
                </c:pt>
                <c:pt idx="18663">
                  <c:v>79.609810308772538</c:v>
                </c:pt>
                <c:pt idx="18664">
                  <c:v>96.511247514021733</c:v>
                </c:pt>
                <c:pt idx="18665">
                  <c:v>258.63027468374497</c:v>
                </c:pt>
                <c:pt idx="18666">
                  <c:v>285.75359146603819</c:v>
                </c:pt>
                <c:pt idx="18667">
                  <c:v>292.54539757226132</c:v>
                </c:pt>
                <c:pt idx="18668">
                  <c:v>380.23973153213979</c:v>
                </c:pt>
                <c:pt idx="18669">
                  <c:v>232.32832395747988</c:v>
                </c:pt>
                <c:pt idx="18670">
                  <c:v>158.62462663395146</c:v>
                </c:pt>
                <c:pt idx="18671">
                  <c:v>295.25213539470315</c:v>
                </c:pt>
                <c:pt idx="18672">
                  <c:v>173.8792777588597</c:v>
                </c:pt>
                <c:pt idx="18673">
                  <c:v>197.70508961274157</c:v>
                </c:pt>
                <c:pt idx="18674">
                  <c:v>147.85025330401513</c:v>
                </c:pt>
                <c:pt idx="18675">
                  <c:v>136.13476281295306</c:v>
                </c:pt>
                <c:pt idx="18676">
                  <c:v>112.98186581535859</c:v>
                </c:pt>
                <c:pt idx="18677">
                  <c:v>167.18274460911016</c:v>
                </c:pt>
                <c:pt idx="18678">
                  <c:v>44.086449346131403</c:v>
                </c:pt>
                <c:pt idx="18679">
                  <c:v>28.3521450683848</c:v>
                </c:pt>
                <c:pt idx="18680">
                  <c:v>114.04531902092</c:v>
                </c:pt>
                <c:pt idx="18681">
                  <c:v>59.210489270004402</c:v>
                </c:pt>
                <c:pt idx="18682">
                  <c:v>0</c:v>
                </c:pt>
                <c:pt idx="18683">
                  <c:v>197.87378355818004</c:v>
                </c:pt>
                <c:pt idx="18684">
                  <c:v>0</c:v>
                </c:pt>
                <c:pt idx="18685">
                  <c:v>0</c:v>
                </c:pt>
                <c:pt idx="18686">
                  <c:v>1282.9046479309964</c:v>
                </c:pt>
                <c:pt idx="18687">
                  <c:v>44.728714256209457</c:v>
                </c:pt>
                <c:pt idx="18688">
                  <c:v>5.3200883132856234</c:v>
                </c:pt>
                <c:pt idx="18689">
                  <c:v>0</c:v>
                </c:pt>
                <c:pt idx="18690">
                  <c:v>19.26893743049942</c:v>
                </c:pt>
                <c:pt idx="18691">
                  <c:v>29.530680156318319</c:v>
                </c:pt>
                <c:pt idx="18692">
                  <c:v>0</c:v>
                </c:pt>
                <c:pt idx="18693">
                  <c:v>49.652922480537214</c:v>
                </c:pt>
                <c:pt idx="18694">
                  <c:v>62.210985071253148</c:v>
                </c:pt>
                <c:pt idx="18695">
                  <c:v>0</c:v>
                </c:pt>
                <c:pt idx="18696">
                  <c:v>18.83810394348788</c:v>
                </c:pt>
                <c:pt idx="18697">
                  <c:v>0</c:v>
                </c:pt>
                <c:pt idx="18698">
                  <c:v>83.508614023285162</c:v>
                </c:pt>
                <c:pt idx="18699">
                  <c:v>0</c:v>
                </c:pt>
                <c:pt idx="18700">
                  <c:v>64.205195870782973</c:v>
                </c:pt>
                <c:pt idx="18701">
                  <c:v>49.800630504607412</c:v>
                </c:pt>
                <c:pt idx="18702">
                  <c:v>59.950777221574306</c:v>
                </c:pt>
                <c:pt idx="18703">
                  <c:v>35.264138618357627</c:v>
                </c:pt>
                <c:pt idx="18704">
                  <c:v>41.13432427297581</c:v>
                </c:pt>
                <c:pt idx="18705">
                  <c:v>6.2973387743581881</c:v>
                </c:pt>
                <c:pt idx="18706">
                  <c:v>0</c:v>
                </c:pt>
                <c:pt idx="18707">
                  <c:v>25.38693563570309</c:v>
                </c:pt>
                <c:pt idx="18708">
                  <c:v>0</c:v>
                </c:pt>
                <c:pt idx="18709">
                  <c:v>34.340198819141222</c:v>
                </c:pt>
                <c:pt idx="18710">
                  <c:v>0.43789247792420127</c:v>
                </c:pt>
                <c:pt idx="18711">
                  <c:v>9.8843893178993341</c:v>
                </c:pt>
                <c:pt idx="18712">
                  <c:v>11.489395266368014</c:v>
                </c:pt>
                <c:pt idx="18713">
                  <c:v>36.529963508696447</c:v>
                </c:pt>
                <c:pt idx="18714">
                  <c:v>57.868746653220413</c:v>
                </c:pt>
                <c:pt idx="18715">
                  <c:v>0</c:v>
                </c:pt>
                <c:pt idx="18716">
                  <c:v>12.213309634097619</c:v>
                </c:pt>
                <c:pt idx="18717">
                  <c:v>15.72299736181612</c:v>
                </c:pt>
                <c:pt idx="18718">
                  <c:v>67.24163160637066</c:v>
                </c:pt>
                <c:pt idx="18719">
                  <c:v>0</c:v>
                </c:pt>
                <c:pt idx="18720">
                  <c:v>218.640062057058</c:v>
                </c:pt>
                <c:pt idx="18721">
                  <c:v>169.42699318041204</c:v>
                </c:pt>
                <c:pt idx="18722">
                  <c:v>156.06978063247345</c:v>
                </c:pt>
                <c:pt idx="18723">
                  <c:v>133.98181101242773</c:v>
                </c:pt>
                <c:pt idx="18724">
                  <c:v>98.958531583595487</c:v>
                </c:pt>
                <c:pt idx="18725">
                  <c:v>204.28496505522816</c:v>
                </c:pt>
                <c:pt idx="18726">
                  <c:v>141.29915476502958</c:v>
                </c:pt>
                <c:pt idx="18727">
                  <c:v>180.70967200444957</c:v>
                </c:pt>
                <c:pt idx="18728">
                  <c:v>69.708078787110566</c:v>
                </c:pt>
                <c:pt idx="18729">
                  <c:v>9.6013647026710061</c:v>
                </c:pt>
                <c:pt idx="18730">
                  <c:v>0</c:v>
                </c:pt>
                <c:pt idx="18731">
                  <c:v>92.891126663421133</c:v>
                </c:pt>
                <c:pt idx="18732">
                  <c:v>76.777170311806472</c:v>
                </c:pt>
                <c:pt idx="18733">
                  <c:v>166.91402317202696</c:v>
                </c:pt>
                <c:pt idx="18734">
                  <c:v>99.425700869575053</c:v>
                </c:pt>
                <c:pt idx="18735">
                  <c:v>0</c:v>
                </c:pt>
                <c:pt idx="18736">
                  <c:v>0</c:v>
                </c:pt>
                <c:pt idx="18737">
                  <c:v>0</c:v>
                </c:pt>
                <c:pt idx="18738">
                  <c:v>35.673290031509552</c:v>
                </c:pt>
                <c:pt idx="18739">
                  <c:v>53.586687596482577</c:v>
                </c:pt>
                <c:pt idx="18740">
                  <c:v>25.313656544396565</c:v>
                </c:pt>
                <c:pt idx="18741">
                  <c:v>41.043695111251786</c:v>
                </c:pt>
                <c:pt idx="18742">
                  <c:v>56.913525419087463</c:v>
                </c:pt>
                <c:pt idx="18743">
                  <c:v>4.8856526908627131</c:v>
                </c:pt>
                <c:pt idx="18744">
                  <c:v>22.350515379000157</c:v>
                </c:pt>
                <c:pt idx="18745">
                  <c:v>51.806593544202251</c:v>
                </c:pt>
                <c:pt idx="18746">
                  <c:v>35.846569642230506</c:v>
                </c:pt>
                <c:pt idx="18747">
                  <c:v>0</c:v>
                </c:pt>
                <c:pt idx="18748">
                  <c:v>50.460375686873149</c:v>
                </c:pt>
                <c:pt idx="18749">
                  <c:v>40.572442052297937</c:v>
                </c:pt>
                <c:pt idx="18750">
                  <c:v>46.284509095122218</c:v>
                </c:pt>
                <c:pt idx="18751">
                  <c:v>32.481567150864727</c:v>
                </c:pt>
                <c:pt idx="18752">
                  <c:v>0</c:v>
                </c:pt>
                <c:pt idx="18753">
                  <c:v>22.011474726407648</c:v>
                </c:pt>
                <c:pt idx="18754">
                  <c:v>0</c:v>
                </c:pt>
                <c:pt idx="18755">
                  <c:v>0</c:v>
                </c:pt>
                <c:pt idx="18756">
                  <c:v>62.523559014394159</c:v>
                </c:pt>
                <c:pt idx="18757">
                  <c:v>26.373903138159619</c:v>
                </c:pt>
                <c:pt idx="18758">
                  <c:v>0</c:v>
                </c:pt>
                <c:pt idx="18759">
                  <c:v>223.02463880239549</c:v>
                </c:pt>
                <c:pt idx="18760">
                  <c:v>172.70302486909449</c:v>
                </c:pt>
                <c:pt idx="18761">
                  <c:v>313.46414640060448</c:v>
                </c:pt>
                <c:pt idx="18762">
                  <c:v>298.16280031865028</c:v>
                </c:pt>
                <c:pt idx="18763">
                  <c:v>206.79987783330495</c:v>
                </c:pt>
                <c:pt idx="18764">
                  <c:v>174.44062866244951</c:v>
                </c:pt>
                <c:pt idx="18765">
                  <c:v>51.957829347035535</c:v>
                </c:pt>
                <c:pt idx="18766">
                  <c:v>18.879973508539965</c:v>
                </c:pt>
                <c:pt idx="18767">
                  <c:v>30.930918061001758</c:v>
                </c:pt>
                <c:pt idx="18768">
                  <c:v>0</c:v>
                </c:pt>
                <c:pt idx="18769">
                  <c:v>0</c:v>
                </c:pt>
                <c:pt idx="18770">
                  <c:v>0</c:v>
                </c:pt>
                <c:pt idx="18771">
                  <c:v>0</c:v>
                </c:pt>
                <c:pt idx="18772">
                  <c:v>0</c:v>
                </c:pt>
                <c:pt idx="18773">
                  <c:v>30.753466759921729</c:v>
                </c:pt>
                <c:pt idx="18774">
                  <c:v>0</c:v>
                </c:pt>
                <c:pt idx="18775">
                  <c:v>0</c:v>
                </c:pt>
                <c:pt idx="18776">
                  <c:v>0</c:v>
                </c:pt>
                <c:pt idx="18777">
                  <c:v>0</c:v>
                </c:pt>
                <c:pt idx="18778">
                  <c:v>0</c:v>
                </c:pt>
                <c:pt idx="18779">
                  <c:v>27.125924559378316</c:v>
                </c:pt>
                <c:pt idx="18780">
                  <c:v>61.888299335523293</c:v>
                </c:pt>
                <c:pt idx="18781">
                  <c:v>141.80909962949454</c:v>
                </c:pt>
                <c:pt idx="18782">
                  <c:v>92.987564664095686</c:v>
                </c:pt>
                <c:pt idx="18783">
                  <c:v>20.47962125908245</c:v>
                </c:pt>
                <c:pt idx="18784">
                  <c:v>107.61175736852537</c:v>
                </c:pt>
                <c:pt idx="18785">
                  <c:v>128.48276482726033</c:v>
                </c:pt>
                <c:pt idx="18786">
                  <c:v>110.98731492416866</c:v>
                </c:pt>
                <c:pt idx="18787">
                  <c:v>28.397595666192721</c:v>
                </c:pt>
                <c:pt idx="18788">
                  <c:v>126.49098530872621</c:v>
                </c:pt>
                <c:pt idx="18789">
                  <c:v>68.052825067108969</c:v>
                </c:pt>
                <c:pt idx="18790">
                  <c:v>196.24463838279502</c:v>
                </c:pt>
                <c:pt idx="18791">
                  <c:v>227.31846562114742</c:v>
                </c:pt>
                <c:pt idx="18792">
                  <c:v>216.0203650641877</c:v>
                </c:pt>
                <c:pt idx="18793">
                  <c:v>307.33456100649033</c:v>
                </c:pt>
                <c:pt idx="18794">
                  <c:v>329.64203352587583</c:v>
                </c:pt>
                <c:pt idx="18795">
                  <c:v>270.04390293325974</c:v>
                </c:pt>
                <c:pt idx="18796">
                  <c:v>237.15193388304021</c:v>
                </c:pt>
                <c:pt idx="18797">
                  <c:v>178.86887963715324</c:v>
                </c:pt>
                <c:pt idx="18798">
                  <c:v>158.67227351226219</c:v>
                </c:pt>
                <c:pt idx="18799">
                  <c:v>338.1151726096204</c:v>
                </c:pt>
                <c:pt idx="18800">
                  <c:v>190.39514331167936</c:v>
                </c:pt>
                <c:pt idx="18801">
                  <c:v>286.83134450507748</c:v>
                </c:pt>
                <c:pt idx="18802">
                  <c:v>139.82005855102867</c:v>
                </c:pt>
                <c:pt idx="18803">
                  <c:v>0</c:v>
                </c:pt>
                <c:pt idx="18804">
                  <c:v>15.852429751412011</c:v>
                </c:pt>
                <c:pt idx="18805">
                  <c:v>140.29905284058626</c:v>
                </c:pt>
                <c:pt idx="18806">
                  <c:v>137.05513237705313</c:v>
                </c:pt>
                <c:pt idx="18807">
                  <c:v>206.11071125794723</c:v>
                </c:pt>
                <c:pt idx="18808">
                  <c:v>155.07804002155331</c:v>
                </c:pt>
                <c:pt idx="18809">
                  <c:v>148.41959655749244</c:v>
                </c:pt>
                <c:pt idx="18810">
                  <c:v>154.7445586126085</c:v>
                </c:pt>
                <c:pt idx="18811">
                  <c:v>145.61635484642554</c:v>
                </c:pt>
                <c:pt idx="18812">
                  <c:v>91.257095554711611</c:v>
                </c:pt>
                <c:pt idx="18813">
                  <c:v>53.977647218540206</c:v>
                </c:pt>
                <c:pt idx="18814">
                  <c:v>98.784258571173638</c:v>
                </c:pt>
                <c:pt idx="18815">
                  <c:v>98.084387282768745</c:v>
                </c:pt>
                <c:pt idx="18816">
                  <c:v>78.786555744919085</c:v>
                </c:pt>
                <c:pt idx="18817">
                  <c:v>0</c:v>
                </c:pt>
                <c:pt idx="18818">
                  <c:v>0</c:v>
                </c:pt>
                <c:pt idx="18819">
                  <c:v>0</c:v>
                </c:pt>
                <c:pt idx="18820">
                  <c:v>0</c:v>
                </c:pt>
                <c:pt idx="18821">
                  <c:v>44.707146539462201</c:v>
                </c:pt>
                <c:pt idx="18822">
                  <c:v>0</c:v>
                </c:pt>
                <c:pt idx="18823">
                  <c:v>0</c:v>
                </c:pt>
                <c:pt idx="18824">
                  <c:v>0</c:v>
                </c:pt>
                <c:pt idx="18825">
                  <c:v>0</c:v>
                </c:pt>
                <c:pt idx="18826">
                  <c:v>64.876151656176503</c:v>
                </c:pt>
                <c:pt idx="18827">
                  <c:v>68.102983710691831</c:v>
                </c:pt>
                <c:pt idx="18828">
                  <c:v>169.91992098268335</c:v>
                </c:pt>
                <c:pt idx="18829">
                  <c:v>52.546152735432074</c:v>
                </c:pt>
                <c:pt idx="18830">
                  <c:v>8.244173796715291</c:v>
                </c:pt>
                <c:pt idx="18831">
                  <c:v>76.410057750690385</c:v>
                </c:pt>
                <c:pt idx="18832">
                  <c:v>151.50663588942254</c:v>
                </c:pt>
                <c:pt idx="18833">
                  <c:v>261.14505773846133</c:v>
                </c:pt>
                <c:pt idx="18834">
                  <c:v>285.72517599219822</c:v>
                </c:pt>
                <c:pt idx="18835">
                  <c:v>106.42836077818365</c:v>
                </c:pt>
                <c:pt idx="18836">
                  <c:v>0</c:v>
                </c:pt>
                <c:pt idx="18837">
                  <c:v>85.652849923490919</c:v>
                </c:pt>
                <c:pt idx="18838">
                  <c:v>110.08270232928564</c:v>
                </c:pt>
                <c:pt idx="18839">
                  <c:v>178.52029041562596</c:v>
                </c:pt>
                <c:pt idx="18840">
                  <c:v>176.44404877221618</c:v>
                </c:pt>
                <c:pt idx="18841">
                  <c:v>140.6038827813567</c:v>
                </c:pt>
                <c:pt idx="18842">
                  <c:v>160.07362303858076</c:v>
                </c:pt>
                <c:pt idx="18843">
                  <c:v>193.47755867881983</c:v>
                </c:pt>
                <c:pt idx="18844">
                  <c:v>101.85332094300813</c:v>
                </c:pt>
                <c:pt idx="18845">
                  <c:v>131.73054665713596</c:v>
                </c:pt>
                <c:pt idx="18846">
                  <c:v>91.905316429826399</c:v>
                </c:pt>
                <c:pt idx="18847">
                  <c:v>143.03088219173554</c:v>
                </c:pt>
                <c:pt idx="18848">
                  <c:v>211.50791483291729</c:v>
                </c:pt>
                <c:pt idx="18849">
                  <c:v>91.830600303248758</c:v>
                </c:pt>
                <c:pt idx="18850">
                  <c:v>0</c:v>
                </c:pt>
                <c:pt idx="18851">
                  <c:v>0</c:v>
                </c:pt>
                <c:pt idx="18852">
                  <c:v>0</c:v>
                </c:pt>
                <c:pt idx="18853">
                  <c:v>29.812243753127348</c:v>
                </c:pt>
                <c:pt idx="18854">
                  <c:v>0</c:v>
                </c:pt>
                <c:pt idx="18855">
                  <c:v>12.467846887186596</c:v>
                </c:pt>
                <c:pt idx="18856">
                  <c:v>2.3891100063048967</c:v>
                </c:pt>
                <c:pt idx="18857">
                  <c:v>0</c:v>
                </c:pt>
                <c:pt idx="18858">
                  <c:v>0</c:v>
                </c:pt>
                <c:pt idx="18859">
                  <c:v>0</c:v>
                </c:pt>
                <c:pt idx="18860">
                  <c:v>0</c:v>
                </c:pt>
                <c:pt idx="18861">
                  <c:v>0</c:v>
                </c:pt>
                <c:pt idx="18862">
                  <c:v>70.796346771489567</c:v>
                </c:pt>
                <c:pt idx="18863">
                  <c:v>68.589368201162202</c:v>
                </c:pt>
                <c:pt idx="18864">
                  <c:v>66.014523385752483</c:v>
                </c:pt>
                <c:pt idx="18865">
                  <c:v>63.071800120183696</c:v>
                </c:pt>
                <c:pt idx="18866">
                  <c:v>60.129035893019577</c:v>
                </c:pt>
                <c:pt idx="18867">
                  <c:v>56.450531612923839</c:v>
                </c:pt>
                <c:pt idx="18868">
                  <c:v>52.404126346132806</c:v>
                </c:pt>
                <c:pt idx="18869">
                  <c:v>0</c:v>
                </c:pt>
                <c:pt idx="18870">
                  <c:v>0</c:v>
                </c:pt>
                <c:pt idx="18871">
                  <c:v>0</c:v>
                </c:pt>
                <c:pt idx="18872">
                  <c:v>0</c:v>
                </c:pt>
                <c:pt idx="18873">
                  <c:v>0</c:v>
                </c:pt>
                <c:pt idx="18874">
                  <c:v>0</c:v>
                </c:pt>
                <c:pt idx="18875">
                  <c:v>0</c:v>
                </c:pt>
                <c:pt idx="18876">
                  <c:v>0</c:v>
                </c:pt>
                <c:pt idx="18877">
                  <c:v>0</c:v>
                </c:pt>
                <c:pt idx="18878">
                  <c:v>0</c:v>
                </c:pt>
                <c:pt idx="18879">
                  <c:v>0</c:v>
                </c:pt>
                <c:pt idx="18880">
                  <c:v>0</c:v>
                </c:pt>
                <c:pt idx="18881">
                  <c:v>0</c:v>
                </c:pt>
                <c:pt idx="18882">
                  <c:v>0</c:v>
                </c:pt>
                <c:pt idx="18883">
                  <c:v>0</c:v>
                </c:pt>
                <c:pt idx="18884">
                  <c:v>0</c:v>
                </c:pt>
                <c:pt idx="18885">
                  <c:v>0</c:v>
                </c:pt>
                <c:pt idx="18886">
                  <c:v>0</c:v>
                </c:pt>
                <c:pt idx="18887">
                  <c:v>46.814638990172625</c:v>
                </c:pt>
                <c:pt idx="18888">
                  <c:v>45.242571163435528</c:v>
                </c:pt>
                <c:pt idx="18889">
                  <c:v>45.043031396760028</c:v>
                </c:pt>
                <c:pt idx="18890">
                  <c:v>56.452476795280539</c:v>
                </c:pt>
                <c:pt idx="18891">
                  <c:v>16.284591412712118</c:v>
                </c:pt>
                <c:pt idx="18892">
                  <c:v>0</c:v>
                </c:pt>
                <c:pt idx="18893">
                  <c:v>0</c:v>
                </c:pt>
                <c:pt idx="18894">
                  <c:v>4.3532898229839532</c:v>
                </c:pt>
                <c:pt idx="18895">
                  <c:v>29.745739232125032</c:v>
                </c:pt>
                <c:pt idx="18896">
                  <c:v>35.011604061625739</c:v>
                </c:pt>
                <c:pt idx="18897">
                  <c:v>37.695771014720982</c:v>
                </c:pt>
                <c:pt idx="18898">
                  <c:v>42.07420133995042</c:v>
                </c:pt>
                <c:pt idx="18899">
                  <c:v>33.245775777377986</c:v>
                </c:pt>
                <c:pt idx="18900">
                  <c:v>0</c:v>
                </c:pt>
                <c:pt idx="18901">
                  <c:v>0</c:v>
                </c:pt>
                <c:pt idx="18902">
                  <c:v>0</c:v>
                </c:pt>
                <c:pt idx="18903">
                  <c:v>0</c:v>
                </c:pt>
                <c:pt idx="18904">
                  <c:v>0</c:v>
                </c:pt>
                <c:pt idx="18905">
                  <c:v>0</c:v>
                </c:pt>
                <c:pt idx="18906">
                  <c:v>0</c:v>
                </c:pt>
                <c:pt idx="18907">
                  <c:v>7.8466574813883696</c:v>
                </c:pt>
                <c:pt idx="18908">
                  <c:v>29.120991611493068</c:v>
                </c:pt>
                <c:pt idx="18909">
                  <c:v>83.497317934109859</c:v>
                </c:pt>
                <c:pt idx="18910">
                  <c:v>84.38615927220215</c:v>
                </c:pt>
                <c:pt idx="18911">
                  <c:v>83.833064213842789</c:v>
                </c:pt>
                <c:pt idx="18912">
                  <c:v>97.166956325386423</c:v>
                </c:pt>
                <c:pt idx="18913">
                  <c:v>160.58022425506874</c:v>
                </c:pt>
                <c:pt idx="18914">
                  <c:v>42.392026327719236</c:v>
                </c:pt>
                <c:pt idx="18915">
                  <c:v>83.21404869466464</c:v>
                </c:pt>
                <c:pt idx="18916">
                  <c:v>143.01263226351347</c:v>
                </c:pt>
                <c:pt idx="18917">
                  <c:v>72.234366669847645</c:v>
                </c:pt>
                <c:pt idx="18918">
                  <c:v>38.951154316088875</c:v>
                </c:pt>
                <c:pt idx="18919">
                  <c:v>0</c:v>
                </c:pt>
                <c:pt idx="18920">
                  <c:v>0</c:v>
                </c:pt>
                <c:pt idx="18921">
                  <c:v>0</c:v>
                </c:pt>
                <c:pt idx="18922">
                  <c:v>0</c:v>
                </c:pt>
                <c:pt idx="18923">
                  <c:v>0</c:v>
                </c:pt>
                <c:pt idx="18924">
                  <c:v>0</c:v>
                </c:pt>
                <c:pt idx="18925">
                  <c:v>0</c:v>
                </c:pt>
                <c:pt idx="18926">
                  <c:v>0</c:v>
                </c:pt>
                <c:pt idx="18927">
                  <c:v>0</c:v>
                </c:pt>
                <c:pt idx="18928">
                  <c:v>0</c:v>
                </c:pt>
                <c:pt idx="18929">
                  <c:v>0</c:v>
                </c:pt>
                <c:pt idx="18930">
                  <c:v>0</c:v>
                </c:pt>
                <c:pt idx="18931">
                  <c:v>0</c:v>
                </c:pt>
                <c:pt idx="18932">
                  <c:v>0</c:v>
                </c:pt>
                <c:pt idx="18933">
                  <c:v>4.7646328913303968</c:v>
                </c:pt>
                <c:pt idx="18934">
                  <c:v>7.1007389855324963</c:v>
                </c:pt>
                <c:pt idx="18935">
                  <c:v>15.44958219898424</c:v>
                </c:pt>
                <c:pt idx="18936">
                  <c:v>2.2764002059653068</c:v>
                </c:pt>
                <c:pt idx="18937">
                  <c:v>0</c:v>
                </c:pt>
                <c:pt idx="18938">
                  <c:v>4.6440143964025671</c:v>
                </c:pt>
                <c:pt idx="18939">
                  <c:v>15.008922863892607</c:v>
                </c:pt>
                <c:pt idx="18940">
                  <c:v>44.674761571047746</c:v>
                </c:pt>
                <c:pt idx="18941">
                  <c:v>54.283015259129641</c:v>
                </c:pt>
                <c:pt idx="18942">
                  <c:v>46.562532692684961</c:v>
                </c:pt>
                <c:pt idx="18943">
                  <c:v>6.1413611877369298</c:v>
                </c:pt>
                <c:pt idx="18944">
                  <c:v>0</c:v>
                </c:pt>
                <c:pt idx="18945">
                  <c:v>3.7697683101319086</c:v>
                </c:pt>
                <c:pt idx="18946">
                  <c:v>18.074699650139099</c:v>
                </c:pt>
                <c:pt idx="18947">
                  <c:v>31.914064197321053</c:v>
                </c:pt>
                <c:pt idx="18948">
                  <c:v>14.401843249357787</c:v>
                </c:pt>
                <c:pt idx="18949">
                  <c:v>39.151486650887122</c:v>
                </c:pt>
                <c:pt idx="18950">
                  <c:v>0</c:v>
                </c:pt>
                <c:pt idx="18951">
                  <c:v>0</c:v>
                </c:pt>
                <c:pt idx="18952">
                  <c:v>71.460287326140232</c:v>
                </c:pt>
                <c:pt idx="18953">
                  <c:v>0</c:v>
                </c:pt>
                <c:pt idx="18954">
                  <c:v>0</c:v>
                </c:pt>
                <c:pt idx="18955">
                  <c:v>0</c:v>
                </c:pt>
                <c:pt idx="18956">
                  <c:v>0</c:v>
                </c:pt>
                <c:pt idx="18957">
                  <c:v>0</c:v>
                </c:pt>
                <c:pt idx="18958">
                  <c:v>45.4642664434257</c:v>
                </c:pt>
                <c:pt idx="18959">
                  <c:v>66.123847980758853</c:v>
                </c:pt>
                <c:pt idx="18960">
                  <c:v>75.990951208067912</c:v>
                </c:pt>
                <c:pt idx="18961">
                  <c:v>76.998028963993619</c:v>
                </c:pt>
                <c:pt idx="18962">
                  <c:v>47.436747596197172</c:v>
                </c:pt>
                <c:pt idx="18963">
                  <c:v>0</c:v>
                </c:pt>
                <c:pt idx="18964">
                  <c:v>0</c:v>
                </c:pt>
                <c:pt idx="18965">
                  <c:v>0</c:v>
                </c:pt>
                <c:pt idx="18966">
                  <c:v>0</c:v>
                </c:pt>
                <c:pt idx="18967">
                  <c:v>0</c:v>
                </c:pt>
                <c:pt idx="18968">
                  <c:v>0</c:v>
                </c:pt>
                <c:pt idx="18969">
                  <c:v>0</c:v>
                </c:pt>
                <c:pt idx="18970">
                  <c:v>0</c:v>
                </c:pt>
                <c:pt idx="18971">
                  <c:v>0</c:v>
                </c:pt>
                <c:pt idx="18972">
                  <c:v>0</c:v>
                </c:pt>
                <c:pt idx="18973">
                  <c:v>0</c:v>
                </c:pt>
                <c:pt idx="18974">
                  <c:v>0</c:v>
                </c:pt>
                <c:pt idx="18975">
                  <c:v>0</c:v>
                </c:pt>
                <c:pt idx="18976">
                  <c:v>46.719824099998377</c:v>
                </c:pt>
                <c:pt idx="18977">
                  <c:v>57.234200053414426</c:v>
                </c:pt>
                <c:pt idx="18978">
                  <c:v>68.361727567644635</c:v>
                </c:pt>
                <c:pt idx="18979">
                  <c:v>60.307063101860521</c:v>
                </c:pt>
                <c:pt idx="18980">
                  <c:v>39.423608322349608</c:v>
                </c:pt>
                <c:pt idx="18981">
                  <c:v>0</c:v>
                </c:pt>
                <c:pt idx="18982">
                  <c:v>0</c:v>
                </c:pt>
                <c:pt idx="18983">
                  <c:v>0</c:v>
                </c:pt>
                <c:pt idx="18984">
                  <c:v>0</c:v>
                </c:pt>
                <c:pt idx="18985">
                  <c:v>0</c:v>
                </c:pt>
                <c:pt idx="18986">
                  <c:v>0</c:v>
                </c:pt>
                <c:pt idx="18987">
                  <c:v>0</c:v>
                </c:pt>
                <c:pt idx="18988">
                  <c:v>0</c:v>
                </c:pt>
                <c:pt idx="18989">
                  <c:v>0</c:v>
                </c:pt>
                <c:pt idx="18990">
                  <c:v>10.976296948195317</c:v>
                </c:pt>
                <c:pt idx="18991">
                  <c:v>43.818835233730297</c:v>
                </c:pt>
                <c:pt idx="18992">
                  <c:v>46.942427035816685</c:v>
                </c:pt>
                <c:pt idx="18993">
                  <c:v>31.971920556057004</c:v>
                </c:pt>
                <c:pt idx="18994">
                  <c:v>32.374066990986606</c:v>
                </c:pt>
                <c:pt idx="18995">
                  <c:v>56.23882637141044</c:v>
                </c:pt>
                <c:pt idx="18996">
                  <c:v>50.046106664433708</c:v>
                </c:pt>
                <c:pt idx="18997">
                  <c:v>58.353335371971205</c:v>
                </c:pt>
                <c:pt idx="18998">
                  <c:v>0</c:v>
                </c:pt>
                <c:pt idx="18999">
                  <c:v>79.565167237805781</c:v>
                </c:pt>
                <c:pt idx="19000">
                  <c:v>71.613200332206489</c:v>
                </c:pt>
                <c:pt idx="19001">
                  <c:v>38.724959277910365</c:v>
                </c:pt>
                <c:pt idx="19002">
                  <c:v>0</c:v>
                </c:pt>
                <c:pt idx="19003">
                  <c:v>0</c:v>
                </c:pt>
                <c:pt idx="19004">
                  <c:v>0</c:v>
                </c:pt>
                <c:pt idx="19005">
                  <c:v>0</c:v>
                </c:pt>
                <c:pt idx="19006">
                  <c:v>14.806757746071208</c:v>
                </c:pt>
                <c:pt idx="19007">
                  <c:v>0</c:v>
                </c:pt>
                <c:pt idx="19008">
                  <c:v>40.178188945864733</c:v>
                </c:pt>
                <c:pt idx="19009">
                  <c:v>0</c:v>
                </c:pt>
                <c:pt idx="19010">
                  <c:v>22.603777488611144</c:v>
                </c:pt>
                <c:pt idx="19011">
                  <c:v>52.720628026324491</c:v>
                </c:pt>
                <c:pt idx="19012">
                  <c:v>33.556740281247805</c:v>
                </c:pt>
                <c:pt idx="19013">
                  <c:v>70.090064796024521</c:v>
                </c:pt>
                <c:pt idx="19014">
                  <c:v>32.093224768574146</c:v>
                </c:pt>
                <c:pt idx="19015">
                  <c:v>0</c:v>
                </c:pt>
                <c:pt idx="19016">
                  <c:v>0</c:v>
                </c:pt>
                <c:pt idx="19017">
                  <c:v>0</c:v>
                </c:pt>
                <c:pt idx="19018">
                  <c:v>0</c:v>
                </c:pt>
                <c:pt idx="19019">
                  <c:v>0</c:v>
                </c:pt>
                <c:pt idx="19020">
                  <c:v>0</c:v>
                </c:pt>
                <c:pt idx="19021">
                  <c:v>0</c:v>
                </c:pt>
                <c:pt idx="19022">
                  <c:v>0</c:v>
                </c:pt>
                <c:pt idx="19023">
                  <c:v>0</c:v>
                </c:pt>
                <c:pt idx="19024">
                  <c:v>0</c:v>
                </c:pt>
                <c:pt idx="19025">
                  <c:v>0</c:v>
                </c:pt>
                <c:pt idx="19026">
                  <c:v>3.9220345985436604</c:v>
                </c:pt>
                <c:pt idx="19027">
                  <c:v>23.625561824207264</c:v>
                </c:pt>
                <c:pt idx="19028">
                  <c:v>78.301177739805993</c:v>
                </c:pt>
                <c:pt idx="19029">
                  <c:v>45.267799029495208</c:v>
                </c:pt>
                <c:pt idx="19030">
                  <c:v>28.294007176637503</c:v>
                </c:pt>
                <c:pt idx="19031">
                  <c:v>46.732431308533876</c:v>
                </c:pt>
                <c:pt idx="19032">
                  <c:v>59.296361636641343</c:v>
                </c:pt>
                <c:pt idx="19033">
                  <c:v>77.046579745062871</c:v>
                </c:pt>
                <c:pt idx="19034">
                  <c:v>58.371057641398664</c:v>
                </c:pt>
                <c:pt idx="19035">
                  <c:v>6.9541465576336083</c:v>
                </c:pt>
                <c:pt idx="19036">
                  <c:v>94.914417893029608</c:v>
                </c:pt>
                <c:pt idx="19037">
                  <c:v>83.157798843401082</c:v>
                </c:pt>
                <c:pt idx="19038">
                  <c:v>58.91647236381138</c:v>
                </c:pt>
                <c:pt idx="19039">
                  <c:v>21.317361933760406</c:v>
                </c:pt>
                <c:pt idx="19040">
                  <c:v>0</c:v>
                </c:pt>
                <c:pt idx="19041">
                  <c:v>55.711850316868336</c:v>
                </c:pt>
                <c:pt idx="19042">
                  <c:v>25.889320797890921</c:v>
                </c:pt>
                <c:pt idx="19043">
                  <c:v>12.293646549635303</c:v>
                </c:pt>
                <c:pt idx="19044">
                  <c:v>36.064474843439349</c:v>
                </c:pt>
                <c:pt idx="19045">
                  <c:v>45.433727302846165</c:v>
                </c:pt>
                <c:pt idx="19046">
                  <c:v>78.66401681404281</c:v>
                </c:pt>
                <c:pt idx="19047">
                  <c:v>57.498418450626026</c:v>
                </c:pt>
                <c:pt idx="19048">
                  <c:v>51.915615690136249</c:v>
                </c:pt>
                <c:pt idx="19049">
                  <c:v>5.3543532340895892</c:v>
                </c:pt>
                <c:pt idx="19050">
                  <c:v>19.18804792813993</c:v>
                </c:pt>
                <c:pt idx="19051">
                  <c:v>1.4577729705725195</c:v>
                </c:pt>
                <c:pt idx="19052">
                  <c:v>0</c:v>
                </c:pt>
                <c:pt idx="19053">
                  <c:v>0</c:v>
                </c:pt>
                <c:pt idx="19054">
                  <c:v>0</c:v>
                </c:pt>
                <c:pt idx="19055">
                  <c:v>0</c:v>
                </c:pt>
                <c:pt idx="19056">
                  <c:v>0</c:v>
                </c:pt>
                <c:pt idx="19057">
                  <c:v>0</c:v>
                </c:pt>
                <c:pt idx="19058">
                  <c:v>0</c:v>
                </c:pt>
                <c:pt idx="19059">
                  <c:v>47.224099421973108</c:v>
                </c:pt>
                <c:pt idx="19060">
                  <c:v>40.596895766367801</c:v>
                </c:pt>
                <c:pt idx="19061">
                  <c:v>44.038272768618583</c:v>
                </c:pt>
                <c:pt idx="19062">
                  <c:v>43.005268103994844</c:v>
                </c:pt>
                <c:pt idx="19063">
                  <c:v>10.506919997267826</c:v>
                </c:pt>
                <c:pt idx="19064">
                  <c:v>39.851498726936761</c:v>
                </c:pt>
                <c:pt idx="19065">
                  <c:v>51.204881079483329</c:v>
                </c:pt>
                <c:pt idx="19066">
                  <c:v>35.310206719645308</c:v>
                </c:pt>
                <c:pt idx="19067">
                  <c:v>21.083788637045732</c:v>
                </c:pt>
                <c:pt idx="19068">
                  <c:v>95.895587648533208</c:v>
                </c:pt>
                <c:pt idx="19069">
                  <c:v>66.869930672530884</c:v>
                </c:pt>
                <c:pt idx="19070">
                  <c:v>49.505068120666841</c:v>
                </c:pt>
                <c:pt idx="19071">
                  <c:v>32.757875964314067</c:v>
                </c:pt>
                <c:pt idx="19072">
                  <c:v>29.724290215926345</c:v>
                </c:pt>
                <c:pt idx="19073">
                  <c:v>28.222980692045329</c:v>
                </c:pt>
                <c:pt idx="19074">
                  <c:v>30.610097592439434</c:v>
                </c:pt>
                <c:pt idx="19075">
                  <c:v>16.255237965958894</c:v>
                </c:pt>
                <c:pt idx="19076">
                  <c:v>0</c:v>
                </c:pt>
                <c:pt idx="19077">
                  <c:v>0</c:v>
                </c:pt>
                <c:pt idx="19078">
                  <c:v>0</c:v>
                </c:pt>
                <c:pt idx="19079">
                  <c:v>0</c:v>
                </c:pt>
                <c:pt idx="19080">
                  <c:v>0</c:v>
                </c:pt>
                <c:pt idx="19081">
                  <c:v>0</c:v>
                </c:pt>
                <c:pt idx="19082">
                  <c:v>0</c:v>
                </c:pt>
                <c:pt idx="19083">
                  <c:v>0</c:v>
                </c:pt>
                <c:pt idx="19084">
                  <c:v>0</c:v>
                </c:pt>
                <c:pt idx="19085">
                  <c:v>0</c:v>
                </c:pt>
                <c:pt idx="19086">
                  <c:v>0</c:v>
                </c:pt>
                <c:pt idx="19087">
                  <c:v>0</c:v>
                </c:pt>
                <c:pt idx="19088">
                  <c:v>0</c:v>
                </c:pt>
                <c:pt idx="19089">
                  <c:v>2.988171878950725</c:v>
                </c:pt>
                <c:pt idx="19090">
                  <c:v>6.3801479176991602</c:v>
                </c:pt>
                <c:pt idx="19091">
                  <c:v>0.62841777813995681</c:v>
                </c:pt>
                <c:pt idx="19092">
                  <c:v>0.85276427427688117</c:v>
                </c:pt>
                <c:pt idx="19093">
                  <c:v>0</c:v>
                </c:pt>
                <c:pt idx="19094">
                  <c:v>2.7299866345767159</c:v>
                </c:pt>
                <c:pt idx="19095">
                  <c:v>4.608015768070536</c:v>
                </c:pt>
                <c:pt idx="19096">
                  <c:v>4.169874341005448</c:v>
                </c:pt>
                <c:pt idx="19097">
                  <c:v>0.19112432120765477</c:v>
                </c:pt>
                <c:pt idx="19098">
                  <c:v>1.9689270756564126</c:v>
                </c:pt>
                <c:pt idx="19099">
                  <c:v>0</c:v>
                </c:pt>
                <c:pt idx="19100">
                  <c:v>0</c:v>
                </c:pt>
                <c:pt idx="19101">
                  <c:v>0</c:v>
                </c:pt>
                <c:pt idx="19102">
                  <c:v>0</c:v>
                </c:pt>
                <c:pt idx="19103">
                  <c:v>0</c:v>
                </c:pt>
                <c:pt idx="19104">
                  <c:v>0</c:v>
                </c:pt>
                <c:pt idx="19105">
                  <c:v>0</c:v>
                </c:pt>
                <c:pt idx="19106">
                  <c:v>0</c:v>
                </c:pt>
                <c:pt idx="19107">
                  <c:v>0</c:v>
                </c:pt>
                <c:pt idx="19108">
                  <c:v>0</c:v>
                </c:pt>
                <c:pt idx="19109">
                  <c:v>0</c:v>
                </c:pt>
                <c:pt idx="19110">
                  <c:v>0</c:v>
                </c:pt>
                <c:pt idx="19111">
                  <c:v>0</c:v>
                </c:pt>
                <c:pt idx="19112">
                  <c:v>0</c:v>
                </c:pt>
                <c:pt idx="19113">
                  <c:v>0</c:v>
                </c:pt>
                <c:pt idx="19114">
                  <c:v>0</c:v>
                </c:pt>
                <c:pt idx="19115">
                  <c:v>0</c:v>
                </c:pt>
                <c:pt idx="19116">
                  <c:v>0</c:v>
                </c:pt>
                <c:pt idx="19117">
                  <c:v>0</c:v>
                </c:pt>
                <c:pt idx="19118">
                  <c:v>0</c:v>
                </c:pt>
                <c:pt idx="19119">
                  <c:v>0</c:v>
                </c:pt>
                <c:pt idx="19120">
                  <c:v>0</c:v>
                </c:pt>
                <c:pt idx="19121">
                  <c:v>0</c:v>
                </c:pt>
                <c:pt idx="19122">
                  <c:v>0</c:v>
                </c:pt>
                <c:pt idx="19123">
                  <c:v>0</c:v>
                </c:pt>
                <c:pt idx="19124">
                  <c:v>0</c:v>
                </c:pt>
                <c:pt idx="19125">
                  <c:v>0</c:v>
                </c:pt>
                <c:pt idx="19126">
                  <c:v>0</c:v>
                </c:pt>
                <c:pt idx="19127">
                  <c:v>0</c:v>
                </c:pt>
                <c:pt idx="19128">
                  <c:v>0</c:v>
                </c:pt>
                <c:pt idx="19129">
                  <c:v>0</c:v>
                </c:pt>
                <c:pt idx="19130">
                  <c:v>0</c:v>
                </c:pt>
                <c:pt idx="19131">
                  <c:v>0</c:v>
                </c:pt>
                <c:pt idx="19132">
                  <c:v>0</c:v>
                </c:pt>
                <c:pt idx="19133">
                  <c:v>0</c:v>
                </c:pt>
                <c:pt idx="19134">
                  <c:v>0</c:v>
                </c:pt>
                <c:pt idx="19135">
                  <c:v>0</c:v>
                </c:pt>
                <c:pt idx="19136">
                  <c:v>0</c:v>
                </c:pt>
                <c:pt idx="19137">
                  <c:v>0</c:v>
                </c:pt>
                <c:pt idx="19138">
                  <c:v>0</c:v>
                </c:pt>
                <c:pt idx="19139">
                  <c:v>0</c:v>
                </c:pt>
                <c:pt idx="19140">
                  <c:v>0</c:v>
                </c:pt>
                <c:pt idx="19141">
                  <c:v>0</c:v>
                </c:pt>
                <c:pt idx="19142">
                  <c:v>0</c:v>
                </c:pt>
                <c:pt idx="19143">
                  <c:v>0</c:v>
                </c:pt>
                <c:pt idx="19144">
                  <c:v>0</c:v>
                </c:pt>
                <c:pt idx="19145">
                  <c:v>0</c:v>
                </c:pt>
                <c:pt idx="19146">
                  <c:v>0</c:v>
                </c:pt>
                <c:pt idx="19147">
                  <c:v>0</c:v>
                </c:pt>
                <c:pt idx="19148">
                  <c:v>0</c:v>
                </c:pt>
                <c:pt idx="19149">
                  <c:v>0</c:v>
                </c:pt>
                <c:pt idx="19150">
                  <c:v>0</c:v>
                </c:pt>
                <c:pt idx="19151">
                  <c:v>0</c:v>
                </c:pt>
                <c:pt idx="19152">
                  <c:v>0</c:v>
                </c:pt>
                <c:pt idx="19153">
                  <c:v>0</c:v>
                </c:pt>
                <c:pt idx="19154">
                  <c:v>0</c:v>
                </c:pt>
                <c:pt idx="19155">
                  <c:v>0</c:v>
                </c:pt>
                <c:pt idx="19156">
                  <c:v>0</c:v>
                </c:pt>
                <c:pt idx="19157">
                  <c:v>0</c:v>
                </c:pt>
                <c:pt idx="19158">
                  <c:v>0</c:v>
                </c:pt>
                <c:pt idx="19159">
                  <c:v>0</c:v>
                </c:pt>
                <c:pt idx="19160">
                  <c:v>0</c:v>
                </c:pt>
                <c:pt idx="19161">
                  <c:v>0</c:v>
                </c:pt>
                <c:pt idx="19162">
                  <c:v>0</c:v>
                </c:pt>
                <c:pt idx="19163">
                  <c:v>0</c:v>
                </c:pt>
                <c:pt idx="19164">
                  <c:v>0</c:v>
                </c:pt>
                <c:pt idx="19165">
                  <c:v>0</c:v>
                </c:pt>
                <c:pt idx="19166">
                  <c:v>0</c:v>
                </c:pt>
                <c:pt idx="19167">
                  <c:v>0</c:v>
                </c:pt>
                <c:pt idx="19168">
                  <c:v>0</c:v>
                </c:pt>
                <c:pt idx="19169">
                  <c:v>0</c:v>
                </c:pt>
                <c:pt idx="19170">
                  <c:v>0</c:v>
                </c:pt>
                <c:pt idx="19171">
                  <c:v>0</c:v>
                </c:pt>
                <c:pt idx="19172">
                  <c:v>0</c:v>
                </c:pt>
                <c:pt idx="19173">
                  <c:v>0</c:v>
                </c:pt>
                <c:pt idx="19174">
                  <c:v>0</c:v>
                </c:pt>
                <c:pt idx="19175">
                  <c:v>0</c:v>
                </c:pt>
                <c:pt idx="19176">
                  <c:v>0</c:v>
                </c:pt>
                <c:pt idx="19177">
                  <c:v>0</c:v>
                </c:pt>
                <c:pt idx="19178">
                  <c:v>0</c:v>
                </c:pt>
                <c:pt idx="19179">
                  <c:v>0</c:v>
                </c:pt>
                <c:pt idx="19180">
                  <c:v>0</c:v>
                </c:pt>
                <c:pt idx="19181">
                  <c:v>0</c:v>
                </c:pt>
                <c:pt idx="19182">
                  <c:v>0</c:v>
                </c:pt>
                <c:pt idx="19183">
                  <c:v>0</c:v>
                </c:pt>
                <c:pt idx="19184">
                  <c:v>0</c:v>
                </c:pt>
                <c:pt idx="19185">
                  <c:v>0</c:v>
                </c:pt>
                <c:pt idx="19186">
                  <c:v>0</c:v>
                </c:pt>
                <c:pt idx="19187">
                  <c:v>0</c:v>
                </c:pt>
                <c:pt idx="19188">
                  <c:v>0</c:v>
                </c:pt>
                <c:pt idx="19189">
                  <c:v>0</c:v>
                </c:pt>
                <c:pt idx="19190">
                  <c:v>0</c:v>
                </c:pt>
                <c:pt idx="19191">
                  <c:v>0</c:v>
                </c:pt>
                <c:pt idx="19192">
                  <c:v>0</c:v>
                </c:pt>
                <c:pt idx="19193">
                  <c:v>0</c:v>
                </c:pt>
                <c:pt idx="19194">
                  <c:v>0</c:v>
                </c:pt>
                <c:pt idx="19195">
                  <c:v>0</c:v>
                </c:pt>
                <c:pt idx="19196">
                  <c:v>0</c:v>
                </c:pt>
                <c:pt idx="19197">
                  <c:v>0</c:v>
                </c:pt>
                <c:pt idx="19198">
                  <c:v>0</c:v>
                </c:pt>
                <c:pt idx="19199">
                  <c:v>0</c:v>
                </c:pt>
                <c:pt idx="19200">
                  <c:v>0</c:v>
                </c:pt>
                <c:pt idx="19201">
                  <c:v>0</c:v>
                </c:pt>
                <c:pt idx="19202">
                  <c:v>0</c:v>
                </c:pt>
                <c:pt idx="19203">
                  <c:v>0</c:v>
                </c:pt>
                <c:pt idx="19204">
                  <c:v>0</c:v>
                </c:pt>
                <c:pt idx="19205">
                  <c:v>0</c:v>
                </c:pt>
                <c:pt idx="19206">
                  <c:v>0</c:v>
                </c:pt>
                <c:pt idx="19207">
                  <c:v>0</c:v>
                </c:pt>
                <c:pt idx="19208">
                  <c:v>0</c:v>
                </c:pt>
                <c:pt idx="19209">
                  <c:v>0</c:v>
                </c:pt>
                <c:pt idx="19210">
                  <c:v>0</c:v>
                </c:pt>
                <c:pt idx="19211">
                  <c:v>0</c:v>
                </c:pt>
                <c:pt idx="19212">
                  <c:v>0</c:v>
                </c:pt>
                <c:pt idx="19213">
                  <c:v>0</c:v>
                </c:pt>
                <c:pt idx="19214">
                  <c:v>0</c:v>
                </c:pt>
                <c:pt idx="19215">
                  <c:v>0</c:v>
                </c:pt>
                <c:pt idx="19216">
                  <c:v>0</c:v>
                </c:pt>
                <c:pt idx="19217">
                  <c:v>0</c:v>
                </c:pt>
                <c:pt idx="19218">
                  <c:v>0</c:v>
                </c:pt>
                <c:pt idx="19219">
                  <c:v>0</c:v>
                </c:pt>
                <c:pt idx="19220">
                  <c:v>0</c:v>
                </c:pt>
                <c:pt idx="19221">
                  <c:v>0</c:v>
                </c:pt>
                <c:pt idx="19222">
                  <c:v>0</c:v>
                </c:pt>
                <c:pt idx="19223">
                  <c:v>0</c:v>
                </c:pt>
                <c:pt idx="19224">
                  <c:v>0</c:v>
                </c:pt>
                <c:pt idx="19225">
                  <c:v>0</c:v>
                </c:pt>
                <c:pt idx="19226">
                  <c:v>0</c:v>
                </c:pt>
                <c:pt idx="19227">
                  <c:v>0</c:v>
                </c:pt>
                <c:pt idx="19228">
                  <c:v>0</c:v>
                </c:pt>
                <c:pt idx="19229">
                  <c:v>0</c:v>
                </c:pt>
                <c:pt idx="19230">
                  <c:v>0</c:v>
                </c:pt>
                <c:pt idx="19231">
                  <c:v>0</c:v>
                </c:pt>
                <c:pt idx="19232">
                  <c:v>0</c:v>
                </c:pt>
                <c:pt idx="19233">
                  <c:v>0</c:v>
                </c:pt>
                <c:pt idx="19234">
                  <c:v>0</c:v>
                </c:pt>
                <c:pt idx="19235">
                  <c:v>0</c:v>
                </c:pt>
                <c:pt idx="19236">
                  <c:v>0</c:v>
                </c:pt>
                <c:pt idx="19237">
                  <c:v>0</c:v>
                </c:pt>
                <c:pt idx="19238">
                  <c:v>0</c:v>
                </c:pt>
                <c:pt idx="19239">
                  <c:v>0</c:v>
                </c:pt>
                <c:pt idx="19240">
                  <c:v>0</c:v>
                </c:pt>
                <c:pt idx="19241">
                  <c:v>32.365361361276271</c:v>
                </c:pt>
                <c:pt idx="19242">
                  <c:v>7.0551200629346162</c:v>
                </c:pt>
                <c:pt idx="19243">
                  <c:v>9.7257102347402284</c:v>
                </c:pt>
                <c:pt idx="19244">
                  <c:v>9.1652823369613223</c:v>
                </c:pt>
                <c:pt idx="19245">
                  <c:v>0</c:v>
                </c:pt>
                <c:pt idx="19246">
                  <c:v>3.9557461273329766</c:v>
                </c:pt>
                <c:pt idx="19247">
                  <c:v>5.0275275094622653</c:v>
                </c:pt>
                <c:pt idx="19248">
                  <c:v>4.1431632361136241</c:v>
                </c:pt>
                <c:pt idx="19249">
                  <c:v>0.43760398135409129</c:v>
                </c:pt>
                <c:pt idx="19250">
                  <c:v>4.5308741771221861</c:v>
                </c:pt>
                <c:pt idx="19251">
                  <c:v>0.73234218947302787</c:v>
                </c:pt>
                <c:pt idx="19252">
                  <c:v>0.26471473595023409</c:v>
                </c:pt>
                <c:pt idx="19253">
                  <c:v>2.7021731216724607</c:v>
                </c:pt>
                <c:pt idx="19254">
                  <c:v>4.0825666341145048</c:v>
                </c:pt>
                <c:pt idx="19255">
                  <c:v>22.370277428598108</c:v>
                </c:pt>
                <c:pt idx="19256">
                  <c:v>50.079453095819211</c:v>
                </c:pt>
                <c:pt idx="19257">
                  <c:v>7.3375337741403763</c:v>
                </c:pt>
                <c:pt idx="19258">
                  <c:v>14.24583112823758</c:v>
                </c:pt>
                <c:pt idx="19259">
                  <c:v>43.93001696230413</c:v>
                </c:pt>
                <c:pt idx="19260">
                  <c:v>43.771192169466474</c:v>
                </c:pt>
                <c:pt idx="19261">
                  <c:v>0</c:v>
                </c:pt>
                <c:pt idx="19262">
                  <c:v>3.694860208056328</c:v>
                </c:pt>
                <c:pt idx="19263">
                  <c:v>5.0875672957845701</c:v>
                </c:pt>
                <c:pt idx="19264">
                  <c:v>2.6830994075047867</c:v>
                </c:pt>
                <c:pt idx="19265">
                  <c:v>0</c:v>
                </c:pt>
                <c:pt idx="19266">
                  <c:v>0</c:v>
                </c:pt>
                <c:pt idx="19267">
                  <c:v>0</c:v>
                </c:pt>
                <c:pt idx="19268">
                  <c:v>0</c:v>
                </c:pt>
                <c:pt idx="19269">
                  <c:v>3.8693584160486982</c:v>
                </c:pt>
                <c:pt idx="19270">
                  <c:v>45.832300625585511</c:v>
                </c:pt>
                <c:pt idx="19271">
                  <c:v>57.486444910999303</c:v>
                </c:pt>
                <c:pt idx="19272">
                  <c:v>48.806207159196823</c:v>
                </c:pt>
                <c:pt idx="19273">
                  <c:v>32.92773293846551</c:v>
                </c:pt>
                <c:pt idx="19274">
                  <c:v>36.341129122562094</c:v>
                </c:pt>
                <c:pt idx="19275">
                  <c:v>0</c:v>
                </c:pt>
                <c:pt idx="19276">
                  <c:v>38.717367656008122</c:v>
                </c:pt>
                <c:pt idx="19277">
                  <c:v>54.826321953431055</c:v>
                </c:pt>
                <c:pt idx="19278">
                  <c:v>37.29535256547365</c:v>
                </c:pt>
                <c:pt idx="19279">
                  <c:v>23.659669681127077</c:v>
                </c:pt>
                <c:pt idx="19280">
                  <c:v>96.095959792076428</c:v>
                </c:pt>
                <c:pt idx="19281">
                  <c:v>88.430975921903297</c:v>
                </c:pt>
                <c:pt idx="19282">
                  <c:v>56.466413226474089</c:v>
                </c:pt>
                <c:pt idx="19283">
                  <c:v>24.622626196880219</c:v>
                </c:pt>
                <c:pt idx="19284">
                  <c:v>17.278657959121539</c:v>
                </c:pt>
                <c:pt idx="19285">
                  <c:v>0.50282503617635754</c:v>
                </c:pt>
                <c:pt idx="19286">
                  <c:v>12.51611728413252</c:v>
                </c:pt>
                <c:pt idx="19287">
                  <c:v>0</c:v>
                </c:pt>
                <c:pt idx="19288">
                  <c:v>0</c:v>
                </c:pt>
                <c:pt idx="19289">
                  <c:v>17.454865944107937</c:v>
                </c:pt>
                <c:pt idx="19290">
                  <c:v>30.533063698900044</c:v>
                </c:pt>
                <c:pt idx="19291">
                  <c:v>7.8492316498337988</c:v>
                </c:pt>
                <c:pt idx="19292">
                  <c:v>0</c:v>
                </c:pt>
                <c:pt idx="19293">
                  <c:v>0</c:v>
                </c:pt>
                <c:pt idx="19294">
                  <c:v>0</c:v>
                </c:pt>
                <c:pt idx="19295">
                  <c:v>0</c:v>
                </c:pt>
                <c:pt idx="19296">
                  <c:v>0</c:v>
                </c:pt>
                <c:pt idx="19297">
                  <c:v>0</c:v>
                </c:pt>
                <c:pt idx="19298">
                  <c:v>0</c:v>
                </c:pt>
                <c:pt idx="19299">
                  <c:v>0</c:v>
                </c:pt>
                <c:pt idx="19300">
                  <c:v>0</c:v>
                </c:pt>
                <c:pt idx="19301">
                  <c:v>0</c:v>
                </c:pt>
                <c:pt idx="19302">
                  <c:v>0</c:v>
                </c:pt>
                <c:pt idx="19303">
                  <c:v>0</c:v>
                </c:pt>
                <c:pt idx="19304">
                  <c:v>0</c:v>
                </c:pt>
                <c:pt idx="19305">
                  <c:v>0</c:v>
                </c:pt>
                <c:pt idx="19306">
                  <c:v>0</c:v>
                </c:pt>
                <c:pt idx="19307">
                  <c:v>0</c:v>
                </c:pt>
                <c:pt idx="19308">
                  <c:v>0</c:v>
                </c:pt>
                <c:pt idx="19309">
                  <c:v>0</c:v>
                </c:pt>
                <c:pt idx="19310">
                  <c:v>0</c:v>
                </c:pt>
                <c:pt idx="19311">
                  <c:v>0</c:v>
                </c:pt>
                <c:pt idx="19312">
                  <c:v>0</c:v>
                </c:pt>
                <c:pt idx="19313">
                  <c:v>0</c:v>
                </c:pt>
                <c:pt idx="19314">
                  <c:v>0</c:v>
                </c:pt>
                <c:pt idx="19315">
                  <c:v>20.813542425038662</c:v>
                </c:pt>
                <c:pt idx="19316">
                  <c:v>28.994976514960939</c:v>
                </c:pt>
                <c:pt idx="19317">
                  <c:v>22.776824804749769</c:v>
                </c:pt>
                <c:pt idx="19318">
                  <c:v>5.5795165297928637</c:v>
                </c:pt>
                <c:pt idx="19319">
                  <c:v>0.31016136927069038</c:v>
                </c:pt>
                <c:pt idx="19320">
                  <c:v>0</c:v>
                </c:pt>
                <c:pt idx="19321">
                  <c:v>0</c:v>
                </c:pt>
                <c:pt idx="19322">
                  <c:v>0</c:v>
                </c:pt>
                <c:pt idx="19323">
                  <c:v>0</c:v>
                </c:pt>
                <c:pt idx="19324">
                  <c:v>0</c:v>
                </c:pt>
                <c:pt idx="19325">
                  <c:v>0</c:v>
                </c:pt>
                <c:pt idx="19326">
                  <c:v>0</c:v>
                </c:pt>
                <c:pt idx="19327">
                  <c:v>0</c:v>
                </c:pt>
                <c:pt idx="19328">
                  <c:v>48.561818955514958</c:v>
                </c:pt>
                <c:pt idx="19329">
                  <c:v>36.956159161240961</c:v>
                </c:pt>
                <c:pt idx="19330">
                  <c:v>36.145988177424449</c:v>
                </c:pt>
                <c:pt idx="19331">
                  <c:v>20.656795492432842</c:v>
                </c:pt>
                <c:pt idx="19332">
                  <c:v>11.399968851548252</c:v>
                </c:pt>
                <c:pt idx="19333">
                  <c:v>0</c:v>
                </c:pt>
                <c:pt idx="19334">
                  <c:v>0</c:v>
                </c:pt>
                <c:pt idx="19335">
                  <c:v>0</c:v>
                </c:pt>
                <c:pt idx="19336">
                  <c:v>23.626231395579698</c:v>
                </c:pt>
                <c:pt idx="19337">
                  <c:v>69.395999379043644</c:v>
                </c:pt>
                <c:pt idx="19338">
                  <c:v>31.853958882661292</c:v>
                </c:pt>
                <c:pt idx="19339">
                  <c:v>38.620294134291854</c:v>
                </c:pt>
                <c:pt idx="19340">
                  <c:v>64.72298361459309</c:v>
                </c:pt>
                <c:pt idx="19341">
                  <c:v>6.3108093192622228E-2</c:v>
                </c:pt>
                <c:pt idx="19342">
                  <c:v>92.054647715178177</c:v>
                </c:pt>
                <c:pt idx="19343">
                  <c:v>56.906524941618706</c:v>
                </c:pt>
                <c:pt idx="19344">
                  <c:v>13.394412000705344</c:v>
                </c:pt>
                <c:pt idx="19345">
                  <c:v>96.614372220396234</c:v>
                </c:pt>
                <c:pt idx="19346">
                  <c:v>164.20766584718913</c:v>
                </c:pt>
                <c:pt idx="19347">
                  <c:v>83.506283368900597</c:v>
                </c:pt>
                <c:pt idx="19348">
                  <c:v>64.340675396549713</c:v>
                </c:pt>
                <c:pt idx="19349">
                  <c:v>109.71349811137584</c:v>
                </c:pt>
                <c:pt idx="19350">
                  <c:v>174.90635037888524</c:v>
                </c:pt>
                <c:pt idx="19351">
                  <c:v>9.4192609312157245</c:v>
                </c:pt>
                <c:pt idx="19352">
                  <c:v>4.3738101204310773</c:v>
                </c:pt>
                <c:pt idx="19353">
                  <c:v>0</c:v>
                </c:pt>
                <c:pt idx="19354">
                  <c:v>0</c:v>
                </c:pt>
                <c:pt idx="19355">
                  <c:v>0</c:v>
                </c:pt>
                <c:pt idx="19356">
                  <c:v>0</c:v>
                </c:pt>
                <c:pt idx="19357">
                  <c:v>0</c:v>
                </c:pt>
                <c:pt idx="19358">
                  <c:v>0</c:v>
                </c:pt>
                <c:pt idx="19359">
                  <c:v>0</c:v>
                </c:pt>
                <c:pt idx="19360">
                  <c:v>0</c:v>
                </c:pt>
                <c:pt idx="19361">
                  <c:v>0</c:v>
                </c:pt>
                <c:pt idx="19362">
                  <c:v>0</c:v>
                </c:pt>
                <c:pt idx="19363">
                  <c:v>0</c:v>
                </c:pt>
                <c:pt idx="19364">
                  <c:v>0</c:v>
                </c:pt>
                <c:pt idx="19365">
                  <c:v>0</c:v>
                </c:pt>
                <c:pt idx="19366">
                  <c:v>42.658714852925485</c:v>
                </c:pt>
                <c:pt idx="19367">
                  <c:v>37.770405917032036</c:v>
                </c:pt>
                <c:pt idx="19368">
                  <c:v>9.4517433379701448</c:v>
                </c:pt>
                <c:pt idx="19369">
                  <c:v>11.522285052557653</c:v>
                </c:pt>
                <c:pt idx="19370">
                  <c:v>48.075825015507256</c:v>
                </c:pt>
                <c:pt idx="19371">
                  <c:v>12.354403579025004</c:v>
                </c:pt>
                <c:pt idx="19372">
                  <c:v>70.865596195237131</c:v>
                </c:pt>
                <c:pt idx="19373">
                  <c:v>46.626308543957514</c:v>
                </c:pt>
                <c:pt idx="19374">
                  <c:v>56.658756952009085</c:v>
                </c:pt>
                <c:pt idx="19375">
                  <c:v>59.145444041703243</c:v>
                </c:pt>
                <c:pt idx="19376">
                  <c:v>75.22008063319872</c:v>
                </c:pt>
                <c:pt idx="19377">
                  <c:v>102.15042498357769</c:v>
                </c:pt>
                <c:pt idx="19378">
                  <c:v>134.08098454239683</c:v>
                </c:pt>
                <c:pt idx="19379">
                  <c:v>45.049072308710805</c:v>
                </c:pt>
                <c:pt idx="19380">
                  <c:v>0</c:v>
                </c:pt>
                <c:pt idx="19381">
                  <c:v>0</c:v>
                </c:pt>
                <c:pt idx="19382">
                  <c:v>0</c:v>
                </c:pt>
                <c:pt idx="19383">
                  <c:v>0</c:v>
                </c:pt>
                <c:pt idx="19384">
                  <c:v>47.39239759109438</c:v>
                </c:pt>
                <c:pt idx="19385">
                  <c:v>80.831595862901423</c:v>
                </c:pt>
                <c:pt idx="19386">
                  <c:v>158.87678628173305</c:v>
                </c:pt>
                <c:pt idx="19387">
                  <c:v>194.37039835863487</c:v>
                </c:pt>
                <c:pt idx="19388">
                  <c:v>228.67008310458121</c:v>
                </c:pt>
                <c:pt idx="19389">
                  <c:v>83.726094507219699</c:v>
                </c:pt>
                <c:pt idx="19390">
                  <c:v>83.205815558110658</c:v>
                </c:pt>
                <c:pt idx="19391">
                  <c:v>105.38720810599852</c:v>
                </c:pt>
                <c:pt idx="19392">
                  <c:v>191.49689883194836</c:v>
                </c:pt>
                <c:pt idx="19393">
                  <c:v>143.16380321546711</c:v>
                </c:pt>
                <c:pt idx="19394">
                  <c:v>176.74686619995671</c:v>
                </c:pt>
                <c:pt idx="19395">
                  <c:v>64.503072039235391</c:v>
                </c:pt>
                <c:pt idx="19396">
                  <c:v>7.6508692778813341</c:v>
                </c:pt>
                <c:pt idx="19397">
                  <c:v>231.38474740932628</c:v>
                </c:pt>
                <c:pt idx="19398">
                  <c:v>207.67811174969566</c:v>
                </c:pt>
                <c:pt idx="19399">
                  <c:v>188.34598774328666</c:v>
                </c:pt>
                <c:pt idx="19400">
                  <c:v>96.519737284169352</c:v>
                </c:pt>
                <c:pt idx="19401">
                  <c:v>88.251117670476177</c:v>
                </c:pt>
                <c:pt idx="19402">
                  <c:v>21.996739182817478</c:v>
                </c:pt>
                <c:pt idx="19403">
                  <c:v>0</c:v>
                </c:pt>
                <c:pt idx="19404">
                  <c:v>0</c:v>
                </c:pt>
                <c:pt idx="19405">
                  <c:v>0</c:v>
                </c:pt>
                <c:pt idx="19406">
                  <c:v>3.3283809575748222</c:v>
                </c:pt>
                <c:pt idx="19407">
                  <c:v>0</c:v>
                </c:pt>
                <c:pt idx="19408">
                  <c:v>0</c:v>
                </c:pt>
                <c:pt idx="19409">
                  <c:v>0</c:v>
                </c:pt>
                <c:pt idx="19410">
                  <c:v>0</c:v>
                </c:pt>
                <c:pt idx="19411">
                  <c:v>0</c:v>
                </c:pt>
                <c:pt idx="19412">
                  <c:v>0</c:v>
                </c:pt>
                <c:pt idx="19413">
                  <c:v>0</c:v>
                </c:pt>
                <c:pt idx="19414">
                  <c:v>0</c:v>
                </c:pt>
                <c:pt idx="19415">
                  <c:v>0</c:v>
                </c:pt>
                <c:pt idx="19416">
                  <c:v>0</c:v>
                </c:pt>
                <c:pt idx="19417">
                  <c:v>0</c:v>
                </c:pt>
                <c:pt idx="19418">
                  <c:v>0</c:v>
                </c:pt>
                <c:pt idx="19419">
                  <c:v>10.964526373940108</c:v>
                </c:pt>
                <c:pt idx="19420">
                  <c:v>2.3411648346721154</c:v>
                </c:pt>
                <c:pt idx="19421">
                  <c:v>0</c:v>
                </c:pt>
                <c:pt idx="19422">
                  <c:v>0</c:v>
                </c:pt>
                <c:pt idx="19423">
                  <c:v>0</c:v>
                </c:pt>
                <c:pt idx="19424">
                  <c:v>16.650458502387771</c:v>
                </c:pt>
                <c:pt idx="19425">
                  <c:v>22.714548903951421</c:v>
                </c:pt>
                <c:pt idx="19426">
                  <c:v>0</c:v>
                </c:pt>
                <c:pt idx="19427">
                  <c:v>0</c:v>
                </c:pt>
                <c:pt idx="19428">
                  <c:v>6.1720078771012501</c:v>
                </c:pt>
                <c:pt idx="19429">
                  <c:v>0</c:v>
                </c:pt>
                <c:pt idx="19430">
                  <c:v>11.898695428061254</c:v>
                </c:pt>
                <c:pt idx="19431">
                  <c:v>6.2577757013517648</c:v>
                </c:pt>
                <c:pt idx="19432">
                  <c:v>17.580822087799184</c:v>
                </c:pt>
                <c:pt idx="19433">
                  <c:v>15.780210328649204</c:v>
                </c:pt>
                <c:pt idx="19434">
                  <c:v>22.896878526272435</c:v>
                </c:pt>
                <c:pt idx="19435">
                  <c:v>25.650846998711334</c:v>
                </c:pt>
                <c:pt idx="19436">
                  <c:v>28.584848221567576</c:v>
                </c:pt>
                <c:pt idx="19437">
                  <c:v>34.53109910452806</c:v>
                </c:pt>
                <c:pt idx="19438">
                  <c:v>44.847650013310343</c:v>
                </c:pt>
                <c:pt idx="19439">
                  <c:v>6.2865641072067211</c:v>
                </c:pt>
                <c:pt idx="19440">
                  <c:v>17.428067594938703</c:v>
                </c:pt>
                <c:pt idx="19441">
                  <c:v>41.057551511032273</c:v>
                </c:pt>
                <c:pt idx="19442">
                  <c:v>6.0510325943117591</c:v>
                </c:pt>
                <c:pt idx="19443">
                  <c:v>16.403387040986807</c:v>
                </c:pt>
                <c:pt idx="19444">
                  <c:v>31.426456583478391</c:v>
                </c:pt>
                <c:pt idx="19445">
                  <c:v>59.844045508672089</c:v>
                </c:pt>
                <c:pt idx="19446">
                  <c:v>47.932799869078934</c:v>
                </c:pt>
                <c:pt idx="19447">
                  <c:v>133.23214186639319</c:v>
                </c:pt>
                <c:pt idx="19448">
                  <c:v>185.98375391120703</c:v>
                </c:pt>
                <c:pt idx="19449">
                  <c:v>226.22359164794764</c:v>
                </c:pt>
                <c:pt idx="19450">
                  <c:v>80.263857239467029</c:v>
                </c:pt>
                <c:pt idx="19451">
                  <c:v>144.88013599851828</c:v>
                </c:pt>
                <c:pt idx="19452">
                  <c:v>229.1229390494689</c:v>
                </c:pt>
                <c:pt idx="19453">
                  <c:v>334.92965756975434</c:v>
                </c:pt>
                <c:pt idx="19454">
                  <c:v>345.4585370062066</c:v>
                </c:pt>
                <c:pt idx="19455">
                  <c:v>130.86735959350369</c:v>
                </c:pt>
                <c:pt idx="19456">
                  <c:v>98.666377028445964</c:v>
                </c:pt>
                <c:pt idx="19457">
                  <c:v>250.42410411862821</c:v>
                </c:pt>
                <c:pt idx="19458">
                  <c:v>312.77260629748042</c:v>
                </c:pt>
                <c:pt idx="19459">
                  <c:v>264.41164898570565</c:v>
                </c:pt>
                <c:pt idx="19460">
                  <c:v>268.52977421114434</c:v>
                </c:pt>
                <c:pt idx="19461">
                  <c:v>286.887414695264</c:v>
                </c:pt>
                <c:pt idx="19462">
                  <c:v>269.31701085484781</c:v>
                </c:pt>
                <c:pt idx="19463">
                  <c:v>233.88161490473487</c:v>
                </c:pt>
                <c:pt idx="19464">
                  <c:v>246.05005686723825</c:v>
                </c:pt>
                <c:pt idx="19465">
                  <c:v>0</c:v>
                </c:pt>
                <c:pt idx="19466">
                  <c:v>75.755907227919906</c:v>
                </c:pt>
                <c:pt idx="19467">
                  <c:v>187.65869850890985</c:v>
                </c:pt>
                <c:pt idx="19468">
                  <c:v>249.7868138941194</c:v>
                </c:pt>
                <c:pt idx="19469">
                  <c:v>242.98839033979098</c:v>
                </c:pt>
                <c:pt idx="19470">
                  <c:v>251.31264858942194</c:v>
                </c:pt>
                <c:pt idx="19471">
                  <c:v>270.12170488841031</c:v>
                </c:pt>
                <c:pt idx="19472">
                  <c:v>249.0044997748785</c:v>
                </c:pt>
                <c:pt idx="19473">
                  <c:v>244.41733935885398</c:v>
                </c:pt>
                <c:pt idx="19474">
                  <c:v>205.47344239472267</c:v>
                </c:pt>
                <c:pt idx="19475">
                  <c:v>196.28911656458402</c:v>
                </c:pt>
                <c:pt idx="19476">
                  <c:v>175.82712587083063</c:v>
                </c:pt>
                <c:pt idx="19477">
                  <c:v>0</c:v>
                </c:pt>
                <c:pt idx="19478">
                  <c:v>0</c:v>
                </c:pt>
                <c:pt idx="19479">
                  <c:v>0</c:v>
                </c:pt>
                <c:pt idx="19480">
                  <c:v>103.15599300473752</c:v>
                </c:pt>
                <c:pt idx="19481">
                  <c:v>173.9650820026348</c:v>
                </c:pt>
                <c:pt idx="19482">
                  <c:v>0</c:v>
                </c:pt>
                <c:pt idx="19483">
                  <c:v>0</c:v>
                </c:pt>
                <c:pt idx="19484">
                  <c:v>0</c:v>
                </c:pt>
                <c:pt idx="19485">
                  <c:v>0</c:v>
                </c:pt>
                <c:pt idx="19486">
                  <c:v>135.85452918902237</c:v>
                </c:pt>
                <c:pt idx="19487">
                  <c:v>219.88179518874139</c:v>
                </c:pt>
                <c:pt idx="19488">
                  <c:v>74.478921712794801</c:v>
                </c:pt>
                <c:pt idx="19489">
                  <c:v>116.85301058177009</c:v>
                </c:pt>
                <c:pt idx="19490">
                  <c:v>99.782002097786062</c:v>
                </c:pt>
                <c:pt idx="19491">
                  <c:v>0</c:v>
                </c:pt>
                <c:pt idx="19492">
                  <c:v>0</c:v>
                </c:pt>
                <c:pt idx="19493">
                  <c:v>0</c:v>
                </c:pt>
                <c:pt idx="19494">
                  <c:v>0</c:v>
                </c:pt>
                <c:pt idx="19495">
                  <c:v>0</c:v>
                </c:pt>
                <c:pt idx="19496">
                  <c:v>0</c:v>
                </c:pt>
                <c:pt idx="19497">
                  <c:v>211.65627307431527</c:v>
                </c:pt>
                <c:pt idx="19498">
                  <c:v>0</c:v>
                </c:pt>
                <c:pt idx="19499">
                  <c:v>212.35616289439585</c:v>
                </c:pt>
                <c:pt idx="19500">
                  <c:v>293.73985359153608</c:v>
                </c:pt>
                <c:pt idx="19501">
                  <c:v>319.56678529859596</c:v>
                </c:pt>
                <c:pt idx="19502">
                  <c:v>323.59312832969982</c:v>
                </c:pt>
                <c:pt idx="19503">
                  <c:v>305.42717553569167</c:v>
                </c:pt>
                <c:pt idx="19504">
                  <c:v>321.91873151791521</c:v>
                </c:pt>
                <c:pt idx="19505">
                  <c:v>311.81854427203473</c:v>
                </c:pt>
                <c:pt idx="19506">
                  <c:v>303.35702965048108</c:v>
                </c:pt>
                <c:pt idx="19507">
                  <c:v>248.15788056080208</c:v>
                </c:pt>
                <c:pt idx="19508">
                  <c:v>295.31559664955142</c:v>
                </c:pt>
                <c:pt idx="19509">
                  <c:v>278.45116720522736</c:v>
                </c:pt>
                <c:pt idx="19510">
                  <c:v>0</c:v>
                </c:pt>
                <c:pt idx="19511">
                  <c:v>166.02161793289233</c:v>
                </c:pt>
                <c:pt idx="19512">
                  <c:v>188.46380453387806</c:v>
                </c:pt>
                <c:pt idx="19513">
                  <c:v>245.38951873449398</c:v>
                </c:pt>
                <c:pt idx="19514">
                  <c:v>246.93557290653385</c:v>
                </c:pt>
                <c:pt idx="19515">
                  <c:v>205.25309195094346</c:v>
                </c:pt>
                <c:pt idx="19516">
                  <c:v>179.74773310334808</c:v>
                </c:pt>
                <c:pt idx="19517">
                  <c:v>225.46023072161032</c:v>
                </c:pt>
                <c:pt idx="19518">
                  <c:v>207.93466105163475</c:v>
                </c:pt>
                <c:pt idx="19519">
                  <c:v>221.69111670813714</c:v>
                </c:pt>
                <c:pt idx="19520">
                  <c:v>169.11109283425927</c:v>
                </c:pt>
                <c:pt idx="19521">
                  <c:v>0</c:v>
                </c:pt>
                <c:pt idx="19522">
                  <c:v>2.4193153407363823</c:v>
                </c:pt>
                <c:pt idx="19523">
                  <c:v>54.020716225439898</c:v>
                </c:pt>
                <c:pt idx="19524">
                  <c:v>32.289614512159865</c:v>
                </c:pt>
                <c:pt idx="19525">
                  <c:v>213.74150906207717</c:v>
                </c:pt>
                <c:pt idx="19526">
                  <c:v>151.44880599340249</c:v>
                </c:pt>
                <c:pt idx="19527">
                  <c:v>0</c:v>
                </c:pt>
                <c:pt idx="19528">
                  <c:v>0</c:v>
                </c:pt>
                <c:pt idx="19529">
                  <c:v>0</c:v>
                </c:pt>
                <c:pt idx="19530">
                  <c:v>0</c:v>
                </c:pt>
                <c:pt idx="19531">
                  <c:v>0</c:v>
                </c:pt>
                <c:pt idx="19532">
                  <c:v>0</c:v>
                </c:pt>
                <c:pt idx="19533">
                  <c:v>0</c:v>
                </c:pt>
                <c:pt idx="19534">
                  <c:v>0</c:v>
                </c:pt>
                <c:pt idx="19535">
                  <c:v>0</c:v>
                </c:pt>
                <c:pt idx="19536">
                  <c:v>0</c:v>
                </c:pt>
                <c:pt idx="19537">
                  <c:v>0</c:v>
                </c:pt>
                <c:pt idx="19538">
                  <c:v>0</c:v>
                </c:pt>
                <c:pt idx="19539">
                  <c:v>0</c:v>
                </c:pt>
                <c:pt idx="19540">
                  <c:v>0</c:v>
                </c:pt>
                <c:pt idx="19541">
                  <c:v>160.55256277705203</c:v>
                </c:pt>
                <c:pt idx="19542">
                  <c:v>0</c:v>
                </c:pt>
                <c:pt idx="19543">
                  <c:v>52.387855232192578</c:v>
                </c:pt>
                <c:pt idx="19544">
                  <c:v>0</c:v>
                </c:pt>
                <c:pt idx="19545">
                  <c:v>1.7828747719930327</c:v>
                </c:pt>
                <c:pt idx="19546">
                  <c:v>0</c:v>
                </c:pt>
                <c:pt idx="19547">
                  <c:v>0</c:v>
                </c:pt>
                <c:pt idx="19548">
                  <c:v>0</c:v>
                </c:pt>
                <c:pt idx="19549">
                  <c:v>0</c:v>
                </c:pt>
                <c:pt idx="19550">
                  <c:v>0</c:v>
                </c:pt>
                <c:pt idx="19551">
                  <c:v>0</c:v>
                </c:pt>
                <c:pt idx="19552">
                  <c:v>0</c:v>
                </c:pt>
                <c:pt idx="19553">
                  <c:v>0</c:v>
                </c:pt>
                <c:pt idx="19554">
                  <c:v>0</c:v>
                </c:pt>
                <c:pt idx="19555">
                  <c:v>0</c:v>
                </c:pt>
                <c:pt idx="19556">
                  <c:v>0</c:v>
                </c:pt>
                <c:pt idx="19557">
                  <c:v>17.915788261871867</c:v>
                </c:pt>
                <c:pt idx="19558">
                  <c:v>13.440888931177858</c:v>
                </c:pt>
                <c:pt idx="19559">
                  <c:v>64.617766581641916</c:v>
                </c:pt>
                <c:pt idx="19560">
                  <c:v>187.00597563495438</c:v>
                </c:pt>
                <c:pt idx="19561">
                  <c:v>201.56097067926441</c:v>
                </c:pt>
                <c:pt idx="19562">
                  <c:v>183.69340776892963</c:v>
                </c:pt>
                <c:pt idx="19563">
                  <c:v>96.173996736857646</c:v>
                </c:pt>
                <c:pt idx="19564">
                  <c:v>132.34001037203498</c:v>
                </c:pt>
                <c:pt idx="19565">
                  <c:v>163.93849205623297</c:v>
                </c:pt>
                <c:pt idx="19566">
                  <c:v>100.19007050826099</c:v>
                </c:pt>
                <c:pt idx="19567">
                  <c:v>72.657158367132439</c:v>
                </c:pt>
                <c:pt idx="19568">
                  <c:v>201.14254253655204</c:v>
                </c:pt>
                <c:pt idx="19569">
                  <c:v>193.68623536060488</c:v>
                </c:pt>
                <c:pt idx="19570">
                  <c:v>256.97134524408085</c:v>
                </c:pt>
                <c:pt idx="19571">
                  <c:v>258.87325746130762</c:v>
                </c:pt>
                <c:pt idx="19572">
                  <c:v>274.45363235167923</c:v>
                </c:pt>
                <c:pt idx="19573">
                  <c:v>246.29821441978481</c:v>
                </c:pt>
                <c:pt idx="19574">
                  <c:v>260.96317706260055</c:v>
                </c:pt>
                <c:pt idx="19575">
                  <c:v>262.94370326568486</c:v>
                </c:pt>
                <c:pt idx="19576">
                  <c:v>269.44329353319432</c:v>
                </c:pt>
                <c:pt idx="19577">
                  <c:v>0</c:v>
                </c:pt>
                <c:pt idx="19578">
                  <c:v>149.53829541361935</c:v>
                </c:pt>
                <c:pt idx="19579">
                  <c:v>268.07672147676936</c:v>
                </c:pt>
                <c:pt idx="19580">
                  <c:v>247.37939825855176</c:v>
                </c:pt>
                <c:pt idx="19581">
                  <c:v>277.76978909768917</c:v>
                </c:pt>
                <c:pt idx="19582">
                  <c:v>276.07856184320872</c:v>
                </c:pt>
                <c:pt idx="19583">
                  <c:v>301.09555726118532</c:v>
                </c:pt>
                <c:pt idx="19584">
                  <c:v>221.86710182598517</c:v>
                </c:pt>
                <c:pt idx="19585">
                  <c:v>243.90644367540929</c:v>
                </c:pt>
                <c:pt idx="19586">
                  <c:v>218.40536887939365</c:v>
                </c:pt>
                <c:pt idx="19587">
                  <c:v>0</c:v>
                </c:pt>
                <c:pt idx="19588">
                  <c:v>0</c:v>
                </c:pt>
                <c:pt idx="19589">
                  <c:v>0</c:v>
                </c:pt>
                <c:pt idx="19590">
                  <c:v>0</c:v>
                </c:pt>
                <c:pt idx="19591">
                  <c:v>104.53916116017857</c:v>
                </c:pt>
                <c:pt idx="19592">
                  <c:v>78.380579982362889</c:v>
                </c:pt>
                <c:pt idx="19593">
                  <c:v>103.96143056873575</c:v>
                </c:pt>
                <c:pt idx="19594">
                  <c:v>75.611647362275136</c:v>
                </c:pt>
                <c:pt idx="19595">
                  <c:v>148.52576086382729</c:v>
                </c:pt>
                <c:pt idx="19596">
                  <c:v>51.775901937387054</c:v>
                </c:pt>
                <c:pt idx="19597">
                  <c:v>55.642443653126044</c:v>
                </c:pt>
                <c:pt idx="19598">
                  <c:v>75.255224908926863</c:v>
                </c:pt>
                <c:pt idx="19599">
                  <c:v>73.567091167420315</c:v>
                </c:pt>
                <c:pt idx="19600">
                  <c:v>79.737213869418625</c:v>
                </c:pt>
                <c:pt idx="19601">
                  <c:v>48.516317824835447</c:v>
                </c:pt>
                <c:pt idx="19602">
                  <c:v>68.116515844711358</c:v>
                </c:pt>
                <c:pt idx="19603">
                  <c:v>68.276415560095913</c:v>
                </c:pt>
                <c:pt idx="19604">
                  <c:v>116.14023446892467</c:v>
                </c:pt>
                <c:pt idx="19605">
                  <c:v>55.330160051379465</c:v>
                </c:pt>
                <c:pt idx="19606">
                  <c:v>79.1737669422115</c:v>
                </c:pt>
                <c:pt idx="19607">
                  <c:v>164.13330821805218</c:v>
                </c:pt>
                <c:pt idx="19608">
                  <c:v>129.75475040215716</c:v>
                </c:pt>
                <c:pt idx="19609">
                  <c:v>135.24278947065363</c:v>
                </c:pt>
                <c:pt idx="19610">
                  <c:v>199.21172993569797</c:v>
                </c:pt>
                <c:pt idx="19611">
                  <c:v>175.2595588012795</c:v>
                </c:pt>
                <c:pt idx="19612">
                  <c:v>91.085510593069785</c:v>
                </c:pt>
                <c:pt idx="19613">
                  <c:v>157.15842703969267</c:v>
                </c:pt>
                <c:pt idx="19614">
                  <c:v>189.28748288920798</c:v>
                </c:pt>
                <c:pt idx="19615">
                  <c:v>129.26271735374149</c:v>
                </c:pt>
                <c:pt idx="19616">
                  <c:v>158.70996214625222</c:v>
                </c:pt>
                <c:pt idx="19617">
                  <c:v>86.28843072573315</c:v>
                </c:pt>
                <c:pt idx="19618">
                  <c:v>95.247492422283798</c:v>
                </c:pt>
                <c:pt idx="19619">
                  <c:v>62.984981534832542</c:v>
                </c:pt>
                <c:pt idx="19620">
                  <c:v>0</c:v>
                </c:pt>
                <c:pt idx="19621">
                  <c:v>27.451570593053773</c:v>
                </c:pt>
                <c:pt idx="19622">
                  <c:v>91.879578003458874</c:v>
                </c:pt>
                <c:pt idx="19623">
                  <c:v>138.74314561100536</c:v>
                </c:pt>
                <c:pt idx="19624">
                  <c:v>98.27434469371174</c:v>
                </c:pt>
                <c:pt idx="19625">
                  <c:v>0</c:v>
                </c:pt>
                <c:pt idx="19626">
                  <c:v>0</c:v>
                </c:pt>
                <c:pt idx="19627">
                  <c:v>0</c:v>
                </c:pt>
                <c:pt idx="19628">
                  <c:v>59.784959137152072</c:v>
                </c:pt>
                <c:pt idx="19629">
                  <c:v>89.551676744376223</c:v>
                </c:pt>
                <c:pt idx="19630">
                  <c:v>76.779947481544895</c:v>
                </c:pt>
                <c:pt idx="19631">
                  <c:v>96.977809823589396</c:v>
                </c:pt>
                <c:pt idx="19632">
                  <c:v>71.931294265242869</c:v>
                </c:pt>
                <c:pt idx="19633">
                  <c:v>166.91989756624523</c:v>
                </c:pt>
                <c:pt idx="19634">
                  <c:v>136.59999400076413</c:v>
                </c:pt>
                <c:pt idx="19635">
                  <c:v>62.950989740544017</c:v>
                </c:pt>
                <c:pt idx="19636">
                  <c:v>109.35361955045452</c:v>
                </c:pt>
                <c:pt idx="19637">
                  <c:v>69.308938604682837</c:v>
                </c:pt>
                <c:pt idx="19638">
                  <c:v>12.214571379633306</c:v>
                </c:pt>
                <c:pt idx="19639">
                  <c:v>61.813831711776992</c:v>
                </c:pt>
                <c:pt idx="19640">
                  <c:v>0</c:v>
                </c:pt>
                <c:pt idx="19641">
                  <c:v>23.10592406012951</c:v>
                </c:pt>
                <c:pt idx="19642">
                  <c:v>0</c:v>
                </c:pt>
                <c:pt idx="19643">
                  <c:v>87.748217997782149</c:v>
                </c:pt>
                <c:pt idx="19644">
                  <c:v>0</c:v>
                </c:pt>
                <c:pt idx="19645">
                  <c:v>0</c:v>
                </c:pt>
                <c:pt idx="19646">
                  <c:v>0</c:v>
                </c:pt>
                <c:pt idx="19647">
                  <c:v>0</c:v>
                </c:pt>
                <c:pt idx="19648">
                  <c:v>0</c:v>
                </c:pt>
                <c:pt idx="19649">
                  <c:v>0</c:v>
                </c:pt>
                <c:pt idx="19650">
                  <c:v>0</c:v>
                </c:pt>
                <c:pt idx="19651">
                  <c:v>0</c:v>
                </c:pt>
                <c:pt idx="19652">
                  <c:v>0</c:v>
                </c:pt>
                <c:pt idx="19653">
                  <c:v>0</c:v>
                </c:pt>
                <c:pt idx="19654">
                  <c:v>0</c:v>
                </c:pt>
                <c:pt idx="19655">
                  <c:v>0</c:v>
                </c:pt>
                <c:pt idx="19656">
                  <c:v>0</c:v>
                </c:pt>
                <c:pt idx="19657">
                  <c:v>0</c:v>
                </c:pt>
                <c:pt idx="19658">
                  <c:v>0</c:v>
                </c:pt>
                <c:pt idx="19659">
                  <c:v>0</c:v>
                </c:pt>
                <c:pt idx="19660">
                  <c:v>0</c:v>
                </c:pt>
                <c:pt idx="19661">
                  <c:v>0</c:v>
                </c:pt>
                <c:pt idx="19662">
                  <c:v>0</c:v>
                </c:pt>
                <c:pt idx="19663">
                  <c:v>0</c:v>
                </c:pt>
                <c:pt idx="19664">
                  <c:v>0</c:v>
                </c:pt>
                <c:pt idx="19665">
                  <c:v>0</c:v>
                </c:pt>
                <c:pt idx="19666">
                  <c:v>0</c:v>
                </c:pt>
                <c:pt idx="19667">
                  <c:v>14.129640894465064</c:v>
                </c:pt>
                <c:pt idx="19668">
                  <c:v>62.549487075053769</c:v>
                </c:pt>
                <c:pt idx="19669">
                  <c:v>85.112699490231279</c:v>
                </c:pt>
                <c:pt idx="19670">
                  <c:v>48.542318381869123</c:v>
                </c:pt>
                <c:pt idx="19671">
                  <c:v>64.588384841965606</c:v>
                </c:pt>
                <c:pt idx="19672">
                  <c:v>32.130173120340572</c:v>
                </c:pt>
                <c:pt idx="19673">
                  <c:v>31.77596547608719</c:v>
                </c:pt>
                <c:pt idx="19674">
                  <c:v>31.42175555807383</c:v>
                </c:pt>
                <c:pt idx="19675">
                  <c:v>31.244649759681018</c:v>
                </c:pt>
                <c:pt idx="19676">
                  <c:v>30.890436510671606</c:v>
                </c:pt>
                <c:pt idx="19677">
                  <c:v>30.713329070674639</c:v>
                </c:pt>
                <c:pt idx="19678">
                  <c:v>30.536221094096057</c:v>
                </c:pt>
                <c:pt idx="19679">
                  <c:v>30.182003552434207</c:v>
                </c:pt>
                <c:pt idx="19680">
                  <c:v>30.004893997971216</c:v>
                </c:pt>
                <c:pt idx="19681">
                  <c:v>51.522115882608531</c:v>
                </c:pt>
                <c:pt idx="19682">
                  <c:v>56.340359991422332</c:v>
                </c:pt>
                <c:pt idx="19683">
                  <c:v>52.721184574523264</c:v>
                </c:pt>
                <c:pt idx="19684">
                  <c:v>37.389605435881947</c:v>
                </c:pt>
                <c:pt idx="19685">
                  <c:v>36.312697877950981</c:v>
                </c:pt>
                <c:pt idx="19686">
                  <c:v>18.870163685570176</c:v>
                </c:pt>
                <c:pt idx="19687">
                  <c:v>6.578411064176958</c:v>
                </c:pt>
                <c:pt idx="19688">
                  <c:v>29.476082287855291</c:v>
                </c:pt>
                <c:pt idx="19689">
                  <c:v>27.252596932206984</c:v>
                </c:pt>
                <c:pt idx="19690">
                  <c:v>47.200697952512982</c:v>
                </c:pt>
                <c:pt idx="19691">
                  <c:v>34.20580286772821</c:v>
                </c:pt>
                <c:pt idx="19692">
                  <c:v>11.601483558503663</c:v>
                </c:pt>
                <c:pt idx="19693">
                  <c:v>27.79052947488805</c:v>
                </c:pt>
                <c:pt idx="19694">
                  <c:v>15.41643928310299</c:v>
                </c:pt>
                <c:pt idx="19695">
                  <c:v>28.234800022231145</c:v>
                </c:pt>
                <c:pt idx="19696">
                  <c:v>26.232932343907279</c:v>
                </c:pt>
                <c:pt idx="19697">
                  <c:v>35.961701959350236</c:v>
                </c:pt>
                <c:pt idx="19698">
                  <c:v>61.966336640128077</c:v>
                </c:pt>
                <c:pt idx="19699">
                  <c:v>54.844473859158171</c:v>
                </c:pt>
                <c:pt idx="19700">
                  <c:v>131.00139201428382</c:v>
                </c:pt>
                <c:pt idx="19701">
                  <c:v>13.125157331515265</c:v>
                </c:pt>
                <c:pt idx="19702">
                  <c:v>109.10688309209739</c:v>
                </c:pt>
                <c:pt idx="19703">
                  <c:v>200.48688067528411</c:v>
                </c:pt>
                <c:pt idx="19704">
                  <c:v>216.64491129718166</c:v>
                </c:pt>
                <c:pt idx="19705">
                  <c:v>269.85077904111819</c:v>
                </c:pt>
                <c:pt idx="19706">
                  <c:v>105.7199905844675</c:v>
                </c:pt>
                <c:pt idx="19707">
                  <c:v>28.391714053333143</c:v>
                </c:pt>
                <c:pt idx="19708">
                  <c:v>265.20418391869288</c:v>
                </c:pt>
                <c:pt idx="19709">
                  <c:v>257.42875798467401</c:v>
                </c:pt>
                <c:pt idx="19710">
                  <c:v>252.09859684975871</c:v>
                </c:pt>
                <c:pt idx="19711">
                  <c:v>282.4705255836659</c:v>
                </c:pt>
                <c:pt idx="19712">
                  <c:v>297.98096978835144</c:v>
                </c:pt>
                <c:pt idx="19713">
                  <c:v>176.52320896173615</c:v>
                </c:pt>
                <c:pt idx="19714">
                  <c:v>270.6528209177373</c:v>
                </c:pt>
                <c:pt idx="19715">
                  <c:v>89.058293781238518</c:v>
                </c:pt>
                <c:pt idx="19716">
                  <c:v>222.87897492070638</c:v>
                </c:pt>
                <c:pt idx="19717">
                  <c:v>291.8380264121098</c:v>
                </c:pt>
                <c:pt idx="19718">
                  <c:v>288.54715192333333</c:v>
                </c:pt>
                <c:pt idx="19719">
                  <c:v>253.70415552395846</c:v>
                </c:pt>
                <c:pt idx="19720">
                  <c:v>336.38388611916383</c:v>
                </c:pt>
                <c:pt idx="19721">
                  <c:v>232.95122531873255</c:v>
                </c:pt>
                <c:pt idx="19722">
                  <c:v>302.703577138252</c:v>
                </c:pt>
                <c:pt idx="19723">
                  <c:v>234.79515272258536</c:v>
                </c:pt>
                <c:pt idx="19724">
                  <c:v>260.51222952472534</c:v>
                </c:pt>
                <c:pt idx="19725">
                  <c:v>307.33766952725097</c:v>
                </c:pt>
                <c:pt idx="19726">
                  <c:v>237.01311953881702</c:v>
                </c:pt>
                <c:pt idx="19727">
                  <c:v>231.94815918090691</c:v>
                </c:pt>
                <c:pt idx="19728">
                  <c:v>187.86437530596336</c:v>
                </c:pt>
                <c:pt idx="19729">
                  <c:v>150.15189172248972</c:v>
                </c:pt>
                <c:pt idx="19730">
                  <c:v>133.59519280587691</c:v>
                </c:pt>
                <c:pt idx="19731">
                  <c:v>16.720004909439464</c:v>
                </c:pt>
                <c:pt idx="19732">
                  <c:v>71.601945008401003</c:v>
                </c:pt>
                <c:pt idx="19733">
                  <c:v>228.96931482912882</c:v>
                </c:pt>
                <c:pt idx="19734">
                  <c:v>225.59393540529038</c:v>
                </c:pt>
                <c:pt idx="19735">
                  <c:v>8.0265193961411452</c:v>
                </c:pt>
                <c:pt idx="19736">
                  <c:v>0</c:v>
                </c:pt>
                <c:pt idx="19737">
                  <c:v>0</c:v>
                </c:pt>
                <c:pt idx="19738">
                  <c:v>70.889555274810434</c:v>
                </c:pt>
                <c:pt idx="19739">
                  <c:v>109.72398829826037</c:v>
                </c:pt>
                <c:pt idx="19740">
                  <c:v>51.705663899621058</c:v>
                </c:pt>
                <c:pt idx="19741">
                  <c:v>46.779400861307906</c:v>
                </c:pt>
                <c:pt idx="19742">
                  <c:v>113.6591436460532</c:v>
                </c:pt>
                <c:pt idx="19743">
                  <c:v>90.896175813441317</c:v>
                </c:pt>
                <c:pt idx="19744">
                  <c:v>26.325825612984296</c:v>
                </c:pt>
                <c:pt idx="19745">
                  <c:v>93.882238326894509</c:v>
                </c:pt>
                <c:pt idx="19746">
                  <c:v>61.498010307564229</c:v>
                </c:pt>
                <c:pt idx="19747">
                  <c:v>0</c:v>
                </c:pt>
                <c:pt idx="19748">
                  <c:v>0</c:v>
                </c:pt>
                <c:pt idx="19749">
                  <c:v>0</c:v>
                </c:pt>
                <c:pt idx="19750">
                  <c:v>0</c:v>
                </c:pt>
                <c:pt idx="19751">
                  <c:v>69.721305571033824</c:v>
                </c:pt>
                <c:pt idx="19752">
                  <c:v>52.777936270001931</c:v>
                </c:pt>
                <c:pt idx="19753">
                  <c:v>63.270311030868541</c:v>
                </c:pt>
                <c:pt idx="19754">
                  <c:v>192.10945857709535</c:v>
                </c:pt>
                <c:pt idx="19755">
                  <c:v>177.34414327842489</c:v>
                </c:pt>
                <c:pt idx="19756">
                  <c:v>224.83505130053032</c:v>
                </c:pt>
                <c:pt idx="19757">
                  <c:v>195.7949303802985</c:v>
                </c:pt>
                <c:pt idx="19758">
                  <c:v>199.70381985191514</c:v>
                </c:pt>
                <c:pt idx="19759">
                  <c:v>178.08251354404675</c:v>
                </c:pt>
                <c:pt idx="19760">
                  <c:v>203.72242001524592</c:v>
                </c:pt>
                <c:pt idx="19761">
                  <c:v>220.66972288721087</c:v>
                </c:pt>
                <c:pt idx="19762">
                  <c:v>94.311942843127198</c:v>
                </c:pt>
                <c:pt idx="19763">
                  <c:v>0</c:v>
                </c:pt>
                <c:pt idx="19764">
                  <c:v>41.864908699549545</c:v>
                </c:pt>
                <c:pt idx="19765">
                  <c:v>0.16702030267752832</c:v>
                </c:pt>
                <c:pt idx="19766">
                  <c:v>0</c:v>
                </c:pt>
                <c:pt idx="19767">
                  <c:v>0</c:v>
                </c:pt>
                <c:pt idx="19768">
                  <c:v>8.6018284843387622</c:v>
                </c:pt>
                <c:pt idx="19769">
                  <c:v>47.362019504580672</c:v>
                </c:pt>
                <c:pt idx="19770">
                  <c:v>0</c:v>
                </c:pt>
                <c:pt idx="19771">
                  <c:v>0</c:v>
                </c:pt>
                <c:pt idx="19772">
                  <c:v>0</c:v>
                </c:pt>
                <c:pt idx="19773">
                  <c:v>0</c:v>
                </c:pt>
                <c:pt idx="19774">
                  <c:v>0</c:v>
                </c:pt>
                <c:pt idx="19775">
                  <c:v>0</c:v>
                </c:pt>
                <c:pt idx="19776">
                  <c:v>0</c:v>
                </c:pt>
                <c:pt idx="19777">
                  <c:v>0</c:v>
                </c:pt>
                <c:pt idx="19778">
                  <c:v>0</c:v>
                </c:pt>
                <c:pt idx="19779">
                  <c:v>0</c:v>
                </c:pt>
                <c:pt idx="19780">
                  <c:v>0</c:v>
                </c:pt>
                <c:pt idx="19781">
                  <c:v>0</c:v>
                </c:pt>
                <c:pt idx="19782">
                  <c:v>0</c:v>
                </c:pt>
                <c:pt idx="19783">
                  <c:v>0</c:v>
                </c:pt>
                <c:pt idx="19784">
                  <c:v>0</c:v>
                </c:pt>
                <c:pt idx="19785">
                  <c:v>0</c:v>
                </c:pt>
                <c:pt idx="19786">
                  <c:v>0</c:v>
                </c:pt>
                <c:pt idx="19787">
                  <c:v>0</c:v>
                </c:pt>
                <c:pt idx="19788">
                  <c:v>0</c:v>
                </c:pt>
                <c:pt idx="19789">
                  <c:v>0</c:v>
                </c:pt>
                <c:pt idx="19790">
                  <c:v>0</c:v>
                </c:pt>
                <c:pt idx="19791">
                  <c:v>0</c:v>
                </c:pt>
                <c:pt idx="19792">
                  <c:v>0</c:v>
                </c:pt>
                <c:pt idx="19793">
                  <c:v>4.8681731139995836</c:v>
                </c:pt>
                <c:pt idx="19794">
                  <c:v>31.557273736144033</c:v>
                </c:pt>
                <c:pt idx="19795">
                  <c:v>95.589560528713534</c:v>
                </c:pt>
                <c:pt idx="19796">
                  <c:v>95.735514899940611</c:v>
                </c:pt>
                <c:pt idx="19797">
                  <c:v>112.28182859676696</c:v>
                </c:pt>
                <c:pt idx="19798">
                  <c:v>108.48780420142754</c:v>
                </c:pt>
                <c:pt idx="19799">
                  <c:v>120.47343984071713</c:v>
                </c:pt>
                <c:pt idx="19800">
                  <c:v>121.69408506242748</c:v>
                </c:pt>
                <c:pt idx="19801">
                  <c:v>21.910507656029587</c:v>
                </c:pt>
                <c:pt idx="19802">
                  <c:v>6.8643311619869678</c:v>
                </c:pt>
                <c:pt idx="19803">
                  <c:v>7.0877586723009394</c:v>
                </c:pt>
                <c:pt idx="19804">
                  <c:v>7.3111865043433379</c:v>
                </c:pt>
                <c:pt idx="19805">
                  <c:v>7.534614651412241</c:v>
                </c:pt>
                <c:pt idx="19806">
                  <c:v>7.7580431068056779</c:v>
                </c:pt>
                <c:pt idx="19807">
                  <c:v>69.828658828010006</c:v>
                </c:pt>
                <c:pt idx="19808">
                  <c:v>22.304039214342389</c:v>
                </c:pt>
                <c:pt idx="19809">
                  <c:v>8.926176102517605</c:v>
                </c:pt>
                <c:pt idx="19810">
                  <c:v>9.1559192770771585</c:v>
                </c:pt>
                <c:pt idx="19811">
                  <c:v>9.385662734216238</c:v>
                </c:pt>
                <c:pt idx="19812">
                  <c:v>9.6154064670432202</c:v>
                </c:pt>
                <c:pt idx="19813">
                  <c:v>10.074894732194174</c:v>
                </c:pt>
                <c:pt idx="19814">
                  <c:v>10.304639250734697</c:v>
                </c:pt>
                <c:pt idx="19815">
                  <c:v>10.534384017396217</c:v>
                </c:pt>
                <c:pt idx="19816">
                  <c:v>10.764129025286913</c:v>
                </c:pt>
                <c:pt idx="19817">
                  <c:v>10.993874267514922</c:v>
                </c:pt>
                <c:pt idx="19818">
                  <c:v>11.453365427415289</c:v>
                </c:pt>
                <c:pt idx="19819">
                  <c:v>11.912857441961769</c:v>
                </c:pt>
                <c:pt idx="19820">
                  <c:v>12.142603752497301</c:v>
                </c:pt>
                <c:pt idx="19821">
                  <c:v>12.602096945632686</c:v>
                </c:pt>
                <c:pt idx="19822">
                  <c:v>12.831843814448346</c:v>
                </c:pt>
                <c:pt idx="19823">
                  <c:v>13.061590855573144</c:v>
                </c:pt>
                <c:pt idx="19824">
                  <c:v>13.291338062114917</c:v>
                </c:pt>
                <c:pt idx="19825">
                  <c:v>13.521085427181479</c:v>
                </c:pt>
                <c:pt idx="19826">
                  <c:v>13.521085427181479</c:v>
                </c:pt>
                <c:pt idx="19827">
                  <c:v>13.521085427181479</c:v>
                </c:pt>
                <c:pt idx="19828">
                  <c:v>33.721644605082737</c:v>
                </c:pt>
                <c:pt idx="19829">
                  <c:v>41.838487014199742</c:v>
                </c:pt>
                <c:pt idx="19830">
                  <c:v>0</c:v>
                </c:pt>
                <c:pt idx="19831">
                  <c:v>0</c:v>
                </c:pt>
                <c:pt idx="19832">
                  <c:v>0</c:v>
                </c:pt>
                <c:pt idx="19833">
                  <c:v>0</c:v>
                </c:pt>
                <c:pt idx="19834">
                  <c:v>0</c:v>
                </c:pt>
                <c:pt idx="19835">
                  <c:v>0</c:v>
                </c:pt>
                <c:pt idx="19836">
                  <c:v>0</c:v>
                </c:pt>
                <c:pt idx="19837">
                  <c:v>0</c:v>
                </c:pt>
                <c:pt idx="19838">
                  <c:v>0</c:v>
                </c:pt>
                <c:pt idx="19839">
                  <c:v>0</c:v>
                </c:pt>
                <c:pt idx="19840">
                  <c:v>9.8007262761342542</c:v>
                </c:pt>
                <c:pt idx="19841">
                  <c:v>0</c:v>
                </c:pt>
                <c:pt idx="19842">
                  <c:v>19.654244105858986</c:v>
                </c:pt>
                <c:pt idx="19843">
                  <c:v>5.8893405548853703</c:v>
                </c:pt>
                <c:pt idx="19844">
                  <c:v>22.91300514464195</c:v>
                </c:pt>
                <c:pt idx="19845">
                  <c:v>0</c:v>
                </c:pt>
                <c:pt idx="19846">
                  <c:v>0</c:v>
                </c:pt>
                <c:pt idx="19847">
                  <c:v>0</c:v>
                </c:pt>
                <c:pt idx="19848">
                  <c:v>0</c:v>
                </c:pt>
                <c:pt idx="19849">
                  <c:v>0</c:v>
                </c:pt>
                <c:pt idx="19850">
                  <c:v>0</c:v>
                </c:pt>
                <c:pt idx="19851">
                  <c:v>0</c:v>
                </c:pt>
                <c:pt idx="19852">
                  <c:v>0</c:v>
                </c:pt>
                <c:pt idx="19853">
                  <c:v>56.045418469714093</c:v>
                </c:pt>
                <c:pt idx="19854">
                  <c:v>83.442770909941842</c:v>
                </c:pt>
                <c:pt idx="19855">
                  <c:v>103.06190198324319</c:v>
                </c:pt>
                <c:pt idx="19856">
                  <c:v>139.13439661757923</c:v>
                </c:pt>
                <c:pt idx="19857">
                  <c:v>107.99553593141151</c:v>
                </c:pt>
                <c:pt idx="19858">
                  <c:v>0</c:v>
                </c:pt>
                <c:pt idx="19859">
                  <c:v>166.57538989725353</c:v>
                </c:pt>
                <c:pt idx="19860">
                  <c:v>221.71745966511011</c:v>
                </c:pt>
                <c:pt idx="19861">
                  <c:v>90.496297648934743</c:v>
                </c:pt>
                <c:pt idx="19862">
                  <c:v>62.971026931529984</c:v>
                </c:pt>
                <c:pt idx="19863">
                  <c:v>160.17642363562945</c:v>
                </c:pt>
                <c:pt idx="19864">
                  <c:v>200.38900534380696</c:v>
                </c:pt>
                <c:pt idx="19865">
                  <c:v>262.46759303490563</c:v>
                </c:pt>
                <c:pt idx="19866">
                  <c:v>203.39143799248802</c:v>
                </c:pt>
                <c:pt idx="19867">
                  <c:v>68.488441497746152</c:v>
                </c:pt>
                <c:pt idx="19868">
                  <c:v>0</c:v>
                </c:pt>
                <c:pt idx="19869">
                  <c:v>196.63919871099139</c:v>
                </c:pt>
                <c:pt idx="19870">
                  <c:v>190.43710903463267</c:v>
                </c:pt>
                <c:pt idx="19871">
                  <c:v>85.787598121100359</c:v>
                </c:pt>
                <c:pt idx="19872">
                  <c:v>85.052147158889923</c:v>
                </c:pt>
                <c:pt idx="19873">
                  <c:v>89.757555821923688</c:v>
                </c:pt>
                <c:pt idx="19874">
                  <c:v>0</c:v>
                </c:pt>
                <c:pt idx="19875">
                  <c:v>15.215534072586781</c:v>
                </c:pt>
                <c:pt idx="19876">
                  <c:v>0</c:v>
                </c:pt>
                <c:pt idx="19877">
                  <c:v>0</c:v>
                </c:pt>
                <c:pt idx="19878">
                  <c:v>0</c:v>
                </c:pt>
                <c:pt idx="19879">
                  <c:v>0</c:v>
                </c:pt>
                <c:pt idx="19880">
                  <c:v>0</c:v>
                </c:pt>
                <c:pt idx="19881">
                  <c:v>0</c:v>
                </c:pt>
                <c:pt idx="19882">
                  <c:v>0</c:v>
                </c:pt>
                <c:pt idx="19883">
                  <c:v>0</c:v>
                </c:pt>
                <c:pt idx="19884">
                  <c:v>0</c:v>
                </c:pt>
                <c:pt idx="19885">
                  <c:v>0</c:v>
                </c:pt>
                <c:pt idx="19886">
                  <c:v>0</c:v>
                </c:pt>
                <c:pt idx="19887">
                  <c:v>0</c:v>
                </c:pt>
                <c:pt idx="19888">
                  <c:v>0</c:v>
                </c:pt>
                <c:pt idx="19889">
                  <c:v>0</c:v>
                </c:pt>
                <c:pt idx="19890">
                  <c:v>0</c:v>
                </c:pt>
                <c:pt idx="19891">
                  <c:v>0</c:v>
                </c:pt>
                <c:pt idx="19892">
                  <c:v>83.85155734407428</c:v>
                </c:pt>
                <c:pt idx="19893">
                  <c:v>106.54607262935876</c:v>
                </c:pt>
                <c:pt idx="19894">
                  <c:v>58.661509026199973</c:v>
                </c:pt>
                <c:pt idx="19895">
                  <c:v>6.9170167422094568</c:v>
                </c:pt>
                <c:pt idx="19896">
                  <c:v>99.888876125297841</c:v>
                </c:pt>
                <c:pt idx="19897">
                  <c:v>88.657558483448213</c:v>
                </c:pt>
                <c:pt idx="19898">
                  <c:v>45.300816725722065</c:v>
                </c:pt>
                <c:pt idx="19899">
                  <c:v>18.529571683507335</c:v>
                </c:pt>
                <c:pt idx="19900">
                  <c:v>7.2240655853313438</c:v>
                </c:pt>
                <c:pt idx="19901">
                  <c:v>0</c:v>
                </c:pt>
                <c:pt idx="19902">
                  <c:v>0</c:v>
                </c:pt>
                <c:pt idx="19903">
                  <c:v>0</c:v>
                </c:pt>
                <c:pt idx="19904">
                  <c:v>0</c:v>
                </c:pt>
                <c:pt idx="19905">
                  <c:v>0</c:v>
                </c:pt>
                <c:pt idx="19906">
                  <c:v>0</c:v>
                </c:pt>
                <c:pt idx="19907">
                  <c:v>0</c:v>
                </c:pt>
                <c:pt idx="19908">
                  <c:v>0</c:v>
                </c:pt>
                <c:pt idx="19909">
                  <c:v>0</c:v>
                </c:pt>
                <c:pt idx="19910">
                  <c:v>0</c:v>
                </c:pt>
                <c:pt idx="19911">
                  <c:v>0</c:v>
                </c:pt>
                <c:pt idx="19912">
                  <c:v>0</c:v>
                </c:pt>
                <c:pt idx="19913">
                  <c:v>0</c:v>
                </c:pt>
                <c:pt idx="19914">
                  <c:v>0</c:v>
                </c:pt>
                <c:pt idx="19915">
                  <c:v>0</c:v>
                </c:pt>
                <c:pt idx="19916">
                  <c:v>0</c:v>
                </c:pt>
                <c:pt idx="19917">
                  <c:v>0.11917158746949785</c:v>
                </c:pt>
                <c:pt idx="19918">
                  <c:v>0</c:v>
                </c:pt>
                <c:pt idx="19919">
                  <c:v>0</c:v>
                </c:pt>
                <c:pt idx="19920">
                  <c:v>0</c:v>
                </c:pt>
                <c:pt idx="19921">
                  <c:v>0</c:v>
                </c:pt>
                <c:pt idx="19922">
                  <c:v>0</c:v>
                </c:pt>
                <c:pt idx="19923">
                  <c:v>0</c:v>
                </c:pt>
                <c:pt idx="19924">
                  <c:v>0</c:v>
                </c:pt>
                <c:pt idx="19925">
                  <c:v>0</c:v>
                </c:pt>
                <c:pt idx="19926">
                  <c:v>0</c:v>
                </c:pt>
                <c:pt idx="19927">
                  <c:v>0</c:v>
                </c:pt>
                <c:pt idx="19928">
                  <c:v>0</c:v>
                </c:pt>
                <c:pt idx="19929">
                  <c:v>0</c:v>
                </c:pt>
                <c:pt idx="19930">
                  <c:v>0</c:v>
                </c:pt>
                <c:pt idx="19931">
                  <c:v>0</c:v>
                </c:pt>
                <c:pt idx="19932">
                  <c:v>0</c:v>
                </c:pt>
                <c:pt idx="19933">
                  <c:v>22.955814163666403</c:v>
                </c:pt>
                <c:pt idx="19934">
                  <c:v>57.167923520408323</c:v>
                </c:pt>
                <c:pt idx="19935">
                  <c:v>18.78035994482962</c:v>
                </c:pt>
                <c:pt idx="19936">
                  <c:v>27.966463692233138</c:v>
                </c:pt>
                <c:pt idx="19937">
                  <c:v>18.457044674588431</c:v>
                </c:pt>
                <c:pt idx="19938">
                  <c:v>26.229574850782704</c:v>
                </c:pt>
                <c:pt idx="19939">
                  <c:v>1.1356382943514829</c:v>
                </c:pt>
                <c:pt idx="19940">
                  <c:v>34.108885821347343</c:v>
                </c:pt>
                <c:pt idx="19941">
                  <c:v>6.9733259636065448</c:v>
                </c:pt>
                <c:pt idx="19942">
                  <c:v>16.859618546440618</c:v>
                </c:pt>
                <c:pt idx="19943">
                  <c:v>32.560028964080175</c:v>
                </c:pt>
                <c:pt idx="19944">
                  <c:v>32.395982152895236</c:v>
                </c:pt>
                <c:pt idx="19945">
                  <c:v>0</c:v>
                </c:pt>
                <c:pt idx="19946">
                  <c:v>7.785397143615203</c:v>
                </c:pt>
                <c:pt idx="19947">
                  <c:v>0</c:v>
                </c:pt>
                <c:pt idx="19948">
                  <c:v>69.792819127590306</c:v>
                </c:pt>
                <c:pt idx="19949">
                  <c:v>75.462809746168006</c:v>
                </c:pt>
                <c:pt idx="19950">
                  <c:v>62.555736790184092</c:v>
                </c:pt>
                <c:pt idx="19951">
                  <c:v>51.014891641102231</c:v>
                </c:pt>
                <c:pt idx="19952">
                  <c:v>28.537264972174064</c:v>
                </c:pt>
                <c:pt idx="19953">
                  <c:v>24.468828306732945</c:v>
                </c:pt>
                <c:pt idx="19954">
                  <c:v>0</c:v>
                </c:pt>
                <c:pt idx="19955">
                  <c:v>0</c:v>
                </c:pt>
                <c:pt idx="19956">
                  <c:v>57.126071443738617</c:v>
                </c:pt>
                <c:pt idx="19957">
                  <c:v>65.610849150058243</c:v>
                </c:pt>
                <c:pt idx="19958">
                  <c:v>78.845237489505223</c:v>
                </c:pt>
                <c:pt idx="19959">
                  <c:v>80.627112376217923</c:v>
                </c:pt>
                <c:pt idx="19960">
                  <c:v>82.108866909637911</c:v>
                </c:pt>
                <c:pt idx="19961">
                  <c:v>69.618053139119453</c:v>
                </c:pt>
                <c:pt idx="19962">
                  <c:v>60.953068375762044</c:v>
                </c:pt>
                <c:pt idx="19963">
                  <c:v>0</c:v>
                </c:pt>
                <c:pt idx="19964">
                  <c:v>0</c:v>
                </c:pt>
                <c:pt idx="19965">
                  <c:v>103.14621251069215</c:v>
                </c:pt>
                <c:pt idx="19966">
                  <c:v>125.83959679343275</c:v>
                </c:pt>
                <c:pt idx="19967">
                  <c:v>145.11789866501158</c:v>
                </c:pt>
                <c:pt idx="19968">
                  <c:v>144.01909096726087</c:v>
                </c:pt>
                <c:pt idx="19969">
                  <c:v>159.30987966442149</c:v>
                </c:pt>
                <c:pt idx="19970">
                  <c:v>116.56917778654858</c:v>
                </c:pt>
                <c:pt idx="19971">
                  <c:v>0</c:v>
                </c:pt>
                <c:pt idx="19972">
                  <c:v>0</c:v>
                </c:pt>
                <c:pt idx="19973">
                  <c:v>39.44928408971834</c:v>
                </c:pt>
                <c:pt idx="19974">
                  <c:v>59.148209517217495</c:v>
                </c:pt>
                <c:pt idx="19975">
                  <c:v>15.724090744121614</c:v>
                </c:pt>
                <c:pt idx="19976">
                  <c:v>95.233049377588685</c:v>
                </c:pt>
                <c:pt idx="19977">
                  <c:v>83.992900255404635</c:v>
                </c:pt>
                <c:pt idx="19978">
                  <c:v>0</c:v>
                </c:pt>
                <c:pt idx="19979">
                  <c:v>0</c:v>
                </c:pt>
                <c:pt idx="19980">
                  <c:v>0</c:v>
                </c:pt>
                <c:pt idx="19981">
                  <c:v>61.157798571412314</c:v>
                </c:pt>
                <c:pt idx="19982">
                  <c:v>75.711279660797231</c:v>
                </c:pt>
                <c:pt idx="19983">
                  <c:v>72.673548807482234</c:v>
                </c:pt>
                <c:pt idx="19984">
                  <c:v>0</c:v>
                </c:pt>
                <c:pt idx="19985">
                  <c:v>0</c:v>
                </c:pt>
                <c:pt idx="19986">
                  <c:v>0</c:v>
                </c:pt>
                <c:pt idx="19987">
                  <c:v>0</c:v>
                </c:pt>
                <c:pt idx="19988">
                  <c:v>0</c:v>
                </c:pt>
                <c:pt idx="19989">
                  <c:v>0</c:v>
                </c:pt>
                <c:pt idx="19990">
                  <c:v>0</c:v>
                </c:pt>
                <c:pt idx="19991">
                  <c:v>0</c:v>
                </c:pt>
                <c:pt idx="19992">
                  <c:v>0</c:v>
                </c:pt>
                <c:pt idx="19993">
                  <c:v>0</c:v>
                </c:pt>
                <c:pt idx="19994">
                  <c:v>0</c:v>
                </c:pt>
                <c:pt idx="19995">
                  <c:v>0</c:v>
                </c:pt>
                <c:pt idx="19996">
                  <c:v>0</c:v>
                </c:pt>
                <c:pt idx="19997">
                  <c:v>0</c:v>
                </c:pt>
                <c:pt idx="19998">
                  <c:v>0</c:v>
                </c:pt>
                <c:pt idx="19999">
                  <c:v>2.6423279968657827</c:v>
                </c:pt>
                <c:pt idx="20000">
                  <c:v>71.8159652310148</c:v>
                </c:pt>
                <c:pt idx="20001">
                  <c:v>45.785837142582515</c:v>
                </c:pt>
                <c:pt idx="20002">
                  <c:v>15.452849825224586</c:v>
                </c:pt>
                <c:pt idx="20003">
                  <c:v>32.08708891566495</c:v>
                </c:pt>
                <c:pt idx="20004">
                  <c:v>54.453372870569758</c:v>
                </c:pt>
                <c:pt idx="20005">
                  <c:v>0</c:v>
                </c:pt>
                <c:pt idx="20006">
                  <c:v>0</c:v>
                </c:pt>
                <c:pt idx="20007">
                  <c:v>0</c:v>
                </c:pt>
                <c:pt idx="20008">
                  <c:v>0</c:v>
                </c:pt>
                <c:pt idx="20009">
                  <c:v>0</c:v>
                </c:pt>
                <c:pt idx="20010">
                  <c:v>0</c:v>
                </c:pt>
                <c:pt idx="20011">
                  <c:v>20.486920571320326</c:v>
                </c:pt>
                <c:pt idx="20012">
                  <c:v>44.1771058166592</c:v>
                </c:pt>
                <c:pt idx="20013">
                  <c:v>39.374962227670252</c:v>
                </c:pt>
                <c:pt idx="20014">
                  <c:v>17.373495560825354</c:v>
                </c:pt>
                <c:pt idx="20015">
                  <c:v>0</c:v>
                </c:pt>
                <c:pt idx="20016">
                  <c:v>0</c:v>
                </c:pt>
                <c:pt idx="20017">
                  <c:v>27.667042573801325</c:v>
                </c:pt>
                <c:pt idx="20018">
                  <c:v>8.092556002292989</c:v>
                </c:pt>
                <c:pt idx="20019">
                  <c:v>6.5176373972393193</c:v>
                </c:pt>
                <c:pt idx="20020">
                  <c:v>0</c:v>
                </c:pt>
                <c:pt idx="20021">
                  <c:v>0</c:v>
                </c:pt>
                <c:pt idx="20022">
                  <c:v>0</c:v>
                </c:pt>
                <c:pt idx="20023">
                  <c:v>0</c:v>
                </c:pt>
                <c:pt idx="20024">
                  <c:v>0</c:v>
                </c:pt>
                <c:pt idx="20025">
                  <c:v>7.3910996123762498</c:v>
                </c:pt>
                <c:pt idx="20026">
                  <c:v>0</c:v>
                </c:pt>
                <c:pt idx="20027">
                  <c:v>3.8164412843663849</c:v>
                </c:pt>
                <c:pt idx="20028">
                  <c:v>14.997150336113037</c:v>
                </c:pt>
                <c:pt idx="20029">
                  <c:v>0</c:v>
                </c:pt>
                <c:pt idx="20030">
                  <c:v>4.1568841347996495</c:v>
                </c:pt>
                <c:pt idx="20031">
                  <c:v>0</c:v>
                </c:pt>
                <c:pt idx="20032">
                  <c:v>4.8792653799673955</c:v>
                </c:pt>
                <c:pt idx="20033">
                  <c:v>2.3461058933793781</c:v>
                </c:pt>
                <c:pt idx="20034">
                  <c:v>3.1375587051198193</c:v>
                </c:pt>
                <c:pt idx="20035">
                  <c:v>2.7903577985267445</c:v>
                </c:pt>
                <c:pt idx="20036">
                  <c:v>0</c:v>
                </c:pt>
                <c:pt idx="20037">
                  <c:v>0</c:v>
                </c:pt>
                <c:pt idx="20038">
                  <c:v>0</c:v>
                </c:pt>
                <c:pt idx="20039">
                  <c:v>0.79054919217522723</c:v>
                </c:pt>
                <c:pt idx="20040">
                  <c:v>0</c:v>
                </c:pt>
                <c:pt idx="20041">
                  <c:v>0</c:v>
                </c:pt>
                <c:pt idx="20042">
                  <c:v>0</c:v>
                </c:pt>
                <c:pt idx="20043">
                  <c:v>0</c:v>
                </c:pt>
                <c:pt idx="20044">
                  <c:v>0</c:v>
                </c:pt>
                <c:pt idx="20045">
                  <c:v>0</c:v>
                </c:pt>
                <c:pt idx="20046">
                  <c:v>0</c:v>
                </c:pt>
                <c:pt idx="20047">
                  <c:v>0</c:v>
                </c:pt>
                <c:pt idx="20048">
                  <c:v>0</c:v>
                </c:pt>
                <c:pt idx="20049">
                  <c:v>0</c:v>
                </c:pt>
                <c:pt idx="20050">
                  <c:v>0</c:v>
                </c:pt>
                <c:pt idx="20051">
                  <c:v>0</c:v>
                </c:pt>
                <c:pt idx="20052">
                  <c:v>0</c:v>
                </c:pt>
                <c:pt idx="20053">
                  <c:v>0</c:v>
                </c:pt>
                <c:pt idx="20054">
                  <c:v>0</c:v>
                </c:pt>
                <c:pt idx="20055">
                  <c:v>0</c:v>
                </c:pt>
                <c:pt idx="20056">
                  <c:v>0</c:v>
                </c:pt>
                <c:pt idx="20057">
                  <c:v>0</c:v>
                </c:pt>
                <c:pt idx="20058">
                  <c:v>0</c:v>
                </c:pt>
                <c:pt idx="20059">
                  <c:v>0</c:v>
                </c:pt>
                <c:pt idx="20060">
                  <c:v>0</c:v>
                </c:pt>
                <c:pt idx="20061">
                  <c:v>0</c:v>
                </c:pt>
                <c:pt idx="20062">
                  <c:v>0</c:v>
                </c:pt>
                <c:pt idx="20063">
                  <c:v>0</c:v>
                </c:pt>
                <c:pt idx="20064">
                  <c:v>0</c:v>
                </c:pt>
                <c:pt idx="20065">
                  <c:v>0</c:v>
                </c:pt>
                <c:pt idx="20066">
                  <c:v>0</c:v>
                </c:pt>
                <c:pt idx="20067">
                  <c:v>0</c:v>
                </c:pt>
                <c:pt idx="20068">
                  <c:v>0</c:v>
                </c:pt>
                <c:pt idx="20069">
                  <c:v>0</c:v>
                </c:pt>
                <c:pt idx="20070">
                  <c:v>0</c:v>
                </c:pt>
                <c:pt idx="20071">
                  <c:v>0</c:v>
                </c:pt>
                <c:pt idx="20072">
                  <c:v>0</c:v>
                </c:pt>
                <c:pt idx="20073">
                  <c:v>0</c:v>
                </c:pt>
                <c:pt idx="20074">
                  <c:v>0</c:v>
                </c:pt>
                <c:pt idx="20075">
                  <c:v>0</c:v>
                </c:pt>
                <c:pt idx="20076">
                  <c:v>0</c:v>
                </c:pt>
                <c:pt idx="20077">
                  <c:v>0</c:v>
                </c:pt>
                <c:pt idx="20078">
                  <c:v>0</c:v>
                </c:pt>
                <c:pt idx="20079">
                  <c:v>0</c:v>
                </c:pt>
                <c:pt idx="20080">
                  <c:v>0</c:v>
                </c:pt>
                <c:pt idx="20081">
                  <c:v>0</c:v>
                </c:pt>
                <c:pt idx="20082">
                  <c:v>0</c:v>
                </c:pt>
                <c:pt idx="20083">
                  <c:v>0</c:v>
                </c:pt>
                <c:pt idx="20084">
                  <c:v>0</c:v>
                </c:pt>
                <c:pt idx="20085">
                  <c:v>0</c:v>
                </c:pt>
                <c:pt idx="20086">
                  <c:v>0</c:v>
                </c:pt>
                <c:pt idx="20087">
                  <c:v>0</c:v>
                </c:pt>
                <c:pt idx="20088">
                  <c:v>0</c:v>
                </c:pt>
                <c:pt idx="20089">
                  <c:v>0</c:v>
                </c:pt>
                <c:pt idx="20090">
                  <c:v>0</c:v>
                </c:pt>
                <c:pt idx="20091">
                  <c:v>0</c:v>
                </c:pt>
                <c:pt idx="20092">
                  <c:v>0</c:v>
                </c:pt>
                <c:pt idx="20093">
                  <c:v>0</c:v>
                </c:pt>
                <c:pt idx="20094">
                  <c:v>0</c:v>
                </c:pt>
                <c:pt idx="20095">
                  <c:v>0</c:v>
                </c:pt>
                <c:pt idx="20096">
                  <c:v>0</c:v>
                </c:pt>
                <c:pt idx="20097">
                  <c:v>0</c:v>
                </c:pt>
                <c:pt idx="20098">
                  <c:v>0</c:v>
                </c:pt>
                <c:pt idx="20099">
                  <c:v>0</c:v>
                </c:pt>
                <c:pt idx="20100">
                  <c:v>0</c:v>
                </c:pt>
                <c:pt idx="20101">
                  <c:v>0</c:v>
                </c:pt>
                <c:pt idx="20102">
                  <c:v>0</c:v>
                </c:pt>
                <c:pt idx="20103">
                  <c:v>0</c:v>
                </c:pt>
                <c:pt idx="20104">
                  <c:v>0</c:v>
                </c:pt>
                <c:pt idx="20105">
                  <c:v>0</c:v>
                </c:pt>
                <c:pt idx="20106">
                  <c:v>0</c:v>
                </c:pt>
                <c:pt idx="20107">
                  <c:v>0</c:v>
                </c:pt>
                <c:pt idx="20108">
                  <c:v>0</c:v>
                </c:pt>
                <c:pt idx="20109">
                  <c:v>0</c:v>
                </c:pt>
                <c:pt idx="20110">
                  <c:v>0</c:v>
                </c:pt>
                <c:pt idx="20111">
                  <c:v>0</c:v>
                </c:pt>
                <c:pt idx="20112">
                  <c:v>0</c:v>
                </c:pt>
                <c:pt idx="20113">
                  <c:v>0</c:v>
                </c:pt>
                <c:pt idx="20114">
                  <c:v>0</c:v>
                </c:pt>
                <c:pt idx="20115">
                  <c:v>0</c:v>
                </c:pt>
                <c:pt idx="20116">
                  <c:v>0</c:v>
                </c:pt>
                <c:pt idx="20117">
                  <c:v>0</c:v>
                </c:pt>
                <c:pt idx="20118">
                  <c:v>0</c:v>
                </c:pt>
                <c:pt idx="20119">
                  <c:v>0</c:v>
                </c:pt>
                <c:pt idx="20120">
                  <c:v>0</c:v>
                </c:pt>
                <c:pt idx="20121">
                  <c:v>0</c:v>
                </c:pt>
                <c:pt idx="20122">
                  <c:v>0</c:v>
                </c:pt>
                <c:pt idx="20123">
                  <c:v>0</c:v>
                </c:pt>
                <c:pt idx="20124">
                  <c:v>0</c:v>
                </c:pt>
                <c:pt idx="20125">
                  <c:v>0</c:v>
                </c:pt>
                <c:pt idx="20126">
                  <c:v>0</c:v>
                </c:pt>
                <c:pt idx="20127">
                  <c:v>0</c:v>
                </c:pt>
                <c:pt idx="20128">
                  <c:v>0</c:v>
                </c:pt>
                <c:pt idx="20129">
                  <c:v>22.642038830636352</c:v>
                </c:pt>
                <c:pt idx="20130">
                  <c:v>47.283118247317006</c:v>
                </c:pt>
                <c:pt idx="20131">
                  <c:v>34.613453263730726</c:v>
                </c:pt>
                <c:pt idx="20132">
                  <c:v>1.1897708927666151</c:v>
                </c:pt>
                <c:pt idx="20133">
                  <c:v>16.685004135360714</c:v>
                </c:pt>
                <c:pt idx="20134">
                  <c:v>29.753517230871658</c:v>
                </c:pt>
                <c:pt idx="20135">
                  <c:v>0.17745546382990618</c:v>
                </c:pt>
                <c:pt idx="20136">
                  <c:v>0.65821856488547903</c:v>
                </c:pt>
                <c:pt idx="20137">
                  <c:v>0</c:v>
                </c:pt>
                <c:pt idx="20138">
                  <c:v>0</c:v>
                </c:pt>
                <c:pt idx="20139">
                  <c:v>0</c:v>
                </c:pt>
                <c:pt idx="20140">
                  <c:v>0</c:v>
                </c:pt>
                <c:pt idx="20141">
                  <c:v>0</c:v>
                </c:pt>
                <c:pt idx="20142">
                  <c:v>0</c:v>
                </c:pt>
                <c:pt idx="20143">
                  <c:v>0</c:v>
                </c:pt>
                <c:pt idx="20144">
                  <c:v>0</c:v>
                </c:pt>
                <c:pt idx="20145">
                  <c:v>0</c:v>
                </c:pt>
                <c:pt idx="20146">
                  <c:v>0</c:v>
                </c:pt>
                <c:pt idx="20147">
                  <c:v>0</c:v>
                </c:pt>
                <c:pt idx="20148">
                  <c:v>0</c:v>
                </c:pt>
                <c:pt idx="20149">
                  <c:v>0</c:v>
                </c:pt>
                <c:pt idx="20150">
                  <c:v>0</c:v>
                </c:pt>
                <c:pt idx="20151">
                  <c:v>0</c:v>
                </c:pt>
                <c:pt idx="20152">
                  <c:v>0</c:v>
                </c:pt>
                <c:pt idx="20153">
                  <c:v>0</c:v>
                </c:pt>
                <c:pt idx="20154">
                  <c:v>0</c:v>
                </c:pt>
                <c:pt idx="20155">
                  <c:v>0</c:v>
                </c:pt>
                <c:pt idx="20156">
                  <c:v>0</c:v>
                </c:pt>
                <c:pt idx="20157">
                  <c:v>0</c:v>
                </c:pt>
                <c:pt idx="20158">
                  <c:v>0</c:v>
                </c:pt>
                <c:pt idx="20159">
                  <c:v>38.241303929891451</c:v>
                </c:pt>
                <c:pt idx="20160">
                  <c:v>22.176812019977774</c:v>
                </c:pt>
                <c:pt idx="20161">
                  <c:v>20.712878199993149</c:v>
                </c:pt>
                <c:pt idx="20162">
                  <c:v>12.437984721848791</c:v>
                </c:pt>
                <c:pt idx="20163">
                  <c:v>7.6326284300552301</c:v>
                </c:pt>
                <c:pt idx="20164">
                  <c:v>4.2389402424898552</c:v>
                </c:pt>
                <c:pt idx="20165">
                  <c:v>0</c:v>
                </c:pt>
                <c:pt idx="20166">
                  <c:v>0</c:v>
                </c:pt>
                <c:pt idx="20167">
                  <c:v>0</c:v>
                </c:pt>
                <c:pt idx="20168">
                  <c:v>0</c:v>
                </c:pt>
                <c:pt idx="20169">
                  <c:v>0</c:v>
                </c:pt>
                <c:pt idx="20170">
                  <c:v>0</c:v>
                </c:pt>
                <c:pt idx="20171">
                  <c:v>0</c:v>
                </c:pt>
                <c:pt idx="20172">
                  <c:v>0</c:v>
                </c:pt>
                <c:pt idx="20173">
                  <c:v>0</c:v>
                </c:pt>
                <c:pt idx="20174">
                  <c:v>0</c:v>
                </c:pt>
                <c:pt idx="20175">
                  <c:v>38.515193820796576</c:v>
                </c:pt>
                <c:pt idx="20176">
                  <c:v>45.29012347882982</c:v>
                </c:pt>
                <c:pt idx="20177">
                  <c:v>32.382641812185845</c:v>
                </c:pt>
                <c:pt idx="20178">
                  <c:v>40.105337379027148</c:v>
                </c:pt>
                <c:pt idx="20179">
                  <c:v>49.903130220601732</c:v>
                </c:pt>
                <c:pt idx="20180">
                  <c:v>26.832806733935847</c:v>
                </c:pt>
                <c:pt idx="20181">
                  <c:v>64.203809315644889</c:v>
                </c:pt>
                <c:pt idx="20182">
                  <c:v>59.321991514189733</c:v>
                </c:pt>
                <c:pt idx="20183">
                  <c:v>33.057830260124007</c:v>
                </c:pt>
                <c:pt idx="20184">
                  <c:v>17.171401924859293</c:v>
                </c:pt>
                <c:pt idx="20185">
                  <c:v>14.87575340230989</c:v>
                </c:pt>
                <c:pt idx="20186">
                  <c:v>26.054103287577625</c:v>
                </c:pt>
                <c:pt idx="20187">
                  <c:v>8.4922099303977721</c:v>
                </c:pt>
                <c:pt idx="20188">
                  <c:v>8.8582173804148567</c:v>
                </c:pt>
                <c:pt idx="20189">
                  <c:v>21.718305187369022</c:v>
                </c:pt>
                <c:pt idx="20190">
                  <c:v>46.600846969945756</c:v>
                </c:pt>
                <c:pt idx="20191">
                  <c:v>13.522227729525072</c:v>
                </c:pt>
                <c:pt idx="20192">
                  <c:v>24.185302905586237</c:v>
                </c:pt>
                <c:pt idx="20193">
                  <c:v>82.879526301700139</c:v>
                </c:pt>
                <c:pt idx="20194">
                  <c:v>50.073766607343323</c:v>
                </c:pt>
                <c:pt idx="20195">
                  <c:v>39.722932833727256</c:v>
                </c:pt>
                <c:pt idx="20196">
                  <c:v>45.145136551050228</c:v>
                </c:pt>
                <c:pt idx="20197">
                  <c:v>28.777344163248124</c:v>
                </c:pt>
                <c:pt idx="20198">
                  <c:v>26.557787932599268</c:v>
                </c:pt>
                <c:pt idx="20199">
                  <c:v>28.66694560057385</c:v>
                </c:pt>
                <c:pt idx="20200">
                  <c:v>23.339409095460539</c:v>
                </c:pt>
                <c:pt idx="20201">
                  <c:v>13.341007116152834</c:v>
                </c:pt>
                <c:pt idx="20202">
                  <c:v>0</c:v>
                </c:pt>
                <c:pt idx="20203">
                  <c:v>30.861579787162988</c:v>
                </c:pt>
                <c:pt idx="20204">
                  <c:v>6.6274946874146856</c:v>
                </c:pt>
                <c:pt idx="20205">
                  <c:v>0</c:v>
                </c:pt>
                <c:pt idx="20206">
                  <c:v>0</c:v>
                </c:pt>
                <c:pt idx="20207">
                  <c:v>0</c:v>
                </c:pt>
                <c:pt idx="20208">
                  <c:v>0</c:v>
                </c:pt>
                <c:pt idx="20209">
                  <c:v>0</c:v>
                </c:pt>
                <c:pt idx="20210">
                  <c:v>5.0818966872544138</c:v>
                </c:pt>
                <c:pt idx="20211">
                  <c:v>30.93677354863339</c:v>
                </c:pt>
                <c:pt idx="20212">
                  <c:v>25.633185973203013</c:v>
                </c:pt>
                <c:pt idx="20213">
                  <c:v>15.614183354799088</c:v>
                </c:pt>
                <c:pt idx="20214">
                  <c:v>5.6822158133064384</c:v>
                </c:pt>
                <c:pt idx="20215">
                  <c:v>12.226164543447311</c:v>
                </c:pt>
                <c:pt idx="20216">
                  <c:v>13.090086581936127</c:v>
                </c:pt>
                <c:pt idx="20217">
                  <c:v>15.832890416128535</c:v>
                </c:pt>
                <c:pt idx="20218">
                  <c:v>0.22902200018173779</c:v>
                </c:pt>
                <c:pt idx="20219">
                  <c:v>2.6644112427190141</c:v>
                </c:pt>
                <c:pt idx="20220">
                  <c:v>8.9817824307122756</c:v>
                </c:pt>
                <c:pt idx="20221">
                  <c:v>12.170782669587519</c:v>
                </c:pt>
                <c:pt idx="20222">
                  <c:v>17.873653027329819</c:v>
                </c:pt>
                <c:pt idx="20223">
                  <c:v>16.732285247792781</c:v>
                </c:pt>
                <c:pt idx="20224">
                  <c:v>20.58909160134413</c:v>
                </c:pt>
                <c:pt idx="20225">
                  <c:v>15.365433634448355</c:v>
                </c:pt>
                <c:pt idx="20226">
                  <c:v>8.9783506645135844</c:v>
                </c:pt>
                <c:pt idx="20227">
                  <c:v>0</c:v>
                </c:pt>
                <c:pt idx="20228">
                  <c:v>0</c:v>
                </c:pt>
                <c:pt idx="20229">
                  <c:v>3.1360796405221225</c:v>
                </c:pt>
                <c:pt idx="20230">
                  <c:v>7.7070911126187962</c:v>
                </c:pt>
                <c:pt idx="20231">
                  <c:v>16.910713443911817</c:v>
                </c:pt>
                <c:pt idx="20232">
                  <c:v>18.897380253347688</c:v>
                </c:pt>
                <c:pt idx="20233">
                  <c:v>24.73533127944782</c:v>
                </c:pt>
                <c:pt idx="20234">
                  <c:v>21.693448130907317</c:v>
                </c:pt>
                <c:pt idx="20235">
                  <c:v>6.8529163829214879</c:v>
                </c:pt>
                <c:pt idx="20236">
                  <c:v>11.297360163820764</c:v>
                </c:pt>
                <c:pt idx="20237">
                  <c:v>19.226670245904401</c:v>
                </c:pt>
                <c:pt idx="20238">
                  <c:v>22.779760334083363</c:v>
                </c:pt>
                <c:pt idx="20239">
                  <c:v>18.128798920789681</c:v>
                </c:pt>
                <c:pt idx="20240">
                  <c:v>9.743021414403378</c:v>
                </c:pt>
                <c:pt idx="20241">
                  <c:v>5.9097948843740378</c:v>
                </c:pt>
                <c:pt idx="20242">
                  <c:v>8.4918229347918324</c:v>
                </c:pt>
                <c:pt idx="20243">
                  <c:v>6.7746795112865321</c:v>
                </c:pt>
                <c:pt idx="20244">
                  <c:v>9.5642333130548973</c:v>
                </c:pt>
                <c:pt idx="20245">
                  <c:v>0</c:v>
                </c:pt>
                <c:pt idx="20246">
                  <c:v>14.019532511888537</c:v>
                </c:pt>
                <c:pt idx="20247">
                  <c:v>27.994328780549036</c:v>
                </c:pt>
                <c:pt idx="20248">
                  <c:v>0</c:v>
                </c:pt>
                <c:pt idx="20249">
                  <c:v>0</c:v>
                </c:pt>
                <c:pt idx="20250">
                  <c:v>0</c:v>
                </c:pt>
                <c:pt idx="20251">
                  <c:v>3.7111325063926923</c:v>
                </c:pt>
                <c:pt idx="20252">
                  <c:v>0</c:v>
                </c:pt>
                <c:pt idx="20253">
                  <c:v>0</c:v>
                </c:pt>
                <c:pt idx="20254">
                  <c:v>0</c:v>
                </c:pt>
                <c:pt idx="20255">
                  <c:v>8.9327508393459514</c:v>
                </c:pt>
                <c:pt idx="20256">
                  <c:v>17.220875249258384</c:v>
                </c:pt>
                <c:pt idx="20257">
                  <c:v>3.907837185075635</c:v>
                </c:pt>
                <c:pt idx="20258">
                  <c:v>11.242477267149749</c:v>
                </c:pt>
                <c:pt idx="20259">
                  <c:v>13.589471448035232</c:v>
                </c:pt>
                <c:pt idx="20260">
                  <c:v>9.8798396916539648</c:v>
                </c:pt>
                <c:pt idx="20261">
                  <c:v>8.3847877017106907</c:v>
                </c:pt>
                <c:pt idx="20262">
                  <c:v>7.2515209277882349</c:v>
                </c:pt>
                <c:pt idx="20263">
                  <c:v>4.263092296574909</c:v>
                </c:pt>
                <c:pt idx="20264">
                  <c:v>0</c:v>
                </c:pt>
                <c:pt idx="20265">
                  <c:v>0</c:v>
                </c:pt>
                <c:pt idx="20266">
                  <c:v>0</c:v>
                </c:pt>
                <c:pt idx="20267">
                  <c:v>0</c:v>
                </c:pt>
                <c:pt idx="20268">
                  <c:v>0</c:v>
                </c:pt>
                <c:pt idx="20269">
                  <c:v>14.052808790736439</c:v>
                </c:pt>
                <c:pt idx="20270">
                  <c:v>10.783337804449678</c:v>
                </c:pt>
                <c:pt idx="20271">
                  <c:v>10.020771671835371</c:v>
                </c:pt>
                <c:pt idx="20272">
                  <c:v>3.7149464178194971</c:v>
                </c:pt>
                <c:pt idx="20273">
                  <c:v>1.7217693198797939</c:v>
                </c:pt>
                <c:pt idx="20274">
                  <c:v>0.76173150369626597</c:v>
                </c:pt>
                <c:pt idx="20275">
                  <c:v>2.1326655650015542</c:v>
                </c:pt>
                <c:pt idx="20276">
                  <c:v>2.1220295899087627</c:v>
                </c:pt>
                <c:pt idx="20277">
                  <c:v>0.36455535400404782</c:v>
                </c:pt>
                <c:pt idx="20278">
                  <c:v>1.3142005740798135</c:v>
                </c:pt>
                <c:pt idx="20279">
                  <c:v>2.8865545665473276</c:v>
                </c:pt>
                <c:pt idx="20280">
                  <c:v>2.1797668545271294</c:v>
                </c:pt>
                <c:pt idx="20281">
                  <c:v>2.3809154305612932</c:v>
                </c:pt>
                <c:pt idx="20282">
                  <c:v>2.7103466633840956</c:v>
                </c:pt>
                <c:pt idx="20283">
                  <c:v>2.5799137554840259</c:v>
                </c:pt>
                <c:pt idx="20284">
                  <c:v>2.0846635433943268</c:v>
                </c:pt>
                <c:pt idx="20285">
                  <c:v>1.7877608890616616</c:v>
                </c:pt>
                <c:pt idx="20286">
                  <c:v>0</c:v>
                </c:pt>
                <c:pt idx="20287">
                  <c:v>0</c:v>
                </c:pt>
                <c:pt idx="20288">
                  <c:v>0</c:v>
                </c:pt>
                <c:pt idx="20289">
                  <c:v>21.245107457171269</c:v>
                </c:pt>
                <c:pt idx="20290">
                  <c:v>0.10708299116187425</c:v>
                </c:pt>
                <c:pt idx="20291">
                  <c:v>0</c:v>
                </c:pt>
                <c:pt idx="20292">
                  <c:v>0</c:v>
                </c:pt>
                <c:pt idx="20293">
                  <c:v>0</c:v>
                </c:pt>
                <c:pt idx="20294">
                  <c:v>0</c:v>
                </c:pt>
                <c:pt idx="20295">
                  <c:v>0</c:v>
                </c:pt>
                <c:pt idx="20296">
                  <c:v>16.546940887645675</c:v>
                </c:pt>
                <c:pt idx="20297">
                  <c:v>1.9762214525381974</c:v>
                </c:pt>
                <c:pt idx="20298">
                  <c:v>2.3943083818419444</c:v>
                </c:pt>
                <c:pt idx="20299">
                  <c:v>2.638033783600144</c:v>
                </c:pt>
                <c:pt idx="20300">
                  <c:v>2.0728692341749184</c:v>
                </c:pt>
                <c:pt idx="20301">
                  <c:v>3.1228803836660552</c:v>
                </c:pt>
                <c:pt idx="20302">
                  <c:v>2.9813080678807697</c:v>
                </c:pt>
                <c:pt idx="20303">
                  <c:v>2.5148580088572272</c:v>
                </c:pt>
                <c:pt idx="20304">
                  <c:v>1.4236352163340087</c:v>
                </c:pt>
                <c:pt idx="20305">
                  <c:v>2.7364870493884568</c:v>
                </c:pt>
                <c:pt idx="20306">
                  <c:v>0</c:v>
                </c:pt>
                <c:pt idx="20307">
                  <c:v>0</c:v>
                </c:pt>
                <c:pt idx="20308">
                  <c:v>0</c:v>
                </c:pt>
                <c:pt idx="20309">
                  <c:v>0</c:v>
                </c:pt>
                <c:pt idx="20310">
                  <c:v>13.887789746935526</c:v>
                </c:pt>
                <c:pt idx="20311">
                  <c:v>0</c:v>
                </c:pt>
                <c:pt idx="20312">
                  <c:v>0</c:v>
                </c:pt>
                <c:pt idx="20313">
                  <c:v>0</c:v>
                </c:pt>
                <c:pt idx="20314">
                  <c:v>0</c:v>
                </c:pt>
                <c:pt idx="20315">
                  <c:v>0</c:v>
                </c:pt>
                <c:pt idx="20316">
                  <c:v>0</c:v>
                </c:pt>
                <c:pt idx="20317">
                  <c:v>0</c:v>
                </c:pt>
                <c:pt idx="20318">
                  <c:v>0</c:v>
                </c:pt>
                <c:pt idx="20319">
                  <c:v>0</c:v>
                </c:pt>
                <c:pt idx="20320">
                  <c:v>0</c:v>
                </c:pt>
                <c:pt idx="20321">
                  <c:v>0</c:v>
                </c:pt>
                <c:pt idx="20322">
                  <c:v>0</c:v>
                </c:pt>
                <c:pt idx="20323">
                  <c:v>0</c:v>
                </c:pt>
                <c:pt idx="20324">
                  <c:v>0</c:v>
                </c:pt>
                <c:pt idx="20325">
                  <c:v>0</c:v>
                </c:pt>
                <c:pt idx="20326">
                  <c:v>0</c:v>
                </c:pt>
                <c:pt idx="20327">
                  <c:v>0</c:v>
                </c:pt>
                <c:pt idx="20328">
                  <c:v>0</c:v>
                </c:pt>
                <c:pt idx="20329">
                  <c:v>0</c:v>
                </c:pt>
                <c:pt idx="20330">
                  <c:v>0</c:v>
                </c:pt>
                <c:pt idx="20331">
                  <c:v>0</c:v>
                </c:pt>
                <c:pt idx="20332">
                  <c:v>0</c:v>
                </c:pt>
                <c:pt idx="20333">
                  <c:v>0</c:v>
                </c:pt>
                <c:pt idx="20334">
                  <c:v>0</c:v>
                </c:pt>
                <c:pt idx="20335">
                  <c:v>0</c:v>
                </c:pt>
                <c:pt idx="20336">
                  <c:v>0</c:v>
                </c:pt>
                <c:pt idx="20337">
                  <c:v>0</c:v>
                </c:pt>
                <c:pt idx="20338">
                  <c:v>0</c:v>
                </c:pt>
                <c:pt idx="20339">
                  <c:v>0</c:v>
                </c:pt>
                <c:pt idx="20340">
                  <c:v>0</c:v>
                </c:pt>
                <c:pt idx="20341">
                  <c:v>0</c:v>
                </c:pt>
                <c:pt idx="20342">
                  <c:v>0</c:v>
                </c:pt>
                <c:pt idx="20343">
                  <c:v>0</c:v>
                </c:pt>
                <c:pt idx="20344">
                  <c:v>0</c:v>
                </c:pt>
                <c:pt idx="20345">
                  <c:v>0</c:v>
                </c:pt>
                <c:pt idx="20346">
                  <c:v>0</c:v>
                </c:pt>
                <c:pt idx="20347">
                  <c:v>0</c:v>
                </c:pt>
                <c:pt idx="20348">
                  <c:v>0</c:v>
                </c:pt>
                <c:pt idx="20349">
                  <c:v>0</c:v>
                </c:pt>
                <c:pt idx="20350">
                  <c:v>0</c:v>
                </c:pt>
                <c:pt idx="20351">
                  <c:v>0</c:v>
                </c:pt>
                <c:pt idx="20352">
                  <c:v>0</c:v>
                </c:pt>
                <c:pt idx="20353">
                  <c:v>0</c:v>
                </c:pt>
                <c:pt idx="20354">
                  <c:v>0</c:v>
                </c:pt>
                <c:pt idx="20355">
                  <c:v>0</c:v>
                </c:pt>
                <c:pt idx="20356">
                  <c:v>0</c:v>
                </c:pt>
                <c:pt idx="20357">
                  <c:v>0</c:v>
                </c:pt>
                <c:pt idx="20358">
                  <c:v>0</c:v>
                </c:pt>
                <c:pt idx="20359">
                  <c:v>0</c:v>
                </c:pt>
                <c:pt idx="20360">
                  <c:v>0</c:v>
                </c:pt>
                <c:pt idx="20361">
                  <c:v>0</c:v>
                </c:pt>
                <c:pt idx="20362">
                  <c:v>0</c:v>
                </c:pt>
                <c:pt idx="20363">
                  <c:v>0</c:v>
                </c:pt>
                <c:pt idx="20364">
                  <c:v>0</c:v>
                </c:pt>
                <c:pt idx="20365">
                  <c:v>0</c:v>
                </c:pt>
                <c:pt idx="20366">
                  <c:v>0</c:v>
                </c:pt>
                <c:pt idx="20367">
                  <c:v>0</c:v>
                </c:pt>
                <c:pt idx="20368">
                  <c:v>0</c:v>
                </c:pt>
                <c:pt idx="20369">
                  <c:v>0</c:v>
                </c:pt>
                <c:pt idx="20370">
                  <c:v>0</c:v>
                </c:pt>
                <c:pt idx="20371">
                  <c:v>0</c:v>
                </c:pt>
                <c:pt idx="20372">
                  <c:v>0</c:v>
                </c:pt>
                <c:pt idx="20373">
                  <c:v>0</c:v>
                </c:pt>
                <c:pt idx="20374">
                  <c:v>0</c:v>
                </c:pt>
                <c:pt idx="20375">
                  <c:v>0</c:v>
                </c:pt>
                <c:pt idx="20376">
                  <c:v>0</c:v>
                </c:pt>
                <c:pt idx="20377">
                  <c:v>0</c:v>
                </c:pt>
                <c:pt idx="20378">
                  <c:v>0</c:v>
                </c:pt>
                <c:pt idx="20379">
                  <c:v>0</c:v>
                </c:pt>
                <c:pt idx="20380">
                  <c:v>0</c:v>
                </c:pt>
                <c:pt idx="20381">
                  <c:v>0</c:v>
                </c:pt>
                <c:pt idx="20382">
                  <c:v>0</c:v>
                </c:pt>
                <c:pt idx="20383">
                  <c:v>0</c:v>
                </c:pt>
                <c:pt idx="20384">
                  <c:v>0</c:v>
                </c:pt>
                <c:pt idx="20385">
                  <c:v>0</c:v>
                </c:pt>
                <c:pt idx="20386">
                  <c:v>0</c:v>
                </c:pt>
                <c:pt idx="20387">
                  <c:v>0</c:v>
                </c:pt>
                <c:pt idx="20388">
                  <c:v>0</c:v>
                </c:pt>
                <c:pt idx="20389">
                  <c:v>0</c:v>
                </c:pt>
                <c:pt idx="20390">
                  <c:v>0</c:v>
                </c:pt>
                <c:pt idx="20391">
                  <c:v>0</c:v>
                </c:pt>
                <c:pt idx="20392">
                  <c:v>0</c:v>
                </c:pt>
                <c:pt idx="20393">
                  <c:v>0</c:v>
                </c:pt>
                <c:pt idx="20394">
                  <c:v>0</c:v>
                </c:pt>
                <c:pt idx="20395">
                  <c:v>0</c:v>
                </c:pt>
                <c:pt idx="20396">
                  <c:v>0</c:v>
                </c:pt>
                <c:pt idx="20397">
                  <c:v>0</c:v>
                </c:pt>
                <c:pt idx="20398">
                  <c:v>0</c:v>
                </c:pt>
                <c:pt idx="20399">
                  <c:v>0</c:v>
                </c:pt>
                <c:pt idx="20400">
                  <c:v>0</c:v>
                </c:pt>
                <c:pt idx="20401">
                  <c:v>0</c:v>
                </c:pt>
                <c:pt idx="20402">
                  <c:v>0</c:v>
                </c:pt>
                <c:pt idx="20403">
                  <c:v>0</c:v>
                </c:pt>
                <c:pt idx="20404">
                  <c:v>0</c:v>
                </c:pt>
                <c:pt idx="20405">
                  <c:v>0</c:v>
                </c:pt>
                <c:pt idx="20406">
                  <c:v>0</c:v>
                </c:pt>
                <c:pt idx="20407">
                  <c:v>0</c:v>
                </c:pt>
                <c:pt idx="20408">
                  <c:v>0</c:v>
                </c:pt>
                <c:pt idx="20409">
                  <c:v>0</c:v>
                </c:pt>
                <c:pt idx="20410">
                  <c:v>0</c:v>
                </c:pt>
                <c:pt idx="20411">
                  <c:v>0</c:v>
                </c:pt>
                <c:pt idx="20412">
                  <c:v>0</c:v>
                </c:pt>
                <c:pt idx="20413">
                  <c:v>0</c:v>
                </c:pt>
                <c:pt idx="20414">
                  <c:v>0</c:v>
                </c:pt>
                <c:pt idx="20415">
                  <c:v>0</c:v>
                </c:pt>
                <c:pt idx="20416">
                  <c:v>0</c:v>
                </c:pt>
                <c:pt idx="20417">
                  <c:v>0</c:v>
                </c:pt>
                <c:pt idx="20418">
                  <c:v>0</c:v>
                </c:pt>
                <c:pt idx="20419">
                  <c:v>0</c:v>
                </c:pt>
                <c:pt idx="20420">
                  <c:v>0</c:v>
                </c:pt>
                <c:pt idx="20421">
                  <c:v>0</c:v>
                </c:pt>
                <c:pt idx="20422">
                  <c:v>0</c:v>
                </c:pt>
                <c:pt idx="20423">
                  <c:v>0</c:v>
                </c:pt>
                <c:pt idx="20424">
                  <c:v>0</c:v>
                </c:pt>
                <c:pt idx="20425">
                  <c:v>0</c:v>
                </c:pt>
                <c:pt idx="20426">
                  <c:v>0</c:v>
                </c:pt>
                <c:pt idx="20427">
                  <c:v>0</c:v>
                </c:pt>
                <c:pt idx="20428">
                  <c:v>0</c:v>
                </c:pt>
                <c:pt idx="20429">
                  <c:v>0</c:v>
                </c:pt>
                <c:pt idx="20430">
                  <c:v>0</c:v>
                </c:pt>
                <c:pt idx="20431">
                  <c:v>0</c:v>
                </c:pt>
                <c:pt idx="20432">
                  <c:v>0</c:v>
                </c:pt>
                <c:pt idx="20433">
                  <c:v>0</c:v>
                </c:pt>
                <c:pt idx="20434">
                  <c:v>0</c:v>
                </c:pt>
                <c:pt idx="20435">
                  <c:v>0</c:v>
                </c:pt>
                <c:pt idx="20436">
                  <c:v>0</c:v>
                </c:pt>
                <c:pt idx="20437">
                  <c:v>0</c:v>
                </c:pt>
                <c:pt idx="20438">
                  <c:v>0</c:v>
                </c:pt>
                <c:pt idx="20439">
                  <c:v>0</c:v>
                </c:pt>
                <c:pt idx="20440">
                  <c:v>0</c:v>
                </c:pt>
                <c:pt idx="20441">
                  <c:v>0</c:v>
                </c:pt>
                <c:pt idx="20442">
                  <c:v>0</c:v>
                </c:pt>
                <c:pt idx="20443">
                  <c:v>29.037974931232544</c:v>
                </c:pt>
                <c:pt idx="20444">
                  <c:v>5.6612519949646209</c:v>
                </c:pt>
                <c:pt idx="20445">
                  <c:v>32.228205398566288</c:v>
                </c:pt>
                <c:pt idx="20446">
                  <c:v>41.239031331761232</c:v>
                </c:pt>
                <c:pt idx="20447">
                  <c:v>0</c:v>
                </c:pt>
                <c:pt idx="20448">
                  <c:v>59.920265355428896</c:v>
                </c:pt>
                <c:pt idx="20449">
                  <c:v>48.677585623105657</c:v>
                </c:pt>
                <c:pt idx="20450">
                  <c:v>35.423379282864623</c:v>
                </c:pt>
                <c:pt idx="20451">
                  <c:v>118.09588995604589</c:v>
                </c:pt>
                <c:pt idx="20452">
                  <c:v>71.393724866258651</c:v>
                </c:pt>
                <c:pt idx="20453">
                  <c:v>0</c:v>
                </c:pt>
                <c:pt idx="20454">
                  <c:v>0</c:v>
                </c:pt>
                <c:pt idx="20455">
                  <c:v>0</c:v>
                </c:pt>
                <c:pt idx="20456">
                  <c:v>0</c:v>
                </c:pt>
                <c:pt idx="20457">
                  <c:v>0</c:v>
                </c:pt>
                <c:pt idx="20458">
                  <c:v>31.628426472544898</c:v>
                </c:pt>
                <c:pt idx="20459">
                  <c:v>32.736332002775399</c:v>
                </c:pt>
                <c:pt idx="20460">
                  <c:v>71.740881623102837</c:v>
                </c:pt>
                <c:pt idx="20461">
                  <c:v>96.359992665129852</c:v>
                </c:pt>
                <c:pt idx="20462">
                  <c:v>15.192410680361824</c:v>
                </c:pt>
                <c:pt idx="20463">
                  <c:v>0</c:v>
                </c:pt>
                <c:pt idx="20464">
                  <c:v>0</c:v>
                </c:pt>
                <c:pt idx="20465">
                  <c:v>0</c:v>
                </c:pt>
                <c:pt idx="20466">
                  <c:v>0</c:v>
                </c:pt>
                <c:pt idx="20467">
                  <c:v>9.8871885218488007</c:v>
                </c:pt>
                <c:pt idx="20468">
                  <c:v>22.547779189580798</c:v>
                </c:pt>
                <c:pt idx="20469">
                  <c:v>0</c:v>
                </c:pt>
                <c:pt idx="20470">
                  <c:v>0</c:v>
                </c:pt>
                <c:pt idx="20471">
                  <c:v>0</c:v>
                </c:pt>
                <c:pt idx="20472">
                  <c:v>44.085816961776217</c:v>
                </c:pt>
                <c:pt idx="20473">
                  <c:v>66.509489316929091</c:v>
                </c:pt>
                <c:pt idx="20474">
                  <c:v>100.32506024743587</c:v>
                </c:pt>
                <c:pt idx="20475">
                  <c:v>73.963522760800856</c:v>
                </c:pt>
                <c:pt idx="20476">
                  <c:v>77.484267318604836</c:v>
                </c:pt>
                <c:pt idx="20477">
                  <c:v>51.334863029533537</c:v>
                </c:pt>
                <c:pt idx="20478">
                  <c:v>111.17557705104649</c:v>
                </c:pt>
                <c:pt idx="20479">
                  <c:v>116.58610690824646</c:v>
                </c:pt>
                <c:pt idx="20480">
                  <c:v>100.96750664892775</c:v>
                </c:pt>
                <c:pt idx="20481">
                  <c:v>65.041562662524754</c:v>
                </c:pt>
                <c:pt idx="20482">
                  <c:v>35.293913619607032</c:v>
                </c:pt>
                <c:pt idx="20483">
                  <c:v>84.474826497764695</c:v>
                </c:pt>
                <c:pt idx="20484">
                  <c:v>81.681308063156138</c:v>
                </c:pt>
                <c:pt idx="20485">
                  <c:v>0</c:v>
                </c:pt>
                <c:pt idx="20486">
                  <c:v>49.771529632474568</c:v>
                </c:pt>
                <c:pt idx="20487">
                  <c:v>55.582025635294649</c:v>
                </c:pt>
                <c:pt idx="20488">
                  <c:v>0</c:v>
                </c:pt>
                <c:pt idx="20489">
                  <c:v>0</c:v>
                </c:pt>
                <c:pt idx="20490">
                  <c:v>16.092248880939213</c:v>
                </c:pt>
                <c:pt idx="20491">
                  <c:v>0</c:v>
                </c:pt>
                <c:pt idx="20492">
                  <c:v>0</c:v>
                </c:pt>
                <c:pt idx="20493">
                  <c:v>0</c:v>
                </c:pt>
                <c:pt idx="20494">
                  <c:v>0</c:v>
                </c:pt>
                <c:pt idx="20495">
                  <c:v>0</c:v>
                </c:pt>
                <c:pt idx="20496">
                  <c:v>0</c:v>
                </c:pt>
                <c:pt idx="20497">
                  <c:v>0.45522617504780349</c:v>
                </c:pt>
                <c:pt idx="20498">
                  <c:v>0</c:v>
                </c:pt>
                <c:pt idx="20499">
                  <c:v>0</c:v>
                </c:pt>
                <c:pt idx="20500">
                  <c:v>0</c:v>
                </c:pt>
                <c:pt idx="20501">
                  <c:v>0</c:v>
                </c:pt>
                <c:pt idx="20502">
                  <c:v>0</c:v>
                </c:pt>
                <c:pt idx="20503">
                  <c:v>0</c:v>
                </c:pt>
                <c:pt idx="20504">
                  <c:v>0</c:v>
                </c:pt>
                <c:pt idx="20505">
                  <c:v>0</c:v>
                </c:pt>
                <c:pt idx="20506">
                  <c:v>0</c:v>
                </c:pt>
                <c:pt idx="20507">
                  <c:v>0</c:v>
                </c:pt>
                <c:pt idx="20508">
                  <c:v>0</c:v>
                </c:pt>
                <c:pt idx="20509">
                  <c:v>0</c:v>
                </c:pt>
                <c:pt idx="20510">
                  <c:v>63.104296606363917</c:v>
                </c:pt>
                <c:pt idx="20511">
                  <c:v>39.164780897526114</c:v>
                </c:pt>
                <c:pt idx="20512">
                  <c:v>81.549290624536852</c:v>
                </c:pt>
                <c:pt idx="20513">
                  <c:v>67.612442529266332</c:v>
                </c:pt>
                <c:pt idx="20514">
                  <c:v>2.8357409307768284</c:v>
                </c:pt>
                <c:pt idx="20515">
                  <c:v>0</c:v>
                </c:pt>
                <c:pt idx="20516">
                  <c:v>0</c:v>
                </c:pt>
                <c:pt idx="20517">
                  <c:v>0</c:v>
                </c:pt>
                <c:pt idx="20518">
                  <c:v>3.7147486710714621</c:v>
                </c:pt>
                <c:pt idx="20519">
                  <c:v>5.7592065552422627</c:v>
                </c:pt>
                <c:pt idx="20520">
                  <c:v>0</c:v>
                </c:pt>
                <c:pt idx="20521">
                  <c:v>0</c:v>
                </c:pt>
                <c:pt idx="20522">
                  <c:v>60.586778269313577</c:v>
                </c:pt>
                <c:pt idx="20523">
                  <c:v>0</c:v>
                </c:pt>
                <c:pt idx="20524">
                  <c:v>0</c:v>
                </c:pt>
                <c:pt idx="20525">
                  <c:v>3.3921580259949451</c:v>
                </c:pt>
                <c:pt idx="20526">
                  <c:v>3.288455789140694</c:v>
                </c:pt>
                <c:pt idx="20527">
                  <c:v>2.7345278614943949</c:v>
                </c:pt>
                <c:pt idx="20528">
                  <c:v>22.08199292063107</c:v>
                </c:pt>
                <c:pt idx="20529">
                  <c:v>47.588144605386155</c:v>
                </c:pt>
                <c:pt idx="20530">
                  <c:v>90.23168110401096</c:v>
                </c:pt>
                <c:pt idx="20531">
                  <c:v>68.110500778918947</c:v>
                </c:pt>
                <c:pt idx="20532">
                  <c:v>54.997358065072824</c:v>
                </c:pt>
                <c:pt idx="20533">
                  <c:v>128.49598477062889</c:v>
                </c:pt>
                <c:pt idx="20534">
                  <c:v>34.49033702067323</c:v>
                </c:pt>
                <c:pt idx="20535">
                  <c:v>69.357587734623223</c:v>
                </c:pt>
                <c:pt idx="20536">
                  <c:v>116.30154573610233</c:v>
                </c:pt>
                <c:pt idx="20537">
                  <c:v>46.157415284745184</c:v>
                </c:pt>
                <c:pt idx="20538">
                  <c:v>0</c:v>
                </c:pt>
                <c:pt idx="20539">
                  <c:v>37.521263268302278</c:v>
                </c:pt>
                <c:pt idx="20540">
                  <c:v>27.999059177955363</c:v>
                </c:pt>
                <c:pt idx="20541">
                  <c:v>97.949123696283905</c:v>
                </c:pt>
                <c:pt idx="20542">
                  <c:v>21.499903846406461</c:v>
                </c:pt>
                <c:pt idx="20543">
                  <c:v>27.576853272968137</c:v>
                </c:pt>
                <c:pt idx="20544">
                  <c:v>26.314607773458519</c:v>
                </c:pt>
                <c:pt idx="20545">
                  <c:v>25.697954091873108</c:v>
                </c:pt>
                <c:pt idx="20546">
                  <c:v>43.160381896229183</c:v>
                </c:pt>
                <c:pt idx="20547">
                  <c:v>0</c:v>
                </c:pt>
                <c:pt idx="20548">
                  <c:v>0</c:v>
                </c:pt>
                <c:pt idx="20549">
                  <c:v>87.007720928609444</c:v>
                </c:pt>
                <c:pt idx="20550">
                  <c:v>1.9220453741565244</c:v>
                </c:pt>
                <c:pt idx="20551">
                  <c:v>0</c:v>
                </c:pt>
                <c:pt idx="20552">
                  <c:v>0</c:v>
                </c:pt>
                <c:pt idx="20553">
                  <c:v>0</c:v>
                </c:pt>
                <c:pt idx="20554">
                  <c:v>0</c:v>
                </c:pt>
                <c:pt idx="20555">
                  <c:v>0</c:v>
                </c:pt>
                <c:pt idx="20556">
                  <c:v>0</c:v>
                </c:pt>
                <c:pt idx="20557">
                  <c:v>0</c:v>
                </c:pt>
                <c:pt idx="20558">
                  <c:v>1.1152480702036662</c:v>
                </c:pt>
                <c:pt idx="20559">
                  <c:v>0</c:v>
                </c:pt>
                <c:pt idx="20560">
                  <c:v>0</c:v>
                </c:pt>
                <c:pt idx="20561">
                  <c:v>0</c:v>
                </c:pt>
                <c:pt idx="20562">
                  <c:v>0</c:v>
                </c:pt>
                <c:pt idx="20563">
                  <c:v>0</c:v>
                </c:pt>
                <c:pt idx="20564">
                  <c:v>0</c:v>
                </c:pt>
                <c:pt idx="20565">
                  <c:v>0</c:v>
                </c:pt>
                <c:pt idx="20566">
                  <c:v>0</c:v>
                </c:pt>
                <c:pt idx="20567">
                  <c:v>0</c:v>
                </c:pt>
                <c:pt idx="20568">
                  <c:v>0</c:v>
                </c:pt>
                <c:pt idx="20569">
                  <c:v>0</c:v>
                </c:pt>
                <c:pt idx="20570">
                  <c:v>0</c:v>
                </c:pt>
                <c:pt idx="20571">
                  <c:v>0</c:v>
                </c:pt>
                <c:pt idx="20572">
                  <c:v>0</c:v>
                </c:pt>
                <c:pt idx="20573">
                  <c:v>68.670230986666894</c:v>
                </c:pt>
                <c:pt idx="20574">
                  <c:v>83.038532565630305</c:v>
                </c:pt>
                <c:pt idx="20575">
                  <c:v>36.760164716306434</c:v>
                </c:pt>
                <c:pt idx="20576">
                  <c:v>57.060612986039743</c:v>
                </c:pt>
                <c:pt idx="20577">
                  <c:v>70.072934213804757</c:v>
                </c:pt>
                <c:pt idx="20578">
                  <c:v>12.709731924810761</c:v>
                </c:pt>
                <c:pt idx="20579">
                  <c:v>155.44579135428424</c:v>
                </c:pt>
                <c:pt idx="20580">
                  <c:v>231.65450771724173</c:v>
                </c:pt>
                <c:pt idx="20581">
                  <c:v>67.560331229790009</c:v>
                </c:pt>
                <c:pt idx="20582">
                  <c:v>86.530794845435707</c:v>
                </c:pt>
                <c:pt idx="20583">
                  <c:v>275.86851463772746</c:v>
                </c:pt>
                <c:pt idx="20584">
                  <c:v>115.6727056390578</c:v>
                </c:pt>
                <c:pt idx="20585">
                  <c:v>10.606088194419788</c:v>
                </c:pt>
                <c:pt idx="20586">
                  <c:v>302.14610828273732</c:v>
                </c:pt>
                <c:pt idx="20587">
                  <c:v>314.86453673197599</c:v>
                </c:pt>
                <c:pt idx="20588">
                  <c:v>175.57500150024083</c:v>
                </c:pt>
                <c:pt idx="20589">
                  <c:v>0</c:v>
                </c:pt>
                <c:pt idx="20590">
                  <c:v>161.89083170093176</c:v>
                </c:pt>
                <c:pt idx="20591">
                  <c:v>129.39619093153058</c:v>
                </c:pt>
                <c:pt idx="20592">
                  <c:v>132.48881369448313</c:v>
                </c:pt>
                <c:pt idx="20593">
                  <c:v>109.5491545537037</c:v>
                </c:pt>
                <c:pt idx="20594">
                  <c:v>50.005314068422848</c:v>
                </c:pt>
                <c:pt idx="20595">
                  <c:v>65.926045130913678</c:v>
                </c:pt>
                <c:pt idx="20596">
                  <c:v>34.287360648066226</c:v>
                </c:pt>
                <c:pt idx="20597">
                  <c:v>1.0838903088773542</c:v>
                </c:pt>
                <c:pt idx="20598">
                  <c:v>8.5708961876337391</c:v>
                </c:pt>
                <c:pt idx="20599">
                  <c:v>71.311551940686627</c:v>
                </c:pt>
                <c:pt idx="20600">
                  <c:v>56.571010593861324</c:v>
                </c:pt>
                <c:pt idx="20601">
                  <c:v>70.335911175387025</c:v>
                </c:pt>
                <c:pt idx="20602">
                  <c:v>73.945237033019339</c:v>
                </c:pt>
                <c:pt idx="20603">
                  <c:v>0</c:v>
                </c:pt>
                <c:pt idx="20604">
                  <c:v>0</c:v>
                </c:pt>
                <c:pt idx="20605">
                  <c:v>0</c:v>
                </c:pt>
                <c:pt idx="20606">
                  <c:v>99.130471942378279</c:v>
                </c:pt>
                <c:pt idx="20607">
                  <c:v>24.065531482716587</c:v>
                </c:pt>
                <c:pt idx="20608">
                  <c:v>0</c:v>
                </c:pt>
                <c:pt idx="20609">
                  <c:v>0</c:v>
                </c:pt>
                <c:pt idx="20610">
                  <c:v>0</c:v>
                </c:pt>
                <c:pt idx="20611">
                  <c:v>0</c:v>
                </c:pt>
                <c:pt idx="20612">
                  <c:v>0</c:v>
                </c:pt>
                <c:pt idx="20613">
                  <c:v>3.0157799895463562</c:v>
                </c:pt>
                <c:pt idx="20614">
                  <c:v>0</c:v>
                </c:pt>
                <c:pt idx="20615">
                  <c:v>0</c:v>
                </c:pt>
                <c:pt idx="20616">
                  <c:v>0</c:v>
                </c:pt>
                <c:pt idx="20617">
                  <c:v>0</c:v>
                </c:pt>
                <c:pt idx="20618">
                  <c:v>0</c:v>
                </c:pt>
                <c:pt idx="20619">
                  <c:v>0</c:v>
                </c:pt>
                <c:pt idx="20620">
                  <c:v>35.292743148413408</c:v>
                </c:pt>
                <c:pt idx="20621">
                  <c:v>15.428298585556332</c:v>
                </c:pt>
                <c:pt idx="20622">
                  <c:v>0</c:v>
                </c:pt>
                <c:pt idx="20623">
                  <c:v>0</c:v>
                </c:pt>
                <c:pt idx="20624">
                  <c:v>0</c:v>
                </c:pt>
                <c:pt idx="20625">
                  <c:v>61.7838454464477</c:v>
                </c:pt>
                <c:pt idx="20626">
                  <c:v>148.43202995224917</c:v>
                </c:pt>
                <c:pt idx="20627">
                  <c:v>207.11173568935391</c:v>
                </c:pt>
                <c:pt idx="20628">
                  <c:v>248.614961606549</c:v>
                </c:pt>
                <c:pt idx="20629">
                  <c:v>171.31423196332284</c:v>
                </c:pt>
                <c:pt idx="20630">
                  <c:v>25.114380630237726</c:v>
                </c:pt>
                <c:pt idx="20631">
                  <c:v>0</c:v>
                </c:pt>
                <c:pt idx="20632">
                  <c:v>0</c:v>
                </c:pt>
                <c:pt idx="20633">
                  <c:v>0</c:v>
                </c:pt>
                <c:pt idx="20634">
                  <c:v>0</c:v>
                </c:pt>
                <c:pt idx="20635">
                  <c:v>0</c:v>
                </c:pt>
                <c:pt idx="20636">
                  <c:v>0</c:v>
                </c:pt>
                <c:pt idx="20637">
                  <c:v>0</c:v>
                </c:pt>
                <c:pt idx="20638">
                  <c:v>0</c:v>
                </c:pt>
                <c:pt idx="20639">
                  <c:v>0</c:v>
                </c:pt>
                <c:pt idx="20640">
                  <c:v>0</c:v>
                </c:pt>
                <c:pt idx="20641">
                  <c:v>0</c:v>
                </c:pt>
                <c:pt idx="20642">
                  <c:v>0</c:v>
                </c:pt>
                <c:pt idx="20643">
                  <c:v>111.64680020470149</c:v>
                </c:pt>
                <c:pt idx="20644">
                  <c:v>84.209412083992305</c:v>
                </c:pt>
                <c:pt idx="20645">
                  <c:v>50.098727738395027</c:v>
                </c:pt>
                <c:pt idx="20646">
                  <c:v>146.87436542709995</c:v>
                </c:pt>
                <c:pt idx="20647">
                  <c:v>0</c:v>
                </c:pt>
                <c:pt idx="20648">
                  <c:v>174.87121864055197</c:v>
                </c:pt>
                <c:pt idx="20649">
                  <c:v>291.73933271268976</c:v>
                </c:pt>
                <c:pt idx="20650">
                  <c:v>20.34070641273609</c:v>
                </c:pt>
                <c:pt idx="20651">
                  <c:v>145.02809171267242</c:v>
                </c:pt>
                <c:pt idx="20652">
                  <c:v>381.4675378533023</c:v>
                </c:pt>
                <c:pt idx="20653">
                  <c:v>159.73156061435756</c:v>
                </c:pt>
                <c:pt idx="20654">
                  <c:v>0</c:v>
                </c:pt>
                <c:pt idx="20655">
                  <c:v>394.10266018669364</c:v>
                </c:pt>
                <c:pt idx="20656">
                  <c:v>510.67061774251971</c:v>
                </c:pt>
                <c:pt idx="20657">
                  <c:v>224.69496862131862</c:v>
                </c:pt>
                <c:pt idx="20658">
                  <c:v>14.01214187691464</c:v>
                </c:pt>
                <c:pt idx="20659">
                  <c:v>346.76974327322932</c:v>
                </c:pt>
                <c:pt idx="20660">
                  <c:v>326.94953837736591</c:v>
                </c:pt>
                <c:pt idx="20661">
                  <c:v>227.45500216172252</c:v>
                </c:pt>
                <c:pt idx="20662">
                  <c:v>270.87859505181194</c:v>
                </c:pt>
                <c:pt idx="20663">
                  <c:v>249.08836749622262</c:v>
                </c:pt>
                <c:pt idx="20664">
                  <c:v>219.02910468599828</c:v>
                </c:pt>
                <c:pt idx="20665">
                  <c:v>0</c:v>
                </c:pt>
                <c:pt idx="20666">
                  <c:v>79.709308420881058</c:v>
                </c:pt>
                <c:pt idx="20667">
                  <c:v>136.0718928226413</c:v>
                </c:pt>
                <c:pt idx="20668">
                  <c:v>190.18511843229231</c:v>
                </c:pt>
                <c:pt idx="20669">
                  <c:v>225.95543342596557</c:v>
                </c:pt>
                <c:pt idx="20670">
                  <c:v>230.22246436803761</c:v>
                </c:pt>
                <c:pt idx="20671">
                  <c:v>157.99411582177953</c:v>
                </c:pt>
                <c:pt idx="20672">
                  <c:v>0</c:v>
                </c:pt>
                <c:pt idx="20673">
                  <c:v>0</c:v>
                </c:pt>
                <c:pt idx="20674">
                  <c:v>99.131826401120605</c:v>
                </c:pt>
                <c:pt idx="20675">
                  <c:v>49.138521439379787</c:v>
                </c:pt>
                <c:pt idx="20676">
                  <c:v>49.160167240330466</c:v>
                </c:pt>
                <c:pt idx="20677">
                  <c:v>80.053067776567275</c:v>
                </c:pt>
                <c:pt idx="20678">
                  <c:v>56.844940794874617</c:v>
                </c:pt>
                <c:pt idx="20679">
                  <c:v>36.972369048975821</c:v>
                </c:pt>
                <c:pt idx="20680">
                  <c:v>80.539798478806517</c:v>
                </c:pt>
                <c:pt idx="20681">
                  <c:v>68.217876743131541</c:v>
                </c:pt>
                <c:pt idx="20682">
                  <c:v>88.747436829789677</c:v>
                </c:pt>
                <c:pt idx="20683">
                  <c:v>37.83351182168731</c:v>
                </c:pt>
                <c:pt idx="20684">
                  <c:v>17.651195064817575</c:v>
                </c:pt>
                <c:pt idx="20685">
                  <c:v>0</c:v>
                </c:pt>
                <c:pt idx="20686">
                  <c:v>0</c:v>
                </c:pt>
                <c:pt idx="20687">
                  <c:v>0</c:v>
                </c:pt>
                <c:pt idx="20688">
                  <c:v>0</c:v>
                </c:pt>
                <c:pt idx="20689">
                  <c:v>0</c:v>
                </c:pt>
                <c:pt idx="20690">
                  <c:v>0</c:v>
                </c:pt>
                <c:pt idx="20691">
                  <c:v>0</c:v>
                </c:pt>
                <c:pt idx="20692">
                  <c:v>0</c:v>
                </c:pt>
                <c:pt idx="20693">
                  <c:v>0</c:v>
                </c:pt>
                <c:pt idx="20694">
                  <c:v>0</c:v>
                </c:pt>
                <c:pt idx="20695">
                  <c:v>0</c:v>
                </c:pt>
                <c:pt idx="20696">
                  <c:v>0</c:v>
                </c:pt>
                <c:pt idx="20697">
                  <c:v>0</c:v>
                </c:pt>
                <c:pt idx="20698">
                  <c:v>0</c:v>
                </c:pt>
                <c:pt idx="20699">
                  <c:v>0</c:v>
                </c:pt>
                <c:pt idx="20700">
                  <c:v>0</c:v>
                </c:pt>
                <c:pt idx="20701">
                  <c:v>0</c:v>
                </c:pt>
                <c:pt idx="20702">
                  <c:v>0</c:v>
                </c:pt>
                <c:pt idx="20703">
                  <c:v>0</c:v>
                </c:pt>
                <c:pt idx="20704">
                  <c:v>0</c:v>
                </c:pt>
                <c:pt idx="20705">
                  <c:v>0</c:v>
                </c:pt>
                <c:pt idx="20706">
                  <c:v>0</c:v>
                </c:pt>
                <c:pt idx="20707">
                  <c:v>75.111208873802852</c:v>
                </c:pt>
                <c:pt idx="20708">
                  <c:v>125.94394315143835</c:v>
                </c:pt>
                <c:pt idx="20709">
                  <c:v>179.05939891199006</c:v>
                </c:pt>
                <c:pt idx="20710">
                  <c:v>59.774924228465579</c:v>
                </c:pt>
                <c:pt idx="20711">
                  <c:v>34.085780859127752</c:v>
                </c:pt>
                <c:pt idx="20712">
                  <c:v>189.97000432633132</c:v>
                </c:pt>
                <c:pt idx="20713">
                  <c:v>79.964654942838706</c:v>
                </c:pt>
                <c:pt idx="20714">
                  <c:v>72.658529390389077</c:v>
                </c:pt>
                <c:pt idx="20715">
                  <c:v>179.12828226471018</c:v>
                </c:pt>
                <c:pt idx="20716">
                  <c:v>284.07169514162905</c:v>
                </c:pt>
                <c:pt idx="20717">
                  <c:v>84.112375061588025</c:v>
                </c:pt>
                <c:pt idx="20718">
                  <c:v>119.74147154525114</c:v>
                </c:pt>
                <c:pt idx="20719">
                  <c:v>340.15105355970661</c:v>
                </c:pt>
                <c:pt idx="20720">
                  <c:v>404.35510014806766</c:v>
                </c:pt>
                <c:pt idx="20721">
                  <c:v>231.22858377171727</c:v>
                </c:pt>
                <c:pt idx="20722">
                  <c:v>0</c:v>
                </c:pt>
                <c:pt idx="20723">
                  <c:v>145.30319792408932</c:v>
                </c:pt>
                <c:pt idx="20724">
                  <c:v>34.422152591944027</c:v>
                </c:pt>
                <c:pt idx="20725">
                  <c:v>110.07465945835574</c:v>
                </c:pt>
                <c:pt idx="20726">
                  <c:v>199.20128087693055</c:v>
                </c:pt>
                <c:pt idx="20727">
                  <c:v>189.220254256392</c:v>
                </c:pt>
                <c:pt idx="20728">
                  <c:v>248.4141793623499</c:v>
                </c:pt>
                <c:pt idx="20729">
                  <c:v>115.40426308061464</c:v>
                </c:pt>
                <c:pt idx="20730">
                  <c:v>145.79137059853804</c:v>
                </c:pt>
                <c:pt idx="20731">
                  <c:v>85.367211372263853</c:v>
                </c:pt>
                <c:pt idx="20732">
                  <c:v>67.305193531821772</c:v>
                </c:pt>
                <c:pt idx="20733">
                  <c:v>111.00493715822731</c:v>
                </c:pt>
                <c:pt idx="20734">
                  <c:v>259.25029800130915</c:v>
                </c:pt>
                <c:pt idx="20735">
                  <c:v>202.97231080780722</c:v>
                </c:pt>
                <c:pt idx="20736">
                  <c:v>0</c:v>
                </c:pt>
                <c:pt idx="20737">
                  <c:v>0</c:v>
                </c:pt>
                <c:pt idx="20738">
                  <c:v>0</c:v>
                </c:pt>
                <c:pt idx="20739">
                  <c:v>66.5518838697798</c:v>
                </c:pt>
                <c:pt idx="20740">
                  <c:v>0</c:v>
                </c:pt>
                <c:pt idx="20741">
                  <c:v>0</c:v>
                </c:pt>
                <c:pt idx="20742">
                  <c:v>12.2302000470306</c:v>
                </c:pt>
                <c:pt idx="20743">
                  <c:v>10.5283822499911</c:v>
                </c:pt>
                <c:pt idx="20744">
                  <c:v>0</c:v>
                </c:pt>
                <c:pt idx="20745">
                  <c:v>13.010823381232907</c:v>
                </c:pt>
                <c:pt idx="20746">
                  <c:v>18.908088563228699</c:v>
                </c:pt>
                <c:pt idx="20747">
                  <c:v>79.838582319227768</c:v>
                </c:pt>
                <c:pt idx="20748">
                  <c:v>35.956207481188407</c:v>
                </c:pt>
                <c:pt idx="20749">
                  <c:v>0</c:v>
                </c:pt>
                <c:pt idx="20750">
                  <c:v>18.583612533367607</c:v>
                </c:pt>
                <c:pt idx="20751">
                  <c:v>39.53528663332073</c:v>
                </c:pt>
                <c:pt idx="20752">
                  <c:v>2.0429122472784336</c:v>
                </c:pt>
                <c:pt idx="20753">
                  <c:v>101.57565118642528</c:v>
                </c:pt>
                <c:pt idx="20754">
                  <c:v>134.40490662980511</c:v>
                </c:pt>
                <c:pt idx="20755">
                  <c:v>134.01410154372977</c:v>
                </c:pt>
                <c:pt idx="20756">
                  <c:v>39.272991740588175</c:v>
                </c:pt>
                <c:pt idx="20757">
                  <c:v>0</c:v>
                </c:pt>
                <c:pt idx="20758">
                  <c:v>0</c:v>
                </c:pt>
                <c:pt idx="20759">
                  <c:v>0</c:v>
                </c:pt>
                <c:pt idx="20760">
                  <c:v>0</c:v>
                </c:pt>
                <c:pt idx="20761">
                  <c:v>0</c:v>
                </c:pt>
                <c:pt idx="20762">
                  <c:v>0</c:v>
                </c:pt>
                <c:pt idx="20763">
                  <c:v>0</c:v>
                </c:pt>
                <c:pt idx="20764">
                  <c:v>0</c:v>
                </c:pt>
                <c:pt idx="20765">
                  <c:v>0</c:v>
                </c:pt>
                <c:pt idx="20766">
                  <c:v>0</c:v>
                </c:pt>
                <c:pt idx="20767">
                  <c:v>0</c:v>
                </c:pt>
                <c:pt idx="20768">
                  <c:v>0</c:v>
                </c:pt>
                <c:pt idx="20769">
                  <c:v>0</c:v>
                </c:pt>
                <c:pt idx="20770">
                  <c:v>0</c:v>
                </c:pt>
                <c:pt idx="20771">
                  <c:v>0</c:v>
                </c:pt>
                <c:pt idx="20772">
                  <c:v>0</c:v>
                </c:pt>
                <c:pt idx="20773">
                  <c:v>0</c:v>
                </c:pt>
                <c:pt idx="20774">
                  <c:v>0</c:v>
                </c:pt>
                <c:pt idx="20775">
                  <c:v>0</c:v>
                </c:pt>
                <c:pt idx="20776">
                  <c:v>0</c:v>
                </c:pt>
                <c:pt idx="20777">
                  <c:v>0</c:v>
                </c:pt>
                <c:pt idx="20778">
                  <c:v>0</c:v>
                </c:pt>
                <c:pt idx="20779">
                  <c:v>0</c:v>
                </c:pt>
                <c:pt idx="20780">
                  <c:v>0</c:v>
                </c:pt>
                <c:pt idx="20781">
                  <c:v>0</c:v>
                </c:pt>
                <c:pt idx="20782">
                  <c:v>0</c:v>
                </c:pt>
                <c:pt idx="20783">
                  <c:v>0</c:v>
                </c:pt>
                <c:pt idx="20784">
                  <c:v>0</c:v>
                </c:pt>
                <c:pt idx="20785">
                  <c:v>0</c:v>
                </c:pt>
                <c:pt idx="20786">
                  <c:v>0</c:v>
                </c:pt>
                <c:pt idx="20787">
                  <c:v>0</c:v>
                </c:pt>
                <c:pt idx="20788">
                  <c:v>0</c:v>
                </c:pt>
                <c:pt idx="20789">
                  <c:v>0</c:v>
                </c:pt>
                <c:pt idx="20790">
                  <c:v>0</c:v>
                </c:pt>
                <c:pt idx="20791">
                  <c:v>0</c:v>
                </c:pt>
                <c:pt idx="20792">
                  <c:v>0</c:v>
                </c:pt>
                <c:pt idx="20793">
                  <c:v>0</c:v>
                </c:pt>
                <c:pt idx="20794">
                  <c:v>0</c:v>
                </c:pt>
                <c:pt idx="20795">
                  <c:v>0</c:v>
                </c:pt>
                <c:pt idx="20796">
                  <c:v>0</c:v>
                </c:pt>
                <c:pt idx="20797">
                  <c:v>34.190029731263678</c:v>
                </c:pt>
                <c:pt idx="20798">
                  <c:v>81.474985500513299</c:v>
                </c:pt>
                <c:pt idx="20799">
                  <c:v>140.29199059303863</c:v>
                </c:pt>
                <c:pt idx="20800">
                  <c:v>25.335013343744563</c:v>
                </c:pt>
                <c:pt idx="20801">
                  <c:v>136.57504634827191</c:v>
                </c:pt>
                <c:pt idx="20802">
                  <c:v>61.211124314895976</c:v>
                </c:pt>
                <c:pt idx="20803">
                  <c:v>88.912625783946822</c:v>
                </c:pt>
                <c:pt idx="20804">
                  <c:v>262.60489900552119</c:v>
                </c:pt>
                <c:pt idx="20805">
                  <c:v>41.681174368671691</c:v>
                </c:pt>
                <c:pt idx="20806">
                  <c:v>151.34172358406394</c:v>
                </c:pt>
                <c:pt idx="20807">
                  <c:v>317.65206177348045</c:v>
                </c:pt>
                <c:pt idx="20808">
                  <c:v>225.35829522318247</c:v>
                </c:pt>
                <c:pt idx="20809">
                  <c:v>0</c:v>
                </c:pt>
                <c:pt idx="20810">
                  <c:v>324.37205138441635</c:v>
                </c:pt>
                <c:pt idx="20811">
                  <c:v>342.46074718006412</c:v>
                </c:pt>
                <c:pt idx="20812">
                  <c:v>321.70935674163809</c:v>
                </c:pt>
                <c:pt idx="20813">
                  <c:v>61.408968742913544</c:v>
                </c:pt>
                <c:pt idx="20814">
                  <c:v>116.94957100703434</c:v>
                </c:pt>
                <c:pt idx="20815">
                  <c:v>40.276744332237897</c:v>
                </c:pt>
                <c:pt idx="20816">
                  <c:v>216.90329852193105</c:v>
                </c:pt>
                <c:pt idx="20817">
                  <c:v>244.4148942279067</c:v>
                </c:pt>
                <c:pt idx="20818">
                  <c:v>198.28265002595668</c:v>
                </c:pt>
                <c:pt idx="20819">
                  <c:v>331.27777272992984</c:v>
                </c:pt>
                <c:pt idx="20820">
                  <c:v>231.50797080048105</c:v>
                </c:pt>
                <c:pt idx="20821">
                  <c:v>139.6664302573688</c:v>
                </c:pt>
                <c:pt idx="20822">
                  <c:v>91.048218453918068</c:v>
                </c:pt>
                <c:pt idx="20823">
                  <c:v>0</c:v>
                </c:pt>
                <c:pt idx="20824">
                  <c:v>49.27518929332615</c:v>
                </c:pt>
                <c:pt idx="20825">
                  <c:v>90.958077183963951</c:v>
                </c:pt>
                <c:pt idx="20826">
                  <c:v>78.47256135069054</c:v>
                </c:pt>
                <c:pt idx="20827">
                  <c:v>0</c:v>
                </c:pt>
                <c:pt idx="20828">
                  <c:v>0</c:v>
                </c:pt>
                <c:pt idx="20829">
                  <c:v>167.62956192248382</c:v>
                </c:pt>
                <c:pt idx="20830">
                  <c:v>110.68867925034915</c:v>
                </c:pt>
                <c:pt idx="20831">
                  <c:v>76.822149713189972</c:v>
                </c:pt>
                <c:pt idx="20832">
                  <c:v>3.9832345150084763</c:v>
                </c:pt>
                <c:pt idx="20833">
                  <c:v>0</c:v>
                </c:pt>
                <c:pt idx="20834">
                  <c:v>0</c:v>
                </c:pt>
                <c:pt idx="20835">
                  <c:v>0</c:v>
                </c:pt>
                <c:pt idx="20836">
                  <c:v>0</c:v>
                </c:pt>
                <c:pt idx="20837">
                  <c:v>0</c:v>
                </c:pt>
                <c:pt idx="20838">
                  <c:v>0</c:v>
                </c:pt>
                <c:pt idx="20839">
                  <c:v>0</c:v>
                </c:pt>
                <c:pt idx="20840">
                  <c:v>0</c:v>
                </c:pt>
                <c:pt idx="20841">
                  <c:v>0</c:v>
                </c:pt>
                <c:pt idx="20842">
                  <c:v>0</c:v>
                </c:pt>
                <c:pt idx="20843">
                  <c:v>0</c:v>
                </c:pt>
                <c:pt idx="20844">
                  <c:v>0</c:v>
                </c:pt>
                <c:pt idx="20845">
                  <c:v>0</c:v>
                </c:pt>
                <c:pt idx="20846">
                  <c:v>0</c:v>
                </c:pt>
                <c:pt idx="20847">
                  <c:v>0</c:v>
                </c:pt>
                <c:pt idx="20848">
                  <c:v>34.406829645876144</c:v>
                </c:pt>
                <c:pt idx="20849">
                  <c:v>30.061163100412241</c:v>
                </c:pt>
                <c:pt idx="20850">
                  <c:v>12.591104456920965</c:v>
                </c:pt>
                <c:pt idx="20851">
                  <c:v>18.42773628764624</c:v>
                </c:pt>
                <c:pt idx="20852">
                  <c:v>17.126085258619863</c:v>
                </c:pt>
                <c:pt idx="20853">
                  <c:v>17.769353274949488</c:v>
                </c:pt>
                <c:pt idx="20854">
                  <c:v>0</c:v>
                </c:pt>
                <c:pt idx="20855">
                  <c:v>5.9780381153659734</c:v>
                </c:pt>
                <c:pt idx="20856">
                  <c:v>1.3744098643123666</c:v>
                </c:pt>
                <c:pt idx="20857">
                  <c:v>11.05699108783616</c:v>
                </c:pt>
                <c:pt idx="20858">
                  <c:v>0</c:v>
                </c:pt>
                <c:pt idx="20859">
                  <c:v>0</c:v>
                </c:pt>
                <c:pt idx="20860">
                  <c:v>0</c:v>
                </c:pt>
                <c:pt idx="20861">
                  <c:v>14.831106663778439</c:v>
                </c:pt>
                <c:pt idx="20862">
                  <c:v>0</c:v>
                </c:pt>
                <c:pt idx="20863">
                  <c:v>0</c:v>
                </c:pt>
                <c:pt idx="20864">
                  <c:v>0</c:v>
                </c:pt>
                <c:pt idx="20865">
                  <c:v>14.077354725029624</c:v>
                </c:pt>
                <c:pt idx="20866">
                  <c:v>0</c:v>
                </c:pt>
                <c:pt idx="20867">
                  <c:v>0</c:v>
                </c:pt>
                <c:pt idx="20868">
                  <c:v>0</c:v>
                </c:pt>
                <c:pt idx="20869">
                  <c:v>0</c:v>
                </c:pt>
                <c:pt idx="20870">
                  <c:v>0.12876663172145753</c:v>
                </c:pt>
                <c:pt idx="20871">
                  <c:v>0</c:v>
                </c:pt>
                <c:pt idx="20872">
                  <c:v>0</c:v>
                </c:pt>
                <c:pt idx="20873">
                  <c:v>0</c:v>
                </c:pt>
                <c:pt idx="20874">
                  <c:v>0</c:v>
                </c:pt>
                <c:pt idx="20875">
                  <c:v>0</c:v>
                </c:pt>
                <c:pt idx="20876">
                  <c:v>0</c:v>
                </c:pt>
                <c:pt idx="20877">
                  <c:v>0</c:v>
                </c:pt>
                <c:pt idx="20878">
                  <c:v>0</c:v>
                </c:pt>
                <c:pt idx="20879">
                  <c:v>0</c:v>
                </c:pt>
                <c:pt idx="20880">
                  <c:v>0</c:v>
                </c:pt>
                <c:pt idx="20881">
                  <c:v>0</c:v>
                </c:pt>
                <c:pt idx="20882">
                  <c:v>15.267415123661131</c:v>
                </c:pt>
                <c:pt idx="20883">
                  <c:v>1.7557730898389714</c:v>
                </c:pt>
                <c:pt idx="20884">
                  <c:v>8.0824143731882216</c:v>
                </c:pt>
                <c:pt idx="20885">
                  <c:v>0</c:v>
                </c:pt>
                <c:pt idx="20886">
                  <c:v>0.59272350340347679</c:v>
                </c:pt>
                <c:pt idx="20887">
                  <c:v>0.9623395060763722</c:v>
                </c:pt>
                <c:pt idx="20888">
                  <c:v>1.2451987264467408</c:v>
                </c:pt>
                <c:pt idx="20889">
                  <c:v>1.2451987264467408</c:v>
                </c:pt>
                <c:pt idx="20890">
                  <c:v>1.2451987264467408</c:v>
                </c:pt>
                <c:pt idx="20891">
                  <c:v>1.2451987264467408</c:v>
                </c:pt>
                <c:pt idx="20892">
                  <c:v>1.2451987264467408</c:v>
                </c:pt>
                <c:pt idx="20893">
                  <c:v>1.2451987264467408</c:v>
                </c:pt>
                <c:pt idx="20894">
                  <c:v>1.2451987264467408</c:v>
                </c:pt>
                <c:pt idx="20895">
                  <c:v>1.2451987264467408</c:v>
                </c:pt>
                <c:pt idx="20896">
                  <c:v>2.1739063064076087</c:v>
                </c:pt>
                <c:pt idx="20897">
                  <c:v>1.9265062401699087</c:v>
                </c:pt>
                <c:pt idx="20898">
                  <c:v>0.70567518372242832</c:v>
                </c:pt>
                <c:pt idx="20899">
                  <c:v>1.2929676327964985</c:v>
                </c:pt>
                <c:pt idx="20900">
                  <c:v>1.2929676327964985</c:v>
                </c:pt>
                <c:pt idx="20901">
                  <c:v>1.2929676327964985</c:v>
                </c:pt>
                <c:pt idx="20902">
                  <c:v>1.2929676327964985</c:v>
                </c:pt>
                <c:pt idx="20903">
                  <c:v>1.2929676327964985</c:v>
                </c:pt>
                <c:pt idx="20904">
                  <c:v>1.2929676327964985</c:v>
                </c:pt>
                <c:pt idx="20905">
                  <c:v>1.2929676327964985</c:v>
                </c:pt>
                <c:pt idx="20906">
                  <c:v>1.2929676327964985</c:v>
                </c:pt>
                <c:pt idx="20907">
                  <c:v>1.2929676327964985</c:v>
                </c:pt>
                <c:pt idx="20908">
                  <c:v>1.2929676327964985</c:v>
                </c:pt>
                <c:pt idx="20909">
                  <c:v>1.2929676327964985</c:v>
                </c:pt>
                <c:pt idx="20910">
                  <c:v>1.2929676327964985</c:v>
                </c:pt>
                <c:pt idx="20911">
                  <c:v>1.2929676327964985</c:v>
                </c:pt>
                <c:pt idx="20912">
                  <c:v>1.2929676327964985</c:v>
                </c:pt>
                <c:pt idx="20913">
                  <c:v>1.2929676327964985</c:v>
                </c:pt>
                <c:pt idx="20914">
                  <c:v>1.2929676327964985</c:v>
                </c:pt>
                <c:pt idx="20915">
                  <c:v>1.2929676327964985</c:v>
                </c:pt>
                <c:pt idx="20916">
                  <c:v>0</c:v>
                </c:pt>
                <c:pt idx="20917">
                  <c:v>0</c:v>
                </c:pt>
                <c:pt idx="20918">
                  <c:v>0.91160658280090701</c:v>
                </c:pt>
                <c:pt idx="20919">
                  <c:v>0.91160658280090701</c:v>
                </c:pt>
                <c:pt idx="20920">
                  <c:v>0.91160658280090701</c:v>
                </c:pt>
                <c:pt idx="20921">
                  <c:v>0.91160658280090701</c:v>
                </c:pt>
                <c:pt idx="20922">
                  <c:v>0.34196787293921849</c:v>
                </c:pt>
                <c:pt idx="20923">
                  <c:v>0</c:v>
                </c:pt>
                <c:pt idx="20924">
                  <c:v>0</c:v>
                </c:pt>
                <c:pt idx="20925">
                  <c:v>0</c:v>
                </c:pt>
                <c:pt idx="20926">
                  <c:v>0</c:v>
                </c:pt>
                <c:pt idx="20927">
                  <c:v>0</c:v>
                </c:pt>
                <c:pt idx="20928">
                  <c:v>0</c:v>
                </c:pt>
                <c:pt idx="20929">
                  <c:v>0</c:v>
                </c:pt>
                <c:pt idx="20930">
                  <c:v>0</c:v>
                </c:pt>
                <c:pt idx="20931">
                  <c:v>0</c:v>
                </c:pt>
                <c:pt idx="20932">
                  <c:v>0</c:v>
                </c:pt>
                <c:pt idx="20933">
                  <c:v>0</c:v>
                </c:pt>
                <c:pt idx="20934">
                  <c:v>0</c:v>
                </c:pt>
                <c:pt idx="20935">
                  <c:v>0</c:v>
                </c:pt>
                <c:pt idx="20936">
                  <c:v>0</c:v>
                </c:pt>
                <c:pt idx="20937">
                  <c:v>0</c:v>
                </c:pt>
                <c:pt idx="20938">
                  <c:v>0</c:v>
                </c:pt>
                <c:pt idx="20939">
                  <c:v>0</c:v>
                </c:pt>
                <c:pt idx="20940">
                  <c:v>0</c:v>
                </c:pt>
                <c:pt idx="20941">
                  <c:v>0</c:v>
                </c:pt>
                <c:pt idx="20942">
                  <c:v>0</c:v>
                </c:pt>
                <c:pt idx="20943">
                  <c:v>0</c:v>
                </c:pt>
                <c:pt idx="20944">
                  <c:v>0</c:v>
                </c:pt>
                <c:pt idx="20945">
                  <c:v>0</c:v>
                </c:pt>
                <c:pt idx="20946">
                  <c:v>0</c:v>
                </c:pt>
                <c:pt idx="20947">
                  <c:v>0</c:v>
                </c:pt>
                <c:pt idx="20948">
                  <c:v>0</c:v>
                </c:pt>
                <c:pt idx="20949">
                  <c:v>0</c:v>
                </c:pt>
                <c:pt idx="20950">
                  <c:v>0</c:v>
                </c:pt>
                <c:pt idx="20951">
                  <c:v>0</c:v>
                </c:pt>
                <c:pt idx="20952">
                  <c:v>0</c:v>
                </c:pt>
                <c:pt idx="20953">
                  <c:v>0</c:v>
                </c:pt>
                <c:pt idx="20954">
                  <c:v>0</c:v>
                </c:pt>
                <c:pt idx="20955">
                  <c:v>0</c:v>
                </c:pt>
              </c:numCache>
            </c:numRef>
          </c:yVal>
          <c:smooth val="0"/>
          <c:extLst>
            <c:ext xmlns:c16="http://schemas.microsoft.com/office/drawing/2014/chart" uri="{C3380CC4-5D6E-409C-BE32-E72D297353CC}">
              <c16:uniqueId val="{00000001-4EEF-465C-B99D-BE0D2BE41CDB}"/>
            </c:ext>
          </c:extLst>
        </c:ser>
        <c:dLbls>
          <c:showLegendKey val="0"/>
          <c:showVal val="0"/>
          <c:showCatName val="0"/>
          <c:showSerName val="0"/>
          <c:showPercent val="0"/>
          <c:showBubbleSize val="0"/>
        </c:dLbls>
        <c:axId val="1966189824"/>
        <c:axId val="1966195232"/>
      </c:scatterChart>
      <c:valAx>
        <c:axId val="1966189824"/>
        <c:scaling>
          <c:orientation val="minMax"/>
          <c:max val="21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cond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6195232"/>
        <c:crosses val="autoZero"/>
        <c:crossBetween val="midCat"/>
      </c:valAx>
      <c:valAx>
        <c:axId val="1966195232"/>
        <c:scaling>
          <c:orientation val="minMax"/>
          <c:max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6189824"/>
        <c:crosses val="autoZero"/>
        <c:crossBetween val="midCat"/>
      </c:valAx>
      <c:spPr>
        <a:noFill/>
        <a:ln>
          <a:noFill/>
        </a:ln>
        <a:effectLst/>
      </c:spPr>
    </c:plotArea>
    <c:legend>
      <c:legendPos val="r"/>
      <c:layout>
        <c:manualLayout>
          <c:xMode val="edge"/>
          <c:yMode val="edge"/>
          <c:x val="0.36904254662279778"/>
          <c:y val="0.17815634711982853"/>
          <c:w val="0.11654065145816335"/>
          <c:h val="0.149803656687261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05E52A-1F0D-40C7-952E-F44EE3DCA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5</TotalTime>
  <Pages>16</Pages>
  <Words>6336</Words>
  <Characters>36116</Characters>
  <Application>Microsoft Office Word</Application>
  <DocSecurity>0</DocSecurity>
  <Lines>300</Lines>
  <Paragraphs>84</Paragraphs>
  <ScaleCrop>false</ScaleCrop>
  <Company/>
  <LinksUpToDate>false</LinksUpToDate>
  <CharactersWithSpaces>4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ll Sonntag</dc:creator>
  <cp:keywords/>
  <dc:description/>
  <cp:lastModifiedBy>Darrell Sonntag</cp:lastModifiedBy>
  <cp:revision>350</cp:revision>
  <cp:lastPrinted>2022-09-22T01:03:00Z</cp:lastPrinted>
  <dcterms:created xsi:type="dcterms:W3CDTF">2022-11-08T16:07:00Z</dcterms:created>
  <dcterms:modified xsi:type="dcterms:W3CDTF">2022-11-11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TTXZuK2"/&gt;&lt;style id="http://www.zotero.org/styles/ieee" locale="en-US" hasBibliography="1" bibliographyStyleHasBeenSet="1"/&gt;&lt;prefs&gt;&lt;pref name="fieldType" value="Field"/&gt;&lt;/prefs&gt;&lt;/data&gt;</vt:lpwstr>
  </property>
</Properties>
</file>